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9E36BA" w14:textId="77777777" w:rsidR="00B11E89" w:rsidRPr="00241373" w:rsidRDefault="00B11E89" w:rsidP="005B3E13">
      <w:pPr>
        <w:adjustRightInd w:val="0"/>
        <w:snapToGrid w:val="0"/>
        <w:spacing w:after="0" w:line="360" w:lineRule="auto"/>
        <w:jc w:val="both"/>
        <w:rPr>
          <w:rFonts w:ascii="Book Antiqua" w:hAnsi="Book Antiqua"/>
          <w:sz w:val="21"/>
          <w:szCs w:val="24"/>
        </w:rPr>
      </w:pPr>
      <w:r w:rsidRPr="00241373">
        <w:rPr>
          <w:rFonts w:ascii="Book Antiqua" w:eastAsia="Times New Roman" w:hAnsi="Book Antiqua" w:cs="宋体"/>
          <w:b/>
          <w:sz w:val="21"/>
          <w:szCs w:val="24"/>
        </w:rPr>
        <w:t xml:space="preserve">Name of journal: </w:t>
      </w:r>
      <w:bookmarkStart w:id="0" w:name="OLE_LINK718"/>
      <w:bookmarkStart w:id="1" w:name="OLE_LINK719"/>
      <w:r w:rsidRPr="00241373">
        <w:rPr>
          <w:rFonts w:ascii="Book Antiqua" w:eastAsia="Times New Roman" w:hAnsi="Book Antiqua" w:cs="宋体"/>
          <w:b/>
          <w:sz w:val="21"/>
          <w:szCs w:val="24"/>
        </w:rPr>
        <w:t xml:space="preserve">World Journal of </w:t>
      </w:r>
      <w:bookmarkEnd w:id="0"/>
      <w:bookmarkEnd w:id="1"/>
      <w:r w:rsidRPr="00241373">
        <w:rPr>
          <w:rFonts w:ascii="Book Antiqua" w:hAnsi="Book Antiqua"/>
          <w:b/>
          <w:sz w:val="21"/>
          <w:szCs w:val="24"/>
        </w:rPr>
        <w:t xml:space="preserve">Gastroenterology </w:t>
      </w:r>
    </w:p>
    <w:p w14:paraId="61A65862" w14:textId="2DE213E5" w:rsidR="00B11E89" w:rsidRPr="00241373" w:rsidRDefault="00B11E89" w:rsidP="005B3E13">
      <w:pPr>
        <w:adjustRightInd w:val="0"/>
        <w:snapToGrid w:val="0"/>
        <w:spacing w:after="0" w:line="360" w:lineRule="auto"/>
        <w:jc w:val="both"/>
        <w:rPr>
          <w:rFonts w:ascii="Book Antiqua" w:eastAsia="Times New Roman" w:hAnsi="Book Antiqua" w:cs="宋体"/>
          <w:b/>
          <w:sz w:val="21"/>
          <w:szCs w:val="24"/>
          <w:lang w:eastAsia="zh-CN"/>
        </w:rPr>
      </w:pPr>
      <w:r w:rsidRPr="00241373">
        <w:rPr>
          <w:rFonts w:ascii="Book Antiqua" w:hAnsi="Book Antiqua" w:cs="Arial"/>
          <w:b/>
          <w:sz w:val="21"/>
          <w:szCs w:val="24"/>
          <w:lang w:val="en"/>
        </w:rPr>
        <w:t>ESPS Manuscript N</w:t>
      </w:r>
      <w:r w:rsidRPr="00241373">
        <w:rPr>
          <w:rFonts w:ascii="Book Antiqua" w:hAnsi="Book Antiqua" w:cs="Arial"/>
          <w:b/>
          <w:caps/>
          <w:sz w:val="21"/>
          <w:szCs w:val="24"/>
          <w:lang w:val="en"/>
        </w:rPr>
        <w:t>o</w:t>
      </w:r>
      <w:r w:rsidRPr="00241373">
        <w:rPr>
          <w:rFonts w:ascii="Book Antiqua" w:hAnsi="Book Antiqua" w:cs="Arial"/>
          <w:b/>
          <w:sz w:val="21"/>
          <w:szCs w:val="24"/>
          <w:lang w:val="en"/>
        </w:rPr>
        <w:t xml:space="preserve">: </w:t>
      </w:r>
      <w:r w:rsidRPr="00241373">
        <w:rPr>
          <w:rFonts w:ascii="Book Antiqua" w:hAnsi="Book Antiqua" w:cs="Arial"/>
          <w:b/>
          <w:sz w:val="21"/>
          <w:szCs w:val="24"/>
          <w:lang w:val="en" w:eastAsia="zh-CN"/>
        </w:rPr>
        <w:t>11636</w:t>
      </w:r>
    </w:p>
    <w:p w14:paraId="45998723" w14:textId="77777777" w:rsidR="00B11E89" w:rsidRPr="00241373" w:rsidRDefault="00B11E89" w:rsidP="005B3E13">
      <w:pPr>
        <w:suppressAutoHyphens/>
        <w:autoSpaceDE w:val="0"/>
        <w:autoSpaceDN w:val="0"/>
        <w:adjustRightInd w:val="0"/>
        <w:snapToGrid w:val="0"/>
        <w:spacing w:after="0" w:line="360" w:lineRule="auto"/>
        <w:jc w:val="both"/>
        <w:rPr>
          <w:rFonts w:ascii="Book Antiqua" w:eastAsia="幼圆" w:hAnsi="Book Antiqua"/>
          <w:b/>
          <w:color w:val="000000"/>
          <w:sz w:val="21"/>
          <w:szCs w:val="24"/>
        </w:rPr>
      </w:pPr>
      <w:bookmarkStart w:id="2" w:name="OLE_LINK1617"/>
      <w:bookmarkStart w:id="3" w:name="OLE_LINK1618"/>
      <w:r w:rsidRPr="00241373">
        <w:rPr>
          <w:rFonts w:ascii="Book Antiqua" w:hAnsi="Book Antiqua"/>
          <w:b/>
          <w:sz w:val="21"/>
          <w:szCs w:val="24"/>
        </w:rPr>
        <w:t xml:space="preserve">Columns: </w:t>
      </w:r>
      <w:bookmarkEnd w:id="2"/>
      <w:bookmarkEnd w:id="3"/>
      <w:r w:rsidRPr="00241373">
        <w:rPr>
          <w:rFonts w:ascii="Book Antiqua" w:eastAsia="幼圆" w:hAnsi="Book Antiqua"/>
          <w:b/>
          <w:color w:val="000000"/>
          <w:sz w:val="21"/>
          <w:szCs w:val="24"/>
        </w:rPr>
        <w:t>TOPIC HIGHLIGHTS</w:t>
      </w:r>
    </w:p>
    <w:p w14:paraId="08A80593" w14:textId="77777777" w:rsidR="0020217A" w:rsidRDefault="0020217A" w:rsidP="005B3E13">
      <w:pPr>
        <w:adjustRightInd w:val="0"/>
        <w:snapToGrid w:val="0"/>
        <w:spacing w:after="0" w:line="360" w:lineRule="auto"/>
        <w:jc w:val="both"/>
        <w:rPr>
          <w:rFonts w:ascii="Book Antiqua" w:hAnsi="Book Antiqua"/>
          <w:b/>
          <w:color w:val="000000"/>
          <w:sz w:val="24"/>
          <w:szCs w:val="24"/>
          <w:lang w:eastAsia="zh-CN"/>
        </w:rPr>
      </w:pPr>
    </w:p>
    <w:p w14:paraId="737ACB73" w14:textId="77777777" w:rsidR="00D30130" w:rsidRPr="00B0503E" w:rsidRDefault="00D30130" w:rsidP="005B3E13">
      <w:pPr>
        <w:adjustRightInd w:val="0"/>
        <w:snapToGrid w:val="0"/>
        <w:spacing w:after="0"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14:paraId="26E9D41B" w14:textId="77777777" w:rsidR="00D30130" w:rsidRPr="00D30130" w:rsidRDefault="00D30130" w:rsidP="005B3E13">
      <w:pPr>
        <w:adjustRightInd w:val="0"/>
        <w:snapToGrid w:val="0"/>
        <w:spacing w:after="0" w:line="360" w:lineRule="auto"/>
        <w:jc w:val="both"/>
        <w:rPr>
          <w:rFonts w:ascii="Book Antiqua" w:hAnsi="Book Antiqua"/>
          <w:b/>
          <w:color w:val="000000"/>
          <w:sz w:val="24"/>
          <w:szCs w:val="24"/>
          <w:lang w:eastAsia="zh-CN"/>
        </w:rPr>
      </w:pPr>
    </w:p>
    <w:p w14:paraId="707BF33A" w14:textId="343E14B9" w:rsidR="00F70487" w:rsidRPr="00EF2A4D" w:rsidRDefault="00B52870" w:rsidP="005B3E13">
      <w:pPr>
        <w:adjustRightInd w:val="0"/>
        <w:snapToGrid w:val="0"/>
        <w:spacing w:after="0" w:line="360" w:lineRule="auto"/>
        <w:jc w:val="both"/>
        <w:rPr>
          <w:rFonts w:ascii="Book Antiqua" w:eastAsia="Times New Roman" w:hAnsi="Book Antiqua"/>
          <w:b/>
          <w:color w:val="000000"/>
          <w:sz w:val="24"/>
          <w:szCs w:val="24"/>
        </w:rPr>
      </w:pPr>
      <w:r w:rsidRPr="00EF2A4D">
        <w:rPr>
          <w:rFonts w:ascii="Book Antiqua" w:eastAsia="Times New Roman" w:hAnsi="Book Antiqua"/>
          <w:b/>
          <w:color w:val="000000"/>
          <w:sz w:val="24"/>
          <w:szCs w:val="24"/>
        </w:rPr>
        <w:t>L</w:t>
      </w:r>
      <w:r w:rsidR="00CC41BB" w:rsidRPr="00EF2A4D">
        <w:rPr>
          <w:rFonts w:ascii="Book Antiqua" w:eastAsia="Times New Roman" w:hAnsi="Book Antiqua"/>
          <w:b/>
          <w:color w:val="000000"/>
          <w:sz w:val="24"/>
          <w:szCs w:val="24"/>
        </w:rPr>
        <w:t xml:space="preserve">ipoproteins </w:t>
      </w:r>
      <w:r w:rsidRPr="00EF2A4D">
        <w:rPr>
          <w:rFonts w:ascii="Book Antiqua" w:eastAsia="Times New Roman" w:hAnsi="Book Antiqua"/>
          <w:b/>
          <w:color w:val="000000"/>
          <w:sz w:val="24"/>
          <w:szCs w:val="24"/>
        </w:rPr>
        <w:t xml:space="preserve">and </w:t>
      </w:r>
      <w:r w:rsidR="00CC41BB" w:rsidRPr="00EF2A4D">
        <w:rPr>
          <w:rFonts w:ascii="Book Antiqua" w:eastAsia="Times New Roman" w:hAnsi="Book Antiqua"/>
          <w:b/>
          <w:color w:val="000000"/>
          <w:sz w:val="24"/>
          <w:szCs w:val="24"/>
        </w:rPr>
        <w:t xml:space="preserve">neutralizing activity of antibodies directed against </w:t>
      </w:r>
      <w:r w:rsidR="00D26EAB" w:rsidRPr="00EF2A4D">
        <w:rPr>
          <w:rFonts w:ascii="Book Antiqua" w:eastAsia="Times New Roman" w:hAnsi="Book Antiqua"/>
          <w:b/>
          <w:color w:val="000000"/>
          <w:sz w:val="24"/>
          <w:szCs w:val="24"/>
        </w:rPr>
        <w:t xml:space="preserve">hepatitis C virus </w:t>
      </w:r>
      <w:r w:rsidR="00CC41BB" w:rsidRPr="00EF2A4D">
        <w:rPr>
          <w:rFonts w:ascii="Book Antiqua" w:eastAsia="Times New Roman" w:hAnsi="Book Antiqua"/>
          <w:b/>
          <w:color w:val="000000"/>
          <w:sz w:val="24"/>
          <w:szCs w:val="24"/>
        </w:rPr>
        <w:t>or its</w:t>
      </w:r>
      <w:r w:rsidR="0028465A" w:rsidRPr="00EF2A4D">
        <w:rPr>
          <w:rFonts w:ascii="Book Antiqua" w:eastAsia="Times New Roman" w:hAnsi="Book Antiqua"/>
          <w:b/>
          <w:color w:val="000000"/>
          <w:sz w:val="24"/>
          <w:szCs w:val="24"/>
        </w:rPr>
        <w:t xml:space="preserve"> </w:t>
      </w:r>
      <w:r w:rsidR="00CC41BB" w:rsidRPr="00EF2A4D">
        <w:rPr>
          <w:rFonts w:ascii="Book Antiqua" w:eastAsia="Times New Roman" w:hAnsi="Book Antiqua"/>
          <w:b/>
          <w:color w:val="000000"/>
          <w:sz w:val="24"/>
          <w:szCs w:val="24"/>
        </w:rPr>
        <w:t>receptors</w:t>
      </w:r>
    </w:p>
    <w:p w14:paraId="60F7E6CA" w14:textId="77777777" w:rsidR="0020217A" w:rsidRPr="00EF2A4D" w:rsidRDefault="0020217A" w:rsidP="005B3E13">
      <w:pPr>
        <w:adjustRightInd w:val="0"/>
        <w:snapToGrid w:val="0"/>
        <w:spacing w:after="0" w:line="360" w:lineRule="auto"/>
        <w:jc w:val="both"/>
        <w:rPr>
          <w:rFonts w:ascii="Book Antiqua" w:hAnsi="Book Antiqua" w:cs="Calibri"/>
          <w:sz w:val="24"/>
          <w:szCs w:val="24"/>
          <w:lang w:eastAsia="zh-CN"/>
        </w:rPr>
      </w:pPr>
    </w:p>
    <w:p w14:paraId="215DAD99" w14:textId="1AE9BFFE" w:rsidR="0020217A" w:rsidRPr="00EF2A4D" w:rsidRDefault="00516F08" w:rsidP="005B3E13">
      <w:pPr>
        <w:adjustRightInd w:val="0"/>
        <w:snapToGrid w:val="0"/>
        <w:spacing w:after="0" w:line="360" w:lineRule="auto"/>
        <w:jc w:val="both"/>
        <w:rPr>
          <w:rFonts w:ascii="Book Antiqua" w:hAnsi="Book Antiqua" w:cs="Calibri"/>
          <w:sz w:val="24"/>
          <w:szCs w:val="24"/>
          <w:lang w:val="en" w:eastAsia="zh-CN"/>
        </w:rPr>
      </w:pPr>
      <w:r w:rsidRPr="00EF2A4D">
        <w:rPr>
          <w:rFonts w:ascii="Book Antiqua" w:hAnsi="Book Antiqua" w:cs="Calibri"/>
          <w:sz w:val="24"/>
          <w:szCs w:val="24"/>
        </w:rPr>
        <w:t>Vercauteren</w:t>
      </w:r>
      <w:r w:rsidRPr="00EF2A4D">
        <w:rPr>
          <w:rFonts w:ascii="Book Antiqua" w:hAnsi="Book Antiqua" w:cs="Calibri"/>
          <w:sz w:val="24"/>
          <w:szCs w:val="24"/>
          <w:lang w:val="en" w:eastAsia="zh-CN"/>
        </w:rPr>
        <w:t xml:space="preserve"> K </w:t>
      </w:r>
      <w:r w:rsidRPr="00EF2A4D">
        <w:rPr>
          <w:rFonts w:ascii="Book Antiqua" w:hAnsi="Book Antiqua" w:cs="Calibri"/>
          <w:i/>
          <w:sz w:val="24"/>
          <w:szCs w:val="24"/>
          <w:lang w:val="en" w:eastAsia="zh-CN"/>
        </w:rPr>
        <w:t>et al</w:t>
      </w:r>
      <w:r w:rsidRPr="00EF2A4D">
        <w:rPr>
          <w:rFonts w:ascii="Book Antiqua" w:hAnsi="Book Antiqua" w:cs="Calibri"/>
          <w:sz w:val="24"/>
          <w:szCs w:val="24"/>
          <w:lang w:val="en" w:eastAsia="zh-CN"/>
        </w:rPr>
        <w:t xml:space="preserve">. </w:t>
      </w:r>
      <w:r w:rsidR="00B42CDA" w:rsidRPr="00EF2A4D">
        <w:rPr>
          <w:rFonts w:ascii="Book Antiqua" w:hAnsi="Book Antiqua" w:cs="Calibri"/>
          <w:sz w:val="24"/>
          <w:szCs w:val="24"/>
          <w:lang w:val="en" w:eastAsia="zh-CN"/>
        </w:rPr>
        <w:t>Lipoproteins and HCV entry neutralizing antibodies</w:t>
      </w:r>
    </w:p>
    <w:p w14:paraId="1477349D" w14:textId="77777777" w:rsidR="00516F08" w:rsidRPr="00EF2A4D" w:rsidRDefault="00516F08" w:rsidP="005B3E13">
      <w:pPr>
        <w:adjustRightInd w:val="0"/>
        <w:snapToGrid w:val="0"/>
        <w:spacing w:after="0" w:line="360" w:lineRule="auto"/>
        <w:jc w:val="both"/>
        <w:rPr>
          <w:rFonts w:ascii="Book Antiqua" w:hAnsi="Book Antiqua" w:cs="Calibri"/>
          <w:sz w:val="24"/>
          <w:szCs w:val="24"/>
          <w:lang w:val="en" w:eastAsia="zh-CN"/>
        </w:rPr>
      </w:pPr>
    </w:p>
    <w:p w14:paraId="5E2EE8D6" w14:textId="5E5AE0BA" w:rsidR="00CF3D70" w:rsidRDefault="00CF3D70" w:rsidP="005B3E13">
      <w:pPr>
        <w:adjustRightInd w:val="0"/>
        <w:snapToGrid w:val="0"/>
        <w:spacing w:after="0" w:line="360" w:lineRule="auto"/>
        <w:jc w:val="both"/>
        <w:rPr>
          <w:rFonts w:ascii="Book Antiqua" w:hAnsi="Book Antiqua" w:cs="Calibri"/>
          <w:sz w:val="24"/>
          <w:szCs w:val="24"/>
          <w:lang w:eastAsia="zh-CN"/>
        </w:rPr>
      </w:pPr>
      <w:r w:rsidRPr="00EF2A4D">
        <w:rPr>
          <w:rFonts w:ascii="Book Antiqua" w:hAnsi="Book Antiqua" w:cs="Calibri"/>
          <w:sz w:val="24"/>
          <w:szCs w:val="24"/>
        </w:rPr>
        <w:t xml:space="preserve">Koen Vercauteren, Ahmed </w:t>
      </w:r>
      <w:r w:rsidR="00D044BD" w:rsidRPr="00EF2A4D">
        <w:rPr>
          <w:rFonts w:ascii="Book Antiqua" w:hAnsi="Book Antiqua" w:cs="Calibri"/>
          <w:sz w:val="24"/>
          <w:szCs w:val="24"/>
        </w:rPr>
        <w:t xml:space="preserve">Atef </w:t>
      </w:r>
      <w:r w:rsidRPr="00EF2A4D">
        <w:rPr>
          <w:rFonts w:ascii="Book Antiqua" w:hAnsi="Book Antiqua" w:cs="Calibri"/>
          <w:sz w:val="24"/>
          <w:szCs w:val="24"/>
        </w:rPr>
        <w:t>Mesalam, Geert Leroux-Roels</w:t>
      </w:r>
      <w:r w:rsidR="00443C52">
        <w:rPr>
          <w:rFonts w:ascii="Book Antiqua" w:hAnsi="Book Antiqua" w:cs="Calibri" w:hint="eastAsia"/>
          <w:sz w:val="24"/>
          <w:szCs w:val="24"/>
          <w:lang w:eastAsia="zh-CN"/>
        </w:rPr>
        <w:t>,</w:t>
      </w:r>
      <w:r w:rsidRPr="00EF2A4D">
        <w:rPr>
          <w:rFonts w:ascii="Book Antiqua" w:hAnsi="Book Antiqua" w:cs="Calibri"/>
          <w:sz w:val="24"/>
          <w:szCs w:val="24"/>
        </w:rPr>
        <w:t xml:space="preserve"> Philip Meuleman</w:t>
      </w:r>
    </w:p>
    <w:p w14:paraId="09F19696" w14:textId="77777777" w:rsidR="00443C52" w:rsidRPr="00443C52" w:rsidRDefault="00443C52" w:rsidP="005B3E13">
      <w:pPr>
        <w:adjustRightInd w:val="0"/>
        <w:snapToGrid w:val="0"/>
        <w:spacing w:after="0" w:line="360" w:lineRule="auto"/>
        <w:jc w:val="both"/>
        <w:rPr>
          <w:rFonts w:ascii="Book Antiqua" w:hAnsi="Book Antiqua" w:cs="Calibri"/>
          <w:b/>
          <w:sz w:val="24"/>
          <w:szCs w:val="24"/>
          <w:lang w:eastAsia="zh-CN"/>
        </w:rPr>
      </w:pPr>
    </w:p>
    <w:p w14:paraId="48A741D1" w14:textId="7EDAD65A" w:rsidR="00CF3D70" w:rsidRPr="00443C52" w:rsidRDefault="00443C52" w:rsidP="005B3E13">
      <w:pPr>
        <w:adjustRightInd w:val="0"/>
        <w:snapToGrid w:val="0"/>
        <w:spacing w:after="0" w:line="360" w:lineRule="auto"/>
        <w:jc w:val="both"/>
        <w:rPr>
          <w:rFonts w:ascii="Book Antiqua" w:hAnsi="Book Antiqua" w:cs="Calibri"/>
          <w:b/>
          <w:sz w:val="24"/>
          <w:szCs w:val="24"/>
          <w:lang w:eastAsia="zh-CN"/>
        </w:rPr>
      </w:pPr>
      <w:r w:rsidRPr="00443C52">
        <w:rPr>
          <w:rFonts w:ascii="Book Antiqua" w:hAnsi="Book Antiqua" w:cs="Calibri"/>
          <w:b/>
          <w:sz w:val="24"/>
          <w:szCs w:val="24"/>
        </w:rPr>
        <w:t>Koen Vercauteren, Ahmed Atef Mesalam, Geert Leroux-Roels and Philip Meuleman</w:t>
      </w:r>
      <w:r w:rsidRPr="00443C52">
        <w:rPr>
          <w:rFonts w:ascii="Book Antiqua" w:hAnsi="Book Antiqua" w:cs="Calibri"/>
          <w:b/>
          <w:sz w:val="24"/>
          <w:szCs w:val="24"/>
          <w:lang w:eastAsia="zh-CN"/>
        </w:rPr>
        <w:t>,</w:t>
      </w:r>
      <w:r>
        <w:rPr>
          <w:rFonts w:ascii="Book Antiqua" w:hAnsi="Book Antiqua" w:cs="Calibri" w:hint="eastAsia"/>
          <w:b/>
          <w:sz w:val="24"/>
          <w:szCs w:val="24"/>
          <w:lang w:eastAsia="zh-CN"/>
        </w:rPr>
        <w:t xml:space="preserve"> </w:t>
      </w:r>
      <w:r w:rsidR="00CF3D70" w:rsidRPr="00EF2A4D">
        <w:rPr>
          <w:rFonts w:ascii="Book Antiqua" w:hAnsi="Book Antiqua" w:cs="Calibri"/>
          <w:sz w:val="24"/>
          <w:szCs w:val="24"/>
          <w:lang w:val="en-US"/>
        </w:rPr>
        <w:t xml:space="preserve">Center for Vaccinology, </w:t>
      </w:r>
      <w:r w:rsidR="006F4843" w:rsidRPr="00EF2A4D">
        <w:rPr>
          <w:rFonts w:ascii="Book Antiqua" w:hAnsi="Book Antiqua" w:cs="Calibri"/>
          <w:sz w:val="24"/>
          <w:szCs w:val="24"/>
          <w:lang w:val="en-US"/>
        </w:rPr>
        <w:t xml:space="preserve">Ghent University Hospital, </w:t>
      </w:r>
      <w:r w:rsidR="00CF3D70" w:rsidRPr="00EF2A4D">
        <w:rPr>
          <w:rFonts w:ascii="Book Antiqua" w:hAnsi="Book Antiqua" w:cs="Calibri"/>
          <w:sz w:val="24"/>
          <w:szCs w:val="24"/>
          <w:lang w:val="en-US"/>
        </w:rPr>
        <w:t xml:space="preserve">Ghent University, </w:t>
      </w:r>
      <w:r w:rsidR="002D2244" w:rsidRPr="00EF2A4D">
        <w:rPr>
          <w:rFonts w:ascii="Book Antiqua" w:hAnsi="Book Antiqua"/>
          <w:sz w:val="24"/>
          <w:szCs w:val="24"/>
          <w:lang w:val="fr-FR"/>
        </w:rPr>
        <w:t>B-9000</w:t>
      </w:r>
      <w:r w:rsidR="002D2244">
        <w:rPr>
          <w:rFonts w:ascii="Book Antiqua" w:hAnsi="Book Antiqua" w:hint="eastAsia"/>
          <w:sz w:val="24"/>
          <w:szCs w:val="24"/>
          <w:lang w:val="fr-FR" w:eastAsia="zh-CN"/>
        </w:rPr>
        <w:t xml:space="preserve"> </w:t>
      </w:r>
      <w:r w:rsidR="00CF3D70" w:rsidRPr="00EF2A4D">
        <w:rPr>
          <w:rFonts w:ascii="Book Antiqua" w:hAnsi="Book Antiqua" w:cs="Calibri"/>
          <w:sz w:val="24"/>
          <w:szCs w:val="24"/>
          <w:lang w:val="en-US"/>
        </w:rPr>
        <w:t>G</w:t>
      </w:r>
      <w:r w:rsidR="00A24420" w:rsidRPr="00EF2A4D">
        <w:rPr>
          <w:rFonts w:ascii="Book Antiqua" w:hAnsi="Book Antiqua" w:cs="Calibri"/>
          <w:sz w:val="24"/>
          <w:szCs w:val="24"/>
          <w:lang w:val="en-US"/>
        </w:rPr>
        <w:t>h</w:t>
      </w:r>
      <w:r w:rsidR="00CF3D70" w:rsidRPr="00EF2A4D">
        <w:rPr>
          <w:rFonts w:ascii="Book Antiqua" w:hAnsi="Book Antiqua" w:cs="Calibri"/>
          <w:sz w:val="24"/>
          <w:szCs w:val="24"/>
          <w:lang w:val="en-US"/>
        </w:rPr>
        <w:t>ent, Belgium</w:t>
      </w:r>
    </w:p>
    <w:p w14:paraId="682D3161" w14:textId="77777777" w:rsidR="00B42CDA" w:rsidRDefault="00B42CDA" w:rsidP="005B3E13">
      <w:pPr>
        <w:adjustRightInd w:val="0"/>
        <w:snapToGrid w:val="0"/>
        <w:spacing w:after="0" w:line="360" w:lineRule="auto"/>
        <w:jc w:val="both"/>
        <w:rPr>
          <w:rFonts w:ascii="Book Antiqua" w:hAnsi="Book Antiqua" w:cs="Calibri"/>
          <w:sz w:val="24"/>
          <w:szCs w:val="24"/>
          <w:lang w:val="en-US" w:eastAsia="zh-CN"/>
        </w:rPr>
      </w:pPr>
    </w:p>
    <w:p w14:paraId="12EDA7C9" w14:textId="342D9419" w:rsidR="003629F2" w:rsidRPr="003629F2" w:rsidRDefault="003629F2" w:rsidP="005B3E13">
      <w:pPr>
        <w:adjustRightInd w:val="0"/>
        <w:snapToGrid w:val="0"/>
        <w:spacing w:after="0" w:line="360" w:lineRule="auto"/>
        <w:jc w:val="both"/>
        <w:rPr>
          <w:rFonts w:ascii="Book Antiqua" w:hAnsi="Book Antiqua"/>
          <w:b/>
          <w:color w:val="000000"/>
          <w:sz w:val="24"/>
          <w:szCs w:val="24"/>
          <w:lang w:eastAsia="zh-CN"/>
        </w:rPr>
      </w:pPr>
      <w:r w:rsidRPr="00EF2A4D">
        <w:rPr>
          <w:rFonts w:ascii="Book Antiqua" w:hAnsi="Book Antiqua"/>
          <w:b/>
          <w:color w:val="000000"/>
          <w:sz w:val="24"/>
          <w:szCs w:val="24"/>
        </w:rPr>
        <w:t>Author contributions:</w:t>
      </w:r>
      <w:r>
        <w:rPr>
          <w:rFonts w:ascii="Book Antiqua" w:hAnsi="Book Antiqua" w:hint="eastAsia"/>
          <w:b/>
          <w:color w:val="000000"/>
          <w:sz w:val="24"/>
          <w:szCs w:val="24"/>
          <w:lang w:eastAsia="zh-CN"/>
        </w:rPr>
        <w:t xml:space="preserve"> </w:t>
      </w:r>
      <w:r w:rsidRPr="003629F2">
        <w:rPr>
          <w:rFonts w:ascii="Book Antiqua" w:hAnsi="Book Antiqua" w:cs="Calibri"/>
          <w:sz w:val="24"/>
          <w:szCs w:val="24"/>
        </w:rPr>
        <w:t xml:space="preserve">Vercauteren </w:t>
      </w:r>
      <w:r w:rsidRPr="003629F2">
        <w:rPr>
          <w:rFonts w:ascii="Book Antiqua" w:hAnsi="Book Antiqua" w:cs="Calibri" w:hint="eastAsia"/>
          <w:sz w:val="24"/>
          <w:szCs w:val="24"/>
          <w:lang w:eastAsia="zh-CN"/>
        </w:rPr>
        <w:t xml:space="preserve">K </w:t>
      </w:r>
      <w:r w:rsidRPr="003629F2">
        <w:rPr>
          <w:rFonts w:ascii="Book Antiqua" w:hAnsi="Book Antiqua" w:cs="Calibri"/>
          <w:sz w:val="24"/>
          <w:szCs w:val="24"/>
        </w:rPr>
        <w:t xml:space="preserve">and Mesalam </w:t>
      </w:r>
      <w:r w:rsidRPr="003629F2">
        <w:rPr>
          <w:rFonts w:ascii="Book Antiqua" w:hAnsi="Book Antiqua" w:cs="Calibri" w:hint="eastAsia"/>
          <w:sz w:val="24"/>
          <w:szCs w:val="24"/>
          <w:lang w:eastAsia="zh-CN"/>
        </w:rPr>
        <w:t xml:space="preserve">AA </w:t>
      </w:r>
      <w:r w:rsidRPr="003629F2">
        <w:rPr>
          <w:rFonts w:ascii="Book Antiqua" w:hAnsi="Book Antiqua" w:cs="Calibri"/>
          <w:sz w:val="24"/>
          <w:szCs w:val="24"/>
        </w:rPr>
        <w:t>wrote the paper</w:t>
      </w:r>
      <w:r w:rsidRPr="003629F2">
        <w:rPr>
          <w:rFonts w:ascii="Book Antiqua" w:hAnsi="Book Antiqua" w:cs="Calibri" w:hint="eastAsia"/>
          <w:sz w:val="24"/>
          <w:szCs w:val="24"/>
          <w:lang w:eastAsia="zh-CN"/>
        </w:rPr>
        <w:t>;</w:t>
      </w:r>
      <w:r w:rsidRPr="003629F2">
        <w:rPr>
          <w:rFonts w:ascii="Book Antiqua" w:hAnsi="Book Antiqua" w:cs="Calibri"/>
          <w:sz w:val="24"/>
          <w:szCs w:val="24"/>
        </w:rPr>
        <w:t xml:space="preserve"> Leroux-Roels </w:t>
      </w:r>
      <w:r w:rsidRPr="003629F2">
        <w:rPr>
          <w:rFonts w:ascii="Book Antiqua" w:hAnsi="Book Antiqua" w:cs="Calibri" w:hint="eastAsia"/>
          <w:caps/>
          <w:sz w:val="24"/>
          <w:szCs w:val="24"/>
          <w:lang w:eastAsia="zh-CN"/>
        </w:rPr>
        <w:t>g</w:t>
      </w:r>
      <w:r w:rsidRPr="003629F2">
        <w:rPr>
          <w:rFonts w:ascii="Book Antiqua" w:hAnsi="Book Antiqua" w:cs="Calibri" w:hint="eastAsia"/>
          <w:sz w:val="24"/>
          <w:szCs w:val="24"/>
          <w:lang w:eastAsia="zh-CN"/>
        </w:rPr>
        <w:t xml:space="preserve"> </w:t>
      </w:r>
      <w:r w:rsidRPr="003629F2">
        <w:rPr>
          <w:rFonts w:ascii="Book Antiqua" w:hAnsi="Book Antiqua" w:cs="Calibri"/>
          <w:sz w:val="24"/>
          <w:szCs w:val="24"/>
        </w:rPr>
        <w:t xml:space="preserve">and Meuleman </w:t>
      </w:r>
      <w:r w:rsidRPr="003629F2">
        <w:rPr>
          <w:rFonts w:ascii="Book Antiqua" w:hAnsi="Book Antiqua" w:cs="Calibri" w:hint="eastAsia"/>
          <w:sz w:val="24"/>
          <w:szCs w:val="24"/>
          <w:lang w:eastAsia="zh-CN"/>
        </w:rPr>
        <w:t xml:space="preserve">P </w:t>
      </w:r>
      <w:r w:rsidRPr="003629F2">
        <w:rPr>
          <w:rFonts w:ascii="Book Antiqua" w:hAnsi="Book Antiqua" w:cs="Calibri"/>
          <w:sz w:val="24"/>
          <w:szCs w:val="24"/>
        </w:rPr>
        <w:t>critically revised it.</w:t>
      </w:r>
    </w:p>
    <w:p w14:paraId="6F948E6E" w14:textId="77777777" w:rsidR="003629F2" w:rsidRPr="003629F2" w:rsidRDefault="003629F2" w:rsidP="005B3E13">
      <w:pPr>
        <w:adjustRightInd w:val="0"/>
        <w:snapToGrid w:val="0"/>
        <w:spacing w:after="0" w:line="360" w:lineRule="auto"/>
        <w:jc w:val="both"/>
        <w:rPr>
          <w:rFonts w:ascii="Book Antiqua" w:hAnsi="Book Antiqua"/>
          <w:b/>
          <w:sz w:val="24"/>
          <w:szCs w:val="24"/>
        </w:rPr>
      </w:pPr>
    </w:p>
    <w:p w14:paraId="31290EF1" w14:textId="468D3D5C" w:rsidR="003629F2" w:rsidRPr="00EF2A4D" w:rsidRDefault="00E20C14" w:rsidP="005B3E13">
      <w:pPr>
        <w:adjustRightInd w:val="0"/>
        <w:snapToGrid w:val="0"/>
        <w:spacing w:after="0" w:line="360" w:lineRule="auto"/>
        <w:jc w:val="both"/>
        <w:rPr>
          <w:rFonts w:ascii="Book Antiqua" w:hAnsi="Book Antiqua"/>
          <w:sz w:val="24"/>
          <w:szCs w:val="24"/>
          <w:lang w:eastAsia="zh-CN"/>
        </w:rPr>
      </w:pPr>
      <w:r w:rsidRPr="008E267B">
        <w:rPr>
          <w:rFonts w:ascii="Book Antiqua" w:hAnsi="Book Antiqua"/>
          <w:b/>
          <w:sz w:val="24"/>
        </w:rPr>
        <w:t>Supported by</w:t>
      </w:r>
      <w:r w:rsidR="003629F2" w:rsidRPr="00EF2A4D">
        <w:rPr>
          <w:rFonts w:ascii="Book Antiqua" w:hAnsi="Book Antiqua"/>
          <w:sz w:val="24"/>
          <w:szCs w:val="24"/>
        </w:rPr>
        <w:t xml:space="preserve"> Ghent University</w:t>
      </w:r>
      <w:r>
        <w:rPr>
          <w:rFonts w:ascii="Book Antiqua" w:hAnsi="Book Antiqua" w:hint="eastAsia"/>
          <w:sz w:val="24"/>
          <w:szCs w:val="24"/>
          <w:lang w:eastAsia="zh-CN"/>
        </w:rPr>
        <w:t>,</w:t>
      </w:r>
      <w:r w:rsidR="003629F2" w:rsidRPr="00EF2A4D">
        <w:rPr>
          <w:rFonts w:ascii="Book Antiqua" w:hAnsi="Book Antiqua"/>
          <w:sz w:val="24"/>
          <w:szCs w:val="24"/>
        </w:rPr>
        <w:t xml:space="preserve"> Grants </w:t>
      </w:r>
      <w:r>
        <w:rPr>
          <w:rFonts w:ascii="Book Antiqua" w:hAnsi="Book Antiqua" w:hint="eastAsia"/>
          <w:sz w:val="24"/>
          <w:szCs w:val="24"/>
          <w:lang w:eastAsia="zh-CN"/>
        </w:rPr>
        <w:t xml:space="preserve">No. </w:t>
      </w:r>
      <w:r w:rsidR="003629F2" w:rsidRPr="00EF2A4D">
        <w:rPr>
          <w:rFonts w:ascii="Book Antiqua" w:hAnsi="Book Antiqua"/>
          <w:sz w:val="24"/>
          <w:szCs w:val="24"/>
        </w:rPr>
        <w:t xml:space="preserve">01G00507 and </w:t>
      </w:r>
      <w:r>
        <w:rPr>
          <w:rFonts w:ascii="Book Antiqua" w:hAnsi="Book Antiqua" w:hint="eastAsia"/>
          <w:sz w:val="24"/>
          <w:szCs w:val="24"/>
          <w:lang w:eastAsia="zh-CN"/>
        </w:rPr>
        <w:t xml:space="preserve">No. </w:t>
      </w:r>
      <w:r w:rsidR="003629F2" w:rsidRPr="00EF2A4D">
        <w:rPr>
          <w:rFonts w:ascii="Book Antiqua" w:hAnsi="Book Antiqua"/>
          <w:sz w:val="24"/>
          <w:szCs w:val="24"/>
        </w:rPr>
        <w:t>01G01712)</w:t>
      </w:r>
      <w:r>
        <w:rPr>
          <w:rFonts w:ascii="Book Antiqua" w:hAnsi="Book Antiqua" w:hint="eastAsia"/>
          <w:sz w:val="24"/>
          <w:szCs w:val="24"/>
          <w:lang w:eastAsia="zh-CN"/>
        </w:rPr>
        <w:t>;</w:t>
      </w:r>
      <w:r w:rsidR="003629F2" w:rsidRPr="00EF2A4D">
        <w:rPr>
          <w:rFonts w:ascii="Book Antiqua" w:hAnsi="Book Antiqua"/>
          <w:sz w:val="24"/>
          <w:szCs w:val="24"/>
        </w:rPr>
        <w:t xml:space="preserve"> </w:t>
      </w:r>
      <w:r>
        <w:rPr>
          <w:rFonts w:ascii="Book Antiqua" w:hAnsi="Book Antiqua"/>
          <w:sz w:val="24"/>
          <w:szCs w:val="24"/>
        </w:rPr>
        <w:t>Research Foundation – Flanders</w:t>
      </w:r>
      <w:r>
        <w:rPr>
          <w:rFonts w:ascii="Book Antiqua" w:hAnsi="Book Antiqua" w:hint="eastAsia"/>
          <w:sz w:val="24"/>
          <w:szCs w:val="24"/>
          <w:lang w:eastAsia="zh-CN"/>
        </w:rPr>
        <w:t>,</w:t>
      </w:r>
      <w:r w:rsidR="003629F2" w:rsidRPr="00EF2A4D">
        <w:rPr>
          <w:rFonts w:ascii="Book Antiqua" w:hAnsi="Book Antiqua"/>
          <w:sz w:val="24"/>
          <w:szCs w:val="24"/>
        </w:rPr>
        <w:t xml:space="preserve"> </w:t>
      </w:r>
      <w:r w:rsidR="009E54B4" w:rsidRPr="00EF2A4D">
        <w:rPr>
          <w:rFonts w:ascii="Book Antiqua" w:hAnsi="Book Antiqua"/>
          <w:sz w:val="24"/>
          <w:szCs w:val="24"/>
        </w:rPr>
        <w:t>P</w:t>
      </w:r>
      <w:r w:rsidR="003629F2" w:rsidRPr="00EF2A4D">
        <w:rPr>
          <w:rFonts w:ascii="Book Antiqua" w:hAnsi="Book Antiqua"/>
          <w:sz w:val="24"/>
          <w:szCs w:val="24"/>
        </w:rPr>
        <w:t xml:space="preserve">rojects </w:t>
      </w:r>
      <w:r>
        <w:rPr>
          <w:rFonts w:ascii="Book Antiqua" w:hAnsi="Book Antiqua" w:hint="eastAsia"/>
          <w:sz w:val="24"/>
          <w:szCs w:val="24"/>
          <w:lang w:eastAsia="zh-CN"/>
        </w:rPr>
        <w:t xml:space="preserve">No. </w:t>
      </w:r>
      <w:r w:rsidR="003629F2" w:rsidRPr="00EF2A4D">
        <w:rPr>
          <w:rFonts w:ascii="Book Antiqua" w:hAnsi="Book Antiqua"/>
          <w:sz w:val="24"/>
          <w:szCs w:val="24"/>
        </w:rPr>
        <w:t xml:space="preserve">1500910N, </w:t>
      </w:r>
      <w:r>
        <w:rPr>
          <w:rFonts w:ascii="Book Antiqua" w:hAnsi="Book Antiqua" w:hint="eastAsia"/>
          <w:sz w:val="24"/>
          <w:szCs w:val="24"/>
          <w:lang w:eastAsia="zh-CN"/>
        </w:rPr>
        <w:t xml:space="preserve">No. </w:t>
      </w:r>
      <w:r w:rsidR="003629F2" w:rsidRPr="00EF2A4D">
        <w:rPr>
          <w:rFonts w:ascii="Book Antiqua" w:hAnsi="Book Antiqua"/>
          <w:sz w:val="24"/>
          <w:szCs w:val="24"/>
        </w:rPr>
        <w:t xml:space="preserve">G0212.10N and </w:t>
      </w:r>
      <w:r>
        <w:rPr>
          <w:rFonts w:ascii="Book Antiqua" w:hAnsi="Book Antiqua" w:hint="eastAsia"/>
          <w:sz w:val="24"/>
          <w:szCs w:val="24"/>
          <w:lang w:eastAsia="zh-CN"/>
        </w:rPr>
        <w:t xml:space="preserve">No. </w:t>
      </w:r>
      <w:r w:rsidR="003629F2" w:rsidRPr="00EF2A4D">
        <w:rPr>
          <w:rFonts w:ascii="Book Antiqua" w:hAnsi="Book Antiqua"/>
          <w:sz w:val="24"/>
          <w:szCs w:val="24"/>
        </w:rPr>
        <w:t>G052112N</w:t>
      </w:r>
      <w:r>
        <w:rPr>
          <w:rFonts w:ascii="Book Antiqua" w:hAnsi="Book Antiqua" w:hint="eastAsia"/>
          <w:sz w:val="24"/>
          <w:szCs w:val="24"/>
          <w:lang w:eastAsia="zh-CN"/>
        </w:rPr>
        <w:t xml:space="preserve"> </w:t>
      </w:r>
      <w:r>
        <w:rPr>
          <w:rFonts w:ascii="Book Antiqua" w:hAnsi="Book Antiqua"/>
          <w:sz w:val="24"/>
          <w:szCs w:val="24"/>
        </w:rPr>
        <w:t>(FWO-Vlaanderen</w:t>
      </w:r>
      <w:r w:rsidR="003629F2" w:rsidRPr="00EF2A4D">
        <w:rPr>
          <w:rFonts w:ascii="Book Antiqua" w:hAnsi="Book Antiqua"/>
          <w:sz w:val="24"/>
          <w:szCs w:val="24"/>
        </w:rPr>
        <w:t>)</w:t>
      </w:r>
      <w:r>
        <w:rPr>
          <w:rFonts w:ascii="Book Antiqua" w:hAnsi="Book Antiqua" w:hint="eastAsia"/>
          <w:sz w:val="24"/>
          <w:szCs w:val="24"/>
          <w:lang w:eastAsia="zh-CN"/>
        </w:rPr>
        <w:t>;</w:t>
      </w:r>
      <w:r w:rsidR="003629F2" w:rsidRPr="00EF2A4D">
        <w:rPr>
          <w:rFonts w:ascii="Book Antiqua" w:hAnsi="Book Antiqua"/>
          <w:sz w:val="24"/>
          <w:szCs w:val="24"/>
        </w:rPr>
        <w:t xml:space="preserve"> Belgian Federal Government</w:t>
      </w:r>
      <w:r>
        <w:rPr>
          <w:rFonts w:ascii="Book Antiqua" w:hAnsi="Book Antiqua" w:hint="eastAsia"/>
          <w:sz w:val="24"/>
          <w:szCs w:val="24"/>
          <w:lang w:eastAsia="zh-CN"/>
        </w:rPr>
        <w:t>,</w:t>
      </w:r>
      <w:r>
        <w:rPr>
          <w:rFonts w:ascii="Book Antiqua" w:hAnsi="Book Antiqua"/>
          <w:sz w:val="24"/>
          <w:szCs w:val="24"/>
        </w:rPr>
        <w:t xml:space="preserve"> </w:t>
      </w:r>
      <w:r>
        <w:rPr>
          <w:rFonts w:ascii="Book Antiqua" w:hAnsi="Book Antiqua" w:hint="eastAsia"/>
          <w:sz w:val="24"/>
          <w:szCs w:val="24"/>
          <w:lang w:eastAsia="zh-CN"/>
        </w:rPr>
        <w:t xml:space="preserve">No. </w:t>
      </w:r>
      <w:r w:rsidR="003629F2" w:rsidRPr="00EF2A4D">
        <w:rPr>
          <w:rFonts w:ascii="Book Antiqua" w:hAnsi="Book Antiqua"/>
          <w:sz w:val="24"/>
          <w:szCs w:val="24"/>
        </w:rPr>
        <w:t xml:space="preserve">IUAP P6/36-HEPRO and </w:t>
      </w:r>
      <w:r>
        <w:rPr>
          <w:rFonts w:ascii="Book Antiqua" w:hAnsi="Book Antiqua" w:hint="eastAsia"/>
          <w:sz w:val="24"/>
          <w:szCs w:val="24"/>
          <w:lang w:eastAsia="zh-CN"/>
        </w:rPr>
        <w:t xml:space="preserve">No. </w:t>
      </w:r>
      <w:r w:rsidR="003629F2" w:rsidRPr="00EF2A4D">
        <w:rPr>
          <w:rFonts w:ascii="Book Antiqua" w:hAnsi="Book Antiqua"/>
          <w:sz w:val="24"/>
          <w:szCs w:val="24"/>
        </w:rPr>
        <w:t>P7/47-HEPRO-2</w:t>
      </w:r>
      <w:r>
        <w:rPr>
          <w:rFonts w:ascii="Book Antiqua" w:hAnsi="Book Antiqua" w:hint="eastAsia"/>
          <w:sz w:val="24"/>
          <w:szCs w:val="24"/>
          <w:lang w:eastAsia="zh-CN"/>
        </w:rPr>
        <w:t>;</w:t>
      </w:r>
      <w:r w:rsidR="003629F2" w:rsidRPr="00EF2A4D">
        <w:rPr>
          <w:rFonts w:ascii="Book Antiqua" w:hAnsi="Book Antiqua"/>
          <w:sz w:val="24"/>
          <w:szCs w:val="24"/>
        </w:rPr>
        <w:t xml:space="preserve"> and European Union</w:t>
      </w:r>
      <w:r>
        <w:rPr>
          <w:rFonts w:ascii="Book Antiqua" w:hAnsi="Book Antiqua" w:hint="eastAsia"/>
          <w:sz w:val="24"/>
          <w:szCs w:val="24"/>
          <w:lang w:eastAsia="zh-CN"/>
        </w:rPr>
        <w:t xml:space="preserve"> (</w:t>
      </w:r>
      <w:r w:rsidR="003629F2" w:rsidRPr="00EF2A4D">
        <w:rPr>
          <w:rFonts w:ascii="Book Antiqua" w:hAnsi="Book Antiqua"/>
          <w:sz w:val="24"/>
          <w:szCs w:val="24"/>
        </w:rPr>
        <w:t xml:space="preserve">FP6 HEPACIVAC; FP7, </w:t>
      </w:r>
      <w:r w:rsidR="00D30130">
        <w:rPr>
          <w:rFonts w:ascii="Book Antiqua" w:hAnsi="Book Antiqua"/>
          <w:sz w:val="24"/>
          <w:szCs w:val="24"/>
        </w:rPr>
        <w:t>HepaMab)</w:t>
      </w:r>
    </w:p>
    <w:p w14:paraId="1F2F2B15" w14:textId="77777777" w:rsidR="003629F2" w:rsidRDefault="003629F2" w:rsidP="005B3E13">
      <w:pPr>
        <w:adjustRightInd w:val="0"/>
        <w:snapToGrid w:val="0"/>
        <w:spacing w:after="0" w:line="360" w:lineRule="auto"/>
        <w:jc w:val="both"/>
        <w:rPr>
          <w:rFonts w:ascii="Book Antiqua" w:hAnsi="Book Antiqua" w:cs="Calibri"/>
          <w:sz w:val="24"/>
          <w:szCs w:val="24"/>
          <w:lang w:eastAsia="zh-CN"/>
        </w:rPr>
      </w:pPr>
    </w:p>
    <w:p w14:paraId="080E515C" w14:textId="50B172BB" w:rsidR="003629F2" w:rsidRDefault="0086732F" w:rsidP="005B3E13">
      <w:pPr>
        <w:adjustRightInd w:val="0"/>
        <w:snapToGrid w:val="0"/>
        <w:spacing w:after="0" w:line="360" w:lineRule="auto"/>
        <w:jc w:val="both"/>
        <w:rPr>
          <w:rFonts w:ascii="Book Antiqua" w:hAnsi="Book Antiqua"/>
          <w:sz w:val="24"/>
          <w:szCs w:val="24"/>
          <w:lang w:val="fr-FR" w:eastAsia="zh-CN"/>
        </w:rPr>
      </w:pPr>
      <w:bookmarkStart w:id="4" w:name="OLE_LINK27"/>
      <w:bookmarkStart w:id="5" w:name="OLE_LINK28"/>
      <w:r w:rsidRPr="008E267B">
        <w:rPr>
          <w:rFonts w:ascii="Book Antiqua" w:hAnsi="Book Antiqua"/>
          <w:b/>
          <w:sz w:val="24"/>
        </w:rPr>
        <w:t>Correspondence to:</w:t>
      </w:r>
      <w:bookmarkEnd w:id="4"/>
      <w:bookmarkEnd w:id="5"/>
      <w:r>
        <w:rPr>
          <w:rFonts w:ascii="Book Antiqua" w:hAnsi="Book Antiqua" w:hint="eastAsia"/>
          <w:b/>
          <w:sz w:val="24"/>
          <w:lang w:eastAsia="zh-CN"/>
        </w:rPr>
        <w:t xml:space="preserve"> </w:t>
      </w:r>
      <w:r w:rsidR="003629F2" w:rsidRPr="0086732F">
        <w:rPr>
          <w:rFonts w:ascii="Book Antiqua" w:hAnsi="Book Antiqua"/>
          <w:b/>
          <w:sz w:val="24"/>
          <w:szCs w:val="24"/>
        </w:rPr>
        <w:t>Philip Meuleman</w:t>
      </w:r>
      <w:r w:rsidRPr="0086732F">
        <w:rPr>
          <w:rFonts w:ascii="Book Antiqua" w:hAnsi="Book Antiqua" w:hint="eastAsia"/>
          <w:b/>
          <w:sz w:val="24"/>
          <w:szCs w:val="24"/>
          <w:lang w:eastAsia="zh-CN"/>
        </w:rPr>
        <w:t xml:space="preserve">, </w:t>
      </w:r>
      <w:r w:rsidRPr="0086732F">
        <w:rPr>
          <w:rFonts w:ascii="Book Antiqua" w:hAnsi="Book Antiqua"/>
          <w:b/>
          <w:sz w:val="24"/>
          <w:szCs w:val="24"/>
        </w:rPr>
        <w:t>Prof</w:t>
      </w:r>
      <w:r w:rsidRPr="0086732F">
        <w:rPr>
          <w:rFonts w:ascii="Book Antiqua" w:hAnsi="Book Antiqua" w:hint="eastAsia"/>
          <w:b/>
          <w:sz w:val="24"/>
          <w:szCs w:val="24"/>
          <w:lang w:eastAsia="zh-CN"/>
        </w:rPr>
        <w:t xml:space="preserve">essor, </w:t>
      </w:r>
      <w:r w:rsidRPr="00EF2A4D">
        <w:rPr>
          <w:rFonts w:ascii="Book Antiqua" w:hAnsi="Book Antiqua" w:cs="Calibri"/>
          <w:sz w:val="24"/>
          <w:szCs w:val="24"/>
          <w:lang w:val="en-US"/>
        </w:rPr>
        <w:t xml:space="preserve">Center for Vaccinology, Ghent University Hospital, Ghent University, </w:t>
      </w:r>
      <w:r w:rsidR="003629F2" w:rsidRPr="00EF2A4D">
        <w:rPr>
          <w:rFonts w:ascii="Book Antiqua" w:hAnsi="Book Antiqua"/>
          <w:sz w:val="24"/>
          <w:szCs w:val="24"/>
        </w:rPr>
        <w:t xml:space="preserve">Building </w:t>
      </w:r>
      <w:proofErr w:type="gramStart"/>
      <w:r w:rsidR="003629F2" w:rsidRPr="00EF2A4D">
        <w:rPr>
          <w:rFonts w:ascii="Book Antiqua" w:hAnsi="Book Antiqua"/>
          <w:sz w:val="24"/>
          <w:szCs w:val="24"/>
        </w:rPr>
        <w:t>A</w:t>
      </w:r>
      <w:proofErr w:type="gramEnd"/>
      <w:r w:rsidR="003629F2" w:rsidRPr="00EF2A4D">
        <w:rPr>
          <w:rFonts w:ascii="Book Antiqua" w:hAnsi="Book Antiqua"/>
          <w:sz w:val="24"/>
          <w:szCs w:val="24"/>
        </w:rPr>
        <w:t>, 1</w:t>
      </w:r>
      <w:r w:rsidR="003629F2" w:rsidRPr="00EF2A4D">
        <w:rPr>
          <w:rFonts w:ascii="Book Antiqua" w:hAnsi="Book Antiqua"/>
          <w:sz w:val="24"/>
          <w:szCs w:val="24"/>
          <w:vertAlign w:val="superscript"/>
        </w:rPr>
        <w:t>st</w:t>
      </w:r>
      <w:r w:rsidR="003629F2" w:rsidRPr="00EF2A4D">
        <w:rPr>
          <w:rFonts w:ascii="Book Antiqua" w:hAnsi="Book Antiqua"/>
          <w:sz w:val="24"/>
          <w:szCs w:val="24"/>
        </w:rPr>
        <w:t xml:space="preserve"> floor</w:t>
      </w:r>
      <w:r>
        <w:rPr>
          <w:rFonts w:ascii="Book Antiqua" w:hAnsi="Book Antiqua" w:hint="eastAsia"/>
          <w:sz w:val="24"/>
          <w:szCs w:val="24"/>
          <w:lang w:eastAsia="zh-CN"/>
        </w:rPr>
        <w:t xml:space="preserve">, </w:t>
      </w:r>
      <w:r w:rsidR="003629F2" w:rsidRPr="00EF2A4D">
        <w:rPr>
          <w:rFonts w:ascii="Book Antiqua" w:hAnsi="Book Antiqua"/>
          <w:sz w:val="24"/>
          <w:szCs w:val="24"/>
          <w:lang w:val="fr-FR"/>
        </w:rPr>
        <w:t>De Pintelaan 185</w:t>
      </w:r>
      <w:r>
        <w:rPr>
          <w:rFonts w:ascii="Book Antiqua" w:hAnsi="Book Antiqua" w:hint="eastAsia"/>
          <w:sz w:val="24"/>
          <w:szCs w:val="24"/>
          <w:lang w:val="fr-FR" w:eastAsia="zh-CN"/>
        </w:rPr>
        <w:t xml:space="preserve">, </w:t>
      </w:r>
      <w:r w:rsidR="003629F2" w:rsidRPr="00EF2A4D">
        <w:rPr>
          <w:rFonts w:ascii="Book Antiqua" w:hAnsi="Book Antiqua"/>
          <w:sz w:val="24"/>
          <w:szCs w:val="24"/>
          <w:lang w:val="fr-FR"/>
        </w:rPr>
        <w:t>B-9000 Gent, Belgium</w:t>
      </w:r>
      <w:r>
        <w:rPr>
          <w:rFonts w:ascii="Book Antiqua" w:hAnsi="Book Antiqua" w:hint="eastAsia"/>
          <w:sz w:val="24"/>
          <w:szCs w:val="24"/>
          <w:lang w:val="fr-FR" w:eastAsia="zh-CN"/>
        </w:rPr>
        <w:t xml:space="preserve">. </w:t>
      </w:r>
      <w:r w:rsidRPr="0086732F">
        <w:rPr>
          <w:rFonts w:ascii="Book Antiqua" w:hAnsi="Book Antiqua"/>
          <w:sz w:val="24"/>
          <w:szCs w:val="24"/>
          <w:lang w:val="fr-FR" w:eastAsia="zh-CN"/>
        </w:rPr>
        <w:t>philip.meuleman@ugent.be</w:t>
      </w:r>
    </w:p>
    <w:p w14:paraId="7B8FBB4A" w14:textId="77777777" w:rsidR="0086732F" w:rsidRPr="00EF2A4D" w:rsidRDefault="0086732F" w:rsidP="005B3E13">
      <w:pPr>
        <w:adjustRightInd w:val="0"/>
        <w:snapToGrid w:val="0"/>
        <w:spacing w:after="0" w:line="360" w:lineRule="auto"/>
        <w:jc w:val="both"/>
        <w:rPr>
          <w:rFonts w:ascii="Book Antiqua" w:hAnsi="Book Antiqua"/>
          <w:sz w:val="24"/>
          <w:szCs w:val="24"/>
          <w:lang w:val="fr-FR" w:eastAsia="zh-CN"/>
        </w:rPr>
      </w:pPr>
    </w:p>
    <w:p w14:paraId="67DE6D1A" w14:textId="709F0176" w:rsidR="001000F0" w:rsidRPr="008E267B" w:rsidRDefault="001000F0" w:rsidP="005B3E13">
      <w:pPr>
        <w:adjustRightInd w:val="0"/>
        <w:snapToGrid w:val="0"/>
        <w:spacing w:after="0" w:line="360" w:lineRule="auto"/>
        <w:rPr>
          <w:rFonts w:ascii="Book Antiqua" w:hAnsi="Book Antiqua"/>
          <w:sz w:val="24"/>
        </w:rPr>
      </w:pPr>
      <w:r w:rsidRPr="008E267B">
        <w:rPr>
          <w:rFonts w:ascii="Book Antiqua" w:hAnsi="Book Antiqua"/>
          <w:b/>
          <w:sz w:val="24"/>
        </w:rPr>
        <w:t xml:space="preserve">Telephone: </w:t>
      </w:r>
      <w:r w:rsidRPr="008E267B">
        <w:rPr>
          <w:rFonts w:ascii="Book Antiqua" w:hAnsi="Book Antiqua"/>
          <w:sz w:val="24"/>
        </w:rPr>
        <w:t>+</w:t>
      </w:r>
      <w:r>
        <w:rPr>
          <w:rFonts w:ascii="Book Antiqua" w:hAnsi="Book Antiqua"/>
          <w:sz w:val="24"/>
        </w:rPr>
        <w:t>32</w:t>
      </w:r>
      <w:r>
        <w:rPr>
          <w:rFonts w:ascii="Book Antiqua" w:hAnsi="Book Antiqua" w:hint="eastAsia"/>
          <w:sz w:val="24"/>
          <w:lang w:eastAsia="zh-CN"/>
        </w:rPr>
        <w:t>-</w:t>
      </w:r>
      <w:r w:rsidRPr="001000F0">
        <w:rPr>
          <w:rFonts w:ascii="Book Antiqua" w:hAnsi="Book Antiqua"/>
          <w:sz w:val="24"/>
        </w:rPr>
        <w:t>9</w:t>
      </w:r>
      <w:r>
        <w:rPr>
          <w:rFonts w:ascii="Book Antiqua" w:hAnsi="Book Antiqua" w:hint="eastAsia"/>
          <w:sz w:val="24"/>
          <w:lang w:eastAsia="zh-CN"/>
        </w:rPr>
        <w:t>-</w:t>
      </w:r>
      <w:r>
        <w:rPr>
          <w:rFonts w:ascii="Book Antiqua" w:hAnsi="Book Antiqua"/>
          <w:sz w:val="24"/>
        </w:rPr>
        <w:t>33236</w:t>
      </w:r>
      <w:r w:rsidRPr="001000F0">
        <w:rPr>
          <w:rFonts w:ascii="Book Antiqua" w:hAnsi="Book Antiqua"/>
          <w:sz w:val="24"/>
        </w:rPr>
        <w:t>58</w:t>
      </w:r>
      <w:r w:rsidRPr="008E267B">
        <w:rPr>
          <w:rFonts w:ascii="Book Antiqua" w:hAnsi="Book Antiqua"/>
          <w:sz w:val="24"/>
        </w:rPr>
        <w:t xml:space="preserve"> </w:t>
      </w:r>
      <w:r w:rsidRPr="008E267B">
        <w:rPr>
          <w:rFonts w:ascii="Book Antiqua" w:hAnsi="Book Antiqua"/>
          <w:b/>
          <w:sz w:val="24"/>
        </w:rPr>
        <w:t xml:space="preserve"> Fax: </w:t>
      </w:r>
      <w:r w:rsidRPr="008E267B">
        <w:rPr>
          <w:rFonts w:ascii="Book Antiqua" w:hAnsi="Book Antiqua"/>
          <w:sz w:val="24"/>
        </w:rPr>
        <w:t>+</w:t>
      </w:r>
      <w:r w:rsidRPr="00EF2A4D">
        <w:rPr>
          <w:rFonts w:ascii="Book Antiqua" w:hAnsi="Book Antiqua"/>
          <w:sz w:val="24"/>
          <w:szCs w:val="24"/>
          <w:lang w:val="fr-FR"/>
        </w:rPr>
        <w:t>32</w:t>
      </w:r>
      <w:r>
        <w:rPr>
          <w:rFonts w:ascii="Book Antiqua" w:hAnsi="Book Antiqua" w:hint="eastAsia"/>
          <w:sz w:val="24"/>
          <w:szCs w:val="24"/>
          <w:lang w:val="fr-FR" w:eastAsia="zh-CN"/>
        </w:rPr>
        <w:t>-</w:t>
      </w:r>
      <w:r w:rsidRPr="00EF2A4D">
        <w:rPr>
          <w:rFonts w:ascii="Book Antiqua" w:hAnsi="Book Antiqua"/>
          <w:sz w:val="24"/>
          <w:szCs w:val="24"/>
          <w:lang w:val="fr-FR"/>
        </w:rPr>
        <w:t>9</w:t>
      </w:r>
      <w:r>
        <w:rPr>
          <w:rFonts w:ascii="Book Antiqua" w:hAnsi="Book Antiqua" w:hint="eastAsia"/>
          <w:sz w:val="24"/>
          <w:szCs w:val="24"/>
          <w:lang w:val="fr-FR" w:eastAsia="zh-CN"/>
        </w:rPr>
        <w:t>-</w:t>
      </w:r>
      <w:r>
        <w:rPr>
          <w:rFonts w:ascii="Book Antiqua" w:hAnsi="Book Antiqua"/>
          <w:sz w:val="24"/>
          <w:szCs w:val="24"/>
          <w:lang w:val="fr-FR"/>
        </w:rPr>
        <w:t>33263</w:t>
      </w:r>
      <w:r w:rsidRPr="00EF2A4D">
        <w:rPr>
          <w:rFonts w:ascii="Book Antiqua" w:hAnsi="Book Antiqua"/>
          <w:sz w:val="24"/>
          <w:szCs w:val="24"/>
          <w:lang w:val="fr-FR"/>
        </w:rPr>
        <w:t>11</w:t>
      </w:r>
    </w:p>
    <w:p w14:paraId="1F07F18C" w14:textId="277CACF4" w:rsidR="001000F0" w:rsidRDefault="001000F0" w:rsidP="005B3E13">
      <w:pPr>
        <w:adjustRightInd w:val="0"/>
        <w:snapToGrid w:val="0"/>
        <w:spacing w:after="0" w:line="360" w:lineRule="auto"/>
        <w:rPr>
          <w:rFonts w:ascii="Book Antiqua" w:hAnsi="Book Antiqua"/>
          <w:b/>
          <w:sz w:val="24"/>
          <w:lang w:eastAsia="zh-CN"/>
        </w:rPr>
      </w:pPr>
      <w:bookmarkStart w:id="6" w:name="OLE_LINK29"/>
      <w:bookmarkStart w:id="7" w:name="OLE_LINK30"/>
      <w:r w:rsidRPr="008E267B">
        <w:rPr>
          <w:rFonts w:ascii="Book Antiqua" w:hAnsi="Book Antiqua"/>
          <w:b/>
          <w:sz w:val="24"/>
        </w:rPr>
        <w:t xml:space="preserve">Received: </w:t>
      </w:r>
      <w:r w:rsidR="00D10000" w:rsidRPr="00D10000">
        <w:rPr>
          <w:rFonts w:ascii="Book Antiqua" w:hAnsi="Book Antiqua" w:hint="eastAsia"/>
          <w:sz w:val="24"/>
          <w:lang w:eastAsia="zh-CN"/>
        </w:rPr>
        <w:t>May 28, 2014</w:t>
      </w:r>
      <w:r w:rsidR="00D10000">
        <w:rPr>
          <w:rFonts w:ascii="Book Antiqua" w:hAnsi="Book Antiqua"/>
          <w:b/>
          <w:sz w:val="24"/>
        </w:rPr>
        <w:t xml:space="preserve">  Revised: </w:t>
      </w:r>
      <w:r w:rsidR="00D10000" w:rsidRPr="00D10000">
        <w:rPr>
          <w:rFonts w:ascii="Book Antiqua" w:hAnsi="Book Antiqua" w:hint="eastAsia"/>
          <w:sz w:val="24"/>
          <w:lang w:eastAsia="zh-CN"/>
        </w:rPr>
        <w:t>July 9, 2014</w:t>
      </w:r>
    </w:p>
    <w:p w14:paraId="685C0472" w14:textId="77777777" w:rsidR="009E54B4" w:rsidRDefault="001000F0" w:rsidP="009E54B4">
      <w:pPr>
        <w:rPr>
          <w:rFonts w:ascii="Book Antiqua" w:hAnsi="Book Antiqua"/>
          <w:color w:val="000000"/>
          <w:sz w:val="24"/>
        </w:rPr>
      </w:pPr>
      <w:r w:rsidRPr="008E267B">
        <w:rPr>
          <w:rFonts w:ascii="Book Antiqua" w:hAnsi="Book Antiqua"/>
          <w:b/>
          <w:sz w:val="24"/>
        </w:rPr>
        <w:t xml:space="preserve">Accepted: </w:t>
      </w:r>
      <w:bookmarkStart w:id="8" w:name="OLE_LINK1"/>
      <w:bookmarkStart w:id="9" w:name="OLE_LINK2"/>
      <w:bookmarkStart w:id="10" w:name="OLE_LINK3"/>
      <w:bookmarkStart w:id="11" w:name="OLE_LINK4"/>
      <w:bookmarkStart w:id="12" w:name="OLE_LINK5"/>
      <w:bookmarkStart w:id="13" w:name="OLE_LINK6"/>
      <w:bookmarkStart w:id="14" w:name="OLE_LINK7"/>
      <w:bookmarkStart w:id="15" w:name="OLE_LINK9"/>
      <w:bookmarkStart w:id="16" w:name="OLE_LINK10"/>
      <w:bookmarkStart w:id="17" w:name="OLE_LINK13"/>
      <w:bookmarkStart w:id="18" w:name="OLE_LINK14"/>
      <w:bookmarkStart w:id="19" w:name="OLE_LINK17"/>
      <w:bookmarkStart w:id="20" w:name="OLE_LINK18"/>
      <w:bookmarkStart w:id="21" w:name="OLE_LINK19"/>
      <w:bookmarkStart w:id="22" w:name="OLE_LINK22"/>
      <w:bookmarkStart w:id="23" w:name="OLE_LINK24"/>
      <w:bookmarkStart w:id="24" w:name="OLE_LINK25"/>
      <w:bookmarkStart w:id="25" w:name="OLE_LINK26"/>
      <w:bookmarkStart w:id="26" w:name="OLE_LINK31"/>
      <w:bookmarkStart w:id="27" w:name="OLE_LINK32"/>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1"/>
      <w:bookmarkStart w:id="54" w:name="OLE_LINK86"/>
      <w:bookmarkStart w:id="55" w:name="OLE_LINK87"/>
      <w:bookmarkStart w:id="56" w:name="OLE_LINK88"/>
      <w:bookmarkStart w:id="57" w:name="OLE_LINK89"/>
      <w:bookmarkStart w:id="58" w:name="OLE_LINK92"/>
      <w:bookmarkStart w:id="59" w:name="OLE_LINK94"/>
      <w:bookmarkStart w:id="60" w:name="OLE_LINK95"/>
      <w:r w:rsidR="009E54B4">
        <w:rPr>
          <w:rFonts w:ascii="Book Antiqua" w:hAnsi="Book Antiqua"/>
          <w:color w:val="000000"/>
          <w:sz w:val="24"/>
        </w:rPr>
        <w:t>September 5, 2014</w:t>
      </w:r>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14:paraId="5B0C60FA" w14:textId="0ECA4E12" w:rsidR="001000F0" w:rsidRPr="008E267B" w:rsidRDefault="001000F0" w:rsidP="005B3E13">
      <w:pPr>
        <w:adjustRightInd w:val="0"/>
        <w:snapToGrid w:val="0"/>
        <w:spacing w:after="0" w:line="360" w:lineRule="auto"/>
        <w:rPr>
          <w:rFonts w:ascii="Book Antiqua" w:hAnsi="Book Antiqua"/>
          <w:b/>
          <w:sz w:val="24"/>
        </w:rPr>
      </w:pPr>
      <w:r w:rsidRPr="008E267B">
        <w:rPr>
          <w:rFonts w:ascii="Book Antiqua" w:hAnsi="Book Antiqua"/>
          <w:b/>
          <w:sz w:val="24"/>
        </w:rPr>
        <w:lastRenderedPageBreak/>
        <w:t xml:space="preserve"> </w:t>
      </w:r>
    </w:p>
    <w:p w14:paraId="04F12B32" w14:textId="77777777" w:rsidR="001000F0" w:rsidRPr="008E267B" w:rsidRDefault="001000F0" w:rsidP="005B3E13">
      <w:pPr>
        <w:adjustRightInd w:val="0"/>
        <w:snapToGrid w:val="0"/>
        <w:spacing w:after="0" w:line="360" w:lineRule="auto"/>
        <w:rPr>
          <w:rFonts w:ascii="Book Antiqua" w:hAnsi="Book Antiqua"/>
          <w:b/>
          <w:sz w:val="24"/>
        </w:rPr>
      </w:pPr>
      <w:r w:rsidRPr="008E267B">
        <w:rPr>
          <w:rFonts w:ascii="Book Antiqua" w:hAnsi="Book Antiqua"/>
          <w:b/>
          <w:sz w:val="24"/>
        </w:rPr>
        <w:t xml:space="preserve">Published online: </w:t>
      </w:r>
    </w:p>
    <w:bookmarkEnd w:id="6"/>
    <w:bookmarkEnd w:id="7"/>
    <w:p w14:paraId="3DB0C1F7" w14:textId="77777777" w:rsidR="003629F2" w:rsidRPr="003629F2" w:rsidRDefault="003629F2" w:rsidP="005B3E13">
      <w:pPr>
        <w:adjustRightInd w:val="0"/>
        <w:snapToGrid w:val="0"/>
        <w:spacing w:after="0" w:line="360" w:lineRule="auto"/>
        <w:jc w:val="both"/>
        <w:rPr>
          <w:rFonts w:ascii="Book Antiqua" w:hAnsi="Book Antiqua" w:cs="Calibri"/>
          <w:sz w:val="24"/>
          <w:szCs w:val="24"/>
          <w:lang w:val="fr-FR" w:eastAsia="zh-CN"/>
        </w:rPr>
      </w:pPr>
    </w:p>
    <w:p w14:paraId="5394D43A" w14:textId="351B1FE4" w:rsidR="002D1951" w:rsidRPr="00241373" w:rsidRDefault="00241373" w:rsidP="005B3E13">
      <w:pPr>
        <w:adjustRightInd w:val="0"/>
        <w:snapToGrid w:val="0"/>
        <w:spacing w:after="0" w:line="360" w:lineRule="auto"/>
        <w:jc w:val="both"/>
        <w:rPr>
          <w:rFonts w:ascii="Book Antiqua" w:hAnsi="Book Antiqua" w:cs="Calibri"/>
          <w:b/>
          <w:sz w:val="24"/>
          <w:szCs w:val="24"/>
          <w:lang w:val="en-US" w:eastAsia="zh-CN"/>
        </w:rPr>
      </w:pPr>
      <w:r w:rsidRPr="00241373">
        <w:rPr>
          <w:rFonts w:ascii="Book Antiqua" w:hAnsi="Book Antiqua" w:cs="Calibri"/>
          <w:b/>
          <w:sz w:val="24"/>
          <w:szCs w:val="24"/>
          <w:lang w:val="en-US"/>
        </w:rPr>
        <w:t>Abstract</w:t>
      </w:r>
    </w:p>
    <w:p w14:paraId="0F9EA517" w14:textId="61D07A29" w:rsidR="002D1951" w:rsidRPr="00EF2A4D" w:rsidRDefault="002D1951" w:rsidP="005B3E13">
      <w:pPr>
        <w:adjustRightInd w:val="0"/>
        <w:snapToGrid w:val="0"/>
        <w:spacing w:after="0" w:line="360" w:lineRule="auto"/>
        <w:jc w:val="both"/>
        <w:rPr>
          <w:rFonts w:ascii="Book Antiqua" w:hAnsi="Book Antiqua"/>
          <w:sz w:val="24"/>
          <w:szCs w:val="24"/>
        </w:rPr>
      </w:pPr>
      <w:r w:rsidRPr="00EF2A4D">
        <w:rPr>
          <w:rFonts w:ascii="Book Antiqua" w:hAnsi="Book Antiqua"/>
          <w:sz w:val="24"/>
          <w:szCs w:val="24"/>
          <w:lang w:val="en-US"/>
        </w:rPr>
        <w:t xml:space="preserve">Hepatitis C virus (HCV) infections represent a major global health problem. End-stage liver disease caused by chronic HCV infection </w:t>
      </w:r>
      <w:r w:rsidR="00351B74" w:rsidRPr="00EF2A4D">
        <w:rPr>
          <w:rFonts w:ascii="Book Antiqua" w:hAnsi="Book Antiqua"/>
          <w:sz w:val="24"/>
          <w:szCs w:val="24"/>
          <w:lang w:val="en-US"/>
        </w:rPr>
        <w:t xml:space="preserve">is </w:t>
      </w:r>
      <w:r w:rsidR="000772C3" w:rsidRPr="00EF2A4D">
        <w:rPr>
          <w:rFonts w:ascii="Book Antiqua" w:hAnsi="Book Antiqua"/>
          <w:sz w:val="24"/>
          <w:szCs w:val="24"/>
          <w:lang w:val="en-US"/>
        </w:rPr>
        <w:t>a major</w:t>
      </w:r>
      <w:r w:rsidRPr="00EF2A4D">
        <w:rPr>
          <w:rFonts w:ascii="Book Antiqua" w:hAnsi="Book Antiqua"/>
          <w:sz w:val="24"/>
          <w:szCs w:val="24"/>
          <w:lang w:val="en-US"/>
        </w:rPr>
        <w:t xml:space="preserve"> indication for liver transplantation. However, after transplantation the engrafted liver inevitably becomes infected by </w:t>
      </w:r>
      <w:r w:rsidR="00861901" w:rsidRPr="00EF2A4D">
        <w:rPr>
          <w:rFonts w:ascii="Book Antiqua" w:hAnsi="Book Antiqua"/>
          <w:sz w:val="24"/>
          <w:szCs w:val="24"/>
          <w:lang w:val="en-US"/>
        </w:rPr>
        <w:t xml:space="preserve">the </w:t>
      </w:r>
      <w:r w:rsidRPr="00EF2A4D">
        <w:rPr>
          <w:rFonts w:ascii="Book Antiqua" w:hAnsi="Book Antiqua"/>
          <w:sz w:val="24"/>
          <w:szCs w:val="24"/>
          <w:lang w:val="en-US"/>
        </w:rPr>
        <w:t xml:space="preserve">circulating virus. </w:t>
      </w:r>
      <w:r w:rsidR="000772C3" w:rsidRPr="00EF2A4D">
        <w:rPr>
          <w:rFonts w:ascii="Book Antiqua" w:hAnsi="Book Antiqua"/>
          <w:sz w:val="24"/>
          <w:szCs w:val="24"/>
          <w:lang w:val="en-US"/>
        </w:rPr>
        <w:t>D</w:t>
      </w:r>
      <w:r w:rsidRPr="00EF2A4D">
        <w:rPr>
          <w:rFonts w:ascii="Book Antiqua" w:hAnsi="Book Antiqua"/>
          <w:sz w:val="24"/>
          <w:szCs w:val="24"/>
          <w:lang w:val="en-US"/>
        </w:rPr>
        <w:t>irect acting antivirals are</w:t>
      </w:r>
      <w:r w:rsidR="000772C3" w:rsidRPr="00EF2A4D">
        <w:rPr>
          <w:rFonts w:ascii="Book Antiqua" w:hAnsi="Book Antiqua"/>
          <w:sz w:val="24"/>
          <w:szCs w:val="24"/>
          <w:lang w:val="en-US"/>
        </w:rPr>
        <w:t xml:space="preserve"> not yet</w:t>
      </w:r>
      <w:r w:rsidRPr="00EF2A4D">
        <w:rPr>
          <w:rFonts w:ascii="Book Antiqua" w:hAnsi="Book Antiqua"/>
          <w:sz w:val="24"/>
          <w:szCs w:val="24"/>
          <w:lang w:val="en-US"/>
        </w:rPr>
        <w:t xml:space="preserve"> approved for use in </w:t>
      </w:r>
      <w:r w:rsidR="00A24420" w:rsidRPr="00EF2A4D">
        <w:rPr>
          <w:rFonts w:ascii="Book Antiqua" w:hAnsi="Book Antiqua"/>
          <w:sz w:val="24"/>
          <w:szCs w:val="24"/>
          <w:lang w:val="en-US"/>
        </w:rPr>
        <w:t xml:space="preserve">liver transplant </w:t>
      </w:r>
      <w:r w:rsidRPr="00EF2A4D">
        <w:rPr>
          <w:rFonts w:ascii="Book Antiqua" w:hAnsi="Book Antiqua"/>
          <w:sz w:val="24"/>
          <w:szCs w:val="24"/>
          <w:lang w:val="en-US"/>
        </w:rPr>
        <w:t>patients</w:t>
      </w:r>
      <w:r w:rsidR="00A24420" w:rsidRPr="00EF2A4D">
        <w:rPr>
          <w:rFonts w:ascii="Book Antiqua" w:hAnsi="Book Antiqua"/>
          <w:sz w:val="24"/>
          <w:szCs w:val="24"/>
          <w:lang w:val="en-US"/>
        </w:rPr>
        <w:t>,</w:t>
      </w:r>
      <w:r w:rsidRPr="00EF2A4D">
        <w:rPr>
          <w:rFonts w:ascii="Book Antiqua" w:hAnsi="Book Antiqua"/>
          <w:sz w:val="24"/>
          <w:szCs w:val="24"/>
          <w:lang w:val="en-US"/>
        </w:rPr>
        <w:t xml:space="preserve"> and limited efficacy and sever</w:t>
      </w:r>
      <w:r w:rsidR="000772C3" w:rsidRPr="00EF2A4D">
        <w:rPr>
          <w:rFonts w:ascii="Book Antiqua" w:hAnsi="Book Antiqua"/>
          <w:sz w:val="24"/>
          <w:szCs w:val="24"/>
          <w:lang w:val="en-US"/>
        </w:rPr>
        <w:t xml:space="preserve">e </w:t>
      </w:r>
      <w:r w:rsidRPr="00EF2A4D">
        <w:rPr>
          <w:rFonts w:ascii="Book Antiqua" w:hAnsi="Book Antiqua"/>
          <w:sz w:val="24"/>
          <w:szCs w:val="24"/>
          <w:lang w:val="en-US"/>
        </w:rPr>
        <w:t>side effects hamper the use of pegylated interferon combined with ribavirin</w:t>
      </w:r>
      <w:r w:rsidR="000772C3" w:rsidRPr="00EF2A4D">
        <w:rPr>
          <w:rFonts w:ascii="Book Antiqua" w:hAnsi="Book Antiqua"/>
          <w:sz w:val="24"/>
          <w:szCs w:val="24"/>
          <w:lang w:val="en-US"/>
        </w:rPr>
        <w:t xml:space="preserve"> in </w:t>
      </w:r>
      <w:r w:rsidR="00D36E12" w:rsidRPr="00EF2A4D">
        <w:rPr>
          <w:rFonts w:ascii="Book Antiqua" w:hAnsi="Book Antiqua"/>
          <w:sz w:val="24"/>
          <w:szCs w:val="24"/>
          <w:lang w:val="en-US"/>
        </w:rPr>
        <w:t xml:space="preserve">a </w:t>
      </w:r>
      <w:r w:rsidR="000772C3" w:rsidRPr="00EF2A4D">
        <w:rPr>
          <w:rFonts w:ascii="Book Antiqua" w:hAnsi="Book Antiqua"/>
          <w:sz w:val="24"/>
          <w:szCs w:val="24"/>
          <w:lang w:val="en-US"/>
        </w:rPr>
        <w:t>post-transplant setting</w:t>
      </w:r>
      <w:r w:rsidRPr="00EF2A4D">
        <w:rPr>
          <w:rFonts w:ascii="Book Antiqua" w:hAnsi="Book Antiqua"/>
          <w:sz w:val="24"/>
          <w:szCs w:val="24"/>
          <w:lang w:val="en-US"/>
        </w:rPr>
        <w:t xml:space="preserve">. Therefore, alternative therapeutic options </w:t>
      </w:r>
      <w:r w:rsidR="000772C3" w:rsidRPr="00EF2A4D">
        <w:rPr>
          <w:rFonts w:ascii="Book Antiqua" w:hAnsi="Book Antiqua"/>
          <w:sz w:val="24"/>
          <w:szCs w:val="24"/>
          <w:lang w:val="en-US"/>
        </w:rPr>
        <w:t>need to be explored</w:t>
      </w:r>
      <w:r w:rsidRPr="00EF2A4D">
        <w:rPr>
          <w:rFonts w:ascii="Book Antiqua" w:hAnsi="Book Antiqua"/>
          <w:sz w:val="24"/>
          <w:szCs w:val="24"/>
          <w:lang w:val="en-US"/>
        </w:rPr>
        <w:t xml:space="preserve">. Viral entry represents an </w:t>
      </w:r>
      <w:r w:rsidR="00A24420" w:rsidRPr="00EF2A4D">
        <w:rPr>
          <w:rFonts w:ascii="Book Antiqua" w:hAnsi="Book Antiqua"/>
          <w:sz w:val="24"/>
          <w:szCs w:val="24"/>
          <w:lang w:val="en-US"/>
        </w:rPr>
        <w:t>attractive</w:t>
      </w:r>
      <w:r w:rsidRPr="00EF2A4D">
        <w:rPr>
          <w:rFonts w:ascii="Book Antiqua" w:hAnsi="Book Antiqua"/>
          <w:sz w:val="24"/>
          <w:szCs w:val="24"/>
          <w:lang w:val="en-US"/>
        </w:rPr>
        <w:t xml:space="preserve"> target for</w:t>
      </w:r>
      <w:r w:rsidR="000772C3" w:rsidRPr="00EF2A4D">
        <w:rPr>
          <w:rFonts w:ascii="Book Antiqua" w:hAnsi="Book Antiqua"/>
          <w:sz w:val="24"/>
          <w:szCs w:val="24"/>
          <w:lang w:val="en-US"/>
        </w:rPr>
        <w:t xml:space="preserve"> such</w:t>
      </w:r>
      <w:r w:rsidRPr="00EF2A4D">
        <w:rPr>
          <w:rFonts w:ascii="Book Antiqua" w:hAnsi="Book Antiqua"/>
          <w:sz w:val="24"/>
          <w:szCs w:val="24"/>
          <w:lang w:val="en-US"/>
        </w:rPr>
        <w:t xml:space="preserve"> therapeutic intervention. Understanding the mechanisms of viral entry is </w:t>
      </w:r>
      <w:r w:rsidR="000772C3" w:rsidRPr="00EF2A4D">
        <w:rPr>
          <w:rFonts w:ascii="Book Antiqua" w:hAnsi="Book Antiqua"/>
          <w:sz w:val="24"/>
          <w:szCs w:val="24"/>
          <w:lang w:val="en-US"/>
        </w:rPr>
        <w:t xml:space="preserve">essential </w:t>
      </w:r>
      <w:r w:rsidRPr="00EF2A4D">
        <w:rPr>
          <w:rFonts w:ascii="Book Antiqua" w:hAnsi="Book Antiqua"/>
          <w:sz w:val="24"/>
          <w:szCs w:val="24"/>
          <w:lang w:val="en-US"/>
        </w:rPr>
        <w:t xml:space="preserve">to define the viral and cellular factors involved. The HCV life cycle </w:t>
      </w:r>
      <w:r w:rsidR="00D23D56" w:rsidRPr="00EF2A4D">
        <w:rPr>
          <w:rFonts w:ascii="Book Antiqua" w:hAnsi="Book Antiqua"/>
          <w:sz w:val="24"/>
          <w:szCs w:val="24"/>
          <w:lang w:val="en-US"/>
        </w:rPr>
        <w:t>is</w:t>
      </w:r>
      <w:r w:rsidRPr="00EF2A4D">
        <w:rPr>
          <w:rFonts w:ascii="Book Antiqua" w:hAnsi="Book Antiqua"/>
          <w:sz w:val="24"/>
          <w:szCs w:val="24"/>
          <w:lang w:val="en-US"/>
        </w:rPr>
        <w:t xml:space="preserve"> dependent of and associated with lipoprotein physiology</w:t>
      </w:r>
      <w:r w:rsidR="00D23D56" w:rsidRPr="00EF2A4D">
        <w:rPr>
          <w:rFonts w:ascii="Book Antiqua" w:hAnsi="Book Antiqua"/>
          <w:sz w:val="24"/>
          <w:szCs w:val="24"/>
          <w:lang w:val="en-US"/>
        </w:rPr>
        <w:t xml:space="preserve"> and </w:t>
      </w:r>
      <w:r w:rsidRPr="00EF2A4D">
        <w:rPr>
          <w:rFonts w:ascii="Book Antiqua" w:hAnsi="Book Antiqua"/>
          <w:sz w:val="24"/>
          <w:szCs w:val="24"/>
          <w:lang w:val="en-US"/>
        </w:rPr>
        <w:t>the presence of lipoproteins has been correlated with altered antiviral efficac</w:t>
      </w:r>
      <w:r w:rsidR="00D36E12" w:rsidRPr="00EF2A4D">
        <w:rPr>
          <w:rFonts w:ascii="Book Antiqua" w:hAnsi="Book Antiqua"/>
          <w:sz w:val="24"/>
          <w:szCs w:val="24"/>
          <w:lang w:val="en-US"/>
        </w:rPr>
        <w:t>y</w:t>
      </w:r>
      <w:r w:rsidRPr="00EF2A4D">
        <w:rPr>
          <w:rFonts w:ascii="Book Antiqua" w:hAnsi="Book Antiqua"/>
          <w:sz w:val="24"/>
          <w:szCs w:val="24"/>
          <w:lang w:val="en-US"/>
        </w:rPr>
        <w:t xml:space="preserve"> of entry inhibitors. I</w:t>
      </w:r>
      <w:r w:rsidRPr="00EF2A4D">
        <w:rPr>
          <w:rFonts w:ascii="Book Antiqua" w:hAnsi="Book Antiqua"/>
          <w:sz w:val="24"/>
          <w:szCs w:val="24"/>
        </w:rPr>
        <w:t>n this review, we summarise the current knowledge on how lipoprotein physiology influences the HCV life cycle</w:t>
      </w:r>
      <w:r w:rsidR="00D23D56" w:rsidRPr="00EF2A4D">
        <w:rPr>
          <w:rFonts w:ascii="Book Antiqua" w:hAnsi="Book Antiqua"/>
          <w:sz w:val="24"/>
          <w:szCs w:val="24"/>
        </w:rPr>
        <w:t xml:space="preserve">. </w:t>
      </w:r>
      <w:r w:rsidR="00D36E12" w:rsidRPr="00EF2A4D">
        <w:rPr>
          <w:rFonts w:ascii="Book Antiqua" w:hAnsi="Book Antiqua"/>
          <w:sz w:val="24"/>
          <w:szCs w:val="24"/>
        </w:rPr>
        <w:t xml:space="preserve">We </w:t>
      </w:r>
      <w:r w:rsidR="00D23D56" w:rsidRPr="00EF2A4D">
        <w:rPr>
          <w:rFonts w:ascii="Book Antiqua" w:hAnsi="Book Antiqua"/>
          <w:sz w:val="24"/>
          <w:szCs w:val="24"/>
        </w:rPr>
        <w:t>focus</w:t>
      </w:r>
      <w:r w:rsidR="00D36E12" w:rsidRPr="00EF2A4D">
        <w:rPr>
          <w:rFonts w:ascii="Book Antiqua" w:hAnsi="Book Antiqua"/>
          <w:sz w:val="24"/>
          <w:szCs w:val="24"/>
        </w:rPr>
        <w:t xml:space="preserve"> especially</w:t>
      </w:r>
      <w:r w:rsidR="00D23D56" w:rsidRPr="00EF2A4D">
        <w:rPr>
          <w:rFonts w:ascii="Book Antiqua" w:hAnsi="Book Antiqua"/>
          <w:sz w:val="24"/>
          <w:szCs w:val="24"/>
        </w:rPr>
        <w:t xml:space="preserve"> on the influence of lipoproteins on </w:t>
      </w:r>
      <w:r w:rsidRPr="00EF2A4D">
        <w:rPr>
          <w:rFonts w:ascii="Book Antiqua" w:hAnsi="Book Antiqua"/>
          <w:sz w:val="24"/>
          <w:szCs w:val="24"/>
        </w:rPr>
        <w:t xml:space="preserve">antibodies that target HCV envelope proteins or </w:t>
      </w:r>
      <w:r w:rsidR="00D23D56" w:rsidRPr="00EF2A4D">
        <w:rPr>
          <w:rFonts w:ascii="Book Antiqua" w:hAnsi="Book Antiqua"/>
          <w:sz w:val="24"/>
          <w:szCs w:val="24"/>
        </w:rPr>
        <w:t xml:space="preserve">antibodies that target </w:t>
      </w:r>
      <w:r w:rsidR="00D36E12" w:rsidRPr="00EF2A4D">
        <w:rPr>
          <w:rFonts w:ascii="Book Antiqua" w:hAnsi="Book Antiqua"/>
          <w:sz w:val="24"/>
          <w:szCs w:val="24"/>
        </w:rPr>
        <w:t xml:space="preserve">the </w:t>
      </w:r>
      <w:r w:rsidR="00D23D56" w:rsidRPr="00EF2A4D">
        <w:rPr>
          <w:rFonts w:ascii="Book Antiqua" w:hAnsi="Book Antiqua"/>
          <w:sz w:val="24"/>
          <w:szCs w:val="24"/>
        </w:rPr>
        <w:t xml:space="preserve">cellular </w:t>
      </w:r>
      <w:r w:rsidRPr="00EF2A4D">
        <w:rPr>
          <w:rFonts w:ascii="Book Antiqua" w:hAnsi="Book Antiqua"/>
          <w:sz w:val="24"/>
          <w:szCs w:val="24"/>
        </w:rPr>
        <w:t>receptors</w:t>
      </w:r>
      <w:r w:rsidR="00D23D56" w:rsidRPr="00EF2A4D">
        <w:rPr>
          <w:rFonts w:ascii="Book Antiqua" w:hAnsi="Book Antiqua"/>
          <w:sz w:val="24"/>
          <w:szCs w:val="24"/>
        </w:rPr>
        <w:t xml:space="preserve"> of the virus.</w:t>
      </w:r>
      <w:r w:rsidRPr="00EF2A4D">
        <w:rPr>
          <w:rFonts w:ascii="Book Antiqua" w:hAnsi="Book Antiqua"/>
          <w:sz w:val="24"/>
          <w:szCs w:val="24"/>
        </w:rPr>
        <w:t xml:space="preserve"> </w:t>
      </w:r>
      <w:r w:rsidR="00D23D56" w:rsidRPr="00EF2A4D">
        <w:rPr>
          <w:rFonts w:ascii="Book Antiqua" w:hAnsi="Book Antiqua"/>
          <w:sz w:val="24"/>
          <w:szCs w:val="24"/>
        </w:rPr>
        <w:t xml:space="preserve">This information can be particularly relevant for the prevention of </w:t>
      </w:r>
      <w:r w:rsidRPr="00EF2A4D">
        <w:rPr>
          <w:rFonts w:ascii="Book Antiqua" w:hAnsi="Book Antiqua"/>
          <w:sz w:val="24"/>
          <w:szCs w:val="24"/>
        </w:rPr>
        <w:t>HCV re-infection after liver transplantation.</w:t>
      </w:r>
    </w:p>
    <w:p w14:paraId="5A2C3EF0" w14:textId="1E985A50" w:rsidR="00861901" w:rsidRDefault="00861901" w:rsidP="005B3E13">
      <w:pPr>
        <w:adjustRightInd w:val="0"/>
        <w:snapToGrid w:val="0"/>
        <w:spacing w:after="0" w:line="360" w:lineRule="auto"/>
        <w:jc w:val="both"/>
        <w:rPr>
          <w:rFonts w:ascii="Book Antiqua" w:hAnsi="Book Antiqua"/>
          <w:b/>
          <w:sz w:val="24"/>
          <w:szCs w:val="24"/>
          <w:u w:val="single"/>
          <w:lang w:val="en-US" w:eastAsia="zh-CN"/>
        </w:rPr>
      </w:pPr>
    </w:p>
    <w:p w14:paraId="0E6414B6" w14:textId="77777777" w:rsidR="00D10000" w:rsidRDefault="00D10000" w:rsidP="005B3E13">
      <w:pPr>
        <w:adjustRightInd w:val="0"/>
        <w:snapToGrid w:val="0"/>
        <w:spacing w:after="0"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14:paraId="11A1FC98" w14:textId="77777777" w:rsidR="00D10000" w:rsidRPr="00D10000" w:rsidRDefault="00D10000" w:rsidP="005B3E13">
      <w:pPr>
        <w:adjustRightInd w:val="0"/>
        <w:snapToGrid w:val="0"/>
        <w:spacing w:after="0" w:line="360" w:lineRule="auto"/>
        <w:jc w:val="both"/>
        <w:rPr>
          <w:rFonts w:ascii="Book Antiqua" w:hAnsi="Book Antiqua"/>
          <w:b/>
          <w:sz w:val="24"/>
          <w:szCs w:val="24"/>
          <w:u w:val="single"/>
          <w:lang w:eastAsia="zh-CN"/>
        </w:rPr>
      </w:pPr>
    </w:p>
    <w:p w14:paraId="7503D40B" w14:textId="0B18390A" w:rsidR="00D10000" w:rsidRPr="00D10000" w:rsidRDefault="00D10000" w:rsidP="005B3E13">
      <w:pPr>
        <w:adjustRightInd w:val="0"/>
        <w:snapToGrid w:val="0"/>
        <w:spacing w:after="0" w:line="360" w:lineRule="auto"/>
        <w:jc w:val="both"/>
        <w:rPr>
          <w:rFonts w:ascii="Book Antiqua" w:hAnsi="Book Antiqua"/>
          <w:b/>
          <w:sz w:val="24"/>
          <w:szCs w:val="24"/>
          <w:lang w:val="en-US" w:eastAsia="zh-CN"/>
        </w:rPr>
      </w:pPr>
      <w:r w:rsidRPr="008E267B">
        <w:rPr>
          <w:rFonts w:ascii="Book Antiqua" w:hAnsi="Book Antiqua"/>
          <w:b/>
          <w:sz w:val="24"/>
        </w:rPr>
        <w:t>Key words:</w:t>
      </w:r>
      <w:r w:rsidRPr="008E267B">
        <w:rPr>
          <w:rFonts w:ascii="Book Antiqua" w:hAnsi="Book Antiqua"/>
          <w:sz w:val="24"/>
        </w:rPr>
        <w:t xml:space="preserve"> </w:t>
      </w:r>
      <w:r w:rsidRPr="00D10000">
        <w:rPr>
          <w:rFonts w:ascii="Book Antiqua" w:hAnsi="Book Antiqua"/>
          <w:sz w:val="24"/>
          <w:szCs w:val="24"/>
          <w:lang w:val="en-US" w:eastAsia="zh-CN"/>
        </w:rPr>
        <w:t>Hepatitis</w:t>
      </w:r>
      <w:r w:rsidRPr="00D10000">
        <w:rPr>
          <w:rFonts w:ascii="Book Antiqua" w:hAnsi="Book Antiqua" w:hint="eastAsia"/>
          <w:sz w:val="24"/>
          <w:szCs w:val="24"/>
          <w:lang w:val="en-US" w:eastAsia="zh-CN"/>
        </w:rPr>
        <w:t xml:space="preserve">; </w:t>
      </w:r>
      <w:r w:rsidRPr="00D10000">
        <w:rPr>
          <w:rFonts w:ascii="Book Antiqua" w:hAnsi="Book Antiqua"/>
          <w:sz w:val="24"/>
          <w:szCs w:val="24"/>
          <w:lang w:val="en-US" w:eastAsia="zh-CN"/>
        </w:rPr>
        <w:t>Lipids</w:t>
      </w:r>
      <w:r w:rsidRPr="00D10000">
        <w:rPr>
          <w:rFonts w:ascii="Book Antiqua" w:hAnsi="Book Antiqua" w:hint="eastAsia"/>
          <w:sz w:val="24"/>
          <w:szCs w:val="24"/>
          <w:lang w:val="en-US" w:eastAsia="zh-CN"/>
        </w:rPr>
        <w:t xml:space="preserve">; </w:t>
      </w:r>
      <w:r w:rsidRPr="00D10000">
        <w:rPr>
          <w:rFonts w:ascii="Book Antiqua" w:hAnsi="Book Antiqua"/>
          <w:sz w:val="24"/>
          <w:szCs w:val="24"/>
          <w:lang w:val="en-US" w:eastAsia="zh-CN"/>
        </w:rPr>
        <w:t>Neutralisation</w:t>
      </w:r>
      <w:r w:rsidRPr="00D10000">
        <w:rPr>
          <w:rFonts w:ascii="Book Antiqua" w:hAnsi="Book Antiqua" w:hint="eastAsia"/>
          <w:sz w:val="24"/>
          <w:szCs w:val="24"/>
          <w:lang w:val="en-US" w:eastAsia="zh-CN"/>
        </w:rPr>
        <w:t xml:space="preserve">; </w:t>
      </w:r>
      <w:r w:rsidRPr="00D10000">
        <w:rPr>
          <w:rFonts w:ascii="Book Antiqua" w:hAnsi="Book Antiqua"/>
          <w:sz w:val="24"/>
          <w:szCs w:val="24"/>
          <w:lang w:val="en-US" w:eastAsia="zh-CN"/>
        </w:rPr>
        <w:t>Antiviral therapy</w:t>
      </w:r>
      <w:r w:rsidRPr="00D10000">
        <w:rPr>
          <w:rFonts w:ascii="Book Antiqua" w:hAnsi="Book Antiqua" w:hint="eastAsia"/>
          <w:sz w:val="24"/>
          <w:szCs w:val="24"/>
          <w:lang w:val="en-US" w:eastAsia="zh-CN"/>
        </w:rPr>
        <w:t xml:space="preserve">; </w:t>
      </w:r>
      <w:r w:rsidRPr="00D10000">
        <w:rPr>
          <w:rFonts w:ascii="Book Antiqua" w:hAnsi="Book Antiqua"/>
          <w:sz w:val="24"/>
          <w:szCs w:val="24"/>
          <w:lang w:val="en-US" w:eastAsia="zh-CN"/>
        </w:rPr>
        <w:t>Animal models</w:t>
      </w:r>
    </w:p>
    <w:p w14:paraId="29B6ECB9" w14:textId="77777777" w:rsidR="00D10000" w:rsidRDefault="00D10000" w:rsidP="005B3E13">
      <w:pPr>
        <w:adjustRightInd w:val="0"/>
        <w:snapToGrid w:val="0"/>
        <w:spacing w:after="0" w:line="360" w:lineRule="auto"/>
        <w:jc w:val="both"/>
        <w:rPr>
          <w:rFonts w:ascii="Book Antiqua" w:hAnsi="Book Antiqua"/>
          <w:b/>
          <w:sz w:val="24"/>
          <w:szCs w:val="24"/>
          <w:u w:val="single"/>
          <w:lang w:val="en-US" w:eastAsia="zh-CN"/>
        </w:rPr>
      </w:pPr>
    </w:p>
    <w:p w14:paraId="3B50E9AF" w14:textId="6A1A26D2" w:rsidR="00D10000" w:rsidRDefault="00D10000" w:rsidP="005B3E13">
      <w:pPr>
        <w:adjustRightInd w:val="0"/>
        <w:snapToGrid w:val="0"/>
        <w:spacing w:after="0" w:line="360" w:lineRule="auto"/>
        <w:jc w:val="both"/>
        <w:rPr>
          <w:rFonts w:ascii="Book Antiqua" w:hAnsi="Book Antiqua"/>
          <w:sz w:val="24"/>
          <w:szCs w:val="24"/>
          <w:lang w:val="en-US" w:eastAsia="zh-CN"/>
        </w:rPr>
      </w:pPr>
      <w:bookmarkStart w:id="61" w:name="OLE_LINK33"/>
      <w:bookmarkStart w:id="62" w:name="OLE_LINK34"/>
      <w:bookmarkStart w:id="63" w:name="OLE_LINK49"/>
      <w:r w:rsidRPr="008E267B">
        <w:rPr>
          <w:rFonts w:ascii="Book Antiqua" w:eastAsia="Arial Unicode MS" w:hAnsi="Book Antiqua" w:cs="Arial Unicode MS"/>
          <w:b/>
          <w:sz w:val="24"/>
        </w:rPr>
        <w:t xml:space="preserve">Core </w:t>
      </w:r>
      <w:r>
        <w:rPr>
          <w:rFonts w:ascii="Book Antiqua" w:hAnsi="Book Antiqua" w:cs="Arial Unicode MS" w:hint="eastAsia"/>
          <w:b/>
          <w:sz w:val="24"/>
        </w:rPr>
        <w:t>tip</w:t>
      </w:r>
      <w:r w:rsidRPr="008E267B">
        <w:rPr>
          <w:rFonts w:ascii="Book Antiqua" w:eastAsia="Arial Unicode MS" w:hAnsi="Book Antiqua" w:cs="Arial Unicode MS"/>
          <w:b/>
          <w:sz w:val="24"/>
        </w:rPr>
        <w:t>:</w:t>
      </w:r>
      <w:bookmarkEnd w:id="61"/>
      <w:bookmarkEnd w:id="62"/>
      <w:bookmarkEnd w:id="63"/>
      <w:r>
        <w:rPr>
          <w:rFonts w:ascii="Book Antiqua" w:eastAsia="Arial Unicode MS" w:hAnsi="Book Antiqua" w:cs="Arial Unicode MS" w:hint="eastAsia"/>
          <w:b/>
          <w:sz w:val="24"/>
          <w:lang w:eastAsia="zh-CN"/>
        </w:rPr>
        <w:t xml:space="preserve"> </w:t>
      </w:r>
      <w:r w:rsidRPr="00D10000">
        <w:rPr>
          <w:rFonts w:ascii="Book Antiqua" w:hAnsi="Book Antiqua"/>
          <w:sz w:val="24"/>
          <w:szCs w:val="24"/>
          <w:lang w:val="en-US" w:eastAsia="zh-CN"/>
        </w:rPr>
        <w:t>In this review we discuss the impact of circulating lipoproteins in the blood, which might have an influence on novel anti-</w:t>
      </w:r>
      <w:r w:rsidRPr="00EF2A4D">
        <w:rPr>
          <w:rFonts w:ascii="Book Antiqua" w:hAnsi="Book Antiqua"/>
          <w:sz w:val="24"/>
          <w:szCs w:val="24"/>
          <w:lang w:val="en-US"/>
        </w:rPr>
        <w:t>hepatitis C virus</w:t>
      </w:r>
      <w:r w:rsidRPr="00D10000">
        <w:rPr>
          <w:rFonts w:ascii="Book Antiqua" w:hAnsi="Book Antiqua"/>
          <w:sz w:val="24"/>
          <w:szCs w:val="24"/>
          <w:lang w:val="en-US" w:eastAsia="zh-CN"/>
        </w:rPr>
        <w:t xml:space="preserve"> therapies that target the viral envelope proteins or that target one of the receptors the virus uses to infect the hepatocytes.</w:t>
      </w:r>
    </w:p>
    <w:p w14:paraId="2BCC61BD" w14:textId="77777777" w:rsidR="00D10000" w:rsidRDefault="00D10000" w:rsidP="005B3E13">
      <w:pPr>
        <w:adjustRightInd w:val="0"/>
        <w:snapToGrid w:val="0"/>
        <w:spacing w:after="0" w:line="360" w:lineRule="auto"/>
        <w:jc w:val="both"/>
        <w:rPr>
          <w:rFonts w:ascii="Book Antiqua" w:hAnsi="Book Antiqua"/>
          <w:sz w:val="24"/>
          <w:szCs w:val="24"/>
          <w:lang w:val="en-US" w:eastAsia="zh-CN"/>
        </w:rPr>
      </w:pPr>
    </w:p>
    <w:p w14:paraId="136EEDC4" w14:textId="4497BF8E" w:rsidR="001A4128" w:rsidRPr="001A4128" w:rsidRDefault="001A4128" w:rsidP="005B3E13">
      <w:pPr>
        <w:adjustRightInd w:val="0"/>
        <w:snapToGrid w:val="0"/>
        <w:spacing w:after="0" w:line="360" w:lineRule="auto"/>
        <w:jc w:val="both"/>
        <w:rPr>
          <w:rFonts w:ascii="Book Antiqua" w:hAnsi="Book Antiqua"/>
          <w:color w:val="000000"/>
          <w:sz w:val="24"/>
          <w:szCs w:val="24"/>
          <w:lang w:eastAsia="zh-CN"/>
        </w:rPr>
      </w:pPr>
      <w:r w:rsidRPr="00EF2A4D">
        <w:rPr>
          <w:rFonts w:ascii="Book Antiqua" w:hAnsi="Book Antiqua" w:cs="Calibri"/>
          <w:sz w:val="24"/>
          <w:szCs w:val="24"/>
        </w:rPr>
        <w:lastRenderedPageBreak/>
        <w:t>Vercauteren</w:t>
      </w:r>
      <w:r>
        <w:rPr>
          <w:rFonts w:ascii="Book Antiqua" w:hAnsi="Book Antiqua" w:cs="Calibri" w:hint="eastAsia"/>
          <w:sz w:val="24"/>
          <w:szCs w:val="24"/>
          <w:lang w:eastAsia="zh-CN"/>
        </w:rPr>
        <w:t xml:space="preserve"> K</w:t>
      </w:r>
      <w:r w:rsidRPr="00EF2A4D">
        <w:rPr>
          <w:rFonts w:ascii="Book Antiqua" w:hAnsi="Book Antiqua" w:cs="Calibri"/>
          <w:sz w:val="24"/>
          <w:szCs w:val="24"/>
        </w:rPr>
        <w:t>, Mesalam</w:t>
      </w:r>
      <w:r>
        <w:rPr>
          <w:rFonts w:ascii="Book Antiqua" w:hAnsi="Book Antiqua" w:cs="Calibri" w:hint="eastAsia"/>
          <w:sz w:val="24"/>
          <w:szCs w:val="24"/>
          <w:lang w:eastAsia="zh-CN"/>
        </w:rPr>
        <w:t xml:space="preserve"> AA</w:t>
      </w:r>
      <w:r w:rsidRPr="00EF2A4D">
        <w:rPr>
          <w:rFonts w:ascii="Book Antiqua" w:hAnsi="Book Antiqua" w:cs="Calibri"/>
          <w:sz w:val="24"/>
          <w:szCs w:val="24"/>
        </w:rPr>
        <w:t>, Leroux-Roels</w:t>
      </w:r>
      <w:r>
        <w:rPr>
          <w:rFonts w:ascii="Book Antiqua" w:hAnsi="Book Antiqua" w:cs="Calibri" w:hint="eastAsia"/>
          <w:sz w:val="24"/>
          <w:szCs w:val="24"/>
          <w:lang w:eastAsia="zh-CN"/>
        </w:rPr>
        <w:t xml:space="preserve"> G,</w:t>
      </w:r>
      <w:r w:rsidRPr="00EF2A4D">
        <w:rPr>
          <w:rFonts w:ascii="Book Antiqua" w:hAnsi="Book Antiqua" w:cs="Calibri"/>
          <w:sz w:val="24"/>
          <w:szCs w:val="24"/>
        </w:rPr>
        <w:t xml:space="preserve"> Meuleman</w:t>
      </w:r>
      <w:r>
        <w:rPr>
          <w:rFonts w:ascii="Book Antiqua" w:hAnsi="Book Antiqua" w:cs="Calibri" w:hint="eastAsia"/>
          <w:sz w:val="24"/>
          <w:szCs w:val="24"/>
          <w:lang w:eastAsia="zh-CN"/>
        </w:rPr>
        <w:t xml:space="preserve"> P. </w:t>
      </w:r>
      <w:r w:rsidRPr="001A4128">
        <w:rPr>
          <w:rFonts w:ascii="Book Antiqua" w:eastAsia="Times New Roman" w:hAnsi="Book Antiqua"/>
          <w:color w:val="000000"/>
          <w:sz w:val="24"/>
          <w:szCs w:val="24"/>
        </w:rPr>
        <w:t>Lipoproteins and neutralizing activity of antibodies directed against hepatitis C virus or its receptors</w:t>
      </w:r>
      <w:r>
        <w:rPr>
          <w:rFonts w:ascii="Book Antiqua" w:hAnsi="Book Antiqua" w:hint="eastAsia"/>
          <w:color w:val="000000"/>
          <w:sz w:val="24"/>
          <w:szCs w:val="24"/>
          <w:lang w:eastAsia="zh-CN"/>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14:paraId="0850297F" w14:textId="77777777" w:rsidR="00D10000" w:rsidRDefault="00D10000" w:rsidP="005B3E13">
      <w:pPr>
        <w:adjustRightInd w:val="0"/>
        <w:snapToGrid w:val="0"/>
        <w:spacing w:after="0" w:line="360" w:lineRule="auto"/>
        <w:jc w:val="both"/>
        <w:rPr>
          <w:rFonts w:ascii="Book Antiqua" w:hAnsi="Book Antiqua"/>
          <w:sz w:val="24"/>
          <w:szCs w:val="24"/>
          <w:lang w:eastAsia="zh-CN"/>
        </w:rPr>
      </w:pPr>
    </w:p>
    <w:p w14:paraId="7AA047F3" w14:textId="77777777" w:rsidR="00C23E29" w:rsidRPr="001A4128" w:rsidRDefault="00C23E29" w:rsidP="005B3E13">
      <w:pPr>
        <w:adjustRightInd w:val="0"/>
        <w:snapToGrid w:val="0"/>
        <w:spacing w:after="0" w:line="360" w:lineRule="auto"/>
        <w:jc w:val="both"/>
        <w:rPr>
          <w:rFonts w:ascii="Book Antiqua" w:hAnsi="Book Antiqua"/>
          <w:sz w:val="24"/>
          <w:szCs w:val="24"/>
          <w:lang w:eastAsia="zh-CN"/>
        </w:rPr>
      </w:pPr>
    </w:p>
    <w:p w14:paraId="0A33CA2C" w14:textId="55CD68C2" w:rsidR="00E51299" w:rsidRPr="003629F2" w:rsidRDefault="00E51299" w:rsidP="005B3E13">
      <w:pPr>
        <w:adjustRightInd w:val="0"/>
        <w:snapToGrid w:val="0"/>
        <w:spacing w:after="0" w:line="360" w:lineRule="auto"/>
        <w:jc w:val="both"/>
        <w:rPr>
          <w:rFonts w:ascii="Book Antiqua" w:hAnsi="Book Antiqua"/>
          <w:b/>
          <w:caps/>
          <w:sz w:val="24"/>
          <w:szCs w:val="24"/>
          <w:lang w:val="en-US"/>
        </w:rPr>
      </w:pPr>
      <w:r w:rsidRPr="003629F2">
        <w:rPr>
          <w:rFonts w:ascii="Book Antiqua" w:hAnsi="Book Antiqua"/>
          <w:b/>
          <w:caps/>
          <w:sz w:val="24"/>
          <w:szCs w:val="24"/>
          <w:lang w:val="en-US"/>
        </w:rPr>
        <w:t>Introduction</w:t>
      </w:r>
    </w:p>
    <w:p w14:paraId="45B4BB05" w14:textId="28B4C088" w:rsidR="00796824" w:rsidRPr="00EF2A4D" w:rsidRDefault="003A1384"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lang w:val="en-US"/>
        </w:rPr>
        <w:t>Approximately 3% of the world’s population is chronically infected with the hepatitis C virus. Depending on the genotype of the infecting virus, 50</w:t>
      </w:r>
      <w:r w:rsidR="00D128CF">
        <w:rPr>
          <w:rFonts w:ascii="Book Antiqua" w:hAnsi="Book Antiqua" w:hint="eastAsia"/>
          <w:sz w:val="24"/>
          <w:szCs w:val="24"/>
          <w:lang w:val="en-US" w:eastAsia="zh-CN"/>
        </w:rPr>
        <w:t>%</w:t>
      </w:r>
      <w:r w:rsidRPr="00EF2A4D">
        <w:rPr>
          <w:rFonts w:ascii="Book Antiqua" w:hAnsi="Book Antiqua"/>
          <w:sz w:val="24"/>
          <w:szCs w:val="24"/>
          <w:lang w:val="en-US"/>
        </w:rPr>
        <w:t xml:space="preserve"> to 80% of chronically infected patients clear the virus upon treatment with pegylated interferon </w:t>
      </w:r>
      <w:r w:rsidR="00683832" w:rsidRPr="00EF2A4D">
        <w:rPr>
          <w:rFonts w:ascii="Book Antiqua" w:hAnsi="Book Antiqua"/>
          <w:sz w:val="24"/>
          <w:szCs w:val="24"/>
          <w:lang w:val="en-US"/>
        </w:rPr>
        <w:t>and</w:t>
      </w:r>
      <w:r w:rsidR="0020217A" w:rsidRPr="00EF2A4D">
        <w:rPr>
          <w:rFonts w:ascii="Book Antiqua" w:hAnsi="Book Antiqua"/>
          <w:sz w:val="24"/>
          <w:szCs w:val="24"/>
          <w:lang w:val="en-US"/>
        </w:rPr>
        <w:t xml:space="preserve"> ribavirin</w:t>
      </w:r>
      <w:r w:rsidR="003635EA" w:rsidRPr="00EF2A4D">
        <w:rPr>
          <w:rFonts w:ascii="Book Antiqua" w:hAnsi="Book Antiqua"/>
          <w:sz w:val="24"/>
          <w:szCs w:val="24"/>
          <w:vertAlign w:val="superscript"/>
          <w:lang w:val="en-US"/>
        </w:rPr>
        <w:fldChar w:fldCharType="begin">
          <w:fldData xml:space="preserve">PEVuZE5vdGU+PENpdGU+PEF1dGhvcj5aZXV6ZW08L0F1dGhvcj48WWVhcj4yMDA4PC9ZZWFyPjxS
ZWNOdW0+NjY2PC9SZWNOdW0+PERpc3BsYXlUZXh0PjxzdHlsZSBmYWNlPSJzdXBlcnNjcmlwdCI+
WzFdPC9zdHlsZT48L0Rpc3BsYXlUZXh0PjxyZWNvcmQ+PHJlYy1udW1iZXI+NjY2PC9yZWMtbnVt
YmVyPjxmb3JlaWduLWtleXM+PGtleSBhcHA9IkVOIiBkYi1pZD0idjB4d3ZlZHIydGVkYXFlOXoy
NXhhdjk0ZGRlZmF0eGF2cDA1IiB0aW1lc3RhbXA9IjEzMzUwMTAzNDciPjY2Njwva2V5PjwvZm9y
ZWlnbi1rZXlzPjxyZWYtdHlwZSBuYW1lPSJKb3VybmFsIEFydGljbGUiPjE3PC9yZWYtdHlwZT48
Y29udHJpYnV0b3JzPjxhdXRob3JzPjxhdXRob3I+WmV1emVtLCBTLjwvYXV0aG9yPjwvYXV0aG9y
cz48L2NvbnRyaWJ1dG9ycz48YXV0aC1hZGRyZXNzPkRlcGFydG1lbnQgb2YgTWVkaWNpbmUsIEpX
IEdvZXRoZSBVbml2ZXJzaXR5IEhvc3BpdGFsLCBGcmFua2Z1cnQsIEdlcm1hbnkuIHpldXplbUBl
bS51bmktZnJhbmtmdXJ0LmRlPC9hdXRoLWFkZHJlc3M+PHRpdGxlcz48dGl0bGU+SW50ZXJmZXJv
bi1iYXNlZCB0aGVyYXB5IGZvciBjaHJvbmljIGhlcGF0aXRpcyBDOiBjdXJyZW50IGFuZCBmdXR1
cmUgcGVyc3BlY3RpdmVz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2MTAtMjI8L3BhZ2VzPjx2b2x1bWU+NTwvdm9sdW1lPjxudW1iZXI+MTE8L251
bWJlcj48ZWRpdGlvbj4yMDA4LzEwLzA4PC9lZGl0aW9uPjxrZXl3b3Jkcz48a2V5d29yZD5BbnRp
dmlyYWwgQWdlbnRzLyp0aGVyYXBldXRpYyB1c2U8L2tleXdvcmQ+PGtleXdvcmQ+SGVwYXRpdGlz
IEMsIENocm9uaWMvKmRydWcgdGhlcmFweTwva2V5d29yZD48a2V5d29yZD5IdW1hbnM8L2tleXdv
cmQ+PGtleXdvcmQ+SW50ZXJmZXJvbi1hbHBoYS8qdGhlcmFwZXV0aWMgdXNlPC9rZXl3b3JkPjxr
ZXl3b3JkPlBvbHlldGh5bGVuZSBHbHljb2xzLyp0aGVyYXBldXRpYyB1c2U8L2tleXdvcmQ+PGtl
eXdvcmQ+UmVjb21iaW5hbnQgUHJvdGVpbnM8L2tleXdvcmQ+PGtleXdvcmQ+UmliYXZpcmluLyp0
aGVyYXBldXRpYyB1c2U8L2tleXdvcmQ+PGtleXdvcmQ+VHJlYXRtZW50IE91dGNvbWU8L2tleXdv
cmQ+PGtleXdvcmQ+VmlyYWwgTG9hZDwva2V5d29yZD48L2tleXdvcmRzPjxkYXRlcz48eWVhcj4y
MDA4PC95ZWFyPjxwdWItZGF0ZXM+PGRhdGU+Tm92PC9kYXRlPjwvcHViLWRhdGVzPjwvZGF0ZXM+
PGlzYm4+MTc0My00Mzg2IChFbGVjdHJvbmljKSYjeEQ7MTc0My00Mzc4IChMaW5raW5nKTwvaXNi
bj48YWNjZXNzaW9uLW51bT4xODgzODk3NTwvYWNjZXNzaW9uLW51bT48d29yay10eXBlPlJldmll
dzwvd29yay10eXBlPjx1cmxzPjxyZWxhdGVkLXVybHM+PHVybD5odHRwOi8vd3d3Lm5jYmkubmxt
Lm5paC5nb3YvcHVibWVkLzE4ODM4OTc1PC91cmw+PHVybD5odHRwOi8vd3d3Lm5hdHVyZS5jb20v
bnJnYXN0cm8vam91cm5hbC92NS9uMTEvcGRmL25jcGdhc3RoZXAxMjc0LnBkZjwvdXJsPjwvcmVs
YXRlZC11cmxzPjwvdXJscz48ZWxlY3Ryb25pYy1yZXNvdXJjZS1udW0+MTAuMTAzOC9uY3BnYXN0
aGVwMTI3NDwvZWxlY3Ryb25pYy1yZXNvdXJjZS1udW0+PGxhbmd1YWdlPmVuZzwvbGFuZ3VhZ2U+
PC9yZWNvcmQ+PC9DaXRlPjwvRW5kTm90ZT4A
</w:fldData>
        </w:fldChar>
      </w:r>
      <w:r w:rsidR="00B71CFA" w:rsidRPr="00EF2A4D">
        <w:rPr>
          <w:rFonts w:ascii="Book Antiqua" w:hAnsi="Book Antiqua"/>
          <w:sz w:val="24"/>
          <w:szCs w:val="24"/>
          <w:vertAlign w:val="superscript"/>
          <w:lang w:val="en-US"/>
        </w:rPr>
        <w:instrText xml:space="preserve"> ADDIN EN.CITE </w:instrText>
      </w:r>
      <w:r w:rsidR="00B71CFA" w:rsidRPr="00EF2A4D">
        <w:rPr>
          <w:rFonts w:ascii="Book Antiqua" w:hAnsi="Book Antiqua"/>
          <w:sz w:val="24"/>
          <w:szCs w:val="24"/>
          <w:vertAlign w:val="superscript"/>
          <w:lang w:val="en-US"/>
        </w:rPr>
        <w:fldChar w:fldCharType="begin">
          <w:fldData xml:space="preserve">PEVuZE5vdGU+PENpdGU+PEF1dGhvcj5aZXV6ZW08L0F1dGhvcj48WWVhcj4yMDA4PC9ZZWFyPjxS
ZWNOdW0+NjY2PC9SZWNOdW0+PERpc3BsYXlUZXh0PjxzdHlsZSBmYWNlPSJzdXBlcnNjcmlwdCI+
WzFdPC9zdHlsZT48L0Rpc3BsYXlUZXh0PjxyZWNvcmQ+PHJlYy1udW1iZXI+NjY2PC9yZWMtbnVt
YmVyPjxmb3JlaWduLWtleXM+PGtleSBhcHA9IkVOIiBkYi1pZD0idjB4d3ZlZHIydGVkYXFlOXoy
NXhhdjk0ZGRlZmF0eGF2cDA1IiB0aW1lc3RhbXA9IjEzMzUwMTAzNDciPjY2Njwva2V5PjwvZm9y
ZWlnbi1rZXlzPjxyZWYtdHlwZSBuYW1lPSJKb3VybmFsIEFydGljbGUiPjE3PC9yZWYtdHlwZT48
Y29udHJpYnV0b3JzPjxhdXRob3JzPjxhdXRob3I+WmV1emVtLCBTLjwvYXV0aG9yPjwvYXV0aG9y
cz48L2NvbnRyaWJ1dG9ycz48YXV0aC1hZGRyZXNzPkRlcGFydG1lbnQgb2YgTWVkaWNpbmUsIEpX
IEdvZXRoZSBVbml2ZXJzaXR5IEhvc3BpdGFsLCBGcmFua2Z1cnQsIEdlcm1hbnkuIHpldXplbUBl
bS51bmktZnJhbmtmdXJ0LmRlPC9hdXRoLWFkZHJlc3M+PHRpdGxlcz48dGl0bGU+SW50ZXJmZXJv
bi1iYXNlZCB0aGVyYXB5IGZvciBjaHJvbmljIGhlcGF0aXRpcyBDOiBjdXJyZW50IGFuZCBmdXR1
cmUgcGVyc3BlY3RpdmVzPC90aXRsZT48c2Vjb25kYXJ5LXRpdGxlPk5hdCBDbGluIFByYWN0IEdh
c3Ryb2VudGVyb2wgSGVwYXRvbDwvc2Vjb25kYXJ5LXRpdGxlPjxhbHQtdGl0bGU+TmF0dXJlIGNs
aW5pY2FsIHByYWN0aWNlLiBHYXN0cm9lbnRlcm9sb2d5ICZhbXA7IGhlcGF0b2xvZ3k8L2FsdC10
aXRsZT48L3RpdGxlcz48cGVyaW9kaWNhbD48ZnVsbC10aXRsZT5OYXQgQ2xpbiBQcmFjdCBHYXN0
cm9lbnRlcm9sIEhlcGF0b2w8L2Z1bGwtdGl0bGU+PGFiYnItMT5OYXR1cmUgY2xpbmljYWwgcHJh
Y3RpY2UuIEdhc3Ryb2VudGVyb2xvZ3kgJmFtcDsgaGVwYXRvbG9neTwvYWJici0xPjwvcGVyaW9k
aWNhbD48YWx0LXBlcmlvZGljYWw+PGZ1bGwtdGl0bGU+TmF0IENsaW4gUHJhY3QgR2FzdHJvZW50
ZXJvbCBIZXBhdG9sPC9mdWxsLXRpdGxlPjxhYmJyLTE+TmF0dXJlIGNsaW5pY2FsIHByYWN0aWNl
LiBHYXN0cm9lbnRlcm9sb2d5ICZhbXA7IGhlcGF0b2xvZ3k8L2FiYnItMT48L2FsdC1wZXJpb2Rp
Y2FsPjxwYWdlcz42MTAtMjI8L3BhZ2VzPjx2b2x1bWU+NTwvdm9sdW1lPjxudW1iZXI+MTE8L251
bWJlcj48ZWRpdGlvbj4yMDA4LzEwLzA4PC9lZGl0aW9uPjxrZXl3b3Jkcz48a2V5d29yZD5BbnRp
dmlyYWwgQWdlbnRzLyp0aGVyYXBldXRpYyB1c2U8L2tleXdvcmQ+PGtleXdvcmQ+SGVwYXRpdGlz
IEMsIENocm9uaWMvKmRydWcgdGhlcmFweTwva2V5d29yZD48a2V5d29yZD5IdW1hbnM8L2tleXdv
cmQ+PGtleXdvcmQ+SW50ZXJmZXJvbi1hbHBoYS8qdGhlcmFwZXV0aWMgdXNlPC9rZXl3b3JkPjxr
ZXl3b3JkPlBvbHlldGh5bGVuZSBHbHljb2xzLyp0aGVyYXBldXRpYyB1c2U8L2tleXdvcmQ+PGtl
eXdvcmQ+UmVjb21iaW5hbnQgUHJvdGVpbnM8L2tleXdvcmQ+PGtleXdvcmQ+UmliYXZpcmluLyp0
aGVyYXBldXRpYyB1c2U8L2tleXdvcmQ+PGtleXdvcmQ+VHJlYXRtZW50IE91dGNvbWU8L2tleXdv
cmQ+PGtleXdvcmQ+VmlyYWwgTG9hZDwva2V5d29yZD48L2tleXdvcmRzPjxkYXRlcz48eWVhcj4y
MDA4PC95ZWFyPjxwdWItZGF0ZXM+PGRhdGU+Tm92PC9kYXRlPjwvcHViLWRhdGVzPjwvZGF0ZXM+
PGlzYm4+MTc0My00Mzg2IChFbGVjdHJvbmljKSYjeEQ7MTc0My00Mzc4IChMaW5raW5nKTwvaXNi
bj48YWNjZXNzaW9uLW51bT4xODgzODk3NTwvYWNjZXNzaW9uLW51bT48d29yay10eXBlPlJldmll
dzwvd29yay10eXBlPjx1cmxzPjxyZWxhdGVkLXVybHM+PHVybD5odHRwOi8vd3d3Lm5jYmkubmxt
Lm5paC5nb3YvcHVibWVkLzE4ODM4OTc1PC91cmw+PHVybD5odHRwOi8vd3d3Lm5hdHVyZS5jb20v
bnJnYXN0cm8vam91cm5hbC92NS9uMTEvcGRmL25jcGdhc3RoZXAxMjc0LnBkZjwvdXJsPjwvcmVs
YXRlZC11cmxzPjwvdXJscz48ZWxlY3Ryb25pYy1yZXNvdXJjZS1udW0+MTAuMTAzOC9uY3BnYXN0
aGVwMTI3NDwvZWxlY3Ryb25pYy1yZXNvdXJjZS1udW0+PGxhbmd1YWdlPmVuZzwvbGFuZ3VhZ2U+
PC9yZWNvcmQ+PC9DaXRlPjwvRW5kTm90ZT4A
</w:fldData>
        </w:fldChar>
      </w:r>
      <w:r w:rsidR="00B71CFA" w:rsidRPr="00EF2A4D">
        <w:rPr>
          <w:rFonts w:ascii="Book Antiqua" w:hAnsi="Book Antiqua"/>
          <w:sz w:val="24"/>
          <w:szCs w:val="24"/>
          <w:vertAlign w:val="superscript"/>
          <w:lang w:val="en-US"/>
        </w:rPr>
        <w:instrText xml:space="preserve"> ADDIN EN.CITE.DATA </w:instrText>
      </w:r>
      <w:r w:rsidR="00B71CFA" w:rsidRPr="00EF2A4D">
        <w:rPr>
          <w:rFonts w:ascii="Book Antiqua" w:hAnsi="Book Antiqua"/>
          <w:sz w:val="24"/>
          <w:szCs w:val="24"/>
          <w:vertAlign w:val="superscript"/>
          <w:lang w:val="en-US"/>
        </w:rPr>
      </w:r>
      <w:r w:rsidR="00B71CFA" w:rsidRPr="00EF2A4D">
        <w:rPr>
          <w:rFonts w:ascii="Book Antiqua" w:hAnsi="Book Antiqua"/>
          <w:sz w:val="24"/>
          <w:szCs w:val="24"/>
          <w:vertAlign w:val="superscript"/>
          <w:lang w:val="en-US"/>
        </w:rPr>
        <w:fldChar w:fldCharType="end"/>
      </w:r>
      <w:r w:rsidR="003635EA" w:rsidRPr="00EF2A4D">
        <w:rPr>
          <w:rFonts w:ascii="Book Antiqua" w:hAnsi="Book Antiqua"/>
          <w:sz w:val="24"/>
          <w:szCs w:val="24"/>
          <w:vertAlign w:val="superscript"/>
          <w:lang w:val="en-US"/>
        </w:rPr>
      </w:r>
      <w:r w:rsidR="003635EA" w:rsidRPr="00EF2A4D">
        <w:rPr>
          <w:rFonts w:ascii="Book Antiqua" w:hAnsi="Book Antiqua"/>
          <w:sz w:val="24"/>
          <w:szCs w:val="24"/>
          <w:vertAlign w:val="superscript"/>
          <w:lang w:val="en-US"/>
        </w:rPr>
        <w:fldChar w:fldCharType="separate"/>
      </w:r>
      <w:r w:rsidR="00B71CFA" w:rsidRPr="00EF2A4D">
        <w:rPr>
          <w:rFonts w:ascii="Book Antiqua" w:hAnsi="Book Antiqua"/>
          <w:noProof/>
          <w:sz w:val="24"/>
          <w:szCs w:val="24"/>
          <w:vertAlign w:val="superscript"/>
          <w:lang w:val="en-US"/>
        </w:rPr>
        <w:t>[</w:t>
      </w:r>
      <w:hyperlink w:anchor="_ENREF_1" w:tooltip="Zeuzem, 2008 #666" w:history="1">
        <w:r w:rsidR="000F07FA" w:rsidRPr="00EF2A4D">
          <w:rPr>
            <w:rFonts w:ascii="Book Antiqua" w:hAnsi="Book Antiqua"/>
            <w:noProof/>
            <w:sz w:val="24"/>
            <w:szCs w:val="24"/>
            <w:vertAlign w:val="superscript"/>
            <w:lang w:val="en-US"/>
          </w:rPr>
          <w:t>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vertAlign w:val="superscript"/>
          <w:lang w:val="en-US"/>
        </w:rPr>
        <w:fldChar w:fldCharType="end"/>
      </w:r>
      <w:r w:rsidRPr="00EF2A4D">
        <w:rPr>
          <w:rFonts w:ascii="Book Antiqua" w:hAnsi="Book Antiqua"/>
          <w:sz w:val="24"/>
          <w:szCs w:val="24"/>
          <w:lang w:val="en-US"/>
        </w:rPr>
        <w:t xml:space="preserve">. Addition of </w:t>
      </w:r>
      <w:r w:rsidR="00CB64CB" w:rsidRPr="00EF2A4D">
        <w:rPr>
          <w:rFonts w:ascii="Book Antiqua" w:hAnsi="Book Antiqua"/>
          <w:sz w:val="24"/>
          <w:szCs w:val="24"/>
          <w:lang w:val="en-US"/>
        </w:rPr>
        <w:t xml:space="preserve">one of </w:t>
      </w:r>
      <w:r w:rsidRPr="00EF2A4D">
        <w:rPr>
          <w:rFonts w:ascii="Book Antiqua" w:hAnsi="Book Antiqua"/>
          <w:sz w:val="24"/>
          <w:szCs w:val="24"/>
          <w:lang w:val="en-US"/>
        </w:rPr>
        <w:t xml:space="preserve">the recently approved </w:t>
      </w:r>
      <w:r w:rsidR="00345CFE" w:rsidRPr="00EF2A4D">
        <w:rPr>
          <w:rFonts w:ascii="Book Antiqua" w:hAnsi="Book Antiqua"/>
          <w:sz w:val="24"/>
          <w:szCs w:val="24"/>
          <w:lang w:val="en-US"/>
        </w:rPr>
        <w:t xml:space="preserve">protease inhibitors: </w:t>
      </w:r>
      <w:r w:rsidR="00EE1E7D" w:rsidRPr="00EF2A4D">
        <w:rPr>
          <w:rFonts w:ascii="Book Antiqua" w:hAnsi="Book Antiqua"/>
          <w:sz w:val="24"/>
          <w:szCs w:val="24"/>
          <w:lang w:val="en-US"/>
        </w:rPr>
        <w:t>t</w:t>
      </w:r>
      <w:r w:rsidR="00345CFE" w:rsidRPr="00EF2A4D">
        <w:rPr>
          <w:rFonts w:ascii="Book Antiqua" w:hAnsi="Book Antiqua"/>
          <w:sz w:val="24"/>
          <w:szCs w:val="24"/>
          <w:lang w:val="en-US"/>
        </w:rPr>
        <w:t xml:space="preserve">elaprevir, </w:t>
      </w:r>
      <w:r w:rsidR="00EE1E7D" w:rsidRPr="00EF2A4D">
        <w:rPr>
          <w:rFonts w:ascii="Book Antiqua" w:hAnsi="Book Antiqua"/>
          <w:sz w:val="24"/>
          <w:szCs w:val="24"/>
          <w:lang w:val="en-US"/>
        </w:rPr>
        <w:t>b</w:t>
      </w:r>
      <w:r w:rsidR="00345CFE" w:rsidRPr="00EF2A4D">
        <w:rPr>
          <w:rFonts w:ascii="Book Antiqua" w:hAnsi="Book Antiqua"/>
          <w:sz w:val="24"/>
          <w:szCs w:val="24"/>
          <w:lang w:val="en-US"/>
        </w:rPr>
        <w:t xml:space="preserve">oceprevir or </w:t>
      </w:r>
      <w:r w:rsidR="00EE1E7D" w:rsidRPr="00EF2A4D">
        <w:rPr>
          <w:rFonts w:ascii="Book Antiqua" w:hAnsi="Book Antiqua"/>
          <w:sz w:val="24"/>
          <w:szCs w:val="24"/>
          <w:lang w:val="en-US"/>
        </w:rPr>
        <w:t>s</w:t>
      </w:r>
      <w:r w:rsidR="00345CFE" w:rsidRPr="00EF2A4D">
        <w:rPr>
          <w:rFonts w:ascii="Book Antiqua" w:hAnsi="Book Antiqua"/>
          <w:sz w:val="24"/>
          <w:szCs w:val="24"/>
          <w:lang w:val="en-US"/>
        </w:rPr>
        <w:t>imeprevir</w:t>
      </w:r>
      <w:r w:rsidR="00CB64CB" w:rsidRPr="00EF2A4D">
        <w:rPr>
          <w:rFonts w:ascii="Book Antiqua" w:hAnsi="Book Antiqua"/>
          <w:sz w:val="24"/>
          <w:szCs w:val="24"/>
          <w:lang w:val="en-US"/>
        </w:rPr>
        <w:t>;</w:t>
      </w:r>
      <w:r w:rsidR="00345CFE" w:rsidRPr="00EF2A4D">
        <w:rPr>
          <w:rFonts w:ascii="Book Antiqua" w:hAnsi="Book Antiqua"/>
          <w:sz w:val="24"/>
          <w:szCs w:val="24"/>
          <w:lang w:val="en-US"/>
        </w:rPr>
        <w:t xml:space="preserve"> or the nucleotide analogue polymerase inhibitor </w:t>
      </w:r>
      <w:r w:rsidR="00EE1E7D" w:rsidRPr="00EF2A4D">
        <w:rPr>
          <w:rFonts w:ascii="Book Antiqua" w:hAnsi="Book Antiqua"/>
          <w:sz w:val="24"/>
          <w:szCs w:val="24"/>
          <w:lang w:val="en-US"/>
        </w:rPr>
        <w:t>s</w:t>
      </w:r>
      <w:r w:rsidR="00345CFE" w:rsidRPr="00EF2A4D">
        <w:rPr>
          <w:rFonts w:ascii="Book Antiqua" w:hAnsi="Book Antiqua"/>
          <w:sz w:val="24"/>
          <w:szCs w:val="24"/>
          <w:lang w:val="en-US"/>
        </w:rPr>
        <w:t xml:space="preserve">ofosbuvir, </w:t>
      </w:r>
      <w:r w:rsidRPr="00EF2A4D">
        <w:rPr>
          <w:rFonts w:ascii="Book Antiqua" w:hAnsi="Book Antiqua"/>
          <w:sz w:val="24"/>
          <w:szCs w:val="24"/>
          <w:lang w:val="en-US"/>
        </w:rPr>
        <w:t>significantly increases the response rate in patients</w:t>
      </w:r>
      <w:r w:rsidR="00345CFE" w:rsidRPr="00EF2A4D">
        <w:rPr>
          <w:rFonts w:ascii="Book Antiqua" w:hAnsi="Book Antiqua"/>
          <w:sz w:val="24"/>
          <w:szCs w:val="24"/>
          <w:lang w:val="en-US"/>
        </w:rPr>
        <w:t xml:space="preserve"> </w:t>
      </w:r>
      <w:r w:rsidR="00D128CF">
        <w:rPr>
          <w:rFonts w:ascii="Book Antiqua" w:hAnsi="Book Antiqua"/>
          <w:sz w:val="24"/>
          <w:szCs w:val="24"/>
          <w:lang w:val="en-US"/>
        </w:rPr>
        <w:t>infected with HCV genotype 1</w:t>
      </w:r>
      <w:r w:rsidR="003635EA" w:rsidRPr="00EF2A4D">
        <w:rPr>
          <w:rFonts w:ascii="Book Antiqua" w:hAnsi="Book Antiqua"/>
          <w:sz w:val="24"/>
          <w:szCs w:val="24"/>
          <w:lang w:val="en-US"/>
        </w:rPr>
        <w:fldChar w:fldCharType="begin">
          <w:fldData xml:space="preserve">PEVuZE5vdGU+PENpdGU+PEF1dGhvcj5TYXJyYXppbjwvQXV0aG9yPjxZZWFyPjIwMTI8L1llYXI+
PFJlY051bT4xMzIyPC9SZWNOdW0+PERpc3BsYXlUZXh0PjxzdHlsZSBmYWNlPSJzdXBlcnNjcmlw
dCI+WzItNF08L3N0eWxlPjwvRGlzcGxheVRleHQ+PHJlY29yZD48cmVjLW51bWJlcj4xMzIyPC9y
ZWMtbnVtYmVyPjxmb3JlaWduLWtleXM+PGtleSBhcHA9IkVOIiBkYi1pZD0idjB4d3ZlZHIydGVk
YXFlOXoyNXhhdjk0ZGRlZmF0eGF2cDA1IiB0aW1lc3RhbXA9IjEzOTE2MjA2MjciPjEzMjI8L2tl
eT48L2ZvcmVpZ24ta2V5cz48cmVmLXR5cGUgbmFtZT0iSm91cm5hbCBBcnRpY2xlIj4xNzwvcmVm
LXR5cGU+PGNvbnRyaWJ1dG9ycz48YXV0aG9ycz48YXV0aG9yPlNhcnJhemluLCBDLjwvYXV0aG9y
PjxhdXRob3I+SGV6b2RlLCBDLjwvYXV0aG9yPjxhdXRob3I+WmV1emVtLCBTLjwvYXV0aG9yPjxh
dXRob3I+UGF3bG90c2t5LCBKLiBNLjwvYXV0aG9yPjwvYXV0aG9ycz48L2NvbnRyaWJ1dG9ycz48
YXV0aC1hZGRyZXNzPktsaW5pa3VtIGRlciBKVyBHb2V0aGUtVW5pdmVyc2l0YXQsIE1lZGl6aW5p
c2NoZSBLbGluaWsgMSwgVGhlb2Rvci1TdGVybi1LYWkgNywgNjA1OTAgRnJhbmtmdXJ0IGFtIE1h
aW4sIEdlcm1hbnkuPC9hdXRoLWFkZHJlc3M+PHRpdGxlcz48dGl0bGU+QW50aXZpcmFsIHN0cmF0
ZWdpZXMgaW4gaGVwYXRpdGlzIEMgdmlydXMgaW5mZWN0aW9uPC90aXRsZT48c2Vjb25kYXJ5LXRp
dGxlPkogSGVwYXRvbDwvc2Vjb25kYXJ5LXRpdGxlPjxhbHQtdGl0bGU+Sm91cm5hbCBvZiBoZXBh
dG9sb2d5PC9hbHQtdGl0bGU+PC90aXRsZXM+PHBlcmlvZGljYWw+PGZ1bGwtdGl0bGU+SiBIZXBh
dG9sPC9mdWxsLXRpdGxlPjwvcGVyaW9kaWNhbD48YWx0LXBlcmlvZGljYWw+PGZ1bGwtdGl0bGU+
Sm91cm5hbCBvZiBIZXBhdG9sb2d5PC9mdWxsLXRpdGxlPjwvYWx0LXBlcmlvZGljYWw+PHBhZ2Vz
PlM4OC0xMDA8L3BhZ2VzPjx2b2x1bWU+NTYgU3VwcGwgMTwvdm9sdW1lPjxlZGl0aW9uPjIwMTIv
MDIvMDQ8L2VkaXRpb24+PGtleXdvcmRzPjxrZXl3b3JkPkFudGl2aXJhbCBBZ2VudHMvKnRoZXJh
cGV1dGljIHVzZTwva2V5d29yZD48a2V5d29yZD5DeWNsb3BoaWxpbnMvYW50YWdvbmlzdHMgJmFt
cDsgaW5oaWJpdG9yczwva2V5d29yZD48a2V5d29yZD5EcnVnIFRoZXJhcHksIENvbWJpbmF0aW9u
PC9rZXl3b3JkPjxrZXl3b3JkPkhlcGFjaXZpcnVzLypnZW5ldGljczwva2V5d29yZD48a2V5d29y
ZD5IZXBhdGl0aXMgQywgQ2hyb25pYy8qZHJ1ZyB0aGVyYXB5PC9rZXl3b3JkPjxrZXl3b3JkPkh1
bWFuczwva2V5d29yZD48a2V5d29yZD5JbnRlcmZlcm9uLWFscGhhL3RoZXJhcGV1dGljIHVzZTwv
a2V5d29yZD48a2V5d29yZD5PbGlnb3BlcHRpZGVzL2FkdmVyc2UgZWZmZWN0cy90aGVyYXBldXRp
YyB1c2U8L2tleXdvcmQ+PGtleXdvcmQ+UG9seWV0aHlsZW5lIEdseWNvbHMvdGhlcmFwZXV0aWMg
dXNlPC9rZXl3b3JkPjxrZXl3b3JkPlByb2xpbmUvYWR2ZXJzZSBlZmZlY3RzL2FuYWxvZ3MgJmFt
cDsgZGVyaXZhdGl2ZXMvdGhlcmFwZXV0aWMgdXNlPC9rZXl3b3JkPjxrZXl3b3JkPlByb3RlYXNl
IEluaGliaXRvcnMvYWR2ZXJzZSBlZmZlY3RzL3RoZXJhcGV1dGljIHVzZTwva2V5d29yZD48a2V5
d29yZD5STkEgUmVwbGljYXNlL2FudGFnb25pc3RzICZhbXA7IGluaGliaXRvcnM8L2tleXdvcmQ+
PGtleXdvcmQ+UmVjb21iaW5hbnQgUHJvdGVpbnMvdGhlcmFwZXV0aWMgdXNlPC9rZXl3b3JkPjxr
ZXl3b3JkPlJpYmF2aXJpbi90aGVyYXBldXRpYyB1c2U8L2tleXdvcmQ+PGtleXdvcmQ+VmlyYWwg
Tm9uc3RydWN0dXJhbCBQcm90ZWlucy9hbnRhZ29uaXN0cyAmYW1wOyBpbmhpYml0b3JzPC9rZXl3
b3JkPjwva2V5d29yZHM+PGRhdGVzPjx5ZWFyPjIwMTI8L3llYXI+PC9kYXRlcz48aXNibj4xNjAw
LTA2NDEgKEVsZWN0cm9uaWMpJiN4RDswMTY4LTgyNzggKExpbmtpbmcpPC9pc2JuPjxhY2Nlc3Np
b24tbnVtPjIyMzAwNDY5PC9hY2Nlc3Npb24tbnVtPjx3b3JrLXR5cGU+UmV2aWV3PC93b3JrLXR5
cGU+PHVybHM+PHJlbGF0ZWQtdXJscz48dXJsPmh0dHA6Ly93d3cubmNiaS5ubG0ubmloLmdvdi9w
dWJtZWQvMjIzMDA0Njk8L3VybD48dXJsPmh0dHA6Ly9hYy5lbHMtY2RuLmNvbS9TMDE2ODgyNzgx
MjYwMDEwNS8xLXMyLjAtUzAxNjg4Mjc4MTI2MDAxMDUtbWFpbi5wZGY/X3RpZD1lN2VjNDIzMi04
ZTg5LTExZTMtYTc2ZC0wMDAwMGFhY2IzNjAmYW1wO2FjZG5hdD0xMzkxNjIxMDUwX2QzMDQ4ZDNm
YTA3ZmI3ZTM5NjE1Y2I1MzdjZTgxMDMzPC91cmw+PC9yZWxhdGVkLXVybHM+PC91cmxzPjxlbGVj
dHJvbmljLXJlc291cmNlLW51bT4xMC4xMDE2L1MwMTY4LTgyNzgoMTIpNjAwMTAtNTwvZWxlY3Ry
b25pYy1yZXNvdXJjZS1udW0+PGxhbmd1YWdlPmVuZzwvbGFuZ3VhZ2U+PC9yZWNvcmQ+PC9DaXRl
PjxDaXRlPjxBdXRob3I+TWFubnM8L0F1dGhvcj48WWVhcj4yMDEzPC9ZZWFyPjxSZWNOdW0+MTQz
NTwvUmVjTnVtPjxyZWNvcmQ+PHJlYy1udW1iZXI+MTQzNTwvcmVjLW51bWJlcj48Zm9yZWlnbi1r
ZXlzPjxrZXkgYXBwPSJFTiIgZGItaWQ9InYweHd2ZWRyMnRlZGFxZTl6MjV4YXY5NGRkZWZhdHhh
dnAwNSIgdGltZXN0YW1wPSIxMzkxNzY2NjE1Ij4xNDM1PC9rZXk+PC9mb3JlaWduLWtleXM+PHJl
Zi10eXBlIG5hbWU9IkpvdXJuYWwgQXJ0aWNsZSI+MTc8L3JlZi10eXBlPjxjb250cmlidXRvcnM+
PGF1dGhvcnM+PGF1dGhvcj5NYW5ucywgTS48L2F1dGhvcj48YXV0aG9yPk1hcmNlbGxpbiwgUC48
L2F1dGhvcj48YXV0aG9yPlBvb3JkYWQsIEYuIFAuIEYuPC9hdXRob3I+PGF1dGhvcj5kZSBBcmF1
am8sIEUuIFMuIEEuPC9hdXRob3I+PGF1dGhvcj5CdXRpLCBNLjwvYXV0aG9yPjxhdXRob3I+SG9y
c21hbnMsIFkuPC9hdXRob3I+PGF1dGhvcj5KYW5jemV3c2thLCBFLiBKLiBFLjwvYXV0aG9yPjxh
dXRob3I+VmlsbGFtaWwsIEYuPC9hdXRob3I+PGF1dGhvcj5QZWV0ZXJzLCBNLjwvYXV0aG9yPjxh
dXRob3I+TGVueiwgTy48L2F1dGhvcj48YXV0aG9yPk91d2Vya2Vyay1NYWhhZGV2YW4sIFMuPC9h
dXRob3I+PGF1dGhvcj5LYWxtZWlqZXIsIFIuPC9hdXRob3I+PGF1dGhvcj5CZXVtb250LU1hdXZp
ZWwsIE0uPC9hdXRob3I+PC9hdXRob3JzPjwvY29udHJpYnV0b3JzPjxhdXRoLWFkZHJlc3M+SGFu
bm92ZXIgTWVkIFNjaCwgSGFubm92ZXIsIEdlcm1hbnkmI3hEO0hvcCBCZWF1am9uLCBTZXJ2IEhl
cGF0b2wsIENsaWNoeSwgRnJhbmNlJiN4RDtVbml2IFRleGFzIEhsdGggU2NpIEN0ciBTYW4gQW50
b25pbywgVGV4YXMgTGl2ZXIgSW5zdCwgU2FuIEFudG9uaW8sIFRYIDc4MjI5IFVTQSYjeEQ7VW5p
diBTYW8gUGF1bG8sIFNjaCBNZWQsIEZhYyBNZWQsIEhvc3AgQ2xpbiwgU2FvIFBhdWxvLCBCcmF6
aWwmI3hEO0hvc3AgVmFsbGUgRGUgSGVicm9uLCBCYXJjZWxvbmEsIFNwYWluJiN4RDtDaWJlcmhl
ZCBJbnN0IENhcmxvcyBJSUksIEJhcmNlbG9uYSwgU3BhaW4mI3hEO1VDTCBTdCBMdWMsIEJydXNz
ZWxzLCBCZWxnaXVtJiN4RDtOWk9aIFBvbCBTYU5hIE1lZCwgQ3plbGFkeiwgUG9sYW5kJiN4RDtD
SVBSRUMsIEJ1ZW5vcyBBaXJlcywgREYsIEFyZ2VudGluYSYjeEQ7SmFuc3NlbiBJbmZlY3QgRGlz
IEJWQkEsIEJlZXJzZSwgQmVsZ2l1bSYjeEQ7SmFuc3NzZW4gUmVzICZhbXA7IERldiwgQmVlcnNl
LCBCZWxnaXVtJiN4RDtKYW5zc2VuIEdsb2JhbCBTZXJ2LCBUaXR1c3ZpbGxlLCBOSiBVU0E8L2F1
dGgtYWRkcmVzcz48dGl0bGVzPjx0aXRsZT5TaW1lcHJldmlyIChUbWM0MzUpIHdpdGggUGVnaW50
ZXJmZXJvbi9SaWJhdmlyaW4gZm9yIFRyZWF0bWVudCBvZiBDaHJvbmljIEhjdiBHZW5vdHlwZS0x
IEluZmVjdGlvbiBpbiBUcmVhdG1lbnQtTmFpdmUgUGF0aWVudHM6IFJlc3VsdHMgZnJvbSBRdWVz
dC0yLCBhIFBoYXNlIElpaSBUcmlhbDwvdGl0bGU+PHNlY29uZGFyeS10aXRsZT5KIEhlcGF0b2wg
PC9zZWNvbmRhcnktdGl0bGU+PGFsdC10aXRsZT5Kb3VybmFsIG9mIEhlcGF0b2xvZ3k8L2FsdC10
aXRsZT48L3RpdGxlcz48cGVyaW9kaWNhbD48ZnVsbC10aXRsZT5KIEhlcGF0b2w8L2Z1bGwtdGl0
bGU+PC9wZXJpb2RpY2FsPjxhbHQtcGVyaW9kaWNhbD48ZnVsbC10aXRsZT5Kb3VybmFsIG9mIEhl
cGF0b2xvZ3k8L2Z1bGwtdGl0bGU+PC9hbHQtcGVyaW9kaWNhbD48cGFnZXM+UzU2OC1TNTY4PC9w
YWdlcz48dm9sdW1lPjU4PC92b2x1bWU+PGRhdGVzPjx5ZWFyPjIwMTM8L3llYXI+PHB1Yi1kYXRl
cz48ZGF0ZT5BcHI8L2RhdGU+PC9wdWItZGF0ZXM+PC9kYXRlcz48aXNibj4wMTY4LTgyNzg8L2lz
Ym4+PGFjY2Vzc2lvbi1udW0+SVNJOjAwMDMyMjk4MzAwMTY3MTwvYWNjZXNzaW9uLW51bT48dXJs
cz48cmVsYXRlZC11cmxzPjx1cmw+Jmx0O0dvIHRvIElTSSZndDs6Ly8wMDAzMjI5ODMwMDE2NzE8
L3VybD48L3JlbGF0ZWQtdXJscz48L3VybHM+PGxhbmd1YWdlPkVuZ2xpc2g8L2xhbmd1YWdlPjwv
cmVjb3JkPjwvQ2l0ZT48Q2l0ZT48QXV0aG9yPkxhd2l0ejwvQXV0aG9yPjxZZWFyPjIwMTM8L1ll
YXI+PFJlY051bT4xNzI0PC9SZWNOdW0+PHJlY29yZD48cmVjLW51bWJlcj4xNzI0PC9yZWMtbnVt
YmVyPjxmb3JlaWduLWtleXM+PGtleSBhcHA9IkVOIiBkYi1pZD0idjB4d3ZlZHIydGVkYXFlOXoy
NXhhdjk0ZGRlZmF0eGF2cDA1IiB0aW1lc3RhbXA9IjEzOTE3OTcyOTYiPjE3MjQ8L2tleT48L2Zv
cmVpZ24ta2V5cz48cmVmLXR5cGUgbmFtZT0iSm91cm5hbCBBcnRpY2xlIj4xNzwvcmVmLXR5cGU+
PGNvbnRyaWJ1dG9ycz48YXV0aG9ycz48YXV0aG9yPkxhd2l0eiwgRS48L2F1dGhvcj48YXV0aG9y
Pk1hbmdpYSwgQS48L2F1dGhvcj48YXV0aG9yPld5bGVzLCBELjwvYXV0aG9yPjxhdXRob3I+Um9k
cmlndWV6LVRvcnJlcywgTS48L2F1dGhvcj48YXV0aG9yPkhhc3NhbmVpbiwgVC48L2F1dGhvcj48
YXV0aG9yPkdvcmRvbiwgUy4gQy48L2F1dGhvcj48YXV0aG9yPlNjaHVsdHosIE0uPC9hdXRob3I+
PGF1dGhvcj5EYXZpcywgTS4gTi48L2F1dGhvcj48YXV0aG9yPktheWFsaSwgWi48L2F1dGhvcj48
YXV0aG9yPlJlZGR5LCBLLiBSLjwvYXV0aG9yPjxhdXRob3I+SmFjb2Jzb24sIEkuIE0uPC9hdXRo
b3I+PGF1dGhvcj5Lb3dkbGV5LCBLLiBWLjwvYXV0aG9yPjxhdXRob3I+TnliZXJnLCBMLjwvYXV0
aG9yPjxhdXRob3I+U3VicmFtYW5pYW4sIEcuIE0uPC9hdXRob3I+PGF1dGhvcj5IeWxhbmQsIFIu
IEguPC9hdXRob3I+PGF1dGhvcj5BcnRlcmJ1cm4sIFMuPC9hdXRob3I+PGF1dGhvcj5KaWFuZywg
RC48L2F1dGhvcj48YXV0aG9yPk1jTmFsbHksIEouPC9hdXRob3I+PGF1dGhvcj5CcmFpbmFyZCwg
RC48L2F1dGhvcj48YXV0aG9yPlN5bW9uZHMsIFcuIFQuPC9hdXRob3I+PGF1dGhvcj5NY0h1dGNo
aXNvbiwgSi4gRy48L2F1dGhvcj48YXV0aG9yPlNoZWlraCwgQS4gTS48L2F1dGhvcj48YXV0aG9y
PllvdW5vc3NpLCBaLjwvYXV0aG9yPjxhdXRob3I+R2FuZSwgRS4gSi48L2F1dGhvcj48L2F1dGhv
cnM+PC9jb250cmlidXRvcnM+PGF1dGgtYWRkcmVzcz5UZXhhcyBMaXZlciBJbnN0aXR1dGUsIFVu
aXZlcnNpdHkgb2YgVGV4YXMgSGVhbHRoIFNjaWVuY2UgQ2VudGVyLCBTYW4gQW50b25pbywgVFgg
NzgyMTUsIFVTQS4gbGF3aXR6QHR4bGl2ZXIuY29tPC9hdXRoLWFkZHJlc3M+PHRpdGxlcz48dGl0
bGU+U29mb3NidXZpciBmb3IgcHJldmlvdXNseSB1bnRyZWF0ZWQgY2hyb25pYyBoZXBhdGl0aXMg
QyBpbmZlY3Rpb248L3RpdGxlPjxzZWNvbmRhcnktdGl0bGU+TiBFbmdsIEogTWVkPC9zZWNvbmRh
cnktdGl0bGU+PGFsdC10aXRsZT5UaGUgTmV3IEVuZ2xhbmQgam91cm5hbCBvZiBtZWRpY2luZTwv
YWx0LXRpdGxlPjwvdGl0bGVzPjxwZXJpb2RpY2FsPjxmdWxsLXRpdGxlPk4gRW5nbCBKIE1lZDwv
ZnVsbC10aXRsZT48L3BlcmlvZGljYWw+PHBhZ2VzPjE4NzgtODc8L3BhZ2VzPjx2b2x1bWU+MzY4
PC92b2x1bWU+PG51bWJlcj4yMDwvbnVtYmVyPjxrZXl3b3Jkcz48a2V5d29yZD5BZHVsdDwva2V5
d29yZD48a2V5d29yZD5BZ2VkPC9rZXl3b3JkPjxrZXl3b3JkPkFudGl2aXJhbCBBZ2VudHMvYWR2
ZXJzZSBlZmZlY3RzLyp0aGVyYXBldXRpYyB1c2U8L2tleXdvcmQ+PGtleXdvcmQ+RHJ1ZyBUaGVy
YXB5LCBDb21iaW5hdGlvbjwva2V5d29yZD48a2V5d29yZD5GZW1hbGU8L2tleXdvcmQ+PGtleXdv
cmQ+R2Vub3R5cGU8L2tleXdvcmQ+PGtleXdvcmQ+SGVwYWNpdmlydXMvKmdlbmV0aWNzPC9rZXl3
b3JkPjxrZXl3b3JkPkhlcGF0aXRpcyBDLCBDaHJvbmljLypkcnVnIHRoZXJhcHkvdmlyb2xvZ3k8
L2tleXdvcmQ+PGtleXdvcmQ+SHVtYW5zPC9rZXl3b3JkPjxrZXl3b3JkPkludGVyZmVyb24tYWxw
aGEvYWR2ZXJzZSBlZmZlY3RzLyp0aGVyYXBldXRpYyB1c2U8L2tleXdvcmQ+PGtleXdvcmQ+TGl2
ZXIgQ2lycmhvc2lzL3Zpcm9sb2d5PC9rZXl3b3JkPjxrZXl3b3JkPkxvZ2lzdGljIE1vZGVsczwv
a2V5d29yZD48a2V5d29yZD5NYWxlPC9rZXl3b3JkPjxrZXl3b3JkPk1pZGRsZSBBZ2VkPC9rZXl3
b3JkPjxrZXl3b3JkPlBvbHlldGh5bGVuZSBHbHljb2xzL2FkdmVyc2UgZWZmZWN0cy8qdGhlcmFw
ZXV0aWMgdXNlPC9rZXl3b3JkPjxrZXl3b3JkPlJOQSwgVmlyYWwvYmxvb2Q8L2tleXdvcmQ+PGtl
eXdvcmQ+UmVjb21iaW5hbnQgUHJvdGVpbnMvYWR2ZXJzZSBlZmZlY3RzL3RoZXJhcGV1dGljIHVz
ZTwva2V5d29yZD48a2V5d29yZD5SaWJhdmlyaW4vYWR2ZXJzZSBlZmZlY3RzLyp0aGVyYXBldXRp
YyB1c2U8L2tleXdvcmQ+PGtleXdvcmQ+VXJpZGluZSBNb25vcGhvc3BoYXRlL2FkdmVyc2UgZWZm
ZWN0cy8qYW5hbG9ncyAmYW1wOyBkZXJpdmF0aXZlcy90aGVyYXBldXRpYyB1c2U8L2tleXdvcmQ+
PGtleXdvcmQ+WW91bmcgQWR1bHQ8L2tleXdvcmQ+PC9rZXl3b3Jkcz48ZGF0ZXM+PHllYXI+MjAx
MzwveWVhcj48cHViLWRhdGVzPjxkYXRlPk1heSAxNjwvZGF0ZT48L3B1Yi1kYXRlcz48L2RhdGVz
Pjxpc2JuPjE1MzMtNDQwNiAoRWxlY3Ryb25pYykmI3hEOzAwMjgtNDc5MyAoTGlua2luZyk8L2lz
Ym4+PGFjY2Vzc2lvbi1udW0+MjM2MDc1OTQ8L2FjY2Vzc2lvbi1udW0+PHVybHM+PHJlbGF0ZWQt
dXJscz48dXJsPmh0dHA6Ly93d3cubmNiaS5ubG0ubmloLmdvdi9wdWJtZWQvMjM2MDc1OTQ8L3Vy
bD48L3JlbGF0ZWQtdXJscz48L3VybHM+PGVsZWN0cm9uaWMtcmVzb3VyY2UtbnVtPjEwLjEwNTYv
TkVKTW9hMTIxNDg1MzwvZWxlY3Ryb25pYy1yZXNvdXJjZS1udW0+PC9yZWNvcmQ+PC9DaXRlPjwv
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XJyYXppbjwvQXV0aG9yPjxZZWFyPjIwMTI8L1llYXI+
PFJlY051bT4xMzIyPC9SZWNOdW0+PERpc3BsYXlUZXh0PjxzdHlsZSBmYWNlPSJzdXBlcnNjcmlw
dCI+WzItNF08L3N0eWxlPjwvRGlzcGxheVRleHQ+PHJlY29yZD48cmVjLW51bWJlcj4xMzIyPC9y
ZWMtbnVtYmVyPjxmb3JlaWduLWtleXM+PGtleSBhcHA9IkVOIiBkYi1pZD0idjB4d3ZlZHIydGVk
YXFlOXoyNXhhdjk0ZGRlZmF0eGF2cDA1IiB0aW1lc3RhbXA9IjEzOTE2MjA2MjciPjEzMjI8L2tl
eT48L2ZvcmVpZ24ta2V5cz48cmVmLXR5cGUgbmFtZT0iSm91cm5hbCBBcnRpY2xlIj4xNzwvcmVm
LXR5cGU+PGNvbnRyaWJ1dG9ycz48YXV0aG9ycz48YXV0aG9yPlNhcnJhemluLCBDLjwvYXV0aG9y
PjxhdXRob3I+SGV6b2RlLCBDLjwvYXV0aG9yPjxhdXRob3I+WmV1emVtLCBTLjwvYXV0aG9yPjxh
dXRob3I+UGF3bG90c2t5LCBKLiBNLjwvYXV0aG9yPjwvYXV0aG9ycz48L2NvbnRyaWJ1dG9ycz48
YXV0aC1hZGRyZXNzPktsaW5pa3VtIGRlciBKVyBHb2V0aGUtVW5pdmVyc2l0YXQsIE1lZGl6aW5p
c2NoZSBLbGluaWsgMSwgVGhlb2Rvci1TdGVybi1LYWkgNywgNjA1OTAgRnJhbmtmdXJ0IGFtIE1h
aW4sIEdlcm1hbnkuPC9hdXRoLWFkZHJlc3M+PHRpdGxlcz48dGl0bGU+QW50aXZpcmFsIHN0cmF0
ZWdpZXMgaW4gaGVwYXRpdGlzIEMgdmlydXMgaW5mZWN0aW9uPC90aXRsZT48c2Vjb25kYXJ5LXRp
dGxlPkogSGVwYXRvbDwvc2Vjb25kYXJ5LXRpdGxlPjxhbHQtdGl0bGU+Sm91cm5hbCBvZiBoZXBh
dG9sb2d5PC9hbHQtdGl0bGU+PC90aXRsZXM+PHBlcmlvZGljYWw+PGZ1bGwtdGl0bGU+SiBIZXBh
dG9sPC9mdWxsLXRpdGxlPjwvcGVyaW9kaWNhbD48YWx0LXBlcmlvZGljYWw+PGZ1bGwtdGl0bGU+
Sm91cm5hbCBvZiBIZXBhdG9sb2d5PC9mdWxsLXRpdGxlPjwvYWx0LXBlcmlvZGljYWw+PHBhZ2Vz
PlM4OC0xMDA8L3BhZ2VzPjx2b2x1bWU+NTYgU3VwcGwgMTwvdm9sdW1lPjxlZGl0aW9uPjIwMTIv
MDIvMDQ8L2VkaXRpb24+PGtleXdvcmRzPjxrZXl3b3JkPkFudGl2aXJhbCBBZ2VudHMvKnRoZXJh
cGV1dGljIHVzZTwva2V5d29yZD48a2V5d29yZD5DeWNsb3BoaWxpbnMvYW50YWdvbmlzdHMgJmFt
cDsgaW5oaWJpdG9yczwva2V5d29yZD48a2V5d29yZD5EcnVnIFRoZXJhcHksIENvbWJpbmF0aW9u
PC9rZXl3b3JkPjxrZXl3b3JkPkhlcGFjaXZpcnVzLypnZW5ldGljczwva2V5d29yZD48a2V5d29y
ZD5IZXBhdGl0aXMgQywgQ2hyb25pYy8qZHJ1ZyB0aGVyYXB5PC9rZXl3b3JkPjxrZXl3b3JkPkh1
bWFuczwva2V5d29yZD48a2V5d29yZD5JbnRlcmZlcm9uLWFscGhhL3RoZXJhcGV1dGljIHVzZTwv
a2V5d29yZD48a2V5d29yZD5PbGlnb3BlcHRpZGVzL2FkdmVyc2UgZWZmZWN0cy90aGVyYXBldXRp
YyB1c2U8L2tleXdvcmQ+PGtleXdvcmQ+UG9seWV0aHlsZW5lIEdseWNvbHMvdGhlcmFwZXV0aWMg
dXNlPC9rZXl3b3JkPjxrZXl3b3JkPlByb2xpbmUvYWR2ZXJzZSBlZmZlY3RzL2FuYWxvZ3MgJmFt
cDsgZGVyaXZhdGl2ZXMvdGhlcmFwZXV0aWMgdXNlPC9rZXl3b3JkPjxrZXl3b3JkPlByb3RlYXNl
IEluaGliaXRvcnMvYWR2ZXJzZSBlZmZlY3RzL3RoZXJhcGV1dGljIHVzZTwva2V5d29yZD48a2V5
d29yZD5STkEgUmVwbGljYXNlL2FudGFnb25pc3RzICZhbXA7IGluaGliaXRvcnM8L2tleXdvcmQ+
PGtleXdvcmQ+UmVjb21iaW5hbnQgUHJvdGVpbnMvdGhlcmFwZXV0aWMgdXNlPC9rZXl3b3JkPjxr
ZXl3b3JkPlJpYmF2aXJpbi90aGVyYXBldXRpYyB1c2U8L2tleXdvcmQ+PGtleXdvcmQ+VmlyYWwg
Tm9uc3RydWN0dXJhbCBQcm90ZWlucy9hbnRhZ29uaXN0cyAmYW1wOyBpbmhpYml0b3JzPC9rZXl3
b3JkPjwva2V5d29yZHM+PGRhdGVzPjx5ZWFyPjIwMTI8L3llYXI+PC9kYXRlcz48aXNibj4xNjAw
LTA2NDEgKEVsZWN0cm9uaWMpJiN4RDswMTY4LTgyNzggKExpbmtpbmcpPC9pc2JuPjxhY2Nlc3Np
b24tbnVtPjIyMzAwNDY5PC9hY2Nlc3Npb24tbnVtPjx3b3JrLXR5cGU+UmV2aWV3PC93b3JrLXR5
cGU+PHVybHM+PHJlbGF0ZWQtdXJscz48dXJsPmh0dHA6Ly93d3cubmNiaS5ubG0ubmloLmdvdi9w
dWJtZWQvMjIzMDA0Njk8L3VybD48dXJsPmh0dHA6Ly9hYy5lbHMtY2RuLmNvbS9TMDE2ODgyNzgx
MjYwMDEwNS8xLXMyLjAtUzAxNjg4Mjc4MTI2MDAxMDUtbWFpbi5wZGY/X3RpZD1lN2VjNDIzMi04
ZTg5LTExZTMtYTc2ZC0wMDAwMGFhY2IzNjAmYW1wO2FjZG5hdD0xMzkxNjIxMDUwX2QzMDQ4ZDNm
YTA3ZmI3ZTM5NjE1Y2I1MzdjZTgxMDMzPC91cmw+PC9yZWxhdGVkLXVybHM+PC91cmxzPjxlbGVj
dHJvbmljLXJlc291cmNlLW51bT4xMC4xMDE2L1MwMTY4LTgyNzgoMTIpNjAwMTAtNTwvZWxlY3Ry
b25pYy1yZXNvdXJjZS1udW0+PGxhbmd1YWdlPmVuZzwvbGFuZ3VhZ2U+PC9yZWNvcmQ+PC9DaXRl
PjxDaXRlPjxBdXRob3I+TWFubnM8L0F1dGhvcj48WWVhcj4yMDEzPC9ZZWFyPjxSZWNOdW0+MTQz
NTwvUmVjTnVtPjxyZWNvcmQ+PHJlYy1udW1iZXI+MTQzNTwvcmVjLW51bWJlcj48Zm9yZWlnbi1r
ZXlzPjxrZXkgYXBwPSJFTiIgZGItaWQ9InYweHd2ZWRyMnRlZGFxZTl6MjV4YXY5NGRkZWZhdHhh
dnAwNSIgdGltZXN0YW1wPSIxMzkxNzY2NjE1Ij4xNDM1PC9rZXk+PC9mb3JlaWduLWtleXM+PHJl
Zi10eXBlIG5hbWU9IkpvdXJuYWwgQXJ0aWNsZSI+MTc8L3JlZi10eXBlPjxjb250cmlidXRvcnM+
PGF1dGhvcnM+PGF1dGhvcj5NYW5ucywgTS48L2F1dGhvcj48YXV0aG9yPk1hcmNlbGxpbiwgUC48
L2F1dGhvcj48YXV0aG9yPlBvb3JkYWQsIEYuIFAuIEYuPC9hdXRob3I+PGF1dGhvcj5kZSBBcmF1
am8sIEUuIFMuIEEuPC9hdXRob3I+PGF1dGhvcj5CdXRpLCBNLjwvYXV0aG9yPjxhdXRob3I+SG9y
c21hbnMsIFkuPC9hdXRob3I+PGF1dGhvcj5KYW5jemV3c2thLCBFLiBKLiBFLjwvYXV0aG9yPjxh
dXRob3I+VmlsbGFtaWwsIEYuPC9hdXRob3I+PGF1dGhvcj5QZWV0ZXJzLCBNLjwvYXV0aG9yPjxh
dXRob3I+TGVueiwgTy48L2F1dGhvcj48YXV0aG9yPk91d2Vya2Vyay1NYWhhZGV2YW4sIFMuPC9h
dXRob3I+PGF1dGhvcj5LYWxtZWlqZXIsIFIuPC9hdXRob3I+PGF1dGhvcj5CZXVtb250LU1hdXZp
ZWwsIE0uPC9hdXRob3I+PC9hdXRob3JzPjwvY29udHJpYnV0b3JzPjxhdXRoLWFkZHJlc3M+SGFu
bm92ZXIgTWVkIFNjaCwgSGFubm92ZXIsIEdlcm1hbnkmI3hEO0hvcCBCZWF1am9uLCBTZXJ2IEhl
cGF0b2wsIENsaWNoeSwgRnJhbmNlJiN4RDtVbml2IFRleGFzIEhsdGggU2NpIEN0ciBTYW4gQW50
b25pbywgVGV4YXMgTGl2ZXIgSW5zdCwgU2FuIEFudG9uaW8sIFRYIDc4MjI5IFVTQSYjeEQ7VW5p
diBTYW8gUGF1bG8sIFNjaCBNZWQsIEZhYyBNZWQsIEhvc3AgQ2xpbiwgU2FvIFBhdWxvLCBCcmF6
aWwmI3hEO0hvc3AgVmFsbGUgRGUgSGVicm9uLCBCYXJjZWxvbmEsIFNwYWluJiN4RDtDaWJlcmhl
ZCBJbnN0IENhcmxvcyBJSUksIEJhcmNlbG9uYSwgU3BhaW4mI3hEO1VDTCBTdCBMdWMsIEJydXNz
ZWxzLCBCZWxnaXVtJiN4RDtOWk9aIFBvbCBTYU5hIE1lZCwgQ3plbGFkeiwgUG9sYW5kJiN4RDtD
SVBSRUMsIEJ1ZW5vcyBBaXJlcywgREYsIEFyZ2VudGluYSYjeEQ7SmFuc3NlbiBJbmZlY3QgRGlz
IEJWQkEsIEJlZXJzZSwgQmVsZ2l1bSYjeEQ7SmFuc3NzZW4gUmVzICZhbXA7IERldiwgQmVlcnNl
LCBCZWxnaXVtJiN4RDtKYW5zc2VuIEdsb2JhbCBTZXJ2LCBUaXR1c3ZpbGxlLCBOSiBVU0E8L2F1
dGgtYWRkcmVzcz48dGl0bGVzPjx0aXRsZT5TaW1lcHJldmlyIChUbWM0MzUpIHdpdGggUGVnaW50
ZXJmZXJvbi9SaWJhdmlyaW4gZm9yIFRyZWF0bWVudCBvZiBDaHJvbmljIEhjdiBHZW5vdHlwZS0x
IEluZmVjdGlvbiBpbiBUcmVhdG1lbnQtTmFpdmUgUGF0aWVudHM6IFJlc3VsdHMgZnJvbSBRdWVz
dC0yLCBhIFBoYXNlIElpaSBUcmlhbDwvdGl0bGU+PHNlY29uZGFyeS10aXRsZT5KIEhlcGF0b2wg
PC9zZWNvbmRhcnktdGl0bGU+PGFsdC10aXRsZT5Kb3VybmFsIG9mIEhlcGF0b2xvZ3k8L2FsdC10
aXRsZT48L3RpdGxlcz48cGVyaW9kaWNhbD48ZnVsbC10aXRsZT5KIEhlcGF0b2w8L2Z1bGwtdGl0
bGU+PC9wZXJpb2RpY2FsPjxhbHQtcGVyaW9kaWNhbD48ZnVsbC10aXRsZT5Kb3VybmFsIG9mIEhl
cGF0b2xvZ3k8L2Z1bGwtdGl0bGU+PC9hbHQtcGVyaW9kaWNhbD48cGFnZXM+UzU2OC1TNTY4PC9w
YWdlcz48dm9sdW1lPjU4PC92b2x1bWU+PGRhdGVzPjx5ZWFyPjIwMTM8L3llYXI+PHB1Yi1kYXRl
cz48ZGF0ZT5BcHI8L2RhdGU+PC9wdWItZGF0ZXM+PC9kYXRlcz48aXNibj4wMTY4LTgyNzg8L2lz
Ym4+PGFjY2Vzc2lvbi1udW0+SVNJOjAwMDMyMjk4MzAwMTY3MTwvYWNjZXNzaW9uLW51bT48dXJs
cz48cmVsYXRlZC11cmxzPjx1cmw+Jmx0O0dvIHRvIElTSSZndDs6Ly8wMDAzMjI5ODMwMDE2NzE8
L3VybD48L3JlbGF0ZWQtdXJscz48L3VybHM+PGxhbmd1YWdlPkVuZ2xpc2g8L2xhbmd1YWdlPjwv
cmVjb3JkPjwvQ2l0ZT48Q2l0ZT48QXV0aG9yPkxhd2l0ejwvQXV0aG9yPjxZZWFyPjIwMTM8L1ll
YXI+PFJlY051bT4xNzI0PC9SZWNOdW0+PHJlY29yZD48cmVjLW51bWJlcj4xNzI0PC9yZWMtbnVt
YmVyPjxmb3JlaWduLWtleXM+PGtleSBhcHA9IkVOIiBkYi1pZD0idjB4d3ZlZHIydGVkYXFlOXoy
NXhhdjk0ZGRlZmF0eGF2cDA1IiB0aW1lc3RhbXA9IjEzOTE3OTcyOTYiPjE3MjQ8L2tleT48L2Zv
cmVpZ24ta2V5cz48cmVmLXR5cGUgbmFtZT0iSm91cm5hbCBBcnRpY2xlIj4xNzwvcmVmLXR5cGU+
PGNvbnRyaWJ1dG9ycz48YXV0aG9ycz48YXV0aG9yPkxhd2l0eiwgRS48L2F1dGhvcj48YXV0aG9y
Pk1hbmdpYSwgQS48L2F1dGhvcj48YXV0aG9yPld5bGVzLCBELjwvYXV0aG9yPjxhdXRob3I+Um9k
cmlndWV6LVRvcnJlcywgTS48L2F1dGhvcj48YXV0aG9yPkhhc3NhbmVpbiwgVC48L2F1dGhvcj48
YXV0aG9yPkdvcmRvbiwgUy4gQy48L2F1dGhvcj48YXV0aG9yPlNjaHVsdHosIE0uPC9hdXRob3I+
PGF1dGhvcj5EYXZpcywgTS4gTi48L2F1dGhvcj48YXV0aG9yPktheWFsaSwgWi48L2F1dGhvcj48
YXV0aG9yPlJlZGR5LCBLLiBSLjwvYXV0aG9yPjxhdXRob3I+SmFjb2Jzb24sIEkuIE0uPC9hdXRo
b3I+PGF1dGhvcj5Lb3dkbGV5LCBLLiBWLjwvYXV0aG9yPjxhdXRob3I+TnliZXJnLCBMLjwvYXV0
aG9yPjxhdXRob3I+U3VicmFtYW5pYW4sIEcuIE0uPC9hdXRob3I+PGF1dGhvcj5IeWxhbmQsIFIu
IEguPC9hdXRob3I+PGF1dGhvcj5BcnRlcmJ1cm4sIFMuPC9hdXRob3I+PGF1dGhvcj5KaWFuZywg
RC48L2F1dGhvcj48YXV0aG9yPk1jTmFsbHksIEouPC9hdXRob3I+PGF1dGhvcj5CcmFpbmFyZCwg
RC48L2F1dGhvcj48YXV0aG9yPlN5bW9uZHMsIFcuIFQuPC9hdXRob3I+PGF1dGhvcj5NY0h1dGNo
aXNvbiwgSi4gRy48L2F1dGhvcj48YXV0aG9yPlNoZWlraCwgQS4gTS48L2F1dGhvcj48YXV0aG9y
PllvdW5vc3NpLCBaLjwvYXV0aG9yPjxhdXRob3I+R2FuZSwgRS4gSi48L2F1dGhvcj48L2F1dGhv
cnM+PC9jb250cmlidXRvcnM+PGF1dGgtYWRkcmVzcz5UZXhhcyBMaXZlciBJbnN0aXR1dGUsIFVu
aXZlcnNpdHkgb2YgVGV4YXMgSGVhbHRoIFNjaWVuY2UgQ2VudGVyLCBTYW4gQW50b25pbywgVFgg
NzgyMTUsIFVTQS4gbGF3aXR6QHR4bGl2ZXIuY29tPC9hdXRoLWFkZHJlc3M+PHRpdGxlcz48dGl0
bGU+U29mb3NidXZpciBmb3IgcHJldmlvdXNseSB1bnRyZWF0ZWQgY2hyb25pYyBoZXBhdGl0aXMg
QyBpbmZlY3Rpb248L3RpdGxlPjxzZWNvbmRhcnktdGl0bGU+TiBFbmdsIEogTWVkPC9zZWNvbmRh
cnktdGl0bGU+PGFsdC10aXRsZT5UaGUgTmV3IEVuZ2xhbmQgam91cm5hbCBvZiBtZWRpY2luZTwv
YWx0LXRpdGxlPjwvdGl0bGVzPjxwZXJpb2RpY2FsPjxmdWxsLXRpdGxlPk4gRW5nbCBKIE1lZDwv
ZnVsbC10aXRsZT48L3BlcmlvZGljYWw+PHBhZ2VzPjE4NzgtODc8L3BhZ2VzPjx2b2x1bWU+MzY4
PC92b2x1bWU+PG51bWJlcj4yMDwvbnVtYmVyPjxrZXl3b3Jkcz48a2V5d29yZD5BZHVsdDwva2V5
d29yZD48a2V5d29yZD5BZ2VkPC9rZXl3b3JkPjxrZXl3b3JkPkFudGl2aXJhbCBBZ2VudHMvYWR2
ZXJzZSBlZmZlY3RzLyp0aGVyYXBldXRpYyB1c2U8L2tleXdvcmQ+PGtleXdvcmQ+RHJ1ZyBUaGVy
YXB5LCBDb21iaW5hdGlvbjwva2V5d29yZD48a2V5d29yZD5GZW1hbGU8L2tleXdvcmQ+PGtleXdv
cmQ+R2Vub3R5cGU8L2tleXdvcmQ+PGtleXdvcmQ+SGVwYWNpdmlydXMvKmdlbmV0aWNzPC9rZXl3
b3JkPjxrZXl3b3JkPkhlcGF0aXRpcyBDLCBDaHJvbmljLypkcnVnIHRoZXJhcHkvdmlyb2xvZ3k8
L2tleXdvcmQ+PGtleXdvcmQ+SHVtYW5zPC9rZXl3b3JkPjxrZXl3b3JkPkludGVyZmVyb24tYWxw
aGEvYWR2ZXJzZSBlZmZlY3RzLyp0aGVyYXBldXRpYyB1c2U8L2tleXdvcmQ+PGtleXdvcmQ+TGl2
ZXIgQ2lycmhvc2lzL3Zpcm9sb2d5PC9rZXl3b3JkPjxrZXl3b3JkPkxvZ2lzdGljIE1vZGVsczwv
a2V5d29yZD48a2V5d29yZD5NYWxlPC9rZXl3b3JkPjxrZXl3b3JkPk1pZGRsZSBBZ2VkPC9rZXl3
b3JkPjxrZXl3b3JkPlBvbHlldGh5bGVuZSBHbHljb2xzL2FkdmVyc2UgZWZmZWN0cy8qdGhlcmFw
ZXV0aWMgdXNlPC9rZXl3b3JkPjxrZXl3b3JkPlJOQSwgVmlyYWwvYmxvb2Q8L2tleXdvcmQ+PGtl
eXdvcmQ+UmVjb21iaW5hbnQgUHJvdGVpbnMvYWR2ZXJzZSBlZmZlY3RzL3RoZXJhcGV1dGljIHVz
ZTwva2V5d29yZD48a2V5d29yZD5SaWJhdmlyaW4vYWR2ZXJzZSBlZmZlY3RzLyp0aGVyYXBldXRp
YyB1c2U8L2tleXdvcmQ+PGtleXdvcmQ+VXJpZGluZSBNb25vcGhvc3BoYXRlL2FkdmVyc2UgZWZm
ZWN0cy8qYW5hbG9ncyAmYW1wOyBkZXJpdmF0aXZlcy90aGVyYXBldXRpYyB1c2U8L2tleXdvcmQ+
PGtleXdvcmQ+WW91bmcgQWR1bHQ8L2tleXdvcmQ+PC9rZXl3b3Jkcz48ZGF0ZXM+PHllYXI+MjAx
MzwveWVhcj48cHViLWRhdGVzPjxkYXRlPk1heSAxNjwvZGF0ZT48L3B1Yi1kYXRlcz48L2RhdGVz
Pjxpc2JuPjE1MzMtNDQwNiAoRWxlY3Ryb25pYykmI3hEOzAwMjgtNDc5MyAoTGlua2luZyk8L2lz
Ym4+PGFjY2Vzc2lvbi1udW0+MjM2MDc1OTQ8L2FjY2Vzc2lvbi1udW0+PHVybHM+PHJlbGF0ZWQt
dXJscz48dXJsPmh0dHA6Ly93d3cubmNiaS5ubG0ubmloLmdvdi9wdWJtZWQvMjM2MDc1OTQ8L3Vy
bD48L3JlbGF0ZWQtdXJscz48L3VybHM+PGVsZWN0cm9uaWMtcmVzb3VyY2UtbnVtPjEwLjEwNTYv
TkVKTW9hMTIxNDg1MzwvZWxlY3Ryb25pYy1yZXNvdXJjZS1udW0+PC9yZWNvcmQ+PC9DaXRlPjwv
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 w:tooltip="Sarrazin, 2012 #1322" w:history="1">
        <w:r w:rsidR="000F07FA" w:rsidRPr="00EF2A4D">
          <w:rPr>
            <w:rFonts w:ascii="Book Antiqua" w:hAnsi="Book Antiqua"/>
            <w:noProof/>
            <w:sz w:val="24"/>
            <w:szCs w:val="24"/>
            <w:vertAlign w:val="superscript"/>
            <w:lang w:val="en-US"/>
          </w:rPr>
          <w:t>2-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However, side effects and drug-drug interactions severely complicate the use of </w:t>
      </w:r>
      <w:r w:rsidR="00683832" w:rsidRPr="00EF2A4D">
        <w:rPr>
          <w:rFonts w:ascii="Book Antiqua" w:hAnsi="Book Antiqua"/>
          <w:sz w:val="24"/>
          <w:szCs w:val="24"/>
          <w:lang w:val="en-US"/>
        </w:rPr>
        <w:t xml:space="preserve">first wave </w:t>
      </w:r>
      <w:r w:rsidR="0082383E" w:rsidRPr="00EF2A4D">
        <w:rPr>
          <w:rFonts w:ascii="Book Antiqua" w:hAnsi="Book Antiqua"/>
          <w:sz w:val="24"/>
          <w:szCs w:val="24"/>
          <w:lang w:val="en-US"/>
        </w:rPr>
        <w:t xml:space="preserve">protease inhibitors in </w:t>
      </w:r>
      <w:r w:rsidRPr="00EF2A4D">
        <w:rPr>
          <w:rFonts w:ascii="Book Antiqua" w:hAnsi="Book Antiqua"/>
          <w:sz w:val="24"/>
          <w:szCs w:val="24"/>
          <w:lang w:val="en-US"/>
        </w:rPr>
        <w:t xml:space="preserve">triple therapy in chronically infected </w:t>
      </w:r>
      <w:r w:rsidR="0082383E" w:rsidRPr="00EF2A4D">
        <w:rPr>
          <w:rFonts w:ascii="Book Antiqua" w:hAnsi="Book Antiqua"/>
          <w:sz w:val="24"/>
          <w:szCs w:val="24"/>
          <w:lang w:val="en-US"/>
        </w:rPr>
        <w:t xml:space="preserve">patients in need for </w:t>
      </w:r>
      <w:r w:rsidRPr="00EF2A4D">
        <w:rPr>
          <w:rFonts w:ascii="Book Antiqua" w:hAnsi="Book Antiqua"/>
          <w:sz w:val="24"/>
          <w:szCs w:val="24"/>
          <w:lang w:val="en-US"/>
        </w:rPr>
        <w:t>liver transplant</w:t>
      </w:r>
      <w:r w:rsidR="0082383E" w:rsidRPr="00EF2A4D">
        <w:rPr>
          <w:rFonts w:ascii="Book Antiqua" w:hAnsi="Book Antiqua"/>
          <w:sz w:val="24"/>
          <w:szCs w:val="24"/>
          <w:lang w:val="en-US"/>
        </w:rPr>
        <w:t>ation</w:t>
      </w:r>
      <w:r w:rsidR="00E535D4" w:rsidRPr="00EF2A4D">
        <w:rPr>
          <w:rFonts w:ascii="Book Antiqua" w:hAnsi="Book Antiqua"/>
          <w:sz w:val="24"/>
          <w:szCs w:val="24"/>
          <w:lang w:val="en-US"/>
        </w:rPr>
        <w:fldChar w:fldCharType="begin">
          <w:fldData xml:space="preserve">PEVuZE5vdGU+PENpdGU+PEF1dGhvcj5QZXZlbGluZy1PYmVyaGFnPC9BdXRob3I+PFllYXI+MjAx
MDwvWWVhcj48UmVjTnVtPjIyMzc8L1JlY051bT48RGlzcGxheVRleHQ+PHN0eWxlIGZhY2U9InN1
cGVyc2NyaXB0Ij5bNSwgNl08L3N0eWxlPjwvRGlzcGxheVRleHQ+PHJlY29yZD48cmVjLW51bWJl
cj4yMjM3PC9yZWMtbnVtYmVyPjxmb3JlaWduLWtleXM+PGtleSBhcHA9IkVOIiBkYi1pZD0idjB4
d3ZlZHIydGVkYXFlOXoyNXhhdjk0ZGRlZmF0eGF2cDA1IiB0aW1lc3RhbXA9IjEzOTg4NDU2MzYi
PjIyMzc8L2tleT48L2ZvcmVpZ24ta2V5cz48cmVmLXR5cGUgbmFtZT0iSm91cm5hbCBBcnRpY2xl
Ij4xNzwvcmVmLXR5cGU+PGNvbnRyaWJ1dG9ycz48YXV0aG9ycz48YXV0aG9yPlBldmVsaW5nLU9i
ZXJoYWcsIEouPC9hdXRob3I+PGF1dGhvcj5aZXV6ZW0sIFMuPC9hdXRob3I+PGF1dGhvcj5Ib2Zt
YW5uLCBXLiBQLjwvYXV0aG9yPjwvYXV0aG9ycz48L2NvbnRyaWJ1dG9ycz48YXV0aC1hZGRyZXNz
PkRlcGFydG1lbnQgb2YgTWVkaWNpbmUgSSwgSi5XLiBHb2V0aGUgVW5pdmVyc2l0eSBIb3NwaXRh
bCwgRnJhbmtmdXJ0LCBHZXJtYW55LjwvYXV0aC1hZGRyZXNzPjx0aXRsZXM+PHRpdGxlPkFudGl2
aXJhbCB0aGVyYXB5IG9mIGNocm9uaWMgaGVwYXRpdGlzIEMgaW4gcGF0aWVudHMgd2l0aCBhZHZh
bmNlZCBsaXZlciBkaXNlYXNlIGFuZCBhZnRlciBsaXZlciB0cmFuc3BsYW50YXRpb248L3RpdGxl
PjxzZWNvbmRhcnktdGl0bGU+TWVkIE1pY3JvYmlvbCBJbW11bm9sPC9zZWNvbmRhcnktdGl0bGU+
PGFsdC10aXRsZT5NZWRpY2FsIG1pY3JvYmlvbG9neSBhbmQgaW1tdW5vbG9neTwvYWx0LXRpdGxl
PjwvdGl0bGVzPjxwZXJpb2RpY2FsPjxmdWxsLXRpdGxlPk1lZCBNaWNyb2Jpb2wgSW1tdW5vbDwv
ZnVsbC10aXRsZT48YWJici0xPk1lZGljYWwgbWljcm9iaW9sb2d5IGFuZCBpbW11bm9sb2d5PC9h
YmJyLTE+PC9wZXJpb2RpY2FsPjxhbHQtcGVyaW9kaWNhbD48ZnVsbC10aXRsZT5NZWQgTWljcm9i
aW9sIEltbXVub2w8L2Z1bGwtdGl0bGU+PGFiYnItMT5NZWRpY2FsIG1pY3JvYmlvbG9neSBhbmQg
aW1tdW5vbG9neTwvYWJici0xPjwvYWx0LXBlcmlvZGljYWw+PHBhZ2VzPjEtMTA8L3BhZ2VzPjx2
b2x1bWU+MTk5PC92b2x1bWU+PG51bWJlcj4xPC9udW1iZXI+PGtleXdvcmRzPjxrZXl3b3JkPkFu
dGl2aXJhbCBBZ2VudHMvYWR2ZXJzZSBlZmZlY3RzLyp0aGVyYXBldXRpYyB1c2U8L2tleXdvcmQ+
PGtleXdvcmQ+Q2hlbW9wcmV2ZW50aW9uL21ldGhvZHM8L2tleXdvcmQ+PGtleXdvcmQ+RHJ1ZyBU
aGVyYXB5LCBDb21iaW5hdGlvbjwva2V5d29yZD48a2V5d29yZD5IZXBhdGl0aXMgQywgQ2hyb25p
Yy8qZHJ1ZyB0aGVyYXB5LypwYXRob2xvZ3k8L2tleXdvcmQ+PGtleXdvcmQ+SHVtYW5zPC9rZXl3
b3JkPjxrZXl3b3JkPkludGVyZmVyb25zL2FkdmVyc2UgZWZmZWN0cy90aGVyYXBldXRpYyB1c2U8
L2tleXdvcmQ+PGtleXdvcmQ+KkxpdmVyIFRyYW5zcGxhbnRhdGlvbjwva2V5d29yZD48a2V5d29y
ZD5SZWN1cnJlbmNlL3ByZXZlbnRpb24gJmFtcDsgY29udHJvbDwva2V5d29yZD48a2V5d29yZD5S
aWJhdmlyaW4vYWR2ZXJzZSBlZmZlY3RzL3RoZXJhcGV1dGljIHVzZTwva2V5d29yZD48a2V5d29y
ZD5UcmVhdG1lbnQgT3V0Y29tZTwva2V5d29yZD48L2tleXdvcmRzPjxkYXRlcz48eWVhcj4yMDEw
PC95ZWFyPjxwdWItZGF0ZXM+PGRhdGU+RmViPC9kYXRlPjwvcHViLWRhdGVzPjwvZGF0ZXM+PGlz
Ym4+MTQzMi0xODMxIChFbGVjdHJvbmljKSYjeEQ7MDMwMC04NTg0IChMaW5raW5nKTwvaXNibj48
YWNjZXNzaW9uLW51bT4xOTkwMjI0NjwvYWNjZXNzaW9uLW51bT48dXJscz48cmVsYXRlZC11cmxz
Pjx1cmw+aHR0cDovL3d3dy5uY2JpLm5sbS5uaWguZ292L3B1Ym1lZC8xOTkwMjI0NjwvdXJsPjwv
cmVsYXRlZC11cmxzPjwvdXJscz48ZWxlY3Ryb25pYy1yZXNvdXJjZS1udW0+MTAuMTAwNy9zMDA0
MzAtMDA5LTAxMzEtODwvZWxlY3Ryb25pYy1yZXNvdXJjZS1udW0+PC9yZWNvcmQ+PC9DaXRlPjxD
aXRlPjxBdXRob3I+Q2hhcmx0b248L0F1dGhvcj48WWVhcj4yMDExPC9ZZWFyPjxSZWNOdW0+MjA0
MTwvUmVjTnVtPjxyZWNvcmQ+PHJlYy1udW1iZXI+MjA0MTwvcmVjLW51bWJlcj48Zm9yZWlnbi1r
ZXlzPjxrZXkgYXBwPSJFTiIgZGItaWQ9InYweHd2ZWRyMnRlZGFxZTl6MjV4YXY5NGRkZWZhdHhh
dnAwNSIgdGltZXN0YW1wPSIxMzkzNDQyOTMxIj4yMDQxPC9rZXk+PC9mb3JlaWduLWtleXM+PHJl
Zi10eXBlIG5hbWU9IkpvdXJuYWwgQXJ0aWNsZSI+MTc8L3JlZi10eXBlPjxjb250cmlidXRvcnM+
PGF1dGhvcnM+PGF1dGhvcj5DaGFybHRvbiwgTS48L2F1dGhvcj48L2F1dGhvcnM+PC9jb250cmli
dXRvcnM+PHRpdGxlcz48dGl0bGU+VGVsYXByZXZpciwgYm9jZXByZXZpciwgY3l0b2Nocm9tZSBQ
NDUwIGFuZCBpbW11bm9zdXBwcmVzc2l2ZSBhZ2VudHMtYSBwb3RlbnRpYWxseSBsZXRoYWwgY29j
a3RhaWw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MtNTwvcGFnZXM+PHZvbHVtZT41NDwvdm9sdW1lPjxudW1iZXI+MTwvbnVtYmVyPjxr
ZXl3b3Jkcz48a2V5d29yZD5BbnRpdmlyYWwgQWdlbnRzLyphZHZlcnNlIGVmZmVjdHMvdGhlcmFw
ZXV0aWMgdXNlPC9rZXl3b3JkPjxrZXl3b3JkPkN5Y2xvc3BvcmluZS9ibG9vZC9waGFybWFjb2tp
bmV0aWNzL3RoZXJhcGV1dGljIHVzZTwva2V5d29yZD48a2V5d29yZD5DeXRvY2hyb21lIFAtNDUw
IEVuenltZSBTeXN0ZW0vKmFudGFnb25pc3RzICZhbXA7IGluaGliaXRvcnM8L2tleXdvcmQ+PGtl
eXdvcmQ+RG9zZS1SZXNwb25zZSBSZWxhdGlvbnNoaXAsIERydWc8L2tleXdvcmQ+PGtleXdvcmQ+
RHJ1ZyBJbnRlcmFjdGlvbnM8L2tleXdvcmQ+PGtleXdvcmQ+SGVwYXRpdGlzIEMvZHJ1ZyB0aGVy
YXB5L3ByZXZlbnRpb24gJmFtcDsgY29udHJvbDwva2V5d29yZD48a2V5d29yZD5IdW1hbnM8L2tl
eXdvcmQ+PGtleXdvcmQ+SW1tdW5vc3VwcHJlc3NpdmUgQWdlbnRzL2Jsb29kLypwaGFybWFjb2tp
bmV0aWNzL3RoZXJhcGV1dGljIHVzZTwva2V5d29yZD48a2V5d29yZD5MaXZlciBUcmFuc3BsYW50
YXRpb24vaW1tdW5vbG9neTwva2V5d29yZD48a2V5d29yZD5PbGlnb3BlcHRpZGVzLyphZHZlcnNl
IGVmZmVjdHMvdGhlcmFwZXV0aWMgdXNlPC9rZXl3b3JkPjxrZXl3b3JkPlByb2xpbmUvYWR2ZXJz
ZSBlZmZlY3RzLyphbmFsb2dzICZhbXA7IGRlcml2YXRpdmVzL3RoZXJhcGV1dGljIHVzZTwva2V5
d29yZD48a2V5d29yZD5UYWNyb2xpbXVzL2Jsb29kL3BoYXJtYWNva2luZXRpY3MvdGhlcmFwZXV0
aWMgdXNlPC9rZXl3b3JkPjwva2V5d29yZHM+PGRhdGVzPjx5ZWFyPjIwMTE8L3llYXI+PHB1Yi1k
YXRlcz48ZGF0ZT5KdWw8L2RhdGU+PC9wdWItZGF0ZXM+PC9kYXRlcz48aXNibj4xNTI3LTMzNTAg
KEVsZWN0cm9uaWMpJiN4RDswMjcwLTkxMzkgKExpbmtpbmcpPC9pc2JuPjxhY2Nlc3Npb24tbnVt
PjIxNzEwNDcxPC9hY2Nlc3Npb24tbnVtPjx1cmxzPjxyZWxhdGVkLXVybHM+PHVybD5odHRwOi8v
d3d3Lm5jYmkubmxtLm5paC5nb3YvcHVibWVkLzIxNzEwNDcxPC91cmw+PC9yZWxhdGVkLXVybHM+
PC91cmxzPjxlbGVjdHJvbmljLXJlc291cmNlLW51bT4xMC4xMDAyL2hlcC4yNDQ3MDwvZWxlY3Ry
b25pYy1yZXNvdXJjZS1udW0+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QZXZlbGluZy1PYmVyaGFnPC9BdXRob3I+PFllYXI+MjAx
MDwvWWVhcj48UmVjTnVtPjIyMzc8L1JlY051bT48RGlzcGxheVRleHQ+PHN0eWxlIGZhY2U9InN1
cGVyc2NyaXB0Ij5bNSwgNl08L3N0eWxlPjwvRGlzcGxheVRleHQ+PHJlY29yZD48cmVjLW51bWJl
cj4yMjM3PC9yZWMtbnVtYmVyPjxmb3JlaWduLWtleXM+PGtleSBhcHA9IkVOIiBkYi1pZD0idjB4
d3ZlZHIydGVkYXFlOXoyNXhhdjk0ZGRlZmF0eGF2cDA1IiB0aW1lc3RhbXA9IjEzOTg4NDU2MzYi
PjIyMzc8L2tleT48L2ZvcmVpZ24ta2V5cz48cmVmLXR5cGUgbmFtZT0iSm91cm5hbCBBcnRpY2xl
Ij4xNzwvcmVmLXR5cGU+PGNvbnRyaWJ1dG9ycz48YXV0aG9ycz48YXV0aG9yPlBldmVsaW5nLU9i
ZXJoYWcsIEouPC9hdXRob3I+PGF1dGhvcj5aZXV6ZW0sIFMuPC9hdXRob3I+PGF1dGhvcj5Ib2Zt
YW5uLCBXLiBQLjwvYXV0aG9yPjwvYXV0aG9ycz48L2NvbnRyaWJ1dG9ycz48YXV0aC1hZGRyZXNz
PkRlcGFydG1lbnQgb2YgTWVkaWNpbmUgSSwgSi5XLiBHb2V0aGUgVW5pdmVyc2l0eSBIb3NwaXRh
bCwgRnJhbmtmdXJ0LCBHZXJtYW55LjwvYXV0aC1hZGRyZXNzPjx0aXRsZXM+PHRpdGxlPkFudGl2
aXJhbCB0aGVyYXB5IG9mIGNocm9uaWMgaGVwYXRpdGlzIEMgaW4gcGF0aWVudHMgd2l0aCBhZHZh
bmNlZCBsaXZlciBkaXNlYXNlIGFuZCBhZnRlciBsaXZlciB0cmFuc3BsYW50YXRpb248L3RpdGxl
PjxzZWNvbmRhcnktdGl0bGU+TWVkIE1pY3JvYmlvbCBJbW11bm9sPC9zZWNvbmRhcnktdGl0bGU+
PGFsdC10aXRsZT5NZWRpY2FsIG1pY3JvYmlvbG9neSBhbmQgaW1tdW5vbG9neTwvYWx0LXRpdGxl
PjwvdGl0bGVzPjxwZXJpb2RpY2FsPjxmdWxsLXRpdGxlPk1lZCBNaWNyb2Jpb2wgSW1tdW5vbDwv
ZnVsbC10aXRsZT48YWJici0xPk1lZGljYWwgbWljcm9iaW9sb2d5IGFuZCBpbW11bm9sb2d5PC9h
YmJyLTE+PC9wZXJpb2RpY2FsPjxhbHQtcGVyaW9kaWNhbD48ZnVsbC10aXRsZT5NZWQgTWljcm9i
aW9sIEltbXVub2w8L2Z1bGwtdGl0bGU+PGFiYnItMT5NZWRpY2FsIG1pY3JvYmlvbG9neSBhbmQg
aW1tdW5vbG9neTwvYWJici0xPjwvYWx0LXBlcmlvZGljYWw+PHBhZ2VzPjEtMTA8L3BhZ2VzPjx2
b2x1bWU+MTk5PC92b2x1bWU+PG51bWJlcj4xPC9udW1iZXI+PGtleXdvcmRzPjxrZXl3b3JkPkFu
dGl2aXJhbCBBZ2VudHMvYWR2ZXJzZSBlZmZlY3RzLyp0aGVyYXBldXRpYyB1c2U8L2tleXdvcmQ+
PGtleXdvcmQ+Q2hlbW9wcmV2ZW50aW9uL21ldGhvZHM8L2tleXdvcmQ+PGtleXdvcmQ+RHJ1ZyBU
aGVyYXB5LCBDb21iaW5hdGlvbjwva2V5d29yZD48a2V5d29yZD5IZXBhdGl0aXMgQywgQ2hyb25p
Yy8qZHJ1ZyB0aGVyYXB5LypwYXRob2xvZ3k8L2tleXdvcmQ+PGtleXdvcmQ+SHVtYW5zPC9rZXl3
b3JkPjxrZXl3b3JkPkludGVyZmVyb25zL2FkdmVyc2UgZWZmZWN0cy90aGVyYXBldXRpYyB1c2U8
L2tleXdvcmQ+PGtleXdvcmQ+KkxpdmVyIFRyYW5zcGxhbnRhdGlvbjwva2V5d29yZD48a2V5d29y
ZD5SZWN1cnJlbmNlL3ByZXZlbnRpb24gJmFtcDsgY29udHJvbDwva2V5d29yZD48a2V5d29yZD5S
aWJhdmlyaW4vYWR2ZXJzZSBlZmZlY3RzL3RoZXJhcGV1dGljIHVzZTwva2V5d29yZD48a2V5d29y
ZD5UcmVhdG1lbnQgT3V0Y29tZTwva2V5d29yZD48L2tleXdvcmRzPjxkYXRlcz48eWVhcj4yMDEw
PC95ZWFyPjxwdWItZGF0ZXM+PGRhdGU+RmViPC9kYXRlPjwvcHViLWRhdGVzPjwvZGF0ZXM+PGlz
Ym4+MTQzMi0xODMxIChFbGVjdHJvbmljKSYjeEQ7MDMwMC04NTg0IChMaW5raW5nKTwvaXNibj48
YWNjZXNzaW9uLW51bT4xOTkwMjI0NjwvYWNjZXNzaW9uLW51bT48dXJscz48cmVsYXRlZC11cmxz
Pjx1cmw+aHR0cDovL3d3dy5uY2JpLm5sbS5uaWguZ292L3B1Ym1lZC8xOTkwMjI0NjwvdXJsPjwv
cmVsYXRlZC11cmxzPjwvdXJscz48ZWxlY3Ryb25pYy1yZXNvdXJjZS1udW0+MTAuMTAwNy9zMDA0
MzAtMDA5LTAxMzEtODwvZWxlY3Ryb25pYy1yZXNvdXJjZS1udW0+PC9yZWNvcmQ+PC9DaXRlPjxD
aXRlPjxBdXRob3I+Q2hhcmx0b248L0F1dGhvcj48WWVhcj4yMDExPC9ZZWFyPjxSZWNOdW0+MjA0
MTwvUmVjTnVtPjxyZWNvcmQ+PHJlYy1udW1iZXI+MjA0MTwvcmVjLW51bWJlcj48Zm9yZWlnbi1r
ZXlzPjxrZXkgYXBwPSJFTiIgZGItaWQ9InYweHd2ZWRyMnRlZGFxZTl6MjV4YXY5NGRkZWZhdHhh
dnAwNSIgdGltZXN0YW1wPSIxMzkzNDQyOTMxIj4yMDQxPC9rZXk+PC9mb3JlaWduLWtleXM+PHJl
Zi10eXBlIG5hbWU9IkpvdXJuYWwgQXJ0aWNsZSI+MTc8L3JlZi10eXBlPjxjb250cmlidXRvcnM+
PGF1dGhvcnM+PGF1dGhvcj5DaGFybHRvbiwgTS48L2F1dGhvcj48L2F1dGhvcnM+PC9jb250cmli
dXRvcnM+PHRpdGxlcz48dGl0bGU+VGVsYXByZXZpciwgYm9jZXByZXZpciwgY3l0b2Nocm9tZSBQ
NDUwIGFuZCBpbW11bm9zdXBwcmVzc2l2ZSBhZ2VudHMtYSBwb3RlbnRpYWxseSBsZXRoYWwgY29j
a3RhaWw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MtNTwvcGFnZXM+PHZvbHVtZT41NDwvdm9sdW1lPjxudW1iZXI+MTwvbnVtYmVyPjxr
ZXl3b3Jkcz48a2V5d29yZD5BbnRpdmlyYWwgQWdlbnRzLyphZHZlcnNlIGVmZmVjdHMvdGhlcmFw
ZXV0aWMgdXNlPC9rZXl3b3JkPjxrZXl3b3JkPkN5Y2xvc3BvcmluZS9ibG9vZC9waGFybWFjb2tp
bmV0aWNzL3RoZXJhcGV1dGljIHVzZTwva2V5d29yZD48a2V5d29yZD5DeXRvY2hyb21lIFAtNDUw
IEVuenltZSBTeXN0ZW0vKmFudGFnb25pc3RzICZhbXA7IGluaGliaXRvcnM8L2tleXdvcmQ+PGtl
eXdvcmQ+RG9zZS1SZXNwb25zZSBSZWxhdGlvbnNoaXAsIERydWc8L2tleXdvcmQ+PGtleXdvcmQ+
RHJ1ZyBJbnRlcmFjdGlvbnM8L2tleXdvcmQ+PGtleXdvcmQ+SGVwYXRpdGlzIEMvZHJ1ZyB0aGVy
YXB5L3ByZXZlbnRpb24gJmFtcDsgY29udHJvbDwva2V5d29yZD48a2V5d29yZD5IdW1hbnM8L2tl
eXdvcmQ+PGtleXdvcmQ+SW1tdW5vc3VwcHJlc3NpdmUgQWdlbnRzL2Jsb29kLypwaGFybWFjb2tp
bmV0aWNzL3RoZXJhcGV1dGljIHVzZTwva2V5d29yZD48a2V5d29yZD5MaXZlciBUcmFuc3BsYW50
YXRpb24vaW1tdW5vbG9neTwva2V5d29yZD48a2V5d29yZD5PbGlnb3BlcHRpZGVzLyphZHZlcnNl
IGVmZmVjdHMvdGhlcmFwZXV0aWMgdXNlPC9rZXl3b3JkPjxrZXl3b3JkPlByb2xpbmUvYWR2ZXJz
ZSBlZmZlY3RzLyphbmFsb2dzICZhbXA7IGRlcml2YXRpdmVzL3RoZXJhcGV1dGljIHVzZTwva2V5
d29yZD48a2V5d29yZD5UYWNyb2xpbXVzL2Jsb29kL3BoYXJtYWNva2luZXRpY3MvdGhlcmFwZXV0
aWMgdXNlPC9rZXl3b3JkPjwva2V5d29yZHM+PGRhdGVzPjx5ZWFyPjIwMTE8L3llYXI+PHB1Yi1k
YXRlcz48ZGF0ZT5KdWw8L2RhdGU+PC9wdWItZGF0ZXM+PC9kYXRlcz48aXNibj4xNTI3LTMzNTAg
KEVsZWN0cm9uaWMpJiN4RDswMjcwLTkxMzkgKExpbmtpbmcpPC9pc2JuPjxhY2Nlc3Npb24tbnVt
PjIxNzEwNDcxPC9hY2Nlc3Npb24tbnVtPjx1cmxzPjxyZWxhdGVkLXVybHM+PHVybD5odHRwOi8v
d3d3Lm5jYmkubmxtLm5paC5nb3YvcHVibWVkLzIxNzEwNDcxPC91cmw+PC9yZWxhdGVkLXVybHM+
PC91cmxzPjxlbGVjdHJvbmljLXJlc291cmNlLW51bT4xMC4xMDAyL2hlcC4yNDQ3MDwvZWxlY3Ry
b25pYy1yZXNvdXJjZS1udW0+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535D4" w:rsidRPr="00EF2A4D">
        <w:rPr>
          <w:rFonts w:ascii="Book Antiqua" w:hAnsi="Book Antiqua"/>
          <w:sz w:val="24"/>
          <w:szCs w:val="24"/>
          <w:lang w:val="en-US"/>
        </w:rPr>
      </w:r>
      <w:r w:rsidR="00E535D4"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5" w:tooltip="Peveling-Oberhag, 2010 #2237" w:history="1">
        <w:r w:rsidR="000F07FA" w:rsidRPr="00EF2A4D">
          <w:rPr>
            <w:rFonts w:ascii="Book Antiqua" w:hAnsi="Book Antiqua"/>
            <w:noProof/>
            <w:sz w:val="24"/>
            <w:szCs w:val="24"/>
            <w:vertAlign w:val="superscript"/>
            <w:lang w:val="en-US"/>
          </w:rPr>
          <w:t>5</w:t>
        </w:r>
      </w:hyperlink>
      <w:r w:rsidR="00D128CF">
        <w:rPr>
          <w:rFonts w:ascii="Book Antiqua" w:hAnsi="Book Antiqua"/>
          <w:noProof/>
          <w:sz w:val="24"/>
          <w:szCs w:val="24"/>
          <w:vertAlign w:val="superscript"/>
          <w:lang w:val="en-US"/>
        </w:rPr>
        <w:t>,</w:t>
      </w:r>
      <w:hyperlink w:anchor="_ENREF_6" w:tooltip="Charlton, 2011 #2041" w:history="1">
        <w:r w:rsidR="000F07FA" w:rsidRPr="00EF2A4D">
          <w:rPr>
            <w:rFonts w:ascii="Book Antiqua" w:hAnsi="Book Antiqua"/>
            <w:noProof/>
            <w:sz w:val="24"/>
            <w:szCs w:val="24"/>
            <w:vertAlign w:val="superscript"/>
            <w:lang w:val="en-US"/>
          </w:rPr>
          <w:t>6</w:t>
        </w:r>
      </w:hyperlink>
      <w:r w:rsidR="00B71CFA" w:rsidRPr="00EF2A4D">
        <w:rPr>
          <w:rFonts w:ascii="Book Antiqua" w:hAnsi="Book Antiqua"/>
          <w:noProof/>
          <w:sz w:val="24"/>
          <w:szCs w:val="24"/>
          <w:vertAlign w:val="superscript"/>
          <w:lang w:val="en-US"/>
        </w:rPr>
        <w:t>]</w:t>
      </w:r>
      <w:r w:rsidR="00E535D4" w:rsidRPr="00EF2A4D">
        <w:rPr>
          <w:rFonts w:ascii="Book Antiqua" w:hAnsi="Book Antiqua"/>
          <w:sz w:val="24"/>
          <w:szCs w:val="24"/>
          <w:lang w:val="en-US"/>
        </w:rPr>
        <w:fldChar w:fldCharType="end"/>
      </w:r>
      <w:r w:rsidRPr="00EF2A4D">
        <w:rPr>
          <w:rFonts w:ascii="Book Antiqua" w:hAnsi="Book Antiqua"/>
          <w:sz w:val="24"/>
          <w:szCs w:val="24"/>
          <w:lang w:val="en-US"/>
        </w:rPr>
        <w:t xml:space="preserve">. Therefore, cocktails of </w:t>
      </w:r>
      <w:r w:rsidR="00683832" w:rsidRPr="00EF2A4D">
        <w:rPr>
          <w:rFonts w:ascii="Book Antiqua" w:hAnsi="Book Antiqua"/>
          <w:sz w:val="24"/>
          <w:szCs w:val="24"/>
          <w:lang w:val="en-US"/>
        </w:rPr>
        <w:t xml:space="preserve">other </w:t>
      </w:r>
      <w:r w:rsidRPr="00EF2A4D">
        <w:rPr>
          <w:rFonts w:ascii="Book Antiqua" w:hAnsi="Book Antiqua"/>
          <w:sz w:val="24"/>
          <w:szCs w:val="24"/>
          <w:lang w:val="en-US"/>
        </w:rPr>
        <w:t xml:space="preserve">direct </w:t>
      </w:r>
      <w:r w:rsidR="00EB4629" w:rsidRPr="00EF2A4D">
        <w:rPr>
          <w:rFonts w:ascii="Book Antiqua" w:hAnsi="Book Antiqua"/>
          <w:sz w:val="24"/>
          <w:szCs w:val="24"/>
          <w:lang w:val="en-US"/>
        </w:rPr>
        <w:t>acting antivirals</w:t>
      </w:r>
      <w:r w:rsidRPr="00EF2A4D">
        <w:rPr>
          <w:rFonts w:ascii="Book Antiqua" w:hAnsi="Book Antiqua"/>
          <w:sz w:val="24"/>
          <w:szCs w:val="24"/>
          <w:lang w:val="en-US"/>
        </w:rPr>
        <w:t xml:space="preserve"> </w:t>
      </w:r>
      <w:r w:rsidR="00BB0084" w:rsidRPr="00EF2A4D">
        <w:rPr>
          <w:rFonts w:ascii="Book Antiqua" w:hAnsi="Book Antiqua"/>
          <w:sz w:val="24"/>
          <w:szCs w:val="24"/>
          <w:lang w:val="en-US"/>
        </w:rPr>
        <w:t xml:space="preserve">(DAAs) </w:t>
      </w:r>
      <w:r w:rsidRPr="00EF2A4D">
        <w:rPr>
          <w:rFonts w:ascii="Book Antiqua" w:hAnsi="Book Antiqua"/>
          <w:sz w:val="24"/>
          <w:szCs w:val="24"/>
          <w:lang w:val="en-US"/>
        </w:rPr>
        <w:t>without interferon</w:t>
      </w:r>
      <w:r w:rsidR="00683832" w:rsidRPr="00EF2A4D">
        <w:rPr>
          <w:rFonts w:ascii="Book Antiqua" w:hAnsi="Book Antiqua"/>
          <w:sz w:val="24"/>
          <w:szCs w:val="24"/>
          <w:lang w:val="en-US"/>
        </w:rPr>
        <w:t xml:space="preserve"> </w:t>
      </w:r>
      <w:r w:rsidRPr="00EF2A4D">
        <w:rPr>
          <w:rFonts w:ascii="Book Antiqua" w:hAnsi="Book Antiqua"/>
          <w:sz w:val="24"/>
          <w:szCs w:val="24"/>
          <w:lang w:val="en-US"/>
        </w:rPr>
        <w:t>are needed to treat this expanding patient population.</w:t>
      </w:r>
      <w:r w:rsidR="00A80D43" w:rsidRPr="00EF2A4D">
        <w:rPr>
          <w:rFonts w:ascii="Book Antiqua" w:hAnsi="Book Antiqua"/>
          <w:sz w:val="24"/>
          <w:szCs w:val="24"/>
          <w:lang w:val="en-US"/>
        </w:rPr>
        <w:t xml:space="preserve"> </w:t>
      </w:r>
      <w:r w:rsidR="00EB4629" w:rsidRPr="00EF2A4D">
        <w:rPr>
          <w:rFonts w:ascii="Book Antiqua" w:hAnsi="Book Antiqua"/>
          <w:sz w:val="24"/>
          <w:szCs w:val="24"/>
          <w:lang w:val="en-US"/>
        </w:rPr>
        <w:t xml:space="preserve">Very recently, </w:t>
      </w:r>
      <w:r w:rsidR="00EE1E7D" w:rsidRPr="00EF2A4D">
        <w:rPr>
          <w:rFonts w:ascii="Book Antiqua" w:hAnsi="Book Antiqua"/>
          <w:sz w:val="24"/>
          <w:szCs w:val="24"/>
          <w:lang w:val="en-US"/>
        </w:rPr>
        <w:t>s</w:t>
      </w:r>
      <w:r w:rsidR="00EB4629" w:rsidRPr="00EF2A4D">
        <w:rPr>
          <w:rFonts w:ascii="Book Antiqua" w:hAnsi="Book Antiqua"/>
          <w:sz w:val="24"/>
          <w:szCs w:val="24"/>
          <w:lang w:val="en-US"/>
        </w:rPr>
        <w:t>ofosbuvir has been approved in combination with ribavir</w:t>
      </w:r>
      <w:r w:rsidR="00CE7022" w:rsidRPr="00EF2A4D">
        <w:rPr>
          <w:rFonts w:ascii="Book Antiqua" w:hAnsi="Book Antiqua"/>
          <w:sz w:val="24"/>
          <w:szCs w:val="24"/>
          <w:lang w:val="en-US"/>
        </w:rPr>
        <w:t>i</w:t>
      </w:r>
      <w:r w:rsidR="00EB4629" w:rsidRPr="00EF2A4D">
        <w:rPr>
          <w:rFonts w:ascii="Book Antiqua" w:hAnsi="Book Antiqua"/>
          <w:sz w:val="24"/>
          <w:szCs w:val="24"/>
          <w:lang w:val="en-US"/>
        </w:rPr>
        <w:t xml:space="preserve">n for </w:t>
      </w:r>
      <w:r w:rsidR="0052391B" w:rsidRPr="00EF2A4D">
        <w:rPr>
          <w:rFonts w:ascii="Book Antiqua" w:hAnsi="Book Antiqua"/>
          <w:sz w:val="24"/>
          <w:szCs w:val="24"/>
          <w:lang w:val="en-US"/>
        </w:rPr>
        <w:t xml:space="preserve">the </w:t>
      </w:r>
      <w:r w:rsidR="00EB4629" w:rsidRPr="00EF2A4D">
        <w:rPr>
          <w:rFonts w:ascii="Book Antiqua" w:hAnsi="Book Antiqua"/>
          <w:sz w:val="24"/>
          <w:szCs w:val="24"/>
          <w:lang w:val="en-US"/>
        </w:rPr>
        <w:t xml:space="preserve">treatment of chronic HCV patients </w:t>
      </w:r>
      <w:r w:rsidR="00EB4629" w:rsidRPr="00EF2A4D">
        <w:rPr>
          <w:rFonts w:ascii="Book Antiqua" w:hAnsi="Book Antiqua"/>
          <w:sz w:val="24"/>
          <w:szCs w:val="24"/>
        </w:rPr>
        <w:t>with hepatocellular carcinoma awaiting liver transplantation</w:t>
      </w:r>
      <w:r w:rsidR="0052391B" w:rsidRPr="00EF2A4D">
        <w:rPr>
          <w:rFonts w:ascii="Book Antiqua" w:hAnsi="Book Antiqua"/>
          <w:sz w:val="24"/>
          <w:szCs w:val="24"/>
        </w:rPr>
        <w:t xml:space="preserve"> in order</w:t>
      </w:r>
      <w:r w:rsidR="00EB4629" w:rsidRPr="00EF2A4D">
        <w:rPr>
          <w:rFonts w:ascii="Book Antiqua" w:hAnsi="Book Antiqua"/>
          <w:sz w:val="24"/>
          <w:szCs w:val="24"/>
        </w:rPr>
        <w:t xml:space="preserve"> to prevent post-transplant HCV </w:t>
      </w:r>
      <w:r w:rsidR="00AA38A2" w:rsidRPr="00EF2A4D">
        <w:rPr>
          <w:rFonts w:ascii="Book Antiqua" w:hAnsi="Book Antiqua"/>
          <w:sz w:val="24"/>
          <w:szCs w:val="24"/>
        </w:rPr>
        <w:t>recurrence</w:t>
      </w:r>
      <w:r w:rsidR="00EB4629" w:rsidRPr="00EF2A4D">
        <w:rPr>
          <w:rFonts w:ascii="Book Antiqua" w:hAnsi="Book Antiqua"/>
          <w:sz w:val="24"/>
          <w:szCs w:val="24"/>
        </w:rPr>
        <w:t>.</w:t>
      </w:r>
      <w:r w:rsidR="00C02DCD" w:rsidRPr="00EF2A4D">
        <w:rPr>
          <w:rFonts w:ascii="Book Antiqua" w:hAnsi="Book Antiqua"/>
          <w:sz w:val="24"/>
          <w:szCs w:val="24"/>
        </w:rPr>
        <w:t xml:space="preserve"> N</w:t>
      </w:r>
      <w:r w:rsidR="00EB4629" w:rsidRPr="00EF2A4D">
        <w:rPr>
          <w:rFonts w:ascii="Book Antiqua" w:hAnsi="Book Antiqua"/>
          <w:sz w:val="24"/>
          <w:szCs w:val="24"/>
        </w:rPr>
        <w:t xml:space="preserve">o drug interactions with immunosuppressive therapy </w:t>
      </w:r>
      <w:r w:rsidR="00C02DCD" w:rsidRPr="00EF2A4D">
        <w:rPr>
          <w:rFonts w:ascii="Book Antiqua" w:hAnsi="Book Antiqua"/>
          <w:sz w:val="24"/>
          <w:szCs w:val="24"/>
        </w:rPr>
        <w:t>were observed and</w:t>
      </w:r>
      <w:r w:rsidR="00EB4629" w:rsidRPr="00EF2A4D">
        <w:rPr>
          <w:rFonts w:ascii="Book Antiqua" w:hAnsi="Book Antiqua"/>
          <w:sz w:val="24"/>
          <w:szCs w:val="24"/>
        </w:rPr>
        <w:t xml:space="preserve"> </w:t>
      </w:r>
      <w:r w:rsidR="0052391B" w:rsidRPr="00EF2A4D">
        <w:rPr>
          <w:rFonts w:ascii="Book Antiqua" w:hAnsi="Book Antiqua"/>
          <w:sz w:val="24"/>
          <w:szCs w:val="24"/>
        </w:rPr>
        <w:t>p</w:t>
      </w:r>
      <w:r w:rsidR="00EB4629" w:rsidRPr="00EF2A4D">
        <w:rPr>
          <w:rFonts w:ascii="Book Antiqua" w:hAnsi="Book Antiqua"/>
          <w:sz w:val="24"/>
          <w:szCs w:val="24"/>
        </w:rPr>
        <w:t>ost</w:t>
      </w:r>
      <w:r w:rsidR="0052391B" w:rsidRPr="00EF2A4D">
        <w:rPr>
          <w:rFonts w:ascii="Book Antiqua" w:hAnsi="Book Antiqua"/>
          <w:sz w:val="24"/>
          <w:szCs w:val="24"/>
        </w:rPr>
        <w:t>-</w:t>
      </w:r>
      <w:r w:rsidR="00EB4629" w:rsidRPr="00EF2A4D">
        <w:rPr>
          <w:rFonts w:ascii="Book Antiqua" w:hAnsi="Book Antiqua"/>
          <w:sz w:val="24"/>
          <w:szCs w:val="24"/>
        </w:rPr>
        <w:t xml:space="preserve">transplantation </w:t>
      </w:r>
      <w:r w:rsidR="00F34E6A" w:rsidRPr="00EF2A4D">
        <w:rPr>
          <w:rFonts w:ascii="Book Antiqua" w:hAnsi="Book Antiqua"/>
          <w:sz w:val="24"/>
          <w:szCs w:val="24"/>
        </w:rPr>
        <w:t>sustained virologic response (</w:t>
      </w:r>
      <w:r w:rsidR="00EB4629" w:rsidRPr="00EF2A4D">
        <w:rPr>
          <w:rFonts w:ascii="Book Antiqua" w:hAnsi="Book Antiqua"/>
          <w:sz w:val="24"/>
          <w:szCs w:val="24"/>
        </w:rPr>
        <w:t>SVR</w:t>
      </w:r>
      <w:r w:rsidR="00F34E6A" w:rsidRPr="00EF2A4D">
        <w:rPr>
          <w:rFonts w:ascii="Book Antiqua" w:hAnsi="Book Antiqua"/>
          <w:sz w:val="24"/>
          <w:szCs w:val="24"/>
        </w:rPr>
        <w:t>)</w:t>
      </w:r>
      <w:r w:rsidR="00EB4629" w:rsidRPr="00EF2A4D">
        <w:rPr>
          <w:rFonts w:ascii="Book Antiqua" w:hAnsi="Book Antiqua"/>
          <w:sz w:val="24"/>
          <w:szCs w:val="24"/>
        </w:rPr>
        <w:t xml:space="preserve"> was </w:t>
      </w:r>
      <w:r w:rsidR="00AA38A2" w:rsidRPr="00EF2A4D">
        <w:rPr>
          <w:rFonts w:ascii="Book Antiqua" w:hAnsi="Book Antiqua"/>
          <w:sz w:val="24"/>
          <w:szCs w:val="24"/>
        </w:rPr>
        <w:t xml:space="preserve">achieved </w:t>
      </w:r>
      <w:r w:rsidR="00C02DCD" w:rsidRPr="00EF2A4D">
        <w:rPr>
          <w:rFonts w:ascii="Book Antiqua" w:hAnsi="Book Antiqua"/>
          <w:sz w:val="24"/>
          <w:szCs w:val="24"/>
        </w:rPr>
        <w:t>in more than half of the patients</w:t>
      </w:r>
      <w:r w:rsidR="00D972E7" w:rsidRPr="00EF2A4D">
        <w:rPr>
          <w:rFonts w:ascii="Book Antiqua" w:hAnsi="Book Antiqua"/>
          <w:sz w:val="24"/>
          <w:szCs w:val="24"/>
        </w:rPr>
        <w:fldChar w:fldCharType="begin">
          <w:fldData xml:space="preserve">PEVuZE5vdGU+PENpdGU+PEF1dGhvcj5DdXJyeTwvQXV0aG9yPjxZZWFyPjIwMTM8L1llYXI+PFJl
Y051bT4yMzA1PC9SZWNOdW0+PERpc3BsYXlUZXh0PjxzdHlsZSBmYWNlPSJzdXBlcnNjcmlwdCI+
WzddPC9zdHlsZT48L0Rpc3BsYXlUZXh0PjxyZWNvcmQ+PHJlYy1udW1iZXI+MjMwNTwvcmVjLW51
bWJlcj48Zm9yZWlnbi1rZXlzPjxrZXkgYXBwPSJFTiIgZGItaWQ9InYweHd2ZWRyMnRlZGFxZTl6
MjV4YXY5NGRkZWZhdHhhdnAwNSIgdGltZXN0YW1wPSIxNDAxMjc2MzA3Ij4yMzA1PC9rZXk+PC9m
b3JlaWduLWtleXM+PHJlZi10eXBlIG5hbWU9IkpvdXJuYWwgQXJ0aWNsZSI+MTc8L3JlZi10eXBl
Pjxjb250cmlidXRvcnM+PGF1dGhvcnM+PGF1dGhvcj5DdXJyeSwgTS4gUC48L2F1dGhvcj48YXV0
aG9yPkZvcm5zLCBYLjwvYXV0aG9yPjxhdXRob3I+Q2h1bmcsIFIuIFQuPC9hdXRob3I+PGF1dGhv
cj5UZXJyYXVsdCwgTi48L2F1dGhvcj48YXV0aG9yPkJyb3duLCBSLiBTLjwvYXV0aG9yPjxhdXRo
b3I+RmVua2VsLCBKLiBNLjwvYXV0aG9yPjxhdXRob3I+R29yZG9uLCBGLiBELjwvYXV0aG9yPjxh
dXRob3I+TyZhcG9zO0xlYXJ5LCBKLiBHLjwvYXV0aG9yPjxhdXRob3I+S3VvLCBBLjwvYXV0aG9y
PjxhdXRob3I+U2NoaWFubywgVC4gRC48L2F1dGhvcj48YXV0aG9yPkV2ZXJzb24sIEcuIFQuPC9h
dXRob3I+PGF1dGhvcj5TY2hpZmYsIEUuIFIuPC9hdXRob3I+PGF1dGhvcj5CZWZlbGVyLCBBLjwv
YXV0aG9yPjxhdXRob3I+TWNIdXRjaGlzb24sIEouIEcuPC9hdXRob3I+PGF1dGhvcj5TeW1vbmRz
LCBXLiBULjwvYXV0aG9yPjxhdXRob3I+RGVubmluZywgSi4gTS48L2F1dGhvcj48YXV0aG9yPk1j
TmFpciwgTC48L2F1dGhvcj48YXV0aG9yPkFydGVyYnVybiwgUy48L2F1dGhvcj48YXV0aG9yPk1v
b25rYSwgRC48L2F1dGhvcj48YXV0aG9yPkdhbmUsIEUuIEouPC9hdXRob3I+PGF1dGhvcj5BZmRo
YWwsIE4uIEguPC9hdXRob3I+PC9hdXRob3JzPjwvY29udHJpYnV0b3JzPjxhdXRoLWFkZHJlc3M+
QmV0aCBJc3JhZWwgRGVhY29uZXNzIE1lZCBDdHIsIEJvc3RvbiwgTUEgMDIyMTUgVVNBJiN4RDtI
b3NwIENsaW4gQmFyY2Vsb25hLCBMaXZlciBVbml0LCBCYXJjZWxvbmEsIFNwYWluJiN4RDtNYXNz
YWNodXNldHRzIEdlbiBIb3NwLCBCb3N0b24sIE1BIDAyMTE0IFVTQSYjeEQ7VW5pdiBDYWxpZiBT
YW4gRnJhbmNpc2NvLCBTYW4gRnJhbmNpc2NvLCBDQSA5NDE0MyBVU0EmI3hEO0NvbHVtYmlhIFVu
aXYsIE5ldyBZb3JrLCBOWSBVU0EmI3hEO1Rob21hcyBKZWZmZXJzb24gVW5pdiBIb3NwLCBQaGls
YWRlbHBoaWEsIFBBIDE5MTA3IFVTQSYjeEQ7TGFoZXkgQ2xpbiBGZG4sIEJ1cmxpbmd0b24sIE1B
IFVTQSYjeEQ7QmF5bG9yIFVuaXYsIE1lZCBDdHIsIERhbGxhcywgVFggVVNBJiN4RDtVbml2IENh
bGlmIFNhbiBEaWVnbywgTGEgSm9sbGEsIENBIDkyMDkzIFVTQSYjeEQ7TXQgU2luYWkgU2NoIE1l
ZCwgTmV3IFlvcmssIE5ZIFVTQSYjeEQ7VW5pdiBDb2xvcmFkbywgRGVudmVyLCBDTyA4MDIwMiBV
U0EmI3hEO1VuaXYgTWlhbWksIE1pYW1pLCBGTCBVU0EmI3hEO1N0IExvdWlzIFVuaXYsIFN0IExv
dWlzLCBNTyA2MzEwMyBVU0EmI3hEO0dpbGVhZCBTY2kgSW5jLCBGb3N0ZXIgQ2l0eSwgQ0EgOTQ0
MDQgVVNBJiN4RDtIZW5yeSBGb3JkIEhsdGggU3lzdCwgRGV0cm9pdCwgTUkgVVNBJiN4RDtBdWNr
bGFuZCBDaXR5IEhvc3AsIEF1Y2tsYW5kLCBOZXcgWmVhbGFuZDwvYXV0aC1hZGRyZXNzPjx0aXRs
ZXM+PHRpdGxlPlByZXRyYW5zcGxhbnQgU29mb3NidXZpciBhbmQgUmliYXZpcmluIHRvIFByZXZl
bnQgUmVjdXJyZW5jZSBvZiBIQ1YgSW5mZWN0aW9uIGFmdGVyIExpdmVyIFRyYW5zcGxhbnRhdGlv
bj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zE0YS0zMTVhPC9wYWdlcz48dm9sdW1lPjU4PC92b2x1bWU+PGRhdGVzPjx5ZWFyPjIwMTM8
L3llYXI+PHB1Yi1kYXRlcz48ZGF0ZT5PY3Q8L2RhdGU+PC9wdWItZGF0ZXM+PC9kYXRlcz48aXNi
bj4wMjcwLTkxMzk8L2lzYm4+PGFjY2Vzc2lvbi1udW0+V09TOjAwMDMzMDI1MjIwMTIxMzwvYWNj
ZXNzaW9uLW51bT48dXJscz48cmVsYXRlZC11cmxzPjx1cmw+Jmx0O0dvIHRvIElTSSZndDs6Ly9X
T1M6MDAwMzMwMjUyMjAxMjEzPC91cmw+PC9yZWxhdGVkLXVybHM+PC91cmxzPjxsYW5ndWFnZT5F
bmdsaXNoPC9sYW5ndWFnZT48L3JlY29yZD48L0Np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DdXJyeTwvQXV0aG9yPjxZZWFyPjIwMTM8L1llYXI+PFJl
Y051bT4yMzA1PC9SZWNOdW0+PERpc3BsYXlUZXh0PjxzdHlsZSBmYWNlPSJzdXBlcnNjcmlwdCI+
WzddPC9zdHlsZT48L0Rpc3BsYXlUZXh0PjxyZWNvcmQ+PHJlYy1udW1iZXI+MjMwNTwvcmVjLW51
bWJlcj48Zm9yZWlnbi1rZXlzPjxrZXkgYXBwPSJFTiIgZGItaWQ9InYweHd2ZWRyMnRlZGFxZTl6
MjV4YXY5NGRkZWZhdHhhdnAwNSIgdGltZXN0YW1wPSIxNDAxMjc2MzA3Ij4yMzA1PC9rZXk+PC9m
b3JlaWduLWtleXM+PHJlZi10eXBlIG5hbWU9IkpvdXJuYWwgQXJ0aWNsZSI+MTc8L3JlZi10eXBl
Pjxjb250cmlidXRvcnM+PGF1dGhvcnM+PGF1dGhvcj5DdXJyeSwgTS4gUC48L2F1dGhvcj48YXV0
aG9yPkZvcm5zLCBYLjwvYXV0aG9yPjxhdXRob3I+Q2h1bmcsIFIuIFQuPC9hdXRob3I+PGF1dGhv
cj5UZXJyYXVsdCwgTi48L2F1dGhvcj48YXV0aG9yPkJyb3duLCBSLiBTLjwvYXV0aG9yPjxhdXRo
b3I+RmVua2VsLCBKLiBNLjwvYXV0aG9yPjxhdXRob3I+R29yZG9uLCBGLiBELjwvYXV0aG9yPjxh
dXRob3I+TyZhcG9zO0xlYXJ5LCBKLiBHLjwvYXV0aG9yPjxhdXRob3I+S3VvLCBBLjwvYXV0aG9y
PjxhdXRob3I+U2NoaWFubywgVC4gRC48L2F1dGhvcj48YXV0aG9yPkV2ZXJzb24sIEcuIFQuPC9h
dXRob3I+PGF1dGhvcj5TY2hpZmYsIEUuIFIuPC9hdXRob3I+PGF1dGhvcj5CZWZlbGVyLCBBLjwv
YXV0aG9yPjxhdXRob3I+TWNIdXRjaGlzb24sIEouIEcuPC9hdXRob3I+PGF1dGhvcj5TeW1vbmRz
LCBXLiBULjwvYXV0aG9yPjxhdXRob3I+RGVubmluZywgSi4gTS48L2F1dGhvcj48YXV0aG9yPk1j
TmFpciwgTC48L2F1dGhvcj48YXV0aG9yPkFydGVyYnVybiwgUy48L2F1dGhvcj48YXV0aG9yPk1v
b25rYSwgRC48L2F1dGhvcj48YXV0aG9yPkdhbmUsIEUuIEouPC9hdXRob3I+PGF1dGhvcj5BZmRo
YWwsIE4uIEguPC9hdXRob3I+PC9hdXRob3JzPjwvY29udHJpYnV0b3JzPjxhdXRoLWFkZHJlc3M+
QmV0aCBJc3JhZWwgRGVhY29uZXNzIE1lZCBDdHIsIEJvc3RvbiwgTUEgMDIyMTUgVVNBJiN4RDtI
b3NwIENsaW4gQmFyY2Vsb25hLCBMaXZlciBVbml0LCBCYXJjZWxvbmEsIFNwYWluJiN4RDtNYXNz
YWNodXNldHRzIEdlbiBIb3NwLCBCb3N0b24sIE1BIDAyMTE0IFVTQSYjeEQ7VW5pdiBDYWxpZiBT
YW4gRnJhbmNpc2NvLCBTYW4gRnJhbmNpc2NvLCBDQSA5NDE0MyBVU0EmI3hEO0NvbHVtYmlhIFVu
aXYsIE5ldyBZb3JrLCBOWSBVU0EmI3hEO1Rob21hcyBKZWZmZXJzb24gVW5pdiBIb3NwLCBQaGls
YWRlbHBoaWEsIFBBIDE5MTA3IFVTQSYjeEQ7TGFoZXkgQ2xpbiBGZG4sIEJ1cmxpbmd0b24sIE1B
IFVTQSYjeEQ7QmF5bG9yIFVuaXYsIE1lZCBDdHIsIERhbGxhcywgVFggVVNBJiN4RDtVbml2IENh
bGlmIFNhbiBEaWVnbywgTGEgSm9sbGEsIENBIDkyMDkzIFVTQSYjeEQ7TXQgU2luYWkgU2NoIE1l
ZCwgTmV3IFlvcmssIE5ZIFVTQSYjeEQ7VW5pdiBDb2xvcmFkbywgRGVudmVyLCBDTyA4MDIwMiBV
U0EmI3hEO1VuaXYgTWlhbWksIE1pYW1pLCBGTCBVU0EmI3hEO1N0IExvdWlzIFVuaXYsIFN0IExv
dWlzLCBNTyA2MzEwMyBVU0EmI3hEO0dpbGVhZCBTY2kgSW5jLCBGb3N0ZXIgQ2l0eSwgQ0EgOTQ0
MDQgVVNBJiN4RDtIZW5yeSBGb3JkIEhsdGggU3lzdCwgRGV0cm9pdCwgTUkgVVNBJiN4RDtBdWNr
bGFuZCBDaXR5IEhvc3AsIEF1Y2tsYW5kLCBOZXcgWmVhbGFuZDwvYXV0aC1hZGRyZXNzPjx0aXRs
ZXM+PHRpdGxlPlByZXRyYW5zcGxhbnQgU29mb3NidXZpciBhbmQgUmliYXZpcmluIHRvIFByZXZl
bnQgUmVjdXJyZW5jZSBvZiBIQ1YgSW5mZWN0aW9uIGFmdGVyIExpdmVyIFRyYW5zcGxhbnRhdGlv
bj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zE0YS0zMTVhPC9wYWdlcz48dm9sdW1lPjU4PC92b2x1bWU+PGRhdGVzPjx5ZWFyPjIwMTM8
L3llYXI+PHB1Yi1kYXRlcz48ZGF0ZT5PY3Q8L2RhdGU+PC9wdWItZGF0ZXM+PC9kYXRlcz48aXNi
bj4wMjcwLTkxMzk8L2lzYm4+PGFjY2Vzc2lvbi1udW0+V09TOjAwMDMzMDI1MjIwMTIxMzwvYWNj
ZXNzaW9uLW51bT48dXJscz48cmVsYXRlZC11cmxzPjx1cmw+Jmx0O0dvIHRvIElTSSZndDs6Ly9X
T1M6MDAwMzMwMjUyMjAxMjEzPC91cmw+PC9yZWxhdGVkLXVybHM+PC91cmxzPjxsYW5ndWFnZT5F
bmdsaXNoPC9sYW5ndWFnZT48L3JlY29yZD48L0Np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D972E7" w:rsidRPr="00EF2A4D">
        <w:rPr>
          <w:rFonts w:ascii="Book Antiqua" w:hAnsi="Book Antiqua"/>
          <w:sz w:val="24"/>
          <w:szCs w:val="24"/>
        </w:rPr>
      </w:r>
      <w:r w:rsidR="00D972E7"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7" w:tooltip="Curry, 2013 #2305" w:history="1">
        <w:r w:rsidR="000F07FA" w:rsidRPr="00EF2A4D">
          <w:rPr>
            <w:rFonts w:ascii="Book Antiqua" w:hAnsi="Book Antiqua"/>
            <w:noProof/>
            <w:sz w:val="24"/>
            <w:szCs w:val="24"/>
            <w:vertAlign w:val="superscript"/>
          </w:rPr>
          <w:t>7</w:t>
        </w:r>
      </w:hyperlink>
      <w:r w:rsidR="00B71CFA" w:rsidRPr="00EF2A4D">
        <w:rPr>
          <w:rFonts w:ascii="Book Antiqua" w:hAnsi="Book Antiqua"/>
          <w:noProof/>
          <w:sz w:val="24"/>
          <w:szCs w:val="24"/>
          <w:vertAlign w:val="superscript"/>
        </w:rPr>
        <w:t>]</w:t>
      </w:r>
      <w:r w:rsidR="00D972E7" w:rsidRPr="00EF2A4D">
        <w:rPr>
          <w:rFonts w:ascii="Book Antiqua" w:hAnsi="Book Antiqua"/>
          <w:sz w:val="24"/>
          <w:szCs w:val="24"/>
        </w:rPr>
        <w:fldChar w:fldCharType="end"/>
      </w:r>
      <w:r w:rsidR="00EB4629" w:rsidRPr="00EF2A4D">
        <w:rPr>
          <w:rFonts w:ascii="Book Antiqua" w:hAnsi="Book Antiqua"/>
          <w:sz w:val="24"/>
          <w:szCs w:val="24"/>
        </w:rPr>
        <w:t xml:space="preserve">. </w:t>
      </w:r>
      <w:r w:rsidR="00796824" w:rsidRPr="00EF2A4D">
        <w:rPr>
          <w:rFonts w:ascii="Book Antiqua" w:hAnsi="Book Antiqua"/>
          <w:sz w:val="24"/>
          <w:szCs w:val="24"/>
          <w:lang w:val="en-US"/>
        </w:rPr>
        <w:t xml:space="preserve">Although </w:t>
      </w:r>
      <w:r w:rsidR="00CE7022" w:rsidRPr="00EF2A4D">
        <w:rPr>
          <w:rFonts w:ascii="Book Antiqua" w:hAnsi="Book Antiqua"/>
          <w:sz w:val="24"/>
          <w:szCs w:val="24"/>
          <w:lang w:val="en-US"/>
        </w:rPr>
        <w:t xml:space="preserve">promising </w:t>
      </w:r>
      <w:r w:rsidR="00796824" w:rsidRPr="00EF2A4D">
        <w:rPr>
          <w:rFonts w:ascii="Book Antiqua" w:hAnsi="Book Antiqua"/>
          <w:sz w:val="24"/>
          <w:szCs w:val="24"/>
          <w:lang w:val="en-US"/>
        </w:rPr>
        <w:t>results</w:t>
      </w:r>
      <w:r w:rsidR="00BB0084" w:rsidRPr="00EF2A4D">
        <w:rPr>
          <w:rFonts w:ascii="Book Antiqua" w:hAnsi="Book Antiqua"/>
          <w:sz w:val="24"/>
          <w:szCs w:val="24"/>
          <w:lang w:val="en-US"/>
        </w:rPr>
        <w:t xml:space="preserve"> have been presented</w:t>
      </w:r>
      <w:r w:rsidR="00796824" w:rsidRPr="00EF2A4D">
        <w:rPr>
          <w:rFonts w:ascii="Book Antiqua" w:hAnsi="Book Antiqua"/>
          <w:sz w:val="24"/>
          <w:szCs w:val="24"/>
          <w:lang w:val="en-US"/>
        </w:rPr>
        <w:t xml:space="preserve"> of stud</w:t>
      </w:r>
      <w:r w:rsidR="00966578" w:rsidRPr="00EF2A4D">
        <w:rPr>
          <w:rFonts w:ascii="Book Antiqua" w:hAnsi="Book Antiqua"/>
          <w:sz w:val="24"/>
          <w:szCs w:val="24"/>
          <w:lang w:val="en-US"/>
        </w:rPr>
        <w:t>ies</w:t>
      </w:r>
      <w:r w:rsidR="00796824" w:rsidRPr="00EF2A4D">
        <w:rPr>
          <w:rFonts w:ascii="Book Antiqua" w:hAnsi="Book Antiqua"/>
          <w:sz w:val="24"/>
          <w:szCs w:val="24"/>
          <w:lang w:val="en-US"/>
        </w:rPr>
        <w:t xml:space="preserve"> investigating the effect of </w:t>
      </w:r>
      <w:r w:rsidR="00966578" w:rsidRPr="00EF2A4D">
        <w:rPr>
          <w:rFonts w:ascii="Book Antiqua" w:hAnsi="Book Antiqua"/>
          <w:sz w:val="24"/>
          <w:szCs w:val="24"/>
          <w:lang w:val="en-US"/>
        </w:rPr>
        <w:t>DAA-based regimens</w:t>
      </w:r>
      <w:r w:rsidR="00796824" w:rsidRPr="00EF2A4D">
        <w:rPr>
          <w:rFonts w:ascii="Book Antiqua" w:hAnsi="Book Antiqua"/>
          <w:sz w:val="24"/>
          <w:szCs w:val="24"/>
          <w:lang w:val="en-US"/>
        </w:rPr>
        <w:t xml:space="preserve"> </w:t>
      </w:r>
      <w:r w:rsidR="00966578" w:rsidRPr="00EF2A4D">
        <w:rPr>
          <w:rFonts w:ascii="Book Antiqua" w:hAnsi="Book Antiqua"/>
          <w:sz w:val="24"/>
          <w:szCs w:val="24"/>
        </w:rPr>
        <w:t>in patien</w:t>
      </w:r>
      <w:r w:rsidR="00D128CF">
        <w:rPr>
          <w:rFonts w:ascii="Book Antiqua" w:hAnsi="Book Antiqua"/>
          <w:sz w:val="24"/>
          <w:szCs w:val="24"/>
        </w:rPr>
        <w:t>ts suffering from recurrent HCV</w:t>
      </w:r>
      <w:r w:rsidR="003635EA" w:rsidRPr="00EF2A4D">
        <w:rPr>
          <w:rFonts w:ascii="Book Antiqua" w:hAnsi="Book Antiqua"/>
          <w:sz w:val="24"/>
          <w:szCs w:val="24"/>
        </w:rPr>
        <w:fldChar w:fldCharType="begin">
          <w:fldData xml:space="preserve">PEVuZE5vdGU+PENpdGU+PEF1dGhvcj5DaGFybHRvbjwvQXV0aG9yPjxZZWFyPjIwMTM8L1llYXI+
PFJlY051bT4xNzY1PC9SZWNOdW0+PERpc3BsYXlUZXh0PjxzdHlsZSBmYWNlPSJzdXBlcnNjcmlw
dCI+WzgtMTBdPC9zdHlsZT48L0Rpc3BsYXlUZXh0PjxyZWNvcmQ+PHJlYy1udW1iZXI+MTc2NTwv
cmVjLW51bWJlcj48Zm9yZWlnbi1rZXlzPjxrZXkgYXBwPSJFTiIgZGItaWQ9InYweHd2ZWRyMnRl
ZGFxZTl6MjV4YXY5NGRkZWZhdHhhdnAwNSIgdGltZXN0YW1wPSIxMzkxODYwNjg3Ij4xNzY1PC9r
ZXk+PC9mb3JlaWduLWtleXM+PHJlZi10eXBlIG5hbWU9IkpvdXJuYWwgQXJ0aWNsZSI+MTc8L3Jl
Zi10eXBlPjxjb250cmlidXRvcnM+PGF1dGhvcnM+PGF1dGhvcj5DaGFybHRvbiwgTS4gUi48L2F1
dGhvcj48YXV0aG9yPkdhbmUsIEUuIEouPC9hdXRob3I+PGF1dGhvcj5NYW5ucywgTS4gUC48L2F1
dGhvcj48YXV0aG9yPkJyb3duLCBSLiBTLjwvYXV0aG9yPjxhdXRob3I+Q3VycnksIE0uIFAuPC9h
dXRob3I+PGF1dGhvcj5Ld28sIFAuIFkuPC9hdXRob3I+PGF1dGhvcj5Gb250YW5hLCBSLiBKLjwv
YXV0aG9yPjxhdXRob3I+R2lscm95LCBSLjwvYXV0aG9yPjxhdXRob3I+VGVwZXJtYW4sIEwuIFcu
PC9hdXRob3I+PGF1dGhvcj5NdWlyLCBBLiBKLjwvYXV0aG9yPjxhdXRob3I+TWNIdXRjaGlzb24s
IEouIEcuPC9hdXRob3I+PGF1dGhvcj5TeW1vbmRzLCBXLiBULjwvYXV0aG9yPjxhdXRob3I+RGVu
bmluZywgSi4gTS48L2F1dGhvcj48YXV0aG9yPk1jTmFpciwgTC48L2F1dGhvcj48YXV0aG9yPkFy
dGVyYnVybiwgUy48L2F1dGhvcj48YXV0aG9yPlRlcnJhdWx0LCBOLjwvYXV0aG9yPjxhdXRob3I+
U2FtdWVsLCBELjwvYXV0aG9yPjxhdXRob3I+Rm9ybnMsIFguPC9hdXRob3I+PC9hdXRob3JzPjwv
Y29udHJpYnV0b3JzPjxhdXRoLWFkZHJlc3M+TWF5byBDbGluLCBSb2NoZXN0ZXIsIE1OIFVTQSYj
eEQ7QXVja2xhbmQgQ2l0eSBIb3NwLCBBdWNrbGFuZCwgTmV3IFplYWxhbmQmI3hEO0hhbm5vdmVy
IE1lZCBTY2gsIEhhbm5vdmVyLCBHZXJtYW55JiN4RDtDb2x1bWJpYSBVbml2LCBOZXcgWW9yaywg
TlkgVVNBJiN4RDtCZXRoIElzcmFlbCBEZWFjb25lc3MgTWVkIEN0ciwgQm9zdG9uLCBNQSAwMjIx
NSBVU0EmI3hEO0luZGlhbmEgU2NoIE1lZCwgSW5kaWFuYXBvbGlzLCBJTiBVU0EmI3hEO1VuaXYg
TWljaGlnYW4sIEFubiBBcmJvciwgTUkgNDgxMDkgVVNBJiN4RDtVbml2IEthbnNhcywgTWVkIEN0
ciwgTGF3cmVuY2UsIEtTIDY2MDQ1IFVTQSYjeEQ7TllVIE1lZCBDdHIsIE5ldyBZb3JrLCBOWSAx
MDAxNiBVU0EmI3hEO0R1a2UgVW5pdiwgTWVkIEN0ciwgRHVyaGFtLCBOQyBVU0EmI3hEO0dpbGVh
ZCBTY2ksIEZvc3RlciBDaXR5LCBDQSBVU0EmI3hEO1VuaXYgQ2FsaWYgU2FuIEZyYW5jaXNjbywg
U2FuIEZyYW5jaXNjbywgQ0EgOTQxNDMgVVNBJiN4RDtVbml2IFBhcmlzIDExLCBWaWxsZWp1aWYs
IEZyYW5jZSYjeEQ7SG9zcCBDbGluIEJhcmNlbG9uYSwgTGl2ZXIgVW5pdCwgQmFyY2Vsb25hLCBT
cGFpbjwvYXV0aC1hZGRyZXNzPjx0aXRsZXM+PHRpdGxlPlNvZm9zYnV2aXIgYW5kIFJpYmF2aXJp
biBmb3IgdGhlIFRyZWF0bWVudCBvZiBFc3RhYmxpc2hlZCBSZWN1cnJlbnQgSGVwYXRpdGlzIEMg
SW5mZWN0aW9uIEFmdGVyIExpdmVyIFRyYW5zcGxhbnRhdGlvbjogUHJlbGltaW5hcnkgUmVzdWx0
cyBvZiBhIFByb3NwZWN0aXZlLCBNdWx0aWNlbnRlciBTdHVkeT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M3OGEtMTM3OGE8L3BhZ2Vz
Pjx2b2x1bWU+NTg8L3ZvbHVtZT48bnVtYmVyPjY8L251bWJlcj48ZGF0ZXM+PHllYXI+MjAxMzwv
eWVhcj48cHViLWRhdGVzPjxkYXRlPkRlYzwvZGF0ZT48L3B1Yi1kYXRlcz48L2RhdGVzPjxpc2Ju
PjAyNzAtOTEzOTwvaXNibj48YWNjZXNzaW9uLW51bT5XT1M6MDAwMzI3Mzg1MDAwMDAzPC9hY2Nl
c3Npb24tbnVtPjx1cmxzPjxyZWxhdGVkLXVybHM+PHVybD4mbHQ7R28gdG8gSVNJJmd0OzovL1dP
UzowMDAzMjczODUwMDAwMDM8L3VybD48L3JlbGF0ZWQtdXJscz48L3VybHM+PGxhbmd1YWdlPkVu
Z2xpc2g8L2xhbmd1YWdlPjwvcmVjb3JkPjwvQ2l0ZT48Q2l0ZT48QXV0aG9yPkZvcm5zPC9BdXRo
b3I+PFllYXI+MjAxMzwvWWVhcj48UmVjTnVtPjIxNzI8L1JlY051bT48cmVjb3JkPjxyZWMtbnVt
YmVyPjIxNzI8L3JlYy1udW1iZXI+PGZvcmVpZ24ta2V5cz48a2V5IGFwcD0iRU4iIGRiLWlkPSJ2
MHh3dmVkcjJ0ZWRhcWU5ejI1eGF2OTRkZGVmYXR4YXZwMDUiIHRpbWVzdGFtcD0iMTM5NjM3MzEy
MiI+MjE3Mjwva2V5PjwvZm9yZWlnbi1rZXlzPjxyZWYtdHlwZSBuYW1lPSJKb3VybmFsIEFydGlj
bGUiPjE3PC9yZWYtdHlwZT48Y29udHJpYnV0b3JzPjxhdXRob3JzPjxhdXRob3I+Rm9ybnMsIFgu
PC9hdXRob3I+PGF1dGhvcj5Gb250YW5hLCBSLiBKLjwvYXV0aG9yPjxhdXRob3I+TW9vbmthLCBE
LjwvYXV0aG9yPjxhdXRob3I+TWNIdXRjaGlzb24sIEouIEcuPC9hdXRob3I+PGF1dGhvcj5TeW1v
bmRzLCBXLiBULjwvYXV0aG9yPjxhdXRob3I+RGVubmluZywgSi4gTS48L2F1dGhvcj48YXV0aG9y
Pk1jTmFpciwgTC48L2F1dGhvcj48YXV0aG9yPkNoYW5nLCBQLjwvYXV0aG9yPjxhdXRob3I+S2l2
ZXR0LCBWLiBBLjwvYXV0aG9yPjxhdXRob3I+U2hpZmZtYW4sIE0uIEwuPC9hdXRob3I+PGF1dGhv
cj5DaGFybHRvbiwgTS4gUi48L2F1dGhvcj48L2F1dGhvcnM+PC9jb250cmlidXRvcnM+PGF1dGgt
YWRkcmVzcz5Ib3NwIENsaW4gQmFyY2Vsb25hLCBMaXZlciBVbml0LCBCYXJjZWxvbmEsIFNwYWlu
JiN4RDtVbml2IE1pY2hpZ2FuLCBBbm4gQXJib3IsIE1JIDQ4MTA5IFVTQSYjeEQ7SGVucnkgRm9y
ZCBIbHRoIFN5c3QsIERldHJvaXQsIE1JIFVTQSYjeEQ7R2lsZWFkIFNjaSBJbmMsIEZvc3RlciBD
aXR5LCBDQSA5NDQwNCBVU0EmI3hEO0xpdmVyIEluc3QgVmlyZ2luaWEsIFJpY2htb25kLCBWQSBV
U0EmI3hEO01heW8gQ2xpbiwgUm9jaGVzdGVyLCBNTiBVU0E8L2F1dGgtYWRkcmVzcz48dGl0bGVz
Pjx0aXRsZT5Jbml0aWFsIEV2YWx1YXRpb24gb2YgdGhlIFNvZm9zYnV2aXIgQ29tcGFzc2lvbmF0
ZSBVc2UgUHJvZ3JhbSBmb3IgUGF0aWVudHMgd2l0aCBTZXZlcmUgUmVjdXJyZW50IEhDViBGb2xs
b3dpbmcgTGl2ZXIgVHJhbnNwbGFudGF0aW9u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3MzJhLTczM2E8L3BhZ2VzPjx2b2x1bWU+NTg8
L3ZvbHVtZT48ZGF0ZXM+PHllYXI+MjAxMzwveWVhcj48cHViLWRhdGVzPjxkYXRlPk9jdDwvZGF0
ZT48L3B1Yi1kYXRlcz48L2RhdGVzPjxpc2JuPjAyNzAtOTEzOTwvaXNibj48YWNjZXNzaW9uLW51
bT5XT1M6MDAwMzMwMjUyMjAzMjUxPC9hY2Nlc3Npb24tbnVtPjx1cmxzPjxyZWxhdGVkLXVybHM+
PHVybD4mbHQ7R28gdG8gSVNJJmd0OzovL1dPUzowMDAzMzAyNTIyMDMyNTE8L3VybD48L3JlbGF0
ZWQtdXJscz48L3VybHM+PGxhbmd1YWdlPkVuZ2xpc2g8L2xhbmd1YWdlPjwvcmVjb3JkPjwvQ2l0
ZT48Q2l0ZT48QXV0aG9yPkt3bzwvQXV0aG9yPjxZZWFyPjIwMTQ8L1llYXI+PFJlY051bT4yMjgx
PC9SZWNOdW0+PHJlY29yZD48cmVjLW51bWJlcj4yMjgxPC9yZWMtbnVtYmVyPjxmb3JlaWduLWtl
eXM+PGtleSBhcHA9IkVOIiBkYi1pZD0idjB4d3ZlZHIydGVkYXFlOXoyNXhhdjk0ZGRlZmF0eGF2
cDA1IiB0aW1lc3RhbXA9IjEzOTkwNDMyNzYiPjIyODE8L2tleT48L2ZvcmVpZ24ta2V5cz48cmVm
LXR5cGUgbmFtZT0iSm91cm5hbCBBcnRpY2xlIj4xNzwvcmVmLXR5cGU+PGNvbnRyaWJ1dG9ycz48
YXV0aG9ycz48YXV0aG9yPkt3bywgUC4gPC9hdXRob3I+PGF1dGhvcj5NYW50cnksIFAuPC9hdXRo
b3I+PGF1dGhvcj5Db2FrbGV5LCBFLjwvYXV0aG9yPjxhdXRob3I+VGUsIEguPC9hdXRob3I+PGF1
dGhvcj5WYXJnYXMsIEguPC9hdXRob3I+PGF1dGhvcj5Ccm93biwgUi48L2F1dGhvcj48YXV0aG9y
PkdvcmRvbiwgRi48L2F1dGhvcj48YXV0aG9yPkxldml0c2t5LCBKLjwvYXV0aG9yPjxhdXRob3I+
VGVycmF1bHQsIE4uPC9hdXRob3I+PGF1dGhvcj5CdXJ0b24sIEouPC9hdXRob3I+PGF1dGhvcj5Y
aWUsIFcuPC9hdXRob3I+PGF1dGhvcj5TZXR6ZSwgQy48L2F1dGhvcj48YXV0aG9yPkJhZHJpLCBQ
LjwvYXV0aG9yPjxhdXRob3I+VmlsY2hleiwgUi48L2F1dGhvcj48YXV0aG9yPkZvcm5zLCBYLjwv
YXV0aG9yPjwvYXV0aG9ycz48L2NvbnRyaWJ1dG9ycz48dGl0bGVzPjx0aXRsZT5SZXN1bHRzIG9m
IHRoZSBwaGFzZSAyIHN0dWR5IE0xMi05OTk6IEludGVyZmVyb24tZnJlZSByZWdpbWVuIG9mIEFC
VC00NTAvci9BQlQtMjY3ICsgQUJULTMzMyArIHJpYmF2aXJpbiBpbiBsaXZlciB0cmFuc3BsYW50
IHJlY2lwaWVudHMgd2l0aCByZWN1cnJlbnQgSENWIGdlbm90eXBlIDEgaW5mZWN0aW9uPC90aXRs
ZT48c2Vjb25kYXJ5LXRpdGxlPkogSGVwYXRvbDwvc2Vjb25kYXJ5LXRpdGxlPjxhbHQtdGl0bGU+
Sm91cm5hbCBvZiBIZXBhdG9sb2d5PC9hbHQtdGl0bGU+PC90aXRsZXM+PHBlcmlvZGljYWw+PGZ1
bGwtdGl0bGU+SiBIZXBhdG9sPC9mdWxsLXRpdGxlPjwvcGVyaW9kaWNhbD48YWx0LXBlcmlvZGlj
YWw+PGZ1bGwtdGl0bGU+Sm91cm5hbCBvZiBIZXBhdG9sb2d5PC9mdWxsLXRpdGxlPjwvYWx0LXBl
cmlvZGljYWw+PHBhZ2VzPnM0Ny1zNDg8L3BhZ2VzPjx2b2x1bWU+NjA8L3ZvbHVtZT48ZGF0ZXM+
PHllYXI+MjAxNDwveWVhcj48cHViLWRhdGVzPjxkYXRlPkFwcjwvZGF0ZT48L3B1Yi1kYXRlcz48
L2RhdGVzPjx1cmxzPjwvdXJscz48L3JlY29yZD48L0Np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DaGFybHRvbjwvQXV0aG9yPjxZZWFyPjIwMTM8L1llYXI+
PFJlY051bT4xNzY1PC9SZWNOdW0+PERpc3BsYXlUZXh0PjxzdHlsZSBmYWNlPSJzdXBlcnNjcmlw
dCI+WzgtMTBdPC9zdHlsZT48L0Rpc3BsYXlUZXh0PjxyZWNvcmQ+PHJlYy1udW1iZXI+MTc2NTwv
cmVjLW51bWJlcj48Zm9yZWlnbi1rZXlzPjxrZXkgYXBwPSJFTiIgZGItaWQ9InYweHd2ZWRyMnRl
ZGFxZTl6MjV4YXY5NGRkZWZhdHhhdnAwNSIgdGltZXN0YW1wPSIxMzkxODYwNjg3Ij4xNzY1PC9r
ZXk+PC9mb3JlaWduLWtleXM+PHJlZi10eXBlIG5hbWU9IkpvdXJuYWwgQXJ0aWNsZSI+MTc8L3Jl
Zi10eXBlPjxjb250cmlidXRvcnM+PGF1dGhvcnM+PGF1dGhvcj5DaGFybHRvbiwgTS4gUi48L2F1
dGhvcj48YXV0aG9yPkdhbmUsIEUuIEouPC9hdXRob3I+PGF1dGhvcj5NYW5ucywgTS4gUC48L2F1
dGhvcj48YXV0aG9yPkJyb3duLCBSLiBTLjwvYXV0aG9yPjxhdXRob3I+Q3VycnksIE0uIFAuPC9h
dXRob3I+PGF1dGhvcj5Ld28sIFAuIFkuPC9hdXRob3I+PGF1dGhvcj5Gb250YW5hLCBSLiBKLjwv
YXV0aG9yPjxhdXRob3I+R2lscm95LCBSLjwvYXV0aG9yPjxhdXRob3I+VGVwZXJtYW4sIEwuIFcu
PC9hdXRob3I+PGF1dGhvcj5NdWlyLCBBLiBKLjwvYXV0aG9yPjxhdXRob3I+TWNIdXRjaGlzb24s
IEouIEcuPC9hdXRob3I+PGF1dGhvcj5TeW1vbmRzLCBXLiBULjwvYXV0aG9yPjxhdXRob3I+RGVu
bmluZywgSi4gTS48L2F1dGhvcj48YXV0aG9yPk1jTmFpciwgTC48L2F1dGhvcj48YXV0aG9yPkFy
dGVyYnVybiwgUy48L2F1dGhvcj48YXV0aG9yPlRlcnJhdWx0LCBOLjwvYXV0aG9yPjxhdXRob3I+
U2FtdWVsLCBELjwvYXV0aG9yPjxhdXRob3I+Rm9ybnMsIFguPC9hdXRob3I+PC9hdXRob3JzPjwv
Y29udHJpYnV0b3JzPjxhdXRoLWFkZHJlc3M+TWF5byBDbGluLCBSb2NoZXN0ZXIsIE1OIFVTQSYj
eEQ7QXVja2xhbmQgQ2l0eSBIb3NwLCBBdWNrbGFuZCwgTmV3IFplYWxhbmQmI3hEO0hhbm5vdmVy
IE1lZCBTY2gsIEhhbm5vdmVyLCBHZXJtYW55JiN4RDtDb2x1bWJpYSBVbml2LCBOZXcgWW9yaywg
TlkgVVNBJiN4RDtCZXRoIElzcmFlbCBEZWFjb25lc3MgTWVkIEN0ciwgQm9zdG9uLCBNQSAwMjIx
NSBVU0EmI3hEO0luZGlhbmEgU2NoIE1lZCwgSW5kaWFuYXBvbGlzLCBJTiBVU0EmI3hEO1VuaXYg
TWljaGlnYW4sIEFubiBBcmJvciwgTUkgNDgxMDkgVVNBJiN4RDtVbml2IEthbnNhcywgTWVkIEN0
ciwgTGF3cmVuY2UsIEtTIDY2MDQ1IFVTQSYjeEQ7TllVIE1lZCBDdHIsIE5ldyBZb3JrLCBOWSAx
MDAxNiBVU0EmI3hEO0R1a2UgVW5pdiwgTWVkIEN0ciwgRHVyaGFtLCBOQyBVU0EmI3hEO0dpbGVh
ZCBTY2ksIEZvc3RlciBDaXR5LCBDQSBVU0EmI3hEO1VuaXYgQ2FsaWYgU2FuIEZyYW5jaXNjbywg
U2FuIEZyYW5jaXNjbywgQ0EgOTQxNDMgVVNBJiN4RDtVbml2IFBhcmlzIDExLCBWaWxsZWp1aWYs
IEZyYW5jZSYjeEQ7SG9zcCBDbGluIEJhcmNlbG9uYSwgTGl2ZXIgVW5pdCwgQmFyY2Vsb25hLCBT
cGFpbjwvYXV0aC1hZGRyZXNzPjx0aXRsZXM+PHRpdGxlPlNvZm9zYnV2aXIgYW5kIFJpYmF2aXJp
biBmb3IgdGhlIFRyZWF0bWVudCBvZiBFc3RhYmxpc2hlZCBSZWN1cnJlbnQgSGVwYXRpdGlzIEMg
SW5mZWN0aW9uIEFmdGVyIExpdmVyIFRyYW5zcGxhbnRhdGlvbjogUHJlbGltaW5hcnkgUmVzdWx0
cyBvZiBhIFByb3NwZWN0aXZlLCBNdWx0aWNlbnRlciBTdHVkeT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TM3OGEtMTM3OGE8L3BhZ2Vz
Pjx2b2x1bWU+NTg8L3ZvbHVtZT48bnVtYmVyPjY8L251bWJlcj48ZGF0ZXM+PHllYXI+MjAxMzwv
eWVhcj48cHViLWRhdGVzPjxkYXRlPkRlYzwvZGF0ZT48L3B1Yi1kYXRlcz48L2RhdGVzPjxpc2Ju
PjAyNzAtOTEzOTwvaXNibj48YWNjZXNzaW9uLW51bT5XT1M6MDAwMzI3Mzg1MDAwMDAzPC9hY2Nl
c3Npb24tbnVtPjx1cmxzPjxyZWxhdGVkLXVybHM+PHVybD4mbHQ7R28gdG8gSVNJJmd0OzovL1dP
UzowMDAzMjczODUwMDAwMDM8L3VybD48L3JlbGF0ZWQtdXJscz48L3VybHM+PGxhbmd1YWdlPkVu
Z2xpc2g8L2xhbmd1YWdlPjwvcmVjb3JkPjwvQ2l0ZT48Q2l0ZT48QXV0aG9yPkZvcm5zPC9BdXRo
b3I+PFllYXI+MjAxMzwvWWVhcj48UmVjTnVtPjIxNzI8L1JlY051bT48cmVjb3JkPjxyZWMtbnVt
YmVyPjIxNzI8L3JlYy1udW1iZXI+PGZvcmVpZ24ta2V5cz48a2V5IGFwcD0iRU4iIGRiLWlkPSJ2
MHh3dmVkcjJ0ZWRhcWU5ejI1eGF2OTRkZGVmYXR4YXZwMDUiIHRpbWVzdGFtcD0iMTM5NjM3MzEy
MiI+MjE3Mjwva2V5PjwvZm9yZWlnbi1rZXlzPjxyZWYtdHlwZSBuYW1lPSJKb3VybmFsIEFydGlj
bGUiPjE3PC9yZWYtdHlwZT48Y29udHJpYnV0b3JzPjxhdXRob3JzPjxhdXRob3I+Rm9ybnMsIFgu
PC9hdXRob3I+PGF1dGhvcj5Gb250YW5hLCBSLiBKLjwvYXV0aG9yPjxhdXRob3I+TW9vbmthLCBE
LjwvYXV0aG9yPjxhdXRob3I+TWNIdXRjaGlzb24sIEouIEcuPC9hdXRob3I+PGF1dGhvcj5TeW1v
bmRzLCBXLiBULjwvYXV0aG9yPjxhdXRob3I+RGVubmluZywgSi4gTS48L2F1dGhvcj48YXV0aG9y
Pk1jTmFpciwgTC48L2F1dGhvcj48YXV0aG9yPkNoYW5nLCBQLjwvYXV0aG9yPjxhdXRob3I+S2l2
ZXR0LCBWLiBBLjwvYXV0aG9yPjxhdXRob3I+U2hpZmZtYW4sIE0uIEwuPC9hdXRob3I+PGF1dGhv
cj5DaGFybHRvbiwgTS4gUi48L2F1dGhvcj48L2F1dGhvcnM+PC9jb250cmlidXRvcnM+PGF1dGgt
YWRkcmVzcz5Ib3NwIENsaW4gQmFyY2Vsb25hLCBMaXZlciBVbml0LCBCYXJjZWxvbmEsIFNwYWlu
JiN4RDtVbml2IE1pY2hpZ2FuLCBBbm4gQXJib3IsIE1JIDQ4MTA5IFVTQSYjeEQ7SGVucnkgRm9y
ZCBIbHRoIFN5c3QsIERldHJvaXQsIE1JIFVTQSYjeEQ7R2lsZWFkIFNjaSBJbmMsIEZvc3RlciBD
aXR5LCBDQSA5NDQwNCBVU0EmI3hEO0xpdmVyIEluc3QgVmlyZ2luaWEsIFJpY2htb25kLCBWQSBV
U0EmI3hEO01heW8gQ2xpbiwgUm9jaGVzdGVyLCBNTiBVU0E8L2F1dGgtYWRkcmVzcz48dGl0bGVz
Pjx0aXRsZT5Jbml0aWFsIEV2YWx1YXRpb24gb2YgdGhlIFNvZm9zYnV2aXIgQ29tcGFzc2lvbmF0
ZSBVc2UgUHJvZ3JhbSBmb3IgUGF0aWVudHMgd2l0aCBTZXZlcmUgUmVjdXJyZW50IEhDViBGb2xs
b3dpbmcgTGl2ZXIgVHJhbnNwbGFudGF0aW9u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3MzJhLTczM2E8L3BhZ2VzPjx2b2x1bWU+NTg8
L3ZvbHVtZT48ZGF0ZXM+PHllYXI+MjAxMzwveWVhcj48cHViLWRhdGVzPjxkYXRlPk9jdDwvZGF0
ZT48L3B1Yi1kYXRlcz48L2RhdGVzPjxpc2JuPjAyNzAtOTEzOTwvaXNibj48YWNjZXNzaW9uLW51
bT5XT1M6MDAwMzMwMjUyMjAzMjUxPC9hY2Nlc3Npb24tbnVtPjx1cmxzPjxyZWxhdGVkLXVybHM+
PHVybD4mbHQ7R28gdG8gSVNJJmd0OzovL1dPUzowMDAzMzAyNTIyMDMyNTE8L3VybD48L3JlbGF0
ZWQtdXJscz48L3VybHM+PGxhbmd1YWdlPkVuZ2xpc2g8L2xhbmd1YWdlPjwvcmVjb3JkPjwvQ2l0
ZT48Q2l0ZT48QXV0aG9yPkt3bzwvQXV0aG9yPjxZZWFyPjIwMTQ8L1llYXI+PFJlY051bT4yMjgx
PC9SZWNOdW0+PHJlY29yZD48cmVjLW51bWJlcj4yMjgxPC9yZWMtbnVtYmVyPjxmb3JlaWduLWtl
eXM+PGtleSBhcHA9IkVOIiBkYi1pZD0idjB4d3ZlZHIydGVkYXFlOXoyNXhhdjk0ZGRlZmF0eGF2
cDA1IiB0aW1lc3RhbXA9IjEzOTkwNDMyNzYiPjIyODE8L2tleT48L2ZvcmVpZ24ta2V5cz48cmVm
LXR5cGUgbmFtZT0iSm91cm5hbCBBcnRpY2xlIj4xNzwvcmVmLXR5cGU+PGNvbnRyaWJ1dG9ycz48
YXV0aG9ycz48YXV0aG9yPkt3bywgUC4gPC9hdXRob3I+PGF1dGhvcj5NYW50cnksIFAuPC9hdXRo
b3I+PGF1dGhvcj5Db2FrbGV5LCBFLjwvYXV0aG9yPjxhdXRob3I+VGUsIEguPC9hdXRob3I+PGF1
dGhvcj5WYXJnYXMsIEguPC9hdXRob3I+PGF1dGhvcj5Ccm93biwgUi48L2F1dGhvcj48YXV0aG9y
PkdvcmRvbiwgRi48L2F1dGhvcj48YXV0aG9yPkxldml0c2t5LCBKLjwvYXV0aG9yPjxhdXRob3I+
VGVycmF1bHQsIE4uPC9hdXRob3I+PGF1dGhvcj5CdXJ0b24sIEouPC9hdXRob3I+PGF1dGhvcj5Y
aWUsIFcuPC9hdXRob3I+PGF1dGhvcj5TZXR6ZSwgQy48L2F1dGhvcj48YXV0aG9yPkJhZHJpLCBQ
LjwvYXV0aG9yPjxhdXRob3I+VmlsY2hleiwgUi48L2F1dGhvcj48YXV0aG9yPkZvcm5zLCBYLjwv
YXV0aG9yPjwvYXV0aG9ycz48L2NvbnRyaWJ1dG9ycz48dGl0bGVzPjx0aXRsZT5SZXN1bHRzIG9m
IHRoZSBwaGFzZSAyIHN0dWR5IE0xMi05OTk6IEludGVyZmVyb24tZnJlZSByZWdpbWVuIG9mIEFC
VC00NTAvci9BQlQtMjY3ICsgQUJULTMzMyArIHJpYmF2aXJpbiBpbiBsaXZlciB0cmFuc3BsYW50
IHJlY2lwaWVudHMgd2l0aCByZWN1cnJlbnQgSENWIGdlbm90eXBlIDEgaW5mZWN0aW9uPC90aXRs
ZT48c2Vjb25kYXJ5LXRpdGxlPkogSGVwYXRvbDwvc2Vjb25kYXJ5LXRpdGxlPjxhbHQtdGl0bGU+
Sm91cm5hbCBvZiBIZXBhdG9sb2d5PC9hbHQtdGl0bGU+PC90aXRsZXM+PHBlcmlvZGljYWw+PGZ1
bGwtdGl0bGU+SiBIZXBhdG9sPC9mdWxsLXRpdGxlPjwvcGVyaW9kaWNhbD48YWx0LXBlcmlvZGlj
YWw+PGZ1bGwtdGl0bGU+Sm91cm5hbCBvZiBIZXBhdG9sb2d5PC9mdWxsLXRpdGxlPjwvYWx0LXBl
cmlvZGljYWw+PHBhZ2VzPnM0Ny1zNDg8L3BhZ2VzPjx2b2x1bWU+NjA8L3ZvbHVtZT48ZGF0ZXM+
PHllYXI+MjAxNDwveWVhcj48cHViLWRhdGVzPjxkYXRlPkFwcjwvZGF0ZT48L3B1Yi1kYXRlcz48
L2RhdGVzPjx1cmxzPjwvdXJscz48L3JlY29yZD48L0Np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8" w:tooltip="Charlton, 2013 #1765" w:history="1">
        <w:r w:rsidR="000F07FA" w:rsidRPr="00EF2A4D">
          <w:rPr>
            <w:rFonts w:ascii="Book Antiqua" w:hAnsi="Book Antiqua"/>
            <w:noProof/>
            <w:sz w:val="24"/>
            <w:szCs w:val="24"/>
            <w:vertAlign w:val="superscript"/>
          </w:rPr>
          <w:t>8-1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C02DCD" w:rsidRPr="00EF2A4D">
        <w:rPr>
          <w:rFonts w:ascii="Book Antiqua" w:hAnsi="Book Antiqua"/>
          <w:sz w:val="24"/>
          <w:szCs w:val="24"/>
          <w:lang w:val="en-US"/>
        </w:rPr>
        <w:t xml:space="preserve">, </w:t>
      </w:r>
      <w:r w:rsidR="0048180F" w:rsidRPr="00EF2A4D">
        <w:rPr>
          <w:rFonts w:ascii="Book Antiqua" w:hAnsi="Book Antiqua"/>
          <w:sz w:val="24"/>
          <w:szCs w:val="24"/>
          <w:lang w:val="en-US"/>
        </w:rPr>
        <w:t xml:space="preserve">today </w:t>
      </w:r>
      <w:r w:rsidR="00C02DCD" w:rsidRPr="00EF2A4D">
        <w:rPr>
          <w:rFonts w:ascii="Book Antiqua" w:hAnsi="Book Antiqua"/>
          <w:sz w:val="24"/>
          <w:szCs w:val="24"/>
          <w:lang w:val="en-US"/>
        </w:rPr>
        <w:t>no therapy exists that protects the liver graft from</w:t>
      </w:r>
      <w:r w:rsidR="00AA38A2" w:rsidRPr="00EF2A4D">
        <w:rPr>
          <w:rFonts w:ascii="Book Antiqua" w:hAnsi="Book Antiqua"/>
          <w:sz w:val="24"/>
          <w:szCs w:val="24"/>
          <w:lang w:val="en-US"/>
        </w:rPr>
        <w:t xml:space="preserve"> being</w:t>
      </w:r>
      <w:r w:rsidR="00C02DCD" w:rsidRPr="00EF2A4D">
        <w:rPr>
          <w:rFonts w:ascii="Book Antiqua" w:hAnsi="Book Antiqua"/>
          <w:sz w:val="24"/>
          <w:szCs w:val="24"/>
          <w:lang w:val="en-US"/>
        </w:rPr>
        <w:t xml:space="preserve"> infect</w:t>
      </w:r>
      <w:r w:rsidR="00AA38A2" w:rsidRPr="00EF2A4D">
        <w:rPr>
          <w:rFonts w:ascii="Book Antiqua" w:hAnsi="Book Antiqua"/>
          <w:sz w:val="24"/>
          <w:szCs w:val="24"/>
          <w:lang w:val="en-US"/>
        </w:rPr>
        <w:t>ed</w:t>
      </w:r>
      <w:r w:rsidR="001F210C" w:rsidRPr="00EF2A4D">
        <w:rPr>
          <w:rFonts w:ascii="Book Antiqua" w:hAnsi="Book Antiqua"/>
          <w:sz w:val="24"/>
          <w:szCs w:val="24"/>
          <w:lang w:val="en-US"/>
        </w:rPr>
        <w:t xml:space="preserve"> in viremic pre-transplant patients</w:t>
      </w:r>
      <w:r w:rsidR="00C02DCD" w:rsidRPr="00EF2A4D">
        <w:rPr>
          <w:rFonts w:ascii="Book Antiqua" w:hAnsi="Book Antiqua"/>
          <w:sz w:val="24"/>
          <w:szCs w:val="24"/>
          <w:lang w:val="en-US"/>
        </w:rPr>
        <w:t>.</w:t>
      </w:r>
    </w:p>
    <w:p w14:paraId="41777ADE" w14:textId="2801BA19" w:rsidR="005C6E78" w:rsidRPr="00EF2A4D" w:rsidRDefault="00237C36"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The viral entry process offers multiple targets for the development of alternative strategies</w:t>
      </w:r>
      <w:r w:rsidR="00A80D43" w:rsidRPr="00EF2A4D">
        <w:rPr>
          <w:rFonts w:ascii="Book Antiqua" w:hAnsi="Book Antiqua"/>
          <w:sz w:val="24"/>
          <w:szCs w:val="24"/>
          <w:lang w:val="en-US"/>
        </w:rPr>
        <w:t xml:space="preserve"> for the prevention of HCV recurrence</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Vercauteren&lt;/Author&gt;&lt;Year&gt;2012&lt;/Year&gt;&lt;RecNum&gt;786&lt;/RecNum&gt;&lt;DisplayText&gt;&lt;style face="superscript"&gt;[11]&lt;/style&gt;&lt;/DisplayText&gt;&lt;record&gt;&lt;rec-number&gt;786&lt;/rec-number&gt;&lt;foreign-keys&gt;&lt;key app="EN" db-id="v0xwvedr2tedaqe9z25xav94ddefatxavp05" timestamp="1351005963"&gt;786&lt;/key&gt;&lt;/foreign-keys&gt;&lt;ref-type name="Journal Article"&gt;17&lt;/ref-type&gt;&lt;contributors&gt;&lt;authors&gt;&lt;author&gt;Vercauteren, K.&lt;/author&gt;&lt;author&gt;Leroux-Roels, G.&lt;/author&gt;&lt;author&gt;Meuleman, P.&lt;/author&gt;&lt;/authors&gt;&lt;/contributors&gt;&lt;auth-address&gt;Meuleman, P&amp;#xD;Ghent Univ &amp;amp; Hosp, Ctr Vaccinol, De Pintelaan 185, B-9000 Ghent, Belgium&amp;#xD;Ghent Univ &amp;amp; Hosp, Ctr Vaccinol, De Pintelaan 185, B-9000 Ghent, Belgium&amp;#xD;Ghent Univ &amp;amp; Hosp, Ctr Vaccinol, B-9000 Ghent, Belgium&lt;/auth-address&gt;&lt;titles&gt;&lt;title&gt;Blocking HCV entry as potential antiviral therapy&lt;/title&gt;&lt;secondary-title&gt;Future Virol&lt;/secondary-title&gt;&lt;alt-title&gt;Future Virology&lt;/alt-title&gt;&lt;/titles&gt;&lt;alt-periodical&gt;&lt;full-title&gt;Future Virology&lt;/full-title&gt;&lt;/alt-periodical&gt;&lt;pages&gt;547-561&lt;/pages&gt;&lt;volume&gt;7&lt;/volume&gt;&lt;number&gt;6&lt;/number&gt;&lt;keywords&gt;&lt;keyword&gt;antiviral therapy&lt;/keyword&gt;&lt;keyword&gt;humanized mice&lt;/keyword&gt;&lt;keyword&gt;liver transplantation&lt;/keyword&gt;&lt;keyword&gt;viral entry&lt;/keyword&gt;&lt;keyword&gt;viral hepatitis&lt;/keyword&gt;&lt;keyword&gt;hepatitis-c-virus&lt;/keyword&gt;&lt;keyword&gt;human monoclonal-antibodies&lt;/keyword&gt;&lt;keyword&gt;b type-i&lt;/keyword&gt;&lt;keyword&gt;high-density-lipoprotein&lt;/keyword&gt;&lt;keyword&gt;scavenger receptor-bi&lt;/keyword&gt;&lt;keyword&gt;primary human hepatocytes&lt;/keyword&gt;&lt;keyword&gt;e2 envelope glycoprotein&lt;/keyword&gt;&lt;keyword&gt;serum amyloid-a&lt;/keyword&gt;&lt;keyword&gt;neutralizing antibodies&lt;/keyword&gt;&lt;keyword&gt;cell entry&lt;/keyword&gt;&lt;/keywords&gt;&lt;dates&gt;&lt;year&gt;2012&lt;/year&gt;&lt;pub-dates&gt;&lt;date&gt;Jun&lt;/date&gt;&lt;/pub-dates&gt;&lt;/dates&gt;&lt;isbn&gt;1746-0794&lt;/isbn&gt;&lt;accession-num&gt;WOS:000304731400007&lt;/accession-num&gt;&lt;urls&gt;&lt;related-urls&gt;&lt;url&gt;&amp;lt;Go to ISI&amp;gt;://WOS:000304731400007&lt;/url&gt;&lt;/related-urls&gt;&lt;/urls&gt;&lt;electronic-resource-num&gt;Doi 10.2217/Fvl.12.47&lt;/electronic-resource-num&gt;&lt;language&gt;English&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 w:tooltip="Vercauteren, 2012 #786" w:history="1">
        <w:r w:rsidR="000F07FA" w:rsidRPr="00EF2A4D">
          <w:rPr>
            <w:rFonts w:ascii="Book Antiqua" w:hAnsi="Book Antiqua"/>
            <w:noProof/>
            <w:sz w:val="24"/>
            <w:szCs w:val="24"/>
            <w:vertAlign w:val="superscript"/>
            <w:lang w:val="en-US"/>
          </w:rPr>
          <w:t>1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w:t>
      </w:r>
      <w:r w:rsidR="005E13C0" w:rsidRPr="00EF2A4D">
        <w:rPr>
          <w:rFonts w:ascii="Book Antiqua" w:hAnsi="Book Antiqua"/>
          <w:sz w:val="24"/>
          <w:szCs w:val="24"/>
          <w:lang w:val="en-US"/>
        </w:rPr>
        <w:t xml:space="preserve">The viral envelope glycoproteins, E1 and E2, are major components of the viral particle and </w:t>
      </w:r>
      <w:r w:rsidR="0073112B" w:rsidRPr="00EF2A4D">
        <w:rPr>
          <w:rFonts w:ascii="Book Antiqua" w:hAnsi="Book Antiqua"/>
          <w:sz w:val="24"/>
          <w:szCs w:val="24"/>
          <w:lang w:val="en-US"/>
        </w:rPr>
        <w:t>play a pivotal role in th</w:t>
      </w:r>
      <w:r w:rsidR="00AB2F92" w:rsidRPr="00EF2A4D">
        <w:rPr>
          <w:rFonts w:ascii="Book Antiqua" w:hAnsi="Book Antiqua"/>
          <w:sz w:val="24"/>
          <w:szCs w:val="24"/>
          <w:lang w:val="en-US"/>
        </w:rPr>
        <w:t>e</w:t>
      </w:r>
      <w:r w:rsidR="005E13C0" w:rsidRPr="00EF2A4D">
        <w:rPr>
          <w:rFonts w:ascii="Book Antiqua" w:hAnsi="Book Antiqua"/>
          <w:sz w:val="24"/>
          <w:szCs w:val="24"/>
          <w:lang w:val="en-US"/>
        </w:rPr>
        <w:t xml:space="preserve"> entry process. </w:t>
      </w:r>
      <w:r w:rsidR="007167B5" w:rsidRPr="00EF2A4D">
        <w:rPr>
          <w:rFonts w:ascii="Book Antiqua" w:hAnsi="Book Antiqua"/>
          <w:sz w:val="24"/>
          <w:szCs w:val="24"/>
          <w:lang w:val="en-US"/>
        </w:rPr>
        <w:t>The envelope protein</w:t>
      </w:r>
      <w:r w:rsidR="007F53E8" w:rsidRPr="00EF2A4D">
        <w:rPr>
          <w:rFonts w:ascii="Book Antiqua" w:hAnsi="Book Antiqua"/>
          <w:sz w:val="24"/>
          <w:szCs w:val="24"/>
          <w:lang w:val="en-US"/>
        </w:rPr>
        <w:t xml:space="preserve"> E2</w:t>
      </w:r>
      <w:r w:rsidR="007167B5" w:rsidRPr="00EF2A4D">
        <w:rPr>
          <w:rFonts w:ascii="Book Antiqua" w:hAnsi="Book Antiqua"/>
          <w:sz w:val="24"/>
          <w:szCs w:val="24"/>
          <w:lang w:val="en-US"/>
        </w:rPr>
        <w:t>,</w:t>
      </w:r>
      <w:r w:rsidR="0052391B" w:rsidRPr="00EF2A4D">
        <w:rPr>
          <w:rFonts w:ascii="Book Antiqua" w:hAnsi="Book Antiqua"/>
          <w:sz w:val="24"/>
          <w:szCs w:val="24"/>
          <w:lang w:val="en-US"/>
        </w:rPr>
        <w:t xml:space="preserve"> and</w:t>
      </w:r>
      <w:r w:rsidR="007167B5" w:rsidRPr="00EF2A4D">
        <w:rPr>
          <w:rFonts w:ascii="Book Antiqua" w:hAnsi="Book Antiqua"/>
          <w:sz w:val="24"/>
          <w:szCs w:val="24"/>
          <w:lang w:val="en-US"/>
        </w:rPr>
        <w:t xml:space="preserve"> especially </w:t>
      </w:r>
      <w:r w:rsidR="00DB6F65" w:rsidRPr="00EF2A4D">
        <w:rPr>
          <w:rFonts w:ascii="Book Antiqua" w:hAnsi="Book Antiqua"/>
          <w:sz w:val="24"/>
          <w:szCs w:val="24"/>
          <w:lang w:val="en-US"/>
        </w:rPr>
        <w:t xml:space="preserve">its </w:t>
      </w:r>
      <w:r w:rsidR="0052391B" w:rsidRPr="00EF2A4D">
        <w:rPr>
          <w:rFonts w:ascii="Book Antiqua" w:hAnsi="Book Antiqua"/>
          <w:sz w:val="24"/>
          <w:szCs w:val="24"/>
          <w:lang w:val="en-US"/>
        </w:rPr>
        <w:t>h</w:t>
      </w:r>
      <w:r w:rsidR="007167B5" w:rsidRPr="00EF2A4D">
        <w:rPr>
          <w:rFonts w:ascii="Book Antiqua" w:hAnsi="Book Antiqua"/>
          <w:sz w:val="24"/>
          <w:szCs w:val="24"/>
          <w:lang w:val="en-US"/>
        </w:rPr>
        <w:t xml:space="preserve">ypervariable region 1 (HVR1), </w:t>
      </w:r>
      <w:r w:rsidR="007F53E8" w:rsidRPr="00EF2A4D">
        <w:rPr>
          <w:rFonts w:ascii="Book Antiqua" w:hAnsi="Book Antiqua"/>
          <w:sz w:val="24"/>
          <w:szCs w:val="24"/>
          <w:lang w:val="en-US"/>
        </w:rPr>
        <w:t>is</w:t>
      </w:r>
      <w:r w:rsidR="007167B5" w:rsidRPr="00EF2A4D">
        <w:rPr>
          <w:rFonts w:ascii="Book Antiqua" w:hAnsi="Book Antiqua"/>
          <w:sz w:val="24"/>
          <w:szCs w:val="24"/>
          <w:lang w:val="en-US"/>
        </w:rPr>
        <w:t xml:space="preserve"> </w:t>
      </w:r>
      <w:r w:rsidR="007F53E8" w:rsidRPr="00EF2A4D">
        <w:rPr>
          <w:rFonts w:ascii="Book Antiqua" w:hAnsi="Book Antiqua"/>
          <w:sz w:val="24"/>
          <w:szCs w:val="24"/>
          <w:lang w:val="en-US"/>
        </w:rPr>
        <w:t xml:space="preserve">the main </w:t>
      </w:r>
      <w:r w:rsidR="007167B5" w:rsidRPr="00EF2A4D">
        <w:rPr>
          <w:rFonts w:ascii="Book Antiqua" w:hAnsi="Book Antiqua"/>
          <w:sz w:val="24"/>
          <w:szCs w:val="24"/>
          <w:lang w:val="en-US"/>
        </w:rPr>
        <w:t>target for neutralizing antibodies</w:t>
      </w:r>
      <w:r w:rsidR="007F53E8" w:rsidRPr="00EF2A4D">
        <w:rPr>
          <w:rFonts w:ascii="Book Antiqua" w:hAnsi="Book Antiqua"/>
          <w:sz w:val="24"/>
          <w:szCs w:val="24"/>
          <w:lang w:val="en-US"/>
        </w:rPr>
        <w:t xml:space="preserve"> </w:t>
      </w:r>
      <w:r w:rsidR="0052391B" w:rsidRPr="00EF2A4D">
        <w:rPr>
          <w:rFonts w:ascii="Book Antiqua" w:hAnsi="Book Antiqua"/>
          <w:sz w:val="24"/>
          <w:szCs w:val="24"/>
          <w:lang w:val="en-US"/>
        </w:rPr>
        <w:t xml:space="preserve">that are </w:t>
      </w:r>
      <w:r w:rsidR="007F53E8" w:rsidRPr="00EF2A4D">
        <w:rPr>
          <w:rFonts w:ascii="Book Antiqua" w:hAnsi="Book Antiqua"/>
          <w:sz w:val="24"/>
          <w:szCs w:val="24"/>
          <w:lang w:val="en-US"/>
        </w:rPr>
        <w:t xml:space="preserve">generated by the humoral immune response. </w:t>
      </w:r>
      <w:r w:rsidR="00DB6F65" w:rsidRPr="00EF2A4D">
        <w:rPr>
          <w:rFonts w:ascii="Book Antiqua" w:hAnsi="Book Antiqua"/>
          <w:sz w:val="24"/>
          <w:szCs w:val="24"/>
          <w:lang w:val="en-US"/>
        </w:rPr>
        <w:t>Presumably</w:t>
      </w:r>
      <w:r w:rsidR="007F53E8" w:rsidRPr="00EF2A4D">
        <w:rPr>
          <w:rFonts w:ascii="Book Antiqua" w:hAnsi="Book Antiqua"/>
          <w:sz w:val="24"/>
          <w:szCs w:val="24"/>
          <w:lang w:val="en-US"/>
        </w:rPr>
        <w:t xml:space="preserve">, broadly cross-neutralizing monoclonal </w:t>
      </w:r>
      <w:r w:rsidR="007F53E8" w:rsidRPr="00EF2A4D">
        <w:rPr>
          <w:rFonts w:ascii="Book Antiqua" w:hAnsi="Book Antiqua"/>
          <w:sz w:val="24"/>
          <w:szCs w:val="24"/>
          <w:lang w:val="en-US"/>
        </w:rPr>
        <w:lastRenderedPageBreak/>
        <w:t xml:space="preserve">antibodies (mAbs) directed against HCV E2 </w:t>
      </w:r>
      <w:r w:rsidR="008523E1" w:rsidRPr="00EF2A4D">
        <w:rPr>
          <w:rFonts w:ascii="Book Antiqua" w:hAnsi="Book Antiqua"/>
          <w:sz w:val="24"/>
          <w:szCs w:val="24"/>
          <w:lang w:val="en-US"/>
        </w:rPr>
        <w:t xml:space="preserve">could </w:t>
      </w:r>
      <w:r w:rsidR="007F53E8" w:rsidRPr="00EF2A4D">
        <w:rPr>
          <w:rFonts w:ascii="Book Antiqua" w:hAnsi="Book Antiqua"/>
          <w:sz w:val="24"/>
          <w:szCs w:val="24"/>
          <w:lang w:val="en-US"/>
        </w:rPr>
        <w:t xml:space="preserve">represent a promising tool for effective </w:t>
      </w:r>
      <w:r w:rsidR="004979A4" w:rsidRPr="00EF2A4D">
        <w:rPr>
          <w:rFonts w:ascii="Book Antiqua" w:hAnsi="Book Antiqua"/>
          <w:sz w:val="24"/>
          <w:szCs w:val="24"/>
          <w:lang w:val="en-US"/>
        </w:rPr>
        <w:t>passive immunotherapy</w:t>
      </w:r>
      <w:r w:rsidR="007F53E8" w:rsidRPr="00EF2A4D">
        <w:rPr>
          <w:rFonts w:ascii="Book Antiqua" w:hAnsi="Book Antiqua"/>
          <w:sz w:val="24"/>
          <w:szCs w:val="24"/>
          <w:lang w:val="en-US"/>
        </w:rPr>
        <w:t xml:space="preserve">. However, </w:t>
      </w:r>
      <w:r w:rsidR="007167B5" w:rsidRPr="00EF2A4D">
        <w:rPr>
          <w:rFonts w:ascii="Book Antiqua" w:hAnsi="Book Antiqua"/>
          <w:sz w:val="24"/>
          <w:szCs w:val="24"/>
          <w:lang w:val="en-US"/>
        </w:rPr>
        <w:t xml:space="preserve">due to the high propensity of </w:t>
      </w:r>
      <w:r w:rsidR="00DA675C" w:rsidRPr="00EF2A4D">
        <w:rPr>
          <w:rFonts w:ascii="Book Antiqua" w:hAnsi="Book Antiqua"/>
          <w:sz w:val="24"/>
          <w:szCs w:val="24"/>
          <w:lang w:val="en-US"/>
        </w:rPr>
        <w:t xml:space="preserve">the virus to continually mutate, and </w:t>
      </w:r>
      <w:r w:rsidR="005E13C0" w:rsidRPr="00EF2A4D">
        <w:rPr>
          <w:rFonts w:ascii="Book Antiqua" w:hAnsi="Book Antiqua"/>
          <w:sz w:val="24"/>
          <w:szCs w:val="24"/>
          <w:lang w:val="en-US"/>
        </w:rPr>
        <w:t>the high variability of this region</w:t>
      </w:r>
      <w:r w:rsidR="00DA675C" w:rsidRPr="00EF2A4D">
        <w:rPr>
          <w:rFonts w:ascii="Book Antiqua" w:hAnsi="Book Antiqua"/>
          <w:sz w:val="24"/>
          <w:szCs w:val="24"/>
          <w:lang w:val="en-US"/>
        </w:rPr>
        <w:t xml:space="preserve"> </w:t>
      </w:r>
      <w:r w:rsidR="003C124F" w:rsidRPr="00EF2A4D">
        <w:rPr>
          <w:rFonts w:ascii="Book Antiqua" w:hAnsi="Book Antiqua"/>
          <w:sz w:val="24"/>
          <w:szCs w:val="24"/>
          <w:lang w:val="en-US"/>
        </w:rPr>
        <w:t>in particular</w:t>
      </w:r>
      <w:r w:rsidR="005E13C0" w:rsidRPr="00EF2A4D">
        <w:rPr>
          <w:rFonts w:ascii="Book Antiqua" w:hAnsi="Book Antiqua"/>
          <w:sz w:val="24"/>
          <w:szCs w:val="24"/>
          <w:lang w:val="en-US"/>
        </w:rPr>
        <w:t>, neutralizing anti-HVR1 antibodies have only limited cross-</w:t>
      </w:r>
      <w:r w:rsidR="00D128CF">
        <w:rPr>
          <w:rFonts w:ascii="Book Antiqua" w:hAnsi="Book Antiqua"/>
          <w:sz w:val="24"/>
          <w:szCs w:val="24"/>
          <w:lang w:val="en-US"/>
        </w:rPr>
        <w:t>genotype neutralization potency</w:t>
      </w:r>
      <w:r w:rsidR="003635EA" w:rsidRPr="00EF2A4D">
        <w:rPr>
          <w:rFonts w:ascii="Book Antiqua" w:hAnsi="Book Antiqua"/>
          <w:sz w:val="24"/>
          <w:szCs w:val="24"/>
          <w:lang w:val="en-US"/>
        </w:rPr>
        <w:fldChar w:fldCharType="begin">
          <w:fldData xml:space="preserve">PEVuZE5vdGU+PENpdGU+PEF1dGhvcj5LZWNrPC9BdXRob3I+PFllYXI+MjAwODwvWWVhcj48UmVj
TnVtPjQxODwvUmVjTnVtPjxEaXNwbGF5VGV4dD48c3R5bGUgZmFjZT0ic3VwZXJzY3JpcHQiPlsx
Ml08L3N0eWxlPjwvRGlzcGxheVRleHQ+PHJlY29yZD48cmVjLW51bWJlcj40MTg8L3JlYy1udW1i
ZXI+PGZvcmVpZ24ta2V5cz48a2V5IGFwcD0iRU4iIGRiLWlkPSJ2MHh3dmVkcjJ0ZWRhcWU5ejI1
eGF2OTRkZGVmYXR4YXZwMDUiIHRpbWVzdGFtcD0iMTMzMDUxMTU4OSI+NDE4PC9rZXk+PC9mb3Jl
aWduLWtleXM+PHJlZi10eXBlIG5hbWU9IkpvdXJuYWwgQXJ0aWNsZSI+MTc8L3JlZi10eXBlPjxj
b250cmlidXRvcnM+PGF1dGhvcnM+PGF1dGhvcj5LZWNrLCBaLiBZLjwvYXV0aG9yPjxhdXRob3I+
TWFjaGlkYSwgSy48L2F1dGhvcj48YXV0aG9yPkxhaSwgTS4gTS48L2F1dGhvcj48YXV0aG9yPkJh
bGwsIEouIEsuPC9hdXRob3I+PGF1dGhvcj5QYXRlbCwgQS4gSC48L2F1dGhvcj48YXV0aG9yPkZv
dW5nLCBTLiBLLjwvYXV0aG9yPjwvYXV0aG9ycz48L2NvbnRyaWJ1dG9ycz48YXV0aC1hZGRyZXNz
PkRlcGFydG1lbnQgb2YgUGF0aG9sb2d5LCBTdGFuZm9yZCBNZWRpY2FsIFNjaG9vbCBCbG9vZCBD
ZW50ZXIsIFBhbG8gQWx0bywgQ0EgOTQzMDQsIFVTQS48L2F1dGgtYWRkcmVzcz48dGl0bGVzPjx0
aXRsZT5UaGVyYXBldXRpYyBjb250cm9sIG9mIGhlcGF0aXRpcyBDIHZpcnVzOiB0aGUgcm9sZSBv
ZiBuZXV0cmFsaXppbmcgbW9ub2Nsb25hbCBhbnRpYm9kaWVzPC90aXRsZT48c2Vjb25kYXJ5LXRp
dGxlPkN1cnIgVG9wIE1pY3JvYmlvbCBJbW11bm9sPC9zZWNvbmRhcnktdGl0bGU+PGFsdC10aXRs
ZT5DdXJyZW50IHRvcGljcyBpbiBtaWNyb2Jpb2xvZ3kgYW5kIGltbXVub2xvZ3k8L2FsdC10aXRs
ZT48L3RpdGxlcz48cGVyaW9kaWNhbD48ZnVsbC10aXRsZT5DdXJyIFRvcCBNaWNyb2Jpb2wgSW1t
dW5vbDwvZnVsbC10aXRsZT48YWJici0xPkN1cnJlbnQgdG9waWNzIGluIG1pY3JvYmlvbG9neSBh
bmQgaW1tdW5vbG9neTwvYWJici0xPjwvcGVyaW9kaWNhbD48YWx0LXBlcmlvZGljYWw+PGZ1bGwt
dGl0bGU+Q3VyciBUb3AgTWljcm9iaW9sIEltbXVub2w8L2Z1bGwtdGl0bGU+PGFiYnItMT5DdXJy
ZW50IHRvcGljcyBpbiBtaWNyb2Jpb2xvZ3kgYW5kIGltbXVub2xvZ3k8L2FiYnItMT48L2FsdC1w
ZXJpb2RpY2FsPjxwYWdlcz4xLTM4PC9wYWdlcz48dm9sdW1lPjMxNzwvdm9sdW1lPjxlZGl0aW9u
PjIwMDcvMTEvMTA8L2VkaXRpb24+PGtleXdvcmRzPjxrZXl3b3JkPkFtaW5vIEFjaWQgU2VxdWVu
Y2U8L2tleXdvcmQ+PGtleXdvcmQ+QW50aWJvZGllcywgTW9ub2Nsb25hbC8qdGhlcmFwZXV0aWMg
dXNlPC9rZXl3b3JkPjxrZXl3b3JkPkItTHltcGhvY3l0ZXMvaW1tdW5vbG9neS92aXJvbG9neTwv
a2V5d29yZD48a2V5d29yZD5FcGl0b3Blczwva2V5d29yZD48a2V5d29yZD5HZW5lcywgZW52PC9r
ZXl3b3JkPjxrZXl3b3JkPkhlcGFjaXZpcnVzL2dlbmV0aWNzL2ltbXVub2xvZ3k8L2tleXdvcmQ+
PGtleXdvcmQ+SGVwYXRpdGlzIEMvKnRoZXJhcHk8L2tleXdvcmQ+PGtleXdvcmQ+SGVwYXRpdGlz
IEMgQW50aWJvZGllcy9iaW9zeW50aGVzaXMvKnRoZXJhcGV1dGljIHVzZTwva2V5d29yZD48a2V5
d29yZD5IdW1hbnM8L2tleXdvcmQ+PGtleXdvcmQ+TW9sZWN1bGFyIFNlcXVlbmNlIERhdGE8L2tl
eXdvcmQ+PGtleXdvcmQ+TmV1dHJhbGl6YXRpb24gVGVzdHM8L2tleXdvcmQ+PGtleXdvcmQ+U29t
YXRpYyBIeXBlcm11dGF0aW9uLCBJbW11bm9nbG9idWxpbjwva2V5d29yZD48a2V5d29yZD5WaXJh
bCBFbnZlbG9wZSBQcm90ZWlucy9pbW11bm9sb2d5PC9rZXl3b3JkPjwva2V5d29yZHM+PGRhdGVz
Pjx5ZWFyPjIwMDg8L3llYXI+PC9kYXRlcz48aXNibj4wMDcwLTIxN1ggKFByaW50KSYjeEQ7MDA3
MC0yMTdYIChMaW5raW5nKTwvaXNibj48YWNjZXNzaW9uLW51bT4xNzk5MDc4ODwvYWNjZXNzaW9u
LW51bT48d29yay10eXBlPlJlc2VhcmNoIFN1cHBvcnQsIE4uSS5ILiwgRXh0cmFtdXJhbCYjeEQ7
UmVzZWFyY2ggU3VwcG9ydCwgTm9uLVUuUy4gR292JmFwb3M7dCYjeEQ7UmV2aWV3PC93b3JrLXR5
cGU+PHVybHM+PHJlbGF0ZWQtdXJscz48dXJsPmh0dHA6Ly93d3cubmNiaS5ubG0ubmloLmdvdi9w
dWJtZWQvMTc5OTA3ODg8L3VybD48L3JlbGF0ZWQtdXJscz48L3VybHM+PGxhbmd1YWdlPmVuZzwv
bGFuZ3Vh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LZWNrPC9BdXRob3I+PFllYXI+MjAwODwvWWVhcj48UmVj
TnVtPjQxODwvUmVjTnVtPjxEaXNwbGF5VGV4dD48c3R5bGUgZmFjZT0ic3VwZXJzY3JpcHQiPlsx
Ml08L3N0eWxlPjwvRGlzcGxheVRleHQ+PHJlY29yZD48cmVjLW51bWJlcj40MTg8L3JlYy1udW1i
ZXI+PGZvcmVpZ24ta2V5cz48a2V5IGFwcD0iRU4iIGRiLWlkPSJ2MHh3dmVkcjJ0ZWRhcWU5ejI1
eGF2OTRkZGVmYXR4YXZwMDUiIHRpbWVzdGFtcD0iMTMzMDUxMTU4OSI+NDE4PC9rZXk+PC9mb3Jl
aWduLWtleXM+PHJlZi10eXBlIG5hbWU9IkpvdXJuYWwgQXJ0aWNsZSI+MTc8L3JlZi10eXBlPjxj
b250cmlidXRvcnM+PGF1dGhvcnM+PGF1dGhvcj5LZWNrLCBaLiBZLjwvYXV0aG9yPjxhdXRob3I+
TWFjaGlkYSwgSy48L2F1dGhvcj48YXV0aG9yPkxhaSwgTS4gTS48L2F1dGhvcj48YXV0aG9yPkJh
bGwsIEouIEsuPC9hdXRob3I+PGF1dGhvcj5QYXRlbCwgQS4gSC48L2F1dGhvcj48YXV0aG9yPkZv
dW5nLCBTLiBLLjwvYXV0aG9yPjwvYXV0aG9ycz48L2NvbnRyaWJ1dG9ycz48YXV0aC1hZGRyZXNz
PkRlcGFydG1lbnQgb2YgUGF0aG9sb2d5LCBTdGFuZm9yZCBNZWRpY2FsIFNjaG9vbCBCbG9vZCBD
ZW50ZXIsIFBhbG8gQWx0bywgQ0EgOTQzMDQsIFVTQS48L2F1dGgtYWRkcmVzcz48dGl0bGVzPjx0
aXRsZT5UaGVyYXBldXRpYyBjb250cm9sIG9mIGhlcGF0aXRpcyBDIHZpcnVzOiB0aGUgcm9sZSBv
ZiBuZXV0cmFsaXppbmcgbW9ub2Nsb25hbCBhbnRpYm9kaWVzPC90aXRsZT48c2Vjb25kYXJ5LXRp
dGxlPkN1cnIgVG9wIE1pY3JvYmlvbCBJbW11bm9sPC9zZWNvbmRhcnktdGl0bGU+PGFsdC10aXRs
ZT5DdXJyZW50IHRvcGljcyBpbiBtaWNyb2Jpb2xvZ3kgYW5kIGltbXVub2xvZ3k8L2FsdC10aXRs
ZT48L3RpdGxlcz48cGVyaW9kaWNhbD48ZnVsbC10aXRsZT5DdXJyIFRvcCBNaWNyb2Jpb2wgSW1t
dW5vbDwvZnVsbC10aXRsZT48YWJici0xPkN1cnJlbnQgdG9waWNzIGluIG1pY3JvYmlvbG9neSBh
bmQgaW1tdW5vbG9neTwvYWJici0xPjwvcGVyaW9kaWNhbD48YWx0LXBlcmlvZGljYWw+PGZ1bGwt
dGl0bGU+Q3VyciBUb3AgTWljcm9iaW9sIEltbXVub2w8L2Z1bGwtdGl0bGU+PGFiYnItMT5DdXJy
ZW50IHRvcGljcyBpbiBtaWNyb2Jpb2xvZ3kgYW5kIGltbXVub2xvZ3k8L2FiYnItMT48L2FsdC1w
ZXJpb2RpY2FsPjxwYWdlcz4xLTM4PC9wYWdlcz48dm9sdW1lPjMxNzwvdm9sdW1lPjxlZGl0aW9u
PjIwMDcvMTEvMTA8L2VkaXRpb24+PGtleXdvcmRzPjxrZXl3b3JkPkFtaW5vIEFjaWQgU2VxdWVu
Y2U8L2tleXdvcmQ+PGtleXdvcmQ+QW50aWJvZGllcywgTW9ub2Nsb25hbC8qdGhlcmFwZXV0aWMg
dXNlPC9rZXl3b3JkPjxrZXl3b3JkPkItTHltcGhvY3l0ZXMvaW1tdW5vbG9neS92aXJvbG9neTwv
a2V5d29yZD48a2V5d29yZD5FcGl0b3Blczwva2V5d29yZD48a2V5d29yZD5HZW5lcywgZW52PC9r
ZXl3b3JkPjxrZXl3b3JkPkhlcGFjaXZpcnVzL2dlbmV0aWNzL2ltbXVub2xvZ3k8L2tleXdvcmQ+
PGtleXdvcmQ+SGVwYXRpdGlzIEMvKnRoZXJhcHk8L2tleXdvcmQ+PGtleXdvcmQ+SGVwYXRpdGlz
IEMgQW50aWJvZGllcy9iaW9zeW50aGVzaXMvKnRoZXJhcGV1dGljIHVzZTwva2V5d29yZD48a2V5
d29yZD5IdW1hbnM8L2tleXdvcmQ+PGtleXdvcmQ+TW9sZWN1bGFyIFNlcXVlbmNlIERhdGE8L2tl
eXdvcmQ+PGtleXdvcmQ+TmV1dHJhbGl6YXRpb24gVGVzdHM8L2tleXdvcmQ+PGtleXdvcmQ+U29t
YXRpYyBIeXBlcm11dGF0aW9uLCBJbW11bm9nbG9idWxpbjwva2V5d29yZD48a2V5d29yZD5WaXJh
bCBFbnZlbG9wZSBQcm90ZWlucy9pbW11bm9sb2d5PC9rZXl3b3JkPjwva2V5d29yZHM+PGRhdGVz
Pjx5ZWFyPjIwMDg8L3llYXI+PC9kYXRlcz48aXNibj4wMDcwLTIxN1ggKFByaW50KSYjeEQ7MDA3
MC0yMTdYIChMaW5raW5nKTwvaXNibj48YWNjZXNzaW9uLW51bT4xNzk5MDc4ODwvYWNjZXNzaW9u
LW51bT48d29yay10eXBlPlJlc2VhcmNoIFN1cHBvcnQsIE4uSS5ILiwgRXh0cmFtdXJhbCYjeEQ7
UmVzZWFyY2ggU3VwcG9ydCwgTm9uLVUuUy4gR292JmFwb3M7dCYjeEQ7UmV2aWV3PC93b3JrLXR5
cGU+PHVybHM+PHJlbGF0ZWQtdXJscz48dXJsPmh0dHA6Ly93d3cubmNiaS5ubG0ubmloLmdvdi9w
dWJtZWQvMTc5OTA3ODg8L3VybD48L3JlbGF0ZWQtdXJscz48L3VybHM+PGxhbmd1YWdlPmVuZzwv
bGFuZ3Vh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 w:tooltip="Keck, 2008 #418" w:history="1">
        <w:r w:rsidR="000F07FA" w:rsidRPr="00EF2A4D">
          <w:rPr>
            <w:rFonts w:ascii="Book Antiqua" w:hAnsi="Book Antiqua"/>
            <w:noProof/>
            <w:sz w:val="24"/>
            <w:szCs w:val="24"/>
            <w:vertAlign w:val="superscript"/>
            <w:lang w:val="en-US"/>
          </w:rPr>
          <w:t>1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5E13C0" w:rsidRPr="00EF2A4D">
        <w:rPr>
          <w:rFonts w:ascii="Book Antiqua" w:hAnsi="Book Antiqua"/>
          <w:sz w:val="24"/>
          <w:szCs w:val="24"/>
          <w:lang w:val="en-US"/>
        </w:rPr>
        <w:t>. Nevertheless, neutralizing antibodies play a role in viral protection and disease outcome</w:t>
      </w:r>
      <w:r w:rsidR="00E535D4" w:rsidRPr="00EF2A4D">
        <w:rPr>
          <w:rFonts w:ascii="Book Antiqua" w:hAnsi="Book Antiqua"/>
          <w:sz w:val="24"/>
          <w:szCs w:val="24"/>
          <w:lang w:val="en-US"/>
        </w:rPr>
        <w:fldChar w:fldCharType="begin">
          <w:fldData xml:space="preserve">PEVuZE5vdGU+PENpdGU+PEF1dGhvcj5DaGFwZWw8L0F1dGhvcj48WWVhcj4yMDAxPC9ZZWFyPjxS
ZWNOdW0+MjIzOTwvUmVjTnVtPjxEaXNwbGF5VGV4dD48c3R5bGUgZmFjZT0ic3VwZXJzY3JpcHQi
PlsxMywgMTRdPC9zdHlsZT48L0Rpc3BsYXlUZXh0PjxyZWNvcmQ+PHJlYy1udW1iZXI+MjIzOTwv
cmVjLW51bWJlcj48Zm9yZWlnbi1rZXlzPjxrZXkgYXBwPSJFTiIgZGItaWQ9InYweHd2ZWRyMnRl
ZGFxZTl6MjV4YXY5NGRkZWZhdHhhdnAwNSIgdGltZXN0YW1wPSIxMzk4ODc5ODE4Ij4yMjM5PC9r
ZXk+PC9mb3JlaWduLWtleXM+PHJlZi10eXBlIG5hbWU9IkpvdXJuYWwgQXJ0aWNsZSI+MTc8L3Jl
Zi10eXBlPjxjb250cmlidXRvcnM+PGF1dGhvcnM+PGF1dGhvcj5DaGFwZWwsIEguIE0uPC9hdXRo
b3I+PGF1dGhvcj5DaHJpc3RpZSwgSi4gTS48L2F1dGhvcj48YXV0aG9yPlBlYWNoLCBWLjwvYXV0
aG9yPjxhdXRob3I+Q2hhcG1hbiwgUi4gVy48L2F1dGhvcj48L2F1dGhvcnM+PC9jb250cmlidXRv
cnM+PGF1dGgtYWRkcmVzcz5EZXBhcnRtZW50IG9mIENsaW5pY2FsIEltbXVub2xvZ3ksIEpvaG4g
UmFkY2xpZmZlIEhvc3BpdGFsLCBPeGZvcmQsIE9YMyA5RFUsIEVuZ2xhbmQuPC9hdXRoLWFkZHJl
c3M+PHRpdGxlcz48dGl0bGU+Rml2ZS15ZWFyIGZvbGxvdy11cCBvZiBwYXRpZW50cyB3aXRoIHBy
aW1hcnkgYW50aWJvZHkgZGVmaWNpZW5jaWVzIGZvbGxvd2luZyBhbiBvdXRicmVhayBvZiBhY3V0
ZSBoZXBhdGl0aXMgQzwvdGl0bGU+PHNlY29uZGFyeS10aXRsZT5DbGluIEltbXVub2w8L3NlY29u
ZGFyeS10aXRsZT48YWx0LXRpdGxlPkNsaW5pY2FsIGltbXVub2xvZ3k8L2FsdC10aXRsZT48L3Rp
dGxlcz48cGVyaW9kaWNhbD48ZnVsbC10aXRsZT5DbGluIEltbXVub2w8L2Z1bGwtdGl0bGU+PC9w
ZXJpb2RpY2FsPjxwYWdlcz4zMjAtNDwvcGFnZXM+PHZvbHVtZT45OTwvdm9sdW1lPjxudW1iZXI+
MzwvbnVtYmVyPjxrZXl3b3Jkcz48a2V5d29yZD5BY3V0ZSBEaXNlYXNlPC9rZXl3b3JkPjxrZXl3
b3JkPkFkb2xlc2NlbnQ8L2tleXdvcmQ+PGtleXdvcmQ+QWR1bHQ8L2tleXdvcmQ+PGtleXdvcmQ+
QWdlZDwva2V5d29yZD48a2V5d29yZD5DaGlsZCwgUHJlc2Nob29sPC9rZXl3b3JkPjxrZXl3b3Jk
PipEaXNlYXNlIE91dGJyZWFrczwva2V5d29yZD48a2V5d29yZD5GZW1hbGU8L2tleXdvcmQ+PGtl
eXdvcmQ+Rm9sbG93LVVwIFN0dWRpZXM8L2tleXdvcmQ+PGtleXdvcmQ+R3JlYXQgQnJpdGFpbi9l
cGlkZW1pb2xvZ3k8L2tleXdvcmQ+PGtleXdvcmQ+SGVwYXRpdGlzIEMvZXBpZGVtaW9sb2d5Lypp
bW11bm9sb2d5PC9rZXl3b3JkPjxrZXl3b3JkPkh1bWFuczwva2V5d29yZD48a2V5d29yZD5JbW11
bm9sb2dpYyBEZWZpY2llbmN5IFN5bmRyb21lcy8qZXRpb2xvZ3k8L2tleXdvcmQ+PGtleXdvcmQ+
SW50ZXJmZXJvbi1hbHBoYS90aGVyYXBldXRpYyB1c2U8L2tleXdvcmQ+PGtleXdvcmQ+TWFsZTwv
a2V5d29yZD48a2V5d29yZD5NaWRkbGUgQWdlZDwva2V5d29yZD48a2V5d29yZD5STkEsIFZpcmFs
L2FuYWx5c2lzPC9rZXl3b3JkPjwva2V5d29yZHM+PGRhdGVzPjx5ZWFyPjIwMDE8L3llYXI+PHB1
Yi1kYXRlcz48ZGF0ZT5KdW48L2RhdGU+PC9wdWItZGF0ZXM+PC9kYXRlcz48aXNibj4xNTIxLTY2
MTYgKFByaW50KSYjeEQ7MTUyMS02NjE2IChMaW5raW5nKTwvaXNibj48YWNjZXNzaW9uLW51bT4x
MTM1ODQyNjwvYWNjZXNzaW9uLW51bT48dXJscz48cmVsYXRlZC11cmxzPjx1cmw+aHR0cDovL3d3
dy5uY2JpLm5sbS5uaWguZ292L3B1Ym1lZC8xMTM1ODQyNjwvdXJsPjwvcmVsYXRlZC11cmxzPjwv
dXJscz48ZWxlY3Ryb25pYy1yZXNvdXJjZS1udW0+MTAuMTAwNi9jbGltLjIwMDEuNTAzNjwvZWxl
Y3Ryb25pYy1yZXNvdXJjZS1udW0+PC9yZWNvcmQ+PC9DaXRlPjxDaXRlPjxBdXRob3I+UGVzdGth
PC9BdXRob3I+PFllYXI+MjAwNzwvWWVhcj48UmVjTnVtPjIyNDA8L1JlY051bT48cmVjb3JkPjxy
ZWMtbnVtYmVyPjIyNDA8L3JlYy1udW1iZXI+PGZvcmVpZ24ta2V5cz48a2V5IGFwcD0iRU4iIGRi
LWlkPSJ2MHh3dmVkcjJ0ZWRhcWU5ejI1eGF2OTRkZGVmYXR4YXZwMDUiIHRpbWVzdGFtcD0iMTM5
ODg3OTg2MCI+MjI0MDwva2V5PjwvZm9yZWlnbi1rZXlzPjxyZWYtdHlwZSBuYW1lPSJKb3VybmFs
IEFydGljbGUiPjE3PC9yZWYtdHlwZT48Y29udHJpYnV0b3JzPjxhdXRob3JzPjxhdXRob3I+UGVz
dGthLCBKLiBNLjwvYXV0aG9yPjxhdXRob3I+WmVpc2VsLCBNLiBCLjwvYXV0aG9yPjxhdXRob3I+
Qmxhc2VyLCBFLjwvYXV0aG9yPjxhdXRob3I+U2NodXJtYW5uLCBQLjwvYXV0aG9yPjxhdXRob3I+
QmFydG9zY2gsIEIuPC9hdXRob3I+PGF1dGhvcj5Db3NzZXQsIEYuIEwuPC9hdXRob3I+PGF1dGhv
cj5QYXRlbCwgQS4gSC48L2F1dGhvcj48YXV0aG9yPk1laXNlbCwgSC48L2F1dGhvcj48YXV0aG9y
PkJhdW1lcnQsIEouPC9hdXRob3I+PGF1dGhvcj5WaWF6b3YsIFMuPC9hdXRob3I+PGF1dGhvcj5S
aXNwZXRlciwgSy48L2F1dGhvcj48YXV0aG9yPkJsdW0sIEguIEUuPC9hdXRob3I+PGF1dGhvcj5S
b2dnZW5kb3JmLCBNLjwvYXV0aG9yPjxhdXRob3I+QmF1bWVydCwgVC4gRi48L2F1dGhvcj48L2F1
dGhvcnM+PC9jb250cmlidXRvcnM+PGF1dGgtYWRkcmVzcz5EZXBhcnRtZW50IG9mIE1lZGljaW5l
IElJLCBVbml2ZXJzaXR5IG9mIEZyZWlidXJnLCA3OTEwNiBGcmVpYnVyZywgR2VybWFueS48L2F1
dGgtYWRkcmVzcz48dGl0bGVzPjx0aXRsZT5SYXBpZCBpbmR1Y3Rpb24gb2YgdmlydXMtbmV1dHJh
bGl6aW5nIGFudGlib2RpZXMgYW5kIHZpcmFsIGNsZWFyYW5jZSBpbiBhIHNpbmdsZS1zb3VyY2Ug
b3V0YnJlYWsgb2YgaGVwYXRpdGlzIE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YWx0LXBlcmlv
ZGljYWw+PGZ1bGwtdGl0bGU+UHJvY2VlZGluZ3Mgb2YgdGhlIE5hdGlvbmFsIEFjYWRlbXkgb2Yg
U2NpZW5jZXMgb2YgdGhlIFVuaXRlZCBTdGF0ZXMgb2YgQW1lcmljYTwvZnVsbC10aXRsZT48L2Fs
dC1wZXJpb2RpY2FsPjxwYWdlcz42MDI1LTMwPC9wYWdlcz48dm9sdW1lPjEwNDwvdm9sdW1lPjxu
dW1iZXI+MTQ8L251bWJlcj48a2V5d29yZHM+PGtleXdvcmQ+Q2FyY2lub21hLCBIZXBhdG9jZWxs
dWxhci9wYXRob2xvZ3k8L2tleXdvcmQ+PGtleXdvcmQ+Q2VsbCBMaW5lPC9rZXl3b3JkPjxrZXl3
b3JkPkNlbGwgTGluZSwgVHVtb3I8L2tleXdvcmQ+PGtleXdvcmQ+Q29ob3J0IFN0dWRpZXM8L2tl
eXdvcmQ+PGtleXdvcmQ+KkRpc2Vhc2UgT3V0YnJlYWtzPC9rZXl3b3JkPjxrZXl3b3JkPkZlbWFs
ZTwva2V5d29yZD48a2V5d29yZD5IZXBhdGl0aXMgQy8qYmxvb2QvKnZpcm9sb2d5PC9rZXl3b3Jk
PjxrZXl3b3JkPkhlcGF0aXRpcyBDIEFudGlib2RpZXMvKmJsb29kPC9rZXl3b3JkPjxrZXl3b3Jk
PkhlcGF0aXRpcyBDLCBDaHJvbmljL2Jsb29kL3Zpcm9sb2d5PC9rZXl3b3JkPjxrZXl3b3JkPkh1
bWFuczwva2V5d29yZD48a2V5d29yZD5LaW5ldGljczwva2V5d29yZD48a2V5d29yZD5MaXZlciBO
ZW9wbGFzbXMvcGF0aG9sb2d5PC9rZXl3b3JkPjxrZXl3b3JkPk5ldXRyYWxpemF0aW9uIFRlc3Rz
PC9rZXl3b3JkPjxrZXl3b3JkPlJOQSwgVmlyYWwvYmxvb2Q8L2tleXdvcmQ+PGtleXdvcmQ+UmV0
cm9zcGVjdGl2ZSBTdHVkaWVzPC9rZXl3b3JkPjxrZXl3b3JkPlZpcmFsIEVudmVsb3BlIFByb3Rl
aW5zL2Jsb29kL2dlbmV0aWNzPC9rZXl3b3JkPjxrZXl3b3JkPlZpcmVtaWE8L2tleXdvcmQ+PC9r
ZXl3b3Jkcz48ZGF0ZXM+PHllYXI+MjAwNzwveWVhcj48cHViLWRhdGVzPjxkYXRlPkFwciAzPC9k
YXRlPjwvcHViLWRhdGVzPjwvZGF0ZXM+PGlzYm4+MDAyNy04NDI0IChQcmludCkmI3hEOzAwMjct
ODQyNCAoTGlua2luZyk8L2lzYm4+PGFjY2Vzc2lvbi1udW0+MTczOTI0MzM8L2FjY2Vzc2lvbi1u
dW0+PHVybHM+PHJlbGF0ZWQtdXJscz48dXJsPmh0dHA6Ly93d3cubmNiaS5ubG0ubmloLmdvdi9w
dWJtZWQvMTczOTI0MzM8L3VybD48L3JlbGF0ZWQtdXJscz48L3VybHM+PGN1c3RvbTI+MTg1MTYx
MDwvY3VzdG9tMj48ZWxlY3Ryb25pYy1yZXNvdXJjZS1udW0+MTAuMTA3My9wbmFzLjA2MDcwMjYx
MDQ8L2VsZWN0cm9uaWMtcmVzb3VyY2UtbnVt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aGFwZWw8L0F1dGhvcj48WWVhcj4yMDAxPC9ZZWFyPjxS
ZWNOdW0+MjIzOTwvUmVjTnVtPjxEaXNwbGF5VGV4dD48c3R5bGUgZmFjZT0ic3VwZXJzY3JpcHQi
PlsxMywgMTRdPC9zdHlsZT48L0Rpc3BsYXlUZXh0PjxyZWNvcmQ+PHJlYy1udW1iZXI+MjIzOTwv
cmVjLW51bWJlcj48Zm9yZWlnbi1rZXlzPjxrZXkgYXBwPSJFTiIgZGItaWQ9InYweHd2ZWRyMnRl
ZGFxZTl6MjV4YXY5NGRkZWZhdHhhdnAwNSIgdGltZXN0YW1wPSIxMzk4ODc5ODE4Ij4yMjM5PC9r
ZXk+PC9mb3JlaWduLWtleXM+PHJlZi10eXBlIG5hbWU9IkpvdXJuYWwgQXJ0aWNsZSI+MTc8L3Jl
Zi10eXBlPjxjb250cmlidXRvcnM+PGF1dGhvcnM+PGF1dGhvcj5DaGFwZWwsIEguIE0uPC9hdXRo
b3I+PGF1dGhvcj5DaHJpc3RpZSwgSi4gTS48L2F1dGhvcj48YXV0aG9yPlBlYWNoLCBWLjwvYXV0
aG9yPjxhdXRob3I+Q2hhcG1hbiwgUi4gVy48L2F1dGhvcj48L2F1dGhvcnM+PC9jb250cmlidXRv
cnM+PGF1dGgtYWRkcmVzcz5EZXBhcnRtZW50IG9mIENsaW5pY2FsIEltbXVub2xvZ3ksIEpvaG4g
UmFkY2xpZmZlIEhvc3BpdGFsLCBPeGZvcmQsIE9YMyA5RFUsIEVuZ2xhbmQuPC9hdXRoLWFkZHJl
c3M+PHRpdGxlcz48dGl0bGU+Rml2ZS15ZWFyIGZvbGxvdy11cCBvZiBwYXRpZW50cyB3aXRoIHBy
aW1hcnkgYW50aWJvZHkgZGVmaWNpZW5jaWVzIGZvbGxvd2luZyBhbiBvdXRicmVhayBvZiBhY3V0
ZSBoZXBhdGl0aXMgQzwvdGl0bGU+PHNlY29uZGFyeS10aXRsZT5DbGluIEltbXVub2w8L3NlY29u
ZGFyeS10aXRsZT48YWx0LXRpdGxlPkNsaW5pY2FsIGltbXVub2xvZ3k8L2FsdC10aXRsZT48L3Rp
dGxlcz48cGVyaW9kaWNhbD48ZnVsbC10aXRsZT5DbGluIEltbXVub2w8L2Z1bGwtdGl0bGU+PC9w
ZXJpb2RpY2FsPjxwYWdlcz4zMjAtNDwvcGFnZXM+PHZvbHVtZT45OTwvdm9sdW1lPjxudW1iZXI+
MzwvbnVtYmVyPjxrZXl3b3Jkcz48a2V5d29yZD5BY3V0ZSBEaXNlYXNlPC9rZXl3b3JkPjxrZXl3
b3JkPkFkb2xlc2NlbnQ8L2tleXdvcmQ+PGtleXdvcmQ+QWR1bHQ8L2tleXdvcmQ+PGtleXdvcmQ+
QWdlZDwva2V5d29yZD48a2V5d29yZD5DaGlsZCwgUHJlc2Nob29sPC9rZXl3b3JkPjxrZXl3b3Jk
PipEaXNlYXNlIE91dGJyZWFrczwva2V5d29yZD48a2V5d29yZD5GZW1hbGU8L2tleXdvcmQ+PGtl
eXdvcmQ+Rm9sbG93LVVwIFN0dWRpZXM8L2tleXdvcmQ+PGtleXdvcmQ+R3JlYXQgQnJpdGFpbi9l
cGlkZW1pb2xvZ3k8L2tleXdvcmQ+PGtleXdvcmQ+SGVwYXRpdGlzIEMvZXBpZGVtaW9sb2d5Lypp
bW11bm9sb2d5PC9rZXl3b3JkPjxrZXl3b3JkPkh1bWFuczwva2V5d29yZD48a2V5d29yZD5JbW11
bm9sb2dpYyBEZWZpY2llbmN5IFN5bmRyb21lcy8qZXRpb2xvZ3k8L2tleXdvcmQ+PGtleXdvcmQ+
SW50ZXJmZXJvbi1hbHBoYS90aGVyYXBldXRpYyB1c2U8L2tleXdvcmQ+PGtleXdvcmQ+TWFsZTwv
a2V5d29yZD48a2V5d29yZD5NaWRkbGUgQWdlZDwva2V5d29yZD48a2V5d29yZD5STkEsIFZpcmFs
L2FuYWx5c2lzPC9rZXl3b3JkPjwva2V5d29yZHM+PGRhdGVzPjx5ZWFyPjIwMDE8L3llYXI+PHB1
Yi1kYXRlcz48ZGF0ZT5KdW48L2RhdGU+PC9wdWItZGF0ZXM+PC9kYXRlcz48aXNibj4xNTIxLTY2
MTYgKFByaW50KSYjeEQ7MTUyMS02NjE2IChMaW5raW5nKTwvaXNibj48YWNjZXNzaW9uLW51bT4x
MTM1ODQyNjwvYWNjZXNzaW9uLW51bT48dXJscz48cmVsYXRlZC11cmxzPjx1cmw+aHR0cDovL3d3
dy5uY2JpLm5sbS5uaWguZ292L3B1Ym1lZC8xMTM1ODQyNjwvdXJsPjwvcmVsYXRlZC11cmxzPjwv
dXJscz48ZWxlY3Ryb25pYy1yZXNvdXJjZS1udW0+MTAuMTAwNi9jbGltLjIwMDEuNTAzNjwvZWxl
Y3Ryb25pYy1yZXNvdXJjZS1udW0+PC9yZWNvcmQ+PC9DaXRlPjxDaXRlPjxBdXRob3I+UGVzdGth
PC9BdXRob3I+PFllYXI+MjAwNzwvWWVhcj48UmVjTnVtPjIyNDA8L1JlY051bT48cmVjb3JkPjxy
ZWMtbnVtYmVyPjIyNDA8L3JlYy1udW1iZXI+PGZvcmVpZ24ta2V5cz48a2V5IGFwcD0iRU4iIGRi
LWlkPSJ2MHh3dmVkcjJ0ZWRhcWU5ejI1eGF2OTRkZGVmYXR4YXZwMDUiIHRpbWVzdGFtcD0iMTM5
ODg3OTg2MCI+MjI0MDwva2V5PjwvZm9yZWlnbi1rZXlzPjxyZWYtdHlwZSBuYW1lPSJKb3VybmFs
IEFydGljbGUiPjE3PC9yZWYtdHlwZT48Y29udHJpYnV0b3JzPjxhdXRob3JzPjxhdXRob3I+UGVz
dGthLCBKLiBNLjwvYXV0aG9yPjxhdXRob3I+WmVpc2VsLCBNLiBCLjwvYXV0aG9yPjxhdXRob3I+
Qmxhc2VyLCBFLjwvYXV0aG9yPjxhdXRob3I+U2NodXJtYW5uLCBQLjwvYXV0aG9yPjxhdXRob3I+
QmFydG9zY2gsIEIuPC9hdXRob3I+PGF1dGhvcj5Db3NzZXQsIEYuIEwuPC9hdXRob3I+PGF1dGhv
cj5QYXRlbCwgQS4gSC48L2F1dGhvcj48YXV0aG9yPk1laXNlbCwgSC48L2F1dGhvcj48YXV0aG9y
PkJhdW1lcnQsIEouPC9hdXRob3I+PGF1dGhvcj5WaWF6b3YsIFMuPC9hdXRob3I+PGF1dGhvcj5S
aXNwZXRlciwgSy48L2F1dGhvcj48YXV0aG9yPkJsdW0sIEguIEUuPC9hdXRob3I+PGF1dGhvcj5S
b2dnZW5kb3JmLCBNLjwvYXV0aG9yPjxhdXRob3I+QmF1bWVydCwgVC4gRi48L2F1dGhvcj48L2F1
dGhvcnM+PC9jb250cmlidXRvcnM+PGF1dGgtYWRkcmVzcz5EZXBhcnRtZW50IG9mIE1lZGljaW5l
IElJLCBVbml2ZXJzaXR5IG9mIEZyZWlidXJnLCA3OTEwNiBGcmVpYnVyZywgR2VybWFueS48L2F1
dGgtYWRkcmVzcz48dGl0bGVzPjx0aXRsZT5SYXBpZCBpbmR1Y3Rpb24gb2YgdmlydXMtbmV1dHJh
bGl6aW5nIGFudGlib2RpZXMgYW5kIHZpcmFsIGNsZWFyYW5jZSBpbiBhIHNpbmdsZS1zb3VyY2Ug
b3V0YnJlYWsgb2YgaGVwYXRpdGlzIE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YWx0LXBlcmlv
ZGljYWw+PGZ1bGwtdGl0bGU+UHJvY2VlZGluZ3Mgb2YgdGhlIE5hdGlvbmFsIEFjYWRlbXkgb2Yg
U2NpZW5jZXMgb2YgdGhlIFVuaXRlZCBTdGF0ZXMgb2YgQW1lcmljYTwvZnVsbC10aXRsZT48L2Fs
dC1wZXJpb2RpY2FsPjxwYWdlcz42MDI1LTMwPC9wYWdlcz48dm9sdW1lPjEwNDwvdm9sdW1lPjxu
dW1iZXI+MTQ8L251bWJlcj48a2V5d29yZHM+PGtleXdvcmQ+Q2FyY2lub21hLCBIZXBhdG9jZWxs
dWxhci9wYXRob2xvZ3k8L2tleXdvcmQ+PGtleXdvcmQ+Q2VsbCBMaW5lPC9rZXl3b3JkPjxrZXl3
b3JkPkNlbGwgTGluZSwgVHVtb3I8L2tleXdvcmQ+PGtleXdvcmQ+Q29ob3J0IFN0dWRpZXM8L2tl
eXdvcmQ+PGtleXdvcmQ+KkRpc2Vhc2UgT3V0YnJlYWtzPC9rZXl3b3JkPjxrZXl3b3JkPkZlbWFs
ZTwva2V5d29yZD48a2V5d29yZD5IZXBhdGl0aXMgQy8qYmxvb2QvKnZpcm9sb2d5PC9rZXl3b3Jk
PjxrZXl3b3JkPkhlcGF0aXRpcyBDIEFudGlib2RpZXMvKmJsb29kPC9rZXl3b3JkPjxrZXl3b3Jk
PkhlcGF0aXRpcyBDLCBDaHJvbmljL2Jsb29kL3Zpcm9sb2d5PC9rZXl3b3JkPjxrZXl3b3JkPkh1
bWFuczwva2V5d29yZD48a2V5d29yZD5LaW5ldGljczwva2V5d29yZD48a2V5d29yZD5MaXZlciBO
ZW9wbGFzbXMvcGF0aG9sb2d5PC9rZXl3b3JkPjxrZXl3b3JkPk5ldXRyYWxpemF0aW9uIFRlc3Rz
PC9rZXl3b3JkPjxrZXl3b3JkPlJOQSwgVmlyYWwvYmxvb2Q8L2tleXdvcmQ+PGtleXdvcmQ+UmV0
cm9zcGVjdGl2ZSBTdHVkaWVzPC9rZXl3b3JkPjxrZXl3b3JkPlZpcmFsIEVudmVsb3BlIFByb3Rl
aW5zL2Jsb29kL2dlbmV0aWNzPC9rZXl3b3JkPjxrZXl3b3JkPlZpcmVtaWE8L2tleXdvcmQ+PC9r
ZXl3b3Jkcz48ZGF0ZXM+PHllYXI+MjAwNzwveWVhcj48cHViLWRhdGVzPjxkYXRlPkFwciAzPC9k
YXRlPjwvcHViLWRhdGVzPjwvZGF0ZXM+PGlzYm4+MDAyNy04NDI0IChQcmludCkmI3hEOzAwMjct
ODQyNCAoTGlua2luZyk8L2lzYm4+PGFjY2Vzc2lvbi1udW0+MTczOTI0MzM8L2FjY2Vzc2lvbi1u
dW0+PHVybHM+PHJlbGF0ZWQtdXJscz48dXJsPmh0dHA6Ly93d3cubmNiaS5ubG0ubmloLmdvdi9w
dWJtZWQvMTczOTI0MzM8L3VybD48L3JlbGF0ZWQtdXJscz48L3VybHM+PGN1c3RvbTI+MTg1MTYx
MDwvY3VzdG9tMj48ZWxlY3Ryb25pYy1yZXNvdXJjZS1udW0+MTAuMTA3My9wbmFzLjA2MDcwMjYx
MDQ8L2VsZWN0cm9uaWMtcmVzb3VyY2UtbnVt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535D4" w:rsidRPr="00EF2A4D">
        <w:rPr>
          <w:rFonts w:ascii="Book Antiqua" w:hAnsi="Book Antiqua"/>
          <w:sz w:val="24"/>
          <w:szCs w:val="24"/>
          <w:lang w:val="en-US"/>
        </w:rPr>
      </w:r>
      <w:r w:rsidR="00E535D4"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 w:tooltip="Chapel, 2001 #2239" w:history="1">
        <w:r w:rsidR="000F07FA" w:rsidRPr="00EF2A4D">
          <w:rPr>
            <w:rFonts w:ascii="Book Antiqua" w:hAnsi="Book Antiqua"/>
            <w:noProof/>
            <w:sz w:val="24"/>
            <w:szCs w:val="24"/>
            <w:vertAlign w:val="superscript"/>
            <w:lang w:val="en-US"/>
          </w:rPr>
          <w:t>13</w:t>
        </w:r>
      </w:hyperlink>
      <w:r w:rsidR="00D128CF">
        <w:rPr>
          <w:rFonts w:ascii="Book Antiqua" w:hAnsi="Book Antiqua"/>
          <w:noProof/>
          <w:sz w:val="24"/>
          <w:szCs w:val="24"/>
          <w:vertAlign w:val="superscript"/>
          <w:lang w:val="en-US"/>
        </w:rPr>
        <w:t>,</w:t>
      </w:r>
      <w:hyperlink w:anchor="_ENREF_14" w:tooltip="Pestka, 2007 #2240" w:history="1">
        <w:r w:rsidR="000F07FA" w:rsidRPr="00EF2A4D">
          <w:rPr>
            <w:rFonts w:ascii="Book Antiqua" w:hAnsi="Book Antiqua"/>
            <w:noProof/>
            <w:sz w:val="24"/>
            <w:szCs w:val="24"/>
            <w:vertAlign w:val="superscript"/>
            <w:lang w:val="en-US"/>
          </w:rPr>
          <w:t>14</w:t>
        </w:r>
      </w:hyperlink>
      <w:r w:rsidR="00B71CFA" w:rsidRPr="00EF2A4D">
        <w:rPr>
          <w:rFonts w:ascii="Book Antiqua" w:hAnsi="Book Antiqua"/>
          <w:noProof/>
          <w:sz w:val="24"/>
          <w:szCs w:val="24"/>
          <w:vertAlign w:val="superscript"/>
          <w:lang w:val="en-US"/>
        </w:rPr>
        <w:t>]</w:t>
      </w:r>
      <w:r w:rsidR="00E535D4" w:rsidRPr="00EF2A4D">
        <w:rPr>
          <w:rFonts w:ascii="Book Antiqua" w:hAnsi="Book Antiqua"/>
          <w:sz w:val="24"/>
          <w:szCs w:val="24"/>
          <w:lang w:val="en-US"/>
        </w:rPr>
        <w:fldChar w:fldCharType="end"/>
      </w:r>
      <w:r w:rsidR="005E13C0" w:rsidRPr="00EF2A4D">
        <w:rPr>
          <w:rFonts w:ascii="Book Antiqua" w:hAnsi="Book Antiqua"/>
          <w:sz w:val="24"/>
          <w:szCs w:val="24"/>
          <w:lang w:val="en-US"/>
        </w:rPr>
        <w:t xml:space="preserve">. </w:t>
      </w:r>
      <w:r w:rsidR="00547962" w:rsidRPr="00EF2A4D">
        <w:rPr>
          <w:rFonts w:ascii="Book Antiqua" w:hAnsi="Book Antiqua"/>
          <w:sz w:val="24"/>
          <w:szCs w:val="24"/>
          <w:lang w:val="en-US"/>
        </w:rPr>
        <w:t>Therefore, the applicability of HCV neutralizing antibodies as a means of preventing HCV re-infection of liver allografts has been explored.</w:t>
      </w:r>
      <w:r w:rsidR="00CD346F" w:rsidRPr="00EF2A4D">
        <w:rPr>
          <w:rFonts w:ascii="Book Antiqua" w:hAnsi="Book Antiqua"/>
          <w:sz w:val="24"/>
          <w:szCs w:val="24"/>
          <w:lang w:val="en-US"/>
        </w:rPr>
        <w:t xml:space="preserve"> </w:t>
      </w:r>
      <w:r w:rsidR="00E919AA" w:rsidRPr="00EF2A4D">
        <w:rPr>
          <w:rFonts w:ascii="Book Antiqua" w:hAnsi="Book Antiqua"/>
          <w:sz w:val="24"/>
          <w:szCs w:val="24"/>
          <w:lang w:val="en-US"/>
        </w:rPr>
        <w:t>Although</w:t>
      </w:r>
      <w:r w:rsidR="00CD346F" w:rsidRPr="00EF2A4D">
        <w:rPr>
          <w:rFonts w:ascii="Book Antiqua" w:hAnsi="Book Antiqua"/>
          <w:sz w:val="24"/>
          <w:szCs w:val="24"/>
          <w:lang w:val="en-US"/>
        </w:rPr>
        <w:t xml:space="preserve"> proof of concept pre-clinical studies </w:t>
      </w:r>
      <w:r w:rsidR="00F70487" w:rsidRPr="00EF2A4D">
        <w:rPr>
          <w:rFonts w:ascii="Book Antiqua" w:hAnsi="Book Antiqua"/>
          <w:sz w:val="24"/>
          <w:szCs w:val="24"/>
          <w:lang w:val="en-US"/>
        </w:rPr>
        <w:t>showed promising results</w:t>
      </w:r>
      <w:r w:rsidR="00E535D4" w:rsidRPr="00EF2A4D">
        <w:rPr>
          <w:rFonts w:ascii="Book Antiqua" w:hAnsi="Book Antiqua"/>
          <w:sz w:val="24"/>
          <w:szCs w:val="24"/>
          <w:lang w:val="en-US"/>
        </w:rPr>
        <w:fldChar w:fldCharType="begin">
          <w:fldData xml:space="preserve">PEVuZE5vdGU+PENpdGU+PEF1dGhvcj5GYXJjaTwvQXV0aG9yPjxZZWFyPjE5OTY8L1llYXI+PFJl
Y051bT4yMjQxPC9SZWNOdW0+PERpc3BsYXlUZXh0PjxzdHlsZSBmYWNlPSJzdXBlcnNjcmlwdCI+
WzE1LTE4XTwvc3R5bGU+PC9EaXNwbGF5VGV4dD48cmVjb3JkPjxyZWMtbnVtYmVyPjIyNDE8L3Jl
Yy1udW1iZXI+PGZvcmVpZ24ta2V5cz48a2V5IGFwcD0iRU4iIGRiLWlkPSJ2MHh3dmVkcjJ0ZWRh
cWU5ejI1eGF2OTRkZGVmYXR4YXZwMDUiIHRpbWVzdGFtcD0iMTM5ODg3OTk0OSI+MjI0MTwva2V5
PjwvZm9yZWlnbi1rZXlzPjxyZWYtdHlwZSBuYW1lPSJKb3VybmFsIEFydGljbGUiPjE3PC9yZWYt
dHlwZT48Y29udHJpYnV0b3JzPjxhdXRob3JzPjxhdXRob3I+RmFyY2ksIFAuPC9hdXRob3I+PGF1
dGhvcj5TaGltb2RhLCBBLjwvYXV0aG9yPjxhdXRob3I+V29uZywgRC48L2F1dGhvcj48YXV0aG9y
PkNhYmV6b24sIFQuPC9hdXRob3I+PGF1dGhvcj5EZSBHaW9hbm5pcywgRC48L2F1dGhvcj48YXV0
aG9yPlN0cmF6emVyYSwgQS48L2F1dGhvcj48YXV0aG9yPlNoaW1penUsIFkuPC9hdXRob3I+PGF1
dGhvcj5TaGFwaXJvLCBNLjwvYXV0aG9yPjxhdXRob3I+QWx0ZXIsIEguIEouPC9hdXRob3I+PGF1
dGhvcj5QdXJjZWxsLCBSLiBILjwvYXV0aG9yPjwvYXV0aG9ycz48L2NvbnRyaWJ1dG9ycz48YXV0
aC1hZGRyZXNzPkhlcGF0aXRpcyBWaXJ1c2VzIFNlY3Rpb24sIE5hdGlvbmFsIEluc3RpdHV0ZSBv
ZiBBbGxlcmd5IGFuZCBJbmZlY3Rpb3VzIERpc2Vhc2VzLCBOYXRpb25hbCBJbnN0aXR1dGVzIG9m
IEhlYWx0aCwgQmV0aGVzZGEsIE1EIDIwODkyLCBVU0EuPC9hdXRoLWFkZHJlc3M+PHRpdGxlcz48
dGl0bGU+UHJldmVudGlvbiBvZiBoZXBhdGl0aXMgQyB2aXJ1cyBpbmZlY3Rpb24gaW4gY2hpbXBh
bnplZXMgYnkgaHlwZXJpbW11bmUgc2VydW0gYWdhaW5zdCB0aGUgaHlwZXJ2YXJpYWJsZSByZWdp
b24gMSBvZiB0aGUgZW52ZWxvcGUgMiBwcm90ZWl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TUzOTQtOTwvcGFnZXM+PHZvbHVtZT45Mzwvdm9s
dW1lPjxudW1iZXI+MjY8L251bWJlcj48a2V5d29yZHM+PGtleXdvcmQ+QW1pbm8gQWNpZCBTZXF1
ZW5jZTwva2V5d29yZD48a2V5d29yZD5BbmltYWxzPC9rZXl3b3JkPjxrZXl3b3JkPkVuenltZS1M
aW5rZWQgSW1tdW5vc29yYmVudCBBc3NheTwva2V5d29yZD48a2V5d29yZD5HZW5lIFByb2R1Y3Rz
LCBlbnYvY2hlbWlzdHJ5L2dlbmV0aWNzLyppbW11bm9sb2d5PC9rZXl3b3JkPjxrZXl3b3JkPkdl
bmV0aWMgVmFyaWF0aW9uPC9rZXl3b3JkPjxrZXl3b3JkPkhlcGFjaXZpcnVzLyppbW11bm9sb2d5
PC9rZXl3b3JkPjxrZXl3b3JkPkhlcGF0aXRpcyBDLyppbW11bm9sb2d5LypwcmV2ZW50aW9uICZh
bXA7IGNvbnRyb2w8L2tleXdvcmQ+PGtleXdvcmQ+SGVwYXRpdGlzIEMgQW50aWJvZGllcy9ibG9v
ZDwva2V5d29yZD48a2V5d29yZD5IdW1hbnM8L2tleXdvcmQ+PGtleXdvcmQ+KkltbXVuaXphdGlv
biwgUGFzc2l2ZTwva2V5d29yZD48a2V5d29yZD5Nb2xlY3VsYXIgU2VxdWVuY2UgRGF0YTwva2V5
d29yZD48a2V5d29yZD5OZXV0cmFsaXphdGlvbiBUZXN0czwva2V5d29yZD48a2V5d29yZD5QYW4g
dHJvZ2xvZHl0ZXM8L2tleXdvcmQ+PGtleXdvcmQ+UG9seW1lcmFzZSBDaGFpbiBSZWFjdGlvbjwv
a2V5d29yZD48a2V5d29yZD5STkEsIFZpcmFsL2FuYWx5c2lzPC9rZXl3b3JkPjxrZXl3b3JkPlJh
YmJpdHM8L2tleXdvcmQ+PC9rZXl3b3Jkcz48ZGF0ZXM+PHllYXI+MTk5NjwveWVhcj48cHViLWRh
dGVzPjxkYXRlPkRlYyAyNDwvZGF0ZT48L3B1Yi1kYXRlcz48L2RhdGVzPjxpc2JuPjAwMjctODQy
NCAoUHJpbnQpJiN4RDswMDI3LTg0MjQgKExpbmtpbmcpPC9pc2JuPjxhY2Nlc3Npb24tbnVtPjg5
ODY4MjI8L2FjY2Vzc2lvbi1udW0+PHVybHM+PHJlbGF0ZWQtdXJscz48dXJsPmh0dHA6Ly93d3cu
bmNiaS5ubG0ubmloLmdvdi9wdWJtZWQvODk4NjgyMjwvdXJsPjwvcmVsYXRlZC11cmxzPjwvdXJs
cz48Y3VzdG9tMj4yNjQxNTwvY3VzdG9tMj48L3JlY29yZD48L0NpdGU+PENpdGU+PEF1dGhvcj5W
YW53b2xsZWdoZW08L0F1dGhvcj48WWVhcj4yMDA4PC9ZZWFyPjxSZWNOdW0+MzE4PC9SZWNOdW0+
PHJlY29yZD48cmVjLW51bWJlcj4zMTg8L3JlYy1udW1iZXI+PGZvcmVpZ24ta2V5cz48a2V5IGFw
cD0iRU4iIGRiLWlkPSJ2MHh3dmVkcjJ0ZWRhcWU5ejI1eGF2OTRkZGVmYXR4YXZwMDUiIHRpbWVz
dGFtcD0iMTMyODQ3MTQ4OCI+MzE4PC9rZXk+PC9mb3JlaWduLWtleXM+PHJlZi10eXBlIG5hbWU9
IkpvdXJuYWwgQXJ0aWNsZSI+MTc8L3JlZi10eXBlPjxjb250cmlidXRvcnM+PGF1dGhvcnM+PGF1
dGhvcj5WYW53b2xsZWdoZW0sIFQuPC9hdXRob3I+PGF1dGhvcj5CdWtoLCBKLjwvYXV0aG9yPjxh
dXRob3I+TWV1bGVtYW4sIFAuPC9hdXRob3I+PGF1dGhvcj5EZXNvbWJlcmUsIEkuPC9hdXRob3I+
PGF1dGhvcj5NZXVuaWVyLCBKLiBDLjwvYXV0aG9yPjxhdXRob3I+QWx0ZXIsIEguPC9hdXRob3I+
PGF1dGhvcj5QdXJjZWxsLCBSLiBILjwvYXV0aG9yPjxhdXRob3I+TGVyb3V4LVJvZWxzLCBHLjwv
YXV0aG9yPjwvYXV0aG9ycz48L2NvbnRyaWJ1dG9ycz48YXV0aC1hZGRyZXNzPkNlbnRlciBmb3Ig
VmFjY2lub2xvZ3ksIEdoZW50IFVuaXZlcnNpdHkgYW5kIEhvc3BpdGFsLCBHaGVudCwgQmVsZ2l1
bS48L2F1dGgtYWRkcmVzcz48dGl0bGVzPjx0aXRsZT5Qb2x5Y2xvbmFsIGltbXVub2dsb2J1bGlu
cyBmcm9tIGEgY2hyb25pYyBoZXBhdGl0aXMgQyB2aXJ1cyBwYXRpZW50IHByb3RlY3QgaHVtYW4g
bGl2ZXItY2hpbWVyaWMgbWljZSBmcm9tIGluZmVjdGlvbiB3aXRoIGEgaG9tb2xvZ291cyBoZXBh
dGl0aXMgQyB2aXJ1cyBzdHJhaW48L3RpdGxlPjxzZWNvbmRhcnktdGl0bGU+SGVwYXRvbG9neTwv
c2Vjb25kYXJ5LXRpdGxlPjwvdGl0bGVzPjxwZXJpb2RpY2FsPjxmdWxsLXRpdGxlPkhlcGF0b2xv
Z3k8L2Z1bGwtdGl0bGU+PC9wZXJpb2RpY2FsPjxwYWdlcz4xODQ2LTU1PC9wYWdlcz48dm9sdW1l
PjQ3PC92b2x1bWU+PG51bWJlcj42PC9udW1iZXI+PGVkaXRpb24+MjAwOC8wNS8wMzwvZWRpdGlv
bj48a2V5d29yZHM+PGtleXdvcmQ+QW5pbWFsczwva2V5d29yZD48a2V5d29yZD5BbnRpYm9kaWVz
LCBWaXJhbC9ibG9vZDwva2V5d29yZD48a2V5d29yZD5DaGltZXJhLyppbW11bm9sb2d5PC9rZXl3
b3JkPjxrZXl3b3JkPkRpc2Vhc2UgTW9kZWxzLCBBbmltYWw8L2tleXdvcmQ+PGtleXdvcmQ+RG9z
ZS1SZXNwb25zZSBSZWxhdGlvbnNoaXAsIEltbXVub2xvZ2ljPC9rZXl3b3JkPjxrZXl3b3JkPkhl
cGFjaXZpcnVzLyppbW11bm9sb2d5L3BhdGhvZ2VuaWNpdHk8L2tleXdvcmQ+PGtleXdvcmQ+SGVw
YXRpdGlzIEMsIENocm9uaWMvYmxvb2QvaW1tdW5vbG9neS8qcHJldmVudGlvbiAmYW1wOyBjb250
cm9sPC9rZXl3b3JkPjxrZXl3b3JkPkh1bWFuczwva2V5d29yZD48a2V5d29yZD5JbW11bml6YXRp
b24sIFBhc3NpdmUvKm1ldGhvZHM8L2tleXdvcmQ+PGtleXdvcmQ+SW1tdW5vZ2xvYnVsaW4gRy9p
bW11bm9sb2d5Lyp0aGVyYXBldXRpYyB1c2U8L2tleXdvcmQ+PGtleXdvcmQ+TWljZTwva2V5d29y
ZD48a2V5d29yZD5NaWNlLCBTQ0lEPC9rZXl3b3JkPjxrZXl3b3JkPlJOQSwgVmlyYWwvYmxvb2Q8
L2tleXdvcmQ+PC9rZXl3b3Jkcz48ZGF0ZXM+PHllYXI+MjAwODwveWVhcj48cHViLWRhdGVzPjxk
YXRlPkp1bjwvZGF0ZT48L3B1Yi1kYXRlcz48L2RhdGVzPjxpc2JuPjE1MjctMzM1MCAoRWxlY3Ry
b25pYykmI3hEOzAyNzAtOTEzOSAoTGlua2luZyk8L2lzYm4+PGFjY2Vzc2lvbi1udW0+MTg0NTIx
NDY8L2FjY2Vzc2lvbi1udW0+PHdvcmstdHlwZT5SZXNlYXJjaCBTdXBwb3J0LCBOLkkuSC4sIElu
dHJhbXVyYWwmI3hEO1Jlc2VhcmNoIFN1cHBvcnQsIE5vbi1VLlMuIEdvdiZhcG9zO3Q8L3dvcmst
dHlwZT48dXJscz48cmVsYXRlZC11cmxzPjx1cmw+aHR0cDovL3d3dy5uY2JpLm5sbS5uaWguZ292
L3B1Ym1lZC8xODQ1MjE0NjwvdXJsPjx1cmw+aHR0cDovL29ubGluZWxpYnJhcnkud2lsZXkuY29t
L3N0b3JlLzEwLjEwMDIvaGVwLjIyMjQ0L2Fzc2V0LzIyMjQ0X2Z0cC5wZGY/dj0xJmFtcDt0PWd5
YWhvYXRlJmFtcDtzPTVhYmE1YjI3N2Y0N2Q5Y2RmNDdjZDNkNTU5YTczZmI3ODgyNjMwNGE8L3Vy
bD48L3JlbGF0ZWQtdXJscz48L3VybHM+PGVsZWN0cm9uaWMtcmVzb3VyY2UtbnVtPjEwLjEwMDIv
aGVwLjIyMjQ0PC9lbGVjdHJvbmljLXJlc291cmNlLW51bT48bGFuZ3VhZ2U+ZW5nPC9sYW5ndWFn
ZT48L3JlY29yZD48L0NpdGU+PENpdGU+PEF1dGhvcj5NZXVsZW1hbjwvQXV0aG9yPjxZZWFyPjIw
MTE8L1llYXI+PFJlY051bT4xODc8L1JlY051bT48cmVjb3JkPjxyZWMtbnVtYmVyPjE4NzwvcmVj
LW51bWJlcj48Zm9yZWlnbi1rZXlzPjxrZXkgYXBwPSJFTiIgZGItaWQ9InYweHd2ZWRyMnRlZGFx
ZTl6MjV4YXY5NGRkZWZhdHhhdnAwNSIgdGltZXN0YW1wPSIxMzI2MzYzMDU2Ij4xODc8L2tleT48
L2ZvcmVpZ24ta2V5cz48cmVmLXR5cGUgbmFtZT0iSm91cm5hbCBBcnRpY2xlIj4xNzwvcmVmLXR5
cGU+PGNvbnRyaWJ1dG9ycz48YXV0aG9ycz48YXV0aG9yPk1ldWxlbWFuLCBQLjwvYXV0aG9yPjxh
dXRob3I+QnVraCwgSi48L2F1dGhvcj48YXV0aG9yPlZlcmhveWUsIEwuPC9hdXRob3I+PGF1dGhv
cj5GYXJob3VkaSwgQS48L2F1dGhvcj48YXV0aG9yPlZhbndvbGxlZ2hlbSwgVC48L2F1dGhvcj48
YXV0aG9yPldhbmcsIFIuIFkuPC9hdXRob3I+PGF1dGhvcj5EZXNvbWJlcmUsIEkuPC9hdXRob3I+
PGF1dGhvcj5BbHRlciwgSC48L2F1dGhvcj48YXV0aG9yPlB1cmNlbGwsIFIuIEguPC9hdXRob3I+
PGF1dGhvcj5MZXJvdXgtUm9lbHMsIEcuPC9hdXRob3I+PC9hdXRob3JzPjwvY29udHJpYnV0b3Jz
PjxhdXRoLWFkZHJlc3M+Q2VudGVyIGZvciBWYWNjaW5vbG9neSwgR2hlbnQgVW5pdmVyc2l0eSBh
bmQgSG9zcGl0YWwsIEdoZW50LCBCZWxnaXVtLiBQaGlsaXAuTWV1bGVtYW5AdWdlbnQuYmU8L2F1
dGgtYWRkcmVzcz48dGl0bGVzPjx0aXRsZT5JbiB2aXZvIGV2YWx1YXRpb24gb2YgdGhlIGNyb3Nz
LWdlbm90eXBlIG5ldXRyYWxpemluZyBhY3Rpdml0eSBvZiBwb2x5Y2xvbmFsIGFudGlib2RpZXMg
YWdhaW5zdCBoZXBhdGl0aXMgQyB2aXJ1czwvdGl0bGU+PHNlY29uZGFyeS10aXRsZT5IZXBhdG9s
b2d5PC9zZWNvbmRhcnktdGl0bGU+PC90aXRsZXM+PHBlcmlvZGljYWw+PGZ1bGwtdGl0bGU+SGVw
YXRvbG9neTwvZnVsbC10aXRsZT48L3BlcmlvZGljYWw+PHBhZ2VzPjc1NS02MjwvcGFnZXM+PHZv
bHVtZT41Mzwvdm9sdW1lPjxudW1iZXI+MzwvbnVtYmVyPjxlZGl0aW9uPjIwMTEvMDIvMTU8L2Vk
aXRpb24+PGtleXdvcmRzPjxrZXl3b3JkPkFtaW5vIEFjaWQgU2VxdWVuY2U8L2tleXdvcmQ+PGtl
eXdvcmQ+QW5pbWFsczwva2V5d29yZD48a2V5d29yZD5BbnRpYm9kaWVzLCBOZXV0cmFsaXppbmcv
KmltbXVub2xvZ3k8L2tleXdvcmQ+PGtleXdvcmQ+SGVwYWNpdmlydXMvaW1tdW5vbG9neTwva2V5
d29yZD48a2V5d29yZD5IZXBhdGl0aXMgQyBBbnRpYm9kaWVzLypibG9vZDwva2V5d29yZD48a2V5
d29yZD5IZXBhdGl0aXMgQywgQ2hyb25pYy9pbW11bm9sb2d5PC9rZXl3b3JkPjxrZXl3b3JkPkh1
bWFuczwva2V5d29yZD48a2V5d29yZD5NaWNlPC9rZXl3b3JkPjxrZXl3b3JkPk1pY2UsIFNDSUQ8
L2tleXdvcmQ+PGtleXdvcmQ+VHJhbnNwbGFudGF0aW9uIENoaW1lcmEvaW1tdW5vbG9neTwva2V5
d29yZD48a2V5d29yZD5WaXJhbCBFbnZlbG9wZSBQcm90ZWlucy9nZW5ldGljczwva2V5d29yZD48
a2V5d29yZD5WaXJhbCBWYWNjaW5lcy9pbW11bm9sb2d5PC9rZXl3b3JkPjwva2V5d29yZHM+PGRh
dGVzPjx5ZWFyPjIwMTE8L3llYXI+PHB1Yi1kYXRlcz48ZGF0ZT5NYXI8L2RhdGU+PC9wdWItZGF0
ZXM+PC9kYXRlcz48aXNibj4xNTI3LTMzNTAgKEVsZWN0cm9uaWMpJiN4RDswMjcwLTkxMzkgKExp
bmtpbmcpPC9pc2JuPjxhY2Nlc3Npb24tbnVtPjIxMzE5MjAzPC9hY2Nlc3Npb24tbnVtPjx1cmxz
PjxyZWxhdGVkLXVybHM+PHVybD5odHRwOi8vd3d3Lm5jYmkubmxtLm5paC5nb3YvZW50cmV6L3F1
ZXJ5LmZjZ2k/Y21kPVJldHJpZXZlJmFtcDtkYj1QdWJNZWQmYW1wO2RvcHQ9Q2l0YXRpb24mYW1w
O2xpc3RfdWlkcz0yMTMxOTIwMzwvdXJsPjx1cmw+aHR0cDovL29ubGluZWxpYnJhcnkud2lsZXku
Y29tL3N0b3JlLzEwLjEwMDIvaGVwLjI0MTcxL2Fzc2V0LzI0MTcxX2Z0cC5wZGY/dj0xJmFtcDt0
PWd4bXlidnpmJmFtcDtzPTRkYTM0MDkzYzNmMzQ5ZDdjYzQyNGFlMGExY2NlMTViNWU3YzJkNjE8
L3VybD48dXJsPmh0dHA6Ly9vbmxpbmVsaWJyYXJ5LndpbGV5LmNvbS9zdG9yZS8xMC4xMDAyL2hl
cC4yNDE3MS9hc3NldC8yNDE3MV9mdHAucGRmP3Y9MSZhbXA7dD1oMHBiNXAwNyZhbXA7cz01Mzk3
YTgyZWQ0NDBlNDQ3YWU1YjRjNThmNWYwNDkwYWM2NzQxNWJlPC91cmw+PC9yZWxhdGVkLXVybHM+
PC91cmxzPjxjdXN0b20yPjMwNzk1NDY8L2N1c3RvbTI+PGVsZWN0cm9uaWMtcmVzb3VyY2UtbnVt
PjEwLjEwMDIvaGVwLjI0MTcxPC9lbGVjdHJvbmljLXJlc291cmNlLW51bT48bGFuZ3VhZ2U+ZW5n
PC9sYW5ndWFnZT48L3JlY29yZD48L0NpdGU+PENpdGU+PEF1dGhvcj5Nb3JpbjwvQXV0aG9yPjxZ
ZWFyPjIwMTI8L1llYXI+PFJlY051bT4yMTI3PC9SZWNOdW0+PHJlY29yZD48cmVjLW51bWJlcj4y
MTI3PC9yZWMtbnVtYmVyPjxmb3JlaWduLWtleXM+PGtleSBhcHA9IkVOIiBkYi1pZD0idjB4d3Zl
ZHIydGVkYXFlOXoyNXhhdjk0ZGRlZmF0eGF2cDA1IiB0aW1lc3RhbXA9IjEzOTM3NjExMzYiPjIx
Mjc8L2tleT48L2ZvcmVpZ24ta2V5cz48cmVmLXR5cGUgbmFtZT0iSm91cm5hbCBBcnRpY2xlIj4x
NzwvcmVmLXR5cGU+PGNvbnRyaWJ1dG9ycz48YXV0aG9ycz48YXV0aG9yPk1vcmluLCBULiBKLjwv
YXV0aG9yPjxhdXRob3I+QnJvZXJpbmcsIFQuIEouPC9hdXRob3I+PGF1dGhvcj5MZWF2LCBCLiBB
LjwvYXV0aG9yPjxhdXRob3I+QmxhaXIsIEIuIE0uPC9hdXRob3I+PGF1dGhvcj5Sb3dsZXksIEsu
IEouPC9hdXRob3I+PGF1dGhvcj5Cb3VjaGVyLCBFLiBOLjwvYXV0aG9yPjxhdXRob3I+V2FuZywg
WS48L2F1dGhvcj48YXV0aG9yPkNoZXNsb2NrLCBQLiBTLjwvYXV0aG9yPjxhdXRob3I+S25hdWJl
ciwgTS48L2F1dGhvcj48YXV0aG9yPk9sc2VuLCBELiBCLjwvYXV0aG9yPjxhdXRob3I+THVkbWVy
ZXIsIFMuIFcuPC9hdXRob3I+PGF1dGhvcj5TemFibywgRy48L2F1dGhvcj48YXV0aG9yPkZpbmJl
cmcsIFIuIFcuPC9hdXRob3I+PGF1dGhvcj5QdXJjZWxsLCBSLiBILjwvYXV0aG9yPjxhdXRob3I+
TGFuZm9yZCwgUi4gRS48L2F1dGhvcj48YXV0aG9yPkFtYnJvc2lubywgRC4gTS48L2F1dGhvcj48
YXV0aG9yPk1vbHJpbmUsIEQuIEMuPC9hdXRob3I+PGF1dGhvcj5CYWJjb2NrLCBHLiBKLjwvYXV0
aG9yPjwvYXV0aG9ycz48L2NvbnRyaWJ1dG9ycz48YXV0aC1hZGRyZXNzPk1hc3NCaW9sb2dpY3Ms
IFVuaXZlcnNpdHkgb2YgTWFzc2FjaHVzZXR0cyBNZWRpY2FsIFNjaG9vbCwgQm9zdG9uLCBNYXNz
YWNodXNldHRzLCBVbml0ZWQgU3RhdGVzIG9mIEFtZXJpY2EuPC9hdXRoLWFkZHJlc3M+PHRpdGxl
cz48dGl0bGU+SHVtYW4gbW9ub2Nsb25hbCBhbnRpYm9keSBIQ1YxIGVmZmVjdGl2ZWx5IHByZXZl
bnRzIGFuZCB0cmVhdHMgSENWIGluZmVjdGlvbiBpbiBjaGltcGFuemVlczwvdGl0bGU+PHNlY29u
ZGFyeS10aXRsZT5QTG9TIFBhdGhvZzwvc2Vjb25kYXJ5LXRpdGxlPjxhbHQtdGl0bGU+UExvUyBw
YXRob2dlbnM8L2FsdC10aXRsZT48L3RpdGxlcz48cGVyaW9kaWNhbD48ZnVsbC10aXRsZT5QTG9T
IFBhdGhvZzwvZnVsbC10aXRsZT48L3BlcmlvZGljYWw+PHBhZ2VzPmUxMDAyODk1PC9wYWdlcz48
dm9sdW1lPjg8L3ZvbHVtZT48bnVtYmVyPjg8L251bWJlcj48ZGF0ZXM+PHllYXI+MjAxMjwveWVh
cj48L2RhdGVzPjxpc2JuPjE1NTMtNzM3NCAoRWxlY3Ryb25pYykmI3hEOzE1NTMtNzM2NiAoTGlu
a2luZyk8L2lzYm4+PGFjY2Vzc2lvbi1udW0+MjI5NTI0NDc8L2FjY2Vzc2lvbi1udW0+PHVybHM+
PHJlbGF0ZWQtdXJscz48dXJsPmh0dHA6Ly93d3cubmNiaS5ubG0ubmloLmdvdi9wdWJtZWQvMjI5
NTI0NDc8L3VybD48L3JlbGF0ZWQtdXJscz48L3VybHM+PGN1c3RvbTI+MzQzMTMyNzwvY3VzdG9t
Mj48ZWxlY3Ryb25pYy1yZXNvdXJjZS1udW0+MTAuMTM3MS9qb3VybmFsLnBwYXQuMTAwMjg5NTwv
ZWxlY3Ryb25pYy1yZXNvdXJjZS1udW0+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GYXJjaTwvQXV0aG9yPjxZZWFyPjE5OTY8L1llYXI+PFJl
Y051bT4yMjQxPC9SZWNOdW0+PERpc3BsYXlUZXh0PjxzdHlsZSBmYWNlPSJzdXBlcnNjcmlwdCI+
WzE1LTE4XTwvc3R5bGU+PC9EaXNwbGF5VGV4dD48cmVjb3JkPjxyZWMtbnVtYmVyPjIyNDE8L3Jl
Yy1udW1iZXI+PGZvcmVpZ24ta2V5cz48a2V5IGFwcD0iRU4iIGRiLWlkPSJ2MHh3dmVkcjJ0ZWRh
cWU5ejI1eGF2OTRkZGVmYXR4YXZwMDUiIHRpbWVzdGFtcD0iMTM5ODg3OTk0OSI+MjI0MTwva2V5
PjwvZm9yZWlnbi1rZXlzPjxyZWYtdHlwZSBuYW1lPSJKb3VybmFsIEFydGljbGUiPjE3PC9yZWYt
dHlwZT48Y29udHJpYnV0b3JzPjxhdXRob3JzPjxhdXRob3I+RmFyY2ksIFAuPC9hdXRob3I+PGF1
dGhvcj5TaGltb2RhLCBBLjwvYXV0aG9yPjxhdXRob3I+V29uZywgRC48L2F1dGhvcj48YXV0aG9y
PkNhYmV6b24sIFQuPC9hdXRob3I+PGF1dGhvcj5EZSBHaW9hbm5pcywgRC48L2F1dGhvcj48YXV0
aG9yPlN0cmF6emVyYSwgQS48L2F1dGhvcj48YXV0aG9yPlNoaW1penUsIFkuPC9hdXRob3I+PGF1
dGhvcj5TaGFwaXJvLCBNLjwvYXV0aG9yPjxhdXRob3I+QWx0ZXIsIEguIEouPC9hdXRob3I+PGF1
dGhvcj5QdXJjZWxsLCBSLiBILjwvYXV0aG9yPjwvYXV0aG9ycz48L2NvbnRyaWJ1dG9ycz48YXV0
aC1hZGRyZXNzPkhlcGF0aXRpcyBWaXJ1c2VzIFNlY3Rpb24sIE5hdGlvbmFsIEluc3RpdHV0ZSBv
ZiBBbGxlcmd5IGFuZCBJbmZlY3Rpb3VzIERpc2Vhc2VzLCBOYXRpb25hbCBJbnN0aXR1dGVzIG9m
IEhlYWx0aCwgQmV0aGVzZGEsIE1EIDIwODkyLCBVU0EuPC9hdXRoLWFkZHJlc3M+PHRpdGxlcz48
dGl0bGU+UHJldmVudGlvbiBvZiBoZXBhdGl0aXMgQyB2aXJ1cyBpbmZlY3Rpb24gaW4gY2hpbXBh
bnplZXMgYnkgaHlwZXJpbW11bmUgc2VydW0gYWdhaW5zdCB0aGUgaHlwZXJ2YXJpYWJsZSByZWdp
b24gMSBvZiB0aGUgZW52ZWxvcGUgMiBwcm90ZWl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L3BlcmlvZGljYWw+PGFs
dC1wZXJpb2RpY2FsPjxmdWxsLXRpdGxlPlByb2NlZWRpbmdzIG9mIHRoZSBOYXRpb25hbCBBY2Fk
ZW15IG9mIFNjaWVuY2VzIG9mIHRoZSBVbml0ZWQgU3RhdGVzIG9mIEFtZXJpY2E8L2Z1bGwtdGl0
bGU+PC9hbHQtcGVyaW9kaWNhbD48cGFnZXM+MTUzOTQtOTwvcGFnZXM+PHZvbHVtZT45Mzwvdm9s
dW1lPjxudW1iZXI+MjY8L251bWJlcj48a2V5d29yZHM+PGtleXdvcmQ+QW1pbm8gQWNpZCBTZXF1
ZW5jZTwva2V5d29yZD48a2V5d29yZD5BbmltYWxzPC9rZXl3b3JkPjxrZXl3b3JkPkVuenltZS1M
aW5rZWQgSW1tdW5vc29yYmVudCBBc3NheTwva2V5d29yZD48a2V5d29yZD5HZW5lIFByb2R1Y3Rz
LCBlbnYvY2hlbWlzdHJ5L2dlbmV0aWNzLyppbW11bm9sb2d5PC9rZXl3b3JkPjxrZXl3b3JkPkdl
bmV0aWMgVmFyaWF0aW9uPC9rZXl3b3JkPjxrZXl3b3JkPkhlcGFjaXZpcnVzLyppbW11bm9sb2d5
PC9rZXl3b3JkPjxrZXl3b3JkPkhlcGF0aXRpcyBDLyppbW11bm9sb2d5LypwcmV2ZW50aW9uICZh
bXA7IGNvbnRyb2w8L2tleXdvcmQ+PGtleXdvcmQ+SGVwYXRpdGlzIEMgQW50aWJvZGllcy9ibG9v
ZDwva2V5d29yZD48a2V5d29yZD5IdW1hbnM8L2tleXdvcmQ+PGtleXdvcmQ+KkltbXVuaXphdGlv
biwgUGFzc2l2ZTwva2V5d29yZD48a2V5d29yZD5Nb2xlY3VsYXIgU2VxdWVuY2UgRGF0YTwva2V5
d29yZD48a2V5d29yZD5OZXV0cmFsaXphdGlvbiBUZXN0czwva2V5d29yZD48a2V5d29yZD5QYW4g
dHJvZ2xvZHl0ZXM8L2tleXdvcmQ+PGtleXdvcmQ+UG9seW1lcmFzZSBDaGFpbiBSZWFjdGlvbjwv
a2V5d29yZD48a2V5d29yZD5STkEsIFZpcmFsL2FuYWx5c2lzPC9rZXl3b3JkPjxrZXl3b3JkPlJh
YmJpdHM8L2tleXdvcmQ+PC9rZXl3b3Jkcz48ZGF0ZXM+PHllYXI+MTk5NjwveWVhcj48cHViLWRh
dGVzPjxkYXRlPkRlYyAyNDwvZGF0ZT48L3B1Yi1kYXRlcz48L2RhdGVzPjxpc2JuPjAwMjctODQy
NCAoUHJpbnQpJiN4RDswMDI3LTg0MjQgKExpbmtpbmcpPC9pc2JuPjxhY2Nlc3Npb24tbnVtPjg5
ODY4MjI8L2FjY2Vzc2lvbi1udW0+PHVybHM+PHJlbGF0ZWQtdXJscz48dXJsPmh0dHA6Ly93d3cu
bmNiaS5ubG0ubmloLmdvdi9wdWJtZWQvODk4NjgyMjwvdXJsPjwvcmVsYXRlZC11cmxzPjwvdXJs
cz48Y3VzdG9tMj4yNjQxNTwvY3VzdG9tMj48L3JlY29yZD48L0NpdGU+PENpdGU+PEF1dGhvcj5W
YW53b2xsZWdoZW08L0F1dGhvcj48WWVhcj4yMDA4PC9ZZWFyPjxSZWNOdW0+MzE4PC9SZWNOdW0+
PHJlY29yZD48cmVjLW51bWJlcj4zMTg8L3JlYy1udW1iZXI+PGZvcmVpZ24ta2V5cz48a2V5IGFw
cD0iRU4iIGRiLWlkPSJ2MHh3dmVkcjJ0ZWRhcWU5ejI1eGF2OTRkZGVmYXR4YXZwMDUiIHRpbWVz
dGFtcD0iMTMyODQ3MTQ4OCI+MzE4PC9rZXk+PC9mb3JlaWduLWtleXM+PHJlZi10eXBlIG5hbWU9
IkpvdXJuYWwgQXJ0aWNsZSI+MTc8L3JlZi10eXBlPjxjb250cmlidXRvcnM+PGF1dGhvcnM+PGF1
dGhvcj5WYW53b2xsZWdoZW0sIFQuPC9hdXRob3I+PGF1dGhvcj5CdWtoLCBKLjwvYXV0aG9yPjxh
dXRob3I+TWV1bGVtYW4sIFAuPC9hdXRob3I+PGF1dGhvcj5EZXNvbWJlcmUsIEkuPC9hdXRob3I+
PGF1dGhvcj5NZXVuaWVyLCBKLiBDLjwvYXV0aG9yPjxhdXRob3I+QWx0ZXIsIEguPC9hdXRob3I+
PGF1dGhvcj5QdXJjZWxsLCBSLiBILjwvYXV0aG9yPjxhdXRob3I+TGVyb3V4LVJvZWxzLCBHLjwv
YXV0aG9yPjwvYXV0aG9ycz48L2NvbnRyaWJ1dG9ycz48YXV0aC1hZGRyZXNzPkNlbnRlciBmb3Ig
VmFjY2lub2xvZ3ksIEdoZW50IFVuaXZlcnNpdHkgYW5kIEhvc3BpdGFsLCBHaGVudCwgQmVsZ2l1
bS48L2F1dGgtYWRkcmVzcz48dGl0bGVzPjx0aXRsZT5Qb2x5Y2xvbmFsIGltbXVub2dsb2J1bGlu
cyBmcm9tIGEgY2hyb25pYyBoZXBhdGl0aXMgQyB2aXJ1cyBwYXRpZW50IHByb3RlY3QgaHVtYW4g
bGl2ZXItY2hpbWVyaWMgbWljZSBmcm9tIGluZmVjdGlvbiB3aXRoIGEgaG9tb2xvZ291cyBoZXBh
dGl0aXMgQyB2aXJ1cyBzdHJhaW48L3RpdGxlPjxzZWNvbmRhcnktdGl0bGU+SGVwYXRvbG9neTwv
c2Vjb25kYXJ5LXRpdGxlPjwvdGl0bGVzPjxwZXJpb2RpY2FsPjxmdWxsLXRpdGxlPkhlcGF0b2xv
Z3k8L2Z1bGwtdGl0bGU+PC9wZXJpb2RpY2FsPjxwYWdlcz4xODQ2LTU1PC9wYWdlcz48dm9sdW1l
PjQ3PC92b2x1bWU+PG51bWJlcj42PC9udW1iZXI+PGVkaXRpb24+MjAwOC8wNS8wMzwvZWRpdGlv
bj48a2V5d29yZHM+PGtleXdvcmQ+QW5pbWFsczwva2V5d29yZD48a2V5d29yZD5BbnRpYm9kaWVz
LCBWaXJhbC9ibG9vZDwva2V5d29yZD48a2V5d29yZD5DaGltZXJhLyppbW11bm9sb2d5PC9rZXl3
b3JkPjxrZXl3b3JkPkRpc2Vhc2UgTW9kZWxzLCBBbmltYWw8L2tleXdvcmQ+PGtleXdvcmQ+RG9z
ZS1SZXNwb25zZSBSZWxhdGlvbnNoaXAsIEltbXVub2xvZ2ljPC9rZXl3b3JkPjxrZXl3b3JkPkhl
cGFjaXZpcnVzLyppbW11bm9sb2d5L3BhdGhvZ2VuaWNpdHk8L2tleXdvcmQ+PGtleXdvcmQ+SGVw
YXRpdGlzIEMsIENocm9uaWMvYmxvb2QvaW1tdW5vbG9neS8qcHJldmVudGlvbiAmYW1wOyBjb250
cm9sPC9rZXl3b3JkPjxrZXl3b3JkPkh1bWFuczwva2V5d29yZD48a2V5d29yZD5JbW11bml6YXRp
b24sIFBhc3NpdmUvKm1ldGhvZHM8L2tleXdvcmQ+PGtleXdvcmQ+SW1tdW5vZ2xvYnVsaW4gRy9p
bW11bm9sb2d5Lyp0aGVyYXBldXRpYyB1c2U8L2tleXdvcmQ+PGtleXdvcmQ+TWljZTwva2V5d29y
ZD48a2V5d29yZD5NaWNlLCBTQ0lEPC9rZXl3b3JkPjxrZXl3b3JkPlJOQSwgVmlyYWwvYmxvb2Q8
L2tleXdvcmQ+PC9rZXl3b3Jkcz48ZGF0ZXM+PHllYXI+MjAwODwveWVhcj48cHViLWRhdGVzPjxk
YXRlPkp1bjwvZGF0ZT48L3B1Yi1kYXRlcz48L2RhdGVzPjxpc2JuPjE1MjctMzM1MCAoRWxlY3Ry
b25pYykmI3hEOzAyNzAtOTEzOSAoTGlua2luZyk8L2lzYm4+PGFjY2Vzc2lvbi1udW0+MTg0NTIx
NDY8L2FjY2Vzc2lvbi1udW0+PHdvcmstdHlwZT5SZXNlYXJjaCBTdXBwb3J0LCBOLkkuSC4sIElu
dHJhbXVyYWwmI3hEO1Jlc2VhcmNoIFN1cHBvcnQsIE5vbi1VLlMuIEdvdiZhcG9zO3Q8L3dvcmst
dHlwZT48dXJscz48cmVsYXRlZC11cmxzPjx1cmw+aHR0cDovL3d3dy5uY2JpLm5sbS5uaWguZ292
L3B1Ym1lZC8xODQ1MjE0NjwvdXJsPjx1cmw+aHR0cDovL29ubGluZWxpYnJhcnkud2lsZXkuY29t
L3N0b3JlLzEwLjEwMDIvaGVwLjIyMjQ0L2Fzc2V0LzIyMjQ0X2Z0cC5wZGY/dj0xJmFtcDt0PWd5
YWhvYXRlJmFtcDtzPTVhYmE1YjI3N2Y0N2Q5Y2RmNDdjZDNkNTU5YTczZmI3ODgyNjMwNGE8L3Vy
bD48L3JlbGF0ZWQtdXJscz48L3VybHM+PGVsZWN0cm9uaWMtcmVzb3VyY2UtbnVtPjEwLjEwMDIv
aGVwLjIyMjQ0PC9lbGVjdHJvbmljLXJlc291cmNlLW51bT48bGFuZ3VhZ2U+ZW5nPC9sYW5ndWFn
ZT48L3JlY29yZD48L0NpdGU+PENpdGU+PEF1dGhvcj5NZXVsZW1hbjwvQXV0aG9yPjxZZWFyPjIw
MTE8L1llYXI+PFJlY051bT4xODc8L1JlY051bT48cmVjb3JkPjxyZWMtbnVtYmVyPjE4NzwvcmVj
LW51bWJlcj48Zm9yZWlnbi1rZXlzPjxrZXkgYXBwPSJFTiIgZGItaWQ9InYweHd2ZWRyMnRlZGFx
ZTl6MjV4YXY5NGRkZWZhdHhhdnAwNSIgdGltZXN0YW1wPSIxMzI2MzYzMDU2Ij4xODc8L2tleT48
L2ZvcmVpZ24ta2V5cz48cmVmLXR5cGUgbmFtZT0iSm91cm5hbCBBcnRpY2xlIj4xNzwvcmVmLXR5
cGU+PGNvbnRyaWJ1dG9ycz48YXV0aG9ycz48YXV0aG9yPk1ldWxlbWFuLCBQLjwvYXV0aG9yPjxh
dXRob3I+QnVraCwgSi48L2F1dGhvcj48YXV0aG9yPlZlcmhveWUsIEwuPC9hdXRob3I+PGF1dGhv
cj5GYXJob3VkaSwgQS48L2F1dGhvcj48YXV0aG9yPlZhbndvbGxlZ2hlbSwgVC48L2F1dGhvcj48
YXV0aG9yPldhbmcsIFIuIFkuPC9hdXRob3I+PGF1dGhvcj5EZXNvbWJlcmUsIEkuPC9hdXRob3I+
PGF1dGhvcj5BbHRlciwgSC48L2F1dGhvcj48YXV0aG9yPlB1cmNlbGwsIFIuIEguPC9hdXRob3I+
PGF1dGhvcj5MZXJvdXgtUm9lbHMsIEcuPC9hdXRob3I+PC9hdXRob3JzPjwvY29udHJpYnV0b3Jz
PjxhdXRoLWFkZHJlc3M+Q2VudGVyIGZvciBWYWNjaW5vbG9neSwgR2hlbnQgVW5pdmVyc2l0eSBh
bmQgSG9zcGl0YWwsIEdoZW50LCBCZWxnaXVtLiBQaGlsaXAuTWV1bGVtYW5AdWdlbnQuYmU8L2F1
dGgtYWRkcmVzcz48dGl0bGVzPjx0aXRsZT5JbiB2aXZvIGV2YWx1YXRpb24gb2YgdGhlIGNyb3Nz
LWdlbm90eXBlIG5ldXRyYWxpemluZyBhY3Rpdml0eSBvZiBwb2x5Y2xvbmFsIGFudGlib2RpZXMg
YWdhaW5zdCBoZXBhdGl0aXMgQyB2aXJ1czwvdGl0bGU+PHNlY29uZGFyeS10aXRsZT5IZXBhdG9s
b2d5PC9zZWNvbmRhcnktdGl0bGU+PC90aXRsZXM+PHBlcmlvZGljYWw+PGZ1bGwtdGl0bGU+SGVw
YXRvbG9neTwvZnVsbC10aXRsZT48L3BlcmlvZGljYWw+PHBhZ2VzPjc1NS02MjwvcGFnZXM+PHZv
bHVtZT41Mzwvdm9sdW1lPjxudW1iZXI+MzwvbnVtYmVyPjxlZGl0aW9uPjIwMTEvMDIvMTU8L2Vk
aXRpb24+PGtleXdvcmRzPjxrZXl3b3JkPkFtaW5vIEFjaWQgU2VxdWVuY2U8L2tleXdvcmQ+PGtl
eXdvcmQ+QW5pbWFsczwva2V5d29yZD48a2V5d29yZD5BbnRpYm9kaWVzLCBOZXV0cmFsaXppbmcv
KmltbXVub2xvZ3k8L2tleXdvcmQ+PGtleXdvcmQ+SGVwYWNpdmlydXMvaW1tdW5vbG9neTwva2V5
d29yZD48a2V5d29yZD5IZXBhdGl0aXMgQyBBbnRpYm9kaWVzLypibG9vZDwva2V5d29yZD48a2V5
d29yZD5IZXBhdGl0aXMgQywgQ2hyb25pYy9pbW11bm9sb2d5PC9rZXl3b3JkPjxrZXl3b3JkPkh1
bWFuczwva2V5d29yZD48a2V5d29yZD5NaWNlPC9rZXl3b3JkPjxrZXl3b3JkPk1pY2UsIFNDSUQ8
L2tleXdvcmQ+PGtleXdvcmQ+VHJhbnNwbGFudGF0aW9uIENoaW1lcmEvaW1tdW5vbG9neTwva2V5
d29yZD48a2V5d29yZD5WaXJhbCBFbnZlbG9wZSBQcm90ZWlucy9nZW5ldGljczwva2V5d29yZD48
a2V5d29yZD5WaXJhbCBWYWNjaW5lcy9pbW11bm9sb2d5PC9rZXl3b3JkPjwva2V5d29yZHM+PGRh
dGVzPjx5ZWFyPjIwMTE8L3llYXI+PHB1Yi1kYXRlcz48ZGF0ZT5NYXI8L2RhdGU+PC9wdWItZGF0
ZXM+PC9kYXRlcz48aXNibj4xNTI3LTMzNTAgKEVsZWN0cm9uaWMpJiN4RDswMjcwLTkxMzkgKExp
bmtpbmcpPC9pc2JuPjxhY2Nlc3Npb24tbnVtPjIxMzE5MjAzPC9hY2Nlc3Npb24tbnVtPjx1cmxz
PjxyZWxhdGVkLXVybHM+PHVybD5odHRwOi8vd3d3Lm5jYmkubmxtLm5paC5nb3YvZW50cmV6L3F1
ZXJ5LmZjZ2k/Y21kPVJldHJpZXZlJmFtcDtkYj1QdWJNZWQmYW1wO2RvcHQ9Q2l0YXRpb24mYW1w
O2xpc3RfdWlkcz0yMTMxOTIwMzwvdXJsPjx1cmw+aHR0cDovL29ubGluZWxpYnJhcnkud2lsZXku
Y29tL3N0b3JlLzEwLjEwMDIvaGVwLjI0MTcxL2Fzc2V0LzI0MTcxX2Z0cC5wZGY/dj0xJmFtcDt0
PWd4bXlidnpmJmFtcDtzPTRkYTM0MDkzYzNmMzQ5ZDdjYzQyNGFlMGExY2NlMTViNWU3YzJkNjE8
L3VybD48dXJsPmh0dHA6Ly9vbmxpbmVsaWJyYXJ5LndpbGV5LmNvbS9zdG9yZS8xMC4xMDAyL2hl
cC4yNDE3MS9hc3NldC8yNDE3MV9mdHAucGRmP3Y9MSZhbXA7dD1oMHBiNXAwNyZhbXA7cz01Mzk3
YTgyZWQ0NDBlNDQ3YWU1YjRjNThmNWYwNDkwYWM2NzQxNWJlPC91cmw+PC9yZWxhdGVkLXVybHM+
PC91cmxzPjxjdXN0b20yPjMwNzk1NDY8L2N1c3RvbTI+PGVsZWN0cm9uaWMtcmVzb3VyY2UtbnVt
PjEwLjEwMDIvaGVwLjI0MTcxPC9lbGVjdHJvbmljLXJlc291cmNlLW51bT48bGFuZ3VhZ2U+ZW5n
PC9sYW5ndWFnZT48L3JlY29yZD48L0NpdGU+PENpdGU+PEF1dGhvcj5Nb3JpbjwvQXV0aG9yPjxZ
ZWFyPjIwMTI8L1llYXI+PFJlY051bT4yMTI3PC9SZWNOdW0+PHJlY29yZD48cmVjLW51bWJlcj4y
MTI3PC9yZWMtbnVtYmVyPjxmb3JlaWduLWtleXM+PGtleSBhcHA9IkVOIiBkYi1pZD0idjB4d3Zl
ZHIydGVkYXFlOXoyNXhhdjk0ZGRlZmF0eGF2cDA1IiB0aW1lc3RhbXA9IjEzOTM3NjExMzYiPjIx
Mjc8L2tleT48L2ZvcmVpZ24ta2V5cz48cmVmLXR5cGUgbmFtZT0iSm91cm5hbCBBcnRpY2xlIj4x
NzwvcmVmLXR5cGU+PGNvbnRyaWJ1dG9ycz48YXV0aG9ycz48YXV0aG9yPk1vcmluLCBULiBKLjwv
YXV0aG9yPjxhdXRob3I+QnJvZXJpbmcsIFQuIEouPC9hdXRob3I+PGF1dGhvcj5MZWF2LCBCLiBB
LjwvYXV0aG9yPjxhdXRob3I+QmxhaXIsIEIuIE0uPC9hdXRob3I+PGF1dGhvcj5Sb3dsZXksIEsu
IEouPC9hdXRob3I+PGF1dGhvcj5Cb3VjaGVyLCBFLiBOLjwvYXV0aG9yPjxhdXRob3I+V2FuZywg
WS48L2F1dGhvcj48YXV0aG9yPkNoZXNsb2NrLCBQLiBTLjwvYXV0aG9yPjxhdXRob3I+S25hdWJl
ciwgTS48L2F1dGhvcj48YXV0aG9yPk9sc2VuLCBELiBCLjwvYXV0aG9yPjxhdXRob3I+THVkbWVy
ZXIsIFMuIFcuPC9hdXRob3I+PGF1dGhvcj5TemFibywgRy48L2F1dGhvcj48YXV0aG9yPkZpbmJl
cmcsIFIuIFcuPC9hdXRob3I+PGF1dGhvcj5QdXJjZWxsLCBSLiBILjwvYXV0aG9yPjxhdXRob3I+
TGFuZm9yZCwgUi4gRS48L2F1dGhvcj48YXV0aG9yPkFtYnJvc2lubywgRC4gTS48L2F1dGhvcj48
YXV0aG9yPk1vbHJpbmUsIEQuIEMuPC9hdXRob3I+PGF1dGhvcj5CYWJjb2NrLCBHLiBKLjwvYXV0
aG9yPjwvYXV0aG9ycz48L2NvbnRyaWJ1dG9ycz48YXV0aC1hZGRyZXNzPk1hc3NCaW9sb2dpY3Ms
IFVuaXZlcnNpdHkgb2YgTWFzc2FjaHVzZXR0cyBNZWRpY2FsIFNjaG9vbCwgQm9zdG9uLCBNYXNz
YWNodXNldHRzLCBVbml0ZWQgU3RhdGVzIG9mIEFtZXJpY2EuPC9hdXRoLWFkZHJlc3M+PHRpdGxl
cz48dGl0bGU+SHVtYW4gbW9ub2Nsb25hbCBhbnRpYm9keSBIQ1YxIGVmZmVjdGl2ZWx5IHByZXZl
bnRzIGFuZCB0cmVhdHMgSENWIGluZmVjdGlvbiBpbiBjaGltcGFuemVlczwvdGl0bGU+PHNlY29u
ZGFyeS10aXRsZT5QTG9TIFBhdGhvZzwvc2Vjb25kYXJ5LXRpdGxlPjxhbHQtdGl0bGU+UExvUyBw
YXRob2dlbnM8L2FsdC10aXRsZT48L3RpdGxlcz48cGVyaW9kaWNhbD48ZnVsbC10aXRsZT5QTG9T
IFBhdGhvZzwvZnVsbC10aXRsZT48L3BlcmlvZGljYWw+PHBhZ2VzPmUxMDAyODk1PC9wYWdlcz48
dm9sdW1lPjg8L3ZvbHVtZT48bnVtYmVyPjg8L251bWJlcj48ZGF0ZXM+PHllYXI+MjAxMjwveWVh
cj48L2RhdGVzPjxpc2JuPjE1NTMtNzM3NCAoRWxlY3Ryb25pYykmI3hEOzE1NTMtNzM2NiAoTGlu
a2luZyk8L2lzYm4+PGFjY2Vzc2lvbi1udW0+MjI5NTI0NDc8L2FjY2Vzc2lvbi1udW0+PHVybHM+
PHJlbGF0ZWQtdXJscz48dXJsPmh0dHA6Ly93d3cubmNiaS5ubG0ubmloLmdvdi9wdWJtZWQvMjI5
NTI0NDc8L3VybD48L3JlbGF0ZWQtdXJscz48L3VybHM+PGN1c3RvbTI+MzQzMTMyNzwvY3VzdG9t
Mj48ZWxlY3Ryb25pYy1yZXNvdXJjZS1udW0+MTAuMTM3MS9qb3VybmFsLnBwYXQuMTAwMjg5NTwv
ZWxlY3Ryb25pYy1yZXNvdXJjZS1udW0+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535D4" w:rsidRPr="00EF2A4D">
        <w:rPr>
          <w:rFonts w:ascii="Book Antiqua" w:hAnsi="Book Antiqua"/>
          <w:sz w:val="24"/>
          <w:szCs w:val="24"/>
          <w:lang w:val="en-US"/>
        </w:rPr>
      </w:r>
      <w:r w:rsidR="00E535D4"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 w:tooltip="Farci, 1996 #2241" w:history="1">
        <w:r w:rsidR="000F07FA" w:rsidRPr="00EF2A4D">
          <w:rPr>
            <w:rFonts w:ascii="Book Antiqua" w:hAnsi="Book Antiqua"/>
            <w:noProof/>
            <w:sz w:val="24"/>
            <w:szCs w:val="24"/>
            <w:vertAlign w:val="superscript"/>
            <w:lang w:val="en-US"/>
          </w:rPr>
          <w:t>15-18</w:t>
        </w:r>
      </w:hyperlink>
      <w:r w:rsidR="00B71CFA" w:rsidRPr="00EF2A4D">
        <w:rPr>
          <w:rFonts w:ascii="Book Antiqua" w:hAnsi="Book Antiqua"/>
          <w:noProof/>
          <w:sz w:val="24"/>
          <w:szCs w:val="24"/>
          <w:vertAlign w:val="superscript"/>
          <w:lang w:val="en-US"/>
        </w:rPr>
        <w:t>]</w:t>
      </w:r>
      <w:r w:rsidR="00E535D4" w:rsidRPr="00EF2A4D">
        <w:rPr>
          <w:rFonts w:ascii="Book Antiqua" w:hAnsi="Book Antiqua"/>
          <w:sz w:val="24"/>
          <w:szCs w:val="24"/>
          <w:lang w:val="en-US"/>
        </w:rPr>
        <w:fldChar w:fldCharType="end"/>
      </w:r>
      <w:r w:rsidR="00F70487" w:rsidRPr="00EF2A4D">
        <w:rPr>
          <w:rFonts w:ascii="Book Antiqua" w:hAnsi="Book Antiqua"/>
          <w:sz w:val="24"/>
          <w:szCs w:val="24"/>
          <w:lang w:val="en-US"/>
        </w:rPr>
        <w:t>, no</w:t>
      </w:r>
      <w:r w:rsidR="00FB7874" w:rsidRPr="00EF2A4D">
        <w:rPr>
          <w:rFonts w:ascii="Book Antiqua" w:hAnsi="Book Antiqua"/>
          <w:sz w:val="24"/>
          <w:szCs w:val="24"/>
          <w:lang w:val="en-US"/>
        </w:rPr>
        <w:t xml:space="preserve"> or</w:t>
      </w:r>
      <w:r w:rsidR="00DB6F65" w:rsidRPr="00EF2A4D">
        <w:rPr>
          <w:rFonts w:ascii="Book Antiqua" w:hAnsi="Book Antiqua"/>
          <w:sz w:val="24"/>
          <w:szCs w:val="24"/>
          <w:lang w:val="en-US"/>
        </w:rPr>
        <w:t xml:space="preserve"> only</w:t>
      </w:r>
      <w:r w:rsidR="00FB7874" w:rsidRPr="00EF2A4D">
        <w:rPr>
          <w:rFonts w:ascii="Book Antiqua" w:hAnsi="Book Antiqua"/>
          <w:sz w:val="24"/>
          <w:szCs w:val="24"/>
          <w:lang w:val="en-US"/>
        </w:rPr>
        <w:t xml:space="preserve"> </w:t>
      </w:r>
      <w:r w:rsidR="009A00AA" w:rsidRPr="00EF2A4D">
        <w:rPr>
          <w:rFonts w:ascii="Book Antiqua" w:hAnsi="Book Antiqua"/>
          <w:sz w:val="24"/>
          <w:szCs w:val="24"/>
          <w:lang w:val="en-US"/>
        </w:rPr>
        <w:t xml:space="preserve">transient </w:t>
      </w:r>
      <w:r w:rsidR="00F70487" w:rsidRPr="00EF2A4D">
        <w:rPr>
          <w:rFonts w:ascii="Book Antiqua" w:hAnsi="Book Antiqua"/>
          <w:sz w:val="24"/>
          <w:szCs w:val="24"/>
          <w:lang w:val="en-US"/>
        </w:rPr>
        <w:t>effect</w:t>
      </w:r>
      <w:r w:rsidR="00FB7874" w:rsidRPr="00EF2A4D">
        <w:rPr>
          <w:rFonts w:ascii="Book Antiqua" w:hAnsi="Book Antiqua"/>
          <w:sz w:val="24"/>
          <w:szCs w:val="24"/>
          <w:lang w:val="en-US"/>
        </w:rPr>
        <w:t>s</w:t>
      </w:r>
      <w:r w:rsidR="00F70487" w:rsidRPr="00EF2A4D">
        <w:rPr>
          <w:rFonts w:ascii="Book Antiqua" w:hAnsi="Book Antiqua"/>
          <w:sz w:val="24"/>
          <w:szCs w:val="24"/>
          <w:lang w:val="en-US"/>
        </w:rPr>
        <w:t xml:space="preserve"> on HCV RNA levels and HCV recurrence after </w:t>
      </w:r>
      <w:r w:rsidR="00DB6F65" w:rsidRPr="00EF2A4D">
        <w:rPr>
          <w:rFonts w:ascii="Book Antiqua" w:hAnsi="Book Antiqua"/>
          <w:sz w:val="24"/>
          <w:szCs w:val="24"/>
          <w:lang w:val="en-US"/>
        </w:rPr>
        <w:t xml:space="preserve">liver transplantation </w:t>
      </w:r>
      <w:r w:rsidR="003B108F" w:rsidRPr="00EF2A4D">
        <w:rPr>
          <w:rFonts w:ascii="Book Antiqua" w:hAnsi="Book Antiqua"/>
          <w:sz w:val="24"/>
          <w:szCs w:val="24"/>
          <w:lang w:val="en-US"/>
        </w:rPr>
        <w:t>were</w:t>
      </w:r>
      <w:r w:rsidR="00F70487" w:rsidRPr="00EF2A4D">
        <w:rPr>
          <w:rFonts w:ascii="Book Antiqua" w:hAnsi="Book Antiqua"/>
          <w:sz w:val="24"/>
          <w:szCs w:val="24"/>
          <w:lang w:val="en-US"/>
        </w:rPr>
        <w:t xml:space="preserve"> observed in clinical studies</w:t>
      </w:r>
      <w:r w:rsidR="003774EC" w:rsidRPr="00EF2A4D">
        <w:rPr>
          <w:rFonts w:ascii="Book Antiqua" w:hAnsi="Book Antiqua"/>
          <w:sz w:val="24"/>
          <w:szCs w:val="24"/>
          <w:lang w:val="en-US"/>
        </w:rPr>
        <w:fldChar w:fldCharType="begin">
          <w:fldData xml:space="preserve">PEVuZE5vdGU+PENpdGU+PEF1dGhvcj5XaWxsZW1zPC9BdXRob3I+PFllYXI+MjAwMjwvWWVhcj48
UmVjTnVtPjM3NzwvUmVjTnVtPjxEaXNwbGF5VGV4dD48c3R5bGUgZmFjZT0ic3VwZXJzY3JpcHQi
PlsxOS0yMl08L3N0eWxlPjwvRGlzcGxheVRleHQ+PHJlY29yZD48cmVjLW51bWJlcj4zNzc8L3Jl
Yy1udW1iZXI+PGZvcmVpZ24ta2V5cz48a2V5IGFwcD0iRU4iIGRiLWlkPSJ2MHh3dmVkcjJ0ZWRh
cWU5ejI1eGF2OTRkZGVmYXR4YXZwMDUiIHRpbWVzdGFtcD0iMTMyODcxODg5MiI+Mzc3PC9rZXk+
PC9mb3JlaWduLWtleXM+PHJlZi10eXBlIG5hbWU9IkpvdXJuYWwgQXJ0aWNsZSI+MTc8L3JlZi10
eXBlPjxjb250cmlidXRvcnM+PGF1dGhvcnM+PGF1dGhvcj5XaWxsZW1zLCBCLjwvYXV0aG9yPjxh
dXRob3I+RWRlLCBNLjwvYXV0aG9yPjxhdXRob3I+TWFyb3R0YSwgUC48L2F1dGhvcj48YXV0aG9y
PldhbGwsIFcuPC9hdXRob3I+PGF1dGhvcj5HcmVpZywgUC48L2F1dGhvcj48YXV0aG9yPkxpbGx5
LCBMLjwvYXV0aG9yPjxhdXRob3I+S25ldGVtYW4sIE4uPC9hdXRob3I+PGF1dGhvcj5Xb25nLCBX
LiBOLjwvYXV0aG9yPjxhdXRob3I+Um95LCBBLjwvYXV0aG9yPjxhdXRob3I+TWFybGVhdSwgRC48
L2F1dGhvcj48YXV0aG9yPlNjdWRhbW9yZSwgQy48L2F1dGhvcj48YXV0aG9yPllvc2hpZGEsIEUu
PC9hdXRob3I+PGF1dGhvcj5SaW5mcmV0LCBBLjwvYXV0aG9yPjwvYXV0aG9ycz48L2NvbnRyaWJ1
dG9ycz48YXV0aC1hZGRyZXNzPlVuaXYgTW9udHJlYWwsIEN0ciBIb3NwLCBNb250cmVhbCwgUFEs
IENhbmFkYSYjeEQ7Q0hVTSwgQ3RyIFJlY2gsIE1vbnRyZWFsLCBQUSwgQ2FuYWRhJiN4RDtDYW5n
ZW5lIENvcnAsIFdpbm5pcGVnLCBNQiwgQ2FuYWRhJiN4RDtVbml2IExvbmRvbiBMb25kb24gSG9z
cCwgTG9uZG9uLCBFbmdsYW5kJiN4RDtUb3JvbnRvIEhvc3AsIFRvcm9udG8sIE9OIE01VCAyUzgs
IENhbmFkYSYjeEQ7VW5pdiBBbGJlcnRhIEhvc3AsIEVkbW9udG9uLCBBQiBUNkcgMkI3LCBDYW5h
ZGEmI3hEO1ZhbmNvdXZlciBHZW4gSG9zcCwgVmFuY291dmVyLCBCQywgQ2FuYWRhPC9hdXRoLWFk
ZHJlc3M+PHRpdGxlcz48dGl0bGU+QW50aS1IQ1YgaHVtYW4gaW1tdW5vZ2xvYnVsaW5zIGZvciB0
aGUgcHJldmVudGlvbiBvZiBncmFmdCBpbmZlY3Rpb24gaW4gSENWLXJlbGF0ZWQgbGl2ZXIgdHJh
bnNwbGFudGF0aW9uLCBhIHBpbG90IHN0dWR5PC90aXRsZT48c2Vjb25kYXJ5LXRpdGxlPkogSGVw
YXRvbDwvc2Vjb25kYXJ5LXRpdGxlPjxhbHQtdGl0bGU+Sm91cm5hbCBvZiBIZXBhdG9sb2d5PC9h
bHQtdGl0bGU+PC90aXRsZXM+PHBlcmlvZGljYWw+PGZ1bGwtdGl0bGU+SiBIZXBhdG9sPC9mdWxs
LXRpdGxlPjwvcGVyaW9kaWNhbD48YWx0LXBlcmlvZGljYWw+PGZ1bGwtdGl0bGU+Sm91cm5hbCBv
ZiBIZXBhdG9sb2d5PC9mdWxsLXRpdGxlPjwvYWx0LXBlcmlvZGljYWw+PHBhZ2VzPjMyLTMyPC9w
YWdlcz48dm9sdW1lPjM2PC92b2x1bWU+PGRhdGVzPjx5ZWFyPjIwMDI8L3llYXI+PHB1Yi1kYXRl
cz48ZGF0ZT5BcHI8L2RhdGU+PC9wdWItZGF0ZXM+PC9kYXRlcz48aXNibj4wMTY4LTgyNzg8L2lz
Ym4+PGFjY2Vzc2lvbi1udW0+V09TOjAwMDE3NTcwNDcwMDA5NjwvYWNjZXNzaW9uLW51bT48dXJs
cz48cmVsYXRlZC11cmxzPjx1cmw+Jmx0O0dvIHRvIElTSSZndDs6Ly9XT1M6MDAwMTc1NzA0NzAw
MDk2PC91cmw+PC9yZWxhdGVkLXVybHM+PC91cmxzPjxlbGVjdHJvbmljLXJlc291cmNlLW51bT5E
b2kgMTAuMTAxNi9TMDE2OC04Mjc4KDAyKTgwMDk1LTI8L2VsZWN0cm9uaWMtcmVzb3VyY2UtbnVt
PjxsYW5ndWFnZT5FbmdsaXNoPC9sYW5ndWFnZT48L3JlY29yZD48L0NpdGU+PENpdGU+PEF1dGhv
cj5EYXZpczwvQXV0aG9yPjxZZWFyPjIwMDU8L1llYXI+PFJlY051bT4zNTU8L1JlY051bT48cmVj
b3JkPjxyZWMtbnVtYmVyPjM1NTwvcmVjLW51bWJlcj48Zm9yZWlnbi1rZXlzPjxrZXkgYXBwPSJF
TiIgZGItaWQ9InYweHd2ZWRyMnRlZGFxZTl6MjV4YXY5NGRkZWZhdHhhdnAwNSIgdGltZXN0YW1w
PSIxMzI4NzEzODc5Ij4zNTU8L2tleT48L2ZvcmVpZ24ta2V5cz48cmVmLXR5cGUgbmFtZT0iSm91
cm5hbCBBcnRpY2xlIj4xNzwvcmVmLXR5cGU+PGNvbnRyaWJ1dG9ycz48YXV0aG9ycz48YXV0aG9y
PkRhdmlzLCBHLiBMLjwvYXV0aG9yPjxhdXRob3I+TmVsc29uLCBELiBSLjwvYXV0aG9yPjxhdXRo
b3I+VGVycmF1bHQsIE4uPC9hdXRob3I+PGF1dGhvcj5QcnVldHQsIFQuIEwuPC9hdXRob3I+PGF1
dGhvcj5TY2hpYW5vLCBULiBELjwvYXV0aG9yPjxhdXRob3I+RmxldGNoZXIsIEMuIFYuPC9hdXRo
b3I+PGF1dGhvcj5TYXBhbiwgQy4gVi48L2F1dGhvcj48YXV0aG9yPlJpc2VyLCBMLiBOLjwvYXV0
aG9yPjxhdXRob3I+TGksIFkuPC9hdXRob3I+PGF1dGhvcj5XaGl0bGV5LCBSLiBKLjwvYXV0aG9y
PjxhdXRob3I+R25hbm4sIEouIFcuLCBKci48L2F1dGhvcj48L2F1dGhvcnM+PC9jb250cmlidXRv
cnM+PGF1dGgtYWRkcmVzcz5EaXZpc2lvbiBvZiBIZXBhdG9sb2d5LCBCYXlsb3IgVW5pdmVyc2l0
eSBNZWRpY2FsIENlbnRlciwgRGFsbGFzLCBUWCA3NTI0NiwgVVNBLiBnYXJ5ZGF2QGJheWxvcmhl
YWx0aC5lZHU8L2F1dGgtYWRkcmVzcz48dGl0bGVzPjx0aXRsZT5BIHJhbmRvbWl6ZWQsIG9wZW4t
bGFiZWwgc3R1ZHkgdG8gZXZhbHVhdGUgdGhlIHNhZmV0eSBhbmQgcGhhcm1hY29raW5ldGljcyBv
ZiBodW1hbiBoZXBhdGl0aXMgQyBpbW11bmUgZ2xvYnVsaW4gKENpdmFjaXIpIGluIGxpdmVyIHRy
YW5zcGxhbnQgcmVjaXBpZW50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OTQxLTk8L3Bh
Z2VzPjx2b2x1bWU+MTE8L3ZvbHVtZT48bnVtYmVyPjg8L251bWJlcj48ZWRpdGlvbj4yMDA1LzA3
LzIyPC9lZGl0aW9uPjxrZXl3b3Jkcz48a2V5d29yZD5BZHVsdDwva2V5d29yZD48a2V5d29yZD5B
Z2VkPC9rZXl3b3JkPjxrZXl3b3JkPkRvc2UtUmVzcG9uc2UgUmVsYXRpb25zaGlwLCBEcnVnPC9r
ZXl3b3JkPjxrZXl3b3JkPkRydWcgQWRtaW5pc3RyYXRpb24gU2NoZWR1bGU8L2tleXdvcmQ+PGtl
eXdvcmQ+RmVtYWxlPC9rZXl3b3JkPjxrZXl3b3JkPkZpYnJvc2lzPC9rZXl3b3JkPjxrZXl3b3Jk
PkhhbGYtTGlmZTwva2V5d29yZD48a2V5d29yZD5IZXBhY2l2aXJ1cy9nZW5ldGljczwva2V5d29y
ZD48a2V5d29yZD5IZXBhdGl0aXMvcGF0aG9sb2d5PC9rZXl3b3JkPjxrZXl3b3JkPkhlcGF0aXRp
cyBDLCBDaHJvbmljLypkcnVnIHRoZXJhcHkvdmlyb2xvZ3k8L2tleXdvcmQ+PGtleXdvcmQ+SHVt
YW5zPC9rZXl3b3JkPjxrZXl3b3JkPkltbXVub2dsb2J1bGlucy9hZG1pbmlzdHJhdGlvbiAmYW1w
OyBkb3NhZ2UvYWR2ZXJzZSBlZmZlY3RzLyp0aGVyYXBldXRpYyB1c2U8L2tleXdvcmQ+PGtleXdv
cmQ+TGl2ZXIvZHJ1ZyBlZmZlY3RzL3BhdGhvbG9neTwva2V5d29yZD48a2V5d29yZD4qTGl2ZXIg
VHJhbnNwbGFudGF0aW9uPC9rZXl3b3JkPjxrZXl3b3JkPk1hbGU8L2tleXdvcmQ+PGtleXdvcmQ+
TWlkZGxlIEFnZWQ8L2tleXdvcmQ+PGtleXdvcmQ+UG9zdG9wZXJhdGl2ZSBQZXJpb2Q8L2tleXdv
cmQ+PGtleXdvcmQ+Uk5BLCBWaXJhbC9ibG9vZDwva2V5d29yZD48a2V5d29yZD5TZXZlcml0eSBv
ZiBJbGxuZXNzIEluZGV4PC9rZXl3b3JkPjwva2V5d29yZHM+PGRhdGVzPjx5ZWFyPjIwMDU8L3ll
YXI+PHB1Yi1kYXRlcz48ZGF0ZT5BdWc8L2RhdGU+PC9wdWItZGF0ZXM+PC9kYXRlcz48aXNibj4x
NTI3LTY0NjUgKFByaW50KSYjeEQ7MTUyNy02NDY1IChMaW5raW5nKTwvaXNibj48YWNjZXNzaW9u
LW51bT4xNjAzNTA2MzwvYWNjZXNzaW9uLW51bT48d29yay10eXBlPk11bHRpY2VudGVyIFN0dWR5
JiN4RDtSYW5kb21pemVkIENvbnRyb2xsZWQgVHJpYWwmI3hEO1Jlc2VhcmNoIFN1cHBvcnQsIE4u
SS5ILiwgRXh0cmFtdXJhbCYjeEQ7UmVzZWFyY2ggU3VwcG9ydCwgTm9uLVUuUy4gR292JmFwb3M7
dCYjeEQ7UmVzZWFyY2ggU3VwcG9ydCwgVS5TLiBHb3YmYXBvczt0LCBQLkguUy48L3dvcmstdHlw
ZT48dXJscz48cmVsYXRlZC11cmxzPjx1cmw+aHR0cDovL3d3dy5uY2JpLm5sbS5uaWguZ292L3B1
Ym1lZC8xNjAzNTA2MzwvdXJsPjx1cmw+aHR0cDovL29ubGluZWxpYnJhcnkud2lsZXkuY29tL3N0
b3JlLzEwLjEwMDIvbHQuMjA0MDUvYXNzZXQvMjA0MDVfZnRwLnBkZj92PTEmYW1wO3Q9Z3llaHhz
cXImYW1wO3M9NGNlYmRlY2I5YWFiYzg1ZjRhYzA5YTNmN2Y5Njk4YWVlNGVlYmYwNjwvdXJsPjwv
cmVsYXRlZC11cmxzPjwvdXJscz48ZWxlY3Ryb25pYy1yZXNvdXJjZS1udW0+MTAuMTAwMi9sdC4y
MDQwNTwvZWxlY3Ryb25pYy1yZXNvdXJjZS1udW0+PGxhbmd1YWdlPmVuZzwvbGFuZ3VhZ2U+PC9y
ZWNvcmQ+PC9DaXRlPjxDaXRlPjxBdXRob3I+U2NoaWFubzwvQXV0aG9yPjxZZWFyPjIwMDY8L1ll
YXI+PFJlY051bT4zNDI8L1JlY051bT48cmVjb3JkPjxyZWMtbnVtYmVyPjM0MjwvcmVjLW51bWJl
cj48Zm9yZWlnbi1rZXlzPjxrZXkgYXBwPSJFTiIgZGItaWQ9InYweHd2ZWRyMnRlZGFxZTl6MjV4
YXY5NGRkZWZhdHhhdnAwNSIgdGltZXN0YW1wPSIxMzI4NjM3NjMyIj4zNDI8L2tleT48L2ZvcmVp
Z24ta2V5cz48cmVmLXR5cGUgbmFtZT0iSm91cm5hbCBBcnRpY2xlIj4xNzwvcmVmLXR5cGU+PGNv
bnRyaWJ1dG9ycz48YXV0aG9ycz48YXV0aG9yPlNjaGlhbm8sIFQuIEQuPC9hdXRob3I+PGF1dGhv
cj5DaGFybHRvbiwgTS48L2F1dGhvcj48YXV0aG9yPllvdW5vc3NpLCBaLjwvYXV0aG9yPjxhdXRo
b3I+R2FsdW4sIEUuPC9hdXRob3I+PGF1dGhvcj5QcnVldHQsIFQuPC9hdXRob3I+PGF1dGhvcj5U
dXItS2FzcGEsIFIuPC9hdXRob3I+PGF1dGhvcj5FcmVuLCBSLjwvYXV0aG9yPjxhdXRob3I+RGFn
YW4sIFMuPC9hdXRob3I+PGF1dGhvcj5HcmFoYW0sIE4uPC9hdXRob3I+PGF1dGhvcj5XaWxsaWFt
cywgUC4gVi48L2F1dGhvcj48YXV0aG9yPkFuZHJld3MsIEouPC9hdXRob3I+PC9hdXRob3JzPjwv
Y29udHJpYnV0b3JzPjxhdXRoLWFkZHJlc3M+VGhlIE10LiBTaW5haSBTY2hvb2wgb2YgTWVkaWNp
bmUsIE5ldyBZb3JrLCBOWSwgVVNBLjwvYXV0aC1hZGRyZXNzPjx0aXRsZXM+PHRpdGxlPk1vbm9j
bG9uYWwgYW50aWJvZHkgSENWLUFiWFRMNjggaW4gcGF0aWVudHMgdW5kZXJnb2luZyBsaXZlciB0
cmFuc3BsYW50YXRpb24gZm9yIEhDVjogcmVzdWx0cyBvZiBhIHBoYXNlIDIgcmFuZG9taXplZ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TM4MS05PC9wYWdlcz48dm9sdW1lPjEy
PC92b2x1bWU+PG51bWJlcj45PC9udW1iZXI+PGVkaXRpb24+MjAwNi8wOC8yNjwvZWRpdGlvbj48
a2V5d29yZHM+PGtleXdvcmQ+QWR1bHQ8L2tleXdvcmQ+PGtleXdvcmQ+QW50aWJvZGllcywgTW9u
b2Nsb25hbC8qcGhhcm1hY29sb2d5PC9rZXl3b3JkPjxrZXl3b3JkPkRvc2UtUmVzcG9uc2UgUmVs
YXRpb25zaGlwLCBEcnVnPC9rZXl3b3JkPjxrZXl3b3JkPkRvdWJsZS1CbGluZCBNZXRob2Q8L2tl
eXdvcmQ+PGtleXdvcmQ+RmVtYWxlPC9rZXl3b3JkPjxrZXl3b3JkPkhlcGFjaXZpcnVzLyppbW11
bm9sb2d5PC9rZXl3b3JkPjxrZXl3b3JkPkhlcGF0aXRpcyBDL2ltbXVub2xvZ3kvKnByZXZlbnRp
b24gJmFtcDsgY29udHJvbDwva2V5d29yZD48a2V5d29yZD5IdW1hbnM8L2tleXdvcmQ+PGtleXdv
cmQ+SW1tdW5vZ2xvYnVsaW5zLypwaGFybWFjb2xvZ3k8L2tleXdvcmQ+PGtleXdvcmQ+TGl2ZXIg
VHJhbnNwbGFudGF0aW9uLyppbW11bm9sb2d5PC9rZXl3b3JkPjxrZXl3b3JkPk1hbGU8L2tleXdv
cmQ+PGtleXdvcmQ+TWlkZGxlIEFnZWQ8L2tleXdvcmQ+PC9rZXl3b3Jkcz48ZGF0ZXM+PHllYXI+
MjAwNjwveWVhcj48cHViLWRhdGVzPjxkYXRlPlNlcDwvZGF0ZT48L3B1Yi1kYXRlcz48L2RhdGVz
Pjxpc2JuPjE1MjctNjQ2NSAoUHJpbnQpJiN4RDsxNTI3LTY0NjUgKExpbmtpbmcpPC9pc2JuPjxh
Y2Nlc3Npb24tbnVtPjE2OTMzMjM1PC9hY2Nlc3Npb24tbnVtPjx3b3JrLXR5cGU+Q2xpbmljYWwg
VHJpYWwsIFBoYXNlIElJJiN4RDtSYW5kb21pemVkIENvbnRyb2xsZWQgVHJpYWw8L3dvcmstdHlw
ZT48dXJscz48cmVsYXRlZC11cmxzPjx1cmw+aHR0cDovL3d3dy5uY2JpLm5sbS5uaWguZ292L3B1
Ym1lZC8xNjkzMzIzNTwvdXJsPjx1cmw+aHR0cDovL29ubGluZWxpYnJhcnkud2lsZXkuY29tL3N0
b3JlLzEwLjEwMDIvbHQuMjA4NzYvYXNzZXQvMjA4NzZfZnRwLnBkZj92PTEmYW1wO3Q9Z3lkOGpv
OGcmYW1wO3M9OTQxNzMxZjU0ZWUzZGM5YmZlMDA3ZmFhOTVkN2U1YTZmNWQ3MDBmMjwvdXJsPjwv
cmVsYXRlZC11cmxzPjwvdXJscz48ZWxlY3Ryb25pYy1yZXNvdXJjZS1udW0+MTAuMTAwMi9sdC4y
MDg3NjwvZWxlY3Ryb25pYy1yZXNvdXJjZS1udW0+PGxhbmd1YWdlPmVuZzwvbGFuZ3VhZ2U+PC9y
ZWNvcmQ+PC9DaXRlPjxDaXRlPjxBdXRob3I+Q2h1bmc8L0F1dGhvcj48WWVhcj4yMDEzPC9ZZWFy
PjxSZWNOdW0+MjEyNjwvUmVjTnVtPjxyZWNvcmQ+PHJlYy1udW1iZXI+MjEyNjwvcmVjLW51bWJl
cj48Zm9yZWlnbi1rZXlzPjxrZXkgYXBwPSJFTiIgZGItaWQ9InYweHd2ZWRyMnRlZGFxZTl6MjV4
YXY5NGRkZWZhdHhhdnAwNSIgdGltZXN0YW1wPSIxMzkzNzU5MzAxIj4yMTI2PC9rZXk+PC9mb3Jl
aWduLWtleXM+PHJlZi10eXBlIG5hbWU9IkpvdXJuYWwgQXJ0aWNsZSI+MTc8L3JlZi10eXBlPjxj
b250cmlidXRvcnM+PGF1dGhvcnM+PGF1dGhvcj5DaHVuZywgUi4gVC48L2F1dGhvcj48YXV0aG9y
PkdvcmRvbiwgRi4gRC48L2F1dGhvcj48YXV0aG9yPkN1cnJ5LCBNLiBQLjwvYXV0aG9yPjxhdXRo
b3I+U2NoaWFubywgVC4gRC48L2F1dGhvcj48YXV0aG9yPkVtcmUsIFMuPC9hdXRob3I+PGF1dGhv
cj5Db3JleSwgSy48L2F1dGhvcj48YXV0aG9yPk1hcmttYW5uLCBKLiBGLjwvYXV0aG9yPjxhdXRo
b3I+SGVydGwsIE0uPC9hdXRob3I+PGF1dGhvcj5Qb21wb3NlbGxpLCBKLiBKLjwvYXV0aG9yPjxh
dXRob3I+UG9tZnJldCwgRS4gQS48L2F1dGhvcj48YXV0aG9yPkZsb3JtYW4sIFMuPC9hdXRob3I+
PGF1dGhvcj5TY2hpbHNreSwgTS48L2F1dGhvcj48YXV0aG9yPkJyb2VyaW5nLCBULiBKLjwvYXV0
aG9yPjxhdXRob3I+RmluYmVyZywgUi4gVy48L2F1dGhvcj48YXV0aG9yPlN6YWJvLCBHLjwvYXV0
aG9yPjxhdXRob3I+WmFtb3JlLCBQLiBELjwvYXV0aG9yPjxhdXRob3I+S2hldHRyeSwgVS48L2F1
dGhvcj48YXV0aG9yPkJhYmNvY2ssIEcuIEouPC9hdXRob3I+PGF1dGhvcj5BbWJyb3Npbm8sIEQu
IE0uPC9hdXRob3I+PGF1dGhvcj5MZWF2LCBCLjwvYXV0aG9yPjxhdXRob3I+TGVuZXksIE0uPC9h
dXRob3I+PGF1dGhvcj5TbWl0aCwgSC4gTC48L2F1dGhvcj48YXV0aG9yPk1vbHJpbmUsIEQuIEMu
PC9hdXRob3I+PC9hdXRob3JzPjwvY29udHJpYnV0b3JzPjxhdXRoLWFkZHJlc3M+RGVwYXJ0bWVu
dCBvZiBUcmFuc3BsYW50IFN1cmdlcnksIE1hc3NhY2h1c2V0dHMgR2VuZXJhbCBIb3NwaXRhbCwg
Qm9zdG9uLCBNQSwgVVNBLjwvYXV0aC1hZGRyZXNzPjx0aXRsZXM+PHRpdGxlPkh1bWFuIG1vbm9j
bG9uYWwgYW50aWJvZHkgTUJMLUhDVjEgZGVsYXlzIEhDViB2aXJhbCByZWJvdW5kIGZvbGxvd2lu
ZyBsaXZlciB0cmFuc3BsYW50YXRpb246IGEgcmFuZG9taXplZCBjb250cm9sbGVkIHN0dWR5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MDQ3LTU0PC9wYWdlcz48dm9sdW1lPjEzPC92b2x1bWU+PG51bWJl
cj40PC9udW1iZXI+PGtleXdvcmRzPjxrZXl3b3JkPkFnZWQ8L2tleXdvcmQ+PGtleXdvcmQ+QW50
aWJvZGllcywgTW9ub2Nsb25hbC8qcGhhcm1hY29sb2d5PC9rZXl3b3JkPjxrZXl3b3JkPkJpb3Bz
eTwva2V5d29yZD48a2V5d29yZD5Eb3VibGUtQmxpbmQgTWV0aG9kPC9rZXl3b3JkPjxrZXl3b3Jk
PkZlbWFsZTwva2V5d29yZD48a2V5d29yZD5HZW5vdHlwZTwva2V5d29yZD48a2V5d29yZD5IZXBh
Y2l2aXJ1cy8qcGh5c2lvbG9neTwva2V5d29yZD48a2V5d29yZD5IZXBhdGl0aXMgQy8qZHJ1ZyB0
aGVyYXB5L3Zpcm9sb2d5PC9rZXl3b3JkPjxrZXl3b3JkPkh1bWFuczwva2V5d29yZD48a2V5d29y
ZD5MaXZlci9wYXRob2xvZ3k8L2tleXdvcmQ+PGtleXdvcmQ+KkxpdmVyIFRyYW5zcGxhbnRhdGlv
bjwva2V5d29yZD48a2V5d29yZD5NYWxlPC9rZXl3b3JkPjxrZXl3b3JkPk1pZGRsZSBBZ2VkPC9r
ZXl3b3JkPjxrZXl3b3JkPlBpbG90IFByb2plY3RzPC9rZXl3b3JkPjxrZXl3b3JkPlJOQSwgVmly
YWwvYW5hbHlzaXM8L2tleXdvcmQ+PGtleXdvcmQ+VGltZSBGYWN0b3JzPC9rZXl3b3JkPjxrZXl3
b3JkPlZpcmFsIEVudmVsb3BlIFByb3RlaW5zL2ltbXVub2xvZ3k8L2tleXdvcmQ+PC9rZXl3b3Jk
cz48ZGF0ZXM+PHllYXI+MjAxMzwveWVhcj48cHViLWRhdGVzPjxkYXRlPkFwcjwvZGF0ZT48L3B1
Yi1kYXRlcz48L2RhdGVzPjxpc2JuPjE2MDAtNjE0MyAoRWxlY3Ryb25pYykmI3hEOzE2MDAtNjEz
NSAoTGlua2luZyk8L2lzYm4+PGFjY2Vzc2lvbi1udW0+MjMzNTYzODY8L2FjY2Vzc2lvbi1udW0+
PHVybHM+PHJlbGF0ZWQtdXJscz48dXJsPmh0dHA6Ly93d3cubmNiaS5ubG0ubmloLmdvdi9wdWJt
ZWQvMjMzNTYzODY8L3VybD48dXJsPmh0dHA6Ly9vbmxpbmVsaWJyYXJ5LndpbGV5LmNvbS9zdG9y
ZS8xMC4xMTExL2FqdC4xMjA4My9hc3NldC9hanQxMjA4My5wZGY/dj0xJmFtcDt0PWhzYThmcGwy
JmFtcDtzPTllZjAwYTk2OGQ5M2Q2ZGU0NWI1NzU2Mzg3NDQ3NDkzM2QyOTk2NmE8L3VybD48L3Jl
bGF0ZWQtdXJscz48L3VybHM+PGN1c3RvbTI+MzYxODUzNjwvY3VzdG9tMj48ZWxlY3Ryb25pYy1y
ZXNvdXJjZS1udW0+MTAuMTExMS9hanQuMTIwODM8L2VsZWN0cm9uaWMtcmVzb3VyY2UtbnVtPjwv
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XaWxsZW1zPC9BdXRob3I+PFllYXI+MjAwMjwvWWVhcj48
UmVjTnVtPjM3NzwvUmVjTnVtPjxEaXNwbGF5VGV4dD48c3R5bGUgZmFjZT0ic3VwZXJzY3JpcHQi
PlsxOS0yMl08L3N0eWxlPjwvRGlzcGxheVRleHQ+PHJlY29yZD48cmVjLW51bWJlcj4zNzc8L3Jl
Yy1udW1iZXI+PGZvcmVpZ24ta2V5cz48a2V5IGFwcD0iRU4iIGRiLWlkPSJ2MHh3dmVkcjJ0ZWRh
cWU5ejI1eGF2OTRkZGVmYXR4YXZwMDUiIHRpbWVzdGFtcD0iMTMyODcxODg5MiI+Mzc3PC9rZXk+
PC9mb3JlaWduLWtleXM+PHJlZi10eXBlIG5hbWU9IkpvdXJuYWwgQXJ0aWNsZSI+MTc8L3JlZi10
eXBlPjxjb250cmlidXRvcnM+PGF1dGhvcnM+PGF1dGhvcj5XaWxsZW1zLCBCLjwvYXV0aG9yPjxh
dXRob3I+RWRlLCBNLjwvYXV0aG9yPjxhdXRob3I+TWFyb3R0YSwgUC48L2F1dGhvcj48YXV0aG9y
PldhbGwsIFcuPC9hdXRob3I+PGF1dGhvcj5HcmVpZywgUC48L2F1dGhvcj48YXV0aG9yPkxpbGx5
LCBMLjwvYXV0aG9yPjxhdXRob3I+S25ldGVtYW4sIE4uPC9hdXRob3I+PGF1dGhvcj5Xb25nLCBX
LiBOLjwvYXV0aG9yPjxhdXRob3I+Um95LCBBLjwvYXV0aG9yPjxhdXRob3I+TWFybGVhdSwgRC48
L2F1dGhvcj48YXV0aG9yPlNjdWRhbW9yZSwgQy48L2F1dGhvcj48YXV0aG9yPllvc2hpZGEsIEUu
PC9hdXRob3I+PGF1dGhvcj5SaW5mcmV0LCBBLjwvYXV0aG9yPjwvYXV0aG9ycz48L2NvbnRyaWJ1
dG9ycz48YXV0aC1hZGRyZXNzPlVuaXYgTW9udHJlYWwsIEN0ciBIb3NwLCBNb250cmVhbCwgUFEs
IENhbmFkYSYjeEQ7Q0hVTSwgQ3RyIFJlY2gsIE1vbnRyZWFsLCBQUSwgQ2FuYWRhJiN4RDtDYW5n
ZW5lIENvcnAsIFdpbm5pcGVnLCBNQiwgQ2FuYWRhJiN4RDtVbml2IExvbmRvbiBMb25kb24gSG9z
cCwgTG9uZG9uLCBFbmdsYW5kJiN4RDtUb3JvbnRvIEhvc3AsIFRvcm9udG8sIE9OIE01VCAyUzgs
IENhbmFkYSYjeEQ7VW5pdiBBbGJlcnRhIEhvc3AsIEVkbW9udG9uLCBBQiBUNkcgMkI3LCBDYW5h
ZGEmI3hEO1ZhbmNvdXZlciBHZW4gSG9zcCwgVmFuY291dmVyLCBCQywgQ2FuYWRhPC9hdXRoLWFk
ZHJlc3M+PHRpdGxlcz48dGl0bGU+QW50aS1IQ1YgaHVtYW4gaW1tdW5vZ2xvYnVsaW5zIGZvciB0
aGUgcHJldmVudGlvbiBvZiBncmFmdCBpbmZlY3Rpb24gaW4gSENWLXJlbGF0ZWQgbGl2ZXIgdHJh
bnNwbGFudGF0aW9uLCBhIHBpbG90IHN0dWR5PC90aXRsZT48c2Vjb25kYXJ5LXRpdGxlPkogSGVw
YXRvbDwvc2Vjb25kYXJ5LXRpdGxlPjxhbHQtdGl0bGU+Sm91cm5hbCBvZiBIZXBhdG9sb2d5PC9h
bHQtdGl0bGU+PC90aXRsZXM+PHBlcmlvZGljYWw+PGZ1bGwtdGl0bGU+SiBIZXBhdG9sPC9mdWxs
LXRpdGxlPjwvcGVyaW9kaWNhbD48YWx0LXBlcmlvZGljYWw+PGZ1bGwtdGl0bGU+Sm91cm5hbCBv
ZiBIZXBhdG9sb2d5PC9mdWxsLXRpdGxlPjwvYWx0LXBlcmlvZGljYWw+PHBhZ2VzPjMyLTMyPC9w
YWdlcz48dm9sdW1lPjM2PC92b2x1bWU+PGRhdGVzPjx5ZWFyPjIwMDI8L3llYXI+PHB1Yi1kYXRl
cz48ZGF0ZT5BcHI8L2RhdGU+PC9wdWItZGF0ZXM+PC9kYXRlcz48aXNibj4wMTY4LTgyNzg8L2lz
Ym4+PGFjY2Vzc2lvbi1udW0+V09TOjAwMDE3NTcwNDcwMDA5NjwvYWNjZXNzaW9uLW51bT48dXJs
cz48cmVsYXRlZC11cmxzPjx1cmw+Jmx0O0dvIHRvIElTSSZndDs6Ly9XT1M6MDAwMTc1NzA0NzAw
MDk2PC91cmw+PC9yZWxhdGVkLXVybHM+PC91cmxzPjxlbGVjdHJvbmljLXJlc291cmNlLW51bT5E
b2kgMTAuMTAxNi9TMDE2OC04Mjc4KDAyKTgwMDk1LTI8L2VsZWN0cm9uaWMtcmVzb3VyY2UtbnVt
PjxsYW5ndWFnZT5FbmdsaXNoPC9sYW5ndWFnZT48L3JlY29yZD48L0NpdGU+PENpdGU+PEF1dGhv
cj5EYXZpczwvQXV0aG9yPjxZZWFyPjIwMDU8L1llYXI+PFJlY051bT4zNTU8L1JlY051bT48cmVj
b3JkPjxyZWMtbnVtYmVyPjM1NTwvcmVjLW51bWJlcj48Zm9yZWlnbi1rZXlzPjxrZXkgYXBwPSJF
TiIgZGItaWQ9InYweHd2ZWRyMnRlZGFxZTl6MjV4YXY5NGRkZWZhdHhhdnAwNSIgdGltZXN0YW1w
PSIxMzI4NzEzODc5Ij4zNTU8L2tleT48L2ZvcmVpZ24ta2V5cz48cmVmLXR5cGUgbmFtZT0iSm91
cm5hbCBBcnRpY2xlIj4xNzwvcmVmLXR5cGU+PGNvbnRyaWJ1dG9ycz48YXV0aG9ycz48YXV0aG9y
PkRhdmlzLCBHLiBMLjwvYXV0aG9yPjxhdXRob3I+TmVsc29uLCBELiBSLjwvYXV0aG9yPjxhdXRo
b3I+VGVycmF1bHQsIE4uPC9hdXRob3I+PGF1dGhvcj5QcnVldHQsIFQuIEwuPC9hdXRob3I+PGF1
dGhvcj5TY2hpYW5vLCBULiBELjwvYXV0aG9yPjxhdXRob3I+RmxldGNoZXIsIEMuIFYuPC9hdXRo
b3I+PGF1dGhvcj5TYXBhbiwgQy4gVi48L2F1dGhvcj48YXV0aG9yPlJpc2VyLCBMLiBOLjwvYXV0
aG9yPjxhdXRob3I+TGksIFkuPC9hdXRob3I+PGF1dGhvcj5XaGl0bGV5LCBSLiBKLjwvYXV0aG9y
PjxhdXRob3I+R25hbm4sIEouIFcuLCBKci48L2F1dGhvcj48L2F1dGhvcnM+PC9jb250cmlidXRv
cnM+PGF1dGgtYWRkcmVzcz5EaXZpc2lvbiBvZiBIZXBhdG9sb2d5LCBCYXlsb3IgVW5pdmVyc2l0
eSBNZWRpY2FsIENlbnRlciwgRGFsbGFzLCBUWCA3NTI0NiwgVVNBLiBnYXJ5ZGF2QGJheWxvcmhl
YWx0aC5lZHU8L2F1dGgtYWRkcmVzcz48dGl0bGVzPjx0aXRsZT5BIHJhbmRvbWl6ZWQsIG9wZW4t
bGFiZWwgc3R1ZHkgdG8gZXZhbHVhdGUgdGhlIHNhZmV0eSBhbmQgcGhhcm1hY29raW5ldGljcyBv
ZiBodW1hbiBoZXBhdGl0aXMgQyBpbW11bmUgZ2xvYnVsaW4gKENpdmFjaXIpIGluIGxpdmVyIHRy
YW5zcGxhbnQgcmVjaXBpZW50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wvcGVyaW9kaWNhbD48cGFnZXM+OTQxLTk8L3Bh
Z2VzPjx2b2x1bWU+MTE8L3ZvbHVtZT48bnVtYmVyPjg8L251bWJlcj48ZWRpdGlvbj4yMDA1LzA3
LzIyPC9lZGl0aW9uPjxrZXl3b3Jkcz48a2V5d29yZD5BZHVsdDwva2V5d29yZD48a2V5d29yZD5B
Z2VkPC9rZXl3b3JkPjxrZXl3b3JkPkRvc2UtUmVzcG9uc2UgUmVsYXRpb25zaGlwLCBEcnVnPC9r
ZXl3b3JkPjxrZXl3b3JkPkRydWcgQWRtaW5pc3RyYXRpb24gU2NoZWR1bGU8L2tleXdvcmQ+PGtl
eXdvcmQ+RmVtYWxlPC9rZXl3b3JkPjxrZXl3b3JkPkZpYnJvc2lzPC9rZXl3b3JkPjxrZXl3b3Jk
PkhhbGYtTGlmZTwva2V5d29yZD48a2V5d29yZD5IZXBhY2l2aXJ1cy9nZW5ldGljczwva2V5d29y
ZD48a2V5d29yZD5IZXBhdGl0aXMvcGF0aG9sb2d5PC9rZXl3b3JkPjxrZXl3b3JkPkhlcGF0aXRp
cyBDLCBDaHJvbmljLypkcnVnIHRoZXJhcHkvdmlyb2xvZ3k8L2tleXdvcmQ+PGtleXdvcmQ+SHVt
YW5zPC9rZXl3b3JkPjxrZXl3b3JkPkltbXVub2dsb2J1bGlucy9hZG1pbmlzdHJhdGlvbiAmYW1w
OyBkb3NhZ2UvYWR2ZXJzZSBlZmZlY3RzLyp0aGVyYXBldXRpYyB1c2U8L2tleXdvcmQ+PGtleXdv
cmQ+TGl2ZXIvZHJ1ZyBlZmZlY3RzL3BhdGhvbG9neTwva2V5d29yZD48a2V5d29yZD4qTGl2ZXIg
VHJhbnNwbGFudGF0aW9uPC9rZXl3b3JkPjxrZXl3b3JkPk1hbGU8L2tleXdvcmQ+PGtleXdvcmQ+
TWlkZGxlIEFnZWQ8L2tleXdvcmQ+PGtleXdvcmQ+UG9zdG9wZXJhdGl2ZSBQZXJpb2Q8L2tleXdv
cmQ+PGtleXdvcmQ+Uk5BLCBWaXJhbC9ibG9vZDwva2V5d29yZD48a2V5d29yZD5TZXZlcml0eSBv
ZiBJbGxuZXNzIEluZGV4PC9rZXl3b3JkPjwva2V5d29yZHM+PGRhdGVzPjx5ZWFyPjIwMDU8L3ll
YXI+PHB1Yi1kYXRlcz48ZGF0ZT5BdWc8L2RhdGU+PC9wdWItZGF0ZXM+PC9kYXRlcz48aXNibj4x
NTI3LTY0NjUgKFByaW50KSYjeEQ7MTUyNy02NDY1IChMaW5raW5nKTwvaXNibj48YWNjZXNzaW9u
LW51bT4xNjAzNTA2MzwvYWNjZXNzaW9uLW51bT48d29yay10eXBlPk11bHRpY2VudGVyIFN0dWR5
JiN4RDtSYW5kb21pemVkIENvbnRyb2xsZWQgVHJpYWwmI3hEO1Jlc2VhcmNoIFN1cHBvcnQsIE4u
SS5ILiwgRXh0cmFtdXJhbCYjeEQ7UmVzZWFyY2ggU3VwcG9ydCwgTm9uLVUuUy4gR292JmFwb3M7
dCYjeEQ7UmVzZWFyY2ggU3VwcG9ydCwgVS5TLiBHb3YmYXBvczt0LCBQLkguUy48L3dvcmstdHlw
ZT48dXJscz48cmVsYXRlZC11cmxzPjx1cmw+aHR0cDovL3d3dy5uY2JpLm5sbS5uaWguZ292L3B1
Ym1lZC8xNjAzNTA2MzwvdXJsPjx1cmw+aHR0cDovL29ubGluZWxpYnJhcnkud2lsZXkuY29tL3N0
b3JlLzEwLjEwMDIvbHQuMjA0MDUvYXNzZXQvMjA0MDVfZnRwLnBkZj92PTEmYW1wO3Q9Z3llaHhz
cXImYW1wO3M9NGNlYmRlY2I5YWFiYzg1ZjRhYzA5YTNmN2Y5Njk4YWVlNGVlYmYwNjwvdXJsPjwv
cmVsYXRlZC11cmxzPjwvdXJscz48ZWxlY3Ryb25pYy1yZXNvdXJjZS1udW0+MTAuMTAwMi9sdC4y
MDQwNTwvZWxlY3Ryb25pYy1yZXNvdXJjZS1udW0+PGxhbmd1YWdlPmVuZzwvbGFuZ3VhZ2U+PC9y
ZWNvcmQ+PC9DaXRlPjxDaXRlPjxBdXRob3I+U2NoaWFubzwvQXV0aG9yPjxZZWFyPjIwMDY8L1ll
YXI+PFJlY051bT4zNDI8L1JlY051bT48cmVjb3JkPjxyZWMtbnVtYmVyPjM0MjwvcmVjLW51bWJl
cj48Zm9yZWlnbi1rZXlzPjxrZXkgYXBwPSJFTiIgZGItaWQ9InYweHd2ZWRyMnRlZGFxZTl6MjV4
YXY5NGRkZWZhdHhhdnAwNSIgdGltZXN0YW1wPSIxMzI4NjM3NjMyIj4zNDI8L2tleT48L2ZvcmVp
Z24ta2V5cz48cmVmLXR5cGUgbmFtZT0iSm91cm5hbCBBcnRpY2xlIj4xNzwvcmVmLXR5cGU+PGNv
bnRyaWJ1dG9ycz48YXV0aG9ycz48YXV0aG9yPlNjaGlhbm8sIFQuIEQuPC9hdXRob3I+PGF1dGhv
cj5DaGFybHRvbiwgTS48L2F1dGhvcj48YXV0aG9yPllvdW5vc3NpLCBaLjwvYXV0aG9yPjxhdXRo
b3I+R2FsdW4sIEUuPC9hdXRob3I+PGF1dGhvcj5QcnVldHQsIFQuPC9hdXRob3I+PGF1dGhvcj5U
dXItS2FzcGEsIFIuPC9hdXRob3I+PGF1dGhvcj5FcmVuLCBSLjwvYXV0aG9yPjxhdXRob3I+RGFn
YW4sIFMuPC9hdXRob3I+PGF1dGhvcj5HcmFoYW0sIE4uPC9hdXRob3I+PGF1dGhvcj5XaWxsaWFt
cywgUC4gVi48L2F1dGhvcj48YXV0aG9yPkFuZHJld3MsIEouPC9hdXRob3I+PC9hdXRob3JzPjwv
Y29udHJpYnV0b3JzPjxhdXRoLWFkZHJlc3M+VGhlIE10LiBTaW5haSBTY2hvb2wgb2YgTWVkaWNp
bmUsIE5ldyBZb3JrLCBOWSwgVVNBLjwvYXV0aC1hZGRyZXNzPjx0aXRsZXM+PHRpdGxlPk1vbm9j
bG9uYWwgYW50aWJvZHkgSENWLUFiWFRMNjggaW4gcGF0aWVudHMgdW5kZXJnb2luZyBsaXZlciB0
cmFuc3BsYW50YXRpb24gZm9yIEhDVjogcmVzdWx0cyBvZiBhIHBoYXNlIDIgcmFuZG9taXplZ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wvcGVyaW9kaWNhbD48cGFnZXM+MTM4MS05PC9wYWdlcz48dm9sdW1lPjEy
PC92b2x1bWU+PG51bWJlcj45PC9udW1iZXI+PGVkaXRpb24+MjAwNi8wOC8yNjwvZWRpdGlvbj48
a2V5d29yZHM+PGtleXdvcmQ+QWR1bHQ8L2tleXdvcmQ+PGtleXdvcmQ+QW50aWJvZGllcywgTW9u
b2Nsb25hbC8qcGhhcm1hY29sb2d5PC9rZXl3b3JkPjxrZXl3b3JkPkRvc2UtUmVzcG9uc2UgUmVs
YXRpb25zaGlwLCBEcnVnPC9rZXl3b3JkPjxrZXl3b3JkPkRvdWJsZS1CbGluZCBNZXRob2Q8L2tl
eXdvcmQ+PGtleXdvcmQ+RmVtYWxlPC9rZXl3b3JkPjxrZXl3b3JkPkhlcGFjaXZpcnVzLyppbW11
bm9sb2d5PC9rZXl3b3JkPjxrZXl3b3JkPkhlcGF0aXRpcyBDL2ltbXVub2xvZ3kvKnByZXZlbnRp
b24gJmFtcDsgY29udHJvbDwva2V5d29yZD48a2V5d29yZD5IdW1hbnM8L2tleXdvcmQ+PGtleXdv
cmQ+SW1tdW5vZ2xvYnVsaW5zLypwaGFybWFjb2xvZ3k8L2tleXdvcmQ+PGtleXdvcmQ+TGl2ZXIg
VHJhbnNwbGFudGF0aW9uLyppbW11bm9sb2d5PC9rZXl3b3JkPjxrZXl3b3JkPk1hbGU8L2tleXdv
cmQ+PGtleXdvcmQ+TWlkZGxlIEFnZWQ8L2tleXdvcmQ+PC9rZXl3b3Jkcz48ZGF0ZXM+PHllYXI+
MjAwNjwveWVhcj48cHViLWRhdGVzPjxkYXRlPlNlcDwvZGF0ZT48L3B1Yi1kYXRlcz48L2RhdGVz
Pjxpc2JuPjE1MjctNjQ2NSAoUHJpbnQpJiN4RDsxNTI3LTY0NjUgKExpbmtpbmcpPC9pc2JuPjxh
Y2Nlc3Npb24tbnVtPjE2OTMzMjM1PC9hY2Nlc3Npb24tbnVtPjx3b3JrLXR5cGU+Q2xpbmljYWwg
VHJpYWwsIFBoYXNlIElJJiN4RDtSYW5kb21pemVkIENvbnRyb2xsZWQgVHJpYWw8L3dvcmstdHlw
ZT48dXJscz48cmVsYXRlZC11cmxzPjx1cmw+aHR0cDovL3d3dy5uY2JpLm5sbS5uaWguZ292L3B1
Ym1lZC8xNjkzMzIzNTwvdXJsPjx1cmw+aHR0cDovL29ubGluZWxpYnJhcnkud2lsZXkuY29tL3N0
b3JlLzEwLjEwMDIvbHQuMjA4NzYvYXNzZXQvMjA4NzZfZnRwLnBkZj92PTEmYW1wO3Q9Z3lkOGpv
OGcmYW1wO3M9OTQxNzMxZjU0ZWUzZGM5YmZlMDA3ZmFhOTVkN2U1YTZmNWQ3MDBmMjwvdXJsPjwv
cmVsYXRlZC11cmxzPjwvdXJscz48ZWxlY3Ryb25pYy1yZXNvdXJjZS1udW0+MTAuMTAwMi9sdC4y
MDg3NjwvZWxlY3Ryb25pYy1yZXNvdXJjZS1udW0+PGxhbmd1YWdlPmVuZzwvbGFuZ3VhZ2U+PC9y
ZWNvcmQ+PC9DaXRlPjxDaXRlPjxBdXRob3I+Q2h1bmc8L0F1dGhvcj48WWVhcj4yMDEzPC9ZZWFy
PjxSZWNOdW0+MjEyNjwvUmVjTnVtPjxyZWNvcmQ+PHJlYy1udW1iZXI+MjEyNjwvcmVjLW51bWJl
cj48Zm9yZWlnbi1rZXlzPjxrZXkgYXBwPSJFTiIgZGItaWQ9InYweHd2ZWRyMnRlZGFxZTl6MjV4
YXY5NGRkZWZhdHhhdnAwNSIgdGltZXN0YW1wPSIxMzkzNzU5MzAxIj4yMTI2PC9rZXk+PC9mb3Jl
aWduLWtleXM+PHJlZi10eXBlIG5hbWU9IkpvdXJuYWwgQXJ0aWNsZSI+MTc8L3JlZi10eXBlPjxj
b250cmlidXRvcnM+PGF1dGhvcnM+PGF1dGhvcj5DaHVuZywgUi4gVC48L2F1dGhvcj48YXV0aG9y
PkdvcmRvbiwgRi4gRC48L2F1dGhvcj48YXV0aG9yPkN1cnJ5LCBNLiBQLjwvYXV0aG9yPjxhdXRo
b3I+U2NoaWFubywgVC4gRC48L2F1dGhvcj48YXV0aG9yPkVtcmUsIFMuPC9hdXRob3I+PGF1dGhv
cj5Db3JleSwgSy48L2F1dGhvcj48YXV0aG9yPk1hcmttYW5uLCBKLiBGLjwvYXV0aG9yPjxhdXRo
b3I+SGVydGwsIE0uPC9hdXRob3I+PGF1dGhvcj5Qb21wb3NlbGxpLCBKLiBKLjwvYXV0aG9yPjxh
dXRob3I+UG9tZnJldCwgRS4gQS48L2F1dGhvcj48YXV0aG9yPkZsb3JtYW4sIFMuPC9hdXRob3I+
PGF1dGhvcj5TY2hpbHNreSwgTS48L2F1dGhvcj48YXV0aG9yPkJyb2VyaW5nLCBULiBKLjwvYXV0
aG9yPjxhdXRob3I+RmluYmVyZywgUi4gVy48L2F1dGhvcj48YXV0aG9yPlN6YWJvLCBHLjwvYXV0
aG9yPjxhdXRob3I+WmFtb3JlLCBQLiBELjwvYXV0aG9yPjxhdXRob3I+S2hldHRyeSwgVS48L2F1
dGhvcj48YXV0aG9yPkJhYmNvY2ssIEcuIEouPC9hdXRob3I+PGF1dGhvcj5BbWJyb3Npbm8sIEQu
IE0uPC9hdXRob3I+PGF1dGhvcj5MZWF2LCBCLjwvYXV0aG9yPjxhdXRob3I+TGVuZXksIE0uPC9h
dXRob3I+PGF1dGhvcj5TbWl0aCwgSC4gTC48L2F1dGhvcj48YXV0aG9yPk1vbHJpbmUsIEQuIEMu
PC9hdXRob3I+PC9hdXRob3JzPjwvY29udHJpYnV0b3JzPjxhdXRoLWFkZHJlc3M+RGVwYXJ0bWVu
dCBvZiBUcmFuc3BsYW50IFN1cmdlcnksIE1hc3NhY2h1c2V0dHMgR2VuZXJhbCBIb3NwaXRhbCwg
Qm9zdG9uLCBNQSwgVVNBLjwvYXV0aC1hZGRyZXNzPjx0aXRsZXM+PHRpdGxlPkh1bWFuIG1vbm9j
bG9uYWwgYW50aWJvZHkgTUJMLUhDVjEgZGVsYXlzIEhDViB2aXJhbCByZWJvdW5kIGZvbGxvd2lu
ZyBsaXZlciB0cmFuc3BsYW50YXRpb246IGEgcmFuZG9taXplZCBjb250cm9sbGVkIHN0dWR5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MDQ3LTU0PC9wYWdlcz48dm9sdW1lPjEzPC92b2x1bWU+PG51bWJl
cj40PC9udW1iZXI+PGtleXdvcmRzPjxrZXl3b3JkPkFnZWQ8L2tleXdvcmQ+PGtleXdvcmQ+QW50
aWJvZGllcywgTW9ub2Nsb25hbC8qcGhhcm1hY29sb2d5PC9rZXl3b3JkPjxrZXl3b3JkPkJpb3Bz
eTwva2V5d29yZD48a2V5d29yZD5Eb3VibGUtQmxpbmQgTWV0aG9kPC9rZXl3b3JkPjxrZXl3b3Jk
PkZlbWFsZTwva2V5d29yZD48a2V5d29yZD5HZW5vdHlwZTwva2V5d29yZD48a2V5d29yZD5IZXBh
Y2l2aXJ1cy8qcGh5c2lvbG9neTwva2V5d29yZD48a2V5d29yZD5IZXBhdGl0aXMgQy8qZHJ1ZyB0
aGVyYXB5L3Zpcm9sb2d5PC9rZXl3b3JkPjxrZXl3b3JkPkh1bWFuczwva2V5d29yZD48a2V5d29y
ZD5MaXZlci9wYXRob2xvZ3k8L2tleXdvcmQ+PGtleXdvcmQ+KkxpdmVyIFRyYW5zcGxhbnRhdGlv
bjwva2V5d29yZD48a2V5d29yZD5NYWxlPC9rZXl3b3JkPjxrZXl3b3JkPk1pZGRsZSBBZ2VkPC9r
ZXl3b3JkPjxrZXl3b3JkPlBpbG90IFByb2plY3RzPC9rZXl3b3JkPjxrZXl3b3JkPlJOQSwgVmly
YWwvYW5hbHlzaXM8L2tleXdvcmQ+PGtleXdvcmQ+VGltZSBGYWN0b3JzPC9rZXl3b3JkPjxrZXl3
b3JkPlZpcmFsIEVudmVsb3BlIFByb3RlaW5zL2ltbXVub2xvZ3k8L2tleXdvcmQ+PC9rZXl3b3Jk
cz48ZGF0ZXM+PHllYXI+MjAxMzwveWVhcj48cHViLWRhdGVzPjxkYXRlPkFwcjwvZGF0ZT48L3B1
Yi1kYXRlcz48L2RhdGVzPjxpc2JuPjE2MDAtNjE0MyAoRWxlY3Ryb25pYykmI3hEOzE2MDAtNjEz
NSAoTGlua2luZyk8L2lzYm4+PGFjY2Vzc2lvbi1udW0+MjMzNTYzODY8L2FjY2Vzc2lvbi1udW0+
PHVybHM+PHJlbGF0ZWQtdXJscz48dXJsPmh0dHA6Ly93d3cubmNiaS5ubG0ubmloLmdvdi9wdWJt
ZWQvMjMzNTYzODY8L3VybD48dXJsPmh0dHA6Ly9vbmxpbmVsaWJyYXJ5LndpbGV5LmNvbS9zdG9y
ZS8xMC4xMTExL2FqdC4xMjA4My9hc3NldC9hanQxMjA4My5wZGY/dj0xJmFtcDt0PWhzYThmcGwy
JmFtcDtzPTllZjAwYTk2OGQ5M2Q2ZGU0NWI1NzU2Mzg3NDQ3NDkzM2QyOTk2NmE8L3VybD48L3Jl
bGF0ZWQtdXJscz48L3VybHM+PGN1c3RvbTI+MzYxODUzNjwvY3VzdG9tMj48ZWxlY3Ryb25pYy1y
ZXNvdXJjZS1udW0+MTAuMTExMS9hanQuMTIwODM8L2VsZWN0cm9uaWMtcmVzb3VyY2UtbnVtPjwv
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774EC" w:rsidRPr="00EF2A4D">
        <w:rPr>
          <w:rFonts w:ascii="Book Antiqua" w:hAnsi="Book Antiqua"/>
          <w:sz w:val="24"/>
          <w:szCs w:val="24"/>
          <w:lang w:val="en-US"/>
        </w:rPr>
      </w:r>
      <w:r w:rsidR="003774EC"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9" w:tooltip="Willems, 2002 #377" w:history="1">
        <w:r w:rsidR="000F07FA" w:rsidRPr="00EF2A4D">
          <w:rPr>
            <w:rFonts w:ascii="Book Antiqua" w:hAnsi="Book Antiqua"/>
            <w:noProof/>
            <w:sz w:val="24"/>
            <w:szCs w:val="24"/>
            <w:vertAlign w:val="superscript"/>
            <w:lang w:val="en-US"/>
          </w:rPr>
          <w:t>19-22</w:t>
        </w:r>
      </w:hyperlink>
      <w:r w:rsidR="00B71CFA" w:rsidRPr="00EF2A4D">
        <w:rPr>
          <w:rFonts w:ascii="Book Antiqua" w:hAnsi="Book Antiqua"/>
          <w:noProof/>
          <w:sz w:val="24"/>
          <w:szCs w:val="24"/>
          <w:vertAlign w:val="superscript"/>
          <w:lang w:val="en-US"/>
        </w:rPr>
        <w:t>]</w:t>
      </w:r>
      <w:r w:rsidR="003774EC" w:rsidRPr="00EF2A4D">
        <w:rPr>
          <w:rFonts w:ascii="Book Antiqua" w:hAnsi="Book Antiqua"/>
          <w:sz w:val="24"/>
          <w:szCs w:val="24"/>
          <w:lang w:val="en-US"/>
        </w:rPr>
        <w:fldChar w:fldCharType="end"/>
      </w:r>
      <w:r w:rsidR="00F70487" w:rsidRPr="00EF2A4D">
        <w:rPr>
          <w:rFonts w:ascii="Book Antiqua" w:hAnsi="Book Antiqua"/>
          <w:sz w:val="24"/>
          <w:szCs w:val="24"/>
          <w:lang w:val="en-US"/>
        </w:rPr>
        <w:t>.</w:t>
      </w:r>
      <w:r w:rsidR="00820FD3" w:rsidRPr="00EF2A4D">
        <w:rPr>
          <w:rFonts w:ascii="Book Antiqua" w:hAnsi="Book Antiqua"/>
          <w:sz w:val="24"/>
          <w:szCs w:val="24"/>
          <w:lang w:val="en-US"/>
        </w:rPr>
        <w:t xml:space="preserve"> </w:t>
      </w:r>
      <w:r w:rsidR="005C6E78" w:rsidRPr="00EF2A4D">
        <w:rPr>
          <w:rFonts w:ascii="Book Antiqua" w:hAnsi="Book Antiqua"/>
          <w:sz w:val="24"/>
          <w:szCs w:val="24"/>
          <w:lang w:val="en-US"/>
        </w:rPr>
        <w:t xml:space="preserve">This lack of effectiveness could partially be explained by the observation that human serum, and HDL </w:t>
      </w:r>
      <w:r w:rsidR="00326DA8" w:rsidRPr="00EF2A4D">
        <w:rPr>
          <w:rFonts w:ascii="Book Antiqua" w:hAnsi="Book Antiqua"/>
          <w:sz w:val="24"/>
          <w:szCs w:val="24"/>
          <w:lang w:val="en-US"/>
        </w:rPr>
        <w:t>in</w:t>
      </w:r>
      <w:r w:rsidR="005C6E78" w:rsidRPr="00EF2A4D">
        <w:rPr>
          <w:rFonts w:ascii="Book Antiqua" w:hAnsi="Book Antiqua"/>
          <w:sz w:val="24"/>
          <w:szCs w:val="24"/>
          <w:lang w:val="en-US"/>
        </w:rPr>
        <w:t xml:space="preserve"> particular</w:t>
      </w:r>
      <w:r w:rsidR="005C6E78" w:rsidRPr="00EF2A4D">
        <w:rPr>
          <w:rFonts w:ascii="Book Antiqua" w:hAnsi="Book Antiqua"/>
          <w:sz w:val="24"/>
          <w:szCs w:val="24"/>
        </w:rPr>
        <w:t>, lower the neutralization efficacy of a</w:t>
      </w:r>
      <w:r w:rsidR="00AA6A19">
        <w:rPr>
          <w:rFonts w:ascii="Book Antiqua" w:hAnsi="Book Antiqua"/>
          <w:sz w:val="24"/>
          <w:szCs w:val="24"/>
        </w:rPr>
        <w:t>nti-HCV neutralizing antibodies</w:t>
      </w:r>
      <w:r w:rsidR="003635E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VdPC9zdHlsZT48L0Rpc3BsYXlUZXh0PjxyZWNvcmQ+PHJlYy1udW1iZXI+MzA4PC9y
ZWMtbnVtYmVyPjxmb3JlaWduLWtleXM+PGtleSBhcHA9IkVOIiBkYi1pZD0idjB4d3ZlZHIydGVk
YXFlOXoyNXhhdjk0ZGRlZmF0eGF2cDA1IiB0aW1lc3RhbXA9IjEzMjgzNzYwNDAiPjMwODwva2V5
PjwvZm9yZWlnbi1rZXlzPjxyZWYtdHlwZSBuYW1lPSJKb3VybmFsIEFydGljbGUiPjE3PC9yZWYt
dHlwZT48Y29udHJpYnV0b3JzPjxhdXRob3JzPjxhdXRob3I+QmFydG9zY2gsIEIuPC9hdXRob3I+
PGF1dGhvcj5WZXJuZXksIEcuPC9hdXRob3I+PGF1dGhvcj5EcmV1eCwgTS48L2F1dGhvcj48YXV0
aG9yPkRvbm90LCBQLjwvYXV0aG9yPjxhdXRob3I+TW9yaWNlLCBZLjwvYXV0aG9yPjxhdXRob3I+
UGVuaW4sIEYuPC9hdXRob3I+PGF1dGhvcj5QYXdsb3Rza3ksIEouIE0uPC9hdXRob3I+PGF1dGhv
cj5MYXZpbGxldHRlLCBELjwvYXV0aG9yPjxhdXRob3I+Q29zc2V0LCBGLiBMLjwvYXV0aG9yPjwv
YXV0aG9ycz48L2NvbnRyaWJ1dG9ycz48YXV0aC1hZGRyZXNzPkxhYm9yYXRvaXJlIGRlIFZlY3Rv
cm9sb2dpZSBSZXRyb3ZpcmFsZSBldCBUaGVyYXBpZSBHZW5pcXVlLCBJTlNFUk0gVTQxMiwgRWNv
bGUgTm9ybWFsZSBTdXBlcmlldXJlIGRlIEx5b24sIElGUjEyOCBCaW9TY2llbmNlcyBMeW9uLUdl
cmxhbmQsIEx5b24sIEZyYW5jZS48L2F1dGgtYWRkcmVzcz48dGl0bGVzPjx0aXRsZT5BbiBpbnRl
cnBsYXkgYmV0d2VlbiBoeXBlcnZhcmlhYmxlIHJlZ2lvbiAxIG9mIHRoZSBoZXBhdGl0aXMgQyB2
aXJ1cyBFMiBnbHljb3Byb3RlaW4sIHRoZSBzY2F2ZW5nZXIgcmVjZXB0b3IgQkksIGFuZCBoaWdo
LWRlbnNpdHkgbGlwb3Byb3RlaW4gcHJvbW90ZXMgYm90aCBlbmhhbmNlbWVudCBvZiBpbmZlY3Rp
b24gYW5kIHByb3RlY3Rpb24gYWdhaW5zdCBuZXV0cmFsaXppbmcgYW50aWJvZGllczwvdGl0bGU+
PHNlY29uZGFyeS10aXRsZT5KIFZpcm9sPC9zZWNvbmRhcnktdGl0bGU+PGFsdC10aXRsZT5Kb3Vy
bmFsIG9mIHZpcm9sb2d5PC9hbHQtdGl0bGU+PC90aXRsZXM+PHBlcmlvZGljYWw+PGZ1bGwtdGl0
bGU+SiBWaXJvbDwvZnVsbC10aXRsZT48L3BlcmlvZGljYWw+PGFsdC1wZXJpb2RpY2FsPjxmdWxs
LXRpdGxlPkpvdXJuYWwgb2Ygdmlyb2xvZ3k8L2Z1bGwtdGl0bGU+PC9hbHQtcGVyaW9kaWNhbD48
cGFnZXM+ODIxNy0yOTwvcGFnZXM+PHZvbHVtZT43OTwvdm9sdW1lPjxudW1iZXI+MTM8L251bWJl
cj48ZWRpdGlvbj4yMDA1LzA2LzE2PC9lZGl0aW9uPjxrZXl3b3Jkcz48a2V5d29yZD5DYXJjaW5v
bWEsIEhlcGF0b2NlbGx1bGFyPC9rZXl3b3JkPjxrZXl3b3JkPkNlbGwgTGluZTwva2V5d29yZD48
a2V5d29yZD5DZWxsIExpbmUsIFR1bW9yPC9rZXl3b3JkPjxrZXl3b3JkPkNvbXBsZW1lbnRhcml0
eSBEZXRlcm1pbmluZyBSZWdpb25zLypnZW5ldGljcy9tZXRhYm9saXNtPC9rZXl3b3JkPjxrZXl3
b3JkPkhlcGFjaXZpcnVzL2dlbmV0aWNzLypwaHlzaW9sb2d5PC9rZXl3b3JkPjxrZXl3b3JkPkhl
cGF0aXRpcyBDL2Jsb29kPC9rZXl3b3JkPjxrZXl3b3JkPkhlcGF0aXRpcyBDIEFudGlib2RpZXMv
aW1tdW5vbG9neTwva2V5d29yZD48a2V5d29yZD5IdW1hbnM8L2tleXdvcmQ+PGtleXdvcmQ+TGlw
b3Byb3RlaW5zLCBIREwvKmJsb29kPC9rZXl3b3JkPjxrZXl3b3JkPkxpdmVyIE5lb3BsYXNtczwv
a2V5d29yZD48a2V5d29yZD5NdXRhZ2VuZXNpcywgU2l0ZS1EaXJlY3RlZDwva2V5d29yZD48a2V5
d29yZD5Qb2ludCBNdXRhdGlvbjwva2V5d29yZD48a2V5d29yZD5SZWNvbWJpbmFudCBQcm90ZWlu
cy9tZXRhYm9saXNtPC9rZXl3b3JkPjxrZXl3b3JkPlZpcmFsIEVudmVsb3BlIFByb3RlaW5zL2dl
bmV0aWNzLyptZXRhYm9saXNtPC9rZXl3b3JkPjwva2V5d29yZHM+PGRhdGVzPjx5ZWFyPjIwMDU8
L3llYXI+PHB1Yi1kYXRlcz48ZGF0ZT5KdWw8L2RhdGU+PC9wdWItZGF0ZXM+PC9kYXRlcz48aXNi
bj4wMDIyLTUzOFggKFByaW50KSYjeEQ7MDAyMi01MzhYIChMaW5raW5nKTwvaXNibj48YWNjZXNz
aW9uLW51bT4xNTk1NjU2NzwvYWNjZXNzaW9uLW51bT48d29yay10eXBlPlJlc2VhcmNoIFN1cHBv
cnQsIE5vbi1VLlMuIEdvdiZhcG9zO3Q8L3dvcmstdHlwZT48dXJscz48cmVsYXRlZC11cmxzPjx1
cmw+aHR0cDovL3d3dy5uY2JpLm5sbS5uaWguZ292L3B1Ym1lZC8xNTk1NjU2NzwvdXJsPjx1cmw+
aHR0cDovL2p2aS5hc20ub3JnL2NvbnRlbnQvNzkvMTMvODIxNy5mdWxsLnBkZjwvdXJsPjwvcmVs
YXRlZC11cmxzPjwvdXJscz48Y3VzdG9tMj4xMTQzNzA1PC9jdXN0b20yPjxlbGVjdHJvbmljLXJl
c291cmNlLW51bT4xMC4xMTI4L0pWSS43OS4xMy44MjE3LTgyMjkuMjAwNTwvZWxlY3Ryb25pYy1y
ZXNvdXJjZS1udW0+PGxhbmd1YWdlPmVuZzwvbGFuZ3VhZ2U+PC9yZWNvcmQ+PC9DaXRlPjxDaXRl
PjxBdXRob3I+Vm9pc3NldDwvQXV0aG9yPjxZZWFyPjIwMDY8L1llYXI+PFJlY051bT42NTA8L1Jl
Y051bT48cmVjb3JkPjxyZWMtbnVtYmVyPjY1MDwvcmVjLW51bWJlcj48Zm9yZWlnbi1rZXlzPjxr
ZXkgYXBwPSJFTiIgZGItaWQ9InYweHd2ZWRyMnRlZGFxZTl6MjV4YXY5NGRkZWZhdHhhdnAwNSIg
dGltZXN0YW1wPSIxMzM0OTM2MDk3Ij42NTA8L2tleT48L2ZvcmVpZ24ta2V5cz48cmVmLXR5cGUg
bmFtZT0iSm91cm5hbCBBcnRpY2xlIj4xNzwvcmVmLXR5cGU+PGNvbnRyaWJ1dG9ycz48YXV0aG9y
cz48YXV0aG9yPlZvaXNzZXQsIEMuPC9hdXRob3I+PGF1dGhvcj5PcCBkZSBCZWVjaywgQS48L2F1
dGhvcj48YXV0aG9yPkhvcmVsbG91LCBQLjwvYXV0aG9yPjxhdXRob3I+RHJldXgsIE0uPC9hdXRo
b3I+PGF1dGhvcj5HdXN0b3QsIFQuPC9hdXRob3I+PGF1dGhvcj5EdXZlcmxpZSwgRy48L2F1dGhv
cj48YXV0aG9yPkNvc3NldCwgRi4gTC48L2F1dGhvcj48YXV0aG9yPlZ1LURhYywgTi48L2F1dGhv
cj48YXV0aG9yPkR1YnVpc3NvbiwgSi48L2F1dGhvcj48L2F1dGhvcnM+PC9jb250cmlidXRvcnM+
PGF1dGgtYWRkcmVzcz5DTlJTLCBJbnN0aXR1dCBkZSBCaW9sb2dpZSBkZSBMaWxsZSAoVU1SODE2
MSksIEluc3RpdHV0IFBhc3RldXIgZGUgTGlsbGUsIDEgcnVlIENhbG1ldHRlLCBCUDQ0NywgNTkw
MjEgTGlsbGUgY2VkZXgsIEZyYW5jZS48L2F1dGgtYWRkcmVzcz48dGl0bGVzPjx0aXRsZT5IaWdo
LWRlbnNpdHkgbGlwb3Byb3RlaW5zIHJlZHVjZSB0aGUgbmV1dHJhbGl6aW5nIGVmZmVjdCBvZiBo
ZXBhdGl0aXMgQyB2aXJ1cyAoSENWKS1pbmZlY3RlZCBwYXRpZW50IGFudGlib2RpZXMgYnkgcHJv
bW90aW5nIEhDViBlbnRyeTwvdGl0bGU+PHNlY29uZGFyeS10aXRsZT5KIEdlbiBWaXJvbDwvc2Vj
b25kYXJ5LXRpdGxlPjxhbHQtdGl0bGU+VGhlIEpvdXJuYWwgb2YgZ2VuZXJhbCB2aXJvbG9neTwv
YWx0LXRpdGxlPjwvdGl0bGVzPjxwZXJpb2RpY2FsPjxmdWxsLXRpdGxlPkogR2VuIFZpcm9sPC9m
dWxsLXRpdGxlPjwvcGVyaW9kaWNhbD48cGFnZXM+MjU3Ny04MTwvcGFnZXM+PHZvbHVtZT44Nzwv
dm9sdW1lPjxudW1iZXI+UHQgOTwvbnVtYmVyPjxrZXl3b3Jkcz48a2V5d29yZD5BbnRpYm9kaWVz
LCBNb25vY2xvbmFsL2ltbXVub2xvZ3k8L2tleXdvcmQ+PGtleXdvcmQ+SGVwYWNpdmlydXMvKnBh
dGhvZ2VuaWNpdHkvcGh5c2lvbG9neTwva2V5d29yZD48a2V5d29yZD5IZXBhdGl0aXMgQy9ibG9v
ZC9pbW11bm9sb2d5L3Zpcm9sb2d5PC9rZXl3b3JkPjxrZXl3b3JkPkhlcGF0aXRpcyBDIEFudGli
b2RpZXMvKmltbXVub2xvZ3k8L2tleXdvcmQ+PGtleXdvcmQ+SHVtYW5zPC9rZXl3b3JkPjxrZXl3
b3JkPkxpcG9wcm90ZWlucywgSERML2ltbXVub2xvZ3kvKnBoeXNpb2xvZ3k8L2tleXdvcmQ+PGtl
eXdvcmQ+TmV1dHJhbGl6YXRpb24gVGVzdHM8L2tleXdvcmQ+PGtleXdvcmQ+U2NhdmVuZ2VyIFJl
Y2VwdG9ycywgQ2xhc3MgQi9waHlzaW9sb2d5PC9rZXl3b3JkPjwva2V5d29yZHM+PGRhdGVzPjx5
ZWFyPjIwMDY8L3llYXI+PHB1Yi1kYXRlcz48ZGF0ZT5TZXA8L2RhdGU+PC9wdWItZGF0ZXM+PC9k
YXRlcz48aXNibj4wMDIyLTEzMTcgKFByaW50KSYjeEQ7MDAyMi0xMzE3IChMaW5raW5nKTwvaXNi
bj48YWNjZXNzaW9uLW51bT4xNjg5NDE5NjwvYWNjZXNzaW9uLW51bT48dXJscz48cmVsYXRlZC11
cmxzPjx1cmw+aHR0cDovL3d3dy5uY2JpLm5sbS5uaWguZ292L3B1Ym1lZC8xNjg5NDE5NjwvdXJs
PjwvcmVsYXRlZC11cmxzPjwvdXJscz48ZWxlY3Ryb25pYy1yZXNvdXJjZS1udW0+MTAuMTA5OS92
aXIuMC44MTkzMi0wPC9lbGVjdHJvbmljLXJlc291cmNlLW51bT48bGFuZ3VhZ2U+RW5nbGlzaDwv
bGFuZ3VhZ2U+PC9yZWNvcmQ+PC9DaXRlPjxDaXRlPjxBdXRob3I+TGF2aWxsZXR0ZTwvQXV0aG9y
PjxZZWFyPjIwMDU8L1llYXI+PFJlY051bT4xMTQwPC9SZWNOdW0+PHJlY29yZD48cmVjLW51bWJl
cj4xMTQwPC9yZWMtbnVtYmVyPjxmb3JlaWduLWtleXM+PGtleSBhcHA9IkVOIiBkYi1pZD0idjB4
d3ZlZHIydGVkYXFlOXoyNXhhdjk0ZGRlZmF0eGF2cDA1IiB0aW1lc3RhbXA9IjEzODc1NDY3MzMi
PjExNDA8L2tleT48L2ZvcmVpZ24ta2V5cz48cmVmLXR5cGUgbmFtZT0iSm91cm5hbCBBcnRpY2xl
Ij4xNzwvcmVmLXR5cGU+PGNvbnRyaWJ1dG9ycz48YXV0aG9ycz48YXV0aG9yPkxhdmlsbGV0dGUs
IEQuPC9hdXRob3I+PGF1dGhvcj5Nb3JpY2UsIFkuPC9hdXRob3I+PGF1dGhvcj5HZXJtYW5pZGlz
LCBHLjwvYXV0aG9yPjxhdXRob3I+RG9ub3QsIFAuPC9hdXRob3I+PGF1dGhvcj5Tb3VsaWVyLCBB
LjwvYXV0aG9yPjxhdXRob3I+UGFna2Fsb3MsIEUuPC9hdXRob3I+PGF1dGhvcj5TYWtlbGxhcmlv
dSwgRy48L2F1dGhvcj48YXV0aG9yPkludHJhdG9yLCBMLjwvYXV0aG9yPjxhdXRob3I+QmFydG9z
Y2gsIEIuPC9hdXRob3I+PGF1dGhvcj5QYXdsb3Rza3ksIEouIE0uPC9hdXRob3I+PGF1dGhvcj5D
b3NzZXQsIEYuIEwuPC9hdXRob3I+PC9hdXRob3JzPjwvY29udHJpYnV0b3JzPjxhdXRoLWFkZHJl
c3M+TFZSVEcsIEVOUyBkZSBMeW9uLCA0NiBBbGxlZSBkJmFwb3M7SXRhbGllLCA2OTM2NCBMeW9u
IENlZGV4IDA3LCBGcmFuY2UuPC9hdXRoLWFkZHJlc3M+PHRpdGxlcz48dGl0bGU+SHVtYW4gc2Vy
dW0gZmFjaWxpdGF0ZXMgaGVwYXRpdGlzIEMgdmlydXMgaW5mZWN0aW9uLCBhbmQgbmV1dHJhbGl6
aW5nIHJlc3BvbnNlcyBpbnZlcnNlbHkgY29ycmVsYXRlIHdpdGggdmlyYWwgcmVwbGljYXRpb24g
a2luZXRpY3MgYXQgdGhlIGFjdXRlIHBoYXNlIG9mIGhlcGF0aXRpcyBDIHZpcnVzIGluZmVjdGlv
bj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NjAyMy0zNDwvcGFnZXM+PHZvbHVtZT43OTwvdm9sdW1lPjxudW1iZXI+
MTA8L251bWJlcj48ZWRpdGlvbj4yMDA1LzA0LzI5PC9lZGl0aW9uPjxrZXl3b3Jkcz48a2V5d29y
ZD5BY3V0ZSBEaXNlYXNlPC9rZXl3b3JkPjxrZXl3b3JkPkFkdWx0PC9rZXl3b3JkPjxrZXl3b3Jk
PkFnZWQ8L2tleXdvcmQ+PGtleXdvcmQ+QWxhbmluZSBUcmFuc2FtaW5hc2UvYmxvb2Q8L2tleXdv
cmQ+PGtleXdvcmQ+QW1pbm8gQWNpZCBTZXF1ZW5jZTwva2V5d29yZD48a2V5d29yZD5Db2hvcnQg
U3R1ZGllczwva2V5d29yZD48a2V5d29yZD5GZW1hbGU8L2tleXdvcmQ+PGtleXdvcmQ+R2Vub3R5
cGU8L2tleXdvcmQ+PGtleXdvcmQ+SGVwYWNpdmlydXMvZ2VuZXRpY3MvKmltbXVub2xvZ3k8L2tl
eXdvcmQ+PGtleXdvcmQ+SGVwYXRpdGlzIEMvKmJsb29kLyp2aXJvbG9neTwva2V5d29yZD48a2V5
d29yZD5IZXBhdGl0aXMgQyBBbnRpYm9kaWVzLypibG9vZDwva2V5d29yZD48a2V5d29yZD5IdW1h
bnM8L2tleXdvcmQ+PGtleXdvcmQ+TWFsZTwva2V5d29yZD48a2V5d29yZD5NaWRkbGUgQWdlZDwv
a2V5d29yZD48a2V5d29yZD5Nb2xlY3VsYXIgU2VxdWVuY2UgRGF0YTwva2V5d29yZD48a2V5d29y
ZD5TZXF1ZW5jZSBBbGlnbm1lbnQ8L2tleXdvcmQ+PGtleXdvcmQ+VGltZSBGYWN0b3JzPC9rZXl3
b3JkPjxrZXl3b3JkPlZpcmFsIEVudmVsb3BlIFByb3RlaW5zL2dlbmV0aWNzPC9rZXl3b3JkPjxr
ZXl3b3JkPlZpcmVtaWE8L2tleXdvcmQ+PGtleXdvcmQ+VmlydXMgUmVwbGljYXRpb248L2tleXdv
cmQ+PC9rZXl3b3Jkcz48ZGF0ZXM+PHllYXI+MjAwNTwveWVhcj48cHViLWRhdGVzPjxkYXRlPk1h
eTwvZGF0ZT48L3B1Yi1kYXRlcz48L2RhdGVzPjxpc2JuPjAwMjItNTM4WCAoUHJpbnQpJiN4RDsw
MDIyLTUzOFggKExpbmtpbmcpPC9pc2JuPjxhY2Nlc3Npb24tbnVtPjE1ODU3OTg4PC9hY2Nlc3Np
b24tbnVtPjx3b3JrLXR5cGU+Q29tcGFyYXRpdmUgU3R1ZHkmI3hEO1Jlc2VhcmNoIFN1cHBvcnQs
IE5vbi1VLlMuIEdvdiZhcG9zO3Q8L3dvcmstdHlwZT48dXJscz48cmVsYXRlZC11cmxzPjx1cmw+
aHR0cDovL3d3dy5uY2JpLm5sbS5uaWguZ292L3B1Ym1lZC8xNTg1Nzk4ODwvdXJsPjx1cmw+aHR0
cDovL2p2aS5hc20ub3JnL2NvbnRlbnQvNzkvMTAvNjAyMy5mdWxsLnBkZjwvdXJsPjwvcmVsYXRl
ZC11cmxzPjwvdXJscz48Y3VzdG9tMj4xMDkxNjg5PC9jdXN0b20yPjxlbGVjdHJvbmljLXJlc291
cmNlLW51bT4xMC4xMTI4L0pWSS43OS4xMC42MDIzLTYwMzQuMjAwNTwvZWxlY3Ryb25pYy1yZXNv
dXJjZS1udW0+PGxhbmd1YWdlPmVuZzwvbGFuZ3VhZ2U+PC9yZWNvcmQ+PC9DaXRlPjwvRW5kTm90
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VdPC9zdHlsZT48L0Rpc3BsYXlUZXh0PjxyZWNvcmQ+PHJlYy1udW1iZXI+MzA4PC9y
ZWMtbnVtYmVyPjxmb3JlaWduLWtleXM+PGtleSBhcHA9IkVOIiBkYi1pZD0idjB4d3ZlZHIydGVk
YXFlOXoyNXhhdjk0ZGRlZmF0eGF2cDA1IiB0aW1lc3RhbXA9IjEzMjgzNzYwNDAiPjMwODwva2V5
PjwvZm9yZWlnbi1rZXlzPjxyZWYtdHlwZSBuYW1lPSJKb3VybmFsIEFydGljbGUiPjE3PC9yZWYt
dHlwZT48Y29udHJpYnV0b3JzPjxhdXRob3JzPjxhdXRob3I+QmFydG9zY2gsIEIuPC9hdXRob3I+
PGF1dGhvcj5WZXJuZXksIEcuPC9hdXRob3I+PGF1dGhvcj5EcmV1eCwgTS48L2F1dGhvcj48YXV0
aG9yPkRvbm90LCBQLjwvYXV0aG9yPjxhdXRob3I+TW9yaWNlLCBZLjwvYXV0aG9yPjxhdXRob3I+
UGVuaW4sIEYuPC9hdXRob3I+PGF1dGhvcj5QYXdsb3Rza3ksIEouIE0uPC9hdXRob3I+PGF1dGhv
cj5MYXZpbGxldHRlLCBELjwvYXV0aG9yPjxhdXRob3I+Q29zc2V0LCBGLiBMLjwvYXV0aG9yPjwv
YXV0aG9ycz48L2NvbnRyaWJ1dG9ycz48YXV0aC1hZGRyZXNzPkxhYm9yYXRvaXJlIGRlIFZlY3Rv
cm9sb2dpZSBSZXRyb3ZpcmFsZSBldCBUaGVyYXBpZSBHZW5pcXVlLCBJTlNFUk0gVTQxMiwgRWNv
bGUgTm9ybWFsZSBTdXBlcmlldXJlIGRlIEx5b24sIElGUjEyOCBCaW9TY2llbmNlcyBMeW9uLUdl
cmxhbmQsIEx5b24sIEZyYW5jZS48L2F1dGgtYWRkcmVzcz48dGl0bGVzPjx0aXRsZT5BbiBpbnRl
cnBsYXkgYmV0d2VlbiBoeXBlcnZhcmlhYmxlIHJlZ2lvbiAxIG9mIHRoZSBoZXBhdGl0aXMgQyB2
aXJ1cyBFMiBnbHljb3Byb3RlaW4sIHRoZSBzY2F2ZW5nZXIgcmVjZXB0b3IgQkksIGFuZCBoaWdo
LWRlbnNpdHkgbGlwb3Byb3RlaW4gcHJvbW90ZXMgYm90aCBlbmhhbmNlbWVudCBvZiBpbmZlY3Rp
b24gYW5kIHByb3RlY3Rpb24gYWdhaW5zdCBuZXV0cmFsaXppbmcgYW50aWJvZGllczwvdGl0bGU+
PHNlY29uZGFyeS10aXRsZT5KIFZpcm9sPC9zZWNvbmRhcnktdGl0bGU+PGFsdC10aXRsZT5Kb3Vy
bmFsIG9mIHZpcm9sb2d5PC9hbHQtdGl0bGU+PC90aXRsZXM+PHBlcmlvZGljYWw+PGZ1bGwtdGl0
bGU+SiBWaXJvbDwvZnVsbC10aXRsZT48L3BlcmlvZGljYWw+PGFsdC1wZXJpb2RpY2FsPjxmdWxs
LXRpdGxlPkpvdXJuYWwgb2Ygdmlyb2xvZ3k8L2Z1bGwtdGl0bGU+PC9hbHQtcGVyaW9kaWNhbD48
cGFnZXM+ODIxNy0yOTwvcGFnZXM+PHZvbHVtZT43OTwvdm9sdW1lPjxudW1iZXI+MTM8L251bWJl
cj48ZWRpdGlvbj4yMDA1LzA2LzE2PC9lZGl0aW9uPjxrZXl3b3Jkcz48a2V5d29yZD5DYXJjaW5v
bWEsIEhlcGF0b2NlbGx1bGFyPC9rZXl3b3JkPjxrZXl3b3JkPkNlbGwgTGluZTwva2V5d29yZD48
a2V5d29yZD5DZWxsIExpbmUsIFR1bW9yPC9rZXl3b3JkPjxrZXl3b3JkPkNvbXBsZW1lbnRhcml0
eSBEZXRlcm1pbmluZyBSZWdpb25zLypnZW5ldGljcy9tZXRhYm9saXNtPC9rZXl3b3JkPjxrZXl3
b3JkPkhlcGFjaXZpcnVzL2dlbmV0aWNzLypwaHlzaW9sb2d5PC9rZXl3b3JkPjxrZXl3b3JkPkhl
cGF0aXRpcyBDL2Jsb29kPC9rZXl3b3JkPjxrZXl3b3JkPkhlcGF0aXRpcyBDIEFudGlib2RpZXMv
aW1tdW5vbG9neTwva2V5d29yZD48a2V5d29yZD5IdW1hbnM8L2tleXdvcmQ+PGtleXdvcmQ+TGlw
b3Byb3RlaW5zLCBIREwvKmJsb29kPC9rZXl3b3JkPjxrZXl3b3JkPkxpdmVyIE5lb3BsYXNtczwv
a2V5d29yZD48a2V5d29yZD5NdXRhZ2VuZXNpcywgU2l0ZS1EaXJlY3RlZDwva2V5d29yZD48a2V5
d29yZD5Qb2ludCBNdXRhdGlvbjwva2V5d29yZD48a2V5d29yZD5SZWNvbWJpbmFudCBQcm90ZWlu
cy9tZXRhYm9saXNtPC9rZXl3b3JkPjxrZXl3b3JkPlZpcmFsIEVudmVsb3BlIFByb3RlaW5zL2dl
bmV0aWNzLyptZXRhYm9saXNtPC9rZXl3b3JkPjwva2V5d29yZHM+PGRhdGVzPjx5ZWFyPjIwMDU8
L3llYXI+PHB1Yi1kYXRlcz48ZGF0ZT5KdWw8L2RhdGU+PC9wdWItZGF0ZXM+PC9kYXRlcz48aXNi
bj4wMDIyLTUzOFggKFByaW50KSYjeEQ7MDAyMi01MzhYIChMaW5raW5nKTwvaXNibj48YWNjZXNz
aW9uLW51bT4xNTk1NjU2NzwvYWNjZXNzaW9uLW51bT48d29yay10eXBlPlJlc2VhcmNoIFN1cHBv
cnQsIE5vbi1VLlMuIEdvdiZhcG9zO3Q8L3dvcmstdHlwZT48dXJscz48cmVsYXRlZC11cmxzPjx1
cmw+aHR0cDovL3d3dy5uY2JpLm5sbS5uaWguZ292L3B1Ym1lZC8xNTk1NjU2NzwvdXJsPjx1cmw+
aHR0cDovL2p2aS5hc20ub3JnL2NvbnRlbnQvNzkvMTMvODIxNy5mdWxsLnBkZjwvdXJsPjwvcmVs
YXRlZC11cmxzPjwvdXJscz48Y3VzdG9tMj4xMTQzNzA1PC9jdXN0b20yPjxlbGVjdHJvbmljLXJl
c291cmNlLW51bT4xMC4xMTI4L0pWSS43OS4xMy44MjE3LTgyMjkuMjAwNTwvZWxlY3Ryb25pYy1y
ZXNvdXJjZS1udW0+PGxhbmd1YWdlPmVuZzwvbGFuZ3VhZ2U+PC9yZWNvcmQ+PC9DaXRlPjxDaXRl
PjxBdXRob3I+Vm9pc3NldDwvQXV0aG9yPjxZZWFyPjIwMDY8L1llYXI+PFJlY051bT42NTA8L1Jl
Y051bT48cmVjb3JkPjxyZWMtbnVtYmVyPjY1MDwvcmVjLW51bWJlcj48Zm9yZWlnbi1rZXlzPjxr
ZXkgYXBwPSJFTiIgZGItaWQ9InYweHd2ZWRyMnRlZGFxZTl6MjV4YXY5NGRkZWZhdHhhdnAwNSIg
dGltZXN0YW1wPSIxMzM0OTM2MDk3Ij42NTA8L2tleT48L2ZvcmVpZ24ta2V5cz48cmVmLXR5cGUg
bmFtZT0iSm91cm5hbCBBcnRpY2xlIj4xNzwvcmVmLXR5cGU+PGNvbnRyaWJ1dG9ycz48YXV0aG9y
cz48YXV0aG9yPlZvaXNzZXQsIEMuPC9hdXRob3I+PGF1dGhvcj5PcCBkZSBCZWVjaywgQS48L2F1
dGhvcj48YXV0aG9yPkhvcmVsbG91LCBQLjwvYXV0aG9yPjxhdXRob3I+RHJldXgsIE0uPC9hdXRo
b3I+PGF1dGhvcj5HdXN0b3QsIFQuPC9hdXRob3I+PGF1dGhvcj5EdXZlcmxpZSwgRy48L2F1dGhv
cj48YXV0aG9yPkNvc3NldCwgRi4gTC48L2F1dGhvcj48YXV0aG9yPlZ1LURhYywgTi48L2F1dGhv
cj48YXV0aG9yPkR1YnVpc3NvbiwgSi48L2F1dGhvcj48L2F1dGhvcnM+PC9jb250cmlidXRvcnM+
PGF1dGgtYWRkcmVzcz5DTlJTLCBJbnN0aXR1dCBkZSBCaW9sb2dpZSBkZSBMaWxsZSAoVU1SODE2
MSksIEluc3RpdHV0IFBhc3RldXIgZGUgTGlsbGUsIDEgcnVlIENhbG1ldHRlLCBCUDQ0NywgNTkw
MjEgTGlsbGUgY2VkZXgsIEZyYW5jZS48L2F1dGgtYWRkcmVzcz48dGl0bGVzPjx0aXRsZT5IaWdo
LWRlbnNpdHkgbGlwb3Byb3RlaW5zIHJlZHVjZSB0aGUgbmV1dHJhbGl6aW5nIGVmZmVjdCBvZiBo
ZXBhdGl0aXMgQyB2aXJ1cyAoSENWKS1pbmZlY3RlZCBwYXRpZW50IGFudGlib2RpZXMgYnkgcHJv
bW90aW5nIEhDViBlbnRyeTwvdGl0bGU+PHNlY29uZGFyeS10aXRsZT5KIEdlbiBWaXJvbDwvc2Vj
b25kYXJ5LXRpdGxlPjxhbHQtdGl0bGU+VGhlIEpvdXJuYWwgb2YgZ2VuZXJhbCB2aXJvbG9neTwv
YWx0LXRpdGxlPjwvdGl0bGVzPjxwZXJpb2RpY2FsPjxmdWxsLXRpdGxlPkogR2VuIFZpcm9sPC9m
dWxsLXRpdGxlPjwvcGVyaW9kaWNhbD48cGFnZXM+MjU3Ny04MTwvcGFnZXM+PHZvbHVtZT44Nzwv
dm9sdW1lPjxudW1iZXI+UHQgOTwvbnVtYmVyPjxrZXl3b3Jkcz48a2V5d29yZD5BbnRpYm9kaWVz
LCBNb25vY2xvbmFsL2ltbXVub2xvZ3k8L2tleXdvcmQ+PGtleXdvcmQ+SGVwYWNpdmlydXMvKnBh
dGhvZ2VuaWNpdHkvcGh5c2lvbG9neTwva2V5d29yZD48a2V5d29yZD5IZXBhdGl0aXMgQy9ibG9v
ZC9pbW11bm9sb2d5L3Zpcm9sb2d5PC9rZXl3b3JkPjxrZXl3b3JkPkhlcGF0aXRpcyBDIEFudGli
b2RpZXMvKmltbXVub2xvZ3k8L2tleXdvcmQ+PGtleXdvcmQ+SHVtYW5zPC9rZXl3b3JkPjxrZXl3
b3JkPkxpcG9wcm90ZWlucywgSERML2ltbXVub2xvZ3kvKnBoeXNpb2xvZ3k8L2tleXdvcmQ+PGtl
eXdvcmQ+TmV1dHJhbGl6YXRpb24gVGVzdHM8L2tleXdvcmQ+PGtleXdvcmQ+U2NhdmVuZ2VyIFJl
Y2VwdG9ycywgQ2xhc3MgQi9waHlzaW9sb2d5PC9rZXl3b3JkPjwva2V5d29yZHM+PGRhdGVzPjx5
ZWFyPjIwMDY8L3llYXI+PHB1Yi1kYXRlcz48ZGF0ZT5TZXA8L2RhdGU+PC9wdWItZGF0ZXM+PC9k
YXRlcz48aXNibj4wMDIyLTEzMTcgKFByaW50KSYjeEQ7MDAyMi0xMzE3IChMaW5raW5nKTwvaXNi
bj48YWNjZXNzaW9uLW51bT4xNjg5NDE5NjwvYWNjZXNzaW9uLW51bT48dXJscz48cmVsYXRlZC11
cmxzPjx1cmw+aHR0cDovL3d3dy5uY2JpLm5sbS5uaWguZ292L3B1Ym1lZC8xNjg5NDE5NjwvdXJs
PjwvcmVsYXRlZC11cmxzPjwvdXJscz48ZWxlY3Ryb25pYy1yZXNvdXJjZS1udW0+MTAuMTA5OS92
aXIuMC44MTkzMi0wPC9lbGVjdHJvbmljLXJlc291cmNlLW51bT48bGFuZ3VhZ2U+RW5nbGlzaDwv
bGFuZ3VhZ2U+PC9yZWNvcmQ+PC9DaXRlPjxDaXRlPjxBdXRob3I+TGF2aWxsZXR0ZTwvQXV0aG9y
PjxZZWFyPjIwMDU8L1llYXI+PFJlY051bT4xMTQwPC9SZWNOdW0+PHJlY29yZD48cmVjLW51bWJl
cj4xMTQwPC9yZWMtbnVtYmVyPjxmb3JlaWduLWtleXM+PGtleSBhcHA9IkVOIiBkYi1pZD0idjB4
d3ZlZHIydGVkYXFlOXoyNXhhdjk0ZGRlZmF0eGF2cDA1IiB0aW1lc3RhbXA9IjEzODc1NDY3MzMi
PjExNDA8L2tleT48L2ZvcmVpZ24ta2V5cz48cmVmLXR5cGUgbmFtZT0iSm91cm5hbCBBcnRpY2xl
Ij4xNzwvcmVmLXR5cGU+PGNvbnRyaWJ1dG9ycz48YXV0aG9ycz48YXV0aG9yPkxhdmlsbGV0dGUs
IEQuPC9hdXRob3I+PGF1dGhvcj5Nb3JpY2UsIFkuPC9hdXRob3I+PGF1dGhvcj5HZXJtYW5pZGlz
LCBHLjwvYXV0aG9yPjxhdXRob3I+RG9ub3QsIFAuPC9hdXRob3I+PGF1dGhvcj5Tb3VsaWVyLCBB
LjwvYXV0aG9yPjxhdXRob3I+UGFna2Fsb3MsIEUuPC9hdXRob3I+PGF1dGhvcj5TYWtlbGxhcmlv
dSwgRy48L2F1dGhvcj48YXV0aG9yPkludHJhdG9yLCBMLjwvYXV0aG9yPjxhdXRob3I+QmFydG9z
Y2gsIEIuPC9hdXRob3I+PGF1dGhvcj5QYXdsb3Rza3ksIEouIE0uPC9hdXRob3I+PGF1dGhvcj5D
b3NzZXQsIEYuIEwuPC9hdXRob3I+PC9hdXRob3JzPjwvY29udHJpYnV0b3JzPjxhdXRoLWFkZHJl
c3M+TFZSVEcsIEVOUyBkZSBMeW9uLCA0NiBBbGxlZSBkJmFwb3M7SXRhbGllLCA2OTM2NCBMeW9u
IENlZGV4IDA3LCBGcmFuY2UuPC9hdXRoLWFkZHJlc3M+PHRpdGxlcz48dGl0bGU+SHVtYW4gc2Vy
dW0gZmFjaWxpdGF0ZXMgaGVwYXRpdGlzIEMgdmlydXMgaW5mZWN0aW9uLCBhbmQgbmV1dHJhbGl6
aW5nIHJlc3BvbnNlcyBpbnZlcnNlbHkgY29ycmVsYXRlIHdpdGggdmlyYWwgcmVwbGljYXRpb24g
a2luZXRpY3MgYXQgdGhlIGFjdXRlIHBoYXNlIG9mIGhlcGF0aXRpcyBDIHZpcnVzIGluZmVjdGlv
bj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NjAyMy0zNDwvcGFnZXM+PHZvbHVtZT43OTwvdm9sdW1lPjxudW1iZXI+
MTA8L251bWJlcj48ZWRpdGlvbj4yMDA1LzA0LzI5PC9lZGl0aW9uPjxrZXl3b3Jkcz48a2V5d29y
ZD5BY3V0ZSBEaXNlYXNlPC9rZXl3b3JkPjxrZXl3b3JkPkFkdWx0PC9rZXl3b3JkPjxrZXl3b3Jk
PkFnZWQ8L2tleXdvcmQ+PGtleXdvcmQ+QWxhbmluZSBUcmFuc2FtaW5hc2UvYmxvb2Q8L2tleXdv
cmQ+PGtleXdvcmQ+QW1pbm8gQWNpZCBTZXF1ZW5jZTwva2V5d29yZD48a2V5d29yZD5Db2hvcnQg
U3R1ZGllczwva2V5d29yZD48a2V5d29yZD5GZW1hbGU8L2tleXdvcmQ+PGtleXdvcmQ+R2Vub3R5
cGU8L2tleXdvcmQ+PGtleXdvcmQ+SGVwYWNpdmlydXMvZ2VuZXRpY3MvKmltbXVub2xvZ3k8L2tl
eXdvcmQ+PGtleXdvcmQ+SGVwYXRpdGlzIEMvKmJsb29kLyp2aXJvbG9neTwva2V5d29yZD48a2V5
d29yZD5IZXBhdGl0aXMgQyBBbnRpYm9kaWVzLypibG9vZDwva2V5d29yZD48a2V5d29yZD5IdW1h
bnM8L2tleXdvcmQ+PGtleXdvcmQ+TWFsZTwva2V5d29yZD48a2V5d29yZD5NaWRkbGUgQWdlZDwv
a2V5d29yZD48a2V5d29yZD5Nb2xlY3VsYXIgU2VxdWVuY2UgRGF0YTwva2V5d29yZD48a2V5d29y
ZD5TZXF1ZW5jZSBBbGlnbm1lbnQ8L2tleXdvcmQ+PGtleXdvcmQ+VGltZSBGYWN0b3JzPC9rZXl3
b3JkPjxrZXl3b3JkPlZpcmFsIEVudmVsb3BlIFByb3RlaW5zL2dlbmV0aWNzPC9rZXl3b3JkPjxr
ZXl3b3JkPlZpcmVtaWE8L2tleXdvcmQ+PGtleXdvcmQ+VmlydXMgUmVwbGljYXRpb248L2tleXdv
cmQ+PC9rZXl3b3Jkcz48ZGF0ZXM+PHllYXI+MjAwNTwveWVhcj48cHViLWRhdGVzPjxkYXRlPk1h
eTwvZGF0ZT48L3B1Yi1kYXRlcz48L2RhdGVzPjxpc2JuPjAwMjItNTM4WCAoUHJpbnQpJiN4RDsw
MDIyLTUzOFggKExpbmtpbmcpPC9pc2JuPjxhY2Nlc3Npb24tbnVtPjE1ODU3OTg4PC9hY2Nlc3Np
b24tbnVtPjx3b3JrLXR5cGU+Q29tcGFyYXRpdmUgU3R1ZHkmI3hEO1Jlc2VhcmNoIFN1cHBvcnQs
IE5vbi1VLlMuIEdvdiZhcG9zO3Q8L3dvcmstdHlwZT48dXJscz48cmVsYXRlZC11cmxzPjx1cmw+
aHR0cDovL3d3dy5uY2JpLm5sbS5uaWguZ292L3B1Ym1lZC8xNTg1Nzk4ODwvdXJsPjx1cmw+aHR0
cDovL2p2aS5hc20ub3JnL2NvbnRlbnQvNzkvMTAvNjAyMy5mdWxsLnBkZjwvdXJsPjwvcmVsYXRl
ZC11cmxzPjwvdXJscz48Y3VzdG9tMj4xMDkxNjg5PC9jdXN0b20yPjxlbGVjdHJvbmljLXJlc291
cmNlLW51bT4xMC4xMTI4L0pWSS43OS4xMC42MDIzLTYwMzQuMjAwNTwvZWxlY3Ryb25pYy1yZXNv
dXJjZS1udW0+PGxhbmd1YWdlPmVuZzwvbGFuZ3VhZ2U+PC9yZWNvcmQ+PC9DaXRlPjwvRW5kTm90
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3" w:tooltip="Bartosch, 2005 #308" w:history="1">
        <w:r w:rsidR="000F07FA" w:rsidRPr="00EF2A4D">
          <w:rPr>
            <w:rFonts w:ascii="Book Antiqua" w:hAnsi="Book Antiqua"/>
            <w:noProof/>
            <w:sz w:val="24"/>
            <w:szCs w:val="24"/>
            <w:vertAlign w:val="superscript"/>
          </w:rPr>
          <w:t>23-25</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5C6E78" w:rsidRPr="00EF2A4D">
        <w:rPr>
          <w:rFonts w:ascii="Book Antiqua" w:hAnsi="Book Antiqua"/>
          <w:sz w:val="24"/>
          <w:szCs w:val="24"/>
        </w:rPr>
        <w:t>.</w:t>
      </w:r>
    </w:p>
    <w:p w14:paraId="1FB17E80" w14:textId="2FECE554" w:rsidR="00820FD3" w:rsidRPr="00EF2A4D" w:rsidRDefault="00820FD3"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lang w:val="en-US"/>
        </w:rPr>
        <w:t xml:space="preserve">HCV </w:t>
      </w:r>
      <w:r w:rsidR="00DB6F65" w:rsidRPr="00EF2A4D">
        <w:rPr>
          <w:rFonts w:ascii="Book Antiqua" w:hAnsi="Book Antiqua"/>
          <w:sz w:val="24"/>
          <w:szCs w:val="24"/>
          <w:lang w:val="en-US"/>
        </w:rPr>
        <w:t xml:space="preserve">relies on </w:t>
      </w:r>
      <w:r w:rsidRPr="00EF2A4D">
        <w:rPr>
          <w:rFonts w:ascii="Book Antiqua" w:hAnsi="Book Antiqua"/>
          <w:sz w:val="24"/>
          <w:szCs w:val="24"/>
          <w:lang w:val="en-US"/>
        </w:rPr>
        <w:t xml:space="preserve">multiple host cell </w:t>
      </w:r>
      <w:r w:rsidR="00DB6F65" w:rsidRPr="00EF2A4D">
        <w:rPr>
          <w:rFonts w:ascii="Book Antiqua" w:hAnsi="Book Antiqua"/>
          <w:sz w:val="24"/>
          <w:szCs w:val="24"/>
          <w:lang w:val="en-US"/>
        </w:rPr>
        <w:t xml:space="preserve">membrane molecules to establish </w:t>
      </w:r>
      <w:r w:rsidRPr="00EF2A4D">
        <w:rPr>
          <w:rFonts w:ascii="Book Antiqua" w:hAnsi="Book Antiqua"/>
          <w:sz w:val="24"/>
          <w:szCs w:val="24"/>
          <w:lang w:val="en-US"/>
        </w:rPr>
        <w:t xml:space="preserve">initial cell contact and other more specific interactions </w:t>
      </w:r>
      <w:r w:rsidR="00DB6F65" w:rsidRPr="00EF2A4D">
        <w:rPr>
          <w:rFonts w:ascii="Book Antiqua" w:hAnsi="Book Antiqua"/>
          <w:sz w:val="24"/>
          <w:szCs w:val="24"/>
          <w:lang w:val="en-US"/>
        </w:rPr>
        <w:t xml:space="preserve">to </w:t>
      </w:r>
      <w:r w:rsidRPr="00EF2A4D">
        <w:rPr>
          <w:rFonts w:ascii="Book Antiqua" w:hAnsi="Book Antiqua"/>
          <w:sz w:val="24"/>
          <w:szCs w:val="24"/>
          <w:lang w:val="en-US"/>
        </w:rPr>
        <w:t xml:space="preserve">initiate </w:t>
      </w:r>
      <w:r w:rsidR="00DB6F65" w:rsidRPr="00EF2A4D">
        <w:rPr>
          <w:rFonts w:ascii="Book Antiqua" w:hAnsi="Book Antiqua"/>
          <w:sz w:val="24"/>
          <w:szCs w:val="24"/>
          <w:lang w:val="en-US"/>
        </w:rPr>
        <w:t xml:space="preserve">the </w:t>
      </w:r>
      <w:r w:rsidR="00092BB8" w:rsidRPr="00EF2A4D">
        <w:rPr>
          <w:rFonts w:ascii="Book Antiqua" w:hAnsi="Book Antiqua"/>
          <w:sz w:val="24"/>
          <w:szCs w:val="24"/>
          <w:lang w:val="en-US"/>
        </w:rPr>
        <w:t>ensuing</w:t>
      </w:r>
      <w:r w:rsidRPr="00EF2A4D">
        <w:rPr>
          <w:rFonts w:ascii="Book Antiqua" w:hAnsi="Book Antiqua"/>
          <w:sz w:val="24"/>
          <w:szCs w:val="24"/>
          <w:lang w:val="en-US"/>
        </w:rPr>
        <w:t xml:space="preserve"> entry into the hepatocyte. Glycosaminoglycans and the LDL-receptor </w:t>
      </w:r>
      <w:r w:rsidR="004C724E" w:rsidRPr="00EF2A4D">
        <w:rPr>
          <w:rFonts w:ascii="Book Antiqua" w:hAnsi="Book Antiqua"/>
          <w:sz w:val="24"/>
          <w:szCs w:val="24"/>
          <w:lang w:val="en-US"/>
        </w:rPr>
        <w:t xml:space="preserve">have been proposed to </w:t>
      </w:r>
      <w:r w:rsidR="00606EBE" w:rsidRPr="00EF2A4D">
        <w:rPr>
          <w:rFonts w:ascii="Book Antiqua" w:hAnsi="Book Antiqua"/>
          <w:sz w:val="24"/>
          <w:szCs w:val="24"/>
          <w:lang w:val="en-US"/>
        </w:rPr>
        <w:t>as</w:t>
      </w:r>
      <w:r w:rsidRPr="00EF2A4D">
        <w:rPr>
          <w:rFonts w:ascii="Book Antiqua" w:hAnsi="Book Antiqua"/>
          <w:sz w:val="24"/>
          <w:szCs w:val="24"/>
          <w:lang w:val="en-US"/>
        </w:rPr>
        <w:t xml:space="preserve"> initial attachment factors for HCV t</w:t>
      </w:r>
      <w:r w:rsidR="00AA6A19">
        <w:rPr>
          <w:rFonts w:ascii="Book Antiqua" w:hAnsi="Book Antiqua"/>
          <w:sz w:val="24"/>
          <w:szCs w:val="24"/>
          <w:lang w:val="en-US"/>
        </w:rPr>
        <w:t>o the surface of the hepatocyte</w:t>
      </w:r>
      <w:r w:rsidR="003635EA" w:rsidRPr="00EF2A4D">
        <w:rPr>
          <w:rFonts w:ascii="Book Antiqua" w:hAnsi="Book Antiqua"/>
          <w:sz w:val="24"/>
          <w:szCs w:val="24"/>
          <w:lang w:val="en-US"/>
        </w:rPr>
        <w:fldChar w:fldCharType="begin">
          <w:fldData xml:space="preserve">PEVuZE5vdGU+PENpdGU+PEF1dGhvcj5CYXJ0aDwvQXV0aG9yPjxZZWFyPjIwMDM8L1llYXI+PFJl
Y051bT40MDU8L1JlY051bT48RGlzcGxheVRleHQ+PHN0eWxlIGZhY2U9InN1cGVyc2NyaXB0Ij5b
MjYsIDI3XTwvc3R5bGU+PC9EaXNwbGF5VGV4dD48cmVjb3JkPjxyZWMtbnVtYmVyPjQwNTwvcmVj
LW51bWJlcj48Zm9yZWlnbi1rZXlzPjxrZXkgYXBwPSJFTiIgZGItaWQ9InYweHd2ZWRyMnRlZGFx
ZTl6MjV4YXY5NGRkZWZhdHhhdnAwNSIgdGltZXN0YW1wPSIxMzI4NzkxODA2Ij40MDU8L2tleT48
L2ZvcmVpZ24ta2V5cz48cmVmLXR5cGUgbmFtZT0iSm91cm5hbCBBcnRpY2xlIj4xNzwvcmVmLXR5
cGU+PGNvbnRyaWJ1dG9ycz48YXV0aG9ycz48YXV0aG9yPkJhcnRoLCBILjwvYXV0aG9yPjxhdXRo
b3I+U2NoYWZlciwgQy48L2F1dGhvcj48YXV0aG9yPkFkYWgsIE0uIEkuPC9hdXRob3I+PGF1dGhv
cj5aaGFuZywgRi48L2F1dGhvcj48YXV0aG9yPkxpbmhhcmR0LCBSLiBKLjwvYXV0aG9yPjxhdXRo
b3I+VG95b2RhLCBILjwvYXV0aG9yPjxhdXRob3I+S2lub3NoaXRhLVRveW9kYSwgQS48L2F1dGhv
cj48YXV0aG9yPlRvaWRhLCBULjwvYXV0aG9yPjxhdXRob3I+VmFuIEt1cHBldmVsdCwgVC4gSC48
L2F1dGhvcj48YXV0aG9yPkRlcGxhLCBFLjwvYXV0aG9yPjxhdXRob3I+Vm9uIFdlaXpzYWNrZXIs
IEYuPC9hdXRob3I+PGF1dGhvcj5CbHVtLCBILiBFLjwvYXV0aG9yPjxhdXRob3I+QmF1bWVydCwg
VC4gRi48L2F1dGhvcj48L2F1dGhvcnM+PC9jb250cmlidXRvcnM+PGF1dGgtYWRkcmVzcz5EZXBh
cnRtZW50IG9mIE1lZGljaW5lIElJLCBVbml2ZXJzaXR5IG9mIEZyZWlidXJnLCBELTc5MTA2IEZy
ZWlidXJnLCBHZXJtYW55LjwvYXV0aC1hZGRyZXNzPjx0aXRsZXM+PHRpdGxlPkNlbGx1bGFyIGJp
bmRpbmcgb2YgaGVwYXRpdGlzIEMgdmlydXMgZW52ZWxvcGUgZ2x5Y29wcm90ZWluIEUyIHJlcXVp
cmVzIGNlbGwgc3VyZmFjZSBoZXBhcmFuIHN1bGZhdGU8L3RpdGxlPjxzZWNvbmRhcnktdGl0bGU+
SiBCaW9sIENoZW08L3NlY29uZGFyeS10aXRsZT48YWx0LXRpdGxlPlRoZSBKb3VybmFsIG9mIGJp
b2xvZ2ljYWwgY2hlbWlzdHJ5PC9hbHQtdGl0bGU+PC90aXRsZXM+PHBlcmlvZGljYWw+PGZ1bGwt
dGl0bGU+SiBCaW9sIENoZW08L2Z1bGwtdGl0bGU+PC9wZXJpb2RpY2FsPjxwYWdlcz40MTAwMy0x
MjwvcGFnZXM+PHZvbHVtZT4yNzg8L3ZvbHVtZT48bnVtYmVyPjQyPC9udW1iZXI+PGVkaXRpb24+
MjAwMy8wNy8xODwvZWRpdGlvbj48a2V5d29yZHM+PGtleXdvcmQ+Q2VsbCBMaW5lPC9rZXl3b3Jk
PjxrZXl3b3JkPkNlbGwgTWVtYnJhbmUvKm1ldGFib2xpc208L2tleXdvcmQ+PGtleXdvcmQ+Q2hs
b3JhdGVzL3BoYXJtYWNvbG9neTwva2V5d29yZD48a2V5d29yZD5EaW1lcml6YXRpb248L2tleXdv
cmQ+PGtleXdvcmQ+RGlzYWNjaGFyaWRlcy9jaGVtaXN0cnk8L2tleXdvcmQ+PGtleXdvcmQ+RG9z
ZS1SZXNwb25zZSBSZWxhdGlvbnNoaXAsIERydWc8L2tleXdvcmQ+PGtleXdvcmQ+RW56eW1lLUxp
bmtlZCBJbW11bm9zb3JiZW50IEFzc2F5PC9rZXl3b3JkPjxrZXl3b3JkPkZsb3cgQ3l0b21ldHJ5
PC9rZXl3b3JkPjxrZXl3b3JkPkdlbmUgRGVsZXRpb248L2tleXdvcmQ+PGtleXdvcmQ+SGVwYXJp
dGluIFN1bGZhdGUvKm1ldGFib2xpc208L2tleXdvcmQ+PGtleXdvcmQ+SHVtYW5zPC9rZXl3b3Jk
PjxrZXl3b3JkPktpbmV0aWNzPC9rZXl3b3JkPjxrZXl3b3JkPkxpZ2FuZHM8L2tleXdvcmQ+PGtl
eXdvcmQ+UHJvdGVpbiBCaW5kaW5nPC9rZXl3b3JkPjxrZXl3b3JkPlByb3RlaW4gU3RydWN0dXJl
LCBUZXJ0aWFyeTwva2V5d29yZD48a2V5d29yZD5TdXJmYWNlIFBsYXNtb24gUmVzb25hbmNlPC9r
ZXl3b3JkPjxrZXl3b3JkPlRlbXBlcmF0dXJlPC9rZXl3b3JkPjxrZXl3b3JkPlRpbWUgRmFjdG9y
czwva2V5d29yZD48a2V5d29yZD5WaXJhbCBFbnZlbG9wZSBQcm90ZWlucy8qY2hlbWlzdHJ5L21l
dGFib2xpc208L2tleXdvcmQ+PC9rZXl3b3Jkcz48ZGF0ZXM+PHllYXI+MjAwMzwveWVhcj48cHVi
LWRhdGVzPjxkYXRlPk9jdCAxNzwvZGF0ZT48L3B1Yi1kYXRlcz48L2RhdGVzPjxpc2JuPjAwMjEt
OTI1OCAoUHJpbnQpJiN4RDswMDIxLTkyNTggKExpbmtpbmcpPC9pc2JuPjxhY2Nlc3Npb24tbnVt
PjEyODY3NDMxPC9hY2Nlc3Npb24tbnVtPjx3b3JrLXR5cGU+UmVzZWFyY2ggU3VwcG9ydCwgTm9u
LVUuUy4gR292JmFwb3M7dDwvd29yay10eXBlPjx1cmxzPjxyZWxhdGVkLXVybHM+PHVybD5odHRw
Oi8vd3d3Lm5jYmkubmxtLm5paC5nb3YvcHVibWVkLzEyODY3NDMxPC91cmw+PHVybD5odHRwOi8v
d3d3LmpiYy5vcmcvY29udGVudC8yNzgvNDIvNDEwMDMuZnVsbC5wZGY8L3VybD48L3JlbGF0ZWQt
dXJscz48L3VybHM+PGVsZWN0cm9uaWMtcmVzb3VyY2UtbnVtPjEwLjEwNzQvamJjLk0zMDIyNjcy
MDA8L2VsZWN0cm9uaWMtcmVzb3VyY2UtbnVtPjxsYW5ndWFnZT5lbmc8L2xhbmd1YWdlPjwvcmVj
b3JkPjwvQ2l0ZT48Q2l0ZT48QXV0aG9yPkFnbmVsbG88L0F1dGhvcj48WWVhcj4xOTk5PC9ZZWFy
PjxSZWNOdW0+NzY8L1JlY051bT48cmVjb3JkPjxyZWMtbnVtYmVyPjc2PC9yZWMtbnVtYmVyPjxm
b3JlaWduLWtleXM+PGtleSBhcHA9IkVOIiBkYi1pZD0idjB4d3ZlZHIydGVkYXFlOXoyNXhhdjk0
ZGRlZmF0eGF2cDA1IiB0aW1lc3RhbXA9IjEzMjI3NDIwMDAiPjc2PC9rZXk+PC9mb3JlaWduLWtl
eXM+PHJlZi10eXBlIG5hbWU9IkpvdXJuYWwgQXJ0aWNsZSI+MTc8L3JlZi10eXBlPjxjb250cmli
dXRvcnM+PGF1dGhvcnM+PGF1dGhvcj5BZ25lbGxvLCBWLjwvYXV0aG9yPjxhdXRob3I+QWJlbCwg
Ry48L2F1dGhvcj48YXV0aG9yPkVsZmFoYWwsIE0uPC9hdXRob3I+PGF1dGhvcj5LbmlnaHQsIEcu
IEIuPC9hdXRob3I+PGF1dGhvcj5aaGFuZywgUS4gWC48L2F1dGhvcj48L2F1dGhvcnM+PC9jb250
cmlidXRvcnM+PGF1dGgtYWRkcmVzcz5MYWhleSBDbGluaWMgTWVkaWNhbCBDZW50ZXIsIERlcGFy
dG1lbnQgb2YgTGFib3JhdG9yeSBNZWRpY2luZSwgQnVybGluZ3RvbiwgTUEgMDE4MDUsIFVTQS4g
VmluY2VudC5BZ25lbGxvQExhaGV5Lm9yZzwvYXV0aC1hZGRyZXNzPjx0aXRsZXM+PHRpdGxlPkhl
cGF0aXRpcyBDIHZpcnVzIGFuZCBvdGhlciBmbGF2aXZpcmlkYWUgdmlydXNlcyBlbnRlciBjZWxs
cyB2aWEgbG93IGRlbnNpdHkgbGlwb3Byb3RlaW4gcmVjZXB0b3I8L3RpdGxlPjxzZWNvbmRhcnkt
dGl0bGU+UHJvYyBOYXRsIEFjYWQgU2NpIFUgUyBBPC9zZWNvbmRhcnktdGl0bGU+PC90aXRsZXM+
PHBlcmlvZGljYWw+PGZ1bGwtdGl0bGU+UHJvYyBOYXRsIEFjYWQgU2NpIFUgUyBBPC9mdWxsLXRp
dGxlPjwvcGVyaW9kaWNhbD48cGFnZXM+MTI3NjYtNzE8L3BhZ2VzPjx2b2x1bWU+OTY8L3ZvbHVt
ZT48bnVtYmVyPjIyPC9udW1iZXI+PGVkaXRpb24+MTk5OS8xMC8yNzwvZWRpdGlvbj48a2V5d29y
ZHM+PGtleXdvcmQ+QW5pbWFsczwva2V5d29yZD48a2V5d29yZD5DZWxsIExpbmU8L2tleXdvcmQ+
PGtleXdvcmQ+KkVuZG9jeXRvc2lzPC9rZXl3b3JkPjxrZXl3b3JkPkZsYXZpdmlyaWRhZS8qcGh5
c2lvbG9neTwva2V5d29yZD48a2V5d29yZD5IZXBhY2l2aXJ1cy8qcGh5c2lvbG9neTwva2V5d29y
ZD48a2V5d29yZD5IdW1hbnM8L2tleXdvcmQ+PGtleXdvcmQ+UmVjZXB0b3JzLCBMREwvKnBoeXNp
b2xvZ3k8L2tleXdvcmQ+PGtleXdvcmQ+UmVjZXB0b3JzLCBWaXJ1cy8qcGh5c2lvbG9neTwva2V5
d29yZD48a2V5d29yZD5WaXJ1cyBSZXBsaWNhdGlvbjwva2V5d29yZD48L2tleXdvcmRzPjxkYXRl
cz48eWVhcj4xOTk5PC95ZWFyPjxwdWItZGF0ZXM+PGRhdGU+T2N0IDI2PC9kYXRlPjwvcHViLWRh
dGVzPjwvZGF0ZXM+PGlzYm4+MDAyNy04NDI0IChQcmludCkmI3hEOzAwMjctODQyNCAoTGlua2lu
Zyk8L2lzYm4+PGFjY2Vzc2lvbi1udW0+MTA1MzU5OTc8L2FjY2Vzc2lvbi1udW0+PHVybHM+PHJl
bGF0ZWQtdXJscz48dXJsPmh0dHA6Ly93d3cubmNiaS5ubG0ubmloLmdvdi9lbnRyZXovcXVlcnku
ZmNnaT9jbWQ9UmV0cmlldmUmYW1wO2RiPVB1Yk1lZCZhbXA7ZG9wdD1DaXRhdGlvbiZhbXA7bGlz
dF91aWRzPTEwNTM1OTk3PC91cmw+PC9yZWxhdGVkLXVybHM+PC91cmxzPjxjdXN0b20yPjIzMDkw
PC9jdXN0b20yPjxsYW5ndWFnZT5lbmc8L2xhbmd1YWdlPjwvcmVjb3JkPjwvQ2l0ZT48L0VuZE5v
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YXJ0aDwvQXV0aG9yPjxZZWFyPjIwMDM8L1llYXI+PFJl
Y051bT40MDU8L1JlY051bT48RGlzcGxheVRleHQ+PHN0eWxlIGZhY2U9InN1cGVyc2NyaXB0Ij5b
MjYsIDI3XTwvc3R5bGU+PC9EaXNwbGF5VGV4dD48cmVjb3JkPjxyZWMtbnVtYmVyPjQwNTwvcmVj
LW51bWJlcj48Zm9yZWlnbi1rZXlzPjxrZXkgYXBwPSJFTiIgZGItaWQ9InYweHd2ZWRyMnRlZGFx
ZTl6MjV4YXY5NGRkZWZhdHhhdnAwNSIgdGltZXN0YW1wPSIxMzI4NzkxODA2Ij40MDU8L2tleT48
L2ZvcmVpZ24ta2V5cz48cmVmLXR5cGUgbmFtZT0iSm91cm5hbCBBcnRpY2xlIj4xNzwvcmVmLXR5
cGU+PGNvbnRyaWJ1dG9ycz48YXV0aG9ycz48YXV0aG9yPkJhcnRoLCBILjwvYXV0aG9yPjxhdXRo
b3I+U2NoYWZlciwgQy48L2F1dGhvcj48YXV0aG9yPkFkYWgsIE0uIEkuPC9hdXRob3I+PGF1dGhv
cj5aaGFuZywgRi48L2F1dGhvcj48YXV0aG9yPkxpbmhhcmR0LCBSLiBKLjwvYXV0aG9yPjxhdXRo
b3I+VG95b2RhLCBILjwvYXV0aG9yPjxhdXRob3I+S2lub3NoaXRhLVRveW9kYSwgQS48L2F1dGhv
cj48YXV0aG9yPlRvaWRhLCBULjwvYXV0aG9yPjxhdXRob3I+VmFuIEt1cHBldmVsdCwgVC4gSC48
L2F1dGhvcj48YXV0aG9yPkRlcGxhLCBFLjwvYXV0aG9yPjxhdXRob3I+Vm9uIFdlaXpzYWNrZXIs
IEYuPC9hdXRob3I+PGF1dGhvcj5CbHVtLCBILiBFLjwvYXV0aG9yPjxhdXRob3I+QmF1bWVydCwg
VC4gRi48L2F1dGhvcj48L2F1dGhvcnM+PC9jb250cmlidXRvcnM+PGF1dGgtYWRkcmVzcz5EZXBh
cnRtZW50IG9mIE1lZGljaW5lIElJLCBVbml2ZXJzaXR5IG9mIEZyZWlidXJnLCBELTc5MTA2IEZy
ZWlidXJnLCBHZXJtYW55LjwvYXV0aC1hZGRyZXNzPjx0aXRsZXM+PHRpdGxlPkNlbGx1bGFyIGJp
bmRpbmcgb2YgaGVwYXRpdGlzIEMgdmlydXMgZW52ZWxvcGUgZ2x5Y29wcm90ZWluIEUyIHJlcXVp
cmVzIGNlbGwgc3VyZmFjZSBoZXBhcmFuIHN1bGZhdGU8L3RpdGxlPjxzZWNvbmRhcnktdGl0bGU+
SiBCaW9sIENoZW08L3NlY29uZGFyeS10aXRsZT48YWx0LXRpdGxlPlRoZSBKb3VybmFsIG9mIGJp
b2xvZ2ljYWwgY2hlbWlzdHJ5PC9hbHQtdGl0bGU+PC90aXRsZXM+PHBlcmlvZGljYWw+PGZ1bGwt
dGl0bGU+SiBCaW9sIENoZW08L2Z1bGwtdGl0bGU+PC9wZXJpb2RpY2FsPjxwYWdlcz40MTAwMy0x
MjwvcGFnZXM+PHZvbHVtZT4yNzg8L3ZvbHVtZT48bnVtYmVyPjQyPC9udW1iZXI+PGVkaXRpb24+
MjAwMy8wNy8xODwvZWRpdGlvbj48a2V5d29yZHM+PGtleXdvcmQ+Q2VsbCBMaW5lPC9rZXl3b3Jk
PjxrZXl3b3JkPkNlbGwgTWVtYnJhbmUvKm1ldGFib2xpc208L2tleXdvcmQ+PGtleXdvcmQ+Q2hs
b3JhdGVzL3BoYXJtYWNvbG9neTwva2V5d29yZD48a2V5d29yZD5EaW1lcml6YXRpb248L2tleXdv
cmQ+PGtleXdvcmQ+RGlzYWNjaGFyaWRlcy9jaGVtaXN0cnk8L2tleXdvcmQ+PGtleXdvcmQ+RG9z
ZS1SZXNwb25zZSBSZWxhdGlvbnNoaXAsIERydWc8L2tleXdvcmQ+PGtleXdvcmQ+RW56eW1lLUxp
bmtlZCBJbW11bm9zb3JiZW50IEFzc2F5PC9rZXl3b3JkPjxrZXl3b3JkPkZsb3cgQ3l0b21ldHJ5
PC9rZXl3b3JkPjxrZXl3b3JkPkdlbmUgRGVsZXRpb248L2tleXdvcmQ+PGtleXdvcmQ+SGVwYXJp
dGluIFN1bGZhdGUvKm1ldGFib2xpc208L2tleXdvcmQ+PGtleXdvcmQ+SHVtYW5zPC9rZXl3b3Jk
PjxrZXl3b3JkPktpbmV0aWNzPC9rZXl3b3JkPjxrZXl3b3JkPkxpZ2FuZHM8L2tleXdvcmQ+PGtl
eXdvcmQ+UHJvdGVpbiBCaW5kaW5nPC9rZXl3b3JkPjxrZXl3b3JkPlByb3RlaW4gU3RydWN0dXJl
LCBUZXJ0aWFyeTwva2V5d29yZD48a2V5d29yZD5TdXJmYWNlIFBsYXNtb24gUmVzb25hbmNlPC9r
ZXl3b3JkPjxrZXl3b3JkPlRlbXBlcmF0dXJlPC9rZXl3b3JkPjxrZXl3b3JkPlRpbWUgRmFjdG9y
czwva2V5d29yZD48a2V5d29yZD5WaXJhbCBFbnZlbG9wZSBQcm90ZWlucy8qY2hlbWlzdHJ5L21l
dGFib2xpc208L2tleXdvcmQ+PC9rZXl3b3Jkcz48ZGF0ZXM+PHllYXI+MjAwMzwveWVhcj48cHVi
LWRhdGVzPjxkYXRlPk9jdCAxNzwvZGF0ZT48L3B1Yi1kYXRlcz48L2RhdGVzPjxpc2JuPjAwMjEt
OTI1OCAoUHJpbnQpJiN4RDswMDIxLTkyNTggKExpbmtpbmcpPC9pc2JuPjxhY2Nlc3Npb24tbnVt
PjEyODY3NDMxPC9hY2Nlc3Npb24tbnVtPjx3b3JrLXR5cGU+UmVzZWFyY2ggU3VwcG9ydCwgTm9u
LVUuUy4gR292JmFwb3M7dDwvd29yay10eXBlPjx1cmxzPjxyZWxhdGVkLXVybHM+PHVybD5odHRw
Oi8vd3d3Lm5jYmkubmxtLm5paC5nb3YvcHVibWVkLzEyODY3NDMxPC91cmw+PHVybD5odHRwOi8v
d3d3LmpiYy5vcmcvY29udGVudC8yNzgvNDIvNDEwMDMuZnVsbC5wZGY8L3VybD48L3JlbGF0ZWQt
dXJscz48L3VybHM+PGVsZWN0cm9uaWMtcmVzb3VyY2UtbnVtPjEwLjEwNzQvamJjLk0zMDIyNjcy
MDA8L2VsZWN0cm9uaWMtcmVzb3VyY2UtbnVtPjxsYW5ndWFnZT5lbmc8L2xhbmd1YWdlPjwvcmVj
b3JkPjwvQ2l0ZT48Q2l0ZT48QXV0aG9yPkFnbmVsbG88L0F1dGhvcj48WWVhcj4xOTk5PC9ZZWFy
PjxSZWNOdW0+NzY8L1JlY051bT48cmVjb3JkPjxyZWMtbnVtYmVyPjc2PC9yZWMtbnVtYmVyPjxm
b3JlaWduLWtleXM+PGtleSBhcHA9IkVOIiBkYi1pZD0idjB4d3ZlZHIydGVkYXFlOXoyNXhhdjk0
ZGRlZmF0eGF2cDA1IiB0aW1lc3RhbXA9IjEzMjI3NDIwMDAiPjc2PC9rZXk+PC9mb3JlaWduLWtl
eXM+PHJlZi10eXBlIG5hbWU9IkpvdXJuYWwgQXJ0aWNsZSI+MTc8L3JlZi10eXBlPjxjb250cmli
dXRvcnM+PGF1dGhvcnM+PGF1dGhvcj5BZ25lbGxvLCBWLjwvYXV0aG9yPjxhdXRob3I+QWJlbCwg
Ry48L2F1dGhvcj48YXV0aG9yPkVsZmFoYWwsIE0uPC9hdXRob3I+PGF1dGhvcj5LbmlnaHQsIEcu
IEIuPC9hdXRob3I+PGF1dGhvcj5aaGFuZywgUS4gWC48L2F1dGhvcj48L2F1dGhvcnM+PC9jb250
cmlidXRvcnM+PGF1dGgtYWRkcmVzcz5MYWhleSBDbGluaWMgTWVkaWNhbCBDZW50ZXIsIERlcGFy
dG1lbnQgb2YgTGFib3JhdG9yeSBNZWRpY2luZSwgQnVybGluZ3RvbiwgTUEgMDE4MDUsIFVTQS4g
VmluY2VudC5BZ25lbGxvQExhaGV5Lm9yZzwvYXV0aC1hZGRyZXNzPjx0aXRsZXM+PHRpdGxlPkhl
cGF0aXRpcyBDIHZpcnVzIGFuZCBvdGhlciBmbGF2aXZpcmlkYWUgdmlydXNlcyBlbnRlciBjZWxs
cyB2aWEgbG93IGRlbnNpdHkgbGlwb3Byb3RlaW4gcmVjZXB0b3I8L3RpdGxlPjxzZWNvbmRhcnkt
dGl0bGU+UHJvYyBOYXRsIEFjYWQgU2NpIFUgUyBBPC9zZWNvbmRhcnktdGl0bGU+PC90aXRsZXM+
PHBlcmlvZGljYWw+PGZ1bGwtdGl0bGU+UHJvYyBOYXRsIEFjYWQgU2NpIFUgUyBBPC9mdWxsLXRp
dGxlPjwvcGVyaW9kaWNhbD48cGFnZXM+MTI3NjYtNzE8L3BhZ2VzPjx2b2x1bWU+OTY8L3ZvbHVt
ZT48bnVtYmVyPjIyPC9udW1iZXI+PGVkaXRpb24+MTk5OS8xMC8yNzwvZWRpdGlvbj48a2V5d29y
ZHM+PGtleXdvcmQ+QW5pbWFsczwva2V5d29yZD48a2V5d29yZD5DZWxsIExpbmU8L2tleXdvcmQ+
PGtleXdvcmQ+KkVuZG9jeXRvc2lzPC9rZXl3b3JkPjxrZXl3b3JkPkZsYXZpdmlyaWRhZS8qcGh5
c2lvbG9neTwva2V5d29yZD48a2V5d29yZD5IZXBhY2l2aXJ1cy8qcGh5c2lvbG9neTwva2V5d29y
ZD48a2V5d29yZD5IdW1hbnM8L2tleXdvcmQ+PGtleXdvcmQ+UmVjZXB0b3JzLCBMREwvKnBoeXNp
b2xvZ3k8L2tleXdvcmQ+PGtleXdvcmQ+UmVjZXB0b3JzLCBWaXJ1cy8qcGh5c2lvbG9neTwva2V5
d29yZD48a2V5d29yZD5WaXJ1cyBSZXBsaWNhdGlvbjwva2V5d29yZD48L2tleXdvcmRzPjxkYXRl
cz48eWVhcj4xOTk5PC95ZWFyPjxwdWItZGF0ZXM+PGRhdGU+T2N0IDI2PC9kYXRlPjwvcHViLWRh
dGVzPjwvZGF0ZXM+PGlzYm4+MDAyNy04NDI0IChQcmludCkmI3hEOzAwMjctODQyNCAoTGlua2lu
Zyk8L2lzYm4+PGFjY2Vzc2lvbi1udW0+MTA1MzU5OTc8L2FjY2Vzc2lvbi1udW0+PHVybHM+PHJl
bGF0ZWQtdXJscz48dXJsPmh0dHA6Ly93d3cubmNiaS5ubG0ubmloLmdvdi9lbnRyZXovcXVlcnku
ZmNnaT9jbWQ9UmV0cmlldmUmYW1wO2RiPVB1Yk1lZCZhbXA7ZG9wdD1DaXRhdGlvbiZhbXA7bGlz
dF91aWRzPTEwNTM1OTk3PC91cmw+PC9yZWxhdGVkLXVybHM+PC91cmxzPjxjdXN0b20yPjIzMDkw
PC9jdXN0b20yPjxsYW5ndWFnZT5lbmc8L2xhbmd1YWdlPjwvcmVjb3JkPjwvQ2l0ZT48L0VuZE5v
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6" w:tooltip="Barth, 2003 #405" w:history="1">
        <w:r w:rsidR="000F07FA" w:rsidRPr="00EF2A4D">
          <w:rPr>
            <w:rFonts w:ascii="Book Antiqua" w:hAnsi="Book Antiqua"/>
            <w:noProof/>
            <w:sz w:val="24"/>
            <w:szCs w:val="24"/>
            <w:vertAlign w:val="superscript"/>
            <w:lang w:val="en-US"/>
          </w:rPr>
          <w:t>26</w:t>
        </w:r>
      </w:hyperlink>
      <w:r w:rsidR="00AA6A19">
        <w:rPr>
          <w:rFonts w:ascii="Book Antiqua" w:hAnsi="Book Antiqua"/>
          <w:noProof/>
          <w:sz w:val="24"/>
          <w:szCs w:val="24"/>
          <w:vertAlign w:val="superscript"/>
          <w:lang w:val="en-US"/>
        </w:rPr>
        <w:t>,</w:t>
      </w:r>
      <w:hyperlink w:anchor="_ENREF_27" w:tooltip="Agnello, 1999 #76" w:history="1">
        <w:r w:rsidR="000F07FA" w:rsidRPr="00EF2A4D">
          <w:rPr>
            <w:rFonts w:ascii="Book Antiqua" w:hAnsi="Book Antiqua"/>
            <w:noProof/>
            <w:sz w:val="24"/>
            <w:szCs w:val="24"/>
            <w:vertAlign w:val="superscript"/>
            <w:lang w:val="en-US"/>
          </w:rPr>
          <w:t>2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For actual endocytosis, the virus </w:t>
      </w:r>
      <w:r w:rsidR="00EE214C" w:rsidRPr="00EF2A4D">
        <w:rPr>
          <w:rFonts w:ascii="Book Antiqua" w:hAnsi="Book Antiqua"/>
          <w:sz w:val="24"/>
          <w:szCs w:val="24"/>
          <w:lang w:val="en-US"/>
        </w:rPr>
        <w:t xml:space="preserve">first </w:t>
      </w:r>
      <w:r w:rsidRPr="00EF2A4D">
        <w:rPr>
          <w:rFonts w:ascii="Book Antiqua" w:hAnsi="Book Antiqua"/>
          <w:sz w:val="24"/>
          <w:szCs w:val="24"/>
          <w:lang w:val="en-US"/>
        </w:rPr>
        <w:t xml:space="preserve">needs </w:t>
      </w:r>
      <w:r w:rsidR="00092BB8" w:rsidRPr="00EF2A4D">
        <w:rPr>
          <w:rFonts w:ascii="Book Antiqua" w:hAnsi="Book Antiqua"/>
          <w:sz w:val="24"/>
          <w:szCs w:val="24"/>
          <w:lang w:val="en-US"/>
        </w:rPr>
        <w:t xml:space="preserve">to </w:t>
      </w:r>
      <w:r w:rsidRPr="00EF2A4D">
        <w:rPr>
          <w:rFonts w:ascii="Book Antiqua" w:hAnsi="Book Antiqua"/>
          <w:sz w:val="24"/>
          <w:szCs w:val="24"/>
          <w:lang w:val="en-US"/>
        </w:rPr>
        <w:t>interact with SR-BI and CD81 before being directed to the tight junction proteins claudin-1 (CLDN1) and occ</w:t>
      </w:r>
      <w:r w:rsidR="00AA6A19">
        <w:rPr>
          <w:rFonts w:ascii="Book Antiqua" w:hAnsi="Book Antiqua"/>
          <w:sz w:val="24"/>
          <w:szCs w:val="24"/>
          <w:lang w:val="en-US"/>
        </w:rPr>
        <w:t>ludin</w:t>
      </w:r>
      <w:r w:rsidR="003635EA" w:rsidRPr="00EF2A4D">
        <w:rPr>
          <w:rFonts w:ascii="Book Antiqua" w:hAnsi="Book Antiqua"/>
          <w:sz w:val="24"/>
          <w:szCs w:val="24"/>
          <w:lang w:val="en-US"/>
        </w:rPr>
        <w:fldChar w:fldCharType="begin">
          <w:fldData xml:space="preserve">PEVuZE5vdGU+PENpdGU+PEF1dGhvcj5QaWxlcmk8L0F1dGhvcj48WWVhcj4xOTk4PC9ZZWFyPjxS
ZWNOdW0+ODc8L1JlY051bT48RGlzcGxheVRleHQ+PHN0eWxlIGZhY2U9InN1cGVyc2NyaXB0Ij5b
MjgtMzFdPC9zdHlsZT48L0Rpc3BsYXlUZXh0PjxyZWNvcmQ+PHJlYy1udW1iZXI+ODc8L3JlYy1u
dW1iZXI+PGZvcmVpZ24ta2V5cz48a2V5IGFwcD0iRU4iIGRiLWlkPSJ2MHh3dmVkcjJ0ZWRhcWU5
ejI1eGF2OTRkZGVmYXR4YXZwMDUiIHRpbWVzdGFtcD0iMTMyMjc0MjI0NSI+ODc8L2tleT48L2Zv
cmVpZ24ta2V5cz48cmVmLXR5cGUgbmFtZT0iSm91cm5hbCBBcnRpY2xlIj4xNzwvcmVmLXR5cGU+
PGNvbnRyaWJ1dG9ycz48YXV0aG9ycz48YXV0aG9yPlBpbGVyaSwgUC48L2F1dGhvcj48YXV0aG9y
PlVlbWF0c3UsIFkuPC9hdXRob3I+PGF1dGhvcj5DYW1wYWdub2xpLCBTLjwvYXV0aG9yPjxhdXRo
b3I+R2FsbGksIEcuPC9hdXRob3I+PGF1dGhvcj5GYWx1Z2ksIEYuPC9hdXRob3I+PGF1dGhvcj5Q
ZXRyYWNjYSwgUi48L2F1dGhvcj48YXV0aG9yPldlaW5lciwgQS4gSi48L2F1dGhvcj48YXV0aG9y
PkhvdWdodG9uLCBNLjwvYXV0aG9yPjxhdXRob3I+Um9zYSwgRC48L2F1dGhvcj48YXV0aG9yPkdy
YW5kaSwgRy48L2F1dGhvcj48YXV0aG9yPkFicmlnbmFuaSwgUy48L2F1dGhvcj48L2F1dGhvcnM+
PC9jb250cmlidXRvcnM+PGF1dGgtYWRkcmVzcz5JUklTLCBDaGlyb24sIFNpZW5hIDUzMTAwLCBJ
dGFseS48L2F1dGgtYWRkcmVzcz48dGl0bGVzPjx0aXRsZT5CaW5kaW5nIG9mIGhlcGF0aXRpcyBD
IHZpcnVzIHRvIENEODE8L3RpdGxlPjxzZWNvbmRhcnktdGl0bGU+U2NpZW5jZTwvc2Vjb25kYXJ5
LXRpdGxlPjwvdGl0bGVzPjxwZXJpb2RpY2FsPjxmdWxsLXRpdGxlPlNjaWVuY2U8L2Z1bGwtdGl0
bGU+PC9wZXJpb2RpY2FsPjxwYWdlcz45MzgtNDE8L3BhZ2VzPjx2b2x1bWU+MjgyPC92b2x1bWU+
PG51bWJlcj41MzkwPC9udW1iZXI+PGVkaXRpb24+MTk5OC8xMC8zMDwvZWRpdGlvbj48a2V5d29y
ZHM+PGtleXdvcmQ+QW1pbm8gQWNpZCBTZXF1ZW5jZTwva2V5d29yZD48a2V5d29yZD5BbmltYWxz
PC9rZXl3b3JkPjxrZXl3b3JkPkFudGlib2RpZXMvaW1tdW5vbG9neTwva2V5d29yZD48a2V5d29y
ZD5BbnRpYm9kaWVzLCBWaXJhbC9pbW11bm9sb2d5PC9rZXl3b3JkPjxrZXl3b3JkPkFudGlnZW5z
LCBDRC9jaGVtaXN0cnkvZ2VuZXRpY3MvaW1tdW5vbG9neS8qbWV0YWJvbGlzbTwva2V5d29yZD48
a2V5d29yZD5DZWxsIExpbmU8L2tleXdvcmQ+PGtleXdvcmQ+RE5BLCBDb21wbGVtZW50YXJ5PC9r
ZXl3b3JkPjxrZXl3b3JkPkdlbmUgTGlicmFyeTwva2V5d29yZD48a2V5d29yZD5IZXBhY2l2aXJ1
cy9pbW11bm9sb2d5LyptZXRhYm9saXNtPC9rZXl3b3JkPjxrZXl3b3JkPkhlcGF0aXRpcyBDL2lt
bXVub2xvZ3k8L2tleXdvcmQ+PGtleXdvcmQ+SHVtYW5zPC9rZXl3b3JkPjxrZXl3b3JkPkxpdmVy
L2N5dG9sb2d5L2ltbXVub2xvZ3kvdmlyb2xvZ3k8L2tleXdvcmQ+PGtleXdvcmQ+THltcGhvY3l0
ZXMvaW1tdW5vbG9neS92aXJvbG9neTwva2V5d29yZD48a2V5d29yZD5NZW1icmFuZSBQcm90ZWlu
cy9jaGVtaXN0cnkvZ2VuZXRpY3MvaW1tdW5vbG9neS8qbWV0YWJvbGlzbTwva2V5d29yZD48a2V5
d29yZD5NaWNlPC9rZXl3b3JkPjxrZXl3b3JkPk1vbGVjdWxhciBTZXF1ZW5jZSBEYXRhPC9rZXl3
b3JkPjxrZXl3b3JkPlBhbiB0cm9nbG9keXRlczwva2V5d29yZD48a2V5d29yZD5SZWNvbWJpbmFu
dCBGdXNpb24gUHJvdGVpbnMvbWV0YWJvbGlzbTwva2V5d29yZD48a2V5d29yZD5SZWNvbWJpbmFu
dCBQcm90ZWlucy9tZXRhYm9saXNtL3BoYXJtYWNvbG9neTwva2V5d29yZD48a2V5d29yZD5TZXF1
ZW5jZSBBbGlnbm1lbnQ8L2tleXdvcmQ+PGtleXdvcmQ+VHVtb3IgQ2VsbHMsIEN1bHR1cmVkPC9r
ZXl3b3JkPjxrZXl3b3JkPlZpcmFsIEVudmVsb3BlIFByb3RlaW5zL2dlbmV0aWNzL2ltbXVub2xv
Z3kvKm1ldGFib2xpc208L2tleXdvcmQ+PC9rZXl3b3Jkcz48ZGF0ZXM+PHllYXI+MTk5ODwveWVh
cj48cHViLWRhdGVzPjxkYXRlPk9jdCAzMDwvZGF0ZT48L3B1Yi1kYXRlcz48L2RhdGVzPjxpc2Ju
PjAwMzYtODA3NSAoUHJpbnQpJiN4RDswMDM2LTgwNzUgKExpbmtpbmcpPC9pc2JuPjxhY2Nlc3Np
b24tbnVtPjk3OTQ3NjM8L2FjY2Vzc2lvbi1udW0+PHVybHM+PHJlbGF0ZWQtdXJscz48dXJsPmh0
dHA6Ly93d3cubmNiaS5ubG0ubmloLmdvdi9lbnRyZXovcXVlcnkuZmNnaT9jbWQ9UmV0cmlldmUm
YW1wO2RiPVB1Yk1lZCZhbXA7ZG9wdD1DaXRhdGlvbiZhbXA7bGlzdF91aWRzPTk3OTQ3NjM8L3Vy
bD48L3JlbGF0ZWQtdXJscz48L3VybHM+PGxhbmd1YWdlPmVuZzwvbGFuZ3VhZ2U+PC9yZWNvcmQ+
PC9DaXRlPjxDaXRlPjxBdXRob3I+U2NhcnNlbGxpPC9BdXRob3I+PFllYXI+MjAwMjwvWWVhcj48
UmVjTnVtPjg0PC9SZWNOdW0+PHJlY29yZD48cmVjLW51bWJlcj44NDwvcmVjLW51bWJlcj48Zm9y
ZWlnbi1rZXlzPjxrZXkgYXBwPSJFTiIgZGItaWQ9InYweHd2ZWRyMnRlZGFxZTl6MjV4YXY5NGRk
ZWZhdHhhdnAwNSIgdGltZXN0YW1wPSIxMzIyNzQyMTM5Ij44NDwva2V5PjwvZm9yZWlnbi1rZXlz
PjxyZWYtdHlwZSBuYW1lPSJKb3VybmFsIEFydGljbGUiPjE3PC9yZWYtdHlwZT48Y29udHJpYnV0
b3JzPjxhdXRob3JzPjxhdXRob3I+U2NhcnNlbGxpLCBFLjwvYXV0aG9yPjxhdXRob3I+QW5zdWlu
aSwgSC48L2F1dGhvcj48YXV0aG9yPkNlcmlubywgUi48L2F1dGhvcj48YXV0aG9yPlJvY2Nhc2Vj
Y2EsIFIuIE0uPC9hdXRob3I+PGF1dGhvcj5BY2FsaSwgUy48L2F1dGhvcj48YXV0aG9yPkZpbG9j
YW1vLCBHLjwvYXV0aG9yPjxhdXRob3I+VHJhYm9uaSwgQy48L2F1dGhvcj48YXV0aG9yPk5pY29z
aWEsIEEuPC9hdXRob3I+PGF1dGhvcj5Db3J0ZXNlLCBSLjwvYXV0aG9yPjxhdXRob3I+Vml0ZWxs
aSwgQS48L2F1dGhvcj48L2F1dGhvcnM+PC9jb250cmlidXRvcnM+PGF1dGgtYWRkcmVzcz5Jc3Rp
dHV0byBkaSBSaWNlcmNoZSBkaSBCaW9sb2dpYSBNb2xlY29sYXJlIFAuQW5nZWxldHRpIChJUkJN
KSwgVmlhIFBvbnRpbmEgS20gMzAuNjAwLCAwMDA0MCBQb21lemlhIChSb21lKSwgSXRhbHkuIGVs
aXNhX3NjYXJzZWxsaUBtZXJjay5jb208L2F1dGgtYWRkcmVzcz48dGl0bGVzPjx0aXRsZT5UaGUg
aHVtYW4gc2NhdmVuZ2VyIHJlY2VwdG9yIGNsYXNzIEIgdHlwZSBJIGlzIGEgbm92ZWwgY2FuZGlk
YXRlIHJlY2VwdG9yIGZvciB0aGUgaGVwYXRpdGlzIEMgdmlydXM8L3RpdGxlPjxzZWNvbmRhcnkt
dGl0bGU+RU1CTyBKPC9zZWNvbmRhcnktdGl0bGU+PC90aXRsZXM+PHBlcmlvZGljYWw+PGZ1bGwt
dGl0bGU+RU1CTyBKPC9mdWxsLXRpdGxlPjwvcGVyaW9kaWNhbD48cGFnZXM+NTAxNy0yNTwvcGFn
ZXM+PHZvbHVtZT4yMTwvdm9sdW1lPjxudW1iZXI+MTk8L251bWJlcj48ZWRpdGlvbj4yMDAyLzEw
LzAzPC9lZGl0aW9uPjxrZXl3b3Jkcz48a2V5d29yZD5BbmltYWxzPC9rZXl3b3JkPjxrZXl3b3Jk
PkFudGlnZW5zLCBDRC9waHlzaW9sb2d5PC9rZXl3b3JkPjxrZXl3b3JkPkFudGlnZW5zLCBDRDM2
LypwaHlzaW9sb2d5PC9rZXl3b3JkPjxrZXl3b3JkPkNITyBDZWxsczwva2V5d29yZD48a2V5d29y
ZD5DYXJjaW5vbWEsIEhlcGF0b2NlbGx1bGFyPC9rZXl3b3JkPjxrZXl3b3JkPkNsb25pbmcsIE1v
bGVjdWxhcjwva2V5d29yZD48a2V5d29yZD5DcmljZXRpbmFlPC9rZXl3b3JkPjxrZXl3b3JkPkZs
b3cgQ3l0b21ldHJ5PC9rZXl3b3JkPjxrZXl3b3JkPkhlcGFjaXZpcnVzLypwaHlzaW9sb2d5PC9r
ZXl3b3JkPjxrZXl3b3JkPkh1bWFuczwva2V5d29yZD48a2V5d29yZD5MZXVrZW1pYSwgVC1DZWxs
PC9rZXl3b3JkPjxrZXl3b3JkPkxpdmVyIE5lb3BsYXNtczwva2V5d29yZD48a2V5d29yZD5NZW1i
cmFuZSBQcm90ZWlucy9waHlzaW9sb2d5PC9rZXl3b3JkPjxrZXl3b3JkPipSZWNlcHRvcnMsIElt
bXVub2xvZ2ljPC9rZXl3b3JkPjxrZXl3b3JkPlJlY2VwdG9ycywgTGlwb3Byb3RlaW4vcGh5c2lv
bG9neTwva2V5d29yZD48a2V5d29yZD5SZWNlcHRvcnMsIFNjYXZlbmdlcjwva2V5d29yZD48a2V5
d29yZD5SZWNlcHRvcnMsIFZpcnVzLypwaHlzaW9sb2d5PC9rZXl3b3JkPjxrZXl3b3JkPlJlY29t
YmluYW50IFByb3RlaW5zL21ldGFib2xpc208L2tleXdvcmQ+PGtleXdvcmQ+U2NhdmVuZ2VyIFJl
Y2VwdG9ycywgQ2xhc3MgQjwva2V5d29yZD48a2V5d29yZD5UdW1vciBDZWxscywgQ3VsdHVyZWQ8
L2tleXdvcmQ+PC9rZXl3b3Jkcz48ZGF0ZXM+PHllYXI+MjAwMjwveWVhcj48cHViLWRhdGVzPjxk
YXRlPk9jdCAxPC9kYXRlPjwvcHViLWRhdGVzPjwvZGF0ZXM+PGlzYm4+MDI2MS00MTg5IChQcmlu
dCkmI3hEOzAyNjEtNDE4OSAoTGlua2luZyk8L2lzYm4+PGFjY2Vzc2lvbi1udW0+MTIzNTY3MTg8
L2FjY2Vzc2lvbi1udW0+PHVybHM+PHJlbGF0ZWQtdXJscz48dXJsPmh0dHA6Ly93d3cubmNiaS5u
bG0ubmloLmdvdi9lbnRyZXovcXVlcnkuZmNnaT9jbWQ9UmV0cmlldmUmYW1wO2RiPVB1Yk1lZCZh
bXA7ZG9wdD1DaXRhdGlvbiZhbXA7bGlzdF91aWRzPTEyMzU2NzE4PC91cmw+PC9yZWxhdGVkLXVy
bHM+PC91cmxzPjxjdXN0b20yPjEyOTA1MTwvY3VzdG9tMj48bGFuZ3VhZ2U+ZW5nPC9sYW5ndWFn
ZT48L3JlY29yZD48L0NpdGU+PENpdGU+PEF1dGhvcj5FdmFuczwvQXV0aG9yPjxZZWFyPjIwMDc8
L1llYXI+PFJlY051bT45MzwvUmVjTnVtPjxyZWNvcmQ+PHJlYy1udW1iZXI+OTM8L3JlYy1udW1i
ZXI+PGZvcmVpZ24ta2V5cz48a2V5IGFwcD0iRU4iIGRiLWlkPSJ2MHh3dmVkcjJ0ZWRhcWU5ejI1
eGF2OTRkZGVmYXR4YXZwMDUiIHRpbWVzdGFtcD0iMTMyMjc0MjI5OSI+OTM8L2tleT48L2ZvcmVp
Z24ta2V5cz48cmVmLXR5cGUgbmFtZT0iSm91cm5hbCBBcnRpY2xlIj4xNzwvcmVmLXR5cGU+PGNv
bnRyaWJ1dG9ycz48YXV0aG9ycz48YXV0aG9yPkV2YW5zLCBNLiBKLjwvYXV0aG9yPjxhdXRob3I+
dm9uIEhhaG4sIFQuPC9hdXRob3I+PGF1dGhvcj5Uc2NoZXJuZSwgRC4gTS48L2F1dGhvcj48YXV0
aG9yPlN5ZGVyLCBBLiBKLjwvYXV0aG9yPjxhdXRob3I+UGFuaXMsIE0uPC9hdXRob3I+PGF1dGhv
cj5Xb2xrLCBCLjwvYXV0aG9yPjxhdXRob3I+SGF0emlpb2Fubm91LCBULjwvYXV0aG9yPjxhdXRo
b3I+TWNLZWF0aW5nLCBKLiBBLjwvYXV0aG9yPjxhdXRob3I+Qmllbmlhc3osIFAuIEQuPC9hdXRo
b3I+PGF1dGhvcj5SaWNlLCBDLiBNLjwvYXV0aG9yPjwvYXV0aG9ycz48L2NvbnRyaWJ1dG9ycz48
YXV0aC1hZGRyZXNzPkNlbnRlciBmb3IgdGhlIFN0dWR5IG9mIEhlcGF0aXRpcyBDLCBUaGUgUm9j
a2VmZWxsZXIgVW5pdmVyc2l0eSwgMTIzMCBZb3JrIEF2ZSwgTmV3IFlvcmsgMTAwMjEsIFVTQS48
L2F1dGgtYWRkcmVzcz48dGl0bGVzPjx0aXRsZT5DbGF1ZGluLTEgaXMgYSBoZXBhdGl0aXMgQyB2
aXJ1cyBjby1yZWNlcHRvciByZXF1aXJlZCBmb3IgYSBsYXRlIHN0ZXAgaW4gZW50cnk8L3RpdGxl
PjxzZWNvbmRhcnktdGl0bGU+TmF0dXJlPC9zZWNvbmRhcnktdGl0bGU+PC90aXRsZXM+PHBlcmlv
ZGljYWw+PGZ1bGwtdGl0bGU+TmF0dXJlPC9mdWxsLXRpdGxlPjwvcGVyaW9kaWNhbD48cGFnZXM+
ODAxLTU8L3BhZ2VzPjx2b2x1bWU+NDQ2PC92b2x1bWU+PG51bWJlcj43MTM3PC9udW1iZXI+PGVk
aXRpb24+MjAwNy8wMi8yODwvZWRpdGlvbj48a2V5d29yZHM+PGtleXdvcmQ+QW1pbm8gQWNpZCBT
ZXF1ZW5jZTwva2V5d29yZD48a2V5d29yZD5DZWxsIExpbmUsIFR1bW9yPC9rZXl3b3JkPjxrZXl3
b3JkPkhlcGFjaXZpcnVzL21ldGFib2xpc20vcGF0aG9nZW5pY2l0eS8qcGh5c2lvbG9neTwva2V5
d29yZD48a2V5d29yZD5IdW1hbnM8L2tleXdvcmQ+PGtleXdvcmQ+TGl2ZXIvY3l0b2xvZ3kvbWV0
YWJvbGlzbS92aXJvbG9neTwva2V5d29yZD48a2V5d29yZD5NZW1icmFuZSBQcm90ZWlucy9jaGVt
aXN0cnkvZGVmaWNpZW5jeS9nZW5ldGljcy8qbWV0YWJvbGlzbTwva2V5d29yZD48a2V5d29yZD5N
b2xlY3VsYXIgU2VxdWVuY2UgRGF0YTwva2V5d29yZD48a2V5d29yZD5STkEgSW50ZXJmZXJlbmNl
PC9rZXl3b3JkPjxrZXl3b3JkPlJlY2VwdG9ycywgVmlydXMvKm1ldGFib2xpc208L2tleXdvcmQ+
PGtleXdvcmQ+U3Vic3RyYXRlIFNwZWNpZmljaXR5PC9rZXl3b3JkPjxrZXl3b3JkPlRpZ2h0IEp1
bmN0aW9ucy9jaGVtaXN0cnkvbWV0YWJvbGlzbTwva2V5d29yZD48L2tleXdvcmRzPjxkYXRlcz48
eWVhcj4yMDA3PC95ZWFyPjxwdWItZGF0ZXM+PGRhdGU+QXByIDEyPC9kYXRlPjwvcHViLWRhdGVz
PjwvZGF0ZXM+PGlzYm4+MTQ3Ni00Njg3IChFbGVjdHJvbmljKSYjeEQ7MDAyOC0wODM2IChMaW5r
aW5nKTwvaXNibj48YWNjZXNzaW9uLW51bT4xNzMyNTY2ODwvYWNjZXNzaW9uLW51bT48dXJscz48
cmVsYXRlZC11cmxzPjx1cmw+aHR0cDovL3d3dy5uY2JpLm5sbS5uaWguZ292L2VudHJlei9xdWVy
eS5mY2dpP2NtZD1SZXRyaWV2ZSZhbXA7ZGI9UHViTWVkJmFtcDtkb3B0PUNpdGF0aW9uJmFtcDts
aXN0X3VpZHM9MTczMjU2Njg8L3VybD48dXJsPmh0dHA6Ly93d3cubmF0dXJlLmNvbS9uYXR1cmUv
am91cm5hbC92NDQ2L243MTM3L3BkZi9uYXR1cmUwNTY1NC5wZGY8L3VybD48L3JlbGF0ZWQtdXJs
cz48L3VybHM+PGVsZWN0cm9uaWMtcmVzb3VyY2UtbnVtPm5hdHVyZTA1NjU0IFtwaWldJiN4RDsx
MC4xMDM4L25hdHVyZTA1NjU0PC9lbGVjdHJvbmljLXJlc291cmNlLW51bT48bGFuZ3VhZ2U+ZW5n
PC9sYW5ndWFnZT48L3JlY29yZD48L0NpdGU+PENpdGU+PEF1dGhvcj5QbG9zczwvQXV0aG9yPjxZ
ZWFyPjIwMDk8L1llYXI+PFJlY051bT4yMzM8L1JlY051bT48cmVjb3JkPjxyZWMtbnVtYmVyPjIz
MzwvcmVjLW51bWJlcj48Zm9yZWlnbi1rZXlzPjxrZXkgYXBwPSJFTiIgZGItaWQ9InYweHd2ZWRy
MnRlZGFxZTl6MjV4YXY5NGRkZWZhdHhhdnAwNSIgdGltZXN0YW1wPSIxMzI2ODc2OTk0Ij4yMzM8
L2tleT48L2ZvcmVpZ24ta2V5cz48cmVmLXR5cGUgbmFtZT0iSm91cm5hbCBBcnRpY2xlIj4xNzwv
cmVmLXR5cGU+PGNvbnRyaWJ1dG9ycz48YXV0aG9ycz48YXV0aG9yPlBsb3NzLCBBLjwvYXV0aG9y
PjxhdXRob3I+RXZhbnMsIE0uIEouPC9hdXRob3I+PGF1dGhvcj5HYXlzaW5za2F5YSwgVi4gQS48
L2F1dGhvcj48YXV0aG9yPlBhbmlzLCBNLjwvYXV0aG9yPjxhdXRob3I+WW91LCBILiBOLjwvYXV0
aG9yPjxhdXRob3I+ZGUgSm9uZywgWS4gUC48L2F1dGhvcj48YXV0aG9yPlJpY2UsIEMuIE0uPC9h
dXRob3I+PC9hdXRob3JzPjwvY29udHJpYnV0b3JzPjxhdXRoLWFkZHJlc3M+UmljZSwgQ00mI3hE
O1JvY2tlZmVsbGVyIFVuaXYsIEN0ciBTdHVkeSBIZXBhdGl0aXMgQywgTmV3IFlvcmssIE5ZIDEw
MDY1IFVTQSYjeEQ7Um9ja2VmZWxsZXIgVW5pdiwgQ3RyIFN0dWR5IEhlcGF0aXRpcyBDLCBOZXcg
WW9yaywgTlkgMTAwNjUgVVNBJiN4RDtNdCBTaW5haSBTY2ggTWVkLCBEaXYgR2FzdHJvZW50ZXJv
bCwgTmV3IFlvcmssIE5ZIDEwMDI5IFVTQTwvYXV0aC1hZGRyZXNzPjx0aXRsZXM+PHRpdGxlPkh1
bWFuIG9jY2x1ZGluIGlzIGEgaGVwYXRpdGlzIEMgdmlydXMgZW50cnkgZmFjdG9yIHJlcXVpcmVk
IGZvciBpbmZlY3Rpb24gb2YgbW91c2UgY2VsbHM8L3RpdGxlPjxzZWNvbmRhcnktdGl0bGU+TmF0
dXJlPC9zZWNvbmRhcnktdGl0bGU+PC90aXRsZXM+PHBlcmlvZGljYWw+PGZ1bGwtdGl0bGU+TmF0
dXJlPC9mdWxsLXRpdGxlPjwvcGVyaW9kaWNhbD48cGFnZXM+ODgyLTg4NjwvcGFnZXM+PHZvbHVt
ZT40NTc8L3ZvbHVtZT48bnVtYmVyPjcyMzE8L251bWJlcj48a2V5d29yZHM+PGtleXdvcmQ+ZXBp
dGhlbGlhbCB0aWdodCBqdW5jdGlvbnM8L2tleXdvcmQ+PGtleXdvcmQ+Y294c2Fja2lldmlydXMg
ZW50cnk8L2tleXdvcmQ+PGtleXdvcmQ+cmVwbGljYXRpb248L2tleXdvcmQ+PGtleXdvcmQ+Y2Q4
MTwva2V5d29yZD48a2V5d29yZD5nbHljb3Byb3RlaW5zPC9rZXl3b3JkPjxrZXl3b3JkPnByb3Rl
aW5zPC9rZXl3b3JkPjxrZXl3b3JkPmN1bHR1cmU8L2tleXdvcmQ+PC9rZXl3b3Jkcz48ZGF0ZXM+
PHllYXI+MjAwOTwveWVhcj48cHViLWRhdGVzPjxkYXRlPkZlYiAxMjwvZGF0ZT48L3B1Yi1kYXRl
cz48L2RhdGVzPjxpc2JuPjAwMjgtMDgzNjwvaXNibj48YWNjZXNzaW9uLW51bT5JU0k6MDAwMjYz
MjY2NzAwMDQ1PC9hY2Nlc3Npb24tbnVtPjx1cmxzPjxyZWxhdGVkLXVybHM+PHVybD4mbHQ7R28g
dG8gSVNJJmd0OzovLzAwMDI2MzI2NjcwMDA0NTwvdXJsPjx1cmw+aHR0cDovL3d3dy5uYXR1cmUu
Y29tL25hdHVyZS9qb3VybmFsL3Y0NTcvbjcyMzEvcGRmL25hdHVyZTA3Njg0LnBkZjwvdXJsPjwv
cmVsYXRlZC11cmxzPjwvdXJscz48ZWxlY3Ryb25pYy1yZXNvdXJjZS1udW0+RG9pIDEwLjEwMzgv
TmF0dXJlMDc2ODQ8L2VsZWN0cm9uaWMtcmVzb3VyY2UtbnVtPjxsYW5ndWFnZT5FbmdsaXNoPC9s
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QaWxlcmk8L0F1dGhvcj48WWVhcj4xOTk4PC9ZZWFyPjxS
ZWNOdW0+ODc8L1JlY051bT48RGlzcGxheVRleHQ+PHN0eWxlIGZhY2U9InN1cGVyc2NyaXB0Ij5b
MjgtMzFdPC9zdHlsZT48L0Rpc3BsYXlUZXh0PjxyZWNvcmQ+PHJlYy1udW1iZXI+ODc8L3JlYy1u
dW1iZXI+PGZvcmVpZ24ta2V5cz48a2V5IGFwcD0iRU4iIGRiLWlkPSJ2MHh3dmVkcjJ0ZWRhcWU5
ejI1eGF2OTRkZGVmYXR4YXZwMDUiIHRpbWVzdGFtcD0iMTMyMjc0MjI0NSI+ODc8L2tleT48L2Zv
cmVpZ24ta2V5cz48cmVmLXR5cGUgbmFtZT0iSm91cm5hbCBBcnRpY2xlIj4xNzwvcmVmLXR5cGU+
PGNvbnRyaWJ1dG9ycz48YXV0aG9ycz48YXV0aG9yPlBpbGVyaSwgUC48L2F1dGhvcj48YXV0aG9y
PlVlbWF0c3UsIFkuPC9hdXRob3I+PGF1dGhvcj5DYW1wYWdub2xpLCBTLjwvYXV0aG9yPjxhdXRo
b3I+R2FsbGksIEcuPC9hdXRob3I+PGF1dGhvcj5GYWx1Z2ksIEYuPC9hdXRob3I+PGF1dGhvcj5Q
ZXRyYWNjYSwgUi48L2F1dGhvcj48YXV0aG9yPldlaW5lciwgQS4gSi48L2F1dGhvcj48YXV0aG9y
PkhvdWdodG9uLCBNLjwvYXV0aG9yPjxhdXRob3I+Um9zYSwgRC48L2F1dGhvcj48YXV0aG9yPkdy
YW5kaSwgRy48L2F1dGhvcj48YXV0aG9yPkFicmlnbmFuaSwgUy48L2F1dGhvcj48L2F1dGhvcnM+
PC9jb250cmlidXRvcnM+PGF1dGgtYWRkcmVzcz5JUklTLCBDaGlyb24sIFNpZW5hIDUzMTAwLCBJ
dGFseS48L2F1dGgtYWRkcmVzcz48dGl0bGVzPjx0aXRsZT5CaW5kaW5nIG9mIGhlcGF0aXRpcyBD
IHZpcnVzIHRvIENEODE8L3RpdGxlPjxzZWNvbmRhcnktdGl0bGU+U2NpZW5jZTwvc2Vjb25kYXJ5
LXRpdGxlPjwvdGl0bGVzPjxwZXJpb2RpY2FsPjxmdWxsLXRpdGxlPlNjaWVuY2U8L2Z1bGwtdGl0
bGU+PC9wZXJpb2RpY2FsPjxwYWdlcz45MzgtNDE8L3BhZ2VzPjx2b2x1bWU+MjgyPC92b2x1bWU+
PG51bWJlcj41MzkwPC9udW1iZXI+PGVkaXRpb24+MTk5OC8xMC8zMDwvZWRpdGlvbj48a2V5d29y
ZHM+PGtleXdvcmQ+QW1pbm8gQWNpZCBTZXF1ZW5jZTwva2V5d29yZD48a2V5d29yZD5BbmltYWxz
PC9rZXl3b3JkPjxrZXl3b3JkPkFudGlib2RpZXMvaW1tdW5vbG9neTwva2V5d29yZD48a2V5d29y
ZD5BbnRpYm9kaWVzLCBWaXJhbC9pbW11bm9sb2d5PC9rZXl3b3JkPjxrZXl3b3JkPkFudGlnZW5z
LCBDRC9jaGVtaXN0cnkvZ2VuZXRpY3MvaW1tdW5vbG9neS8qbWV0YWJvbGlzbTwva2V5d29yZD48
a2V5d29yZD5DZWxsIExpbmU8L2tleXdvcmQ+PGtleXdvcmQ+RE5BLCBDb21wbGVtZW50YXJ5PC9r
ZXl3b3JkPjxrZXl3b3JkPkdlbmUgTGlicmFyeTwva2V5d29yZD48a2V5d29yZD5IZXBhY2l2aXJ1
cy9pbW11bm9sb2d5LyptZXRhYm9saXNtPC9rZXl3b3JkPjxrZXl3b3JkPkhlcGF0aXRpcyBDL2lt
bXVub2xvZ3k8L2tleXdvcmQ+PGtleXdvcmQ+SHVtYW5zPC9rZXl3b3JkPjxrZXl3b3JkPkxpdmVy
L2N5dG9sb2d5L2ltbXVub2xvZ3kvdmlyb2xvZ3k8L2tleXdvcmQ+PGtleXdvcmQ+THltcGhvY3l0
ZXMvaW1tdW5vbG9neS92aXJvbG9neTwva2V5d29yZD48a2V5d29yZD5NZW1icmFuZSBQcm90ZWlu
cy9jaGVtaXN0cnkvZ2VuZXRpY3MvaW1tdW5vbG9neS8qbWV0YWJvbGlzbTwva2V5d29yZD48a2V5
d29yZD5NaWNlPC9rZXl3b3JkPjxrZXl3b3JkPk1vbGVjdWxhciBTZXF1ZW5jZSBEYXRhPC9rZXl3
b3JkPjxrZXl3b3JkPlBhbiB0cm9nbG9keXRlczwva2V5d29yZD48a2V5d29yZD5SZWNvbWJpbmFu
dCBGdXNpb24gUHJvdGVpbnMvbWV0YWJvbGlzbTwva2V5d29yZD48a2V5d29yZD5SZWNvbWJpbmFu
dCBQcm90ZWlucy9tZXRhYm9saXNtL3BoYXJtYWNvbG9neTwva2V5d29yZD48a2V5d29yZD5TZXF1
ZW5jZSBBbGlnbm1lbnQ8L2tleXdvcmQ+PGtleXdvcmQ+VHVtb3IgQ2VsbHMsIEN1bHR1cmVkPC9r
ZXl3b3JkPjxrZXl3b3JkPlZpcmFsIEVudmVsb3BlIFByb3RlaW5zL2dlbmV0aWNzL2ltbXVub2xv
Z3kvKm1ldGFib2xpc208L2tleXdvcmQ+PC9rZXl3b3Jkcz48ZGF0ZXM+PHllYXI+MTk5ODwveWVh
cj48cHViLWRhdGVzPjxkYXRlPk9jdCAzMDwvZGF0ZT48L3B1Yi1kYXRlcz48L2RhdGVzPjxpc2Ju
PjAwMzYtODA3NSAoUHJpbnQpJiN4RDswMDM2LTgwNzUgKExpbmtpbmcpPC9pc2JuPjxhY2Nlc3Np
b24tbnVtPjk3OTQ3NjM8L2FjY2Vzc2lvbi1udW0+PHVybHM+PHJlbGF0ZWQtdXJscz48dXJsPmh0
dHA6Ly93d3cubmNiaS5ubG0ubmloLmdvdi9lbnRyZXovcXVlcnkuZmNnaT9jbWQ9UmV0cmlldmUm
YW1wO2RiPVB1Yk1lZCZhbXA7ZG9wdD1DaXRhdGlvbiZhbXA7bGlzdF91aWRzPTk3OTQ3NjM8L3Vy
bD48L3JlbGF0ZWQtdXJscz48L3VybHM+PGxhbmd1YWdlPmVuZzwvbGFuZ3VhZ2U+PC9yZWNvcmQ+
PC9DaXRlPjxDaXRlPjxBdXRob3I+U2NhcnNlbGxpPC9BdXRob3I+PFllYXI+MjAwMjwvWWVhcj48
UmVjTnVtPjg0PC9SZWNOdW0+PHJlY29yZD48cmVjLW51bWJlcj44NDwvcmVjLW51bWJlcj48Zm9y
ZWlnbi1rZXlzPjxrZXkgYXBwPSJFTiIgZGItaWQ9InYweHd2ZWRyMnRlZGFxZTl6MjV4YXY5NGRk
ZWZhdHhhdnAwNSIgdGltZXN0YW1wPSIxMzIyNzQyMTM5Ij44NDwva2V5PjwvZm9yZWlnbi1rZXlz
PjxyZWYtdHlwZSBuYW1lPSJKb3VybmFsIEFydGljbGUiPjE3PC9yZWYtdHlwZT48Y29udHJpYnV0
b3JzPjxhdXRob3JzPjxhdXRob3I+U2NhcnNlbGxpLCBFLjwvYXV0aG9yPjxhdXRob3I+QW5zdWlu
aSwgSC48L2F1dGhvcj48YXV0aG9yPkNlcmlubywgUi48L2F1dGhvcj48YXV0aG9yPlJvY2Nhc2Vj
Y2EsIFIuIE0uPC9hdXRob3I+PGF1dGhvcj5BY2FsaSwgUy48L2F1dGhvcj48YXV0aG9yPkZpbG9j
YW1vLCBHLjwvYXV0aG9yPjxhdXRob3I+VHJhYm9uaSwgQy48L2F1dGhvcj48YXV0aG9yPk5pY29z
aWEsIEEuPC9hdXRob3I+PGF1dGhvcj5Db3J0ZXNlLCBSLjwvYXV0aG9yPjxhdXRob3I+Vml0ZWxs
aSwgQS48L2F1dGhvcj48L2F1dGhvcnM+PC9jb250cmlidXRvcnM+PGF1dGgtYWRkcmVzcz5Jc3Rp
dHV0byBkaSBSaWNlcmNoZSBkaSBCaW9sb2dpYSBNb2xlY29sYXJlIFAuQW5nZWxldHRpIChJUkJN
KSwgVmlhIFBvbnRpbmEgS20gMzAuNjAwLCAwMDA0MCBQb21lemlhIChSb21lKSwgSXRhbHkuIGVs
aXNhX3NjYXJzZWxsaUBtZXJjay5jb208L2F1dGgtYWRkcmVzcz48dGl0bGVzPjx0aXRsZT5UaGUg
aHVtYW4gc2NhdmVuZ2VyIHJlY2VwdG9yIGNsYXNzIEIgdHlwZSBJIGlzIGEgbm92ZWwgY2FuZGlk
YXRlIHJlY2VwdG9yIGZvciB0aGUgaGVwYXRpdGlzIEMgdmlydXM8L3RpdGxlPjxzZWNvbmRhcnkt
dGl0bGU+RU1CTyBKPC9zZWNvbmRhcnktdGl0bGU+PC90aXRsZXM+PHBlcmlvZGljYWw+PGZ1bGwt
dGl0bGU+RU1CTyBKPC9mdWxsLXRpdGxlPjwvcGVyaW9kaWNhbD48cGFnZXM+NTAxNy0yNTwvcGFn
ZXM+PHZvbHVtZT4yMTwvdm9sdW1lPjxudW1iZXI+MTk8L251bWJlcj48ZWRpdGlvbj4yMDAyLzEw
LzAzPC9lZGl0aW9uPjxrZXl3b3Jkcz48a2V5d29yZD5BbmltYWxzPC9rZXl3b3JkPjxrZXl3b3Jk
PkFudGlnZW5zLCBDRC9waHlzaW9sb2d5PC9rZXl3b3JkPjxrZXl3b3JkPkFudGlnZW5zLCBDRDM2
LypwaHlzaW9sb2d5PC9rZXl3b3JkPjxrZXl3b3JkPkNITyBDZWxsczwva2V5d29yZD48a2V5d29y
ZD5DYXJjaW5vbWEsIEhlcGF0b2NlbGx1bGFyPC9rZXl3b3JkPjxrZXl3b3JkPkNsb25pbmcsIE1v
bGVjdWxhcjwva2V5d29yZD48a2V5d29yZD5DcmljZXRpbmFlPC9rZXl3b3JkPjxrZXl3b3JkPkZs
b3cgQ3l0b21ldHJ5PC9rZXl3b3JkPjxrZXl3b3JkPkhlcGFjaXZpcnVzLypwaHlzaW9sb2d5PC9r
ZXl3b3JkPjxrZXl3b3JkPkh1bWFuczwva2V5d29yZD48a2V5d29yZD5MZXVrZW1pYSwgVC1DZWxs
PC9rZXl3b3JkPjxrZXl3b3JkPkxpdmVyIE5lb3BsYXNtczwva2V5d29yZD48a2V5d29yZD5NZW1i
cmFuZSBQcm90ZWlucy9waHlzaW9sb2d5PC9rZXl3b3JkPjxrZXl3b3JkPipSZWNlcHRvcnMsIElt
bXVub2xvZ2ljPC9rZXl3b3JkPjxrZXl3b3JkPlJlY2VwdG9ycywgTGlwb3Byb3RlaW4vcGh5c2lv
bG9neTwva2V5d29yZD48a2V5d29yZD5SZWNlcHRvcnMsIFNjYXZlbmdlcjwva2V5d29yZD48a2V5
d29yZD5SZWNlcHRvcnMsIFZpcnVzLypwaHlzaW9sb2d5PC9rZXl3b3JkPjxrZXl3b3JkPlJlY29t
YmluYW50IFByb3RlaW5zL21ldGFib2xpc208L2tleXdvcmQ+PGtleXdvcmQ+U2NhdmVuZ2VyIFJl
Y2VwdG9ycywgQ2xhc3MgQjwva2V5d29yZD48a2V5d29yZD5UdW1vciBDZWxscywgQ3VsdHVyZWQ8
L2tleXdvcmQ+PC9rZXl3b3Jkcz48ZGF0ZXM+PHllYXI+MjAwMjwveWVhcj48cHViLWRhdGVzPjxk
YXRlPk9jdCAxPC9kYXRlPjwvcHViLWRhdGVzPjwvZGF0ZXM+PGlzYm4+MDI2MS00MTg5IChQcmlu
dCkmI3hEOzAyNjEtNDE4OSAoTGlua2luZyk8L2lzYm4+PGFjY2Vzc2lvbi1udW0+MTIzNTY3MTg8
L2FjY2Vzc2lvbi1udW0+PHVybHM+PHJlbGF0ZWQtdXJscz48dXJsPmh0dHA6Ly93d3cubmNiaS5u
bG0ubmloLmdvdi9lbnRyZXovcXVlcnkuZmNnaT9jbWQ9UmV0cmlldmUmYW1wO2RiPVB1Yk1lZCZh
bXA7ZG9wdD1DaXRhdGlvbiZhbXA7bGlzdF91aWRzPTEyMzU2NzE4PC91cmw+PC9yZWxhdGVkLXVy
bHM+PC91cmxzPjxjdXN0b20yPjEyOTA1MTwvY3VzdG9tMj48bGFuZ3VhZ2U+ZW5nPC9sYW5ndWFn
ZT48L3JlY29yZD48L0NpdGU+PENpdGU+PEF1dGhvcj5FdmFuczwvQXV0aG9yPjxZZWFyPjIwMDc8
L1llYXI+PFJlY051bT45MzwvUmVjTnVtPjxyZWNvcmQ+PHJlYy1udW1iZXI+OTM8L3JlYy1udW1i
ZXI+PGZvcmVpZ24ta2V5cz48a2V5IGFwcD0iRU4iIGRiLWlkPSJ2MHh3dmVkcjJ0ZWRhcWU5ejI1
eGF2OTRkZGVmYXR4YXZwMDUiIHRpbWVzdGFtcD0iMTMyMjc0MjI5OSI+OTM8L2tleT48L2ZvcmVp
Z24ta2V5cz48cmVmLXR5cGUgbmFtZT0iSm91cm5hbCBBcnRpY2xlIj4xNzwvcmVmLXR5cGU+PGNv
bnRyaWJ1dG9ycz48YXV0aG9ycz48YXV0aG9yPkV2YW5zLCBNLiBKLjwvYXV0aG9yPjxhdXRob3I+
dm9uIEhhaG4sIFQuPC9hdXRob3I+PGF1dGhvcj5Uc2NoZXJuZSwgRC4gTS48L2F1dGhvcj48YXV0
aG9yPlN5ZGVyLCBBLiBKLjwvYXV0aG9yPjxhdXRob3I+UGFuaXMsIE0uPC9hdXRob3I+PGF1dGhv
cj5Xb2xrLCBCLjwvYXV0aG9yPjxhdXRob3I+SGF0emlpb2Fubm91LCBULjwvYXV0aG9yPjxhdXRo
b3I+TWNLZWF0aW5nLCBKLiBBLjwvYXV0aG9yPjxhdXRob3I+Qmllbmlhc3osIFAuIEQuPC9hdXRo
b3I+PGF1dGhvcj5SaWNlLCBDLiBNLjwvYXV0aG9yPjwvYXV0aG9ycz48L2NvbnRyaWJ1dG9ycz48
YXV0aC1hZGRyZXNzPkNlbnRlciBmb3IgdGhlIFN0dWR5IG9mIEhlcGF0aXRpcyBDLCBUaGUgUm9j
a2VmZWxsZXIgVW5pdmVyc2l0eSwgMTIzMCBZb3JrIEF2ZSwgTmV3IFlvcmsgMTAwMjEsIFVTQS48
L2F1dGgtYWRkcmVzcz48dGl0bGVzPjx0aXRsZT5DbGF1ZGluLTEgaXMgYSBoZXBhdGl0aXMgQyB2
aXJ1cyBjby1yZWNlcHRvciByZXF1aXJlZCBmb3IgYSBsYXRlIHN0ZXAgaW4gZW50cnk8L3RpdGxl
PjxzZWNvbmRhcnktdGl0bGU+TmF0dXJlPC9zZWNvbmRhcnktdGl0bGU+PC90aXRsZXM+PHBlcmlv
ZGljYWw+PGZ1bGwtdGl0bGU+TmF0dXJlPC9mdWxsLXRpdGxlPjwvcGVyaW9kaWNhbD48cGFnZXM+
ODAxLTU8L3BhZ2VzPjx2b2x1bWU+NDQ2PC92b2x1bWU+PG51bWJlcj43MTM3PC9udW1iZXI+PGVk
aXRpb24+MjAwNy8wMi8yODwvZWRpdGlvbj48a2V5d29yZHM+PGtleXdvcmQ+QW1pbm8gQWNpZCBT
ZXF1ZW5jZTwva2V5d29yZD48a2V5d29yZD5DZWxsIExpbmUsIFR1bW9yPC9rZXl3b3JkPjxrZXl3
b3JkPkhlcGFjaXZpcnVzL21ldGFib2xpc20vcGF0aG9nZW5pY2l0eS8qcGh5c2lvbG9neTwva2V5
d29yZD48a2V5d29yZD5IdW1hbnM8L2tleXdvcmQ+PGtleXdvcmQ+TGl2ZXIvY3l0b2xvZ3kvbWV0
YWJvbGlzbS92aXJvbG9neTwva2V5d29yZD48a2V5d29yZD5NZW1icmFuZSBQcm90ZWlucy9jaGVt
aXN0cnkvZGVmaWNpZW5jeS9nZW5ldGljcy8qbWV0YWJvbGlzbTwva2V5d29yZD48a2V5d29yZD5N
b2xlY3VsYXIgU2VxdWVuY2UgRGF0YTwva2V5d29yZD48a2V5d29yZD5STkEgSW50ZXJmZXJlbmNl
PC9rZXl3b3JkPjxrZXl3b3JkPlJlY2VwdG9ycywgVmlydXMvKm1ldGFib2xpc208L2tleXdvcmQ+
PGtleXdvcmQ+U3Vic3RyYXRlIFNwZWNpZmljaXR5PC9rZXl3b3JkPjxrZXl3b3JkPlRpZ2h0IEp1
bmN0aW9ucy9jaGVtaXN0cnkvbWV0YWJvbGlzbTwva2V5d29yZD48L2tleXdvcmRzPjxkYXRlcz48
eWVhcj4yMDA3PC95ZWFyPjxwdWItZGF0ZXM+PGRhdGU+QXByIDEyPC9kYXRlPjwvcHViLWRhdGVz
PjwvZGF0ZXM+PGlzYm4+MTQ3Ni00Njg3IChFbGVjdHJvbmljKSYjeEQ7MDAyOC0wODM2IChMaW5r
aW5nKTwvaXNibj48YWNjZXNzaW9uLW51bT4xNzMyNTY2ODwvYWNjZXNzaW9uLW51bT48dXJscz48
cmVsYXRlZC11cmxzPjx1cmw+aHR0cDovL3d3dy5uY2JpLm5sbS5uaWguZ292L2VudHJlei9xdWVy
eS5mY2dpP2NtZD1SZXRyaWV2ZSZhbXA7ZGI9UHViTWVkJmFtcDtkb3B0PUNpdGF0aW9uJmFtcDts
aXN0X3VpZHM9MTczMjU2Njg8L3VybD48dXJsPmh0dHA6Ly93d3cubmF0dXJlLmNvbS9uYXR1cmUv
am91cm5hbC92NDQ2L243MTM3L3BkZi9uYXR1cmUwNTY1NC5wZGY8L3VybD48L3JlbGF0ZWQtdXJs
cz48L3VybHM+PGVsZWN0cm9uaWMtcmVzb3VyY2UtbnVtPm5hdHVyZTA1NjU0IFtwaWldJiN4RDsx
MC4xMDM4L25hdHVyZTA1NjU0PC9lbGVjdHJvbmljLXJlc291cmNlLW51bT48bGFuZ3VhZ2U+ZW5n
PC9sYW5ndWFnZT48L3JlY29yZD48L0NpdGU+PENpdGU+PEF1dGhvcj5QbG9zczwvQXV0aG9yPjxZ
ZWFyPjIwMDk8L1llYXI+PFJlY051bT4yMzM8L1JlY051bT48cmVjb3JkPjxyZWMtbnVtYmVyPjIz
MzwvcmVjLW51bWJlcj48Zm9yZWlnbi1rZXlzPjxrZXkgYXBwPSJFTiIgZGItaWQ9InYweHd2ZWRy
MnRlZGFxZTl6MjV4YXY5NGRkZWZhdHhhdnAwNSIgdGltZXN0YW1wPSIxMzI2ODc2OTk0Ij4yMzM8
L2tleT48L2ZvcmVpZ24ta2V5cz48cmVmLXR5cGUgbmFtZT0iSm91cm5hbCBBcnRpY2xlIj4xNzwv
cmVmLXR5cGU+PGNvbnRyaWJ1dG9ycz48YXV0aG9ycz48YXV0aG9yPlBsb3NzLCBBLjwvYXV0aG9y
PjxhdXRob3I+RXZhbnMsIE0uIEouPC9hdXRob3I+PGF1dGhvcj5HYXlzaW5za2F5YSwgVi4gQS48
L2F1dGhvcj48YXV0aG9yPlBhbmlzLCBNLjwvYXV0aG9yPjxhdXRob3I+WW91LCBILiBOLjwvYXV0
aG9yPjxhdXRob3I+ZGUgSm9uZywgWS4gUC48L2F1dGhvcj48YXV0aG9yPlJpY2UsIEMuIE0uPC9h
dXRob3I+PC9hdXRob3JzPjwvY29udHJpYnV0b3JzPjxhdXRoLWFkZHJlc3M+UmljZSwgQ00mI3hE
O1JvY2tlZmVsbGVyIFVuaXYsIEN0ciBTdHVkeSBIZXBhdGl0aXMgQywgTmV3IFlvcmssIE5ZIDEw
MDY1IFVTQSYjeEQ7Um9ja2VmZWxsZXIgVW5pdiwgQ3RyIFN0dWR5IEhlcGF0aXRpcyBDLCBOZXcg
WW9yaywgTlkgMTAwNjUgVVNBJiN4RDtNdCBTaW5haSBTY2ggTWVkLCBEaXYgR2FzdHJvZW50ZXJv
bCwgTmV3IFlvcmssIE5ZIDEwMDI5IFVTQTwvYXV0aC1hZGRyZXNzPjx0aXRsZXM+PHRpdGxlPkh1
bWFuIG9jY2x1ZGluIGlzIGEgaGVwYXRpdGlzIEMgdmlydXMgZW50cnkgZmFjdG9yIHJlcXVpcmVk
IGZvciBpbmZlY3Rpb24gb2YgbW91c2UgY2VsbHM8L3RpdGxlPjxzZWNvbmRhcnktdGl0bGU+TmF0
dXJlPC9zZWNvbmRhcnktdGl0bGU+PC90aXRsZXM+PHBlcmlvZGljYWw+PGZ1bGwtdGl0bGU+TmF0
dXJlPC9mdWxsLXRpdGxlPjwvcGVyaW9kaWNhbD48cGFnZXM+ODgyLTg4NjwvcGFnZXM+PHZvbHVt
ZT40NTc8L3ZvbHVtZT48bnVtYmVyPjcyMzE8L251bWJlcj48a2V5d29yZHM+PGtleXdvcmQ+ZXBp
dGhlbGlhbCB0aWdodCBqdW5jdGlvbnM8L2tleXdvcmQ+PGtleXdvcmQ+Y294c2Fja2lldmlydXMg
ZW50cnk8L2tleXdvcmQ+PGtleXdvcmQ+cmVwbGljYXRpb248L2tleXdvcmQ+PGtleXdvcmQ+Y2Q4
MTwva2V5d29yZD48a2V5d29yZD5nbHljb3Byb3RlaW5zPC9rZXl3b3JkPjxrZXl3b3JkPnByb3Rl
aW5zPC9rZXl3b3JkPjxrZXl3b3JkPmN1bHR1cmU8L2tleXdvcmQ+PC9rZXl3b3Jkcz48ZGF0ZXM+
PHllYXI+MjAwOTwveWVhcj48cHViLWRhdGVzPjxkYXRlPkZlYiAxMjwvZGF0ZT48L3B1Yi1kYXRl
cz48L2RhdGVzPjxpc2JuPjAwMjgtMDgzNjwvaXNibj48YWNjZXNzaW9uLW51bT5JU0k6MDAwMjYz
MjY2NzAwMDQ1PC9hY2Nlc3Npb24tbnVtPjx1cmxzPjxyZWxhdGVkLXVybHM+PHVybD4mbHQ7R28g
dG8gSVNJJmd0OzovLzAwMDI2MzI2NjcwMDA0NTwvdXJsPjx1cmw+aHR0cDovL3d3dy5uYXR1cmUu
Y29tL25hdHVyZS9qb3VybmFsL3Y0NTcvbjcyMzEvcGRmL25hdHVyZTA3Njg0LnBkZjwvdXJsPjwv
cmVsYXRlZC11cmxzPjwvdXJscz48ZWxlY3Ryb25pYy1yZXNvdXJjZS1udW0+RG9pIDEwLjEwMzgv
TmF0dXJlMDc2ODQ8L2VsZWN0cm9uaWMtcmVzb3VyY2UtbnVtPjxsYW5ndWFnZT5FbmdsaXNoPC9s
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8" w:tooltip="Pileri, 1998 #87" w:history="1">
        <w:r w:rsidR="000F07FA" w:rsidRPr="00EF2A4D">
          <w:rPr>
            <w:rFonts w:ascii="Book Antiqua" w:hAnsi="Book Antiqua"/>
            <w:noProof/>
            <w:sz w:val="24"/>
            <w:szCs w:val="24"/>
            <w:vertAlign w:val="superscript"/>
            <w:lang w:val="en-US"/>
          </w:rPr>
          <w:t>28-3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Blockade of </w:t>
      </w:r>
      <w:r w:rsidR="00EE214C" w:rsidRPr="00EF2A4D">
        <w:rPr>
          <w:rFonts w:ascii="Book Antiqua" w:hAnsi="Book Antiqua"/>
          <w:sz w:val="24"/>
          <w:szCs w:val="24"/>
          <w:lang w:val="en-US"/>
        </w:rPr>
        <w:t>one or more</w:t>
      </w:r>
      <w:r w:rsidR="009B6A97" w:rsidRPr="00EF2A4D">
        <w:rPr>
          <w:rFonts w:ascii="Book Antiqua" w:hAnsi="Book Antiqua"/>
          <w:sz w:val="24"/>
          <w:szCs w:val="24"/>
          <w:lang w:val="en-US"/>
        </w:rPr>
        <w:t xml:space="preserve"> of</w:t>
      </w:r>
      <w:r w:rsidR="00EE214C" w:rsidRPr="00EF2A4D">
        <w:rPr>
          <w:rFonts w:ascii="Book Antiqua" w:hAnsi="Book Antiqua"/>
          <w:sz w:val="24"/>
          <w:szCs w:val="24"/>
          <w:lang w:val="en-US"/>
        </w:rPr>
        <w:t xml:space="preserve"> </w:t>
      </w:r>
      <w:r w:rsidRPr="00EF2A4D">
        <w:rPr>
          <w:rFonts w:ascii="Book Antiqua" w:hAnsi="Book Antiqua"/>
          <w:sz w:val="24"/>
          <w:szCs w:val="24"/>
          <w:lang w:val="en-US"/>
        </w:rPr>
        <w:t xml:space="preserve">these host cell factors represent an attractive </w:t>
      </w:r>
      <w:r w:rsidR="009B6A97" w:rsidRPr="00EF2A4D">
        <w:rPr>
          <w:rFonts w:ascii="Book Antiqua" w:hAnsi="Book Antiqua"/>
          <w:sz w:val="24"/>
          <w:szCs w:val="24"/>
          <w:lang w:val="en-US"/>
        </w:rPr>
        <w:t xml:space="preserve">strategy </w:t>
      </w:r>
      <w:r w:rsidRPr="00EF2A4D">
        <w:rPr>
          <w:rFonts w:ascii="Book Antiqua" w:hAnsi="Book Antiqua"/>
          <w:sz w:val="24"/>
          <w:szCs w:val="24"/>
          <w:lang w:val="en-US"/>
        </w:rPr>
        <w:t>for antiviral intervention.</w:t>
      </w:r>
    </w:p>
    <w:p w14:paraId="774EC4E5" w14:textId="658F9C98" w:rsidR="005816D6" w:rsidRPr="00EF2A4D" w:rsidRDefault="003C124F"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During </w:t>
      </w:r>
      <w:r w:rsidR="00F53586" w:rsidRPr="00EF2A4D">
        <w:rPr>
          <w:rFonts w:ascii="Book Antiqua" w:hAnsi="Book Antiqua"/>
          <w:sz w:val="24"/>
          <w:szCs w:val="24"/>
          <w:lang w:val="en-US"/>
        </w:rPr>
        <w:t xml:space="preserve">the </w:t>
      </w:r>
      <w:r w:rsidRPr="00EF2A4D">
        <w:rPr>
          <w:rFonts w:ascii="Book Antiqua" w:hAnsi="Book Antiqua"/>
          <w:sz w:val="24"/>
          <w:szCs w:val="24"/>
          <w:lang w:val="en-US"/>
        </w:rPr>
        <w:t xml:space="preserve">HCV entry </w:t>
      </w:r>
      <w:r w:rsidR="00F53586" w:rsidRPr="00EF2A4D">
        <w:rPr>
          <w:rFonts w:ascii="Book Antiqua" w:hAnsi="Book Antiqua"/>
          <w:sz w:val="24"/>
          <w:szCs w:val="24"/>
          <w:lang w:val="en-US"/>
        </w:rPr>
        <w:t xml:space="preserve">process </w:t>
      </w:r>
      <w:r w:rsidRPr="00EF2A4D">
        <w:rPr>
          <w:rFonts w:ascii="Book Antiqua" w:hAnsi="Book Antiqua"/>
          <w:sz w:val="24"/>
          <w:szCs w:val="24"/>
          <w:lang w:val="en-US"/>
        </w:rPr>
        <w:t>and</w:t>
      </w:r>
      <w:r w:rsidR="00EE214C" w:rsidRPr="00EF2A4D">
        <w:rPr>
          <w:rFonts w:ascii="Book Antiqua" w:hAnsi="Book Antiqua"/>
          <w:sz w:val="24"/>
          <w:szCs w:val="24"/>
          <w:lang w:val="en-US"/>
        </w:rPr>
        <w:t xml:space="preserve"> different</w:t>
      </w:r>
      <w:r w:rsidRPr="00EF2A4D">
        <w:rPr>
          <w:rFonts w:ascii="Book Antiqua" w:hAnsi="Book Antiqua"/>
          <w:sz w:val="24"/>
          <w:szCs w:val="24"/>
          <w:lang w:val="en-US"/>
        </w:rPr>
        <w:t xml:space="preserve"> other steps </w:t>
      </w:r>
      <w:r w:rsidR="00F53586" w:rsidRPr="00EF2A4D">
        <w:rPr>
          <w:rFonts w:ascii="Book Antiqua" w:hAnsi="Book Antiqua"/>
          <w:sz w:val="24"/>
          <w:szCs w:val="24"/>
          <w:lang w:val="en-US"/>
        </w:rPr>
        <w:t>in</w:t>
      </w:r>
      <w:r w:rsidRPr="00EF2A4D">
        <w:rPr>
          <w:rFonts w:ascii="Book Antiqua" w:hAnsi="Book Antiqua"/>
          <w:sz w:val="24"/>
          <w:szCs w:val="24"/>
          <w:lang w:val="en-US"/>
        </w:rPr>
        <w:t xml:space="preserve"> the viral life cycle</w:t>
      </w:r>
      <w:r w:rsidR="0073112B" w:rsidRPr="00EF2A4D">
        <w:rPr>
          <w:rFonts w:ascii="Book Antiqua" w:hAnsi="Book Antiqua"/>
          <w:sz w:val="24"/>
          <w:szCs w:val="24"/>
          <w:lang w:val="en-US"/>
        </w:rPr>
        <w:t xml:space="preserve">, </w:t>
      </w:r>
      <w:r w:rsidRPr="00EF2A4D">
        <w:rPr>
          <w:rFonts w:ascii="Book Antiqua" w:hAnsi="Book Antiqua"/>
          <w:sz w:val="24"/>
          <w:szCs w:val="24"/>
          <w:lang w:val="en-US"/>
        </w:rPr>
        <w:t>lipids and lipoproteins have been reported to intervene. For example, essential roles</w:t>
      </w:r>
      <w:r w:rsidR="0075627A" w:rsidRPr="00EF2A4D">
        <w:rPr>
          <w:rFonts w:ascii="Book Antiqua" w:hAnsi="Book Antiqua"/>
          <w:sz w:val="24"/>
          <w:szCs w:val="24"/>
          <w:lang w:val="en-US"/>
        </w:rPr>
        <w:t xml:space="preserve"> for HCV entry</w:t>
      </w:r>
      <w:r w:rsidRPr="00EF2A4D">
        <w:rPr>
          <w:rFonts w:ascii="Book Antiqua" w:hAnsi="Book Antiqua"/>
          <w:sz w:val="24"/>
          <w:szCs w:val="24"/>
          <w:lang w:val="en-US"/>
        </w:rPr>
        <w:t xml:space="preserve"> have been dedicated to </w:t>
      </w:r>
      <w:r w:rsidR="005F3AB9" w:rsidRPr="00EF2A4D">
        <w:rPr>
          <w:rFonts w:ascii="Book Antiqua" w:hAnsi="Book Antiqua"/>
          <w:sz w:val="24"/>
          <w:szCs w:val="24"/>
          <w:lang w:val="en-US"/>
        </w:rPr>
        <w:t>lipid</w:t>
      </w:r>
      <w:r w:rsidR="001969DD" w:rsidRPr="00EF2A4D">
        <w:rPr>
          <w:rFonts w:ascii="Book Antiqua" w:hAnsi="Book Antiqua"/>
          <w:sz w:val="24"/>
          <w:szCs w:val="24"/>
          <w:lang w:val="en-US"/>
        </w:rPr>
        <w:t xml:space="preserve"> receptors, </w:t>
      </w:r>
      <w:r w:rsidR="008523E1" w:rsidRPr="00EF2A4D">
        <w:rPr>
          <w:rFonts w:ascii="Book Antiqua" w:hAnsi="Book Antiqua"/>
          <w:sz w:val="24"/>
          <w:szCs w:val="24"/>
          <w:lang w:val="en-US"/>
        </w:rPr>
        <w:t xml:space="preserve">free </w:t>
      </w:r>
      <w:r w:rsidR="0073112B" w:rsidRPr="00EF2A4D">
        <w:rPr>
          <w:rFonts w:ascii="Book Antiqua" w:hAnsi="Book Antiqua"/>
          <w:sz w:val="24"/>
          <w:szCs w:val="24"/>
          <w:lang w:val="en-US"/>
        </w:rPr>
        <w:t xml:space="preserve">lipoproteins </w:t>
      </w:r>
      <w:r w:rsidRPr="00EF2A4D">
        <w:rPr>
          <w:rFonts w:ascii="Book Antiqua" w:hAnsi="Book Antiqua"/>
          <w:sz w:val="24"/>
          <w:szCs w:val="24"/>
          <w:lang w:val="en-US"/>
        </w:rPr>
        <w:t>and apolipoproteins</w:t>
      </w:r>
      <w:r w:rsidR="001C3007" w:rsidRPr="00EF2A4D">
        <w:rPr>
          <w:rFonts w:ascii="Book Antiqua" w:hAnsi="Book Antiqua"/>
          <w:sz w:val="24"/>
          <w:szCs w:val="24"/>
          <w:lang w:val="en-US"/>
        </w:rPr>
        <w:t xml:space="preserve"> (A</w:t>
      </w:r>
      <w:r w:rsidR="00DB6F65" w:rsidRPr="00EF2A4D">
        <w:rPr>
          <w:rFonts w:ascii="Book Antiqua" w:hAnsi="Book Antiqua"/>
          <w:sz w:val="24"/>
          <w:szCs w:val="24"/>
          <w:lang w:val="en-US"/>
        </w:rPr>
        <w:t>po)</w:t>
      </w:r>
      <w:r w:rsidRPr="00EF2A4D">
        <w:rPr>
          <w:rFonts w:ascii="Book Antiqua" w:hAnsi="Book Antiqua"/>
          <w:sz w:val="24"/>
          <w:szCs w:val="24"/>
          <w:lang w:val="en-US"/>
        </w:rPr>
        <w:t xml:space="preserve"> </w:t>
      </w:r>
      <w:r w:rsidR="0073112B" w:rsidRPr="00EF2A4D">
        <w:rPr>
          <w:rFonts w:ascii="Book Antiqua" w:hAnsi="Book Antiqua"/>
          <w:sz w:val="24"/>
          <w:szCs w:val="24"/>
          <w:lang w:val="en-US"/>
        </w:rPr>
        <w:t>ass</w:t>
      </w:r>
      <w:r w:rsidRPr="00EF2A4D">
        <w:rPr>
          <w:rFonts w:ascii="Book Antiqua" w:hAnsi="Book Antiqua"/>
          <w:sz w:val="24"/>
          <w:szCs w:val="24"/>
          <w:lang w:val="en-US"/>
        </w:rPr>
        <w:t>ociated with the viral particle,</w:t>
      </w:r>
      <w:r w:rsidR="008523E1" w:rsidRPr="00EF2A4D">
        <w:rPr>
          <w:rFonts w:ascii="Book Antiqua" w:hAnsi="Book Antiqua"/>
          <w:sz w:val="24"/>
          <w:szCs w:val="24"/>
          <w:lang w:val="en-US"/>
        </w:rPr>
        <w:t xml:space="preserve"> whereas</w:t>
      </w:r>
      <w:r w:rsidRPr="00EF2A4D">
        <w:rPr>
          <w:rFonts w:ascii="Book Antiqua" w:hAnsi="Book Antiqua"/>
          <w:sz w:val="24"/>
          <w:szCs w:val="24"/>
          <w:lang w:val="en-US"/>
        </w:rPr>
        <w:t xml:space="preserve"> lipid droplets </w:t>
      </w:r>
      <w:r w:rsidR="001969DD" w:rsidRPr="00EF2A4D">
        <w:rPr>
          <w:rFonts w:ascii="Book Antiqua" w:hAnsi="Book Antiqua"/>
          <w:sz w:val="24"/>
          <w:szCs w:val="24"/>
          <w:lang w:val="en-US"/>
        </w:rPr>
        <w:t>and ApoE expression</w:t>
      </w:r>
      <w:r w:rsidR="009359C2" w:rsidRPr="00EF2A4D">
        <w:rPr>
          <w:rFonts w:ascii="Book Antiqua" w:hAnsi="Book Antiqua"/>
          <w:sz w:val="24"/>
          <w:szCs w:val="24"/>
          <w:lang w:val="en-US"/>
        </w:rPr>
        <w:t xml:space="preserve"> are important</w:t>
      </w:r>
      <w:r w:rsidR="001969DD" w:rsidRPr="00EF2A4D">
        <w:rPr>
          <w:rFonts w:ascii="Book Antiqua" w:hAnsi="Book Antiqua"/>
          <w:sz w:val="24"/>
          <w:szCs w:val="24"/>
          <w:lang w:val="en-US"/>
        </w:rPr>
        <w:t xml:space="preserve"> during assembly and release of the viral particle respectively. </w:t>
      </w:r>
      <w:r w:rsidR="004D5176" w:rsidRPr="00EF2A4D">
        <w:rPr>
          <w:rFonts w:ascii="Book Antiqua" w:hAnsi="Book Antiqua"/>
          <w:sz w:val="24"/>
          <w:szCs w:val="24"/>
          <w:lang w:val="en-US"/>
        </w:rPr>
        <w:t xml:space="preserve">In this review, we </w:t>
      </w:r>
      <w:r w:rsidR="003A3D0F" w:rsidRPr="00EF2A4D">
        <w:rPr>
          <w:rFonts w:ascii="Book Antiqua" w:hAnsi="Book Antiqua"/>
          <w:sz w:val="24"/>
          <w:szCs w:val="24"/>
          <w:lang w:val="en-US"/>
        </w:rPr>
        <w:t>focus on</w:t>
      </w:r>
      <w:r w:rsidR="004D5176" w:rsidRPr="00EF2A4D">
        <w:rPr>
          <w:rFonts w:ascii="Book Antiqua" w:hAnsi="Book Antiqua"/>
          <w:sz w:val="24"/>
          <w:szCs w:val="24"/>
          <w:lang w:val="en-US"/>
        </w:rPr>
        <w:t xml:space="preserve"> the interaction of lipid physiology </w:t>
      </w:r>
      <w:r w:rsidR="003A3D0F" w:rsidRPr="00EF2A4D">
        <w:rPr>
          <w:rFonts w:ascii="Book Antiqua" w:hAnsi="Book Antiqua"/>
          <w:sz w:val="24"/>
          <w:szCs w:val="24"/>
          <w:lang w:val="en-US"/>
        </w:rPr>
        <w:t>with</w:t>
      </w:r>
      <w:r w:rsidR="004D5176" w:rsidRPr="00EF2A4D">
        <w:rPr>
          <w:rFonts w:ascii="Book Antiqua" w:hAnsi="Book Antiqua"/>
          <w:sz w:val="24"/>
          <w:szCs w:val="24"/>
          <w:lang w:val="en-US"/>
        </w:rPr>
        <w:t xml:space="preserve"> HCV </w:t>
      </w:r>
      <w:r w:rsidR="003A3D0F" w:rsidRPr="00EF2A4D">
        <w:rPr>
          <w:rFonts w:ascii="Book Antiqua" w:hAnsi="Book Antiqua"/>
          <w:sz w:val="24"/>
          <w:szCs w:val="24"/>
          <w:lang w:val="en-US"/>
        </w:rPr>
        <w:t>virology and to what extent these</w:t>
      </w:r>
      <w:r w:rsidR="004D5176" w:rsidRPr="00EF2A4D">
        <w:rPr>
          <w:rFonts w:ascii="Book Antiqua" w:hAnsi="Book Antiqua"/>
          <w:sz w:val="24"/>
          <w:szCs w:val="24"/>
          <w:lang w:val="en-US"/>
        </w:rPr>
        <w:t xml:space="preserve"> interaction</w:t>
      </w:r>
      <w:r w:rsidR="003A3D0F" w:rsidRPr="00EF2A4D">
        <w:rPr>
          <w:rFonts w:ascii="Book Antiqua" w:hAnsi="Book Antiqua"/>
          <w:sz w:val="24"/>
          <w:szCs w:val="24"/>
          <w:lang w:val="en-US"/>
        </w:rPr>
        <w:t>s</w:t>
      </w:r>
      <w:r w:rsidR="004D5176" w:rsidRPr="00EF2A4D">
        <w:rPr>
          <w:rFonts w:ascii="Book Antiqua" w:hAnsi="Book Antiqua"/>
          <w:sz w:val="24"/>
          <w:szCs w:val="24"/>
          <w:lang w:val="en-US"/>
        </w:rPr>
        <w:t xml:space="preserve"> influence</w:t>
      </w:r>
      <w:r w:rsidR="003A3D0F" w:rsidRPr="00EF2A4D">
        <w:rPr>
          <w:rFonts w:ascii="Book Antiqua" w:hAnsi="Book Antiqua"/>
          <w:sz w:val="24"/>
          <w:szCs w:val="24"/>
          <w:lang w:val="en-US"/>
        </w:rPr>
        <w:t xml:space="preserve"> </w:t>
      </w:r>
      <w:r w:rsidR="00EE214C" w:rsidRPr="00EF2A4D">
        <w:rPr>
          <w:rFonts w:ascii="Book Antiqua" w:hAnsi="Book Antiqua"/>
          <w:sz w:val="24"/>
          <w:szCs w:val="24"/>
          <w:lang w:val="en-US"/>
        </w:rPr>
        <w:t xml:space="preserve">the </w:t>
      </w:r>
      <w:r w:rsidR="003A3D0F" w:rsidRPr="00EF2A4D">
        <w:rPr>
          <w:rFonts w:ascii="Book Antiqua" w:hAnsi="Book Antiqua"/>
          <w:sz w:val="24"/>
          <w:szCs w:val="24"/>
          <w:lang w:val="en-US"/>
        </w:rPr>
        <w:t>antiviral efficac</w:t>
      </w:r>
      <w:r w:rsidR="00EE214C" w:rsidRPr="00EF2A4D">
        <w:rPr>
          <w:rFonts w:ascii="Book Antiqua" w:hAnsi="Book Antiqua"/>
          <w:sz w:val="24"/>
          <w:szCs w:val="24"/>
          <w:lang w:val="en-US"/>
        </w:rPr>
        <w:t>y</w:t>
      </w:r>
      <w:r w:rsidR="004D5176" w:rsidRPr="00EF2A4D">
        <w:rPr>
          <w:rFonts w:ascii="Book Antiqua" w:hAnsi="Book Antiqua"/>
          <w:sz w:val="24"/>
          <w:szCs w:val="24"/>
          <w:lang w:val="en-US"/>
        </w:rPr>
        <w:t xml:space="preserve"> of entry</w:t>
      </w:r>
      <w:r w:rsidR="00E459A6" w:rsidRPr="00EF2A4D">
        <w:rPr>
          <w:rFonts w:ascii="Book Antiqua" w:hAnsi="Book Antiqua"/>
          <w:sz w:val="24"/>
          <w:szCs w:val="24"/>
          <w:lang w:val="en-US"/>
        </w:rPr>
        <w:t xml:space="preserve"> inhibitors, more specifically</w:t>
      </w:r>
      <w:r w:rsidR="004D5176" w:rsidRPr="00EF2A4D">
        <w:rPr>
          <w:rFonts w:ascii="Book Antiqua" w:hAnsi="Book Antiqua"/>
          <w:sz w:val="24"/>
          <w:szCs w:val="24"/>
          <w:lang w:val="en-US"/>
        </w:rPr>
        <w:t xml:space="preserve"> </w:t>
      </w:r>
      <w:r w:rsidR="00E459A6" w:rsidRPr="00EF2A4D">
        <w:rPr>
          <w:rFonts w:ascii="Book Antiqua" w:hAnsi="Book Antiqua"/>
          <w:sz w:val="24"/>
          <w:szCs w:val="24"/>
          <w:lang w:val="en-US"/>
        </w:rPr>
        <w:t xml:space="preserve">neutralizing antibodies targeting either the viral envelope or the </w:t>
      </w:r>
      <w:r w:rsidR="00EE214C" w:rsidRPr="00EF2A4D">
        <w:rPr>
          <w:rFonts w:ascii="Book Antiqua" w:hAnsi="Book Antiqua"/>
          <w:sz w:val="24"/>
          <w:szCs w:val="24"/>
          <w:lang w:val="en-US"/>
        </w:rPr>
        <w:t>cellular</w:t>
      </w:r>
      <w:r w:rsidR="00E459A6" w:rsidRPr="00EF2A4D">
        <w:rPr>
          <w:rFonts w:ascii="Book Antiqua" w:hAnsi="Book Antiqua"/>
          <w:sz w:val="24"/>
          <w:szCs w:val="24"/>
          <w:lang w:val="en-US"/>
        </w:rPr>
        <w:t xml:space="preserve"> </w:t>
      </w:r>
      <w:r w:rsidR="00EE214C" w:rsidRPr="00EF2A4D">
        <w:rPr>
          <w:rFonts w:ascii="Book Antiqua" w:hAnsi="Book Antiqua"/>
          <w:sz w:val="24"/>
          <w:szCs w:val="24"/>
          <w:lang w:val="en-US"/>
        </w:rPr>
        <w:t>(co-)</w:t>
      </w:r>
      <w:r w:rsidR="00E459A6" w:rsidRPr="00EF2A4D">
        <w:rPr>
          <w:rFonts w:ascii="Book Antiqua" w:hAnsi="Book Antiqua"/>
          <w:sz w:val="24"/>
          <w:szCs w:val="24"/>
          <w:lang w:val="en-US"/>
        </w:rPr>
        <w:t xml:space="preserve">receptors used by HCV for its entry. </w:t>
      </w:r>
    </w:p>
    <w:p w14:paraId="2E269644" w14:textId="77777777" w:rsidR="00AA6A19" w:rsidRDefault="00AA6A19" w:rsidP="005B3E13">
      <w:pPr>
        <w:adjustRightInd w:val="0"/>
        <w:snapToGrid w:val="0"/>
        <w:spacing w:after="0" w:line="360" w:lineRule="auto"/>
        <w:jc w:val="both"/>
        <w:rPr>
          <w:rFonts w:ascii="Book Antiqua" w:hAnsi="Book Antiqua"/>
          <w:b/>
          <w:caps/>
          <w:sz w:val="24"/>
          <w:szCs w:val="24"/>
          <w:lang w:eastAsia="zh-CN"/>
        </w:rPr>
      </w:pPr>
    </w:p>
    <w:p w14:paraId="23E48193" w14:textId="77777777" w:rsidR="00820FD3" w:rsidRPr="003629F2" w:rsidRDefault="00820FD3" w:rsidP="005B3E13">
      <w:pPr>
        <w:adjustRightInd w:val="0"/>
        <w:snapToGrid w:val="0"/>
        <w:spacing w:after="0" w:line="360" w:lineRule="auto"/>
        <w:jc w:val="both"/>
        <w:rPr>
          <w:rFonts w:ascii="Book Antiqua" w:hAnsi="Book Antiqua"/>
          <w:caps/>
          <w:sz w:val="24"/>
          <w:szCs w:val="24"/>
          <w:lang w:val="en-US"/>
        </w:rPr>
      </w:pPr>
      <w:r w:rsidRPr="003629F2">
        <w:rPr>
          <w:rFonts w:ascii="Book Antiqua" w:hAnsi="Book Antiqua"/>
          <w:b/>
          <w:caps/>
          <w:sz w:val="24"/>
          <w:szCs w:val="24"/>
        </w:rPr>
        <w:t>Lipids and lipoprotein metabolism</w:t>
      </w:r>
    </w:p>
    <w:p w14:paraId="104BABF6" w14:textId="654D09CD" w:rsidR="00AE7BEE" w:rsidRPr="00EF2A4D" w:rsidRDefault="001C3007" w:rsidP="005B3E13">
      <w:pPr>
        <w:adjustRightInd w:val="0"/>
        <w:snapToGrid w:val="0"/>
        <w:spacing w:after="0" w:line="360" w:lineRule="auto"/>
        <w:jc w:val="both"/>
        <w:rPr>
          <w:rFonts w:ascii="Book Antiqua" w:hAnsi="Book Antiqua"/>
          <w:sz w:val="24"/>
          <w:szCs w:val="24"/>
        </w:rPr>
      </w:pPr>
      <w:r w:rsidRPr="00EF2A4D">
        <w:rPr>
          <w:rFonts w:ascii="Book Antiqua" w:hAnsi="Book Antiqua"/>
          <w:sz w:val="24"/>
          <w:szCs w:val="24"/>
        </w:rPr>
        <w:lastRenderedPageBreak/>
        <w:t>Blood plasma and interstitial fluid represent an aqueous environment wherein hydrophilic interactions predominate. To transport hydrophobic lipids throughout the body these are incorporated into water-soluble aggregates of protein and lipid, known as lipoproteins.</w:t>
      </w:r>
      <w:r w:rsidR="00581D3E" w:rsidRPr="00EF2A4D">
        <w:rPr>
          <w:rFonts w:ascii="Book Antiqua" w:hAnsi="Book Antiqua"/>
          <w:sz w:val="24"/>
          <w:szCs w:val="24"/>
        </w:rPr>
        <w:t xml:space="preserve"> </w:t>
      </w:r>
      <w:r w:rsidR="00AE7BEE" w:rsidRPr="00EF2A4D">
        <w:rPr>
          <w:rFonts w:ascii="Book Antiqua" w:hAnsi="Book Antiqua"/>
          <w:sz w:val="24"/>
          <w:szCs w:val="24"/>
        </w:rPr>
        <w:t>Lipoproteins are defined by their</w:t>
      </w:r>
      <w:r w:rsidR="006C187A" w:rsidRPr="00EF2A4D">
        <w:rPr>
          <w:rFonts w:ascii="Book Antiqua" w:hAnsi="Book Antiqua"/>
          <w:sz w:val="24"/>
          <w:szCs w:val="24"/>
        </w:rPr>
        <w:t xml:space="preserve"> apolipoprotein,</w:t>
      </w:r>
      <w:r w:rsidR="00AE7BEE" w:rsidRPr="00EF2A4D">
        <w:rPr>
          <w:rFonts w:ascii="Book Antiqua" w:hAnsi="Book Antiqua"/>
          <w:sz w:val="24"/>
          <w:szCs w:val="24"/>
        </w:rPr>
        <w:t xml:space="preserve"> cholesterol, triglyceride and phospholipid content and subdivided by their buoyant densities into </w:t>
      </w:r>
      <w:r w:rsidRPr="00EF2A4D">
        <w:rPr>
          <w:rFonts w:ascii="Book Antiqua" w:hAnsi="Book Antiqua"/>
          <w:sz w:val="24"/>
          <w:szCs w:val="24"/>
        </w:rPr>
        <w:t>high, l</w:t>
      </w:r>
      <w:r w:rsidR="00383193" w:rsidRPr="00EF2A4D">
        <w:rPr>
          <w:rFonts w:ascii="Book Antiqua" w:hAnsi="Book Antiqua"/>
          <w:sz w:val="24"/>
          <w:szCs w:val="24"/>
        </w:rPr>
        <w:t xml:space="preserve">ow, </w:t>
      </w:r>
      <w:r w:rsidRPr="00EF2A4D">
        <w:rPr>
          <w:rFonts w:ascii="Book Antiqua" w:hAnsi="Book Antiqua"/>
          <w:sz w:val="24"/>
          <w:szCs w:val="24"/>
        </w:rPr>
        <w:t>intermediate and v</w:t>
      </w:r>
      <w:r w:rsidR="00383193" w:rsidRPr="00EF2A4D">
        <w:rPr>
          <w:rFonts w:ascii="Book Antiqua" w:hAnsi="Book Antiqua"/>
          <w:sz w:val="24"/>
          <w:szCs w:val="24"/>
        </w:rPr>
        <w:t xml:space="preserve">ery </w:t>
      </w:r>
      <w:r w:rsidRPr="00EF2A4D">
        <w:rPr>
          <w:rFonts w:ascii="Book Antiqua" w:hAnsi="Book Antiqua"/>
          <w:sz w:val="24"/>
          <w:szCs w:val="24"/>
        </w:rPr>
        <w:t>l</w:t>
      </w:r>
      <w:r w:rsidR="00383193" w:rsidRPr="00EF2A4D">
        <w:rPr>
          <w:rFonts w:ascii="Book Antiqua" w:hAnsi="Book Antiqua"/>
          <w:sz w:val="24"/>
          <w:szCs w:val="24"/>
        </w:rPr>
        <w:t xml:space="preserve">ow </w:t>
      </w:r>
      <w:r w:rsidRPr="00EF2A4D">
        <w:rPr>
          <w:rFonts w:ascii="Book Antiqua" w:hAnsi="Book Antiqua"/>
          <w:sz w:val="24"/>
          <w:szCs w:val="24"/>
        </w:rPr>
        <w:t>d</w:t>
      </w:r>
      <w:r w:rsidR="00383193" w:rsidRPr="00EF2A4D">
        <w:rPr>
          <w:rFonts w:ascii="Book Antiqua" w:hAnsi="Book Antiqua"/>
          <w:sz w:val="24"/>
          <w:szCs w:val="24"/>
        </w:rPr>
        <w:t xml:space="preserve">ensity </w:t>
      </w:r>
      <w:r w:rsidRPr="00EF2A4D">
        <w:rPr>
          <w:rFonts w:ascii="Book Antiqua" w:hAnsi="Book Antiqua"/>
          <w:sz w:val="24"/>
          <w:szCs w:val="24"/>
        </w:rPr>
        <w:t>l</w:t>
      </w:r>
      <w:r w:rsidR="00383193" w:rsidRPr="00EF2A4D">
        <w:rPr>
          <w:rFonts w:ascii="Book Antiqua" w:hAnsi="Book Antiqua"/>
          <w:sz w:val="24"/>
          <w:szCs w:val="24"/>
        </w:rPr>
        <w:t>ipoproteins (HDL, LDL, IDL and VLDL respectively)</w:t>
      </w:r>
      <w:r w:rsidR="00AE7BEE" w:rsidRPr="00EF2A4D">
        <w:rPr>
          <w:rFonts w:ascii="Book Antiqua" w:hAnsi="Book Antiqua"/>
          <w:sz w:val="24"/>
          <w:szCs w:val="24"/>
        </w:rPr>
        <w:t xml:space="preserve"> and chylomicrons</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Griffin&lt;/Author&gt;&lt;Year&gt;2013&lt;/Year&gt;&lt;RecNum&gt;1834&lt;/RecNum&gt;&lt;DisplayText&gt;&lt;style face="superscript"&gt;[32]&lt;/style&gt;&lt;/DisplayText&gt;&lt;record&gt;&lt;rec-number&gt;1834&lt;/rec-number&gt;&lt;foreign-keys&gt;&lt;key app="EN" db-id="v0xwvedr2tedaqe9z25xav94ddefatxavp05" timestamp="1392311464"&gt;1834&lt;/key&gt;&lt;/foreign-keys&gt;&lt;ref-type name="Journal Article"&gt;17&lt;/ref-type&gt;&lt;contributors&gt;&lt;authors&gt;&lt;author&gt;Griffin, Bruce A.&lt;/author&gt;&lt;/authors&gt;&lt;/contributors&gt;&lt;titles&gt;&lt;title&gt;Lipid metabolism&lt;/title&gt;&lt;secondary-title&gt;Surgery (Oxford)&lt;/secondary-title&gt;&lt;/titles&gt;&lt;periodical&gt;&lt;full-title&gt;Surgery (Oxford)&lt;/full-title&gt;&lt;/periodical&gt;&lt;pages&gt;267-272&lt;/pages&gt;&lt;volume&gt;31&lt;/volume&gt;&lt;number&gt;6&lt;/number&gt;&lt;keywords&gt;&lt;keyword&gt;Cholesterol&lt;/keyword&gt;&lt;keyword&gt;high-density lipoprotein&lt;/keyword&gt;&lt;keyword&gt;lipoproteins&lt;/keyword&gt;&lt;keyword&gt;low-density lipoprotein&lt;/keyword&gt;&lt;keyword&gt;low-density lipoprotein post-prandial lipaemia&lt;/keyword&gt;&lt;keyword&gt;low-density lipoprotein receptor&lt;/keyword&gt;&lt;keyword&gt;phospholipids&lt;/keyword&gt;&lt;keyword&gt;triacylglycerol&lt;/keyword&gt;&lt;/keywords&gt;&lt;dates&gt;&lt;year&gt;2013&lt;/year&gt;&lt;pub-dates&gt;&lt;date&gt;6//&lt;/date&gt;&lt;/pub-dates&gt;&lt;/dates&gt;&lt;isbn&gt;0263-9319&lt;/isbn&gt;&lt;urls&gt;&lt;related-urls&gt;&lt;url&gt;http://www.sciencedirect.com/science/article/pii/S0263931913000859&lt;/url&gt;&lt;/related-urls&gt;&lt;/urls&gt;&lt;electronic-resource-num&gt;http://dx.doi.org/10.1016/j.mpsur.2013.04.006&lt;/electronic-resource-num&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2" w:tooltip="Griffin, 2013 #1834" w:history="1">
        <w:r w:rsidR="000F07FA" w:rsidRPr="00EF2A4D">
          <w:rPr>
            <w:rFonts w:ascii="Book Antiqua" w:hAnsi="Book Antiqua"/>
            <w:noProof/>
            <w:sz w:val="24"/>
            <w:szCs w:val="24"/>
            <w:vertAlign w:val="superscript"/>
          </w:rPr>
          <w:t>3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383193" w:rsidRPr="00EF2A4D">
        <w:rPr>
          <w:rFonts w:ascii="Book Antiqua" w:hAnsi="Book Antiqua"/>
          <w:sz w:val="24"/>
          <w:szCs w:val="24"/>
        </w:rPr>
        <w:t>.</w:t>
      </w:r>
      <w:r w:rsidR="00BA002E" w:rsidRPr="00EF2A4D">
        <w:rPr>
          <w:rFonts w:ascii="Book Antiqua" w:hAnsi="Book Antiqua"/>
          <w:sz w:val="24"/>
          <w:szCs w:val="24"/>
        </w:rPr>
        <w:t xml:space="preserve"> A schematic representation of lipoprotein metabolism can be found in Figure 1.</w:t>
      </w:r>
    </w:p>
    <w:p w14:paraId="64A5F156" w14:textId="3B2A7361" w:rsidR="00581D3E" w:rsidRPr="00375B43" w:rsidRDefault="00074E6D" w:rsidP="005B3E13">
      <w:pPr>
        <w:adjustRightInd w:val="0"/>
        <w:snapToGrid w:val="0"/>
        <w:spacing w:after="0" w:line="360" w:lineRule="auto"/>
        <w:ind w:firstLineChars="100" w:firstLine="240"/>
        <w:jc w:val="both"/>
        <w:rPr>
          <w:rFonts w:ascii="Book Antiqua" w:hAnsi="Book Antiqua"/>
          <w:noProof/>
          <w:sz w:val="24"/>
          <w:szCs w:val="24"/>
          <w:vertAlign w:val="superscript"/>
          <w:lang w:eastAsia="zh-CN"/>
        </w:rPr>
      </w:pPr>
      <w:r w:rsidRPr="00EF2A4D">
        <w:rPr>
          <w:rFonts w:ascii="Book Antiqua" w:hAnsi="Book Antiqua"/>
          <w:sz w:val="24"/>
          <w:szCs w:val="24"/>
        </w:rPr>
        <w:t xml:space="preserve">In the </w:t>
      </w:r>
      <w:r w:rsidR="000C358B" w:rsidRPr="00EF2A4D">
        <w:rPr>
          <w:rFonts w:ascii="Book Antiqua" w:hAnsi="Book Antiqua"/>
          <w:sz w:val="24"/>
          <w:szCs w:val="24"/>
        </w:rPr>
        <w:t>enterocyte</w:t>
      </w:r>
      <w:r w:rsidRPr="00EF2A4D">
        <w:rPr>
          <w:rFonts w:ascii="Book Antiqua" w:hAnsi="Book Antiqua"/>
          <w:sz w:val="24"/>
          <w:szCs w:val="24"/>
        </w:rPr>
        <w:t xml:space="preserve">, absorbed </w:t>
      </w:r>
      <w:r w:rsidR="00B12D98" w:rsidRPr="00EF2A4D">
        <w:rPr>
          <w:rFonts w:ascii="Book Antiqua" w:hAnsi="Book Antiqua"/>
          <w:sz w:val="24"/>
          <w:szCs w:val="24"/>
        </w:rPr>
        <w:t>d</w:t>
      </w:r>
      <w:r w:rsidRPr="00EF2A4D">
        <w:rPr>
          <w:rFonts w:ascii="Book Antiqua" w:hAnsi="Book Antiqua"/>
          <w:sz w:val="24"/>
          <w:szCs w:val="24"/>
        </w:rPr>
        <w:t xml:space="preserve">ietary </w:t>
      </w:r>
      <w:r w:rsidR="000C358B" w:rsidRPr="00EF2A4D">
        <w:rPr>
          <w:rFonts w:ascii="Book Antiqua" w:hAnsi="Book Antiqua"/>
          <w:sz w:val="24"/>
          <w:szCs w:val="24"/>
        </w:rPr>
        <w:t xml:space="preserve">lipids are re-esterified to </w:t>
      </w:r>
      <w:r w:rsidRPr="0041763D">
        <w:rPr>
          <w:rFonts w:ascii="Book Antiqua" w:hAnsi="Book Antiqua"/>
          <w:sz w:val="24"/>
          <w:szCs w:val="24"/>
        </w:rPr>
        <w:t>triglycerides</w:t>
      </w:r>
      <w:r w:rsidRPr="00EF2A4D">
        <w:rPr>
          <w:rFonts w:ascii="Book Antiqua" w:hAnsi="Book Antiqua"/>
          <w:sz w:val="24"/>
          <w:szCs w:val="24"/>
        </w:rPr>
        <w:t xml:space="preserve"> (TG)</w:t>
      </w:r>
      <w:r w:rsidR="000C358B" w:rsidRPr="00EF2A4D">
        <w:rPr>
          <w:rFonts w:ascii="Book Antiqua" w:hAnsi="Book Antiqua"/>
          <w:sz w:val="24"/>
          <w:szCs w:val="24"/>
        </w:rPr>
        <w:t>,</w:t>
      </w:r>
      <w:r w:rsidRPr="00EF2A4D">
        <w:rPr>
          <w:rFonts w:ascii="Book Antiqua" w:hAnsi="Book Antiqua"/>
          <w:sz w:val="24"/>
          <w:szCs w:val="24"/>
        </w:rPr>
        <w:t xml:space="preserve"> </w:t>
      </w:r>
      <w:r w:rsidR="000C358B" w:rsidRPr="00EF2A4D">
        <w:rPr>
          <w:rFonts w:ascii="Book Antiqua" w:hAnsi="Book Antiqua"/>
          <w:sz w:val="24"/>
          <w:szCs w:val="24"/>
        </w:rPr>
        <w:t xml:space="preserve">cholesteryl esters and phospholipids </w:t>
      </w:r>
      <w:r w:rsidRPr="00EF2A4D">
        <w:rPr>
          <w:rFonts w:ascii="Book Antiqua" w:hAnsi="Book Antiqua"/>
          <w:sz w:val="24"/>
          <w:szCs w:val="24"/>
        </w:rPr>
        <w:t>that, together with fat</w:t>
      </w:r>
      <w:r w:rsidR="002C60BF" w:rsidRPr="00EF2A4D">
        <w:rPr>
          <w:rFonts w:ascii="Book Antiqua" w:hAnsi="Book Antiqua"/>
          <w:sz w:val="24"/>
          <w:szCs w:val="24"/>
        </w:rPr>
        <w:t>-</w:t>
      </w:r>
      <w:r w:rsidRPr="00EF2A4D">
        <w:rPr>
          <w:rFonts w:ascii="Book Antiqua" w:hAnsi="Book Antiqua"/>
          <w:sz w:val="24"/>
          <w:szCs w:val="24"/>
        </w:rPr>
        <w:t xml:space="preserve">soluble vitamins, </w:t>
      </w:r>
      <w:r w:rsidR="00AB129E" w:rsidRPr="00EF2A4D">
        <w:rPr>
          <w:rFonts w:ascii="Book Antiqua" w:hAnsi="Book Antiqua"/>
          <w:sz w:val="24"/>
          <w:szCs w:val="24"/>
        </w:rPr>
        <w:t xml:space="preserve">are </w:t>
      </w:r>
      <w:r w:rsidR="00216A1D" w:rsidRPr="00EF2A4D">
        <w:rPr>
          <w:rFonts w:ascii="Book Antiqua" w:hAnsi="Book Antiqua"/>
          <w:sz w:val="24"/>
          <w:szCs w:val="24"/>
        </w:rPr>
        <w:t>assembled</w:t>
      </w:r>
      <w:r w:rsidR="00AB129E" w:rsidRPr="00EF2A4D">
        <w:rPr>
          <w:rFonts w:ascii="Book Antiqua" w:hAnsi="Book Antiqua"/>
          <w:sz w:val="24"/>
          <w:szCs w:val="24"/>
        </w:rPr>
        <w:t xml:space="preserve"> and secreted into </w:t>
      </w:r>
      <w:r w:rsidR="00B12D98" w:rsidRPr="00EF2A4D">
        <w:rPr>
          <w:rFonts w:ascii="Book Antiqua" w:hAnsi="Book Antiqua"/>
          <w:sz w:val="24"/>
          <w:szCs w:val="24"/>
        </w:rPr>
        <w:t>the bloodstream as TG- and ApoB</w:t>
      </w:r>
      <w:r w:rsidR="000530D5" w:rsidRPr="00EF2A4D">
        <w:rPr>
          <w:rFonts w:ascii="Book Antiqua" w:hAnsi="Book Antiqua"/>
          <w:sz w:val="24"/>
          <w:szCs w:val="24"/>
        </w:rPr>
        <w:t>48</w:t>
      </w:r>
      <w:r w:rsidR="00B12D98" w:rsidRPr="00EF2A4D">
        <w:rPr>
          <w:rFonts w:ascii="Book Antiqua" w:hAnsi="Book Antiqua"/>
          <w:sz w:val="24"/>
          <w:szCs w:val="24"/>
        </w:rPr>
        <w:t xml:space="preserve">-rich </w:t>
      </w:r>
      <w:r w:rsidR="00B12D98" w:rsidRPr="0041763D">
        <w:rPr>
          <w:rFonts w:ascii="Book Antiqua" w:hAnsi="Book Antiqua"/>
          <w:sz w:val="24"/>
          <w:szCs w:val="24"/>
        </w:rPr>
        <w:t xml:space="preserve">chylomicrons. </w:t>
      </w:r>
      <w:r w:rsidR="00B12D98" w:rsidRPr="00EF2A4D">
        <w:rPr>
          <w:rFonts w:ascii="Book Antiqua" w:hAnsi="Book Antiqua"/>
          <w:sz w:val="24"/>
          <w:szCs w:val="24"/>
        </w:rPr>
        <w:t>In contrast, endogenously synthesized</w:t>
      </w:r>
      <w:r w:rsidR="00F373B2" w:rsidRPr="00EF2A4D">
        <w:rPr>
          <w:rFonts w:ascii="Book Antiqua" w:hAnsi="Book Antiqua"/>
          <w:sz w:val="24"/>
          <w:szCs w:val="24"/>
        </w:rPr>
        <w:t xml:space="preserve"> </w:t>
      </w:r>
      <w:r w:rsidR="000C358B" w:rsidRPr="00EF2A4D">
        <w:rPr>
          <w:rFonts w:ascii="Book Antiqua" w:hAnsi="Book Antiqua"/>
          <w:sz w:val="24"/>
          <w:szCs w:val="24"/>
        </w:rPr>
        <w:t xml:space="preserve">lipids </w:t>
      </w:r>
      <w:r w:rsidR="0031726F" w:rsidRPr="00EF2A4D">
        <w:rPr>
          <w:rFonts w:ascii="Book Antiqua" w:hAnsi="Book Antiqua"/>
          <w:sz w:val="24"/>
          <w:szCs w:val="24"/>
        </w:rPr>
        <w:t>are</w:t>
      </w:r>
      <w:r w:rsidR="00B12D98" w:rsidRPr="00EF2A4D">
        <w:rPr>
          <w:rFonts w:ascii="Book Antiqua" w:hAnsi="Book Antiqua"/>
          <w:sz w:val="24"/>
          <w:szCs w:val="24"/>
        </w:rPr>
        <w:t xml:space="preserve"> secreted by the liver </w:t>
      </w:r>
      <w:r w:rsidR="0031726F" w:rsidRPr="00EF2A4D">
        <w:rPr>
          <w:rFonts w:ascii="Book Antiqua" w:hAnsi="Book Antiqua"/>
          <w:sz w:val="24"/>
          <w:szCs w:val="24"/>
        </w:rPr>
        <w:t>in</w:t>
      </w:r>
      <w:r w:rsidR="00B12D98" w:rsidRPr="00EF2A4D">
        <w:rPr>
          <w:rFonts w:ascii="Book Antiqua" w:hAnsi="Book Antiqua"/>
          <w:sz w:val="24"/>
          <w:szCs w:val="24"/>
        </w:rPr>
        <w:t xml:space="preserve"> </w:t>
      </w:r>
      <w:r w:rsidR="00B12D98" w:rsidRPr="00EF2A4D">
        <w:rPr>
          <w:rFonts w:ascii="Book Antiqua" w:hAnsi="Book Antiqua"/>
          <w:b/>
          <w:sz w:val="24"/>
          <w:szCs w:val="24"/>
        </w:rPr>
        <w:t>VLDL</w:t>
      </w:r>
      <w:r w:rsidR="00B12D98" w:rsidRPr="00EF2A4D">
        <w:rPr>
          <w:rFonts w:ascii="Book Antiqua" w:hAnsi="Book Antiqua"/>
          <w:sz w:val="24"/>
          <w:szCs w:val="24"/>
        </w:rPr>
        <w:t xml:space="preserve"> particles</w:t>
      </w:r>
      <w:r w:rsidR="000530D5" w:rsidRPr="00EF2A4D">
        <w:rPr>
          <w:rFonts w:ascii="Book Antiqua" w:hAnsi="Book Antiqua"/>
          <w:sz w:val="24"/>
          <w:szCs w:val="24"/>
        </w:rPr>
        <w:t xml:space="preserve"> containing ApoB100</w:t>
      </w:r>
      <w:r w:rsidR="00B12D98" w:rsidRPr="00EF2A4D">
        <w:rPr>
          <w:rFonts w:ascii="Book Antiqua" w:hAnsi="Book Antiqua"/>
          <w:sz w:val="24"/>
          <w:szCs w:val="24"/>
        </w:rPr>
        <w:t>.</w:t>
      </w:r>
      <w:r w:rsidR="006B144B" w:rsidRPr="00EF2A4D">
        <w:rPr>
          <w:rFonts w:ascii="Book Antiqua" w:hAnsi="Book Antiqua"/>
          <w:sz w:val="24"/>
          <w:szCs w:val="24"/>
        </w:rPr>
        <w:t xml:space="preserve"> Both</w:t>
      </w:r>
      <w:r w:rsidR="004A078F" w:rsidRPr="00EF2A4D">
        <w:rPr>
          <w:rFonts w:ascii="Book Antiqua" w:hAnsi="Book Antiqua"/>
          <w:sz w:val="24"/>
          <w:szCs w:val="24"/>
        </w:rPr>
        <w:t xml:space="preserve"> these ApoB-containing</w:t>
      </w:r>
      <w:r w:rsidR="006B144B" w:rsidRPr="00EF2A4D">
        <w:rPr>
          <w:rFonts w:ascii="Book Antiqua" w:hAnsi="Book Antiqua"/>
          <w:sz w:val="24"/>
          <w:szCs w:val="24"/>
        </w:rPr>
        <w:t xml:space="preserve"> lipoproteins</w:t>
      </w:r>
      <w:r w:rsidR="00F373B2" w:rsidRPr="00EF2A4D">
        <w:rPr>
          <w:rFonts w:ascii="Book Antiqua" w:hAnsi="Book Antiqua"/>
          <w:sz w:val="24"/>
          <w:szCs w:val="24"/>
        </w:rPr>
        <w:t xml:space="preserve"> are involved in the lipid delivery pathway and therefore</w:t>
      </w:r>
      <w:r w:rsidR="006B144B" w:rsidRPr="00EF2A4D">
        <w:rPr>
          <w:rFonts w:ascii="Book Antiqua" w:hAnsi="Book Antiqua"/>
          <w:sz w:val="24"/>
          <w:szCs w:val="24"/>
        </w:rPr>
        <w:t xml:space="preserve"> circulate </w:t>
      </w:r>
      <w:r w:rsidR="0033596F" w:rsidRPr="00EF2A4D">
        <w:rPr>
          <w:rFonts w:ascii="Book Antiqua" w:hAnsi="Book Antiqua"/>
          <w:sz w:val="24"/>
          <w:szCs w:val="24"/>
        </w:rPr>
        <w:t xml:space="preserve">in </w:t>
      </w:r>
      <w:r w:rsidR="006B144B" w:rsidRPr="00EF2A4D">
        <w:rPr>
          <w:rFonts w:ascii="Book Antiqua" w:hAnsi="Book Antiqua"/>
          <w:sz w:val="24"/>
          <w:szCs w:val="24"/>
        </w:rPr>
        <w:t xml:space="preserve">the blood in order to distribute </w:t>
      </w:r>
      <w:r w:rsidR="000C358B" w:rsidRPr="00EF2A4D">
        <w:rPr>
          <w:rFonts w:ascii="Book Antiqua" w:hAnsi="Book Antiqua"/>
          <w:sz w:val="24"/>
          <w:szCs w:val="24"/>
        </w:rPr>
        <w:t>lipids</w:t>
      </w:r>
      <w:r w:rsidR="00F373B2" w:rsidRPr="00EF2A4D">
        <w:rPr>
          <w:rFonts w:ascii="Book Antiqua" w:hAnsi="Book Antiqua"/>
          <w:sz w:val="24"/>
          <w:szCs w:val="24"/>
        </w:rPr>
        <w:t xml:space="preserve"> </w:t>
      </w:r>
      <w:r w:rsidR="006B144B" w:rsidRPr="00EF2A4D">
        <w:rPr>
          <w:rFonts w:ascii="Book Antiqua" w:hAnsi="Book Antiqua"/>
          <w:sz w:val="24"/>
          <w:szCs w:val="24"/>
        </w:rPr>
        <w:t>to peripheral and specific targe</w:t>
      </w:r>
      <w:r w:rsidR="00F373B2" w:rsidRPr="00EF2A4D">
        <w:rPr>
          <w:rFonts w:ascii="Book Antiqua" w:hAnsi="Book Antiqua"/>
          <w:sz w:val="24"/>
          <w:szCs w:val="24"/>
        </w:rPr>
        <w:t xml:space="preserve">t tissues. This </w:t>
      </w:r>
      <w:r w:rsidR="006B144B" w:rsidRPr="00EF2A4D">
        <w:rPr>
          <w:rFonts w:ascii="Book Antiqua" w:hAnsi="Book Antiqua"/>
          <w:sz w:val="24"/>
          <w:szCs w:val="24"/>
        </w:rPr>
        <w:t xml:space="preserve">process </w:t>
      </w:r>
      <w:r w:rsidR="00F373B2" w:rsidRPr="00EF2A4D">
        <w:rPr>
          <w:rFonts w:ascii="Book Antiqua" w:hAnsi="Book Antiqua"/>
          <w:sz w:val="24"/>
          <w:szCs w:val="24"/>
        </w:rPr>
        <w:t xml:space="preserve">is </w:t>
      </w:r>
      <w:r w:rsidR="006B144B" w:rsidRPr="00EF2A4D">
        <w:rPr>
          <w:rFonts w:ascii="Book Antiqua" w:hAnsi="Book Antiqua"/>
          <w:sz w:val="24"/>
          <w:szCs w:val="24"/>
        </w:rPr>
        <w:t xml:space="preserve">controlled by </w:t>
      </w:r>
      <w:r w:rsidR="002C60BF" w:rsidRPr="00EF2A4D">
        <w:rPr>
          <w:rFonts w:ascii="Book Antiqua" w:hAnsi="Book Antiqua"/>
          <w:sz w:val="24"/>
          <w:szCs w:val="24"/>
        </w:rPr>
        <w:t xml:space="preserve">the </w:t>
      </w:r>
      <w:r w:rsidR="006B144B" w:rsidRPr="00EF2A4D">
        <w:rPr>
          <w:rFonts w:ascii="Book Antiqua" w:hAnsi="Book Antiqua"/>
          <w:sz w:val="24"/>
          <w:szCs w:val="24"/>
        </w:rPr>
        <w:t xml:space="preserve">apolipoproteins present in these particles </w:t>
      </w:r>
      <w:r w:rsidR="006C187A" w:rsidRPr="00EF2A4D">
        <w:rPr>
          <w:rFonts w:ascii="Book Antiqua" w:hAnsi="Book Antiqua"/>
          <w:sz w:val="24"/>
          <w:szCs w:val="24"/>
        </w:rPr>
        <w:t>that</w:t>
      </w:r>
      <w:r w:rsidR="006B144B" w:rsidRPr="00EF2A4D">
        <w:rPr>
          <w:rFonts w:ascii="Book Antiqua" w:hAnsi="Book Antiqua"/>
          <w:sz w:val="24"/>
          <w:szCs w:val="24"/>
        </w:rPr>
        <w:t xml:space="preserve"> act as receptor ligands o</w:t>
      </w:r>
      <w:r w:rsidR="004A078F" w:rsidRPr="00EF2A4D">
        <w:rPr>
          <w:rFonts w:ascii="Book Antiqua" w:hAnsi="Book Antiqua"/>
          <w:sz w:val="24"/>
          <w:szCs w:val="24"/>
        </w:rPr>
        <w:t>r</w:t>
      </w:r>
      <w:r w:rsidR="006B144B" w:rsidRPr="00EF2A4D">
        <w:rPr>
          <w:rFonts w:ascii="Book Antiqua" w:hAnsi="Book Antiqua"/>
          <w:sz w:val="24"/>
          <w:szCs w:val="24"/>
        </w:rPr>
        <w:t xml:space="preserve"> </w:t>
      </w:r>
      <w:r w:rsidR="006C187A" w:rsidRPr="00EF2A4D">
        <w:rPr>
          <w:rFonts w:ascii="Book Antiqua" w:hAnsi="Book Antiqua"/>
          <w:sz w:val="24"/>
          <w:szCs w:val="24"/>
        </w:rPr>
        <w:t>enzyme cofactors.</w:t>
      </w:r>
      <w:r w:rsidR="00F0486B" w:rsidRPr="00EF2A4D">
        <w:rPr>
          <w:rFonts w:ascii="Book Antiqua" w:hAnsi="Book Antiqua"/>
          <w:sz w:val="24"/>
          <w:szCs w:val="24"/>
        </w:rPr>
        <w:t xml:space="preserve"> </w:t>
      </w:r>
      <w:r w:rsidR="00EE0E43" w:rsidRPr="00EF2A4D">
        <w:rPr>
          <w:rFonts w:ascii="Book Antiqua" w:hAnsi="Book Antiqua"/>
          <w:sz w:val="24"/>
          <w:szCs w:val="24"/>
        </w:rPr>
        <w:t>ApoC</w:t>
      </w:r>
      <w:r w:rsidR="000C358B" w:rsidRPr="00EF2A4D">
        <w:rPr>
          <w:rFonts w:ascii="Book Antiqua" w:hAnsi="Book Antiqua"/>
          <w:sz w:val="24"/>
          <w:szCs w:val="24"/>
        </w:rPr>
        <w:t>II</w:t>
      </w:r>
      <w:r w:rsidR="00EE0E43" w:rsidRPr="00EF2A4D">
        <w:rPr>
          <w:rFonts w:ascii="Book Antiqua" w:hAnsi="Book Antiqua"/>
          <w:sz w:val="24"/>
          <w:szCs w:val="24"/>
        </w:rPr>
        <w:t xml:space="preserve"> for example acts as a cofactor for </w:t>
      </w:r>
      <w:r w:rsidR="00875B31" w:rsidRPr="00EF2A4D">
        <w:rPr>
          <w:rFonts w:ascii="Book Antiqua" w:hAnsi="Book Antiqua"/>
          <w:sz w:val="24"/>
          <w:szCs w:val="24"/>
        </w:rPr>
        <w:t>l</w:t>
      </w:r>
      <w:r w:rsidR="00EE0E43" w:rsidRPr="00EF2A4D">
        <w:rPr>
          <w:rFonts w:ascii="Book Antiqua" w:hAnsi="Book Antiqua"/>
          <w:sz w:val="24"/>
          <w:szCs w:val="24"/>
        </w:rPr>
        <w:t>ipoprotein</w:t>
      </w:r>
      <w:r w:rsidR="006C187A" w:rsidRPr="00EF2A4D">
        <w:rPr>
          <w:rFonts w:ascii="Book Antiqua" w:hAnsi="Book Antiqua"/>
          <w:sz w:val="24"/>
          <w:szCs w:val="24"/>
        </w:rPr>
        <w:t xml:space="preserve"> lipases</w:t>
      </w:r>
      <w:r w:rsidR="00EE0E43" w:rsidRPr="00EF2A4D">
        <w:rPr>
          <w:rFonts w:ascii="Book Antiqua" w:hAnsi="Book Antiqua"/>
          <w:sz w:val="24"/>
          <w:szCs w:val="24"/>
        </w:rPr>
        <w:t xml:space="preserve"> (LPL)</w:t>
      </w:r>
      <w:r w:rsidR="002C60BF" w:rsidRPr="00EF2A4D">
        <w:rPr>
          <w:rFonts w:ascii="Book Antiqua" w:hAnsi="Book Antiqua"/>
          <w:sz w:val="24"/>
          <w:szCs w:val="24"/>
        </w:rPr>
        <w:t xml:space="preserve">, which </w:t>
      </w:r>
      <w:r w:rsidR="006C187A" w:rsidRPr="00EF2A4D">
        <w:rPr>
          <w:rFonts w:ascii="Book Antiqua" w:hAnsi="Book Antiqua"/>
          <w:sz w:val="24"/>
          <w:szCs w:val="24"/>
        </w:rPr>
        <w:t>catalyze</w:t>
      </w:r>
      <w:r w:rsidR="00A47398" w:rsidRPr="00EF2A4D">
        <w:rPr>
          <w:rFonts w:ascii="Book Antiqua" w:hAnsi="Book Antiqua"/>
          <w:sz w:val="24"/>
          <w:szCs w:val="24"/>
        </w:rPr>
        <w:t>s</w:t>
      </w:r>
      <w:r w:rsidR="006C187A" w:rsidRPr="00EF2A4D">
        <w:rPr>
          <w:rFonts w:ascii="Book Antiqua" w:hAnsi="Book Antiqua"/>
          <w:sz w:val="24"/>
          <w:szCs w:val="24"/>
        </w:rPr>
        <w:t xml:space="preserve"> the hydrolysis of TG in</w:t>
      </w:r>
      <w:r w:rsidR="002C60BF" w:rsidRPr="00EF2A4D">
        <w:rPr>
          <w:rFonts w:ascii="Book Antiqua" w:hAnsi="Book Antiqua"/>
          <w:sz w:val="24"/>
          <w:szCs w:val="24"/>
        </w:rPr>
        <w:t>to</w:t>
      </w:r>
      <w:r w:rsidR="006C187A" w:rsidRPr="00EF2A4D">
        <w:rPr>
          <w:rFonts w:ascii="Book Antiqua" w:hAnsi="Book Antiqua"/>
          <w:sz w:val="24"/>
          <w:szCs w:val="24"/>
        </w:rPr>
        <w:t xml:space="preserve"> 2-monoacylglycerol and free or non</w:t>
      </w:r>
      <w:r w:rsidR="002C60BF" w:rsidRPr="00EF2A4D">
        <w:rPr>
          <w:rFonts w:ascii="Book Antiqua" w:hAnsi="Book Antiqua"/>
          <w:sz w:val="24"/>
          <w:szCs w:val="24"/>
        </w:rPr>
        <w:t>-</w:t>
      </w:r>
      <w:r w:rsidR="006C187A" w:rsidRPr="00EF2A4D">
        <w:rPr>
          <w:rFonts w:ascii="Book Antiqua" w:hAnsi="Book Antiqua"/>
          <w:sz w:val="24"/>
          <w:szCs w:val="24"/>
        </w:rPr>
        <w:t xml:space="preserve">esterified fatty acids </w:t>
      </w:r>
      <w:r w:rsidR="00784DA1" w:rsidRPr="00EF2A4D">
        <w:rPr>
          <w:rFonts w:ascii="Book Antiqua" w:hAnsi="Book Antiqua"/>
          <w:sz w:val="24"/>
          <w:szCs w:val="24"/>
        </w:rPr>
        <w:t xml:space="preserve">for tissue </w:t>
      </w:r>
      <w:r w:rsidR="00EE0E43" w:rsidRPr="00EF2A4D">
        <w:rPr>
          <w:rFonts w:ascii="Book Antiqua" w:hAnsi="Book Antiqua"/>
          <w:sz w:val="24"/>
          <w:szCs w:val="24"/>
        </w:rPr>
        <w:t>utiliz</w:t>
      </w:r>
      <w:r w:rsidR="00784DA1" w:rsidRPr="00EF2A4D">
        <w:rPr>
          <w:rFonts w:ascii="Book Antiqua" w:hAnsi="Book Antiqua"/>
          <w:sz w:val="24"/>
          <w:szCs w:val="24"/>
        </w:rPr>
        <w:t>ation as an energy source, for energy storage and thermoregulation in</w:t>
      </w:r>
      <w:r w:rsidR="006B5B0C" w:rsidRPr="00EF2A4D">
        <w:rPr>
          <w:rFonts w:ascii="Book Antiqua" w:hAnsi="Book Antiqua"/>
          <w:sz w:val="24"/>
          <w:szCs w:val="24"/>
        </w:rPr>
        <w:t xml:space="preserve"> specialized tissues such as muscles</w:t>
      </w:r>
      <w:r w:rsidR="00784DA1" w:rsidRPr="00EF2A4D">
        <w:rPr>
          <w:rFonts w:ascii="Book Antiqua" w:hAnsi="Book Antiqua"/>
          <w:sz w:val="24"/>
          <w:szCs w:val="24"/>
        </w:rPr>
        <w:t xml:space="preserve">, white and brown adipose tissues respectively. The physiological site of action </w:t>
      </w:r>
      <w:r w:rsidR="002C60BF" w:rsidRPr="00EF2A4D">
        <w:rPr>
          <w:rFonts w:ascii="Book Antiqua" w:hAnsi="Book Antiqua"/>
          <w:sz w:val="24"/>
          <w:szCs w:val="24"/>
        </w:rPr>
        <w:t xml:space="preserve">of the lipase </w:t>
      </w:r>
      <w:r w:rsidR="00784DA1" w:rsidRPr="00EF2A4D">
        <w:rPr>
          <w:rFonts w:ascii="Book Antiqua" w:hAnsi="Book Antiqua"/>
          <w:sz w:val="24"/>
          <w:szCs w:val="24"/>
        </w:rPr>
        <w:t>is located at the luminal surface of the capillary endothelial cells, because T</w:t>
      </w:r>
      <w:r w:rsidR="00581D3E" w:rsidRPr="00EF2A4D">
        <w:rPr>
          <w:rFonts w:ascii="Book Antiqua" w:hAnsi="Book Antiqua"/>
          <w:sz w:val="24"/>
          <w:szCs w:val="24"/>
        </w:rPr>
        <w:t>G-rich lipoprotein particles are too large to cross the capillary endothelium in most tissues</w:t>
      </w:r>
      <w:r w:rsidR="00784DA1" w:rsidRPr="00EF2A4D">
        <w:rPr>
          <w:rFonts w:ascii="Book Antiqua" w:hAnsi="Book Antiqua"/>
          <w:sz w:val="24"/>
          <w:szCs w:val="24"/>
        </w:rPr>
        <w:t>. The enzyme i</w:t>
      </w:r>
      <w:r w:rsidR="00581D3E" w:rsidRPr="00EF2A4D">
        <w:rPr>
          <w:rFonts w:ascii="Book Antiqua" w:hAnsi="Book Antiqua"/>
          <w:sz w:val="24"/>
          <w:szCs w:val="24"/>
        </w:rPr>
        <w:t xml:space="preserve">s attached </w:t>
      </w:r>
      <w:r w:rsidR="00784DA1" w:rsidRPr="00EF2A4D">
        <w:rPr>
          <w:rFonts w:ascii="Book Antiqua" w:hAnsi="Book Antiqua"/>
          <w:sz w:val="24"/>
          <w:szCs w:val="24"/>
        </w:rPr>
        <w:t xml:space="preserve">to the endothelium </w:t>
      </w:r>
      <w:r w:rsidR="00581D3E" w:rsidRPr="00795779">
        <w:rPr>
          <w:rFonts w:ascii="Book Antiqua" w:hAnsi="Book Antiqua"/>
          <w:i/>
          <w:sz w:val="24"/>
          <w:szCs w:val="24"/>
        </w:rPr>
        <w:t>via</w:t>
      </w:r>
      <w:r w:rsidR="00581D3E" w:rsidRPr="00EF2A4D">
        <w:rPr>
          <w:rFonts w:ascii="Book Antiqua" w:hAnsi="Book Antiqua"/>
          <w:sz w:val="24"/>
          <w:szCs w:val="24"/>
        </w:rPr>
        <w:t xml:space="preserve"> highly charged, membrane</w:t>
      </w:r>
      <w:r w:rsidR="00A47398" w:rsidRPr="00EF2A4D">
        <w:rPr>
          <w:rFonts w:ascii="Book Antiqua" w:hAnsi="Book Antiqua"/>
          <w:sz w:val="24"/>
          <w:szCs w:val="24"/>
        </w:rPr>
        <w:t>-</w:t>
      </w:r>
      <w:r w:rsidR="00581D3E" w:rsidRPr="00EF2A4D">
        <w:rPr>
          <w:rFonts w:ascii="Book Antiqua" w:hAnsi="Book Antiqua"/>
          <w:sz w:val="24"/>
          <w:szCs w:val="24"/>
        </w:rPr>
        <w:t>bound chains of hepara</w:t>
      </w:r>
      <w:r w:rsidR="005C727B" w:rsidRPr="00EF2A4D">
        <w:rPr>
          <w:rFonts w:ascii="Book Antiqua" w:hAnsi="Book Antiqua"/>
          <w:sz w:val="24"/>
          <w:szCs w:val="24"/>
        </w:rPr>
        <w:t>n sulphate-proteoglycans (HSPG).</w:t>
      </w:r>
      <w:r w:rsidR="00BA002E" w:rsidRPr="00EF2A4D">
        <w:rPr>
          <w:rFonts w:ascii="Book Antiqua" w:hAnsi="Book Antiqua"/>
          <w:i/>
          <w:sz w:val="24"/>
          <w:szCs w:val="24"/>
        </w:rPr>
        <w:t xml:space="preserve"> </w:t>
      </w:r>
      <w:r w:rsidR="004A078F" w:rsidRPr="00EF2A4D">
        <w:rPr>
          <w:rFonts w:ascii="Book Antiqua" w:hAnsi="Book Antiqua"/>
          <w:sz w:val="24"/>
          <w:szCs w:val="24"/>
        </w:rPr>
        <w:t>ApoB-containing lipoproteins acquire</w:t>
      </w:r>
      <w:r w:rsidR="00EE0E43" w:rsidRPr="00EF2A4D">
        <w:rPr>
          <w:rFonts w:ascii="Book Antiqua" w:hAnsi="Book Antiqua"/>
          <w:sz w:val="24"/>
          <w:szCs w:val="24"/>
        </w:rPr>
        <w:t xml:space="preserve"> ApoC</w:t>
      </w:r>
      <w:r w:rsidR="000C358B" w:rsidRPr="00EF2A4D">
        <w:rPr>
          <w:rFonts w:ascii="Book Antiqua" w:hAnsi="Book Antiqua"/>
          <w:sz w:val="24"/>
          <w:szCs w:val="24"/>
        </w:rPr>
        <w:t>II</w:t>
      </w:r>
      <w:r w:rsidR="00EE0E43" w:rsidRPr="00EF2A4D">
        <w:rPr>
          <w:rFonts w:ascii="Book Antiqua" w:hAnsi="Book Antiqua"/>
          <w:sz w:val="24"/>
          <w:szCs w:val="24"/>
        </w:rPr>
        <w:t xml:space="preserve"> and ApoE in circulation</w:t>
      </w:r>
      <w:r w:rsidR="004A078F" w:rsidRPr="00EF2A4D">
        <w:rPr>
          <w:rFonts w:ascii="Book Antiqua" w:hAnsi="Book Antiqua"/>
          <w:sz w:val="24"/>
          <w:szCs w:val="24"/>
        </w:rPr>
        <w:t xml:space="preserve">, immediately after secretion or </w:t>
      </w:r>
      <w:r w:rsidR="006C0DB4" w:rsidRPr="00EF2A4D">
        <w:rPr>
          <w:rFonts w:ascii="Book Antiqua" w:hAnsi="Book Antiqua"/>
          <w:sz w:val="24"/>
          <w:szCs w:val="24"/>
        </w:rPr>
        <w:t xml:space="preserve">due to protein exchange with </w:t>
      </w:r>
      <w:r w:rsidR="004A078F" w:rsidRPr="00EF2A4D">
        <w:rPr>
          <w:rFonts w:ascii="Book Antiqua" w:hAnsi="Book Antiqua"/>
          <w:sz w:val="24"/>
          <w:szCs w:val="24"/>
        </w:rPr>
        <w:t>HDL. C</w:t>
      </w:r>
      <w:r w:rsidR="00EE0E43" w:rsidRPr="00EF2A4D">
        <w:rPr>
          <w:rFonts w:ascii="Book Antiqua" w:hAnsi="Book Antiqua"/>
          <w:sz w:val="24"/>
          <w:szCs w:val="24"/>
        </w:rPr>
        <w:t>hylomicron</w:t>
      </w:r>
      <w:r w:rsidR="004A078F" w:rsidRPr="00EF2A4D">
        <w:rPr>
          <w:rFonts w:ascii="Book Antiqua" w:hAnsi="Book Antiqua"/>
          <w:sz w:val="24"/>
          <w:szCs w:val="24"/>
        </w:rPr>
        <w:t xml:space="preserve"> TG can then be </w:t>
      </w:r>
      <w:r w:rsidR="00EE0E43" w:rsidRPr="00EF2A4D">
        <w:rPr>
          <w:rFonts w:ascii="Book Antiqua" w:hAnsi="Book Antiqua"/>
          <w:sz w:val="24"/>
          <w:szCs w:val="24"/>
        </w:rPr>
        <w:t>hydrolyzed into free fatty acids by LPL, leading to the formation of smaller chylomicron remnants, which are taken up by the liver via</w:t>
      </w:r>
      <w:r w:rsidR="00F0486B" w:rsidRPr="00EF2A4D">
        <w:rPr>
          <w:rFonts w:ascii="Book Antiqua" w:hAnsi="Book Antiqua"/>
          <w:sz w:val="24"/>
          <w:szCs w:val="24"/>
        </w:rPr>
        <w:t xml:space="preserve"> ApoE interaction with</w:t>
      </w:r>
      <w:r w:rsidR="00255264" w:rsidRPr="00EF2A4D">
        <w:rPr>
          <w:rFonts w:ascii="Book Antiqua" w:hAnsi="Book Antiqua"/>
          <w:sz w:val="24"/>
          <w:szCs w:val="24"/>
        </w:rPr>
        <w:t xml:space="preserve"> the LDL-R or</w:t>
      </w:r>
      <w:r w:rsidR="00EE0E43" w:rsidRPr="00EF2A4D">
        <w:rPr>
          <w:rFonts w:ascii="Book Antiqua" w:hAnsi="Book Antiqua"/>
          <w:sz w:val="24"/>
          <w:szCs w:val="24"/>
        </w:rPr>
        <w:t xml:space="preserve"> the</w:t>
      </w:r>
      <w:r w:rsidR="00F0486B" w:rsidRPr="00EF2A4D">
        <w:rPr>
          <w:rFonts w:ascii="Book Antiqua" w:hAnsi="Book Antiqua"/>
          <w:sz w:val="24"/>
          <w:szCs w:val="24"/>
        </w:rPr>
        <w:t xml:space="preserve"> </w:t>
      </w:r>
      <w:r w:rsidR="00875B31" w:rsidRPr="00EF2A4D">
        <w:rPr>
          <w:rFonts w:ascii="Book Antiqua" w:hAnsi="Book Antiqua"/>
          <w:sz w:val="24"/>
          <w:szCs w:val="24"/>
        </w:rPr>
        <w:t>l</w:t>
      </w:r>
      <w:r w:rsidR="00F0486B" w:rsidRPr="00EF2A4D">
        <w:rPr>
          <w:rFonts w:ascii="Book Antiqua" w:hAnsi="Book Antiqua"/>
          <w:sz w:val="24"/>
          <w:szCs w:val="24"/>
        </w:rPr>
        <w:t>ow density lipoprotein receptor-related protein 1 (LRP1)</w:t>
      </w:r>
      <w:r w:rsidR="00EE0E43" w:rsidRPr="00EF2A4D">
        <w:rPr>
          <w:rFonts w:ascii="Book Antiqua" w:hAnsi="Book Antiqua"/>
          <w:sz w:val="24"/>
          <w:szCs w:val="24"/>
        </w:rPr>
        <w:t xml:space="preserve">. In addition, LPL converts VLDL into </w:t>
      </w:r>
      <w:r w:rsidR="00DF4037" w:rsidRPr="00EF2A4D">
        <w:rPr>
          <w:rFonts w:ascii="Book Antiqua" w:hAnsi="Book Antiqua"/>
          <w:sz w:val="24"/>
          <w:szCs w:val="24"/>
        </w:rPr>
        <w:t xml:space="preserve">ApoE- and cholesterol-rich </w:t>
      </w:r>
      <w:r w:rsidR="00EE0E43" w:rsidRPr="00EF2A4D">
        <w:rPr>
          <w:rFonts w:ascii="Book Antiqua" w:hAnsi="Book Antiqua"/>
          <w:b/>
          <w:sz w:val="24"/>
          <w:szCs w:val="24"/>
        </w:rPr>
        <w:t>IDL</w:t>
      </w:r>
      <w:r w:rsidR="00DF4037" w:rsidRPr="00EF2A4D">
        <w:rPr>
          <w:rFonts w:ascii="Book Antiqua" w:hAnsi="Book Antiqua"/>
          <w:sz w:val="24"/>
          <w:szCs w:val="24"/>
        </w:rPr>
        <w:t xml:space="preserve"> that</w:t>
      </w:r>
      <w:r w:rsidR="001D3D79" w:rsidRPr="00EF2A4D">
        <w:rPr>
          <w:rFonts w:ascii="Book Antiqua" w:hAnsi="Book Antiqua"/>
          <w:sz w:val="24"/>
          <w:szCs w:val="24"/>
        </w:rPr>
        <w:t xml:space="preserve"> can</w:t>
      </w:r>
      <w:r w:rsidR="00F0486B" w:rsidRPr="00EF2A4D">
        <w:rPr>
          <w:rFonts w:ascii="Book Antiqua" w:hAnsi="Book Antiqua"/>
          <w:sz w:val="24"/>
          <w:szCs w:val="24"/>
        </w:rPr>
        <w:t xml:space="preserve"> also</w:t>
      </w:r>
      <w:r w:rsidR="001D3D79" w:rsidRPr="00EF2A4D">
        <w:rPr>
          <w:rFonts w:ascii="Book Antiqua" w:hAnsi="Book Antiqua"/>
          <w:sz w:val="24"/>
          <w:szCs w:val="24"/>
        </w:rPr>
        <w:t xml:space="preserve"> be removed by</w:t>
      </w:r>
      <w:r w:rsidR="00255264" w:rsidRPr="00EF2A4D">
        <w:rPr>
          <w:rFonts w:ascii="Book Antiqua" w:hAnsi="Book Antiqua"/>
          <w:sz w:val="24"/>
          <w:szCs w:val="24"/>
        </w:rPr>
        <w:t xml:space="preserve"> these receptors</w:t>
      </w:r>
      <w:r w:rsidR="001D3D79" w:rsidRPr="00EF2A4D">
        <w:rPr>
          <w:rFonts w:ascii="Book Antiqua" w:hAnsi="Book Antiqua"/>
          <w:sz w:val="24"/>
          <w:szCs w:val="24"/>
        </w:rPr>
        <w:t xml:space="preserve">. </w:t>
      </w:r>
      <w:r w:rsidR="0033596F" w:rsidRPr="00EF2A4D">
        <w:rPr>
          <w:rFonts w:ascii="Book Antiqua" w:hAnsi="Book Antiqua"/>
          <w:sz w:val="24"/>
          <w:szCs w:val="24"/>
        </w:rPr>
        <w:t>A</w:t>
      </w:r>
      <w:r w:rsidR="00DF4037" w:rsidRPr="00EF2A4D">
        <w:rPr>
          <w:rFonts w:ascii="Book Antiqua" w:hAnsi="Book Antiqua"/>
          <w:sz w:val="24"/>
          <w:szCs w:val="24"/>
        </w:rPr>
        <w:t xml:space="preserve">ssisted by </w:t>
      </w:r>
      <w:r w:rsidR="00875B31" w:rsidRPr="00EF2A4D">
        <w:rPr>
          <w:rFonts w:ascii="Book Antiqua" w:hAnsi="Book Antiqua"/>
          <w:sz w:val="24"/>
          <w:szCs w:val="24"/>
        </w:rPr>
        <w:t>h</w:t>
      </w:r>
      <w:r w:rsidR="00EE0E43" w:rsidRPr="00EF2A4D">
        <w:rPr>
          <w:rFonts w:ascii="Book Antiqua" w:hAnsi="Book Antiqua"/>
          <w:sz w:val="24"/>
          <w:szCs w:val="24"/>
        </w:rPr>
        <w:t xml:space="preserve">epatic </w:t>
      </w:r>
      <w:r w:rsidR="00875B31" w:rsidRPr="00EF2A4D">
        <w:rPr>
          <w:rFonts w:ascii="Book Antiqua" w:hAnsi="Book Antiqua"/>
          <w:sz w:val="24"/>
          <w:szCs w:val="24"/>
        </w:rPr>
        <w:lastRenderedPageBreak/>
        <w:t>l</w:t>
      </w:r>
      <w:r w:rsidR="00EE0E43" w:rsidRPr="00EF2A4D">
        <w:rPr>
          <w:rFonts w:ascii="Book Antiqua" w:hAnsi="Book Antiqua"/>
          <w:sz w:val="24"/>
          <w:szCs w:val="24"/>
        </w:rPr>
        <w:t>ipase</w:t>
      </w:r>
      <w:r w:rsidR="00DF4037" w:rsidRPr="00EF2A4D">
        <w:rPr>
          <w:rFonts w:ascii="Book Antiqua" w:hAnsi="Book Antiqua"/>
          <w:sz w:val="24"/>
          <w:szCs w:val="24"/>
        </w:rPr>
        <w:t xml:space="preserve"> (HL)</w:t>
      </w:r>
      <w:r w:rsidR="00EE0E43" w:rsidRPr="00EF2A4D">
        <w:rPr>
          <w:rFonts w:ascii="Book Antiqua" w:hAnsi="Book Antiqua"/>
          <w:sz w:val="24"/>
          <w:szCs w:val="24"/>
        </w:rPr>
        <w:t xml:space="preserve">, </w:t>
      </w:r>
      <w:r w:rsidR="0033596F" w:rsidRPr="00EF2A4D">
        <w:rPr>
          <w:rFonts w:ascii="Book Antiqua" w:hAnsi="Book Antiqua"/>
          <w:sz w:val="24"/>
          <w:szCs w:val="24"/>
        </w:rPr>
        <w:t xml:space="preserve">LPL can </w:t>
      </w:r>
      <w:r w:rsidR="00EE0E43" w:rsidRPr="00EF2A4D">
        <w:rPr>
          <w:rFonts w:ascii="Book Antiqua" w:hAnsi="Book Antiqua"/>
          <w:sz w:val="24"/>
          <w:szCs w:val="24"/>
        </w:rPr>
        <w:t>further metabolise</w:t>
      </w:r>
      <w:r w:rsidR="001D3D79" w:rsidRPr="00EF2A4D">
        <w:rPr>
          <w:rFonts w:ascii="Book Antiqua" w:hAnsi="Book Antiqua"/>
          <w:sz w:val="24"/>
          <w:szCs w:val="24"/>
        </w:rPr>
        <w:t xml:space="preserve"> IDL</w:t>
      </w:r>
      <w:r w:rsidR="00EE0E43" w:rsidRPr="00EF2A4D">
        <w:rPr>
          <w:rFonts w:ascii="Book Antiqua" w:hAnsi="Book Antiqua"/>
          <w:sz w:val="24"/>
          <w:szCs w:val="24"/>
        </w:rPr>
        <w:t xml:space="preserve"> to </w:t>
      </w:r>
      <w:r w:rsidR="00EE0E43" w:rsidRPr="00257878">
        <w:rPr>
          <w:rFonts w:ascii="Book Antiqua" w:hAnsi="Book Antiqua"/>
          <w:sz w:val="24"/>
          <w:szCs w:val="24"/>
        </w:rPr>
        <w:t>LDL</w:t>
      </w:r>
      <w:r w:rsidR="00DF4037" w:rsidRPr="00EF2A4D">
        <w:rPr>
          <w:rFonts w:ascii="Book Antiqua" w:hAnsi="Book Antiqua"/>
          <w:sz w:val="24"/>
          <w:szCs w:val="24"/>
        </w:rPr>
        <w:t xml:space="preserve">, </w:t>
      </w:r>
      <w:r w:rsidR="009E59F4" w:rsidRPr="00EF2A4D">
        <w:rPr>
          <w:rFonts w:ascii="Book Antiqua" w:hAnsi="Book Antiqua"/>
          <w:sz w:val="24"/>
          <w:szCs w:val="24"/>
        </w:rPr>
        <w:t xml:space="preserve">upon </w:t>
      </w:r>
      <w:r w:rsidR="00DF4037" w:rsidRPr="00EF2A4D">
        <w:rPr>
          <w:rFonts w:ascii="Book Antiqua" w:hAnsi="Book Antiqua"/>
          <w:sz w:val="24"/>
          <w:szCs w:val="24"/>
        </w:rPr>
        <w:t xml:space="preserve">which </w:t>
      </w:r>
      <w:r w:rsidR="009E59F4" w:rsidRPr="00EF2A4D">
        <w:rPr>
          <w:rFonts w:ascii="Book Antiqua" w:hAnsi="Book Antiqua"/>
          <w:sz w:val="24"/>
          <w:szCs w:val="24"/>
        </w:rPr>
        <w:t xml:space="preserve">it loses most of its ApoE and can </w:t>
      </w:r>
      <w:r w:rsidR="001D3D79" w:rsidRPr="00EF2A4D">
        <w:rPr>
          <w:rFonts w:ascii="Book Antiqua" w:hAnsi="Book Antiqua"/>
          <w:sz w:val="24"/>
          <w:szCs w:val="24"/>
        </w:rPr>
        <w:t xml:space="preserve">be </w:t>
      </w:r>
      <w:r w:rsidR="00EE0E43" w:rsidRPr="00EF2A4D">
        <w:rPr>
          <w:rFonts w:ascii="Book Antiqua" w:hAnsi="Book Antiqua"/>
          <w:sz w:val="24"/>
          <w:szCs w:val="24"/>
        </w:rPr>
        <w:t xml:space="preserve">recognized and internalized </w:t>
      </w:r>
      <w:r w:rsidR="001D3D79" w:rsidRPr="00EF2A4D">
        <w:rPr>
          <w:rFonts w:ascii="Book Antiqua" w:hAnsi="Book Antiqua"/>
          <w:sz w:val="24"/>
          <w:szCs w:val="24"/>
        </w:rPr>
        <w:t xml:space="preserve">by the hepatic LDL-R </w:t>
      </w:r>
      <w:r w:rsidR="007E6636" w:rsidRPr="00EF2A4D">
        <w:rPr>
          <w:rFonts w:ascii="Book Antiqua" w:hAnsi="Book Antiqua"/>
          <w:sz w:val="24"/>
          <w:szCs w:val="24"/>
        </w:rPr>
        <w:t xml:space="preserve">via </w:t>
      </w:r>
      <w:r w:rsidR="00EE0E43" w:rsidRPr="00EF2A4D">
        <w:rPr>
          <w:rFonts w:ascii="Book Antiqua" w:hAnsi="Book Antiqua"/>
          <w:sz w:val="24"/>
          <w:szCs w:val="24"/>
        </w:rPr>
        <w:t>its ApoB moiety</w:t>
      </w:r>
      <w:r w:rsidR="00057599" w:rsidRPr="00EF2A4D">
        <w:rPr>
          <w:rFonts w:ascii="Book Antiqua" w:hAnsi="Book Antiqua"/>
          <w:sz w:val="24"/>
          <w:szCs w:val="24"/>
        </w:rPr>
        <w:t>.</w:t>
      </w:r>
      <w:r w:rsidR="001D3D79" w:rsidRPr="00EF2A4D">
        <w:rPr>
          <w:rFonts w:ascii="Book Antiqua" w:hAnsi="Book Antiqua"/>
          <w:sz w:val="24"/>
          <w:szCs w:val="24"/>
        </w:rPr>
        <w:t xml:space="preserve"> </w:t>
      </w:r>
      <w:r w:rsidR="00935044" w:rsidRPr="00EF2A4D">
        <w:rPr>
          <w:rFonts w:ascii="Book Antiqua" w:hAnsi="Book Antiqua"/>
          <w:sz w:val="24"/>
          <w:szCs w:val="24"/>
        </w:rPr>
        <w:t xml:space="preserve">The lipid-proteoglycan bridging capacity of these </w:t>
      </w:r>
      <w:r w:rsidR="00875B31" w:rsidRPr="00EF2A4D">
        <w:rPr>
          <w:rFonts w:ascii="Book Antiqua" w:hAnsi="Book Antiqua"/>
          <w:sz w:val="24"/>
          <w:szCs w:val="24"/>
        </w:rPr>
        <w:t>l</w:t>
      </w:r>
      <w:r w:rsidR="00935044" w:rsidRPr="00EF2A4D">
        <w:rPr>
          <w:rFonts w:ascii="Book Antiqua" w:hAnsi="Book Antiqua"/>
          <w:sz w:val="24"/>
          <w:szCs w:val="24"/>
        </w:rPr>
        <w:t xml:space="preserve">ipases facilitates clearance of </w:t>
      </w:r>
      <w:r w:rsidR="0033596F" w:rsidRPr="00EF2A4D">
        <w:rPr>
          <w:rFonts w:ascii="Book Antiqua" w:hAnsi="Book Antiqua"/>
          <w:sz w:val="24"/>
          <w:szCs w:val="24"/>
        </w:rPr>
        <w:t xml:space="preserve">lipolytic </w:t>
      </w:r>
      <w:r w:rsidR="00057599" w:rsidRPr="00EF2A4D">
        <w:rPr>
          <w:rFonts w:ascii="Book Antiqua" w:hAnsi="Book Antiqua"/>
          <w:sz w:val="24"/>
          <w:szCs w:val="24"/>
        </w:rPr>
        <w:t>remnant particles by presentation to hepatic surface proteoglycans</w:t>
      </w:r>
      <w:r w:rsidR="00F0486B" w:rsidRPr="00EF2A4D">
        <w:rPr>
          <w:rFonts w:ascii="Book Antiqua" w:hAnsi="Book Antiqua"/>
          <w:sz w:val="24"/>
          <w:szCs w:val="24"/>
        </w:rPr>
        <w:t xml:space="preserve"> before receptor-mediated endocytosis</w:t>
      </w:r>
      <w:r w:rsidR="00935044" w:rsidRPr="00EF2A4D">
        <w:rPr>
          <w:rFonts w:ascii="Book Antiqua" w:hAnsi="Book Antiqua"/>
          <w:sz w:val="24"/>
          <w:szCs w:val="24"/>
        </w:rPr>
        <w:t>.</w:t>
      </w:r>
      <w:r w:rsidR="00255264" w:rsidRPr="00EF2A4D">
        <w:rPr>
          <w:rFonts w:ascii="Book Antiqua" w:hAnsi="Book Antiqua"/>
          <w:sz w:val="24"/>
          <w:szCs w:val="24"/>
        </w:rPr>
        <w:t xml:space="preserve"> Although mainly recycled to the liver, LDL can also be taken up by peripheral cells by the LDL-R. Importantly,</w:t>
      </w:r>
      <w:r w:rsidR="006B5B0C" w:rsidRPr="00EF2A4D">
        <w:rPr>
          <w:rFonts w:ascii="Book Antiqua" w:hAnsi="Book Antiqua"/>
          <w:sz w:val="24"/>
          <w:szCs w:val="24"/>
        </w:rPr>
        <w:t xml:space="preserve"> excess</w:t>
      </w:r>
      <w:r w:rsidR="00255264" w:rsidRPr="00EF2A4D">
        <w:rPr>
          <w:rFonts w:ascii="Book Antiqua" w:hAnsi="Book Antiqua"/>
          <w:sz w:val="24"/>
          <w:szCs w:val="24"/>
        </w:rPr>
        <w:t xml:space="preserve"> LDL and </w:t>
      </w:r>
      <w:r w:rsidR="00161D53" w:rsidRPr="00EF2A4D">
        <w:rPr>
          <w:rFonts w:ascii="Book Antiqua" w:hAnsi="Book Antiqua"/>
          <w:sz w:val="24"/>
          <w:szCs w:val="24"/>
        </w:rPr>
        <w:t>c</w:t>
      </w:r>
      <w:r w:rsidR="00255264" w:rsidRPr="00EF2A4D">
        <w:rPr>
          <w:rFonts w:ascii="Book Antiqua" w:hAnsi="Book Antiqua"/>
          <w:sz w:val="24"/>
          <w:szCs w:val="24"/>
        </w:rPr>
        <w:t xml:space="preserve">hylomicron remnants can </w:t>
      </w:r>
      <w:r w:rsidR="006B5B0C" w:rsidRPr="00EF2A4D">
        <w:rPr>
          <w:rFonts w:ascii="Book Antiqua" w:hAnsi="Book Antiqua"/>
          <w:sz w:val="24"/>
          <w:szCs w:val="24"/>
        </w:rPr>
        <w:t xml:space="preserve">invade the arterial wall, </w:t>
      </w:r>
      <w:r w:rsidR="00255264" w:rsidRPr="00EF2A4D">
        <w:rPr>
          <w:rFonts w:ascii="Book Antiqua" w:hAnsi="Book Antiqua"/>
          <w:sz w:val="24"/>
          <w:szCs w:val="24"/>
        </w:rPr>
        <w:t>become oxidized</w:t>
      </w:r>
      <w:r w:rsidR="006B5B0C" w:rsidRPr="00EF2A4D">
        <w:rPr>
          <w:rFonts w:ascii="Book Antiqua" w:hAnsi="Book Antiqua"/>
          <w:sz w:val="24"/>
          <w:szCs w:val="24"/>
        </w:rPr>
        <w:t xml:space="preserve"> and</w:t>
      </w:r>
      <w:r w:rsidR="00031A5F" w:rsidRPr="00EF2A4D">
        <w:rPr>
          <w:rFonts w:ascii="Book Antiqua" w:hAnsi="Book Antiqua"/>
          <w:sz w:val="24"/>
          <w:szCs w:val="24"/>
        </w:rPr>
        <w:t xml:space="preserve"> be</w:t>
      </w:r>
      <w:r w:rsidR="006B5B0C" w:rsidRPr="00EF2A4D">
        <w:rPr>
          <w:rFonts w:ascii="Book Antiqua" w:hAnsi="Book Antiqua"/>
          <w:sz w:val="24"/>
          <w:szCs w:val="24"/>
        </w:rPr>
        <w:t xml:space="preserve"> taken up by </w:t>
      </w:r>
      <w:r w:rsidR="00875B31" w:rsidRPr="00EF2A4D">
        <w:rPr>
          <w:rFonts w:ascii="Book Antiqua" w:hAnsi="Book Antiqua"/>
          <w:sz w:val="24"/>
          <w:szCs w:val="24"/>
        </w:rPr>
        <w:t xml:space="preserve">the scavenger receptor </w:t>
      </w:r>
      <w:r w:rsidR="00161D53" w:rsidRPr="00EF2A4D">
        <w:rPr>
          <w:rFonts w:ascii="Book Antiqua" w:hAnsi="Book Antiqua"/>
          <w:sz w:val="24"/>
          <w:szCs w:val="24"/>
        </w:rPr>
        <w:t xml:space="preserve">on </w:t>
      </w:r>
      <w:r w:rsidR="006B5B0C" w:rsidRPr="00EF2A4D">
        <w:rPr>
          <w:rFonts w:ascii="Book Antiqua" w:hAnsi="Book Antiqua"/>
          <w:sz w:val="24"/>
          <w:szCs w:val="24"/>
        </w:rPr>
        <w:t>arterial wall macrophages</w:t>
      </w:r>
      <w:r w:rsidR="00875B31" w:rsidRPr="00EF2A4D">
        <w:rPr>
          <w:rFonts w:ascii="Book Antiqua" w:hAnsi="Book Antiqua"/>
          <w:sz w:val="24"/>
          <w:szCs w:val="24"/>
        </w:rPr>
        <w:t xml:space="preserve"> that are hence </w:t>
      </w:r>
      <w:r w:rsidR="006B5B0C" w:rsidRPr="00EF2A4D">
        <w:rPr>
          <w:rFonts w:ascii="Book Antiqua" w:hAnsi="Book Antiqua"/>
          <w:sz w:val="24"/>
          <w:szCs w:val="24"/>
        </w:rPr>
        <w:t>transform</w:t>
      </w:r>
      <w:r w:rsidR="00875B31" w:rsidRPr="00EF2A4D">
        <w:rPr>
          <w:rFonts w:ascii="Book Antiqua" w:hAnsi="Book Antiqua"/>
          <w:sz w:val="24"/>
          <w:szCs w:val="24"/>
        </w:rPr>
        <w:t>ed</w:t>
      </w:r>
      <w:r w:rsidR="006B5B0C" w:rsidRPr="00EF2A4D">
        <w:rPr>
          <w:rFonts w:ascii="Book Antiqua" w:hAnsi="Book Antiqua"/>
          <w:sz w:val="24"/>
          <w:szCs w:val="24"/>
        </w:rPr>
        <w:t xml:space="preserve"> into foam cells, a process </w:t>
      </w:r>
      <w:r w:rsidR="00875B31" w:rsidRPr="00EF2A4D">
        <w:rPr>
          <w:rFonts w:ascii="Book Antiqua" w:hAnsi="Book Antiqua"/>
          <w:sz w:val="24"/>
          <w:szCs w:val="24"/>
        </w:rPr>
        <w:t>leading</w:t>
      </w:r>
      <w:r w:rsidR="00375B43">
        <w:rPr>
          <w:rFonts w:ascii="Book Antiqua" w:hAnsi="Book Antiqua"/>
          <w:sz w:val="24"/>
          <w:szCs w:val="24"/>
        </w:rPr>
        <w:t xml:space="preserve"> to atherosclerosis</w:t>
      </w:r>
      <w:r w:rsidR="003635EA" w:rsidRPr="00EF2A4D">
        <w:rPr>
          <w:rFonts w:ascii="Book Antiqua" w:hAnsi="Book Antiqua"/>
          <w:sz w:val="24"/>
          <w:szCs w:val="24"/>
        </w:rPr>
        <w:fldChar w:fldCharType="begin">
          <w:fldData xml:space="preserve">PEVuZE5vdGU+PENpdGU+PEF1dGhvcj5DaGFwcGVsbDwvQXV0aG9yPjxZZWFyPjE5OTg8L1llYXI+
PFJlY051bT4xMDg4PC9SZWNOdW0+PERpc3BsYXlUZXh0PjxzdHlsZSBmYWNlPSJzdXBlcnNjcmlw
dCI+WzMzLCAzNF08L3N0eWxlPjwvRGlzcGxheVRleHQ+PHJlY29yZD48cmVjLW51bWJlcj4xMDg4
PC9yZWMtbnVtYmVyPjxmb3JlaWduLWtleXM+PGtleSBhcHA9IkVOIiBkYi1pZD0idjB4d3ZlZHIy
dGVkYXFlOXoyNXhhdjk0ZGRlZmF0eGF2cDA1IiB0aW1lc3RhbXA9IjEzODY2OTI1MjAiPjEwODg8
L2tleT48L2ZvcmVpZ24ta2V5cz48cmVmLXR5cGUgbmFtZT0iSm91cm5hbCBBcnRpY2xlIj4xNzwv
cmVmLXR5cGU+PGNvbnRyaWJ1dG9ycz48YXV0aG9ycz48YXV0aG9yPkNoYXBwZWxsLCBELiBBLjwv
YXV0aG9yPjxhdXRob3I+TWVkaCwgSi4gRC48L2F1dGhvcj48L2F1dGhvcnM+PC9jb250cmlidXRv
cnM+PGF1dGgtYWRkcmVzcz5EZXBhcnRtZW50IG9mIEludGVybmFsIE1lZGljaW5lLCBVbml2ZXJz
aXR5IG9mIElvd2EgQ29sbGVnZSBvZiBNZWRpY2luZSwgSW93YSBDaXR5IDUyMjQyLCBVU0EuPC9h
dXRoLWFkZHJlc3M+PHRpdGxlcz48dGl0bGU+UmVjZXB0b3ItbWVkaWF0ZWQgbWVjaGFuaXNtcyBv
ZiBsaXBvcHJvdGVpbiByZW1uYW50IGNhdGFib2xpc208L3RpdGxlPjxzZWNvbmRhcnktdGl0bGU+
UHJvZyBMaXBpZCBSZXM8L3NlY29uZGFyeS10aXRsZT48YWx0LXRpdGxlPlByb2dyZXNzIGluIGxp
cGlkIHJlc2VhcmNoPC9hbHQtdGl0bGU+PC90aXRsZXM+PHBlcmlvZGljYWw+PGZ1bGwtdGl0bGU+
UHJvZyBMaXBpZCBSZXM8L2Z1bGwtdGl0bGU+PGFiYnItMT5Qcm9ncmVzcyBpbiBsaXBpZCByZXNl
YXJjaDwvYWJici0xPjwvcGVyaW9kaWNhbD48YWx0LXBlcmlvZGljYWw+PGZ1bGwtdGl0bGU+UHJv
ZyBMaXBpZCBSZXM8L2Z1bGwtdGl0bGU+PGFiYnItMT5Qcm9ncmVzcyBpbiBsaXBpZCByZXNlYXJj
aDwvYWJici0xPjwvYWx0LXBlcmlvZGljYWw+PHBhZ2VzPjM5My00MjI8L3BhZ2VzPjx2b2x1bWU+
Mzc8L3ZvbHVtZT48bnVtYmVyPjY8L251bWJlcj48ZWRpdGlvbj4xOTk5LzA0LzIxPC9lZGl0aW9u
PjxrZXl3b3Jkcz48a2V5d29yZD5BbmltYWxzPC9rZXl3b3JkPjxrZXl3b3JkPkFwb2xpcG9wcm90
ZWlucyBFL21ldGFib2xpc208L2tleXdvcmQ+PGtleXdvcmQ+Q2h5bG9taWNyb25zL21ldGFib2xp
c208L2tleXdvcmQ+PGtleXdvcmQ+Q29yb25hcnkgRGlzZWFzZS9ibG9vZC8qbWV0YWJvbGlzbTwv
a2V5d29yZD48a2V5d29yZD5IdW1hbnM8L2tleXdvcmQ+PGtleXdvcmQ+TGlwYXNlL21ldGFib2xp
c208L2tleXdvcmQ+PGtleXdvcmQ+TGlwb3Byb3RlaW4gTGlwYXNlL21ldGFib2xpc208L2tleXdv
cmQ+PGtleXdvcmQ+TGlwb3Byb3RlaW5zL2Jsb29kLyptZXRhYm9saXNtPC9rZXl3b3JkPjxrZXl3
b3JkPkxpdmVyLyptZXRhYm9saXNtPC9rZXl3b3JkPjxrZXl3b3JkPk1vZGVscywgQmlvbG9naWNh
bDwva2V5d29yZD48a2V5d29yZD5SZWNlcHRvcnMsIExpcG9wcm90ZWluLyptZXRhYm9saXNtPC9r
ZXl3b3JkPjwva2V5d29yZHM+PGRhdGVzPjx5ZWFyPjE5OTg8L3llYXI+PHB1Yi1kYXRlcz48ZGF0
ZT5EZWM8L2RhdGU+PC9wdWItZGF0ZXM+PC9kYXRlcz48aXNibj4wMTYzLTc4MjcgKFByaW50KSYj
eEQ7MDE2My03ODI3IChMaW5raW5nKTwvaXNibj48YWNjZXNzaW9uLW51bT4xMDIwOTY1NTwvYWNj
ZXNzaW9uLW51bT48d29yay10eXBlPlJlc2VhcmNoIFN1cHBvcnQsIE5vbi1VLlMuIEdvdiZhcG9z
O3QmI3hEO1Jlc2VhcmNoIFN1cHBvcnQsIFUuUy4gR292JmFwb3M7dCwgUC5ILlMuJiN4RDtSZXZp
ZXc8L3dvcmstdHlwZT48dXJscz48cmVsYXRlZC11cmxzPjx1cmw+aHR0cDovL3d3dy5uY2JpLm5s
bS5uaWguZ292L3B1Ym1lZC8xMDIwOTY1NTwvdXJsPjwvcmVsYXRlZC11cmxzPjwvdXJscz48bGFu
Z3VhZ2U+ZW5nPC9sYW5ndWFnZT48L3JlY29yZD48L0NpdGU+PENpdGU+PEF1dGhvcj5NZWFkPC9B
dXRob3I+PFllYXI+MjAwMjwvWWVhcj48UmVjTnVtPjEwNzI8L1JlY051bT48cmVjb3JkPjxyZWMt
bnVtYmVyPjEwNzI8L3JlYy1udW1iZXI+PGZvcmVpZ24ta2V5cz48a2V5IGFwcD0iRU4iIGRiLWlk
PSJ2MHh3dmVkcjJ0ZWRhcWU5ejI1eGF2OTRkZGVmYXR4YXZwMDUiIHRpbWVzdGFtcD0iMTM4NjE2
ODEzOCI+MTA3Mjwva2V5PjwvZm9yZWlnbi1rZXlzPjxyZWYtdHlwZSBuYW1lPSJKb3VybmFsIEFy
dGljbGUiPjE3PC9yZWYtdHlwZT48Y29udHJpYnV0b3JzPjxhdXRob3JzPjxhdXRob3I+TWVhZCwg
Si4gUi48L2F1dGhvcj48YXV0aG9yPklydmluZSwgUy4gQS48L2F1dGhvcj48YXV0aG9yPlJhbWpp
LCBELiBQLjwvYXV0aG9yPjwvYXV0aG9ycz48L2NvbnRyaWJ1dG9ycz48YXV0aC1hZGRyZXNzPkNh
cmRpZmYgU2Nob29sIG9mIEJpb3NjaWVuY2VzLCBDYXJkaWZmIFVuaXZlcnNpdHksIE11c2V1bSBB
dmVudWUsIFAuTy4gQm94IDkxMSwgQ2FyZGlmZiBDRjEwIDNVUywgV2FsZXMsIFVLLjwvYXV0aC1h
ZGRyZXNzPjx0aXRsZXM+PHRpdGxlPkxpcG9wcm90ZWluIGxpcGFzZTogc3RydWN0dXJlLCBmdW5j
dGlvbiwgcmVndWxhdGlvbiwgYW5kIHJvbGUgaW4gZGlzZWFzZTwvdGl0bGU+PHNlY29uZGFyeS10
aXRsZT5KIE1vbCBNZWQgKEJlcmwpPC9zZWNvbmRhcnktdGl0bGU+PC90aXRsZXM+PHBlcmlvZGlj
YWw+PGZ1bGwtdGl0bGU+SiBNb2wgTWVkIChCZXJsKTwvZnVsbC10aXRsZT48L3BlcmlvZGljYWw+
PHBhZ2VzPjc1My02OTwvcGFnZXM+PHZvbHVtZT44MDwvdm9sdW1lPjxudW1iZXI+MTI8L251bWJl
cj48ZWRpdGlvbj4yMDAyLzEyLzE3PC9lZGl0aW9uPjxrZXl3b3Jkcz48a2V5d29yZD5BbmltYWxz
PC9rZXl3b3JkPjxrZXl3b3JkPkFydGVyaW9zY2xlcm9zaXMvZ2VuZXRpY3M8L2tleXdvcmQ+PGtl
eXdvcmQ+KkdlbmUgRXhwcmVzc2lvbiBSZWd1bGF0aW9uPC9rZXl3b3JkPjxrZXl3b3JkPkh1bWFu
czwva2V5d29yZD48a2V5d29yZD5MaXBvcHJvdGVpbiBMaXBhc2UvKmNoZW1pc3RyeS9nZW5ldGlj
cy8qcGh5c2lvbG9neTwva2V5d29yZD48a2V5d29yZD5MaXBvcHJvdGVpbnMvbWV0YWJvbGlzbTwv
a2V5d29yZD48a2V5d29yZD5NaWNlPC9rZXl3b3JkPjxrZXl3b3JkPk1vZGVscywgQmlvbG9naWNh
bDwva2V5d29yZD48a2V5d29yZD5PYmVzaXR5L2dlbmV0aWNzPC9rZXl3b3JkPjxrZXl3b3JkPlJh
dHM8L2tleXdvcmQ+PGtleXdvcmQ+U2lnbmFsIFRyYW5zZHVjdGlvbjwva2V5d29yZD48a2V5d29y
ZD5TdHJ1Y3R1cmUtQWN0aXZpdHkgUmVsYXRpb25zaGlwPC9rZXl3b3JkPjxrZXl3b3JkPlRpc3N1
ZSBEaXN0cmlidXRpb248L2tleXdvcmQ+PC9rZXl3b3Jkcz48ZGF0ZXM+PHllYXI+MjAwMjwveWVh
cj48cHViLWRhdGVzPjxkYXRlPkRlYzwvZGF0ZT48L3B1Yi1kYXRlcz48L2RhdGVzPjxpc2JuPjA5
NDYtMjcxNiAoUHJpbnQpJiN4RDswOTQ2LTI3MTYgKExpbmtpbmcpPC9pc2JuPjxhY2Nlc3Npb24t
bnVtPjEyNDgzNDYxPC9hY2Nlc3Npb24tbnVtPjx3b3JrLXR5cGU+UmVzZWFyY2ggU3VwcG9ydCwg
Tm9uLVUuUy4gR292JmFwb3M7dCYjeEQ7UmV2aWV3PC93b3JrLXR5cGU+PHVybHM+PHJlbGF0ZWQt
dXJscz48dXJsPmh0dHA6Ly93d3cubmNiaS5ubG0ubmloLmdvdi9wdWJtZWQvMTI0ODM0NjE8L3Vy
bD48dXJsPmh0dHA6Ly9saW5rLnNwcmluZ2VyLmNvbS9hcnRpY2xlLzEwLjEwMDclMkZzMDAxMDkt
MDAyLTAzODQtOTwvdXJsPjx1cmw+aHR0cDovL2Rvd25sb2FkLnNwcmluZ2VyLmNvbS9zdGF0aWMv
cGRmLzE2L2FydCUyNTNBMTAuMTAwNyUyNTJGczAwMTA5LTAwMi0wMzg0LTkucGRmP2F1dGg2Nj0x
Mzg2NDA1MTA5X2EzMmQzNzNkMTNhMzU4NzBhM2EyYzc3NWYwYjc0ODQ1JmFtcDtleHQ9LnBkZjwv
dXJsPjwvcmVsYXRlZC11cmxzPjwvdXJscz48ZWxlY3Ryb25pYy1yZXNvdXJjZS1udW0+MTAuMTAw
Ny9zMDAxMDktMDAyLTAzODQtOTwvZWxlY3Ryb25pYy1yZXNvdXJjZS1udW0+PGxhbmd1YWdlPmVu
ZzwvbGFuZ3Vh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DaGFwcGVsbDwvQXV0aG9yPjxZZWFyPjE5OTg8L1llYXI+
PFJlY051bT4xMDg4PC9SZWNOdW0+PERpc3BsYXlUZXh0PjxzdHlsZSBmYWNlPSJzdXBlcnNjcmlw
dCI+WzMzLCAzNF08L3N0eWxlPjwvRGlzcGxheVRleHQ+PHJlY29yZD48cmVjLW51bWJlcj4xMDg4
PC9yZWMtbnVtYmVyPjxmb3JlaWduLWtleXM+PGtleSBhcHA9IkVOIiBkYi1pZD0idjB4d3ZlZHIy
dGVkYXFlOXoyNXhhdjk0ZGRlZmF0eGF2cDA1IiB0aW1lc3RhbXA9IjEzODY2OTI1MjAiPjEwODg8
L2tleT48L2ZvcmVpZ24ta2V5cz48cmVmLXR5cGUgbmFtZT0iSm91cm5hbCBBcnRpY2xlIj4xNzwv
cmVmLXR5cGU+PGNvbnRyaWJ1dG9ycz48YXV0aG9ycz48YXV0aG9yPkNoYXBwZWxsLCBELiBBLjwv
YXV0aG9yPjxhdXRob3I+TWVkaCwgSi4gRC48L2F1dGhvcj48L2F1dGhvcnM+PC9jb250cmlidXRv
cnM+PGF1dGgtYWRkcmVzcz5EZXBhcnRtZW50IG9mIEludGVybmFsIE1lZGljaW5lLCBVbml2ZXJz
aXR5IG9mIElvd2EgQ29sbGVnZSBvZiBNZWRpY2luZSwgSW93YSBDaXR5IDUyMjQyLCBVU0EuPC9h
dXRoLWFkZHJlc3M+PHRpdGxlcz48dGl0bGU+UmVjZXB0b3ItbWVkaWF0ZWQgbWVjaGFuaXNtcyBv
ZiBsaXBvcHJvdGVpbiByZW1uYW50IGNhdGFib2xpc208L3RpdGxlPjxzZWNvbmRhcnktdGl0bGU+
UHJvZyBMaXBpZCBSZXM8L3NlY29uZGFyeS10aXRsZT48YWx0LXRpdGxlPlByb2dyZXNzIGluIGxp
cGlkIHJlc2VhcmNoPC9hbHQtdGl0bGU+PC90aXRsZXM+PHBlcmlvZGljYWw+PGZ1bGwtdGl0bGU+
UHJvZyBMaXBpZCBSZXM8L2Z1bGwtdGl0bGU+PGFiYnItMT5Qcm9ncmVzcyBpbiBsaXBpZCByZXNl
YXJjaDwvYWJici0xPjwvcGVyaW9kaWNhbD48YWx0LXBlcmlvZGljYWw+PGZ1bGwtdGl0bGU+UHJv
ZyBMaXBpZCBSZXM8L2Z1bGwtdGl0bGU+PGFiYnItMT5Qcm9ncmVzcyBpbiBsaXBpZCByZXNlYXJj
aDwvYWJici0xPjwvYWx0LXBlcmlvZGljYWw+PHBhZ2VzPjM5My00MjI8L3BhZ2VzPjx2b2x1bWU+
Mzc8L3ZvbHVtZT48bnVtYmVyPjY8L251bWJlcj48ZWRpdGlvbj4xOTk5LzA0LzIxPC9lZGl0aW9u
PjxrZXl3b3Jkcz48a2V5d29yZD5BbmltYWxzPC9rZXl3b3JkPjxrZXl3b3JkPkFwb2xpcG9wcm90
ZWlucyBFL21ldGFib2xpc208L2tleXdvcmQ+PGtleXdvcmQ+Q2h5bG9taWNyb25zL21ldGFib2xp
c208L2tleXdvcmQ+PGtleXdvcmQ+Q29yb25hcnkgRGlzZWFzZS9ibG9vZC8qbWV0YWJvbGlzbTwv
a2V5d29yZD48a2V5d29yZD5IdW1hbnM8L2tleXdvcmQ+PGtleXdvcmQ+TGlwYXNlL21ldGFib2xp
c208L2tleXdvcmQ+PGtleXdvcmQ+TGlwb3Byb3RlaW4gTGlwYXNlL21ldGFib2xpc208L2tleXdv
cmQ+PGtleXdvcmQ+TGlwb3Byb3RlaW5zL2Jsb29kLyptZXRhYm9saXNtPC9rZXl3b3JkPjxrZXl3
b3JkPkxpdmVyLyptZXRhYm9saXNtPC9rZXl3b3JkPjxrZXl3b3JkPk1vZGVscywgQmlvbG9naWNh
bDwva2V5d29yZD48a2V5d29yZD5SZWNlcHRvcnMsIExpcG9wcm90ZWluLyptZXRhYm9saXNtPC9r
ZXl3b3JkPjwva2V5d29yZHM+PGRhdGVzPjx5ZWFyPjE5OTg8L3llYXI+PHB1Yi1kYXRlcz48ZGF0
ZT5EZWM8L2RhdGU+PC9wdWItZGF0ZXM+PC9kYXRlcz48aXNibj4wMTYzLTc4MjcgKFByaW50KSYj
eEQ7MDE2My03ODI3IChMaW5raW5nKTwvaXNibj48YWNjZXNzaW9uLW51bT4xMDIwOTY1NTwvYWNj
ZXNzaW9uLW51bT48d29yay10eXBlPlJlc2VhcmNoIFN1cHBvcnQsIE5vbi1VLlMuIEdvdiZhcG9z
O3QmI3hEO1Jlc2VhcmNoIFN1cHBvcnQsIFUuUy4gR292JmFwb3M7dCwgUC5ILlMuJiN4RDtSZXZp
ZXc8L3dvcmstdHlwZT48dXJscz48cmVsYXRlZC11cmxzPjx1cmw+aHR0cDovL3d3dy5uY2JpLm5s
bS5uaWguZ292L3B1Ym1lZC8xMDIwOTY1NTwvdXJsPjwvcmVsYXRlZC11cmxzPjwvdXJscz48bGFu
Z3VhZ2U+ZW5nPC9sYW5ndWFnZT48L3JlY29yZD48L0NpdGU+PENpdGU+PEF1dGhvcj5NZWFkPC9B
dXRob3I+PFllYXI+MjAwMjwvWWVhcj48UmVjTnVtPjEwNzI8L1JlY051bT48cmVjb3JkPjxyZWMt
bnVtYmVyPjEwNzI8L3JlYy1udW1iZXI+PGZvcmVpZ24ta2V5cz48a2V5IGFwcD0iRU4iIGRiLWlk
PSJ2MHh3dmVkcjJ0ZWRhcWU5ejI1eGF2OTRkZGVmYXR4YXZwMDUiIHRpbWVzdGFtcD0iMTM4NjE2
ODEzOCI+MTA3Mjwva2V5PjwvZm9yZWlnbi1rZXlzPjxyZWYtdHlwZSBuYW1lPSJKb3VybmFsIEFy
dGljbGUiPjE3PC9yZWYtdHlwZT48Y29udHJpYnV0b3JzPjxhdXRob3JzPjxhdXRob3I+TWVhZCwg
Si4gUi48L2F1dGhvcj48YXV0aG9yPklydmluZSwgUy4gQS48L2F1dGhvcj48YXV0aG9yPlJhbWpp
LCBELiBQLjwvYXV0aG9yPjwvYXV0aG9ycz48L2NvbnRyaWJ1dG9ycz48YXV0aC1hZGRyZXNzPkNh
cmRpZmYgU2Nob29sIG9mIEJpb3NjaWVuY2VzLCBDYXJkaWZmIFVuaXZlcnNpdHksIE11c2V1bSBB
dmVudWUsIFAuTy4gQm94IDkxMSwgQ2FyZGlmZiBDRjEwIDNVUywgV2FsZXMsIFVLLjwvYXV0aC1h
ZGRyZXNzPjx0aXRsZXM+PHRpdGxlPkxpcG9wcm90ZWluIGxpcGFzZTogc3RydWN0dXJlLCBmdW5j
dGlvbiwgcmVndWxhdGlvbiwgYW5kIHJvbGUgaW4gZGlzZWFzZTwvdGl0bGU+PHNlY29uZGFyeS10
aXRsZT5KIE1vbCBNZWQgKEJlcmwpPC9zZWNvbmRhcnktdGl0bGU+PC90aXRsZXM+PHBlcmlvZGlj
YWw+PGZ1bGwtdGl0bGU+SiBNb2wgTWVkIChCZXJsKTwvZnVsbC10aXRsZT48L3BlcmlvZGljYWw+
PHBhZ2VzPjc1My02OTwvcGFnZXM+PHZvbHVtZT44MDwvdm9sdW1lPjxudW1iZXI+MTI8L251bWJl
cj48ZWRpdGlvbj4yMDAyLzEyLzE3PC9lZGl0aW9uPjxrZXl3b3Jkcz48a2V5d29yZD5BbmltYWxz
PC9rZXl3b3JkPjxrZXl3b3JkPkFydGVyaW9zY2xlcm9zaXMvZ2VuZXRpY3M8L2tleXdvcmQ+PGtl
eXdvcmQ+KkdlbmUgRXhwcmVzc2lvbiBSZWd1bGF0aW9uPC9rZXl3b3JkPjxrZXl3b3JkPkh1bWFu
czwva2V5d29yZD48a2V5d29yZD5MaXBvcHJvdGVpbiBMaXBhc2UvKmNoZW1pc3RyeS9nZW5ldGlj
cy8qcGh5c2lvbG9neTwva2V5d29yZD48a2V5d29yZD5MaXBvcHJvdGVpbnMvbWV0YWJvbGlzbTwv
a2V5d29yZD48a2V5d29yZD5NaWNlPC9rZXl3b3JkPjxrZXl3b3JkPk1vZGVscywgQmlvbG9naWNh
bDwva2V5d29yZD48a2V5d29yZD5PYmVzaXR5L2dlbmV0aWNzPC9rZXl3b3JkPjxrZXl3b3JkPlJh
dHM8L2tleXdvcmQ+PGtleXdvcmQ+U2lnbmFsIFRyYW5zZHVjdGlvbjwva2V5d29yZD48a2V5d29y
ZD5TdHJ1Y3R1cmUtQWN0aXZpdHkgUmVsYXRpb25zaGlwPC9rZXl3b3JkPjxrZXl3b3JkPlRpc3N1
ZSBEaXN0cmlidXRpb248L2tleXdvcmQ+PC9rZXl3b3Jkcz48ZGF0ZXM+PHllYXI+MjAwMjwveWVh
cj48cHViLWRhdGVzPjxkYXRlPkRlYzwvZGF0ZT48L3B1Yi1kYXRlcz48L2RhdGVzPjxpc2JuPjA5
NDYtMjcxNiAoUHJpbnQpJiN4RDswOTQ2LTI3MTYgKExpbmtpbmcpPC9pc2JuPjxhY2Nlc3Npb24t
bnVtPjEyNDgzNDYxPC9hY2Nlc3Npb24tbnVtPjx3b3JrLXR5cGU+UmVzZWFyY2ggU3VwcG9ydCwg
Tm9uLVUuUy4gR292JmFwb3M7dCYjeEQ7UmV2aWV3PC93b3JrLXR5cGU+PHVybHM+PHJlbGF0ZWQt
dXJscz48dXJsPmh0dHA6Ly93d3cubmNiaS5ubG0ubmloLmdvdi9wdWJtZWQvMTI0ODM0NjE8L3Vy
bD48dXJsPmh0dHA6Ly9saW5rLnNwcmluZ2VyLmNvbS9hcnRpY2xlLzEwLjEwMDclMkZzMDAxMDkt
MDAyLTAzODQtOTwvdXJsPjx1cmw+aHR0cDovL2Rvd25sb2FkLnNwcmluZ2VyLmNvbS9zdGF0aWMv
cGRmLzE2L2FydCUyNTNBMTAuMTAwNyUyNTJGczAwMTA5LTAwMi0wMzg0LTkucGRmP2F1dGg2Nj0x
Mzg2NDA1MTA5X2EzMmQzNzNkMTNhMzU4NzBhM2EyYzc3NWYwYjc0ODQ1JmFtcDtleHQ9LnBkZjwv
dXJsPjwvcmVsYXRlZC11cmxzPjwvdXJscz48ZWxlY3Ryb25pYy1yZXNvdXJjZS1udW0+MTAuMTAw
Ny9zMDAxMDktMDAyLTAzODQtOTwvZWxlY3Ryb25pYy1yZXNvdXJjZS1udW0+PGxhbmd1YWdlPmVu
ZzwvbGFuZ3Vh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3" w:tooltip="Chappell, 1998 #1088" w:history="1">
        <w:r w:rsidR="000F07FA" w:rsidRPr="00EF2A4D">
          <w:rPr>
            <w:rFonts w:ascii="Book Antiqua" w:hAnsi="Book Antiqua"/>
            <w:noProof/>
            <w:sz w:val="24"/>
            <w:szCs w:val="24"/>
            <w:vertAlign w:val="superscript"/>
          </w:rPr>
          <w:t>33</w:t>
        </w:r>
      </w:hyperlink>
      <w:r w:rsidR="00375B43">
        <w:rPr>
          <w:rFonts w:ascii="Book Antiqua" w:hAnsi="Book Antiqua"/>
          <w:noProof/>
          <w:sz w:val="24"/>
          <w:szCs w:val="24"/>
          <w:vertAlign w:val="superscript"/>
        </w:rPr>
        <w:t>,</w:t>
      </w:r>
      <w:hyperlink w:anchor="_ENREF_34" w:tooltip="Mead, 2002 #1072" w:history="1">
        <w:r w:rsidR="000F07FA" w:rsidRPr="00EF2A4D">
          <w:rPr>
            <w:rFonts w:ascii="Book Antiqua" w:hAnsi="Book Antiqua"/>
            <w:noProof/>
            <w:sz w:val="24"/>
            <w:szCs w:val="24"/>
            <w:vertAlign w:val="superscript"/>
          </w:rPr>
          <w:t>3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6943CE" w:rsidRPr="00EF2A4D">
        <w:rPr>
          <w:rFonts w:ascii="Book Antiqua" w:hAnsi="Book Antiqua"/>
          <w:sz w:val="24"/>
          <w:szCs w:val="24"/>
        </w:rPr>
        <w:t>.</w:t>
      </w:r>
    </w:p>
    <w:p w14:paraId="4D284B48" w14:textId="41AEEC1D" w:rsidR="0010495D" w:rsidRPr="00EF2A4D" w:rsidRDefault="00C575BA" w:rsidP="009E1E80">
      <w:pPr>
        <w:adjustRightInd w:val="0"/>
        <w:snapToGrid w:val="0"/>
        <w:spacing w:after="0" w:line="360" w:lineRule="auto"/>
        <w:ind w:firstLineChars="100" w:firstLine="240"/>
        <w:jc w:val="both"/>
        <w:rPr>
          <w:rFonts w:ascii="Book Antiqua" w:hAnsi="Book Antiqua"/>
          <w:i/>
          <w:sz w:val="24"/>
          <w:szCs w:val="24"/>
        </w:rPr>
      </w:pPr>
      <w:r w:rsidRPr="00EF2A4D">
        <w:rPr>
          <w:rFonts w:ascii="Book Antiqua" w:hAnsi="Book Antiqua"/>
          <w:sz w:val="24"/>
          <w:szCs w:val="24"/>
          <w:lang w:val="en-US"/>
        </w:rPr>
        <w:t xml:space="preserve">Besides TG, </w:t>
      </w:r>
      <w:r w:rsidR="00875B31" w:rsidRPr="00EF2A4D">
        <w:rPr>
          <w:rFonts w:ascii="Book Antiqua" w:hAnsi="Book Antiqua"/>
          <w:sz w:val="24"/>
          <w:szCs w:val="24"/>
          <w:lang w:val="en-US"/>
        </w:rPr>
        <w:t xml:space="preserve">also </w:t>
      </w:r>
      <w:r w:rsidRPr="00257878">
        <w:rPr>
          <w:rFonts w:ascii="Book Antiqua" w:hAnsi="Book Antiqua"/>
          <w:sz w:val="24"/>
          <w:szCs w:val="24"/>
          <w:lang w:val="en-US"/>
        </w:rPr>
        <w:t>cholesterol</w:t>
      </w:r>
      <w:r w:rsidRPr="00EF2A4D">
        <w:rPr>
          <w:rFonts w:ascii="Book Antiqua" w:hAnsi="Book Antiqua"/>
          <w:sz w:val="24"/>
          <w:szCs w:val="24"/>
          <w:lang w:val="en-US"/>
        </w:rPr>
        <w:t xml:space="preserve"> is transported </w:t>
      </w:r>
      <w:r w:rsidR="00875B31" w:rsidRPr="00EF2A4D">
        <w:rPr>
          <w:rFonts w:ascii="Book Antiqua" w:hAnsi="Book Antiqua"/>
          <w:sz w:val="24"/>
          <w:szCs w:val="24"/>
          <w:lang w:val="en-US"/>
        </w:rPr>
        <w:t xml:space="preserve">through the bloodstream via </w:t>
      </w:r>
      <w:r w:rsidRPr="00EF2A4D">
        <w:rPr>
          <w:rFonts w:ascii="Book Antiqua" w:hAnsi="Book Antiqua"/>
          <w:sz w:val="24"/>
          <w:szCs w:val="24"/>
          <w:lang w:val="en-US"/>
        </w:rPr>
        <w:t xml:space="preserve">lipoprotein particles. </w:t>
      </w:r>
      <w:r w:rsidR="00BE4003" w:rsidRPr="00EF2A4D">
        <w:rPr>
          <w:rFonts w:ascii="Book Antiqua" w:hAnsi="Book Antiqua"/>
          <w:sz w:val="24"/>
          <w:szCs w:val="24"/>
        </w:rPr>
        <w:t>Cholesterol is an essential c</w:t>
      </w:r>
      <w:r w:rsidR="00CB5110" w:rsidRPr="00EF2A4D">
        <w:rPr>
          <w:rFonts w:ascii="Book Antiqua" w:hAnsi="Book Antiqua"/>
          <w:sz w:val="24"/>
          <w:szCs w:val="24"/>
        </w:rPr>
        <w:t>omponent of the plasma membrane</w:t>
      </w:r>
      <w:r w:rsidR="00BE4003" w:rsidRPr="00EF2A4D">
        <w:rPr>
          <w:rFonts w:ascii="Book Antiqua" w:hAnsi="Book Antiqua"/>
          <w:sz w:val="24"/>
          <w:szCs w:val="24"/>
        </w:rPr>
        <w:t xml:space="preserve"> </w:t>
      </w:r>
      <w:r w:rsidR="00521B83" w:rsidRPr="00EF2A4D">
        <w:rPr>
          <w:rFonts w:ascii="Book Antiqua" w:hAnsi="Book Antiqua"/>
          <w:sz w:val="24"/>
          <w:szCs w:val="24"/>
        </w:rPr>
        <w:t xml:space="preserve">by </w:t>
      </w:r>
      <w:r w:rsidR="00BE4003" w:rsidRPr="00EF2A4D">
        <w:rPr>
          <w:rFonts w:ascii="Book Antiqua" w:hAnsi="Book Antiqua"/>
          <w:sz w:val="24"/>
          <w:szCs w:val="24"/>
        </w:rPr>
        <w:t>maintain</w:t>
      </w:r>
      <w:r w:rsidR="00521B83" w:rsidRPr="00EF2A4D">
        <w:rPr>
          <w:rFonts w:ascii="Book Antiqua" w:hAnsi="Book Antiqua"/>
          <w:sz w:val="24"/>
          <w:szCs w:val="24"/>
        </w:rPr>
        <w:t>ing</w:t>
      </w:r>
      <w:r w:rsidR="00BE4003" w:rsidRPr="00EF2A4D">
        <w:rPr>
          <w:rFonts w:ascii="Book Antiqua" w:hAnsi="Book Antiqua"/>
          <w:sz w:val="24"/>
          <w:szCs w:val="24"/>
        </w:rPr>
        <w:t xml:space="preserve"> the barrier function between </w:t>
      </w:r>
      <w:r w:rsidR="00521B83" w:rsidRPr="00EF2A4D">
        <w:rPr>
          <w:rFonts w:ascii="Book Antiqua" w:hAnsi="Book Antiqua"/>
          <w:sz w:val="24"/>
          <w:szCs w:val="24"/>
        </w:rPr>
        <w:t xml:space="preserve">intra- and extracellular </w:t>
      </w:r>
      <w:r w:rsidR="00BE4003" w:rsidRPr="00EF2A4D">
        <w:rPr>
          <w:rFonts w:ascii="Book Antiqua" w:hAnsi="Book Antiqua"/>
          <w:sz w:val="24"/>
          <w:szCs w:val="24"/>
        </w:rPr>
        <w:t>environment, modulat</w:t>
      </w:r>
      <w:r w:rsidR="00521B83" w:rsidRPr="00EF2A4D">
        <w:rPr>
          <w:rFonts w:ascii="Book Antiqua" w:hAnsi="Book Antiqua"/>
          <w:sz w:val="24"/>
          <w:szCs w:val="24"/>
        </w:rPr>
        <w:t>ing its</w:t>
      </w:r>
      <w:r w:rsidR="00BE4003" w:rsidRPr="00EF2A4D">
        <w:rPr>
          <w:rFonts w:ascii="Book Antiqua" w:hAnsi="Book Antiqua"/>
          <w:sz w:val="24"/>
          <w:szCs w:val="24"/>
        </w:rPr>
        <w:t xml:space="preserve"> fluidity, and creat</w:t>
      </w:r>
      <w:r w:rsidR="00521B83" w:rsidRPr="00EF2A4D">
        <w:rPr>
          <w:rFonts w:ascii="Book Antiqua" w:hAnsi="Book Antiqua"/>
          <w:sz w:val="24"/>
          <w:szCs w:val="24"/>
        </w:rPr>
        <w:t>ing</w:t>
      </w:r>
      <w:r w:rsidR="00BE4003" w:rsidRPr="00EF2A4D">
        <w:rPr>
          <w:rFonts w:ascii="Book Antiqua" w:hAnsi="Book Antiqua"/>
          <w:sz w:val="24"/>
          <w:szCs w:val="24"/>
        </w:rPr>
        <w:t xml:space="preserve"> “rafts” that concentrate </w:t>
      </w:r>
      <w:r w:rsidR="00521B83" w:rsidRPr="00EF2A4D">
        <w:rPr>
          <w:rFonts w:ascii="Book Antiqua" w:hAnsi="Book Antiqua"/>
          <w:sz w:val="24"/>
          <w:szCs w:val="24"/>
        </w:rPr>
        <w:t>signalling</w:t>
      </w:r>
      <w:r w:rsidR="00BE4003" w:rsidRPr="00EF2A4D">
        <w:rPr>
          <w:rFonts w:ascii="Book Antiqua" w:hAnsi="Book Antiqua"/>
          <w:sz w:val="24"/>
          <w:szCs w:val="24"/>
        </w:rPr>
        <w:t xml:space="preserve"> molecules. </w:t>
      </w:r>
      <w:r w:rsidRPr="00EF2A4D">
        <w:rPr>
          <w:rFonts w:ascii="Book Antiqua" w:hAnsi="Book Antiqua"/>
          <w:sz w:val="24"/>
          <w:szCs w:val="24"/>
        </w:rPr>
        <w:t xml:space="preserve">Cholesterol is </w:t>
      </w:r>
      <w:r w:rsidR="006B5B0C" w:rsidRPr="00EF2A4D">
        <w:rPr>
          <w:rFonts w:ascii="Book Antiqua" w:hAnsi="Book Antiqua"/>
          <w:sz w:val="24"/>
          <w:szCs w:val="24"/>
        </w:rPr>
        <w:t>transported back to the liver</w:t>
      </w:r>
      <w:r w:rsidRPr="00EF2A4D">
        <w:rPr>
          <w:rFonts w:ascii="Book Antiqua" w:hAnsi="Book Antiqua"/>
          <w:sz w:val="24"/>
          <w:szCs w:val="24"/>
        </w:rPr>
        <w:t xml:space="preserve"> in</w:t>
      </w:r>
      <w:r w:rsidR="00F373B2" w:rsidRPr="00EF2A4D">
        <w:rPr>
          <w:rFonts w:ascii="Book Antiqua" w:hAnsi="Book Antiqua"/>
          <w:sz w:val="24"/>
          <w:szCs w:val="24"/>
        </w:rPr>
        <w:t xml:space="preserve"> a process called</w:t>
      </w:r>
      <w:r w:rsidR="000544DB" w:rsidRPr="00EF2A4D">
        <w:rPr>
          <w:rFonts w:ascii="Book Antiqua" w:hAnsi="Book Antiqua"/>
          <w:sz w:val="24"/>
          <w:szCs w:val="24"/>
        </w:rPr>
        <w:t xml:space="preserve"> reverse cholesterol transport that implicates</w:t>
      </w:r>
      <w:r w:rsidR="00F373B2" w:rsidRPr="00EF2A4D">
        <w:rPr>
          <w:rFonts w:ascii="Book Antiqua" w:hAnsi="Book Antiqua"/>
          <w:sz w:val="24"/>
          <w:szCs w:val="24"/>
        </w:rPr>
        <w:t xml:space="preserve"> </w:t>
      </w:r>
      <w:r w:rsidR="00F373B2" w:rsidRPr="00257878">
        <w:rPr>
          <w:rFonts w:ascii="Book Antiqua" w:hAnsi="Book Antiqua"/>
          <w:sz w:val="24"/>
          <w:szCs w:val="24"/>
        </w:rPr>
        <w:t>HDL</w:t>
      </w:r>
      <w:r w:rsidR="00F373B2" w:rsidRPr="00EF2A4D">
        <w:rPr>
          <w:rFonts w:ascii="Book Antiqua" w:hAnsi="Book Antiqua"/>
          <w:sz w:val="24"/>
          <w:szCs w:val="24"/>
        </w:rPr>
        <w:t>. Nascent HDL</w:t>
      </w:r>
      <w:r w:rsidR="0010495D" w:rsidRPr="00EF2A4D">
        <w:rPr>
          <w:rFonts w:ascii="Book Antiqua" w:hAnsi="Book Antiqua"/>
          <w:sz w:val="24"/>
          <w:szCs w:val="24"/>
        </w:rPr>
        <w:t xml:space="preserve"> is </w:t>
      </w:r>
      <w:r w:rsidR="00F373B2" w:rsidRPr="00EF2A4D">
        <w:rPr>
          <w:rFonts w:ascii="Book Antiqua" w:hAnsi="Book Antiqua"/>
          <w:sz w:val="24"/>
          <w:szCs w:val="24"/>
        </w:rPr>
        <w:t>generated</w:t>
      </w:r>
      <w:r w:rsidR="0010495D" w:rsidRPr="00EF2A4D">
        <w:rPr>
          <w:rFonts w:ascii="Book Antiqua" w:hAnsi="Book Antiqua"/>
          <w:sz w:val="24"/>
          <w:szCs w:val="24"/>
        </w:rPr>
        <w:t xml:space="preserve"> by the transfer of </w:t>
      </w:r>
      <w:r w:rsidR="00521B83" w:rsidRPr="00EF2A4D">
        <w:rPr>
          <w:rFonts w:ascii="Book Antiqua" w:hAnsi="Book Antiqua"/>
          <w:sz w:val="24"/>
          <w:szCs w:val="24"/>
        </w:rPr>
        <w:t xml:space="preserve">phospholipids and </w:t>
      </w:r>
      <w:r w:rsidR="0010495D" w:rsidRPr="00EF2A4D">
        <w:rPr>
          <w:rFonts w:ascii="Book Antiqua" w:hAnsi="Book Antiqua"/>
          <w:sz w:val="24"/>
          <w:szCs w:val="24"/>
        </w:rPr>
        <w:t xml:space="preserve">cholesterol </w:t>
      </w:r>
      <w:r w:rsidR="00521B83" w:rsidRPr="00EF2A4D">
        <w:rPr>
          <w:rFonts w:ascii="Book Antiqua" w:hAnsi="Book Antiqua"/>
          <w:sz w:val="24"/>
          <w:szCs w:val="24"/>
        </w:rPr>
        <w:t xml:space="preserve">from peripheral tissues, intestine and liver </w:t>
      </w:r>
      <w:r w:rsidR="0010495D" w:rsidRPr="00EF2A4D">
        <w:rPr>
          <w:rFonts w:ascii="Book Antiqua" w:hAnsi="Book Antiqua"/>
          <w:sz w:val="24"/>
          <w:szCs w:val="24"/>
        </w:rPr>
        <w:t>onto ApoA-1</w:t>
      </w:r>
      <w:r w:rsidR="00161D53" w:rsidRPr="00EF2A4D">
        <w:rPr>
          <w:rFonts w:ascii="Book Antiqua" w:hAnsi="Book Antiqua"/>
          <w:sz w:val="24"/>
          <w:szCs w:val="24"/>
        </w:rPr>
        <w:t>.</w:t>
      </w:r>
      <w:r w:rsidR="00875B31" w:rsidRPr="00EF2A4D">
        <w:rPr>
          <w:rFonts w:ascii="Book Antiqua" w:hAnsi="Book Antiqua"/>
          <w:sz w:val="24"/>
          <w:szCs w:val="24"/>
        </w:rPr>
        <w:t xml:space="preserve"> This process is</w:t>
      </w:r>
      <w:r w:rsidR="006C0DB4" w:rsidRPr="00EF2A4D">
        <w:rPr>
          <w:rFonts w:ascii="Book Antiqua" w:hAnsi="Book Antiqua"/>
          <w:sz w:val="24"/>
          <w:szCs w:val="24"/>
        </w:rPr>
        <w:t xml:space="preserve"> catalyzed by the ATP-binding cassette A1 (ABCA1) transporter. </w:t>
      </w:r>
      <w:r w:rsidR="0013215A" w:rsidRPr="00EF2A4D">
        <w:rPr>
          <w:rFonts w:ascii="Book Antiqua" w:hAnsi="Book Antiqua"/>
          <w:sz w:val="24"/>
          <w:szCs w:val="24"/>
        </w:rPr>
        <w:t>T</w:t>
      </w:r>
      <w:r w:rsidR="0010495D" w:rsidRPr="00EF2A4D">
        <w:rPr>
          <w:rFonts w:ascii="Book Antiqua" w:hAnsi="Book Antiqua"/>
          <w:sz w:val="24"/>
          <w:szCs w:val="24"/>
        </w:rPr>
        <w:t xml:space="preserve">he cholesterol </w:t>
      </w:r>
      <w:r w:rsidR="006C0DB4" w:rsidRPr="00EF2A4D">
        <w:rPr>
          <w:rFonts w:ascii="Book Antiqua" w:hAnsi="Book Antiqua"/>
          <w:sz w:val="24"/>
          <w:szCs w:val="24"/>
        </w:rPr>
        <w:t>contained in this</w:t>
      </w:r>
      <w:r w:rsidR="0010495D" w:rsidRPr="00EF2A4D">
        <w:rPr>
          <w:rFonts w:ascii="Book Antiqua" w:hAnsi="Book Antiqua"/>
          <w:sz w:val="24"/>
          <w:szCs w:val="24"/>
        </w:rPr>
        <w:t xml:space="preserve"> </w:t>
      </w:r>
      <w:r w:rsidR="0013215A" w:rsidRPr="00EF2A4D">
        <w:rPr>
          <w:rFonts w:ascii="Book Antiqua" w:hAnsi="Book Antiqua"/>
          <w:sz w:val="24"/>
          <w:szCs w:val="24"/>
        </w:rPr>
        <w:t xml:space="preserve">nascent </w:t>
      </w:r>
      <w:r w:rsidR="0010495D" w:rsidRPr="00EF2A4D">
        <w:rPr>
          <w:rFonts w:ascii="Book Antiqua" w:hAnsi="Book Antiqua"/>
          <w:sz w:val="24"/>
          <w:szCs w:val="24"/>
        </w:rPr>
        <w:t>HDL is then esterified by lysolecithin cholesterol acyltransferase (LCAT)</w:t>
      </w:r>
      <w:r w:rsidR="0013215A" w:rsidRPr="00EF2A4D">
        <w:rPr>
          <w:rFonts w:ascii="Book Antiqua" w:hAnsi="Book Antiqua"/>
          <w:sz w:val="24"/>
          <w:szCs w:val="24"/>
        </w:rPr>
        <w:t xml:space="preserve"> </w:t>
      </w:r>
      <w:r w:rsidR="00095384" w:rsidRPr="00EF2A4D">
        <w:rPr>
          <w:rFonts w:ascii="Book Antiqua" w:hAnsi="Book Antiqua"/>
          <w:sz w:val="24"/>
          <w:szCs w:val="24"/>
        </w:rPr>
        <w:t xml:space="preserve">thereby </w:t>
      </w:r>
      <w:r w:rsidR="0013215A" w:rsidRPr="00EF2A4D">
        <w:rPr>
          <w:rFonts w:ascii="Book Antiqua" w:hAnsi="Book Antiqua"/>
          <w:sz w:val="24"/>
          <w:szCs w:val="24"/>
        </w:rPr>
        <w:t>forming more spherical mature HDL</w:t>
      </w:r>
      <w:r w:rsidR="0010495D" w:rsidRPr="00EF2A4D">
        <w:rPr>
          <w:rFonts w:ascii="Book Antiqua" w:hAnsi="Book Antiqua"/>
          <w:sz w:val="24"/>
          <w:szCs w:val="24"/>
        </w:rPr>
        <w:t>.</w:t>
      </w:r>
      <w:r w:rsidR="006C0DB4" w:rsidRPr="00EF2A4D">
        <w:rPr>
          <w:rFonts w:ascii="Book Antiqua" w:hAnsi="Book Antiqua"/>
          <w:sz w:val="24"/>
          <w:szCs w:val="24"/>
        </w:rPr>
        <w:t xml:space="preserve"> Additional cholesterol can be loaded onto mature HDL by another ABC transporter, ABCG1. </w:t>
      </w:r>
      <w:r w:rsidR="00A65CDD" w:rsidRPr="00EF2A4D">
        <w:rPr>
          <w:rFonts w:ascii="Book Antiqua" w:hAnsi="Book Antiqua"/>
          <w:sz w:val="24"/>
          <w:szCs w:val="24"/>
        </w:rPr>
        <w:t xml:space="preserve">HDL can further capture free cholesterol from membrane pools via interactions with SR-BI, lipid rafts and caveolae. </w:t>
      </w:r>
      <w:r w:rsidR="00052491" w:rsidRPr="00EF2A4D">
        <w:rPr>
          <w:rFonts w:ascii="Book Antiqua" w:hAnsi="Book Antiqua"/>
          <w:sz w:val="24"/>
          <w:szCs w:val="24"/>
        </w:rPr>
        <w:t xml:space="preserve">These processes are important in preventing atherosclerotic vessel disease by allowing macrophages to efflux artery wall cholesterol. </w:t>
      </w:r>
      <w:r w:rsidR="000544DB" w:rsidRPr="00EF2A4D">
        <w:rPr>
          <w:rFonts w:ascii="Book Antiqua" w:hAnsi="Book Antiqua"/>
          <w:sz w:val="24"/>
          <w:szCs w:val="24"/>
        </w:rPr>
        <w:t>During</w:t>
      </w:r>
      <w:r w:rsidR="0033596F" w:rsidRPr="00EF2A4D">
        <w:rPr>
          <w:rFonts w:ascii="Book Antiqua" w:hAnsi="Book Antiqua"/>
          <w:sz w:val="24"/>
          <w:szCs w:val="24"/>
        </w:rPr>
        <w:t xml:space="preserve"> their passage through the</w:t>
      </w:r>
      <w:r w:rsidR="000544DB" w:rsidRPr="00EF2A4D">
        <w:rPr>
          <w:rFonts w:ascii="Book Antiqua" w:hAnsi="Book Antiqua"/>
          <w:sz w:val="24"/>
          <w:szCs w:val="24"/>
        </w:rPr>
        <w:t xml:space="preserve"> circulation </w:t>
      </w:r>
      <w:r w:rsidR="00095384" w:rsidRPr="00EF2A4D">
        <w:rPr>
          <w:rFonts w:ascii="Book Antiqua" w:hAnsi="Book Antiqua"/>
          <w:sz w:val="24"/>
          <w:szCs w:val="24"/>
        </w:rPr>
        <w:t xml:space="preserve">the </w:t>
      </w:r>
      <w:r w:rsidR="000544DB" w:rsidRPr="00EF2A4D">
        <w:rPr>
          <w:rFonts w:ascii="Book Antiqua" w:hAnsi="Book Antiqua"/>
          <w:sz w:val="24"/>
          <w:szCs w:val="24"/>
        </w:rPr>
        <w:t>A</w:t>
      </w:r>
      <w:r w:rsidR="00E14809" w:rsidRPr="00EF2A4D">
        <w:rPr>
          <w:rFonts w:ascii="Book Antiqua" w:hAnsi="Book Antiqua"/>
          <w:sz w:val="24"/>
          <w:szCs w:val="24"/>
        </w:rPr>
        <w:t xml:space="preserve">poE content </w:t>
      </w:r>
      <w:r w:rsidR="0033596F" w:rsidRPr="00EF2A4D">
        <w:rPr>
          <w:rFonts w:ascii="Book Antiqua" w:hAnsi="Book Antiqua"/>
          <w:sz w:val="24"/>
          <w:szCs w:val="24"/>
        </w:rPr>
        <w:t xml:space="preserve">of HDL </w:t>
      </w:r>
      <w:r w:rsidR="00E14809" w:rsidRPr="00EF2A4D">
        <w:rPr>
          <w:rFonts w:ascii="Book Antiqua" w:hAnsi="Book Antiqua"/>
          <w:sz w:val="24"/>
          <w:szCs w:val="24"/>
        </w:rPr>
        <w:t xml:space="preserve">increases due to </w:t>
      </w:r>
      <w:r w:rsidR="003F540D" w:rsidRPr="00EF2A4D">
        <w:rPr>
          <w:rFonts w:ascii="Book Antiqua" w:hAnsi="Book Antiqua"/>
          <w:sz w:val="24"/>
          <w:szCs w:val="24"/>
        </w:rPr>
        <w:t>protein exchange</w:t>
      </w:r>
      <w:r w:rsidR="00E14809" w:rsidRPr="00EF2A4D">
        <w:rPr>
          <w:rFonts w:ascii="Book Antiqua" w:hAnsi="Book Antiqua"/>
          <w:sz w:val="24"/>
          <w:szCs w:val="24"/>
        </w:rPr>
        <w:t xml:space="preserve"> with </w:t>
      </w:r>
      <w:r w:rsidR="00581212" w:rsidRPr="00EF2A4D">
        <w:rPr>
          <w:rFonts w:ascii="Book Antiqua" w:hAnsi="Book Antiqua"/>
          <w:sz w:val="24"/>
          <w:szCs w:val="24"/>
        </w:rPr>
        <w:t xml:space="preserve">VLDL. In addition, </w:t>
      </w:r>
      <w:r w:rsidR="00E14809" w:rsidRPr="00EF2A4D">
        <w:rPr>
          <w:rFonts w:ascii="Book Antiqua" w:hAnsi="Book Antiqua"/>
          <w:sz w:val="24"/>
          <w:szCs w:val="24"/>
        </w:rPr>
        <w:t xml:space="preserve">the cholesteryl ester transfer protein (CETP) can transfer </w:t>
      </w:r>
      <w:r w:rsidR="00095384" w:rsidRPr="00EF2A4D">
        <w:rPr>
          <w:rFonts w:ascii="Book Antiqua" w:hAnsi="Book Antiqua"/>
          <w:sz w:val="24"/>
          <w:szCs w:val="24"/>
        </w:rPr>
        <w:t>c</w:t>
      </w:r>
      <w:r w:rsidR="00E14809" w:rsidRPr="00EF2A4D">
        <w:rPr>
          <w:rFonts w:ascii="Book Antiqua" w:hAnsi="Book Antiqua"/>
          <w:sz w:val="24"/>
          <w:szCs w:val="24"/>
        </w:rPr>
        <w:t>holesteryl ester from HDL</w:t>
      </w:r>
      <w:r w:rsidR="00CA277E" w:rsidRPr="00EF2A4D">
        <w:rPr>
          <w:rFonts w:ascii="Book Antiqua" w:hAnsi="Book Antiqua"/>
          <w:sz w:val="24"/>
          <w:szCs w:val="24"/>
        </w:rPr>
        <w:t xml:space="preserve"> to</w:t>
      </w:r>
      <w:r w:rsidR="00E14809" w:rsidRPr="00EF2A4D">
        <w:rPr>
          <w:rFonts w:ascii="Book Antiqua" w:hAnsi="Book Antiqua"/>
          <w:sz w:val="24"/>
          <w:szCs w:val="24"/>
        </w:rPr>
        <w:t xml:space="preserve"> </w:t>
      </w:r>
      <w:r w:rsidR="0013215A" w:rsidRPr="00EF2A4D">
        <w:rPr>
          <w:rFonts w:ascii="Book Antiqua" w:hAnsi="Book Antiqua"/>
          <w:sz w:val="24"/>
          <w:szCs w:val="24"/>
        </w:rPr>
        <w:t>chylomicrons, VLDL and their remnants</w:t>
      </w:r>
      <w:r w:rsidR="00255264" w:rsidRPr="00EF2A4D">
        <w:rPr>
          <w:rFonts w:ascii="Book Antiqua" w:hAnsi="Book Antiqua"/>
          <w:sz w:val="24"/>
          <w:szCs w:val="24"/>
        </w:rPr>
        <w:t xml:space="preserve"> in exchange for TG</w:t>
      </w:r>
      <w:r w:rsidR="00E14809" w:rsidRPr="00EF2A4D">
        <w:rPr>
          <w:rFonts w:ascii="Book Antiqua" w:hAnsi="Book Antiqua"/>
          <w:sz w:val="24"/>
          <w:szCs w:val="24"/>
        </w:rPr>
        <w:t xml:space="preserve">. </w:t>
      </w:r>
      <w:r w:rsidR="00522518" w:rsidRPr="00EF2A4D">
        <w:rPr>
          <w:rFonts w:ascii="Book Antiqua" w:hAnsi="Book Antiqua"/>
          <w:sz w:val="24"/>
          <w:szCs w:val="24"/>
        </w:rPr>
        <w:t>HDL-cholestery</w:t>
      </w:r>
      <w:r w:rsidR="0010495D" w:rsidRPr="00EF2A4D">
        <w:rPr>
          <w:rFonts w:ascii="Book Antiqua" w:hAnsi="Book Antiqua"/>
          <w:sz w:val="24"/>
          <w:szCs w:val="24"/>
        </w:rPr>
        <w:t>l-esters can be utilized by the liver through the SR-BI receptor. After hydrolysis, free cholesterol can be metabol</w:t>
      </w:r>
      <w:r w:rsidR="00E14809" w:rsidRPr="00EF2A4D">
        <w:rPr>
          <w:rFonts w:ascii="Book Antiqua" w:hAnsi="Book Antiqua"/>
          <w:sz w:val="24"/>
          <w:szCs w:val="24"/>
        </w:rPr>
        <w:t>ized to bile acids that are exc</w:t>
      </w:r>
      <w:r w:rsidR="0010495D" w:rsidRPr="00EF2A4D">
        <w:rPr>
          <w:rFonts w:ascii="Book Antiqua" w:hAnsi="Book Antiqua"/>
          <w:sz w:val="24"/>
          <w:szCs w:val="24"/>
        </w:rPr>
        <w:t>reted into the digestive tract via biliary secretion.</w:t>
      </w:r>
      <w:r w:rsidR="00522518" w:rsidRPr="00EF2A4D">
        <w:rPr>
          <w:rFonts w:ascii="Book Antiqua" w:hAnsi="Book Antiqua"/>
          <w:sz w:val="24"/>
          <w:szCs w:val="24"/>
        </w:rPr>
        <w:t xml:space="preserve"> </w:t>
      </w:r>
      <w:r w:rsidR="001E4E89" w:rsidRPr="00EF2A4D">
        <w:rPr>
          <w:rFonts w:ascii="Book Antiqua" w:hAnsi="Book Antiqua"/>
          <w:sz w:val="24"/>
          <w:szCs w:val="24"/>
        </w:rPr>
        <w:t>E</w:t>
      </w:r>
      <w:r w:rsidR="00522518" w:rsidRPr="00EF2A4D">
        <w:rPr>
          <w:rFonts w:ascii="Book Antiqua" w:hAnsi="Book Antiqua"/>
          <w:sz w:val="24"/>
          <w:szCs w:val="24"/>
        </w:rPr>
        <w:t>xtrahepatical</w:t>
      </w:r>
      <w:r w:rsidR="001E4E89" w:rsidRPr="00EF2A4D">
        <w:rPr>
          <w:rFonts w:ascii="Book Antiqua" w:hAnsi="Book Antiqua"/>
          <w:sz w:val="24"/>
          <w:szCs w:val="24"/>
        </w:rPr>
        <w:t>ly,</w:t>
      </w:r>
      <w:r w:rsidR="00522518" w:rsidRPr="00EF2A4D">
        <w:rPr>
          <w:rFonts w:ascii="Book Antiqua" w:hAnsi="Book Antiqua"/>
          <w:sz w:val="24"/>
          <w:szCs w:val="24"/>
        </w:rPr>
        <w:t xml:space="preserve"> SR-BI supports HDL-cholesteryl-esters consumption </w:t>
      </w:r>
      <w:r w:rsidR="00EF4173" w:rsidRPr="00EF2A4D">
        <w:rPr>
          <w:rFonts w:ascii="Book Antiqua" w:hAnsi="Book Antiqua"/>
          <w:sz w:val="24"/>
          <w:szCs w:val="24"/>
        </w:rPr>
        <w:t>as a precursor for the manufacture of all steroid hormones</w:t>
      </w:r>
      <w:r w:rsidR="003635EA" w:rsidRPr="00EF2A4D">
        <w:rPr>
          <w:rFonts w:ascii="Book Antiqua" w:hAnsi="Book Antiqua"/>
          <w:sz w:val="24"/>
          <w:szCs w:val="24"/>
        </w:rPr>
        <w:fldChar w:fldCharType="begin">
          <w:fldData xml:space="preserve">PEVuZE5vdGU+PENpdGU+PEF1dGhvcj5Sb3NlbnNvbjwvQXV0aG9yPjxZZWFyPjIwMTI8L1llYXI+
PFJlY051bT4xMTg2PC9SZWNOdW0+PERpc3BsYXlUZXh0PjxzdHlsZSBmYWNlPSJzdXBlcnNjcmlw
dCI+WzM1LCAzNl08L3N0eWxlPjwvRGlzcGxheVRleHQ+PHJlY29yZD48cmVjLW51bWJlcj4xMTg2
PC9yZWMtbnVtYmVyPjxmb3JlaWduLWtleXM+PGtleSBhcHA9IkVOIiBkYi1pZD0idjB4d3ZlZHIy
dGVkYXFlOXoyNXhhdjk0ZGRlZmF0eGF2cDA1IiB0aW1lc3RhbXA9IjEzODg2ODk5NzgiPjExODY8
L2tleT48L2ZvcmVpZ24ta2V5cz48cmVmLXR5cGUgbmFtZT0iSm91cm5hbCBBcnRpY2xlIj4xNzwv
cmVmLXR5cGU+PGNvbnRyaWJ1dG9ycz48YXV0aG9ycz48YXV0aG9yPlJvc2Vuc29uLCBSLiBTLjwv
YXV0aG9yPjxhdXRob3I+QnJld2VyLCBILiBCLiwgSnIuPC9hdXRob3I+PGF1dGhvcj5EYXZpZHNv
biwgVy4gUy48L2F1dGhvcj48YXV0aG9yPkZheWFkLCBaLiBBLjwvYXV0aG9yPjxhdXRob3I+RnVz
dGVyLCBWLjwvYXV0aG9yPjxhdXRob3I+R29sZHN0ZWluLCBKLjwvYXV0aG9yPjxhdXRob3I+SGVs
bGVyc3RlaW4sIE0uPC9hdXRob3I+PGF1dGhvcj5KaWFuZywgWC4gQy48L2F1dGhvcj48YXV0aG9y
PlBoaWxsaXBzLCBNLiBDLjwvYXV0aG9yPjxhdXRob3I+UmFkZXIsIEQuIEouPC9hdXRob3I+PGF1
dGhvcj5SZW1hbGV5LCBBLiBULjwvYXV0aG9yPjxhdXRob3I+Um90aGJsYXQsIEcuIEguPC9hdXRo
b3I+PGF1dGhvcj5UYWxsLCBBLiBSLjwvYXV0aG9yPjxhdXRob3I+WXZhbi1DaGFydmV0LCBMLjwv
YXV0aG9yPjwvYXV0aG9ycz48L2NvbnRyaWJ1dG9ycz48YXV0aC1hZGRyZXNzPk1vdW50IFNpbmFp
IEhlYXJ0LCBNb3VudCBTaW5haSBTY2hvb2wgb2YgTWVkaWNpbmUsIE9uZSBHdXN0YXZlIEwuIExl
dnkgUGxhY2UsIEJveCAxMDMwLCBOZXcgWW9yaywgTlkgMTAwMjksIFVTQS4gcm9iZXJ0LnJvc2Vu
c29uQG1zc20uZWR1PC9hdXRoLWFkZHJlc3M+PHRpdGxlcz48dGl0bGU+Q2hvbGVzdGVyb2wgZWZm
bHV4IGFuZCBhdGhlcm9wcm90ZWN0aW9uOiBhZHZhbmNpbmcgdGhlIGNvbmNlcHQgb2YgcmV2ZXJz
ZSBjaG9sZXN0ZXJvbCB0cmFuc3BvcnQ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5MDUtMTk8L3BhZ2VzPjx2b2x1bWU+MTI1PC92
b2x1bWU+PG51bWJlcj4xNTwvbnVtYmVyPjxlZGl0aW9uPjIwMTIvMDQvMTg8L2VkaXRpb24+PGtl
eXdvcmRzPjxrZXl3b3JkPkFUUC1CaW5kaW5nIENhc3NldHRlIFRyYW5zcG9ydGVycy9waHlzaW9s
b2d5PC9rZXl3b3JkPjxrZXl3b3JkPkFuaW1hbHM8L2tleXdvcmQ+PGtleXdvcmQ+QXRoZXJvc2Ns
ZXJvc2lzLypwcmV2ZW50aW9uICZhbXA7IGNvbnRyb2w8L2tleXdvcmQ+PGtleXdvcmQ+QmlvbG9n
aWNhbCBUcmFuc3BvcnQ8L2tleXdvcmQ+PGtleXdvcmQ+Q2hvbGVzdGVyb2wvKm1ldGFib2xpc208
L2tleXdvcmQ+PGtleXdvcmQ+Q2hvbGVzdGVyb2wgRXN0ZXIgVHJhbnNmZXIgUHJvdGVpbnMvcGh5
c2lvbG9neTwva2V5d29yZD48a2V5d29yZD5EaWZmdXNpb248L2tleXdvcmQ+PGtleXdvcmQ+SHVt
YW5zPC9rZXl3b3JkPjxrZXl3b3JkPkxpcG9wcm90ZWlucywgSERML2FuYWx5c2lzL2NoZW1pc3Ry
eS9waHlzaW9sb2d5PC9rZXl3b3JkPjxrZXl3b3JkPk1hY3JvcGhhZ2VzL21ldGFib2xpc208L2tl
eXdvcmQ+PGtleXdvcmQ+TW9kZWxzLCBBbmltYWw8L2tleXdvcmQ+PGtleXdvcmQ+UGhvc3Bob2xp
cGlkIFRyYW5zZmVyIFByb3RlaW5zL3BoeXNpb2xvZ3k8L2tleXdvcmQ+PGtleXdvcmQ+U2NhdmVu
Z2VyIFJlY2VwdG9ycywgQ2xhc3MgQi9waHlzaW9sb2d5PC9rZXl3b3JkPjwva2V5d29yZHM+PGRh
dGVzPjx5ZWFyPjIwMTI8L3llYXI+PHB1Yi1kYXRlcz48ZGF0ZT5BcHIgMTc8L2RhdGU+PC9wdWIt
ZGF0ZXM+PC9kYXRlcz48aXNibj4xNTI0LTQ1MzkgKEVsZWN0cm9uaWMpJiN4RDswMDA5LTczMjIg
KExpbmtpbmcpPC9pc2JuPjxhY2Nlc3Npb24tbnVtPjIyNTA4ODQwPC9hY2Nlc3Npb24tbnVtPjx3
b3JrLXR5cGU+UmVzZWFyY2ggU3VwcG9ydCwgVS5TLiBHb3YmYXBvczt0LCBOb24tUC5ILlMuJiN4
RDtSZXZpZXc8L3dvcmstdHlwZT48dXJscz48cmVsYXRlZC11cmxzPjx1cmw+aHR0cDovL3d3dy5u
Y2JpLm5sbS5uaWguZ292L3B1Ym1lZC8yMjUwODg0MDwvdXJsPjx1cmw+aHR0cDovL2NpcmMuYWhh
am91cm5hbHMub3JnL2NvbnRlbnQvMTI1LzE1LzE5MDUuZnVsbC5wZGY8L3VybD48L3JlbGF0ZWQt
dXJscz48L3VybHM+PGVsZWN0cm9uaWMtcmVzb3VyY2UtbnVtPjEwLjExNjEvQ0lSQ1VMQVRJT05B
SEEuMTExLjA2NjU4OTwvZWxlY3Ryb25pYy1yZXNvdXJjZS1udW0+PGxhbmd1YWdlPmVuZzwvbGFu
Z3VhZ2U+PC9yZWNvcmQ+PC9DaXRlPjxDaXRlPjxBdXRob3I+QnJvd248L0F1dGhvcj48WWVhcj4y
MDA3PC9ZZWFyPjxSZWNOdW0+MTE5NDwvUmVjTnVtPjxyZWNvcmQ+PHJlYy1udW1iZXI+MTE5NDwv
cmVjLW51bWJlcj48Zm9yZWlnbi1rZXlzPjxrZXkgYXBwPSJFTiIgZGItaWQ9InYweHd2ZWRyMnRl
ZGFxZTl6MjV4YXY5NGRkZWZhdHhhdnAwNSIgdGltZXN0YW1wPSIxMzg4NjkxMzQ0Ij4xMTk0PC9r
ZXk+PC9mb3JlaWduLWtleXM+PHJlZi10eXBlIG5hbWU9IkpvdXJuYWwgQXJ0aWNsZSI+MTc8L3Jl
Zi10eXBlPjxjb250cmlidXRvcnM+PGF1dGhvcnM+PGF1dGhvcj5Ccm93biwgVy4gVi48L2F1dGhv
cj48L2F1dGhvcnM+PC9jb250cmlidXRvcnM+PGF1dGgtYWRkcmVzcz5FbW9yeSBVbml2ZXJzaXR5
IFNjaG9vbCBvZiBNZWRpY2luZSBhbmQgdGhlIEF0bGFudGEgVmV0ZXJhbnMgQWZmYWlycyBNZWRp
Y2FsIENlbnRlciAxMTEsIDE2NzAgQ2xhaXJtb250IFJvYWQsIEF0bGFudGEsIEdBIDMwMDMzLCBV
U0EuPC9hdXRoLWFkZHJlc3M+PHRpdGxlcz48dGl0bGU+SGlnaC1kZW5zaXR5IGxpcG9wcm90ZWlu
IGFuZCB0cmFuc3BvcnQgb2YgY2hvbGVzdGVyb2wgYW5kIHRyaWdseWNlcmlkZSBpbiBibG9vZDwv
dGl0bGU+PHNlY29uZGFyeS10aXRsZT5KIENsaW4gTGlwaWRvbDwvc2Vjb25kYXJ5LXRpdGxlPjxh
bHQtdGl0bGU+Sm91cm5hbCBvZiBjbGluaWNhbCBsaXBpZG9sb2d5PC9hbHQtdGl0bGU+PC90aXRs
ZXM+PHBlcmlvZGljYWw+PGZ1bGwtdGl0bGU+SiBDbGluIExpcGlkb2w8L2Z1bGwtdGl0bGU+PGFi
YnItMT5Kb3VybmFsIG9mIGNsaW5pY2FsIGxpcGlkb2xvZ3k8L2FiYnItMT48L3BlcmlvZGljYWw+
PGFsdC1wZXJpb2RpY2FsPjxmdWxsLXRpdGxlPkogQ2xpbiBMaXBpZG9sPC9mdWxsLXRpdGxlPjxh
YmJyLTE+Sm91cm5hbCBvZiBjbGluaWNhbCBsaXBpZG9sb2d5PC9hYmJyLTE+PC9hbHQtcGVyaW9k
aWNhbD48cGFnZXM+Ny0xOTwvcGFnZXM+PHZvbHVtZT4xPC92b2x1bWU+PG51bWJlcj4xPC9udW1i
ZXI+PGVkaXRpb24+MjAwNy8wMy8wMTwvZWRpdGlvbj48ZGF0ZXM+PHllYXI+MjAwNzwveWVhcj48
cHViLWRhdGVzPjxkYXRlPk1hcjwvZGF0ZT48L3B1Yi1kYXRlcz48L2RhdGVzPjxpc2JuPjE5MzMt
Mjg3NCAoUHJpbnQpJiN4RDsxODc2LTQ3ODkgKExpbmtpbmcpPC9pc2JuPjxhY2Nlc3Npb24tbnVt
PjIxMjkxNjY0PC9hY2Nlc3Npb24tbnVtPjx1cmxzPjxyZWxhdGVkLXVybHM+PHVybD5odHRwOi8v
d3d3Lm5jYmkubmxtLm5paC5nb3YvcHVibWVkLzIxMjkxNjY0PC91cmw+PHVybD5odHRwOi8vYWMu
ZWxzLWNkbi5jb20vUzE5MzMyODc0MDcwMDAwODYvMS1zMi4wLVMxOTMzMjg3NDA3MDAwMDg2LW1h
aW4ucGRmP190aWQ9YWZkMTI0NzItNzNlNC0xMWUzLWJkZGItMDAwMDBhYWIwZjI3JmFtcDthY2Ru
YXQ9MTM4ODY5MTM1OV80YTFlZDc5NThlYTZmNTllMWM5ZGEzNDIzODIzZTAyODwvdXJsPjwvcmVs
YXRlZC11cmxzPjwvdXJscz48ZWxlY3Ryb25pYy1yZXNvdXJjZS1udW0+MTAuMTAxNi9qLmphY2wu
MjAwNy4wMi4wMDE8L2VsZWN0cm9uaWMtcmVzb3VyY2UtbnVtPjxsYW5ndWFnZT5lbmc8L2xhbmd1
YWdlPjwvcmVj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Sb3NlbnNvbjwvQXV0aG9yPjxZZWFyPjIwMTI8L1llYXI+
PFJlY051bT4xMTg2PC9SZWNOdW0+PERpc3BsYXlUZXh0PjxzdHlsZSBmYWNlPSJzdXBlcnNjcmlw
dCI+WzM1LCAzNl08L3N0eWxlPjwvRGlzcGxheVRleHQ+PHJlY29yZD48cmVjLW51bWJlcj4xMTg2
PC9yZWMtbnVtYmVyPjxmb3JlaWduLWtleXM+PGtleSBhcHA9IkVOIiBkYi1pZD0idjB4d3ZlZHIy
dGVkYXFlOXoyNXhhdjk0ZGRlZmF0eGF2cDA1IiB0aW1lc3RhbXA9IjEzODg2ODk5NzgiPjExODY8
L2tleT48L2ZvcmVpZ24ta2V5cz48cmVmLXR5cGUgbmFtZT0iSm91cm5hbCBBcnRpY2xlIj4xNzwv
cmVmLXR5cGU+PGNvbnRyaWJ1dG9ycz48YXV0aG9ycz48YXV0aG9yPlJvc2Vuc29uLCBSLiBTLjwv
YXV0aG9yPjxhdXRob3I+QnJld2VyLCBILiBCLiwgSnIuPC9hdXRob3I+PGF1dGhvcj5EYXZpZHNv
biwgVy4gUy48L2F1dGhvcj48YXV0aG9yPkZheWFkLCBaLiBBLjwvYXV0aG9yPjxhdXRob3I+RnVz
dGVyLCBWLjwvYXV0aG9yPjxhdXRob3I+R29sZHN0ZWluLCBKLjwvYXV0aG9yPjxhdXRob3I+SGVs
bGVyc3RlaW4sIE0uPC9hdXRob3I+PGF1dGhvcj5KaWFuZywgWC4gQy48L2F1dGhvcj48YXV0aG9y
PlBoaWxsaXBzLCBNLiBDLjwvYXV0aG9yPjxhdXRob3I+UmFkZXIsIEQuIEouPC9hdXRob3I+PGF1
dGhvcj5SZW1hbGV5LCBBLiBULjwvYXV0aG9yPjxhdXRob3I+Um90aGJsYXQsIEcuIEguPC9hdXRo
b3I+PGF1dGhvcj5UYWxsLCBBLiBSLjwvYXV0aG9yPjxhdXRob3I+WXZhbi1DaGFydmV0LCBMLjwv
YXV0aG9yPjwvYXV0aG9ycz48L2NvbnRyaWJ1dG9ycz48YXV0aC1hZGRyZXNzPk1vdW50IFNpbmFp
IEhlYXJ0LCBNb3VudCBTaW5haSBTY2hvb2wgb2YgTWVkaWNpbmUsIE9uZSBHdXN0YXZlIEwuIExl
dnkgUGxhY2UsIEJveCAxMDMwLCBOZXcgWW9yaywgTlkgMTAwMjksIFVTQS4gcm9iZXJ0LnJvc2Vu
c29uQG1zc20uZWR1PC9hdXRoLWFkZHJlc3M+PHRpdGxlcz48dGl0bGU+Q2hvbGVzdGVyb2wgZWZm
bHV4IGFuZCBhdGhlcm9wcm90ZWN0aW9uOiBhZHZhbmNpbmcgdGhlIGNvbmNlcHQgb2YgcmV2ZXJz
ZSBjaG9sZXN0ZXJvbCB0cmFuc3BvcnQ8L3RpdGxlPjxzZWNvbmRhcnktdGl0bGU+Q2lyY3VsYXRp
b248L3NlY29uZGFyeS10aXRsZT48YWx0LXRpdGxlPkNpcmN1bGF0aW9uPC9hbHQtdGl0bGU+PC90
aXRsZXM+PHBlcmlvZGljYWw+PGZ1bGwtdGl0bGU+Q2lyY3VsYXRpb248L2Z1bGwtdGl0bGU+PGFi
YnItMT5DaXJjdWxhdGlvbjwvYWJici0xPjwvcGVyaW9kaWNhbD48YWx0LXBlcmlvZGljYWw+PGZ1
bGwtdGl0bGU+Q2lyY3VsYXRpb248L2Z1bGwtdGl0bGU+PGFiYnItMT5DaXJjdWxhdGlvbjwvYWJi
ci0xPjwvYWx0LXBlcmlvZGljYWw+PHBhZ2VzPjE5MDUtMTk8L3BhZ2VzPjx2b2x1bWU+MTI1PC92
b2x1bWU+PG51bWJlcj4xNTwvbnVtYmVyPjxlZGl0aW9uPjIwMTIvMDQvMTg8L2VkaXRpb24+PGtl
eXdvcmRzPjxrZXl3b3JkPkFUUC1CaW5kaW5nIENhc3NldHRlIFRyYW5zcG9ydGVycy9waHlzaW9s
b2d5PC9rZXl3b3JkPjxrZXl3b3JkPkFuaW1hbHM8L2tleXdvcmQ+PGtleXdvcmQ+QXRoZXJvc2Ns
ZXJvc2lzLypwcmV2ZW50aW9uICZhbXA7IGNvbnRyb2w8L2tleXdvcmQ+PGtleXdvcmQ+QmlvbG9n
aWNhbCBUcmFuc3BvcnQ8L2tleXdvcmQ+PGtleXdvcmQ+Q2hvbGVzdGVyb2wvKm1ldGFib2xpc208
L2tleXdvcmQ+PGtleXdvcmQ+Q2hvbGVzdGVyb2wgRXN0ZXIgVHJhbnNmZXIgUHJvdGVpbnMvcGh5
c2lvbG9neTwva2V5d29yZD48a2V5d29yZD5EaWZmdXNpb248L2tleXdvcmQ+PGtleXdvcmQ+SHVt
YW5zPC9rZXl3b3JkPjxrZXl3b3JkPkxpcG9wcm90ZWlucywgSERML2FuYWx5c2lzL2NoZW1pc3Ry
eS9waHlzaW9sb2d5PC9rZXl3b3JkPjxrZXl3b3JkPk1hY3JvcGhhZ2VzL21ldGFib2xpc208L2tl
eXdvcmQ+PGtleXdvcmQ+TW9kZWxzLCBBbmltYWw8L2tleXdvcmQ+PGtleXdvcmQ+UGhvc3Bob2xp
cGlkIFRyYW5zZmVyIFByb3RlaW5zL3BoeXNpb2xvZ3k8L2tleXdvcmQ+PGtleXdvcmQ+U2NhdmVu
Z2VyIFJlY2VwdG9ycywgQ2xhc3MgQi9waHlzaW9sb2d5PC9rZXl3b3JkPjwva2V5d29yZHM+PGRh
dGVzPjx5ZWFyPjIwMTI8L3llYXI+PHB1Yi1kYXRlcz48ZGF0ZT5BcHIgMTc8L2RhdGU+PC9wdWIt
ZGF0ZXM+PC9kYXRlcz48aXNibj4xNTI0LTQ1MzkgKEVsZWN0cm9uaWMpJiN4RDswMDA5LTczMjIg
KExpbmtpbmcpPC9pc2JuPjxhY2Nlc3Npb24tbnVtPjIyNTA4ODQwPC9hY2Nlc3Npb24tbnVtPjx3
b3JrLXR5cGU+UmVzZWFyY2ggU3VwcG9ydCwgVS5TLiBHb3YmYXBvczt0LCBOb24tUC5ILlMuJiN4
RDtSZXZpZXc8L3dvcmstdHlwZT48dXJscz48cmVsYXRlZC11cmxzPjx1cmw+aHR0cDovL3d3dy5u
Y2JpLm5sbS5uaWguZ292L3B1Ym1lZC8yMjUwODg0MDwvdXJsPjx1cmw+aHR0cDovL2NpcmMuYWhh
am91cm5hbHMub3JnL2NvbnRlbnQvMTI1LzE1LzE5MDUuZnVsbC5wZGY8L3VybD48L3JlbGF0ZWQt
dXJscz48L3VybHM+PGVsZWN0cm9uaWMtcmVzb3VyY2UtbnVtPjEwLjExNjEvQ0lSQ1VMQVRJT05B
SEEuMTExLjA2NjU4OTwvZWxlY3Ryb25pYy1yZXNvdXJjZS1udW0+PGxhbmd1YWdlPmVuZzwvbGFu
Z3VhZ2U+PC9yZWNvcmQ+PC9DaXRlPjxDaXRlPjxBdXRob3I+QnJvd248L0F1dGhvcj48WWVhcj4y
MDA3PC9ZZWFyPjxSZWNOdW0+MTE5NDwvUmVjTnVtPjxyZWNvcmQ+PHJlYy1udW1iZXI+MTE5NDwv
cmVjLW51bWJlcj48Zm9yZWlnbi1rZXlzPjxrZXkgYXBwPSJFTiIgZGItaWQ9InYweHd2ZWRyMnRl
ZGFxZTl6MjV4YXY5NGRkZWZhdHhhdnAwNSIgdGltZXN0YW1wPSIxMzg4NjkxMzQ0Ij4xMTk0PC9r
ZXk+PC9mb3JlaWduLWtleXM+PHJlZi10eXBlIG5hbWU9IkpvdXJuYWwgQXJ0aWNsZSI+MTc8L3Jl
Zi10eXBlPjxjb250cmlidXRvcnM+PGF1dGhvcnM+PGF1dGhvcj5Ccm93biwgVy4gVi48L2F1dGhv
cj48L2F1dGhvcnM+PC9jb250cmlidXRvcnM+PGF1dGgtYWRkcmVzcz5FbW9yeSBVbml2ZXJzaXR5
IFNjaG9vbCBvZiBNZWRpY2luZSBhbmQgdGhlIEF0bGFudGEgVmV0ZXJhbnMgQWZmYWlycyBNZWRp
Y2FsIENlbnRlciAxMTEsIDE2NzAgQ2xhaXJtb250IFJvYWQsIEF0bGFudGEsIEdBIDMwMDMzLCBV
U0EuPC9hdXRoLWFkZHJlc3M+PHRpdGxlcz48dGl0bGU+SGlnaC1kZW5zaXR5IGxpcG9wcm90ZWlu
IGFuZCB0cmFuc3BvcnQgb2YgY2hvbGVzdGVyb2wgYW5kIHRyaWdseWNlcmlkZSBpbiBibG9vZDwv
dGl0bGU+PHNlY29uZGFyeS10aXRsZT5KIENsaW4gTGlwaWRvbDwvc2Vjb25kYXJ5LXRpdGxlPjxh
bHQtdGl0bGU+Sm91cm5hbCBvZiBjbGluaWNhbCBsaXBpZG9sb2d5PC9hbHQtdGl0bGU+PC90aXRs
ZXM+PHBlcmlvZGljYWw+PGZ1bGwtdGl0bGU+SiBDbGluIExpcGlkb2w8L2Z1bGwtdGl0bGU+PGFi
YnItMT5Kb3VybmFsIG9mIGNsaW5pY2FsIGxpcGlkb2xvZ3k8L2FiYnItMT48L3BlcmlvZGljYWw+
PGFsdC1wZXJpb2RpY2FsPjxmdWxsLXRpdGxlPkogQ2xpbiBMaXBpZG9sPC9mdWxsLXRpdGxlPjxh
YmJyLTE+Sm91cm5hbCBvZiBjbGluaWNhbCBsaXBpZG9sb2d5PC9hYmJyLTE+PC9hbHQtcGVyaW9k
aWNhbD48cGFnZXM+Ny0xOTwvcGFnZXM+PHZvbHVtZT4xPC92b2x1bWU+PG51bWJlcj4xPC9udW1i
ZXI+PGVkaXRpb24+MjAwNy8wMy8wMTwvZWRpdGlvbj48ZGF0ZXM+PHllYXI+MjAwNzwveWVhcj48
cHViLWRhdGVzPjxkYXRlPk1hcjwvZGF0ZT48L3B1Yi1kYXRlcz48L2RhdGVzPjxpc2JuPjE5MzMt
Mjg3NCAoUHJpbnQpJiN4RDsxODc2LTQ3ODkgKExpbmtpbmcpPC9pc2JuPjxhY2Nlc3Npb24tbnVt
PjIxMjkxNjY0PC9hY2Nlc3Npb24tbnVtPjx1cmxzPjxyZWxhdGVkLXVybHM+PHVybD5odHRwOi8v
d3d3Lm5jYmkubmxtLm5paC5nb3YvcHVibWVkLzIxMjkxNjY0PC91cmw+PHVybD5odHRwOi8vYWMu
ZWxzLWNkbi5jb20vUzE5MzMyODc0MDcwMDAwODYvMS1zMi4wLVMxOTMzMjg3NDA3MDAwMDg2LW1h
aW4ucGRmP190aWQ9YWZkMTI0NzItNzNlNC0xMWUzLWJkZGItMDAwMDBhYWIwZjI3JmFtcDthY2Ru
YXQ9MTM4ODY5MTM1OV80YTFlZDc5NThlYTZmNTllMWM5ZGEzNDIzODIzZTAyODwvdXJsPjwvcmVs
YXRlZC11cmxzPjwvdXJscz48ZWxlY3Ryb25pYy1yZXNvdXJjZS1udW0+MTAuMTAxNi9qLmphY2wu
MjAwNy4wMi4wMDE8L2VsZWN0cm9uaWMtcmVzb3VyY2UtbnVtPjxsYW5ndWFnZT5lbmc8L2xhbmd1
YWdlPjwvcmVj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5" w:tooltip="Rosenson, 2012 #1186" w:history="1">
        <w:r w:rsidR="000F07FA" w:rsidRPr="00EF2A4D">
          <w:rPr>
            <w:rFonts w:ascii="Book Antiqua" w:hAnsi="Book Antiqua"/>
            <w:noProof/>
            <w:sz w:val="24"/>
            <w:szCs w:val="24"/>
            <w:vertAlign w:val="superscript"/>
          </w:rPr>
          <w:t>35</w:t>
        </w:r>
      </w:hyperlink>
      <w:r w:rsidR="00375B43">
        <w:rPr>
          <w:rFonts w:ascii="Book Antiqua" w:hAnsi="Book Antiqua"/>
          <w:noProof/>
          <w:sz w:val="24"/>
          <w:szCs w:val="24"/>
          <w:vertAlign w:val="superscript"/>
        </w:rPr>
        <w:t>,</w:t>
      </w:r>
      <w:hyperlink w:anchor="_ENREF_36" w:tooltip="Brown, 2007 #1194" w:history="1">
        <w:r w:rsidR="000F07FA" w:rsidRPr="00EF2A4D">
          <w:rPr>
            <w:rFonts w:ascii="Book Antiqua" w:hAnsi="Book Antiqua"/>
            <w:noProof/>
            <w:sz w:val="24"/>
            <w:szCs w:val="24"/>
            <w:vertAlign w:val="superscript"/>
          </w:rPr>
          <w:t>36</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402F7C" w:rsidRPr="00EF2A4D">
        <w:rPr>
          <w:rFonts w:ascii="Book Antiqua" w:hAnsi="Book Antiqua"/>
          <w:sz w:val="24"/>
          <w:szCs w:val="24"/>
        </w:rPr>
        <w:t>.</w:t>
      </w:r>
    </w:p>
    <w:p w14:paraId="1DDCD73C" w14:textId="77777777" w:rsidR="004F0F12" w:rsidRPr="00257878" w:rsidRDefault="004F0F12" w:rsidP="005B3E13">
      <w:pPr>
        <w:adjustRightInd w:val="0"/>
        <w:snapToGrid w:val="0"/>
        <w:spacing w:after="0" w:line="360" w:lineRule="auto"/>
        <w:jc w:val="both"/>
        <w:rPr>
          <w:rFonts w:ascii="Book Antiqua" w:hAnsi="Book Antiqua"/>
          <w:b/>
          <w:caps/>
          <w:sz w:val="24"/>
          <w:szCs w:val="24"/>
        </w:rPr>
      </w:pPr>
      <w:r w:rsidRPr="00257878">
        <w:rPr>
          <w:rFonts w:ascii="Book Antiqua" w:hAnsi="Book Antiqua"/>
          <w:b/>
          <w:caps/>
          <w:sz w:val="24"/>
          <w:szCs w:val="24"/>
        </w:rPr>
        <w:lastRenderedPageBreak/>
        <w:t>Interplay between patient lipid metabolism, chronic HCV</w:t>
      </w:r>
      <w:r w:rsidR="00516D35" w:rsidRPr="00257878">
        <w:rPr>
          <w:rFonts w:ascii="Book Antiqua" w:hAnsi="Book Antiqua"/>
          <w:b/>
          <w:caps/>
          <w:sz w:val="24"/>
          <w:szCs w:val="24"/>
        </w:rPr>
        <w:t xml:space="preserve"> and anti-HCV therapy</w:t>
      </w:r>
      <w:r w:rsidR="00A05177" w:rsidRPr="00257878">
        <w:rPr>
          <w:rFonts w:ascii="Book Antiqua" w:hAnsi="Book Antiqua"/>
          <w:b/>
          <w:caps/>
          <w:sz w:val="24"/>
          <w:szCs w:val="24"/>
        </w:rPr>
        <w:t xml:space="preserve"> efficacy</w:t>
      </w:r>
    </w:p>
    <w:p w14:paraId="3C39D69D" w14:textId="7B964509" w:rsidR="00B54AC8" w:rsidRPr="00EF2A4D" w:rsidRDefault="005B4236"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rPr>
        <w:t xml:space="preserve">Chronic </w:t>
      </w:r>
      <w:r w:rsidR="00FB0FDA" w:rsidRPr="00EF2A4D">
        <w:rPr>
          <w:rFonts w:ascii="Book Antiqua" w:hAnsi="Book Antiqua"/>
          <w:sz w:val="24"/>
          <w:szCs w:val="24"/>
        </w:rPr>
        <w:t xml:space="preserve">HCV infection </w:t>
      </w:r>
      <w:r w:rsidRPr="00EF2A4D">
        <w:rPr>
          <w:rFonts w:ascii="Book Antiqua" w:hAnsi="Book Antiqua"/>
          <w:sz w:val="24"/>
          <w:szCs w:val="24"/>
        </w:rPr>
        <w:t>has been linked to</w:t>
      </w:r>
      <w:r w:rsidR="00FB0FDA" w:rsidRPr="00EF2A4D">
        <w:rPr>
          <w:rFonts w:ascii="Book Antiqua" w:hAnsi="Book Antiqua"/>
          <w:sz w:val="24"/>
          <w:szCs w:val="24"/>
        </w:rPr>
        <w:t xml:space="preserve"> various lipid metabolism</w:t>
      </w:r>
      <w:r w:rsidR="00F04AF5" w:rsidRPr="00EF2A4D">
        <w:rPr>
          <w:rFonts w:ascii="Book Antiqua" w:hAnsi="Book Antiqua"/>
          <w:sz w:val="24"/>
          <w:szCs w:val="24"/>
        </w:rPr>
        <w:t xml:space="preserve"> disorders. </w:t>
      </w:r>
      <w:r w:rsidR="009D7E69" w:rsidRPr="00EF2A4D">
        <w:rPr>
          <w:rFonts w:ascii="Book Antiqua" w:hAnsi="Book Antiqua"/>
          <w:sz w:val="24"/>
          <w:szCs w:val="24"/>
        </w:rPr>
        <w:t xml:space="preserve">HCV </w:t>
      </w:r>
      <w:r w:rsidR="0033596F" w:rsidRPr="00EF2A4D">
        <w:rPr>
          <w:rFonts w:ascii="Book Antiqua" w:hAnsi="Book Antiqua"/>
          <w:sz w:val="24"/>
          <w:szCs w:val="24"/>
        </w:rPr>
        <w:t xml:space="preserve">perturbs </w:t>
      </w:r>
      <w:r w:rsidR="009D7E69" w:rsidRPr="00EF2A4D">
        <w:rPr>
          <w:rFonts w:ascii="Book Antiqua" w:hAnsi="Book Antiqua"/>
          <w:sz w:val="24"/>
          <w:szCs w:val="24"/>
        </w:rPr>
        <w:t xml:space="preserve">lipid homeostasis </w:t>
      </w:r>
      <w:r w:rsidR="0033596F" w:rsidRPr="00EF2A4D">
        <w:rPr>
          <w:rFonts w:ascii="Book Antiqua" w:hAnsi="Book Antiqua"/>
          <w:sz w:val="24"/>
          <w:szCs w:val="24"/>
        </w:rPr>
        <w:t xml:space="preserve">while </w:t>
      </w:r>
      <w:r w:rsidR="006D3AE4" w:rsidRPr="00EF2A4D">
        <w:rPr>
          <w:rFonts w:ascii="Book Antiqua" w:hAnsi="Book Antiqua"/>
          <w:sz w:val="24"/>
          <w:szCs w:val="24"/>
        </w:rPr>
        <w:t>support</w:t>
      </w:r>
      <w:r w:rsidR="0033596F" w:rsidRPr="00EF2A4D">
        <w:rPr>
          <w:rFonts w:ascii="Book Antiqua" w:hAnsi="Book Antiqua"/>
          <w:sz w:val="24"/>
          <w:szCs w:val="24"/>
        </w:rPr>
        <w:t>ing</w:t>
      </w:r>
      <w:r w:rsidR="009D7E69" w:rsidRPr="00EF2A4D">
        <w:rPr>
          <w:rFonts w:ascii="Book Antiqua" w:hAnsi="Book Antiqua"/>
          <w:sz w:val="24"/>
          <w:szCs w:val="24"/>
        </w:rPr>
        <w:t xml:space="preserve"> its own survival </w:t>
      </w:r>
      <w:r w:rsidR="0019759D" w:rsidRPr="00EF2A4D">
        <w:rPr>
          <w:rFonts w:ascii="Book Antiqua" w:hAnsi="Book Antiqua"/>
          <w:sz w:val="24"/>
          <w:szCs w:val="24"/>
        </w:rPr>
        <w:t>but</w:t>
      </w:r>
      <w:r w:rsidR="00DC1458" w:rsidRPr="00EF2A4D">
        <w:rPr>
          <w:rFonts w:ascii="Book Antiqua" w:hAnsi="Book Antiqua"/>
          <w:sz w:val="24"/>
          <w:szCs w:val="24"/>
        </w:rPr>
        <w:t xml:space="preserve"> thereby </w:t>
      </w:r>
      <w:r w:rsidR="0033596F" w:rsidRPr="00EF2A4D">
        <w:rPr>
          <w:rFonts w:ascii="Book Antiqua" w:hAnsi="Book Antiqua"/>
          <w:sz w:val="24"/>
          <w:szCs w:val="24"/>
        </w:rPr>
        <w:t>caus</w:t>
      </w:r>
      <w:r w:rsidR="0019759D" w:rsidRPr="00EF2A4D">
        <w:rPr>
          <w:rFonts w:ascii="Book Antiqua" w:hAnsi="Book Antiqua"/>
          <w:sz w:val="24"/>
          <w:szCs w:val="24"/>
        </w:rPr>
        <w:t>ing</w:t>
      </w:r>
      <w:r w:rsidR="0033596F" w:rsidRPr="00EF2A4D">
        <w:rPr>
          <w:rFonts w:ascii="Book Antiqua" w:hAnsi="Book Antiqua"/>
          <w:sz w:val="24"/>
          <w:szCs w:val="24"/>
        </w:rPr>
        <w:t xml:space="preserve"> </w:t>
      </w:r>
      <w:r w:rsidR="009D7E69" w:rsidRPr="00EF2A4D">
        <w:rPr>
          <w:rFonts w:ascii="Book Antiqua" w:hAnsi="Book Antiqua"/>
          <w:sz w:val="24"/>
          <w:szCs w:val="24"/>
        </w:rPr>
        <w:t xml:space="preserve">liver disease. </w:t>
      </w:r>
      <w:r w:rsidR="00C35B9E" w:rsidRPr="00EF2A4D">
        <w:rPr>
          <w:rFonts w:ascii="Book Antiqua" w:hAnsi="Book Antiqua"/>
          <w:sz w:val="24"/>
          <w:szCs w:val="24"/>
        </w:rPr>
        <w:t xml:space="preserve">These </w:t>
      </w:r>
      <w:r w:rsidR="00F65DD4" w:rsidRPr="00EF2A4D">
        <w:rPr>
          <w:rFonts w:ascii="Book Antiqua" w:hAnsi="Book Antiqua"/>
          <w:sz w:val="24"/>
          <w:szCs w:val="24"/>
        </w:rPr>
        <w:t xml:space="preserve">HCV-induced </w:t>
      </w:r>
      <w:r w:rsidR="00F04AF5" w:rsidRPr="00EF2A4D">
        <w:rPr>
          <w:rFonts w:ascii="Book Antiqua" w:hAnsi="Book Antiqua"/>
          <w:sz w:val="24"/>
          <w:szCs w:val="24"/>
        </w:rPr>
        <w:t>lipid homeostasis</w:t>
      </w:r>
      <w:r w:rsidR="00F65DD4" w:rsidRPr="00EF2A4D">
        <w:rPr>
          <w:rFonts w:ascii="Book Antiqua" w:hAnsi="Book Antiqua"/>
          <w:sz w:val="24"/>
          <w:szCs w:val="24"/>
        </w:rPr>
        <w:t xml:space="preserve"> alterations </w:t>
      </w:r>
      <w:r w:rsidR="006D3AE4" w:rsidRPr="00EF2A4D">
        <w:rPr>
          <w:rFonts w:ascii="Book Antiqua" w:hAnsi="Book Antiqua"/>
          <w:sz w:val="24"/>
          <w:szCs w:val="24"/>
        </w:rPr>
        <w:t xml:space="preserve">affect serum lipid profiles </w:t>
      </w:r>
      <w:r w:rsidR="0033596F" w:rsidRPr="00EF2A4D">
        <w:rPr>
          <w:rFonts w:ascii="Book Antiqua" w:hAnsi="Book Antiqua"/>
          <w:sz w:val="24"/>
          <w:szCs w:val="24"/>
        </w:rPr>
        <w:t xml:space="preserve">that </w:t>
      </w:r>
      <w:r w:rsidR="006D3AE4" w:rsidRPr="00EF2A4D">
        <w:rPr>
          <w:rFonts w:ascii="Book Antiqua" w:hAnsi="Book Antiqua"/>
          <w:sz w:val="24"/>
          <w:szCs w:val="24"/>
        </w:rPr>
        <w:t xml:space="preserve">lead to </w:t>
      </w:r>
      <w:r w:rsidR="0033596F" w:rsidRPr="00EF2A4D">
        <w:rPr>
          <w:rFonts w:ascii="Book Antiqua" w:hAnsi="Book Antiqua"/>
          <w:sz w:val="24"/>
          <w:szCs w:val="24"/>
        </w:rPr>
        <w:t xml:space="preserve">hepatic </w:t>
      </w:r>
      <w:r w:rsidR="00F04AF5" w:rsidRPr="00EF2A4D">
        <w:rPr>
          <w:rFonts w:ascii="Book Antiqua" w:hAnsi="Book Antiqua"/>
          <w:sz w:val="24"/>
          <w:szCs w:val="24"/>
        </w:rPr>
        <w:t>steatosis, the accumulation of hepatocellular lipid droplets</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Serfaty&lt;/Author&gt;&lt;Year&gt;2001&lt;/Year&gt;&lt;RecNum&gt;1249&lt;/RecNum&gt;&lt;DisplayText&gt;&lt;style face="superscript"&gt;[37]&lt;/style&gt;&lt;/DisplayText&gt;&lt;record&gt;&lt;rec-number&gt;1249&lt;/rec-number&gt;&lt;foreign-keys&gt;&lt;key app="EN" db-id="v0xwvedr2tedaqe9z25xav94ddefatxavp05" timestamp="1389956403"&gt;1249&lt;/key&gt;&lt;/foreign-keys&gt;&lt;ref-type name="Journal Article"&gt;17&lt;/ref-type&gt;&lt;contributors&gt;&lt;authors&gt;&lt;author&gt;Serfaty, L.&lt;/author&gt;&lt;author&gt;Andreani, T.&lt;/author&gt;&lt;author&gt;Giral, P.&lt;/author&gt;&lt;author&gt;Carbonell, N.&lt;/author&gt;&lt;author&gt;Chazouilleres, O.&lt;/author&gt;&lt;author&gt;Poupon, R.&lt;/author&gt;&lt;/authors&gt;&lt;/contributors&gt;&lt;auth-address&gt;Service d&amp;apos;Hepato-Gastroenterologie, H pital Saint-Antoine, Paris, France. lawrence.serfaty@sat.ap-hop-paris.fr&lt;/auth-address&gt;&lt;titles&gt;&lt;title&gt;Hepatitis C virus induced hypobetalipoproteinemia: a possible mechanism for steatosis in chronic hepatitis C&lt;/title&gt;&lt;secondary-title&gt;J Hepatol&lt;/secondary-title&gt;&lt;alt-title&gt;Journal of hepatology&lt;/alt-title&gt;&lt;/titles&gt;&lt;periodical&gt;&lt;full-title&gt;J Hepatol&lt;/full-title&gt;&lt;/periodical&gt;&lt;alt-periodical&gt;&lt;full-title&gt;Journal of Hepatology&lt;/full-title&gt;&lt;/alt-periodical&gt;&lt;pages&gt;428-34&lt;/pages&gt;&lt;volume&gt;34&lt;/volume&gt;&lt;number&gt;3&lt;/number&gt;&lt;edition&gt;2001/04/27&lt;/edition&gt;&lt;keywords&gt;&lt;keyword&gt;Adult&lt;/keyword&gt;&lt;keyword&gt;Apolipoproteins B/blood&lt;/keyword&gt;&lt;keyword&gt;Cholesterol/blood&lt;/keyword&gt;&lt;keyword&gt;Fatty Liver/*virology&lt;/keyword&gt;&lt;keyword&gt;Hepatitis C, Chronic/*blood&lt;/keyword&gt;&lt;keyword&gt;Humans&lt;/keyword&gt;&lt;keyword&gt;Hypobetalipoproteinemias/drug therapy/epidemiology/*virology&lt;/keyword&gt;&lt;keyword&gt;Interferon-alpha/therapeutic use&lt;/keyword&gt;&lt;keyword&gt;Liver/pathology&lt;/keyword&gt;&lt;keyword&gt;Male&lt;/keyword&gt;&lt;keyword&gt;Middle Aged&lt;/keyword&gt;&lt;keyword&gt;Prevalence&lt;/keyword&gt;&lt;/keywords&gt;&lt;dates&gt;&lt;year&gt;2001&lt;/year&gt;&lt;pub-dates&gt;&lt;date&gt;Mar&lt;/date&gt;&lt;/pub-dates&gt;&lt;/dates&gt;&lt;isbn&gt;0168-8278 (Print)&amp;#xD;0168-8278 (Linking)&lt;/isbn&gt;&lt;accession-num&gt;11322205&lt;/accession-num&gt;&lt;urls&gt;&lt;related-urls&gt;&lt;url&gt;http://www.ncbi.nlm.nih.gov/pubmed/11322205&lt;/url&gt;&lt;/related-urls&gt;&lt;/urls&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7" w:tooltip="Serfaty, 2001 #1249" w:history="1">
        <w:r w:rsidR="000F07FA" w:rsidRPr="00EF2A4D">
          <w:rPr>
            <w:rFonts w:ascii="Book Antiqua" w:hAnsi="Book Antiqua"/>
            <w:noProof/>
            <w:sz w:val="24"/>
            <w:szCs w:val="24"/>
            <w:vertAlign w:val="superscript"/>
          </w:rPr>
          <w:t>3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FB0FDA" w:rsidRPr="00EF2A4D">
        <w:rPr>
          <w:rFonts w:ascii="Book Antiqua" w:hAnsi="Book Antiqua"/>
          <w:sz w:val="24"/>
          <w:szCs w:val="24"/>
        </w:rPr>
        <w:t>.</w:t>
      </w:r>
      <w:r w:rsidR="00F04AF5" w:rsidRPr="00EF2A4D">
        <w:rPr>
          <w:rFonts w:ascii="Book Antiqua" w:hAnsi="Book Antiqua"/>
          <w:sz w:val="24"/>
          <w:szCs w:val="24"/>
        </w:rPr>
        <w:t xml:space="preserve"> </w:t>
      </w:r>
      <w:r w:rsidR="006D3AE4" w:rsidRPr="00EF2A4D">
        <w:rPr>
          <w:rFonts w:ascii="Book Antiqua" w:hAnsi="Book Antiqua"/>
          <w:sz w:val="24"/>
          <w:szCs w:val="24"/>
        </w:rPr>
        <w:t>E</w:t>
      </w:r>
      <w:r w:rsidR="00F04AF5" w:rsidRPr="00EF2A4D">
        <w:rPr>
          <w:rFonts w:ascii="Book Antiqua" w:hAnsi="Book Antiqua"/>
          <w:sz w:val="24"/>
          <w:szCs w:val="24"/>
        </w:rPr>
        <w:t xml:space="preserve">specially </w:t>
      </w:r>
      <w:r w:rsidR="006D3AE4" w:rsidRPr="00EF2A4D">
        <w:rPr>
          <w:rFonts w:ascii="Book Antiqua" w:hAnsi="Book Antiqua"/>
          <w:sz w:val="24"/>
          <w:szCs w:val="24"/>
        </w:rPr>
        <w:t>genotype 3 HCV infections are</w:t>
      </w:r>
      <w:r w:rsidR="00F04AF5" w:rsidRPr="00EF2A4D">
        <w:rPr>
          <w:rFonts w:ascii="Book Antiqua" w:hAnsi="Book Antiqua"/>
          <w:sz w:val="24"/>
          <w:szCs w:val="24"/>
        </w:rPr>
        <w:t xml:space="preserve"> associated</w:t>
      </w:r>
      <w:r w:rsidR="006D3AE4" w:rsidRPr="00EF2A4D">
        <w:rPr>
          <w:rFonts w:ascii="Book Antiqua" w:hAnsi="Book Antiqua"/>
          <w:sz w:val="24"/>
          <w:szCs w:val="24"/>
        </w:rPr>
        <w:t xml:space="preserve"> with reduced levels of total</w:t>
      </w:r>
      <w:r w:rsidR="00074A8D" w:rsidRPr="00EF2A4D">
        <w:rPr>
          <w:rFonts w:ascii="Book Antiqua" w:hAnsi="Book Antiqua"/>
          <w:sz w:val="24"/>
          <w:szCs w:val="24"/>
        </w:rPr>
        <w:t xml:space="preserve"> and </w:t>
      </w:r>
      <w:r w:rsidR="006D3AE4" w:rsidRPr="00EF2A4D">
        <w:rPr>
          <w:rFonts w:ascii="Book Antiqua" w:hAnsi="Book Antiqua"/>
          <w:sz w:val="24"/>
          <w:szCs w:val="24"/>
        </w:rPr>
        <w:t>LDL cholesterol and with the d</w:t>
      </w:r>
      <w:r w:rsidR="00375B43">
        <w:rPr>
          <w:rFonts w:ascii="Book Antiqua" w:hAnsi="Book Antiqua"/>
          <w:sz w:val="24"/>
          <w:szCs w:val="24"/>
        </w:rPr>
        <w:t>evelopment of hepatic steatosis</w:t>
      </w:r>
      <w:r w:rsidR="003635EA" w:rsidRPr="00EF2A4D">
        <w:rPr>
          <w:rFonts w:ascii="Book Antiqua" w:hAnsi="Book Antiqua"/>
          <w:sz w:val="24"/>
          <w:szCs w:val="24"/>
        </w:rPr>
        <w:fldChar w:fldCharType="begin">
          <w:fldData xml:space="preserve">PEVuZE5vdGU+PENpdGU+PEF1dGhvcj5TaWFncmlzPC9BdXRob3I+PFllYXI+MjAwNjwvWWVhcj48
UmVjTnVtPjExNjE8L1JlY051bT48RGlzcGxheVRleHQ+PHN0eWxlIGZhY2U9InN1cGVyc2NyaXB0
Ij5bMzhdPC9zdHlsZT48L0Rpc3BsYXlUZXh0PjxyZWNvcmQ+PHJlYy1udW1iZXI+MTE2MTwvcmVj
LW51bWJlcj48Zm9yZWlnbi1rZXlzPjxrZXkgYXBwPSJFTiIgZGItaWQ9InYweHd2ZWRyMnRlZGFx
ZTl6MjV4YXY5NGRkZWZhdHhhdnAwNSIgdGltZXN0YW1wPSIxMzg4NDI0MTQ2Ij4xMTYxPC9rZXk+
PC9mb3JlaWduLWtleXM+PHJlZi10eXBlIG5hbWU9IkpvdXJuYWwgQXJ0aWNsZSI+MTc8L3JlZi10
eXBlPjxjb250cmlidXRvcnM+PGF1dGhvcnM+PGF1dGhvcj5TaWFncmlzLCBELjwvYXV0aG9yPjxh
dXRob3I+Q2hyaXN0b2ZpZG91LCBNLjwvYXV0aG9yPjxhdXRob3I+VGhlb2NoYXJpcywgRy4gSi48
L2F1dGhvcj48YXV0aG9yPlBhZ29uaSwgTi48L2F1dGhvcj48YXV0aG9yPlBhcGFkaW1pdHJpb3Us
IEMuPC9hdXRob3I+PGF1dGhvcj5MZWtrb3UsIEEuPC9hdXRob3I+PGF1dGhvcj5UaG9tb3BvdWxv
cywgSy48L2F1dGhvcj48YXV0aG9yPlN0YXJha2lzLCBJLjwvYXV0aG9yPjxhdXRob3I+VHNhbWFu
ZGFzLCBBLiBDLjwvYXV0aG9yPjxhdXRob3I+TGFicm9wb3Vsb3UtS2FyYXR6YSwgQy48L2F1dGhv
cj48L2F1dGhvcnM+PC9jb250cmlidXRvcnM+PGF1dGgtYWRkcmVzcz5EZXBhcnRtZW50IG9mIElu
dGVybmFsIE1lZGljaW5lLCBQYXRyYXMgVW5pdmVyc2l0eSBIb3NwaXRhbCwgUGF0cmFzLCBHcmVl
Y2UuIGRzaWFncmlzQG1sYW5kLmdyPC9hdXRoLWFkZHJlc3M+PHRpdGxlcz48dGl0bGU+U2VydW0g
bGlwaWQgcGF0dGVybiBpbiBjaHJvbmljIGhlcGF0aXRpcyBDOiBoaXN0b2xvZ2ljYWwgYW5kIHZp
cm9sb2dpY2FsIGNvcnJlbGF0aW9uczwvdGl0bGU+PHNlY29uZGFyeS10aXRsZT5KIFZpcmFsIEhl
cGF0PC9zZWNvbmRhcnktdGl0bGU+PGFsdC10aXRsZT5Kb3VybmFsIG9mIHZpcmFsIGhlcGF0aXRp
czwvYWx0LXRpdGxlPjwvdGl0bGVzPjxwZXJpb2RpY2FsPjxmdWxsLXRpdGxlPkogVmlyYWwgSGVw
YXQ8L2Z1bGwtdGl0bGU+PC9wZXJpb2RpY2FsPjxhbHQtcGVyaW9kaWNhbD48ZnVsbC10aXRsZT5K
b3VybmFsIG9mIFZpcmFsIEhlcGF0aXRpczwvZnVsbC10aXRsZT48YWJici0xPkogVmlyYWwgSGVw
YXRpdGlzPC9hYmJyLTE+PC9hbHQtcGVyaW9kaWNhbD48cGFnZXM+NTYtNjE8L3BhZ2VzPjx2b2x1
bWU+MTM8L3ZvbHVtZT48bnVtYmVyPjE8L251bWJlcj48ZWRpdGlvbj4yMDA1LzEyLzIxPC9lZGl0
aW9uPjxrZXl3b3Jkcz48a2V5d29yZD5BZHVsdDwva2V5d29yZD48a2V5d29yZD5CaW9wc3ksIEZp
bmUtTmVlZGxlPC9rZXl3b3JkPjxrZXl3b3JkPkNob2xlc3Rlcm9sLypibG9vZDwva2V5d29yZD48
a2V5d29yZD5GYXR0eSBMaXZlci92aXJvbG9neTwva2V5d29yZD48a2V5d29yZD5GZW1hbGU8L2tl
eXdvcmQ+PGtleXdvcmQ+SGVwYWNpdmlydXMvZ2VuZXRpY3MvKmdyb3d0aCAmYW1wOyBkZXZlbG9w
bWVudDwva2V5d29yZD48a2V5d29yZD5IZXBhdGl0aXMgQywgQ2hyb25pYy8qYmxvb2QvKnZpcm9s
b2d5PC9rZXl3b3JkPjxrZXl3b3JkPkh1bWFuczwva2V5d29yZD48a2V5d29yZD5MaXZlci92aXJv
bG9neTwva2V5d29yZD48a2V5d29yZD5MaXZlciBDaXJyaG9zaXMvdmlyb2xvZ3k8L2tleXdvcmQ+
PGtleXdvcmQ+TWFsZTwva2V5d29yZD48a2V5d29yZD5STkEsIFZpcmFsL2Jsb29kL2NoZW1pc3Ry
eS9nZW5ldGljczwva2V5d29yZD48a2V5d29yZD5SZXZlcnNlIFRyYW5zY3JpcHRhc2UgUG9seW1l
cmFzZSBDaGFpbiBSZWFjdGlvbjwva2V5d29yZD48a2V5d29yZD5TdGF0aXN0aWNzLCBOb25wYXJh
bWV0cmljPC9rZXl3b3JkPjxrZXl3b3JkPlRyaWdseWNlcmlkZXMvKmJsb29kPC9rZXl3b3JkPjxr
ZXl3b3JkPlZpcmFsIExvYWQ8L2tleXdvcmQ+PC9rZXl3b3Jkcz48ZGF0ZXM+PHllYXI+MjAwNjwv
eWVhcj48cHViLWRhdGVzPjxkYXRlPkphbjwvZGF0ZT48L3B1Yi1kYXRlcz48L2RhdGVzPjxpc2Ju
PjEzNTItMDUwNCAoUHJpbnQpJiN4RDsxMzUyLTA1MDQgKExpbmtpbmcpPC9pc2JuPjxhY2Nlc3Np
b24tbnVtPjE2MzY0MDgzPC9hY2Nlc3Npb24tbnVtPjx1cmxzPjxyZWxhdGVkLXVybHM+PHVybD5o
dHRwOi8vd3d3Lm5jYmkubmxtLm5paC5nb3YvcHVibWVkLzE2MzY0MDgzPC91cmw+PHVybD5odHRw
Oi8vb25saW5lbGlicmFyeS53aWxleS5jb20vc3RvcmUvMTAuMTExMS9qLjEzNjUtMjg5My4yMDA1
LjAwNjU1LngvYXNzZXQvai4xMzY1LTI4OTMuMjAwNS4wMDY1NS54LnBkZj92PTEmYW1wO3Q9aHB0
enNzM2EmYW1wO3M9NDQ2NWRmMDBmNDY4NzIwODQwZDVhODlmMTdiZWRkNzlkNGYxZDgzNzwvdXJs
PjwvcmVsYXRlZC11cmxzPjwvdXJscz48ZWxlY3Ryb25pYy1yZXNvdXJjZS1udW0+MTAuMTExMS9q
LjEzNjUtMjg5My4yMDA1LjAwNjU1Lng8L2VsZWN0cm9uaWMtcmVzb3VyY2UtbnVtPjxsYW5ndWFn
ZT5lbmc8L2xhbmd1YWdlPjwvcmVj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TaWFncmlzPC9BdXRob3I+PFllYXI+MjAwNjwvWWVhcj48
UmVjTnVtPjExNjE8L1JlY051bT48RGlzcGxheVRleHQ+PHN0eWxlIGZhY2U9InN1cGVyc2NyaXB0
Ij5bMzhdPC9zdHlsZT48L0Rpc3BsYXlUZXh0PjxyZWNvcmQ+PHJlYy1udW1iZXI+MTE2MTwvcmVj
LW51bWJlcj48Zm9yZWlnbi1rZXlzPjxrZXkgYXBwPSJFTiIgZGItaWQ9InYweHd2ZWRyMnRlZGFx
ZTl6MjV4YXY5NGRkZWZhdHhhdnAwNSIgdGltZXN0YW1wPSIxMzg4NDI0MTQ2Ij4xMTYxPC9rZXk+
PC9mb3JlaWduLWtleXM+PHJlZi10eXBlIG5hbWU9IkpvdXJuYWwgQXJ0aWNsZSI+MTc8L3JlZi10
eXBlPjxjb250cmlidXRvcnM+PGF1dGhvcnM+PGF1dGhvcj5TaWFncmlzLCBELjwvYXV0aG9yPjxh
dXRob3I+Q2hyaXN0b2ZpZG91LCBNLjwvYXV0aG9yPjxhdXRob3I+VGhlb2NoYXJpcywgRy4gSi48
L2F1dGhvcj48YXV0aG9yPlBhZ29uaSwgTi48L2F1dGhvcj48YXV0aG9yPlBhcGFkaW1pdHJpb3Us
IEMuPC9hdXRob3I+PGF1dGhvcj5MZWtrb3UsIEEuPC9hdXRob3I+PGF1dGhvcj5UaG9tb3BvdWxv
cywgSy48L2F1dGhvcj48YXV0aG9yPlN0YXJha2lzLCBJLjwvYXV0aG9yPjxhdXRob3I+VHNhbWFu
ZGFzLCBBLiBDLjwvYXV0aG9yPjxhdXRob3I+TGFicm9wb3Vsb3UtS2FyYXR6YSwgQy48L2F1dGhv
cj48L2F1dGhvcnM+PC9jb250cmlidXRvcnM+PGF1dGgtYWRkcmVzcz5EZXBhcnRtZW50IG9mIElu
dGVybmFsIE1lZGljaW5lLCBQYXRyYXMgVW5pdmVyc2l0eSBIb3NwaXRhbCwgUGF0cmFzLCBHcmVl
Y2UuIGRzaWFncmlzQG1sYW5kLmdyPC9hdXRoLWFkZHJlc3M+PHRpdGxlcz48dGl0bGU+U2VydW0g
bGlwaWQgcGF0dGVybiBpbiBjaHJvbmljIGhlcGF0aXRpcyBDOiBoaXN0b2xvZ2ljYWwgYW5kIHZp
cm9sb2dpY2FsIGNvcnJlbGF0aW9uczwvdGl0bGU+PHNlY29uZGFyeS10aXRsZT5KIFZpcmFsIEhl
cGF0PC9zZWNvbmRhcnktdGl0bGU+PGFsdC10aXRsZT5Kb3VybmFsIG9mIHZpcmFsIGhlcGF0aXRp
czwvYWx0LXRpdGxlPjwvdGl0bGVzPjxwZXJpb2RpY2FsPjxmdWxsLXRpdGxlPkogVmlyYWwgSGVw
YXQ8L2Z1bGwtdGl0bGU+PC9wZXJpb2RpY2FsPjxhbHQtcGVyaW9kaWNhbD48ZnVsbC10aXRsZT5K
b3VybmFsIG9mIFZpcmFsIEhlcGF0aXRpczwvZnVsbC10aXRsZT48YWJici0xPkogVmlyYWwgSGVw
YXRpdGlzPC9hYmJyLTE+PC9hbHQtcGVyaW9kaWNhbD48cGFnZXM+NTYtNjE8L3BhZ2VzPjx2b2x1
bWU+MTM8L3ZvbHVtZT48bnVtYmVyPjE8L251bWJlcj48ZWRpdGlvbj4yMDA1LzEyLzIxPC9lZGl0
aW9uPjxrZXl3b3Jkcz48a2V5d29yZD5BZHVsdDwva2V5d29yZD48a2V5d29yZD5CaW9wc3ksIEZp
bmUtTmVlZGxlPC9rZXl3b3JkPjxrZXl3b3JkPkNob2xlc3Rlcm9sLypibG9vZDwva2V5d29yZD48
a2V5d29yZD5GYXR0eSBMaXZlci92aXJvbG9neTwva2V5d29yZD48a2V5d29yZD5GZW1hbGU8L2tl
eXdvcmQ+PGtleXdvcmQ+SGVwYWNpdmlydXMvZ2VuZXRpY3MvKmdyb3d0aCAmYW1wOyBkZXZlbG9w
bWVudDwva2V5d29yZD48a2V5d29yZD5IZXBhdGl0aXMgQywgQ2hyb25pYy8qYmxvb2QvKnZpcm9s
b2d5PC9rZXl3b3JkPjxrZXl3b3JkPkh1bWFuczwva2V5d29yZD48a2V5d29yZD5MaXZlci92aXJv
bG9neTwva2V5d29yZD48a2V5d29yZD5MaXZlciBDaXJyaG9zaXMvdmlyb2xvZ3k8L2tleXdvcmQ+
PGtleXdvcmQ+TWFsZTwva2V5d29yZD48a2V5d29yZD5STkEsIFZpcmFsL2Jsb29kL2NoZW1pc3Ry
eS9nZW5ldGljczwva2V5d29yZD48a2V5d29yZD5SZXZlcnNlIFRyYW5zY3JpcHRhc2UgUG9seW1l
cmFzZSBDaGFpbiBSZWFjdGlvbjwva2V5d29yZD48a2V5d29yZD5TdGF0aXN0aWNzLCBOb25wYXJh
bWV0cmljPC9rZXl3b3JkPjxrZXl3b3JkPlRyaWdseWNlcmlkZXMvKmJsb29kPC9rZXl3b3JkPjxr
ZXl3b3JkPlZpcmFsIExvYWQ8L2tleXdvcmQ+PC9rZXl3b3Jkcz48ZGF0ZXM+PHllYXI+MjAwNjwv
eWVhcj48cHViLWRhdGVzPjxkYXRlPkphbjwvZGF0ZT48L3B1Yi1kYXRlcz48L2RhdGVzPjxpc2Ju
PjEzNTItMDUwNCAoUHJpbnQpJiN4RDsxMzUyLTA1MDQgKExpbmtpbmcpPC9pc2JuPjxhY2Nlc3Np
b24tbnVtPjE2MzY0MDgzPC9hY2Nlc3Npb24tbnVtPjx1cmxzPjxyZWxhdGVkLXVybHM+PHVybD5o
dHRwOi8vd3d3Lm5jYmkubmxtLm5paC5nb3YvcHVibWVkLzE2MzY0MDgzPC91cmw+PHVybD5odHRw
Oi8vb25saW5lbGlicmFyeS53aWxleS5jb20vc3RvcmUvMTAuMTExMS9qLjEzNjUtMjg5My4yMDA1
LjAwNjU1LngvYXNzZXQvai4xMzY1LTI4OTMuMjAwNS4wMDY1NS54LnBkZj92PTEmYW1wO3Q9aHB0
enNzM2EmYW1wO3M9NDQ2NWRmMDBmNDY4NzIwODQwZDVhODlmMTdiZWRkNzlkNGYxZDgzNzwvdXJs
PjwvcmVsYXRlZC11cmxzPjwvdXJscz48ZWxlY3Ryb25pYy1yZXNvdXJjZS1udW0+MTAuMTExMS9q
LjEzNjUtMjg5My4yMDA1LjAwNjU1Lng8L2VsZWN0cm9uaWMtcmVzb3VyY2UtbnVtPjxsYW5ndWFn
ZT5lbmc8L2xhbmd1YWdlPjwvcmVj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8" w:tooltip="Siagris, 2006 #1161" w:history="1">
        <w:r w:rsidR="000F07FA" w:rsidRPr="00EF2A4D">
          <w:rPr>
            <w:rFonts w:ascii="Book Antiqua" w:hAnsi="Book Antiqua"/>
            <w:noProof/>
            <w:sz w:val="24"/>
            <w:szCs w:val="24"/>
            <w:vertAlign w:val="superscript"/>
          </w:rPr>
          <w:t>38</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805E5" w:rsidRPr="00EF2A4D">
        <w:rPr>
          <w:rFonts w:ascii="Book Antiqua" w:hAnsi="Book Antiqua"/>
          <w:sz w:val="24"/>
          <w:szCs w:val="24"/>
        </w:rPr>
        <w:t xml:space="preserve">. </w:t>
      </w:r>
      <w:r w:rsidR="009E1A64" w:rsidRPr="00EF2A4D">
        <w:rPr>
          <w:rFonts w:ascii="Book Antiqua" w:hAnsi="Book Antiqua"/>
          <w:sz w:val="24"/>
          <w:szCs w:val="24"/>
          <w:lang w:val="en-US"/>
        </w:rPr>
        <w:t xml:space="preserve">In </w:t>
      </w:r>
      <w:r w:rsidR="007849A4" w:rsidRPr="00EF2A4D">
        <w:rPr>
          <w:rFonts w:ascii="Book Antiqua" w:hAnsi="Book Antiqua"/>
          <w:sz w:val="24"/>
          <w:szCs w:val="24"/>
          <w:lang w:val="en-US"/>
        </w:rPr>
        <w:t xml:space="preserve">these </w:t>
      </w:r>
      <w:r w:rsidR="009E1A64" w:rsidRPr="00EF2A4D">
        <w:rPr>
          <w:rFonts w:ascii="Book Antiqua" w:hAnsi="Book Antiqua"/>
          <w:sz w:val="24"/>
          <w:szCs w:val="24"/>
          <w:lang w:val="en-US"/>
        </w:rPr>
        <w:t xml:space="preserve">patients, steatosis and hypocholesterolemia are </w:t>
      </w:r>
      <w:r w:rsidR="00375B43">
        <w:rPr>
          <w:rFonts w:ascii="Book Antiqua" w:hAnsi="Book Antiqua"/>
          <w:sz w:val="24"/>
          <w:szCs w:val="24"/>
          <w:lang w:val="en-US"/>
        </w:rPr>
        <w:t>associated with high viral load</w:t>
      </w:r>
      <w:r w:rsidR="003635EA" w:rsidRPr="00EF2A4D">
        <w:rPr>
          <w:rFonts w:ascii="Book Antiqua" w:hAnsi="Book Antiqua"/>
          <w:sz w:val="24"/>
          <w:szCs w:val="24"/>
          <w:lang w:val="en-US"/>
        </w:rPr>
        <w:fldChar w:fldCharType="begin">
          <w:fldData xml:space="preserve">PEVuZE5vdGU+PENpdGU+PEF1dGhvcj5Qb3luYXJkPC9BdXRob3I+PFllYXI+MjAwMzwvWWVhcj48
UmVjTnVtPjEyMzA8L1JlY051bT48RGlzcGxheVRleHQ+PHN0eWxlIGZhY2U9InN1cGVyc2NyaXB0
Ij5bMzldPC9zdHlsZT48L0Rpc3BsYXlUZXh0PjxyZWNvcmQ+PHJlYy1udW1iZXI+MTIzMDwvcmVj
LW51bWJlcj48Zm9yZWlnbi1rZXlzPjxrZXkgYXBwPSJFTiIgZGItaWQ9InYweHd2ZWRyMnRlZGFx
ZTl6MjV4YXY5NGRkZWZhdHhhdnAwNSIgdGltZXN0YW1wPSIxMzg4NzYwODE4Ij4xMjMwPC9rZXk+
PC9mb3JlaWduLWtleXM+PHJlZi10eXBlIG5hbWU9IkpvdXJuYWwgQXJ0aWNsZSI+MTc8L3JlZi10
eXBlPjxjb250cmlidXRvcnM+PGF1dGhvcnM+PGF1dGhvcj5Qb3luYXJkLCBULjwvYXV0aG9yPjxh
dXRob3I+UmF0eml1LCBWLjwvYXV0aG9yPjxhdXRob3I+TWNIdXRjaGlzb24sIEouPC9hdXRob3I+
PGF1dGhvcj5NYW5ucywgTS48L2F1dGhvcj48YXV0aG9yPkdvb2RtYW4sIFouPC9hdXRob3I+PGF1
dGhvcj5aZXV6ZW0sIFMuPC9hdXRob3I+PGF1dGhvcj5Zb3Vub3NzaSwgWi48L2F1dGhvcj48YXV0
aG9yPkFsYnJlY2h0LCBKLjwvYXV0aG9yPjwvYXV0aG9ycz48L2NvbnRyaWJ1dG9ycz48YXV0aC1h
ZGRyZXNzPlNlcnZpY2UgZCZhcG9zO0hlcGF0by1HYXN0cm9lbnRlcm9sb2dpZSwgR3JvdXBlIEhv
c3BpdGFsaWVyIFBpdGllLVNhbHBldHJpZXJlLCBVbml2ZXJzaXRlIFBhcmlzIFZJLCBQYXJpcywg
RnJhbmNlLiB0cG95bmFyZEB0ZWFzZXIuZnI8L2F1dGgtYWRkcmVzcz48dGl0bGVzPjx0aXRsZT5F
ZmZlY3Qgb2YgdHJlYXRtZW50IHdpdGggcGVnaW50ZXJmZXJvbiBvciBpbnRlcmZlcm9uIGFsZmEt
MmIgYW5kIHJpYmF2aXJpbiBvbiBzdGVhdG9zaXMgaW4gcGF0aWVudHMgaW5mZWN0ZWQgd2l0aCBo
ZXBhdGl0aXMgQzwvdGl0bGU+PHNlY29uZGFyeS10aXRsZT5IZXBhdG9sb2d5PC9zZWNvbmRhcnkt
dGl0bGU+PC90aXRsZXM+PHBlcmlvZGljYWw+PGZ1bGwtdGl0bGU+SGVwYXRvbG9neTwvZnVsbC10
aXRsZT48L3BlcmlvZGljYWw+PHBhZ2VzPjc1LTg1PC9wYWdlcz48dm9sdW1lPjM4PC92b2x1bWU+
PG51bWJlcj4xPC9udW1iZXI+PGVkaXRpb24+MjAwMy8wNi8yODwvZWRpdGlvbj48a2V5d29yZHM+
PGtleXdvcmQ+QWR1bHQ8L2tleXdvcmQ+PGtleXdvcmQ+QW50aXZpcmFsIEFnZW50cy8qYWRtaW5p
c3RyYXRpb24gJmFtcDsgZG9zYWdlPC9rZXl3b3JkPjxrZXl3b3JkPkNob2xlc3Rlcm9sL2Jsb29k
PC9rZXl3b3JkPjxrZXl3b3JkPkRydWcgVGhlcmFweSwgQ29tYmluYXRpb248L2tleXdvcmQ+PGtl
eXdvcmQ+RmF0dHkgTGl2ZXIvKmRydWcgdGhlcmFweS9lcGlkZW1pb2xvZ3kvdmlyb2xvZ3k8L2tl
eXdvcmQ+PGtleXdvcmQ+RmVtYWxlPC9rZXl3b3JkPjxrZXl3b3JkPkZvbGxvdy1VcCBTdHVkaWVz
PC9rZXl3b3JkPjxrZXl3b3JkPkdlbm90eXBlPC9rZXl3b3JkPjxrZXl3b3JkPkhlcGFjaXZpcnVz
L2dlbmV0aWNzPC9rZXl3b3JkPjxrZXl3b3JkPkhlcGF0aXRpcyBDLypkcnVnIHRoZXJhcHkvZXBp
ZGVtaW9sb2d5PC9rZXl3b3JkPjxrZXl3b3JkPkh1bWFuczwva2V5d29yZD48a2V5d29yZD4qSW50
ZXJmZXJvbi1hbHBoYS8qYWRtaW5pc3RyYXRpb24gJmFtcDsgZG9zYWdlPC9rZXl3b3JkPjxrZXl3
b3JkPk1hbGU8L2tleXdvcmQ+PGtleXdvcmQ+KlBvbHlldGh5bGVuZSBHbHljb2xzPC9rZXl3b3Jk
PjxrZXl3b3JkPlByZXZhbGVuY2U8L2tleXdvcmQ+PGtleXdvcmQ+UmVjb21iaW5hbnQgUHJvdGVp
bnM8L2tleXdvcmQ+PGtleXdvcmQ+UmliYXZpcmluLyphZG1pbmlzdHJhdGlvbiAmYW1wOyBkb3Nh
Z2U8L2tleXdvcmQ+PC9rZXl3b3Jkcz48ZGF0ZXM+PHllYXI+MjAwMzwveWVhcj48cHViLWRhdGVz
PjxkYXRlPkp1bDwvZGF0ZT48L3B1Yi1kYXRlcz48L2RhdGVzPjxpc2JuPjAyNzAtOTEzOSAoUHJp
bnQpJiN4RDswMjcwLTkxMzkgKExpbmtpbmcpPC9pc2JuPjxhY2Nlc3Npb24tbnVtPjEyODI5OTg5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jgyOTk4OTwvdXJsPjwvcmVs
YXRlZC11cmxzPjwvdXJscz48ZWxlY3Ryb25pYy1yZXNvdXJjZS1udW0+MTAuMTA1My9qaGVwLjIw
MDMuNTAyNjc8L2VsZWN0cm9uaWMtcmVzb3VyY2UtbnVtPjxsYW5ndWFnZT5lbmc8L2xhbmd1YWdl
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Qb3luYXJkPC9BdXRob3I+PFllYXI+MjAwMzwvWWVhcj48
UmVjTnVtPjEyMzA8L1JlY051bT48RGlzcGxheVRleHQ+PHN0eWxlIGZhY2U9InN1cGVyc2NyaXB0
Ij5bMzldPC9zdHlsZT48L0Rpc3BsYXlUZXh0PjxyZWNvcmQ+PHJlYy1udW1iZXI+MTIzMDwvcmVj
LW51bWJlcj48Zm9yZWlnbi1rZXlzPjxrZXkgYXBwPSJFTiIgZGItaWQ9InYweHd2ZWRyMnRlZGFx
ZTl6MjV4YXY5NGRkZWZhdHhhdnAwNSIgdGltZXN0YW1wPSIxMzg4NzYwODE4Ij4xMjMwPC9rZXk+
PC9mb3JlaWduLWtleXM+PHJlZi10eXBlIG5hbWU9IkpvdXJuYWwgQXJ0aWNsZSI+MTc8L3JlZi10
eXBlPjxjb250cmlidXRvcnM+PGF1dGhvcnM+PGF1dGhvcj5Qb3luYXJkLCBULjwvYXV0aG9yPjxh
dXRob3I+UmF0eml1LCBWLjwvYXV0aG9yPjxhdXRob3I+TWNIdXRjaGlzb24sIEouPC9hdXRob3I+
PGF1dGhvcj5NYW5ucywgTS48L2F1dGhvcj48YXV0aG9yPkdvb2RtYW4sIFouPC9hdXRob3I+PGF1
dGhvcj5aZXV6ZW0sIFMuPC9hdXRob3I+PGF1dGhvcj5Zb3Vub3NzaSwgWi48L2F1dGhvcj48YXV0
aG9yPkFsYnJlY2h0LCBKLjwvYXV0aG9yPjwvYXV0aG9ycz48L2NvbnRyaWJ1dG9ycz48YXV0aC1h
ZGRyZXNzPlNlcnZpY2UgZCZhcG9zO0hlcGF0by1HYXN0cm9lbnRlcm9sb2dpZSwgR3JvdXBlIEhv
c3BpdGFsaWVyIFBpdGllLVNhbHBldHJpZXJlLCBVbml2ZXJzaXRlIFBhcmlzIFZJLCBQYXJpcywg
RnJhbmNlLiB0cG95bmFyZEB0ZWFzZXIuZnI8L2F1dGgtYWRkcmVzcz48dGl0bGVzPjx0aXRsZT5F
ZmZlY3Qgb2YgdHJlYXRtZW50IHdpdGggcGVnaW50ZXJmZXJvbiBvciBpbnRlcmZlcm9uIGFsZmEt
MmIgYW5kIHJpYmF2aXJpbiBvbiBzdGVhdG9zaXMgaW4gcGF0aWVudHMgaW5mZWN0ZWQgd2l0aCBo
ZXBhdGl0aXMgQzwvdGl0bGU+PHNlY29uZGFyeS10aXRsZT5IZXBhdG9sb2d5PC9zZWNvbmRhcnkt
dGl0bGU+PC90aXRsZXM+PHBlcmlvZGljYWw+PGZ1bGwtdGl0bGU+SGVwYXRvbG9neTwvZnVsbC10
aXRsZT48L3BlcmlvZGljYWw+PHBhZ2VzPjc1LTg1PC9wYWdlcz48dm9sdW1lPjM4PC92b2x1bWU+
PG51bWJlcj4xPC9udW1iZXI+PGVkaXRpb24+MjAwMy8wNi8yODwvZWRpdGlvbj48a2V5d29yZHM+
PGtleXdvcmQ+QWR1bHQ8L2tleXdvcmQ+PGtleXdvcmQ+QW50aXZpcmFsIEFnZW50cy8qYWRtaW5p
c3RyYXRpb24gJmFtcDsgZG9zYWdlPC9rZXl3b3JkPjxrZXl3b3JkPkNob2xlc3Rlcm9sL2Jsb29k
PC9rZXl3b3JkPjxrZXl3b3JkPkRydWcgVGhlcmFweSwgQ29tYmluYXRpb248L2tleXdvcmQ+PGtl
eXdvcmQ+RmF0dHkgTGl2ZXIvKmRydWcgdGhlcmFweS9lcGlkZW1pb2xvZ3kvdmlyb2xvZ3k8L2tl
eXdvcmQ+PGtleXdvcmQ+RmVtYWxlPC9rZXl3b3JkPjxrZXl3b3JkPkZvbGxvdy1VcCBTdHVkaWVz
PC9rZXl3b3JkPjxrZXl3b3JkPkdlbm90eXBlPC9rZXl3b3JkPjxrZXl3b3JkPkhlcGFjaXZpcnVz
L2dlbmV0aWNzPC9rZXl3b3JkPjxrZXl3b3JkPkhlcGF0aXRpcyBDLypkcnVnIHRoZXJhcHkvZXBp
ZGVtaW9sb2d5PC9rZXl3b3JkPjxrZXl3b3JkPkh1bWFuczwva2V5d29yZD48a2V5d29yZD4qSW50
ZXJmZXJvbi1hbHBoYS8qYWRtaW5pc3RyYXRpb24gJmFtcDsgZG9zYWdlPC9rZXl3b3JkPjxrZXl3
b3JkPk1hbGU8L2tleXdvcmQ+PGtleXdvcmQ+KlBvbHlldGh5bGVuZSBHbHljb2xzPC9rZXl3b3Jk
PjxrZXl3b3JkPlByZXZhbGVuY2U8L2tleXdvcmQ+PGtleXdvcmQ+UmVjb21iaW5hbnQgUHJvdGVp
bnM8L2tleXdvcmQ+PGtleXdvcmQ+UmliYXZpcmluLyphZG1pbmlzdHJhdGlvbiAmYW1wOyBkb3Nh
Z2U8L2tleXdvcmQ+PC9rZXl3b3Jkcz48ZGF0ZXM+PHllYXI+MjAwMzwveWVhcj48cHViLWRhdGVz
PjxkYXRlPkp1bDwvZGF0ZT48L3B1Yi1kYXRlcz48L2RhdGVzPjxpc2JuPjAyNzAtOTEzOSAoUHJp
bnQpJiN4RDswMjcwLTkxMzkgKExpbmtpbmcpPC9pc2JuPjxhY2Nlc3Npb24tbnVtPjEyODI5OTg5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jgyOTk4OTwvdXJsPjwvcmVs
YXRlZC11cmxzPjwvdXJscz48ZWxlY3Ryb25pYy1yZXNvdXJjZS1udW0+MTAuMTA1My9qaGVwLjIw
MDMuNTAyNjc8L2VsZWN0cm9uaWMtcmVzb3VyY2UtbnVtPjxsYW5ndWFnZT5lbmc8L2xhbmd1YWdl
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39" w:tooltip="Poynard, 2003 #1230" w:history="1">
        <w:r w:rsidR="000F07FA" w:rsidRPr="00EF2A4D">
          <w:rPr>
            <w:rFonts w:ascii="Book Antiqua" w:hAnsi="Book Antiqua"/>
            <w:noProof/>
            <w:sz w:val="24"/>
            <w:szCs w:val="24"/>
            <w:vertAlign w:val="superscript"/>
            <w:lang w:val="en-US"/>
          </w:rPr>
          <w:t>3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9E1A64" w:rsidRPr="00EF2A4D">
        <w:rPr>
          <w:rFonts w:ascii="Book Antiqua" w:hAnsi="Book Antiqua"/>
          <w:sz w:val="24"/>
          <w:szCs w:val="24"/>
          <w:lang w:val="en-US"/>
        </w:rPr>
        <w:t>.</w:t>
      </w:r>
      <w:r w:rsidR="00627B0C" w:rsidRPr="00EF2A4D">
        <w:rPr>
          <w:rFonts w:ascii="Book Antiqua" w:hAnsi="Book Antiqua"/>
          <w:sz w:val="24"/>
          <w:szCs w:val="24"/>
          <w:lang w:val="en-US"/>
        </w:rPr>
        <w:t xml:space="preserve"> </w:t>
      </w:r>
    </w:p>
    <w:p w14:paraId="11EB1942" w14:textId="4366F8B7" w:rsidR="006B672F" w:rsidRPr="00EF2A4D" w:rsidRDefault="003E673C" w:rsidP="005B3E13">
      <w:pPr>
        <w:adjustRightInd w:val="0"/>
        <w:snapToGrid w:val="0"/>
        <w:spacing w:after="0" w:line="360" w:lineRule="auto"/>
        <w:ind w:firstLineChars="100" w:firstLine="240"/>
        <w:jc w:val="both"/>
        <w:rPr>
          <w:rFonts w:ascii="Book Antiqua" w:hAnsi="Book Antiqua"/>
          <w:sz w:val="24"/>
          <w:szCs w:val="24"/>
        </w:rPr>
      </w:pPr>
      <w:r w:rsidRPr="00EF2A4D">
        <w:rPr>
          <w:rFonts w:ascii="Book Antiqua" w:hAnsi="Book Antiqua"/>
          <w:sz w:val="24"/>
          <w:szCs w:val="24"/>
        </w:rPr>
        <w:t xml:space="preserve">It </w:t>
      </w:r>
      <w:r w:rsidR="0033596F" w:rsidRPr="00EF2A4D">
        <w:rPr>
          <w:rFonts w:ascii="Book Antiqua" w:hAnsi="Book Antiqua"/>
          <w:sz w:val="24"/>
          <w:szCs w:val="24"/>
        </w:rPr>
        <w:t xml:space="preserve">has been </w:t>
      </w:r>
      <w:r w:rsidRPr="00EF2A4D">
        <w:rPr>
          <w:rFonts w:ascii="Book Antiqua" w:hAnsi="Book Antiqua"/>
          <w:sz w:val="24"/>
          <w:szCs w:val="24"/>
        </w:rPr>
        <w:t xml:space="preserve">observed that HCV infection in humanized mice mediates changes in the </w:t>
      </w:r>
      <w:r w:rsidR="0033596F" w:rsidRPr="00EF2A4D">
        <w:rPr>
          <w:rFonts w:ascii="Book Antiqua" w:hAnsi="Book Antiqua"/>
          <w:sz w:val="24"/>
          <w:szCs w:val="24"/>
        </w:rPr>
        <w:t xml:space="preserve">hepatic </w:t>
      </w:r>
      <w:r w:rsidRPr="00EF2A4D">
        <w:rPr>
          <w:rFonts w:ascii="Book Antiqua" w:hAnsi="Book Antiqua"/>
          <w:sz w:val="24"/>
          <w:szCs w:val="24"/>
        </w:rPr>
        <w:t>expression of genes</w:t>
      </w:r>
      <w:r w:rsidR="00375B43">
        <w:rPr>
          <w:rFonts w:ascii="Book Antiqua" w:hAnsi="Book Antiqua"/>
          <w:sz w:val="24"/>
          <w:szCs w:val="24"/>
        </w:rPr>
        <w:t xml:space="preserve"> that regulate lipid metabolism</w:t>
      </w:r>
      <w:r w:rsidR="003635EA" w:rsidRPr="00EF2A4D">
        <w:rPr>
          <w:rFonts w:ascii="Book Antiqua" w:hAnsi="Book Antiqua"/>
          <w:sz w:val="24"/>
          <w:szCs w:val="24"/>
        </w:rPr>
        <w:fldChar w:fldCharType="begin">
          <w:fldData xml:space="preserve">PEVuZE5vdGU+PENpdGU+PEF1dGhvcj5XYWx0ZXJzPC9BdXRob3I+PFllYXI+MjAwNjwvWWVhcj48
UmVjTnVtPjIxMzk8L1JlY051bT48RGlzcGxheVRleHQ+PHN0eWxlIGZhY2U9InN1cGVyc2NyaXB0
Ij5bNDBdPC9zdHlsZT48L0Rpc3BsYXlUZXh0PjxyZWNvcmQ+PHJlYy1udW1iZXI+MjEzOTwvcmVj
LW51bWJlcj48Zm9yZWlnbi1rZXlzPjxrZXkgYXBwPSJFTiIgZGItaWQ9InYweHd2ZWRyMnRlZGFx
ZTl6MjV4YXY5NGRkZWZhdHhhdnAwNSIgdGltZXN0YW1wPSIxMzkzNzcwMzE4Ij4yMTM5PC9rZXk+
PC9mb3JlaWduLWtleXM+PHJlZi10eXBlIG5hbWU9IkpvdXJuYWwgQXJ0aWNsZSI+MTc8L3JlZi10
eXBlPjxjb250cmlidXRvcnM+PGF1dGhvcnM+PGF1dGhvcj5XYWx0ZXJzLCBLLiBBLjwvYXV0aG9y
PjxhdXRob3I+Sm95Y2UsIE0uIEEuPC9hdXRob3I+PGF1dGhvcj5UaG9tcHNvbiwgSi4gQy48L2F1
dGhvcj48YXV0aG9yPlNtaXRoLCBNLiBXLjwvYXV0aG9yPjxhdXRob3I+WWVoLCBNLiBNLjwvYXV0
aG9yPjxhdXRob3I+UHJvbGwsIFMuPC9hdXRob3I+PGF1dGhvcj5aaHUsIEwuIEYuPC9hdXRob3I+
PGF1dGhvcj5HYW8sIFQuIEouPC9hdXRob3I+PGF1dGhvcj5LbmV0ZW1hbiwgTi4gTS48L2F1dGhv
cj48YXV0aG9yPlR5cnJlbGwsIEQuIEwuPC9hdXRob3I+PGF1dGhvcj5LYXR6ZSwgTS4gRy48L2F1
dGhvcj48L2F1dGhvcnM+PC9jb250cmlidXRvcnM+PGF1dGgtYWRkcmVzcz5EZXBhcnRtZW50IG9m
IE1pY3JvYmlvbG9neSwgU2Nob29sIG9mIE1lZGljaW5lLCBVbml2ZXJzaXR5IG9mIFdhc2hpbmd0
b24sIFNlYXR0bGUsIFdhc2hpbmd0b24sIFVTQS4ga2F0aGl3QHUud2FzaGluZ3Rvbi5lZHU8L2F1
dGgtYWRkcmVzcz48dGl0bGVzPjx0aXRsZT5Ib3N0LXNwZWNpZmljIHJlc3BvbnNlIHRvIEhDViBp
bmZlY3Rpb24gaW4gdGhlIGNoaW1lcmljIFNDSUQtYmVpZ2UvQWxiLXVQQSBtb3VzZSBtb2RlbDog
cm9sZSBvZiB0aGUgaW5uYXRlIGFudGl2aXJhbCBpbW11bmUgcmVzcG9uc2U8L3RpdGxlPjxzZWNv
bmRhcnktdGl0bGU+UExvUyBQYXRob2c8L3NlY29uZGFyeS10aXRsZT48YWx0LXRpdGxlPlBMb1Mg
cGF0aG9nZW5zPC9hbHQtdGl0bGU+PC90aXRsZXM+PHBlcmlvZGljYWw+PGZ1bGwtdGl0bGU+UExv
UyBQYXRob2c8L2Z1bGwtdGl0bGU+PC9wZXJpb2RpY2FsPjxwYWdlcz5lNTk8L3BhZ2VzPjx2b2x1
bWU+Mjwvdm9sdW1lPjxudW1iZXI+NjwvbnVtYmVyPjxrZXl3b3Jkcz48a2V5d29yZD5BbGJ1bWlu
czwva2V5d29yZD48a2V5d29yZD5BbmltYWxzPC9rZXl3b3JkPjxrZXl3b3JkPkFudGlib2RpZXMs
IFZpcmFsLypiaW9zeW50aGVzaXM8L2tleXdvcmQ+PGtleXdvcmQ+KkNoaW1lcmE8L2tleXdvcmQ+
PGtleXdvcmQ+R2VuZSBFeHByZXNzaW9uIFByb2ZpbGluZzwva2V5d29yZD48a2V5d29yZD5IZXBh
dGl0aXMgQy9nZW5ldGljcy8qaW1tdW5vbG9neS9tZXRhYm9saXNtPC9rZXl3b3JkPjxrZXl3b3Jk
PkhlcGF0b2N5dGVzL3RyYW5zcGxhbnRhdGlvbjwva2V5d29yZD48a2V5d29yZD5IdW1hbnM8L2tl
eXdvcmQ+PGtleXdvcmQ+KkltbXVuaXR5LCBJbm5hdGU8L2tleXdvcmQ+PGtleXdvcmQ+TGlwaWQg
TWV0YWJvbGlzbTwva2V5d29yZD48a2V5d29yZD5MaXZlci9tZXRhYm9saXNtPC9rZXl3b3JkPjxr
ZXl3b3JkPk1pY2U8L2tleXdvcmQ+PGtleXdvcmQ+TWljZSwgU0NJRC8qZ2VuZXRpY3MvKmltbXVu
b2xvZ3k8L2tleXdvcmQ+PGtleXdvcmQ+T3hpZGF0aXZlIFN0cmVzczwva2V5d29yZD48a2V5d29y
ZD5TaWduYWwgVHJhbnNkdWN0aW9uL2ltbXVub2xvZ3k8L2tleXdvcmQ+PGtleXdvcmQ+VXJva2lu
YXNlLVR5cGUgUGxhc21pbm9nZW4gQWN0aXZhdG9yL2dlbmV0aWNzPC9rZXl3b3JkPjwva2V5d29y
ZHM+PGRhdGVzPjx5ZWFyPjIwMDY8L3llYXI+PHB1Yi1kYXRlcz48ZGF0ZT5KdW48L2RhdGU+PC9w
dWItZGF0ZXM+PC9kYXRlcz48aXNibj4xNTUzLTczNzQgKEVsZWN0cm9uaWMpJiN4RDsxNTUzLTcz
NjYgKExpbmtpbmcpPC9pc2JuPjxhY2Nlc3Npb24tbnVtPjE2Nzg5ODM2PC9hY2Nlc3Npb24tbnVt
Pjx1cmxzPjxyZWxhdGVkLXVybHM+PHVybD5odHRwOi8vd3d3Lm5jYmkubmxtLm5paC5nb3YvcHVi
bWVkLzE2Nzg5ODM2PC91cmw+PHVybD5odHRwOi8vd3d3Lm5jYmkubmxtLm5paC5nb3YvcG1jL2Fy
dGljbGVzL1BNQzE0ODA1OTkvcGRmL3BwYXQuMDAyMDA1OS5wZGY8L3VybD48L3JlbGF0ZWQtdXJs
cz48L3VybHM+PGN1c3RvbTI+MTQ4MDU5OTwvY3VzdG9tMj48ZWxlY3Ryb25pYy1yZXNvdXJjZS1u
dW0+MTAuMTM3MS9qb3VybmFsLnBwYXQuMDAyMDA1OTwvZWxlY3Ryb25pYy1yZXNvdXJjZS1udW0+
PC9yZWNvcmQ+PC9DaXRlPjwv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XYWx0ZXJzPC9BdXRob3I+PFllYXI+MjAwNjwvWWVhcj48
UmVjTnVtPjIxMzk8L1JlY051bT48RGlzcGxheVRleHQ+PHN0eWxlIGZhY2U9InN1cGVyc2NyaXB0
Ij5bNDBdPC9zdHlsZT48L0Rpc3BsYXlUZXh0PjxyZWNvcmQ+PHJlYy1udW1iZXI+MjEzOTwvcmVj
LW51bWJlcj48Zm9yZWlnbi1rZXlzPjxrZXkgYXBwPSJFTiIgZGItaWQ9InYweHd2ZWRyMnRlZGFx
ZTl6MjV4YXY5NGRkZWZhdHhhdnAwNSIgdGltZXN0YW1wPSIxMzkzNzcwMzE4Ij4yMTM5PC9rZXk+
PC9mb3JlaWduLWtleXM+PHJlZi10eXBlIG5hbWU9IkpvdXJuYWwgQXJ0aWNsZSI+MTc8L3JlZi10
eXBlPjxjb250cmlidXRvcnM+PGF1dGhvcnM+PGF1dGhvcj5XYWx0ZXJzLCBLLiBBLjwvYXV0aG9y
PjxhdXRob3I+Sm95Y2UsIE0uIEEuPC9hdXRob3I+PGF1dGhvcj5UaG9tcHNvbiwgSi4gQy48L2F1
dGhvcj48YXV0aG9yPlNtaXRoLCBNLiBXLjwvYXV0aG9yPjxhdXRob3I+WWVoLCBNLiBNLjwvYXV0
aG9yPjxhdXRob3I+UHJvbGwsIFMuPC9hdXRob3I+PGF1dGhvcj5aaHUsIEwuIEYuPC9hdXRob3I+
PGF1dGhvcj5HYW8sIFQuIEouPC9hdXRob3I+PGF1dGhvcj5LbmV0ZW1hbiwgTi4gTS48L2F1dGhv
cj48YXV0aG9yPlR5cnJlbGwsIEQuIEwuPC9hdXRob3I+PGF1dGhvcj5LYXR6ZSwgTS4gRy48L2F1
dGhvcj48L2F1dGhvcnM+PC9jb250cmlidXRvcnM+PGF1dGgtYWRkcmVzcz5EZXBhcnRtZW50IG9m
IE1pY3JvYmlvbG9neSwgU2Nob29sIG9mIE1lZGljaW5lLCBVbml2ZXJzaXR5IG9mIFdhc2hpbmd0
b24sIFNlYXR0bGUsIFdhc2hpbmd0b24sIFVTQS4ga2F0aGl3QHUud2FzaGluZ3Rvbi5lZHU8L2F1
dGgtYWRkcmVzcz48dGl0bGVzPjx0aXRsZT5Ib3N0LXNwZWNpZmljIHJlc3BvbnNlIHRvIEhDViBp
bmZlY3Rpb24gaW4gdGhlIGNoaW1lcmljIFNDSUQtYmVpZ2UvQWxiLXVQQSBtb3VzZSBtb2RlbDog
cm9sZSBvZiB0aGUgaW5uYXRlIGFudGl2aXJhbCBpbW11bmUgcmVzcG9uc2U8L3RpdGxlPjxzZWNv
bmRhcnktdGl0bGU+UExvUyBQYXRob2c8L3NlY29uZGFyeS10aXRsZT48YWx0LXRpdGxlPlBMb1Mg
cGF0aG9nZW5zPC9hbHQtdGl0bGU+PC90aXRsZXM+PHBlcmlvZGljYWw+PGZ1bGwtdGl0bGU+UExv
UyBQYXRob2c8L2Z1bGwtdGl0bGU+PC9wZXJpb2RpY2FsPjxwYWdlcz5lNTk8L3BhZ2VzPjx2b2x1
bWU+Mjwvdm9sdW1lPjxudW1iZXI+NjwvbnVtYmVyPjxrZXl3b3Jkcz48a2V5d29yZD5BbGJ1bWlu
czwva2V5d29yZD48a2V5d29yZD5BbmltYWxzPC9rZXl3b3JkPjxrZXl3b3JkPkFudGlib2RpZXMs
IFZpcmFsLypiaW9zeW50aGVzaXM8L2tleXdvcmQ+PGtleXdvcmQ+KkNoaW1lcmE8L2tleXdvcmQ+
PGtleXdvcmQ+R2VuZSBFeHByZXNzaW9uIFByb2ZpbGluZzwva2V5d29yZD48a2V5d29yZD5IZXBh
dGl0aXMgQy9nZW5ldGljcy8qaW1tdW5vbG9neS9tZXRhYm9saXNtPC9rZXl3b3JkPjxrZXl3b3Jk
PkhlcGF0b2N5dGVzL3RyYW5zcGxhbnRhdGlvbjwva2V5d29yZD48a2V5d29yZD5IdW1hbnM8L2tl
eXdvcmQ+PGtleXdvcmQ+KkltbXVuaXR5LCBJbm5hdGU8L2tleXdvcmQ+PGtleXdvcmQ+TGlwaWQg
TWV0YWJvbGlzbTwva2V5d29yZD48a2V5d29yZD5MaXZlci9tZXRhYm9saXNtPC9rZXl3b3JkPjxr
ZXl3b3JkPk1pY2U8L2tleXdvcmQ+PGtleXdvcmQ+TWljZSwgU0NJRC8qZ2VuZXRpY3MvKmltbXVu
b2xvZ3k8L2tleXdvcmQ+PGtleXdvcmQ+T3hpZGF0aXZlIFN0cmVzczwva2V5d29yZD48a2V5d29y
ZD5TaWduYWwgVHJhbnNkdWN0aW9uL2ltbXVub2xvZ3k8L2tleXdvcmQ+PGtleXdvcmQ+VXJva2lu
YXNlLVR5cGUgUGxhc21pbm9nZW4gQWN0aXZhdG9yL2dlbmV0aWNzPC9rZXl3b3JkPjwva2V5d29y
ZHM+PGRhdGVzPjx5ZWFyPjIwMDY8L3llYXI+PHB1Yi1kYXRlcz48ZGF0ZT5KdW48L2RhdGU+PC9w
dWItZGF0ZXM+PC9kYXRlcz48aXNibj4xNTUzLTczNzQgKEVsZWN0cm9uaWMpJiN4RDsxNTUzLTcz
NjYgKExpbmtpbmcpPC9pc2JuPjxhY2Nlc3Npb24tbnVtPjE2Nzg5ODM2PC9hY2Nlc3Npb24tbnVt
Pjx1cmxzPjxyZWxhdGVkLXVybHM+PHVybD5odHRwOi8vd3d3Lm5jYmkubmxtLm5paC5nb3YvcHVi
bWVkLzE2Nzg5ODM2PC91cmw+PHVybD5odHRwOi8vd3d3Lm5jYmkubmxtLm5paC5nb3YvcG1jL2Fy
dGljbGVzL1BNQzE0ODA1OTkvcGRmL3BwYXQuMDAyMDA1OS5wZGY8L3VybD48L3JlbGF0ZWQtdXJs
cz48L3VybHM+PGN1c3RvbTI+MTQ4MDU5OTwvY3VzdG9tMj48ZWxlY3Ryb25pYy1yZXNvdXJjZS1u
dW0+MTAuMTM3MS9qb3VybmFsLnBwYXQuMDAyMDA1OTwvZWxlY3Ryb25pYy1yZXNvdXJjZS1udW0+
PC9yZWNvcmQ+PC9DaXRlPjwv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0" w:tooltip="Walters, 2006 #2139" w:history="1">
        <w:r w:rsidR="000F07FA" w:rsidRPr="00EF2A4D">
          <w:rPr>
            <w:rFonts w:ascii="Book Antiqua" w:hAnsi="Book Antiqua"/>
            <w:noProof/>
            <w:sz w:val="24"/>
            <w:szCs w:val="24"/>
            <w:vertAlign w:val="superscript"/>
          </w:rPr>
          <w:t>4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 xml:space="preserve">. </w:t>
      </w:r>
      <w:r w:rsidR="0033596F" w:rsidRPr="00EF2A4D">
        <w:rPr>
          <w:rFonts w:ascii="Book Antiqua" w:hAnsi="Book Antiqua"/>
          <w:sz w:val="24"/>
          <w:szCs w:val="24"/>
        </w:rPr>
        <w:t>Also</w:t>
      </w:r>
      <w:r w:rsidRPr="00EF2A4D">
        <w:rPr>
          <w:rFonts w:ascii="Book Antiqua" w:hAnsi="Book Antiqua"/>
          <w:sz w:val="24"/>
          <w:szCs w:val="24"/>
        </w:rPr>
        <w:t xml:space="preserve"> d</w:t>
      </w:r>
      <w:r w:rsidR="00FE0024" w:rsidRPr="00EF2A4D">
        <w:rPr>
          <w:rFonts w:ascii="Book Antiqua" w:hAnsi="Book Antiqua"/>
          <w:sz w:val="24"/>
          <w:szCs w:val="24"/>
        </w:rPr>
        <w:t>uring the early stages of HCV infection in chimpanzees that permanently or transiently cleared the virus upon IFN-γ induction, host genes involved in lipid metabolism were shown to be differentially regulated</w:t>
      </w:r>
      <w:r w:rsidR="003635EA" w:rsidRPr="00EF2A4D">
        <w:rPr>
          <w:rFonts w:ascii="Book Antiqua" w:hAnsi="Book Antiqua"/>
          <w:sz w:val="24"/>
          <w:szCs w:val="24"/>
        </w:rPr>
        <w:fldChar w:fldCharType="begin">
          <w:fldData xml:space="preserve">PEVuZE5vdGU+PENpdGU+PEF1dGhvcj5TdTwvQXV0aG9yPjxZZWFyPjIwMDI8L1llYXI+PFJlY051
bT45MTk8L1JlY051bT48RGlzcGxheVRleHQ+PHN0eWxlIGZhY2U9InN1cGVyc2NyaXB0Ij5bNDFd
PC9zdHlsZT48L0Rpc3BsYXlUZXh0PjxyZWNvcmQ+PHJlYy1udW1iZXI+OTE5PC9yZWMtbnVtYmVy
Pjxmb3JlaWduLWtleXM+PGtleSBhcHA9IkVOIiBkYi1pZD0idjB4d3ZlZHIydGVkYXFlOXoyNXhh
djk0ZGRlZmF0eGF2cDA1IiB0aW1lc3RhbXA9IjEzNzc2NzY1NTIiPjkxOTwva2V5PjwvZm9yZWln
bi1rZXlzPjxyZWYtdHlwZSBuYW1lPSJKb3VybmFsIEFydGljbGUiPjE3PC9yZWYtdHlwZT48Y29u
dHJpYnV0b3JzPjxhdXRob3JzPjxhdXRob3I+U3UsIEEuIEkuPC9hdXRob3I+PGF1dGhvcj5QZXph
Y2tpLCBKLiBQLjwvYXV0aG9yPjxhdXRob3I+V29kaWNrYSwgTC48L2F1dGhvcj48YXV0aG9yPkJy
aWRlYXUsIEEuIEQuPC9hdXRob3I+PGF1dGhvcj5TdXBla292YSwgTC48L2F1dGhvcj48YXV0aG9y
PlRoaW1tZSwgUi48L2F1dGhvcj48YXV0aG9yPldpZWxhbmQsIFMuPC9hdXRob3I+PGF1dGhvcj5C
dWtoLCBKLjwvYXV0aG9yPjxhdXRob3I+UHVyY2VsbCwgUi4gSC48L2F1dGhvcj48YXV0aG9yPlNj
aHVsdHosIFAuIEcuPC9hdXRob3I+PGF1dGhvcj5DaGlzYXJpLCBGLiBWLjwvYXV0aG9yPjwvYXV0
aG9ycz48L2NvbnRyaWJ1dG9ycz48YXV0aC1hZGRyZXNzPkRlcGFydG1lbnQgb2YgQ2hlbWlzdHJ5
LCBUaGUgU2NyaXBwcyBSZXNlYXJjaCBJbnN0aXR1dGUsIExhIEpvbGxhLCBDQSA5MjAzNywgVVNB
LjwvYXV0aC1hZGRyZXNzPjx0aXRsZXM+PHRpdGxlPkdlbm9taWMgYW5hbHlzaXMgb2YgdGhlIGhv
c3QgcmVzcG9uc2UgdG8gaGVwYXRpdGlzIEMgdmlydXMgaW5mZWN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MTU2NjktNzQ8L3BhZ2VzPjx2
b2x1bWU+OTk8L3ZvbHVtZT48bnVtYmVyPjI0PC9udW1iZXI+PGVkaXRpb24+MjAwMi8xMS8yMTwv
ZWRpdGlvbj48a2V5d29yZHM+PGtleXdvcmQ+QW5pbWFsczwva2V5d29yZD48a2V5d29yZD5BbnRp
Z2VuIFByZXNlbnRhdGlvbjwva2V5d29yZD48a2V5d29yZD5GYXR0eSBBY2lkcy9tZXRhYm9saXNt
PC9rZXl3b3JkPjxrZXl3b3JkPipHZW5lIEV4cHJlc3Npb24gUHJvZmlsaW5nPC9rZXl3b3JkPjxr
ZXl3b3JkPipHZW5lIEV4cHJlc3Npb24gUmVndWxhdGlvbjwva2V5d29yZD48a2V5d29yZD5HZW5l
cywgUmVwb3J0ZXI8L2tleXdvcmQ+PGtleXdvcmQ+SGVwYWNpdmlydXMvZHJ1ZyBlZmZlY3RzL2dl
bmV0aWNzL3BoeXNpb2xvZ3k8L2tleXdvcmQ+PGtleXdvcmQ+SGVwYXRpdGlzIEMvZ2VuZXRpY3Mv
aW1tdW5vbG9neS8qbWV0YWJvbGlzbTwva2V5d29yZD48a2V5d29yZD5JbnRlcmZlcm9ucy9iaW9z
eW50aGVzaXM8L2tleXdvcmQ+PGtleXdvcmQ+TGlwaWQgTWV0YWJvbGlzbTwva2V5d29yZD48a2V5
d29yZD5QYW4gdHJvZ2xvZHl0ZXM8L2tleXdvcmQ+PGtleXdvcmQ+UmVwbGljb248L2tleXdvcmQ+
PGtleXdvcmQ+VHJhbnNjcmlwdGlvbiwgR2VuZXRpYzwva2V5d29yZD48a2V5d29yZD5UcmFuc2Zl
Y3Rpb248L2tleXdvcmQ+PGtleXdvcmQ+VmlyZW1pYS9nZW5ldGljcy9pbW11bm9sb2d5PC9rZXl3
b3JkPjxrZXl3b3JkPlZpcnVzIFJlcGxpY2F0aW9uL2RydWcgZWZmZWN0czwva2V5d29yZD48L2tl
eXdvcmRzPjxkYXRlcz48eWVhcj4yMDAyPC95ZWFyPjxwdWItZGF0ZXM+PGRhdGU+Tm92IDI2PC9k
YXRlPjwvcHViLWRhdGVzPjwvZGF0ZXM+PGlzYm4+MDAyNy04NDI0IChQcmludCkmI3hEOzAwMjct
ODQyNCAoTGlua2luZyk8L2lzYm4+PGFjY2Vzc2lvbi1udW0+MTI0NDEzOTY8L2FjY2Vzc2lvbi1u
dW0+PHdvcmstdHlwZT5SZXNlYXJjaCBTdXBwb3J0LCBOb24tVS5TLiBHb3YmYXBvczt0JiN4RDtS
ZXNlYXJjaCBTdXBwb3J0LCBVLlMuIEdvdiZhcG9zO3QsIFAuSC5TLjwvd29yay10eXBlPjx1cmxz
PjxyZWxhdGVkLXVybHM+PHVybD5odHRwOi8vd3d3Lm5jYmkubmxtLm5paC5nb3YvcHVibWVkLzEy
NDQxMzk2PC91cmw+PHVybD5odHRwOi8vd3d3LnBuYXMub3JnL2NvbnRlbnQvOTkvMjQvMTU2Njku
ZnVsbC5wZGY8L3VybD48L3JlbGF0ZWQtdXJscz48L3VybHM+PGN1c3RvbTI+MTM3Nzc0PC9jdXN0
b20yPjxlbGVjdHJvbmljLXJlc291cmNlLW51bT4xMC4xMDczL3BuYXMuMjAyNjA4MTk5PC9lbGVj
dHJvbmljLXJlc291cmNlLW51bT48bGFuZ3VhZ2U+ZW5nPC9sYW5ndWFnZT48L3JlY29yZD48L0Np
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TdTwvQXV0aG9yPjxZZWFyPjIwMDI8L1llYXI+PFJlY051
bT45MTk8L1JlY051bT48RGlzcGxheVRleHQ+PHN0eWxlIGZhY2U9InN1cGVyc2NyaXB0Ij5bNDFd
PC9zdHlsZT48L0Rpc3BsYXlUZXh0PjxyZWNvcmQ+PHJlYy1udW1iZXI+OTE5PC9yZWMtbnVtYmVy
Pjxmb3JlaWduLWtleXM+PGtleSBhcHA9IkVOIiBkYi1pZD0idjB4d3ZlZHIydGVkYXFlOXoyNXhh
djk0ZGRlZmF0eGF2cDA1IiB0aW1lc3RhbXA9IjEzNzc2NzY1NTIiPjkxOTwva2V5PjwvZm9yZWln
bi1rZXlzPjxyZWYtdHlwZSBuYW1lPSJKb3VybmFsIEFydGljbGUiPjE3PC9yZWYtdHlwZT48Y29u
dHJpYnV0b3JzPjxhdXRob3JzPjxhdXRob3I+U3UsIEEuIEkuPC9hdXRob3I+PGF1dGhvcj5QZXph
Y2tpLCBKLiBQLjwvYXV0aG9yPjxhdXRob3I+V29kaWNrYSwgTC48L2F1dGhvcj48YXV0aG9yPkJy
aWRlYXUsIEEuIEQuPC9hdXRob3I+PGF1dGhvcj5TdXBla292YSwgTC48L2F1dGhvcj48YXV0aG9y
PlRoaW1tZSwgUi48L2F1dGhvcj48YXV0aG9yPldpZWxhbmQsIFMuPC9hdXRob3I+PGF1dGhvcj5C
dWtoLCBKLjwvYXV0aG9yPjxhdXRob3I+UHVyY2VsbCwgUi4gSC48L2F1dGhvcj48YXV0aG9yPlNj
aHVsdHosIFAuIEcuPC9hdXRob3I+PGF1dGhvcj5DaGlzYXJpLCBGLiBWLjwvYXV0aG9yPjwvYXV0
aG9ycz48L2NvbnRyaWJ1dG9ycz48YXV0aC1hZGRyZXNzPkRlcGFydG1lbnQgb2YgQ2hlbWlzdHJ5
LCBUaGUgU2NyaXBwcyBSZXNlYXJjaCBJbnN0aXR1dGUsIExhIEpvbGxhLCBDQSA5MjAzNywgVVNB
LjwvYXV0aC1hZGRyZXNzPjx0aXRsZXM+PHRpdGxlPkdlbm9taWMgYW5hbHlzaXMgb2YgdGhlIGhv
c3QgcmVzcG9uc2UgdG8gaGVwYXRpdGlzIEMgdmlydXMgaW5mZWN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MTU2NjktNzQ8L3BhZ2VzPjx2
b2x1bWU+OTk8L3ZvbHVtZT48bnVtYmVyPjI0PC9udW1iZXI+PGVkaXRpb24+MjAwMi8xMS8yMTwv
ZWRpdGlvbj48a2V5d29yZHM+PGtleXdvcmQ+QW5pbWFsczwva2V5d29yZD48a2V5d29yZD5BbnRp
Z2VuIFByZXNlbnRhdGlvbjwva2V5d29yZD48a2V5d29yZD5GYXR0eSBBY2lkcy9tZXRhYm9saXNt
PC9rZXl3b3JkPjxrZXl3b3JkPipHZW5lIEV4cHJlc3Npb24gUHJvZmlsaW5nPC9rZXl3b3JkPjxr
ZXl3b3JkPipHZW5lIEV4cHJlc3Npb24gUmVndWxhdGlvbjwva2V5d29yZD48a2V5d29yZD5HZW5l
cywgUmVwb3J0ZXI8L2tleXdvcmQ+PGtleXdvcmQ+SGVwYWNpdmlydXMvZHJ1ZyBlZmZlY3RzL2dl
bmV0aWNzL3BoeXNpb2xvZ3k8L2tleXdvcmQ+PGtleXdvcmQ+SGVwYXRpdGlzIEMvZ2VuZXRpY3Mv
aW1tdW5vbG9neS8qbWV0YWJvbGlzbTwva2V5d29yZD48a2V5d29yZD5JbnRlcmZlcm9ucy9iaW9z
eW50aGVzaXM8L2tleXdvcmQ+PGtleXdvcmQ+TGlwaWQgTWV0YWJvbGlzbTwva2V5d29yZD48a2V5
d29yZD5QYW4gdHJvZ2xvZHl0ZXM8L2tleXdvcmQ+PGtleXdvcmQ+UmVwbGljb248L2tleXdvcmQ+
PGtleXdvcmQ+VHJhbnNjcmlwdGlvbiwgR2VuZXRpYzwva2V5d29yZD48a2V5d29yZD5UcmFuc2Zl
Y3Rpb248L2tleXdvcmQ+PGtleXdvcmQ+VmlyZW1pYS9nZW5ldGljcy9pbW11bm9sb2d5PC9rZXl3
b3JkPjxrZXl3b3JkPlZpcnVzIFJlcGxpY2F0aW9uL2RydWcgZWZmZWN0czwva2V5d29yZD48L2tl
eXdvcmRzPjxkYXRlcz48eWVhcj4yMDAyPC95ZWFyPjxwdWItZGF0ZXM+PGRhdGU+Tm92IDI2PC9k
YXRlPjwvcHViLWRhdGVzPjwvZGF0ZXM+PGlzYm4+MDAyNy04NDI0IChQcmludCkmI3hEOzAwMjct
ODQyNCAoTGlua2luZyk8L2lzYm4+PGFjY2Vzc2lvbi1udW0+MTI0NDEzOTY8L2FjY2Vzc2lvbi1u
dW0+PHdvcmstdHlwZT5SZXNlYXJjaCBTdXBwb3J0LCBOb24tVS5TLiBHb3YmYXBvczt0JiN4RDtS
ZXNlYXJjaCBTdXBwb3J0LCBVLlMuIEdvdiZhcG9zO3QsIFAuSC5TLjwvd29yay10eXBlPjx1cmxz
PjxyZWxhdGVkLXVybHM+PHVybD5odHRwOi8vd3d3Lm5jYmkubmxtLm5paC5nb3YvcHVibWVkLzEy
NDQxMzk2PC91cmw+PHVybD5odHRwOi8vd3d3LnBuYXMub3JnL2NvbnRlbnQvOTkvMjQvMTU2Njku
ZnVsbC5wZGY8L3VybD48L3JlbGF0ZWQtdXJscz48L3VybHM+PGN1c3RvbTI+MTM3Nzc0PC9jdXN0
b20yPjxlbGVjdHJvbmljLXJlc291cmNlLW51bT4xMC4xMDczL3BuYXMuMjAyNjA4MTk5PC9lbGVj
dHJvbmljLXJlc291cmNlLW51bT48bGFuZ3VhZ2U+ZW5nPC9sYW5ndWFnZT48L3JlY29yZD48L0Np
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1" w:tooltip="Su, 2002 #919" w:history="1">
        <w:r w:rsidR="000F07FA" w:rsidRPr="00EF2A4D">
          <w:rPr>
            <w:rFonts w:ascii="Book Antiqua" w:hAnsi="Book Antiqua"/>
            <w:noProof/>
            <w:sz w:val="24"/>
            <w:szCs w:val="24"/>
            <w:vertAlign w:val="superscript"/>
          </w:rPr>
          <w:t>41</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 These observations</w:t>
      </w:r>
      <w:r w:rsidR="00FE0024" w:rsidRPr="00EF2A4D">
        <w:rPr>
          <w:rFonts w:ascii="Book Antiqua" w:hAnsi="Book Antiqua"/>
          <w:sz w:val="24"/>
          <w:szCs w:val="24"/>
        </w:rPr>
        <w:t xml:space="preserve"> </w:t>
      </w:r>
      <w:r w:rsidR="008C12F3" w:rsidRPr="00EF2A4D">
        <w:rPr>
          <w:rFonts w:ascii="Book Antiqua" w:hAnsi="Book Antiqua"/>
          <w:sz w:val="24"/>
          <w:szCs w:val="24"/>
        </w:rPr>
        <w:t xml:space="preserve">suggest </w:t>
      </w:r>
      <w:r w:rsidR="00FE0024" w:rsidRPr="00EF2A4D">
        <w:rPr>
          <w:rFonts w:ascii="Book Antiqua" w:hAnsi="Book Antiqua"/>
          <w:sz w:val="24"/>
          <w:szCs w:val="24"/>
        </w:rPr>
        <w:t>that lipid metabolism is essential for the HCV life cycle or viral clearance</w:t>
      </w:r>
      <w:r w:rsidR="003635EA" w:rsidRPr="00EF2A4D">
        <w:rPr>
          <w:rFonts w:ascii="Book Antiqua" w:hAnsi="Book Antiqua"/>
          <w:sz w:val="24"/>
          <w:szCs w:val="24"/>
        </w:rPr>
        <w:fldChar w:fldCharType="begin">
          <w:fldData xml:space="preserve">PEVuZE5vdGU+PENpdGU+PEF1dGhvcj5XYWx0ZXJzPC9BdXRob3I+PFllYXI+MjAwNjwvWWVhcj48
UmVjTnVtPjIxMzk8L1JlY051bT48RGlzcGxheVRleHQ+PHN0eWxlIGZhY2U9InN1cGVyc2NyaXB0
Ij5bNDBdPC9zdHlsZT48L0Rpc3BsYXlUZXh0PjxyZWNvcmQ+PHJlYy1udW1iZXI+MjEzOTwvcmVj
LW51bWJlcj48Zm9yZWlnbi1rZXlzPjxrZXkgYXBwPSJFTiIgZGItaWQ9InYweHd2ZWRyMnRlZGFx
ZTl6MjV4YXY5NGRkZWZhdHhhdnAwNSIgdGltZXN0YW1wPSIxMzkzNzcwMzE4Ij4yMTM5PC9rZXk+
PC9mb3JlaWduLWtleXM+PHJlZi10eXBlIG5hbWU9IkpvdXJuYWwgQXJ0aWNsZSI+MTc8L3JlZi10
eXBlPjxjb250cmlidXRvcnM+PGF1dGhvcnM+PGF1dGhvcj5XYWx0ZXJzLCBLLiBBLjwvYXV0aG9y
PjxhdXRob3I+Sm95Y2UsIE0uIEEuPC9hdXRob3I+PGF1dGhvcj5UaG9tcHNvbiwgSi4gQy48L2F1
dGhvcj48YXV0aG9yPlNtaXRoLCBNLiBXLjwvYXV0aG9yPjxhdXRob3I+WWVoLCBNLiBNLjwvYXV0
aG9yPjxhdXRob3I+UHJvbGwsIFMuPC9hdXRob3I+PGF1dGhvcj5aaHUsIEwuIEYuPC9hdXRob3I+
PGF1dGhvcj5HYW8sIFQuIEouPC9hdXRob3I+PGF1dGhvcj5LbmV0ZW1hbiwgTi4gTS48L2F1dGhv
cj48YXV0aG9yPlR5cnJlbGwsIEQuIEwuPC9hdXRob3I+PGF1dGhvcj5LYXR6ZSwgTS4gRy48L2F1
dGhvcj48L2F1dGhvcnM+PC9jb250cmlidXRvcnM+PGF1dGgtYWRkcmVzcz5EZXBhcnRtZW50IG9m
IE1pY3JvYmlvbG9neSwgU2Nob29sIG9mIE1lZGljaW5lLCBVbml2ZXJzaXR5IG9mIFdhc2hpbmd0
b24sIFNlYXR0bGUsIFdhc2hpbmd0b24sIFVTQS4ga2F0aGl3QHUud2FzaGluZ3Rvbi5lZHU8L2F1
dGgtYWRkcmVzcz48dGl0bGVzPjx0aXRsZT5Ib3N0LXNwZWNpZmljIHJlc3BvbnNlIHRvIEhDViBp
bmZlY3Rpb24gaW4gdGhlIGNoaW1lcmljIFNDSUQtYmVpZ2UvQWxiLXVQQSBtb3VzZSBtb2RlbDog
cm9sZSBvZiB0aGUgaW5uYXRlIGFudGl2aXJhbCBpbW11bmUgcmVzcG9uc2U8L3RpdGxlPjxzZWNv
bmRhcnktdGl0bGU+UExvUyBQYXRob2c8L3NlY29uZGFyeS10aXRsZT48YWx0LXRpdGxlPlBMb1Mg
cGF0aG9nZW5zPC9hbHQtdGl0bGU+PC90aXRsZXM+PHBlcmlvZGljYWw+PGZ1bGwtdGl0bGU+UExv
UyBQYXRob2c8L2Z1bGwtdGl0bGU+PC9wZXJpb2RpY2FsPjxwYWdlcz5lNTk8L3BhZ2VzPjx2b2x1
bWU+Mjwvdm9sdW1lPjxudW1iZXI+NjwvbnVtYmVyPjxrZXl3b3Jkcz48a2V5d29yZD5BbGJ1bWlu
czwva2V5d29yZD48a2V5d29yZD5BbmltYWxzPC9rZXl3b3JkPjxrZXl3b3JkPkFudGlib2RpZXMs
IFZpcmFsLypiaW9zeW50aGVzaXM8L2tleXdvcmQ+PGtleXdvcmQ+KkNoaW1lcmE8L2tleXdvcmQ+
PGtleXdvcmQ+R2VuZSBFeHByZXNzaW9uIFByb2ZpbGluZzwva2V5d29yZD48a2V5d29yZD5IZXBh
dGl0aXMgQy9nZW5ldGljcy8qaW1tdW5vbG9neS9tZXRhYm9saXNtPC9rZXl3b3JkPjxrZXl3b3Jk
PkhlcGF0b2N5dGVzL3RyYW5zcGxhbnRhdGlvbjwva2V5d29yZD48a2V5d29yZD5IdW1hbnM8L2tl
eXdvcmQ+PGtleXdvcmQ+KkltbXVuaXR5LCBJbm5hdGU8L2tleXdvcmQ+PGtleXdvcmQ+TGlwaWQg
TWV0YWJvbGlzbTwva2V5d29yZD48a2V5d29yZD5MaXZlci9tZXRhYm9saXNtPC9rZXl3b3JkPjxr
ZXl3b3JkPk1pY2U8L2tleXdvcmQ+PGtleXdvcmQ+TWljZSwgU0NJRC8qZ2VuZXRpY3MvKmltbXVu
b2xvZ3k8L2tleXdvcmQ+PGtleXdvcmQ+T3hpZGF0aXZlIFN0cmVzczwva2V5d29yZD48a2V5d29y
ZD5TaWduYWwgVHJhbnNkdWN0aW9uL2ltbXVub2xvZ3k8L2tleXdvcmQ+PGtleXdvcmQ+VXJva2lu
YXNlLVR5cGUgUGxhc21pbm9nZW4gQWN0aXZhdG9yL2dlbmV0aWNzPC9rZXl3b3JkPjwva2V5d29y
ZHM+PGRhdGVzPjx5ZWFyPjIwMDY8L3llYXI+PHB1Yi1kYXRlcz48ZGF0ZT5KdW48L2RhdGU+PC9w
dWItZGF0ZXM+PC9kYXRlcz48aXNibj4xNTUzLTczNzQgKEVsZWN0cm9uaWMpJiN4RDsxNTUzLTcz
NjYgKExpbmtpbmcpPC9pc2JuPjxhY2Nlc3Npb24tbnVtPjE2Nzg5ODM2PC9hY2Nlc3Npb24tbnVt
Pjx1cmxzPjxyZWxhdGVkLXVybHM+PHVybD5odHRwOi8vd3d3Lm5jYmkubmxtLm5paC5nb3YvcHVi
bWVkLzE2Nzg5ODM2PC91cmw+PHVybD5odHRwOi8vd3d3Lm5jYmkubmxtLm5paC5nb3YvcG1jL2Fy
dGljbGVzL1BNQzE0ODA1OTkvcGRmL3BwYXQuMDAyMDA1OS5wZGY8L3VybD48L3JlbGF0ZWQtdXJs
cz48L3VybHM+PGN1c3RvbTI+MTQ4MDU5OTwvY3VzdG9tMj48ZWxlY3Ryb25pYy1yZXNvdXJjZS1u
dW0+MTAuMTM3MS9qb3VybmFsLnBwYXQuMDAyMDA1OTwvZWxlY3Ryb25pYy1yZXNvdXJjZS1udW0+
PC9yZWNvcmQ+PC9DaXRlPjwv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XYWx0ZXJzPC9BdXRob3I+PFllYXI+MjAwNjwvWWVhcj48
UmVjTnVtPjIxMzk8L1JlY051bT48RGlzcGxheVRleHQ+PHN0eWxlIGZhY2U9InN1cGVyc2NyaXB0
Ij5bNDBdPC9zdHlsZT48L0Rpc3BsYXlUZXh0PjxyZWNvcmQ+PHJlYy1udW1iZXI+MjEzOTwvcmVj
LW51bWJlcj48Zm9yZWlnbi1rZXlzPjxrZXkgYXBwPSJFTiIgZGItaWQ9InYweHd2ZWRyMnRlZGFx
ZTl6MjV4YXY5NGRkZWZhdHhhdnAwNSIgdGltZXN0YW1wPSIxMzkzNzcwMzE4Ij4yMTM5PC9rZXk+
PC9mb3JlaWduLWtleXM+PHJlZi10eXBlIG5hbWU9IkpvdXJuYWwgQXJ0aWNsZSI+MTc8L3JlZi10
eXBlPjxjb250cmlidXRvcnM+PGF1dGhvcnM+PGF1dGhvcj5XYWx0ZXJzLCBLLiBBLjwvYXV0aG9y
PjxhdXRob3I+Sm95Y2UsIE0uIEEuPC9hdXRob3I+PGF1dGhvcj5UaG9tcHNvbiwgSi4gQy48L2F1
dGhvcj48YXV0aG9yPlNtaXRoLCBNLiBXLjwvYXV0aG9yPjxhdXRob3I+WWVoLCBNLiBNLjwvYXV0
aG9yPjxhdXRob3I+UHJvbGwsIFMuPC9hdXRob3I+PGF1dGhvcj5aaHUsIEwuIEYuPC9hdXRob3I+
PGF1dGhvcj5HYW8sIFQuIEouPC9hdXRob3I+PGF1dGhvcj5LbmV0ZW1hbiwgTi4gTS48L2F1dGhv
cj48YXV0aG9yPlR5cnJlbGwsIEQuIEwuPC9hdXRob3I+PGF1dGhvcj5LYXR6ZSwgTS4gRy48L2F1
dGhvcj48L2F1dGhvcnM+PC9jb250cmlidXRvcnM+PGF1dGgtYWRkcmVzcz5EZXBhcnRtZW50IG9m
IE1pY3JvYmlvbG9neSwgU2Nob29sIG9mIE1lZGljaW5lLCBVbml2ZXJzaXR5IG9mIFdhc2hpbmd0
b24sIFNlYXR0bGUsIFdhc2hpbmd0b24sIFVTQS4ga2F0aGl3QHUud2FzaGluZ3Rvbi5lZHU8L2F1
dGgtYWRkcmVzcz48dGl0bGVzPjx0aXRsZT5Ib3N0LXNwZWNpZmljIHJlc3BvbnNlIHRvIEhDViBp
bmZlY3Rpb24gaW4gdGhlIGNoaW1lcmljIFNDSUQtYmVpZ2UvQWxiLXVQQSBtb3VzZSBtb2RlbDog
cm9sZSBvZiB0aGUgaW5uYXRlIGFudGl2aXJhbCBpbW11bmUgcmVzcG9uc2U8L3RpdGxlPjxzZWNv
bmRhcnktdGl0bGU+UExvUyBQYXRob2c8L3NlY29uZGFyeS10aXRsZT48YWx0LXRpdGxlPlBMb1Mg
cGF0aG9nZW5zPC9hbHQtdGl0bGU+PC90aXRsZXM+PHBlcmlvZGljYWw+PGZ1bGwtdGl0bGU+UExv
UyBQYXRob2c8L2Z1bGwtdGl0bGU+PC9wZXJpb2RpY2FsPjxwYWdlcz5lNTk8L3BhZ2VzPjx2b2x1
bWU+Mjwvdm9sdW1lPjxudW1iZXI+NjwvbnVtYmVyPjxrZXl3b3Jkcz48a2V5d29yZD5BbGJ1bWlu
czwva2V5d29yZD48a2V5d29yZD5BbmltYWxzPC9rZXl3b3JkPjxrZXl3b3JkPkFudGlib2RpZXMs
IFZpcmFsLypiaW9zeW50aGVzaXM8L2tleXdvcmQ+PGtleXdvcmQ+KkNoaW1lcmE8L2tleXdvcmQ+
PGtleXdvcmQ+R2VuZSBFeHByZXNzaW9uIFByb2ZpbGluZzwva2V5d29yZD48a2V5d29yZD5IZXBh
dGl0aXMgQy9nZW5ldGljcy8qaW1tdW5vbG9neS9tZXRhYm9saXNtPC9rZXl3b3JkPjxrZXl3b3Jk
PkhlcGF0b2N5dGVzL3RyYW5zcGxhbnRhdGlvbjwva2V5d29yZD48a2V5d29yZD5IdW1hbnM8L2tl
eXdvcmQ+PGtleXdvcmQ+KkltbXVuaXR5LCBJbm5hdGU8L2tleXdvcmQ+PGtleXdvcmQ+TGlwaWQg
TWV0YWJvbGlzbTwva2V5d29yZD48a2V5d29yZD5MaXZlci9tZXRhYm9saXNtPC9rZXl3b3JkPjxr
ZXl3b3JkPk1pY2U8L2tleXdvcmQ+PGtleXdvcmQ+TWljZSwgU0NJRC8qZ2VuZXRpY3MvKmltbXVu
b2xvZ3k8L2tleXdvcmQ+PGtleXdvcmQ+T3hpZGF0aXZlIFN0cmVzczwva2V5d29yZD48a2V5d29y
ZD5TaWduYWwgVHJhbnNkdWN0aW9uL2ltbXVub2xvZ3k8L2tleXdvcmQ+PGtleXdvcmQ+VXJva2lu
YXNlLVR5cGUgUGxhc21pbm9nZW4gQWN0aXZhdG9yL2dlbmV0aWNzPC9rZXl3b3JkPjwva2V5d29y
ZHM+PGRhdGVzPjx5ZWFyPjIwMDY8L3llYXI+PHB1Yi1kYXRlcz48ZGF0ZT5KdW48L2RhdGU+PC9w
dWItZGF0ZXM+PC9kYXRlcz48aXNibj4xNTUzLTczNzQgKEVsZWN0cm9uaWMpJiN4RDsxNTUzLTcz
NjYgKExpbmtpbmcpPC9pc2JuPjxhY2Nlc3Npb24tbnVtPjE2Nzg5ODM2PC9hY2Nlc3Npb24tbnVt
Pjx1cmxzPjxyZWxhdGVkLXVybHM+PHVybD5odHRwOi8vd3d3Lm5jYmkubmxtLm5paC5nb3YvcHVi
bWVkLzE2Nzg5ODM2PC91cmw+PHVybD5odHRwOi8vd3d3Lm5jYmkubmxtLm5paC5nb3YvcG1jL2Fy
dGljbGVzL1BNQzE0ODA1OTkvcGRmL3BwYXQuMDAyMDA1OS5wZGY8L3VybD48L3JlbGF0ZWQtdXJs
cz48L3VybHM+PGN1c3RvbTI+MTQ4MDU5OTwvY3VzdG9tMj48ZWxlY3Ryb25pYy1yZXNvdXJjZS1u
dW0+MTAuMTM3MS9qb3VybmFsLnBwYXQuMDAyMDA1OTwvZWxlY3Ryb25pYy1yZXNvdXJjZS1udW0+
PC9yZWNvcmQ+PC9DaXRlPjwv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0" w:tooltip="Walters, 2006 #2139" w:history="1">
        <w:r w:rsidR="000F07FA" w:rsidRPr="00EF2A4D">
          <w:rPr>
            <w:rFonts w:ascii="Book Antiqua" w:hAnsi="Book Antiqua"/>
            <w:noProof/>
            <w:sz w:val="24"/>
            <w:szCs w:val="24"/>
            <w:vertAlign w:val="superscript"/>
          </w:rPr>
          <w:t>4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FE0024" w:rsidRPr="00EF2A4D">
        <w:rPr>
          <w:rFonts w:ascii="Book Antiqua" w:hAnsi="Book Antiqua"/>
          <w:sz w:val="24"/>
          <w:szCs w:val="24"/>
        </w:rPr>
        <w:t xml:space="preserve"> </w:t>
      </w:r>
      <w:r w:rsidR="006B4D68" w:rsidRPr="00EF2A4D">
        <w:rPr>
          <w:rFonts w:ascii="Book Antiqua" w:hAnsi="Book Antiqua"/>
          <w:sz w:val="24"/>
          <w:szCs w:val="24"/>
        </w:rPr>
        <w:t xml:space="preserve">and that </w:t>
      </w:r>
      <w:r w:rsidR="007A1E9C" w:rsidRPr="00EF2A4D">
        <w:rPr>
          <w:rFonts w:ascii="Book Antiqua" w:hAnsi="Book Antiqua"/>
          <w:sz w:val="24"/>
          <w:szCs w:val="24"/>
        </w:rPr>
        <w:t>changes in lipid metabolism</w:t>
      </w:r>
      <w:r w:rsidR="00FE0024" w:rsidRPr="00EF2A4D">
        <w:rPr>
          <w:rFonts w:ascii="Book Antiqua" w:hAnsi="Book Antiqua"/>
          <w:sz w:val="24"/>
          <w:szCs w:val="24"/>
        </w:rPr>
        <w:t xml:space="preserve"> </w:t>
      </w:r>
      <w:r w:rsidR="0033596F" w:rsidRPr="00EF2A4D">
        <w:rPr>
          <w:rFonts w:ascii="Book Antiqua" w:hAnsi="Book Antiqua"/>
          <w:sz w:val="24"/>
          <w:szCs w:val="24"/>
        </w:rPr>
        <w:t xml:space="preserve">can </w:t>
      </w:r>
      <w:r w:rsidR="00226A5B" w:rsidRPr="00EF2A4D">
        <w:rPr>
          <w:rFonts w:ascii="Book Antiqua" w:hAnsi="Book Antiqua"/>
          <w:sz w:val="24"/>
          <w:szCs w:val="24"/>
        </w:rPr>
        <w:t>influence</w:t>
      </w:r>
      <w:r w:rsidR="00FE0024" w:rsidRPr="00EF2A4D">
        <w:rPr>
          <w:rFonts w:ascii="Book Antiqua" w:hAnsi="Book Antiqua"/>
          <w:sz w:val="24"/>
          <w:szCs w:val="24"/>
        </w:rPr>
        <w:t xml:space="preserve"> the efficacy of </w:t>
      </w:r>
      <w:r w:rsidR="007A1E9C" w:rsidRPr="00EF2A4D">
        <w:rPr>
          <w:rFonts w:ascii="Book Antiqua" w:hAnsi="Book Antiqua"/>
          <w:sz w:val="24"/>
          <w:szCs w:val="24"/>
        </w:rPr>
        <w:t xml:space="preserve">anti-HCV </w:t>
      </w:r>
      <w:r w:rsidR="00FE0024" w:rsidRPr="00EF2A4D">
        <w:rPr>
          <w:rFonts w:ascii="Book Antiqua" w:hAnsi="Book Antiqua"/>
          <w:sz w:val="24"/>
          <w:szCs w:val="24"/>
        </w:rPr>
        <w:t xml:space="preserve">treatment. Indeed, </w:t>
      </w:r>
      <w:r w:rsidR="0033596F" w:rsidRPr="00EF2A4D">
        <w:rPr>
          <w:rFonts w:ascii="Book Antiqua" w:hAnsi="Book Antiqua"/>
          <w:sz w:val="24"/>
          <w:szCs w:val="24"/>
        </w:rPr>
        <w:t>pre-treatment serum LDL and cholesterol levels in HCV infected patients</w:t>
      </w:r>
      <w:r w:rsidR="00226A5B" w:rsidRPr="00EF2A4D">
        <w:rPr>
          <w:rFonts w:ascii="Book Antiqua" w:hAnsi="Book Antiqua"/>
          <w:sz w:val="24"/>
          <w:szCs w:val="24"/>
        </w:rPr>
        <w:t xml:space="preserve"> </w:t>
      </w:r>
      <w:r w:rsidR="00F73460" w:rsidRPr="00EF2A4D">
        <w:rPr>
          <w:rFonts w:ascii="Book Antiqua" w:hAnsi="Book Antiqua"/>
          <w:sz w:val="24"/>
          <w:szCs w:val="24"/>
        </w:rPr>
        <w:t xml:space="preserve">were found to </w:t>
      </w:r>
      <w:r w:rsidR="0033596F" w:rsidRPr="00EF2A4D">
        <w:rPr>
          <w:rFonts w:ascii="Book Antiqua" w:hAnsi="Book Antiqua"/>
          <w:sz w:val="24"/>
          <w:szCs w:val="24"/>
        </w:rPr>
        <w:t xml:space="preserve">directly </w:t>
      </w:r>
      <w:r w:rsidR="00F73460" w:rsidRPr="00EF2A4D">
        <w:rPr>
          <w:rFonts w:ascii="Book Antiqua" w:hAnsi="Book Antiqua"/>
          <w:sz w:val="24"/>
          <w:szCs w:val="24"/>
        </w:rPr>
        <w:t xml:space="preserve">correlate with response to </w:t>
      </w:r>
      <w:r w:rsidR="00226A5B" w:rsidRPr="00EF2A4D">
        <w:rPr>
          <w:rFonts w:ascii="Book Antiqua" w:hAnsi="Book Antiqua"/>
          <w:sz w:val="24"/>
          <w:szCs w:val="24"/>
        </w:rPr>
        <w:t>interferon-based therapy</w:t>
      </w:r>
      <w:r w:rsidR="003635EA" w:rsidRPr="00EF2A4D">
        <w:rPr>
          <w:rFonts w:ascii="Book Antiqua" w:hAnsi="Book Antiqua"/>
          <w:sz w:val="24"/>
          <w:szCs w:val="24"/>
        </w:rPr>
        <w:fldChar w:fldCharType="begin">
          <w:fldData xml:space="preserve">PEVuZE5vdGU+PENpdGU+PEF1dGhvcj5Hb3BhbDwvQXV0aG9yPjxZZWFyPjIwMDY8L1llYXI+PFJl
Y051bT4xMjI4PC9SZWNOdW0+PERpc3BsYXlUZXh0PjxzdHlsZSBmYWNlPSJzdXBlcnNjcmlwdCI+
WzQyXTwvc3R5bGU+PC9EaXNwbGF5VGV4dD48cmVjb3JkPjxyZWMtbnVtYmVyPjEyMjg8L3JlYy1u
dW1iZXI+PGZvcmVpZ24ta2V5cz48a2V5IGFwcD0iRU4iIGRiLWlkPSJ2MHh3dmVkcjJ0ZWRhcWU5
ejI1eGF2OTRkZGVmYXR4YXZwMDUiIHRpbWVzdGFtcD0iMTM4ODc1NzU3OSI+MTIyODwva2V5Pjwv
Zm9yZWlnbi1rZXlzPjxyZWYtdHlwZSBuYW1lPSJKb3VybmFsIEFydGljbGUiPjE3PC9yZWYtdHlw
ZT48Y29udHJpYnV0b3JzPjxhdXRob3JzPjxhdXRob3I+R29wYWwsIEsuPC9hdXRob3I+PGF1dGhv
cj5Kb2huc29uLCBULiBDLjwvYXV0aG9yPjxhdXRob3I+R29wYWwsIFMuPC9hdXRob3I+PGF1dGhv
cj5XYWxmaXNoLCBBLjwvYXV0aG9yPjxhdXRob3I+QmFuZywgQy4gVC48L2F1dGhvcj48YXV0aG9y
PlN1d2FuZGhpLCBQLjwvYXV0aG9yPjxhdXRob3I+UGVuYS1TYWhkYWxhLCBILiBOLjwvYXV0aG9y
PjxhdXRob3I+Q2xhaW4sIEQuIEouPC9hdXRob3I+PGF1dGhvcj5Cb2RlbmhlaW1lciwgSC4gQy4s
IEpyLjwvYXV0aG9yPjxhdXRob3I+TWluLCBBLiBELjwvYXV0aG9yPjwvYXV0aG9ycz48L2NvbnRy
aWJ1dG9ycz48YXV0aC1hZGRyZXNzPkJldGggSXNyYWVsIE1lZGljYWwgQ2VudGVyLCBBbGJlcnQg
RWluc3RlaW4gQ29sbGVnZSBvZiBNZWRpY2luZSwgTmV3IFlvcmssIE5ZIDEwMDAzLCBVU0EuPC9h
dXRoLWFkZHJlc3M+PHRpdGxlcz48dGl0bGU+Q29ycmVsYXRpb24gYmV0d2VlbiBiZXRhLWxpcG9w
cm90ZWluIGxldmVscyBhbmQgb3V0Y29tZSBvZiBoZXBhdGl0aXMgQyB0cmVhdG1lbnQ8L3RpdGxl
PjxzZWNvbmRhcnktdGl0bGU+SGVwYXRvbG9neTwvc2Vjb25kYXJ5LXRpdGxlPjwvdGl0bGVzPjxw
ZXJpb2RpY2FsPjxmdWxsLXRpdGxlPkhlcGF0b2xvZ3k8L2Z1bGwtdGl0bGU+PC9wZXJpb2RpY2Fs
PjxwYWdlcz4zMzUtNDA8L3BhZ2VzPjx2b2x1bWU+NDQ8L3ZvbHVtZT48bnVtYmVyPjI8L251bWJl
cj48ZWRpdGlvbj4yMDA2LzA3LzI4PC9lZGl0aW9uPjxrZXl3b3Jkcz48a2V5d29yZD5BbnRpdmly
YWwgQWdlbnRzLyp0aGVyYXBldXRpYyB1c2U8L2tleXdvcmQ+PGtleXdvcmQ+QmlvbG9naWNhbCBN
YXJrZXJzL2Jsb29kPC9rZXl3b3JkPjxrZXl3b3JkPkROQSwgVmlyYWwvZ2VuZXRpY3M8L2tleXdv
cmQ+PGtleXdvcmQ+RHJ1ZyBUaGVyYXB5LCBDb21iaW5hdGlvbjwva2V5d29yZD48a2V5d29yZD5G
ZW1hbGU8L2tleXdvcmQ+PGtleXdvcmQ+Rm9sbG93LVVwIFN0dWRpZXM8L2tleXdvcmQ+PGtleXdv
cmQ+R2Vub3R5cGU8L2tleXdvcmQ+PGtleXdvcmQ+SGVwYWNpdmlydXMvZHJ1ZyBlZmZlY3RzL2dl
bmV0aWNzPC9rZXl3b3JkPjxrZXl3b3JkPkhlcGF0aXRpcyBDLCBDaHJvbmljLypibG9vZC9kcnVn
IHRoZXJhcHkvdmlyb2xvZ3k8L2tleXdvcmQ+PGtleXdvcmQ+SHVtYW5zPC9rZXl3b3JkPjxrZXl3
b3JkPkludGVyZmVyb25zLyp0aGVyYXBldXRpYyB1c2U8L2tleXdvcmQ+PGtleXdvcmQ+TGlwb3By
b3RlaW5zLCBMREwvKmJsb29kPC9rZXl3b3JkPjxrZXl3b3JkPk1hbGU8L2tleXdvcmQ+PGtleXdv
cmQ+TWlkZGxlIEFnZWQ8L2tleXdvcmQ+PGtleXdvcmQ+UmV0cm9zcGVjdGl2ZSBTdHVkaWVzPC9r
ZXl3b3JkPjxrZXl3b3JkPlJpYmF2aXJpbi8qdGhlcmFwZXV0aWMgdXNlPC9rZXl3b3JkPjxrZXl3
b3JkPlRyZWF0bWVudCBPdXRjb21lPC9rZXl3b3JkPjwva2V5d29yZHM+PGRhdGVzPjx5ZWFyPjIw
MDY8L3llYXI+PHB1Yi1kYXRlcz48ZGF0ZT5BdWc8L2RhdGU+PC9wdWItZGF0ZXM+PC9kYXRlcz48
aXNibj4wMjcwLTkxMzkgKFByaW50KSYjeEQ7MDI3MC05MTM5IChMaW5raW5nKTwvaXNibj48YWNj
ZXNzaW9uLW51bT4xNjg3MTU2OTwvYWNjZXNzaW9uLW51bT48d29yay10eXBlPkNvbXBhcmF0aXZl
IFN0dWR5PC93b3JrLXR5cGU+PHVybHM+PHJlbGF0ZWQtdXJscz48dXJsPmh0dHA6Ly93d3cubmNi
aS5ubG0ubmloLmdvdi9wdWJtZWQvMTY4NzE1Njk8L3VybD48dXJsPmh0dHA6Ly9vbmxpbmVsaWJy
YXJ5LndpbGV5LmNvbS9zdG9yZS8xMC4xMDAyL2hlcC4yMTI2MS9hc3NldC8yMTI2MV9mdHAucGRm
P3Y9MSZhbXA7dD1ocHppYjFvbCZhbXA7cz01YmM0ZDQ3MTI5MmE0ZjJmMDQwZjM4MDRhMzYxNWVj
NzhhMDU1YjEwPC91cmw+PC9yZWxhdGVkLXVybHM+PC91cmxzPjxlbGVjdHJvbmljLXJlc291cmNl
LW51bT4xMC4xMDAyL2hlcC4yMTI2MTwvZWxlY3Ryb25pYy1yZXNvdXJjZS1udW0+PGxhbmd1YWdl
PmVuZzwvbGFuZ3Vh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Hb3BhbDwvQXV0aG9yPjxZZWFyPjIwMDY8L1llYXI+PFJl
Y051bT4xMjI4PC9SZWNOdW0+PERpc3BsYXlUZXh0PjxzdHlsZSBmYWNlPSJzdXBlcnNjcmlwdCI+
WzQyXTwvc3R5bGU+PC9EaXNwbGF5VGV4dD48cmVjb3JkPjxyZWMtbnVtYmVyPjEyMjg8L3JlYy1u
dW1iZXI+PGZvcmVpZ24ta2V5cz48a2V5IGFwcD0iRU4iIGRiLWlkPSJ2MHh3dmVkcjJ0ZWRhcWU5
ejI1eGF2OTRkZGVmYXR4YXZwMDUiIHRpbWVzdGFtcD0iMTM4ODc1NzU3OSI+MTIyODwva2V5Pjwv
Zm9yZWlnbi1rZXlzPjxyZWYtdHlwZSBuYW1lPSJKb3VybmFsIEFydGljbGUiPjE3PC9yZWYtdHlw
ZT48Y29udHJpYnV0b3JzPjxhdXRob3JzPjxhdXRob3I+R29wYWwsIEsuPC9hdXRob3I+PGF1dGhv
cj5Kb2huc29uLCBULiBDLjwvYXV0aG9yPjxhdXRob3I+R29wYWwsIFMuPC9hdXRob3I+PGF1dGhv
cj5XYWxmaXNoLCBBLjwvYXV0aG9yPjxhdXRob3I+QmFuZywgQy4gVC48L2F1dGhvcj48YXV0aG9y
PlN1d2FuZGhpLCBQLjwvYXV0aG9yPjxhdXRob3I+UGVuYS1TYWhkYWxhLCBILiBOLjwvYXV0aG9y
PjxhdXRob3I+Q2xhaW4sIEQuIEouPC9hdXRob3I+PGF1dGhvcj5Cb2RlbmhlaW1lciwgSC4gQy4s
IEpyLjwvYXV0aG9yPjxhdXRob3I+TWluLCBBLiBELjwvYXV0aG9yPjwvYXV0aG9ycz48L2NvbnRy
aWJ1dG9ycz48YXV0aC1hZGRyZXNzPkJldGggSXNyYWVsIE1lZGljYWwgQ2VudGVyLCBBbGJlcnQg
RWluc3RlaW4gQ29sbGVnZSBvZiBNZWRpY2luZSwgTmV3IFlvcmssIE5ZIDEwMDAzLCBVU0EuPC9h
dXRoLWFkZHJlc3M+PHRpdGxlcz48dGl0bGU+Q29ycmVsYXRpb24gYmV0d2VlbiBiZXRhLWxpcG9w
cm90ZWluIGxldmVscyBhbmQgb3V0Y29tZSBvZiBoZXBhdGl0aXMgQyB0cmVhdG1lbnQ8L3RpdGxl
PjxzZWNvbmRhcnktdGl0bGU+SGVwYXRvbG9neTwvc2Vjb25kYXJ5LXRpdGxlPjwvdGl0bGVzPjxw
ZXJpb2RpY2FsPjxmdWxsLXRpdGxlPkhlcGF0b2xvZ3k8L2Z1bGwtdGl0bGU+PC9wZXJpb2RpY2Fs
PjxwYWdlcz4zMzUtNDA8L3BhZ2VzPjx2b2x1bWU+NDQ8L3ZvbHVtZT48bnVtYmVyPjI8L251bWJl
cj48ZWRpdGlvbj4yMDA2LzA3LzI4PC9lZGl0aW9uPjxrZXl3b3Jkcz48a2V5d29yZD5BbnRpdmly
YWwgQWdlbnRzLyp0aGVyYXBldXRpYyB1c2U8L2tleXdvcmQ+PGtleXdvcmQ+QmlvbG9naWNhbCBN
YXJrZXJzL2Jsb29kPC9rZXl3b3JkPjxrZXl3b3JkPkROQSwgVmlyYWwvZ2VuZXRpY3M8L2tleXdv
cmQ+PGtleXdvcmQ+RHJ1ZyBUaGVyYXB5LCBDb21iaW5hdGlvbjwva2V5d29yZD48a2V5d29yZD5G
ZW1hbGU8L2tleXdvcmQ+PGtleXdvcmQ+Rm9sbG93LVVwIFN0dWRpZXM8L2tleXdvcmQ+PGtleXdv
cmQ+R2Vub3R5cGU8L2tleXdvcmQ+PGtleXdvcmQ+SGVwYWNpdmlydXMvZHJ1ZyBlZmZlY3RzL2dl
bmV0aWNzPC9rZXl3b3JkPjxrZXl3b3JkPkhlcGF0aXRpcyBDLCBDaHJvbmljLypibG9vZC9kcnVn
IHRoZXJhcHkvdmlyb2xvZ3k8L2tleXdvcmQ+PGtleXdvcmQ+SHVtYW5zPC9rZXl3b3JkPjxrZXl3
b3JkPkludGVyZmVyb25zLyp0aGVyYXBldXRpYyB1c2U8L2tleXdvcmQ+PGtleXdvcmQ+TGlwb3By
b3RlaW5zLCBMREwvKmJsb29kPC9rZXl3b3JkPjxrZXl3b3JkPk1hbGU8L2tleXdvcmQ+PGtleXdv
cmQ+TWlkZGxlIEFnZWQ8L2tleXdvcmQ+PGtleXdvcmQ+UmV0cm9zcGVjdGl2ZSBTdHVkaWVzPC9r
ZXl3b3JkPjxrZXl3b3JkPlJpYmF2aXJpbi8qdGhlcmFwZXV0aWMgdXNlPC9rZXl3b3JkPjxrZXl3
b3JkPlRyZWF0bWVudCBPdXRjb21lPC9rZXl3b3JkPjwva2V5d29yZHM+PGRhdGVzPjx5ZWFyPjIw
MDY8L3llYXI+PHB1Yi1kYXRlcz48ZGF0ZT5BdWc8L2RhdGU+PC9wdWItZGF0ZXM+PC9kYXRlcz48
aXNibj4wMjcwLTkxMzkgKFByaW50KSYjeEQ7MDI3MC05MTM5IChMaW5raW5nKTwvaXNibj48YWNj
ZXNzaW9uLW51bT4xNjg3MTU2OTwvYWNjZXNzaW9uLW51bT48d29yay10eXBlPkNvbXBhcmF0aXZl
IFN0dWR5PC93b3JrLXR5cGU+PHVybHM+PHJlbGF0ZWQtdXJscz48dXJsPmh0dHA6Ly93d3cubmNi
aS5ubG0ubmloLmdvdi9wdWJtZWQvMTY4NzE1Njk8L3VybD48dXJsPmh0dHA6Ly9vbmxpbmVsaWJy
YXJ5LndpbGV5LmNvbS9zdG9yZS8xMC4xMDAyL2hlcC4yMTI2MS9hc3NldC8yMTI2MV9mdHAucGRm
P3Y9MSZhbXA7dD1ocHppYjFvbCZhbXA7cz01YmM0ZDQ3MTI5MmE0ZjJmMDQwZjM4MDRhMzYxNWVj
NzhhMDU1YjEwPC91cmw+PC9yZWxhdGVkLXVybHM+PC91cmxzPjxlbGVjdHJvbmljLXJlc291cmNl
LW51bT4xMC4xMDAyL2hlcC4yMTI2MTwvZWxlY3Ryb25pYy1yZXNvdXJjZS1udW0+PGxhbmd1YWdl
PmVuZzwvbGFuZ3Vh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2" w:tooltip="Gopal, 2006 #1228" w:history="1">
        <w:r w:rsidR="000F07FA" w:rsidRPr="00EF2A4D">
          <w:rPr>
            <w:rFonts w:ascii="Book Antiqua" w:hAnsi="Book Antiqua"/>
            <w:noProof/>
            <w:sz w:val="24"/>
            <w:szCs w:val="24"/>
            <w:vertAlign w:val="superscript"/>
          </w:rPr>
          <w:t>4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A4DEB" w:rsidRPr="00EF2A4D">
        <w:rPr>
          <w:rFonts w:ascii="Book Antiqua" w:hAnsi="Book Antiqua"/>
          <w:sz w:val="24"/>
          <w:szCs w:val="24"/>
        </w:rPr>
        <w:t>,</w:t>
      </w:r>
      <w:r w:rsidR="00334382" w:rsidRPr="00EF2A4D">
        <w:rPr>
          <w:rFonts w:ascii="Book Antiqua" w:hAnsi="Book Antiqua"/>
          <w:sz w:val="24"/>
          <w:szCs w:val="24"/>
        </w:rPr>
        <w:t xml:space="preserve"> while liver </w:t>
      </w:r>
      <w:r w:rsidR="00487ECC" w:rsidRPr="00EF2A4D">
        <w:rPr>
          <w:rFonts w:ascii="Book Antiqua" w:hAnsi="Book Antiqua"/>
          <w:sz w:val="24"/>
          <w:szCs w:val="24"/>
        </w:rPr>
        <w:t>s</w:t>
      </w:r>
      <w:r w:rsidR="00782987" w:rsidRPr="00EF2A4D">
        <w:rPr>
          <w:rFonts w:ascii="Book Antiqua" w:hAnsi="Book Antiqua"/>
          <w:sz w:val="24"/>
          <w:szCs w:val="24"/>
        </w:rPr>
        <w:t xml:space="preserve">teatosis was associated with </w:t>
      </w:r>
      <w:r w:rsidR="00487ECC" w:rsidRPr="00EF2A4D">
        <w:rPr>
          <w:rFonts w:ascii="Book Antiqua" w:hAnsi="Book Antiqua"/>
          <w:sz w:val="24"/>
          <w:szCs w:val="24"/>
        </w:rPr>
        <w:t xml:space="preserve">a </w:t>
      </w:r>
      <w:r w:rsidR="00782987" w:rsidRPr="00EF2A4D">
        <w:rPr>
          <w:rFonts w:ascii="Book Antiqua" w:hAnsi="Book Antiqua"/>
          <w:sz w:val="24"/>
          <w:szCs w:val="24"/>
        </w:rPr>
        <w:t xml:space="preserve">lower sustained response rate to </w:t>
      </w:r>
      <w:r w:rsidR="00375B43">
        <w:rPr>
          <w:rFonts w:ascii="Book Antiqua" w:hAnsi="Book Antiqua"/>
          <w:sz w:val="24"/>
          <w:szCs w:val="24"/>
        </w:rPr>
        <w:t>interferon-based therapy</w:t>
      </w:r>
      <w:r w:rsidR="003635EA" w:rsidRPr="00EF2A4D">
        <w:rPr>
          <w:rFonts w:ascii="Book Antiqua" w:hAnsi="Book Antiqua"/>
          <w:sz w:val="24"/>
          <w:szCs w:val="24"/>
        </w:rPr>
        <w:fldChar w:fldCharType="begin">
          <w:fldData xml:space="preserve">PEVuZE5vdGU+PENpdGU+PEF1dGhvcj5Qb3luYXJkPC9BdXRob3I+PFllYXI+MjAwMzwvWWVhcj48
UmVjTnVtPjEyMzA8L1JlY051bT48RGlzcGxheVRleHQ+PHN0eWxlIGZhY2U9InN1cGVyc2NyaXB0
Ij5bMzldPC9zdHlsZT48L0Rpc3BsYXlUZXh0PjxyZWNvcmQ+PHJlYy1udW1iZXI+MTIzMDwvcmVj
LW51bWJlcj48Zm9yZWlnbi1rZXlzPjxrZXkgYXBwPSJFTiIgZGItaWQ9InYweHd2ZWRyMnRlZGFx
ZTl6MjV4YXY5NGRkZWZhdHhhdnAwNSIgdGltZXN0YW1wPSIxMzg4NzYwODE4Ij4xMjMwPC9rZXk+
PC9mb3JlaWduLWtleXM+PHJlZi10eXBlIG5hbWU9IkpvdXJuYWwgQXJ0aWNsZSI+MTc8L3JlZi10
eXBlPjxjb250cmlidXRvcnM+PGF1dGhvcnM+PGF1dGhvcj5Qb3luYXJkLCBULjwvYXV0aG9yPjxh
dXRob3I+UmF0eml1LCBWLjwvYXV0aG9yPjxhdXRob3I+TWNIdXRjaGlzb24sIEouPC9hdXRob3I+
PGF1dGhvcj5NYW5ucywgTS48L2F1dGhvcj48YXV0aG9yPkdvb2RtYW4sIFouPC9hdXRob3I+PGF1
dGhvcj5aZXV6ZW0sIFMuPC9hdXRob3I+PGF1dGhvcj5Zb3Vub3NzaSwgWi48L2F1dGhvcj48YXV0
aG9yPkFsYnJlY2h0LCBKLjwvYXV0aG9yPjwvYXV0aG9ycz48L2NvbnRyaWJ1dG9ycz48YXV0aC1h
ZGRyZXNzPlNlcnZpY2UgZCZhcG9zO0hlcGF0by1HYXN0cm9lbnRlcm9sb2dpZSwgR3JvdXBlIEhv
c3BpdGFsaWVyIFBpdGllLVNhbHBldHJpZXJlLCBVbml2ZXJzaXRlIFBhcmlzIFZJLCBQYXJpcywg
RnJhbmNlLiB0cG95bmFyZEB0ZWFzZXIuZnI8L2F1dGgtYWRkcmVzcz48dGl0bGVzPjx0aXRsZT5F
ZmZlY3Qgb2YgdHJlYXRtZW50IHdpdGggcGVnaW50ZXJmZXJvbiBvciBpbnRlcmZlcm9uIGFsZmEt
MmIgYW5kIHJpYmF2aXJpbiBvbiBzdGVhdG9zaXMgaW4gcGF0aWVudHMgaW5mZWN0ZWQgd2l0aCBo
ZXBhdGl0aXMgQzwvdGl0bGU+PHNlY29uZGFyeS10aXRsZT5IZXBhdG9sb2d5PC9zZWNvbmRhcnkt
dGl0bGU+PC90aXRsZXM+PHBlcmlvZGljYWw+PGZ1bGwtdGl0bGU+SGVwYXRvbG9neTwvZnVsbC10
aXRsZT48L3BlcmlvZGljYWw+PHBhZ2VzPjc1LTg1PC9wYWdlcz48dm9sdW1lPjM4PC92b2x1bWU+
PG51bWJlcj4xPC9udW1iZXI+PGVkaXRpb24+MjAwMy8wNi8yODwvZWRpdGlvbj48a2V5d29yZHM+
PGtleXdvcmQ+QWR1bHQ8L2tleXdvcmQ+PGtleXdvcmQ+QW50aXZpcmFsIEFnZW50cy8qYWRtaW5p
c3RyYXRpb24gJmFtcDsgZG9zYWdlPC9rZXl3b3JkPjxrZXl3b3JkPkNob2xlc3Rlcm9sL2Jsb29k
PC9rZXl3b3JkPjxrZXl3b3JkPkRydWcgVGhlcmFweSwgQ29tYmluYXRpb248L2tleXdvcmQ+PGtl
eXdvcmQ+RmF0dHkgTGl2ZXIvKmRydWcgdGhlcmFweS9lcGlkZW1pb2xvZ3kvdmlyb2xvZ3k8L2tl
eXdvcmQ+PGtleXdvcmQ+RmVtYWxlPC9rZXl3b3JkPjxrZXl3b3JkPkZvbGxvdy1VcCBTdHVkaWVz
PC9rZXl3b3JkPjxrZXl3b3JkPkdlbm90eXBlPC9rZXl3b3JkPjxrZXl3b3JkPkhlcGFjaXZpcnVz
L2dlbmV0aWNzPC9rZXl3b3JkPjxrZXl3b3JkPkhlcGF0aXRpcyBDLypkcnVnIHRoZXJhcHkvZXBp
ZGVtaW9sb2d5PC9rZXl3b3JkPjxrZXl3b3JkPkh1bWFuczwva2V5d29yZD48a2V5d29yZD4qSW50
ZXJmZXJvbi1hbHBoYS8qYWRtaW5pc3RyYXRpb24gJmFtcDsgZG9zYWdlPC9rZXl3b3JkPjxrZXl3
b3JkPk1hbGU8L2tleXdvcmQ+PGtleXdvcmQ+KlBvbHlldGh5bGVuZSBHbHljb2xzPC9rZXl3b3Jk
PjxrZXl3b3JkPlByZXZhbGVuY2U8L2tleXdvcmQ+PGtleXdvcmQ+UmVjb21iaW5hbnQgUHJvdGVp
bnM8L2tleXdvcmQ+PGtleXdvcmQ+UmliYXZpcmluLyphZG1pbmlzdHJhdGlvbiAmYW1wOyBkb3Nh
Z2U8L2tleXdvcmQ+PC9rZXl3b3Jkcz48ZGF0ZXM+PHllYXI+MjAwMzwveWVhcj48cHViLWRhdGVz
PjxkYXRlPkp1bDwvZGF0ZT48L3B1Yi1kYXRlcz48L2RhdGVzPjxpc2JuPjAyNzAtOTEzOSAoUHJp
bnQpJiN4RDswMjcwLTkxMzkgKExpbmtpbmcpPC9pc2JuPjxhY2Nlc3Npb24tbnVtPjEyODI5OTg5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jgyOTk4OTwvdXJsPjwvcmVs
YXRlZC11cmxzPjwvdXJscz48ZWxlY3Ryb25pYy1yZXNvdXJjZS1udW0+MTAuMTA1My9qaGVwLjIw
MDMuNTAyNjc8L2VsZWN0cm9uaWMtcmVzb3VyY2UtbnVtPjxsYW5ndWFnZT5lbmc8L2xhbmd1YWdl
PjwvcmVj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Qb3luYXJkPC9BdXRob3I+PFllYXI+MjAwMzwvWWVhcj48
UmVjTnVtPjEyMzA8L1JlY051bT48RGlzcGxheVRleHQ+PHN0eWxlIGZhY2U9InN1cGVyc2NyaXB0
Ij5bMzldPC9zdHlsZT48L0Rpc3BsYXlUZXh0PjxyZWNvcmQ+PHJlYy1udW1iZXI+MTIzMDwvcmVj
LW51bWJlcj48Zm9yZWlnbi1rZXlzPjxrZXkgYXBwPSJFTiIgZGItaWQ9InYweHd2ZWRyMnRlZGFx
ZTl6MjV4YXY5NGRkZWZhdHhhdnAwNSIgdGltZXN0YW1wPSIxMzg4NzYwODE4Ij4xMjMwPC9rZXk+
PC9mb3JlaWduLWtleXM+PHJlZi10eXBlIG5hbWU9IkpvdXJuYWwgQXJ0aWNsZSI+MTc8L3JlZi10
eXBlPjxjb250cmlidXRvcnM+PGF1dGhvcnM+PGF1dGhvcj5Qb3luYXJkLCBULjwvYXV0aG9yPjxh
dXRob3I+UmF0eml1LCBWLjwvYXV0aG9yPjxhdXRob3I+TWNIdXRjaGlzb24sIEouPC9hdXRob3I+
PGF1dGhvcj5NYW5ucywgTS48L2F1dGhvcj48YXV0aG9yPkdvb2RtYW4sIFouPC9hdXRob3I+PGF1
dGhvcj5aZXV6ZW0sIFMuPC9hdXRob3I+PGF1dGhvcj5Zb3Vub3NzaSwgWi48L2F1dGhvcj48YXV0
aG9yPkFsYnJlY2h0LCBKLjwvYXV0aG9yPjwvYXV0aG9ycz48L2NvbnRyaWJ1dG9ycz48YXV0aC1h
ZGRyZXNzPlNlcnZpY2UgZCZhcG9zO0hlcGF0by1HYXN0cm9lbnRlcm9sb2dpZSwgR3JvdXBlIEhv
c3BpdGFsaWVyIFBpdGllLVNhbHBldHJpZXJlLCBVbml2ZXJzaXRlIFBhcmlzIFZJLCBQYXJpcywg
RnJhbmNlLiB0cG95bmFyZEB0ZWFzZXIuZnI8L2F1dGgtYWRkcmVzcz48dGl0bGVzPjx0aXRsZT5F
ZmZlY3Qgb2YgdHJlYXRtZW50IHdpdGggcGVnaW50ZXJmZXJvbiBvciBpbnRlcmZlcm9uIGFsZmEt
MmIgYW5kIHJpYmF2aXJpbiBvbiBzdGVhdG9zaXMgaW4gcGF0aWVudHMgaW5mZWN0ZWQgd2l0aCBo
ZXBhdGl0aXMgQzwvdGl0bGU+PHNlY29uZGFyeS10aXRsZT5IZXBhdG9sb2d5PC9zZWNvbmRhcnkt
dGl0bGU+PC90aXRsZXM+PHBlcmlvZGljYWw+PGZ1bGwtdGl0bGU+SGVwYXRvbG9neTwvZnVsbC10
aXRsZT48L3BlcmlvZGljYWw+PHBhZ2VzPjc1LTg1PC9wYWdlcz48dm9sdW1lPjM4PC92b2x1bWU+
PG51bWJlcj4xPC9udW1iZXI+PGVkaXRpb24+MjAwMy8wNi8yODwvZWRpdGlvbj48a2V5d29yZHM+
PGtleXdvcmQ+QWR1bHQ8L2tleXdvcmQ+PGtleXdvcmQ+QW50aXZpcmFsIEFnZW50cy8qYWRtaW5p
c3RyYXRpb24gJmFtcDsgZG9zYWdlPC9rZXl3b3JkPjxrZXl3b3JkPkNob2xlc3Rlcm9sL2Jsb29k
PC9rZXl3b3JkPjxrZXl3b3JkPkRydWcgVGhlcmFweSwgQ29tYmluYXRpb248L2tleXdvcmQ+PGtl
eXdvcmQ+RmF0dHkgTGl2ZXIvKmRydWcgdGhlcmFweS9lcGlkZW1pb2xvZ3kvdmlyb2xvZ3k8L2tl
eXdvcmQ+PGtleXdvcmQ+RmVtYWxlPC9rZXl3b3JkPjxrZXl3b3JkPkZvbGxvdy1VcCBTdHVkaWVz
PC9rZXl3b3JkPjxrZXl3b3JkPkdlbm90eXBlPC9rZXl3b3JkPjxrZXl3b3JkPkhlcGFjaXZpcnVz
L2dlbmV0aWNzPC9rZXl3b3JkPjxrZXl3b3JkPkhlcGF0aXRpcyBDLypkcnVnIHRoZXJhcHkvZXBp
ZGVtaW9sb2d5PC9rZXl3b3JkPjxrZXl3b3JkPkh1bWFuczwva2V5d29yZD48a2V5d29yZD4qSW50
ZXJmZXJvbi1hbHBoYS8qYWRtaW5pc3RyYXRpb24gJmFtcDsgZG9zYWdlPC9rZXl3b3JkPjxrZXl3
b3JkPk1hbGU8L2tleXdvcmQ+PGtleXdvcmQ+KlBvbHlldGh5bGVuZSBHbHljb2xzPC9rZXl3b3Jk
PjxrZXl3b3JkPlByZXZhbGVuY2U8L2tleXdvcmQ+PGtleXdvcmQ+UmVjb21iaW5hbnQgUHJvdGVp
bnM8L2tleXdvcmQ+PGtleXdvcmQ+UmliYXZpcmluLyphZG1pbmlzdHJhdGlvbiAmYW1wOyBkb3Nh
Z2U8L2tleXdvcmQ+PC9rZXl3b3Jkcz48ZGF0ZXM+PHllYXI+MjAwMzwveWVhcj48cHViLWRhdGVz
PjxkYXRlPkp1bDwvZGF0ZT48L3B1Yi1kYXRlcz48L2RhdGVzPjxpc2JuPjAyNzAtOTEzOSAoUHJp
bnQpJiN4RDswMjcwLTkxMzkgKExpbmtpbmcpPC9pc2JuPjxhY2Nlc3Npb24tbnVtPjEyODI5OTg5
PC9hY2Nlc3Npb24tbnVtPjx3b3JrLXR5cGU+Q2xpbmljYWwgVHJpYWwmI3hEO011bHRpY2VudGVy
IFN0dWR5JiN4RDtSYW5kb21pemVkIENvbnRyb2xsZWQgVHJpYWwmI3hEO1Jlc2VhcmNoIFN1cHBv
cnQsIE5vbi1VLlMuIEdvdiZhcG9zO3Q8L3dvcmstdHlwZT48dXJscz48cmVsYXRlZC11cmxzPjx1
cmw+aHR0cDovL3d3dy5uY2JpLm5sbS5uaWguZ292L3B1Ym1lZC8xMjgyOTk4OTwvdXJsPjwvcmVs
YXRlZC11cmxzPjwvdXJscz48ZWxlY3Ryb25pYy1yZXNvdXJjZS1udW0+MTAuMTA1My9qaGVwLjIw
MDMuNTAyNjc8L2VsZWN0cm9uaWMtcmVzb3VyY2UtbnVtPjxsYW5ndWFnZT5lbmc8L2xhbmd1YWdl
PjwvcmVj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9" w:tooltip="Poynard, 2003 #1230" w:history="1">
        <w:r w:rsidR="000F07FA" w:rsidRPr="00EF2A4D">
          <w:rPr>
            <w:rFonts w:ascii="Book Antiqua" w:hAnsi="Book Antiqua"/>
            <w:noProof/>
            <w:sz w:val="24"/>
            <w:szCs w:val="24"/>
            <w:vertAlign w:val="superscript"/>
          </w:rPr>
          <w:t>39</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782987" w:rsidRPr="00EF2A4D">
        <w:rPr>
          <w:rFonts w:ascii="Book Antiqua" w:hAnsi="Book Antiqua"/>
          <w:sz w:val="24"/>
          <w:szCs w:val="24"/>
        </w:rPr>
        <w:t xml:space="preserve">. </w:t>
      </w:r>
      <w:r w:rsidR="007A1E9C" w:rsidRPr="00EF2A4D">
        <w:rPr>
          <w:rFonts w:ascii="Book Antiqua" w:hAnsi="Book Antiqua"/>
          <w:sz w:val="24"/>
          <w:szCs w:val="24"/>
        </w:rPr>
        <w:t>Furthermore, cho</w:t>
      </w:r>
      <w:r w:rsidR="00877411" w:rsidRPr="00EF2A4D">
        <w:rPr>
          <w:rFonts w:ascii="Book Antiqua" w:hAnsi="Book Antiqua"/>
          <w:sz w:val="24"/>
          <w:szCs w:val="24"/>
        </w:rPr>
        <w:t>lesterol</w:t>
      </w:r>
      <w:r w:rsidR="00487ECC" w:rsidRPr="00EF2A4D">
        <w:rPr>
          <w:rFonts w:ascii="Book Antiqua" w:hAnsi="Book Antiqua"/>
          <w:sz w:val="24"/>
          <w:szCs w:val="24"/>
        </w:rPr>
        <w:t>-</w:t>
      </w:r>
      <w:r w:rsidR="00877411" w:rsidRPr="00EF2A4D">
        <w:rPr>
          <w:rFonts w:ascii="Book Antiqua" w:hAnsi="Book Antiqua"/>
          <w:sz w:val="24"/>
          <w:szCs w:val="24"/>
        </w:rPr>
        <w:t xml:space="preserve">lowering statins possess anti-HCV </w:t>
      </w:r>
      <w:r w:rsidR="00487ECC" w:rsidRPr="00EF2A4D">
        <w:rPr>
          <w:rFonts w:ascii="Book Antiqua" w:hAnsi="Book Antiqua"/>
          <w:sz w:val="24"/>
          <w:szCs w:val="24"/>
        </w:rPr>
        <w:t>capacities</w:t>
      </w:r>
      <w:r w:rsidR="003635EA" w:rsidRPr="00EF2A4D">
        <w:rPr>
          <w:rFonts w:ascii="Book Antiqua" w:hAnsi="Book Antiqua"/>
          <w:sz w:val="24"/>
          <w:szCs w:val="24"/>
        </w:rPr>
        <w:fldChar w:fldCharType="begin">
          <w:fldData xml:space="preserve">PEVuZE5vdGU+PENpdGU+PEF1dGhvcj5Ja2VkYTwvQXV0aG9yPjxZZWFyPjIwMDY8L1llYXI+PFJl
Y051bT4xMTYzPC9SZWNOdW0+PERpc3BsYXlUZXh0PjxzdHlsZSBmYWNlPSJzdXBlcnNjcmlwdCI+
WzQzLCA0NF08L3N0eWxlPjwvRGlzcGxheVRleHQ+PHJlY29yZD48cmVjLW51bWJlcj4xMTYzPC9y
ZWMtbnVtYmVyPjxmb3JlaWduLWtleXM+PGtleSBhcHA9IkVOIiBkYi1pZD0idjB4d3ZlZHIydGVk
YXFlOXoyNXhhdjk0ZGRlZmF0eGF2cDA1IiB0aW1lc3RhbXA9IjEzODg0MjQ2MjQiPjExNjM8L2tl
eT48L2ZvcmVpZ24ta2V5cz48cmVmLXR5cGUgbmFtZT0iSm91cm5hbCBBcnRpY2xlIj4xNzwvcmVm
LXR5cGU+PGNvbnRyaWJ1dG9ycz48YXV0aG9ycz48YXV0aG9yPklrZWRhLCBNLjwvYXV0aG9yPjxh
dXRob3I+QWJlLCBLLjwvYXV0aG9yPjxhdXRob3I+WWFtYWRhLCBNLjwvYXV0aG9yPjxhdXRob3I+
RGFuc2FrbywgSC48L2F1dGhvcj48YXV0aG9yPk5ha2EsIEsuPC9hdXRob3I+PGF1dGhvcj5LYXRv
LCBOLjwvYXV0aG9yPjwvYXV0aG9ycz48L2NvbnRyaWJ1dG9ycz48YXV0aC1hZGRyZXNzPkRlcGFy
dG1lbnQgb2YgTW9sZWN1bGFyIEJpb2xvZ3ksIE9rYXlhbWEgVW5pdmVyc2l0eSBHcmFkdWF0ZSBT
Y2hvb2wgb2YgTWVkaWNpbmUsIERlbnRpc3RyeSwgYW5kIFBoYXJtYWNldXRpY2FsIFNjaWVuY2Vz
LCBPa2F5YW1hLCBKYXBhbi48L2F1dGgtYWRkcmVzcz48dGl0bGVzPjx0aXRsZT5EaWZmZXJlbnQg
YW50aS1IQ1YgcHJvZmlsZXMgb2Ygc3RhdGlucyBhbmQgdGhlaXIgcG90ZW50aWFsIGZvciBjb21i
aW5hdGlvbiB0aGVyYXB5IHdpdGggaW50ZXJmZXJvbjwvdGl0bGU+PHNlY29uZGFyeS10aXRsZT5I
ZXBhdG9sb2d5PC9zZWNvbmRhcnktdGl0bGU+PC90aXRsZXM+PHBlcmlvZGljYWw+PGZ1bGwtdGl0
bGU+SGVwYXRvbG9neTwvZnVsbC10aXRsZT48L3BlcmlvZGljYWw+PHBhZ2VzPjExNy0yNTwvcGFn
ZXM+PHZvbHVtZT40NDwvdm9sdW1lPjxudW1iZXI+MTwvbnVtYmVyPjxlZGl0aW9uPjIwMDYvMDYv
Mjc8L2VkaXRpb24+PGtleXdvcmRzPjxrZXl3b3JkPkFudGl2aXJhbCBBZ2VudHMvKnRoZXJhcGV1
dGljIHVzZTwva2V5d29yZD48a2V5d29yZD5DZWxscywgQ3VsdHVyZWQ8L2tleXdvcmQ+PGtleXdv
cmQ+RHJ1ZyBUaGVyYXB5LCBDb21iaW5hdGlvbjwva2V5d29yZD48a2V5d29yZD5GYXR0eSBBY2lk
cywgTW9ub3Vuc2F0dXJhdGVkL3RoZXJhcGV1dGljIHVzZTwva2V5d29yZD48a2V5d29yZD5IZXBh
Y2l2aXJ1cy8qZHJ1ZyBlZmZlY3RzL2dlbmV0aWNzPC9rZXl3b3JkPjxrZXl3b3JkPkhlcGF0aXRp
cyBDLCBDaHJvbmljLypkcnVnIHRoZXJhcHkvcGF0aG9sb2d5L3Zpcm9sb2d5PC9rZXl3b3JkPjxr
ZXl3b3JkPkh1bWFuczwva2V5d29yZD48a2V5d29yZD5IeWRyb3h5bWV0aHlsZ2x1dGFyeWwtQ29B
IFJlZHVjdGFzZSBJbmhpYml0b3JzLyp0aGVyYXBldXRpYyB1c2U8L2tleXdvcmQ+PGtleXdvcmQ+
SW5kb2xlcy90aGVyYXBldXRpYyB1c2U8L2tleXdvcmQ+PGtleXdvcmQ+SW50ZXJmZXJvbi1hbHBo
YS8qdGhlcmFwZXV0aWMgdXNlPC9rZXl3b3JkPjxrZXl3b3JkPlJOQSwgVmlyYWwvZHJ1ZyBlZmZl
Y3RzL2dlbmV0aWNzPC9rZXl3b3JkPjxrZXl3b3JkPlJldmVyc2UgVHJhbnNjcmlwdGFzZSBQb2x5
bWVyYXNlIENoYWluIFJlYWN0aW9uPC9rZXl3b3JkPjxrZXl3b3JkPlRyZWF0bWVudCBPdXRjb21l
PC9rZXl3b3JkPjxrZXl3b3JkPlZpcnVzIFJlcGxpY2F0aW9uL2RydWcgZWZmZWN0czwva2V5d29y
ZD48L2tleXdvcmRzPjxkYXRlcz48eWVhcj4yMDA2PC95ZWFyPjxwdWItZGF0ZXM+PGRhdGU+SnVs
PC9kYXRlPjwvcHViLWRhdGVzPjwvZGF0ZXM+PGlzYm4+MDI3MC05MTM5IChQcmludCkmI3hEOzAy
NzAtOTEzOSAoTGlua2luZyk8L2lzYm4+PGFjY2Vzc2lvbi1udW0+MTY3OTk5NjM8L2FjY2Vzc2lv
bi1udW0+PHdvcmstdHlwZT5Db21wYXJhdGl2ZSBTdHVkeSYjeEQ7SW4gVml0cm8mI3hEO1Jlc2Vh
cmNoIFN1cHBvcnQsIE5vbi1VLlMuIEdvdiZhcG9zO3Q8L3dvcmstdHlwZT48dXJscz48cmVsYXRl
ZC11cmxzPjx1cmw+aHR0cDovL3d3dy5uY2JpLm5sbS5uaWguZ292L3B1Ym1lZC8xNjc5OTk2Mzwv
dXJsPjx1cmw+aHR0cDovL29ubGluZWxpYnJhcnkud2lsZXkuY29tL3N0b3JlLzEwLjEwMDIvaGVw
LjIxMjMyL2Fzc2V0LzIxMjMyX2Z0cC5wZGY/dj0xJmFtcDt0PWhwdTAzOTJiJmFtcDtzPWQ3OTU3
NWIyMDYzOGI5NDhhYTlhNTc5OGM5NmViODkwNjQ0MTlmNWQ8L3VybD48L3JlbGF0ZWQtdXJscz48
L3VybHM+PGVsZWN0cm9uaWMtcmVzb3VyY2UtbnVtPjEwLjEwMDIvaGVwLjIxMjMyPC9lbGVjdHJv
bmljLXJlc291cmNlLW51bT48bGFuZ3VhZ2U+ZW5nPC9sYW5ndWFnZT48L3JlY29yZD48L0NpdGU+
PENpdGU+PEF1dGhvcj5EZWxhbmc8L0F1dGhvcj48WWVhcj4yMDA5PC9ZZWFyPjxSZWNOdW0+MjE0
MDwvUmVjTnVtPjxyZWNvcmQ+PHJlYy1udW1iZXI+MjE0MDwvcmVjLW51bWJlcj48Zm9yZWlnbi1r
ZXlzPjxrZXkgYXBwPSJFTiIgZGItaWQ9InYweHd2ZWRyMnRlZGFxZTl6MjV4YXY5NGRkZWZhdHhh
dnAwNSIgdGltZXN0YW1wPSIxMzkzNzcyNzU3Ij4yMTQwPC9rZXk+PC9mb3JlaWduLWtleXM+PHJl
Zi10eXBlIG5hbWU9IkpvdXJuYWwgQXJ0aWNsZSI+MTc8L3JlZi10eXBlPjxjb250cmlidXRvcnM+
PGF1dGhvcnM+PGF1dGhvcj5EZWxhbmcsIEwuPC9hdXRob3I+PGF1dGhvcj5QYWVzaHV5c2UsIEou
PC9hdXRob3I+PGF1dGhvcj5WbGllZ2VuLCBJLjwvYXV0aG9yPjxhdXRob3I+TGV5c3NlbiwgUC48
L2F1dGhvcj48YXV0aG9yPk9iZWlkLCBTLjwvYXV0aG9yPjxhdXRob3I+RHVyYW50ZWwsIEQuPC9h
dXRob3I+PGF1dGhvcj5ab3VsaW0sIEYuPC9hdXRob3I+PGF1dGhvcj5PcCBkZSBCZWVjaywgQS48
L2F1dGhvcj48YXV0aG9yPk5leXRzLCBKLjwvYXV0aG9yPjwvYXV0aG9ycz48L2NvbnRyaWJ1dG9y
cz48YXV0aC1hZGRyZXNzPlJlZ2EgSW5zdGl0dXRlIGZvciBNZWRpY2FsIFJlc2VhcmNoLCBLYXRo
b2xpZWtlIFVuaXZlcnNpdGVpdCBMZXV2ZW4sIEJlbGdpdW0uPC9hdXRoLWFkZHJlc3M+PHRpdGxl
cz48dGl0bGU+U3RhdGlucyBwb3RlbnRpYXRlIHRoZSBpbiB2aXRybyBhbnRpLWhlcGF0aXRpcyBD
IHZpcnVzIGFjdGl2aXR5IG9mIHNlbGVjdGl2ZSBoZXBhdGl0aXMgQyB2aXJ1cyBpbmhpYml0b3Jz
IGFuZCBkZWxheSBvciBwcmV2ZW50IHJlc2lzdGFuY2UgZGV2ZWxvcG1lbnQ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YtMTY8L3BhZ2Vz
Pjx2b2x1bWU+NTA8L3ZvbHVtZT48bnVtYmVyPjE8L251bWJlcj48a2V5d29yZHM+PGtleXdvcmQ+
QW50aXZpcmFsIEFnZW50cy8qcGhhcm1hY29sb2d5PC9rZXl3b3JkPjxrZXl3b3JkPkNlbGxzLCBD
dWx0dXJlZDwva2V5d29yZD48a2V5d29yZD5EcnVnIFJlc2lzdGFuY2UsIFZpcmFsLypkcnVnIGVm
ZmVjdHM8L2tleXdvcmQ+PGtleXdvcmQ+RHJ1ZyBTeW5lcmdpc208L2tleXdvcmQ+PGtleXdvcmQ+
SGVwYWNpdmlydXMvKmRydWcgZWZmZWN0czwva2V5d29yZD48a2V5d29yZD5IeWRyb3h5bWV0aHls
Z2x1dGFyeWwtQ29BIFJlZHVjdGFzZSBJbmhpYml0b3JzLypwaGFybWFjb2xvZ3k8L2tleXdvcmQ+
PGtleXdvcmQ+VGltZSBGYWN0b3JzPC9rZXl3b3JkPjwva2V5d29yZHM+PGRhdGVzPjx5ZWFyPjIw
MDk8L3llYXI+PHB1Yi1kYXRlcz48ZGF0ZT5KdWw8L2RhdGU+PC9wdWItZGF0ZXM+PC9kYXRlcz48
aXNibj4xNTI3LTMzNTAgKEVsZWN0cm9uaWMpJiN4RDswMjcwLTkxMzkgKExpbmtpbmcpPC9pc2Ju
PjxhY2Nlc3Npb24tbnVtPjE5NDM3NDk0PC9hY2Nlc3Npb24tbnVtPjx1cmxzPjxyZWxhdGVkLXVy
bHM+PHVybD5odHRwOi8vd3d3Lm5jYmkubmxtLm5paC5nb3YvcHVibWVkLzE5NDM3NDk0PC91cmw+
PC9yZWxhdGVkLXVybHM+PC91cmxzPjxlbGVjdHJvbmljLXJlc291cmNlLW51bT4xMC4xMDAyL2hl
cC4yMjkxNjwvZWxlY3Ryb25pYy1yZXNvdXJjZS1udW0+PC9yZWNvcmQ+PC9DaXRlPjwvRW5kTm90
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Ja2VkYTwvQXV0aG9yPjxZZWFyPjIwMDY8L1llYXI+PFJl
Y051bT4xMTYzPC9SZWNOdW0+PERpc3BsYXlUZXh0PjxzdHlsZSBmYWNlPSJzdXBlcnNjcmlwdCI+
WzQzLCA0NF08L3N0eWxlPjwvRGlzcGxheVRleHQ+PHJlY29yZD48cmVjLW51bWJlcj4xMTYzPC9y
ZWMtbnVtYmVyPjxmb3JlaWduLWtleXM+PGtleSBhcHA9IkVOIiBkYi1pZD0idjB4d3ZlZHIydGVk
YXFlOXoyNXhhdjk0ZGRlZmF0eGF2cDA1IiB0aW1lc3RhbXA9IjEzODg0MjQ2MjQiPjExNjM8L2tl
eT48L2ZvcmVpZ24ta2V5cz48cmVmLXR5cGUgbmFtZT0iSm91cm5hbCBBcnRpY2xlIj4xNzwvcmVm
LXR5cGU+PGNvbnRyaWJ1dG9ycz48YXV0aG9ycz48YXV0aG9yPklrZWRhLCBNLjwvYXV0aG9yPjxh
dXRob3I+QWJlLCBLLjwvYXV0aG9yPjxhdXRob3I+WWFtYWRhLCBNLjwvYXV0aG9yPjxhdXRob3I+
RGFuc2FrbywgSC48L2F1dGhvcj48YXV0aG9yPk5ha2EsIEsuPC9hdXRob3I+PGF1dGhvcj5LYXRv
LCBOLjwvYXV0aG9yPjwvYXV0aG9ycz48L2NvbnRyaWJ1dG9ycz48YXV0aC1hZGRyZXNzPkRlcGFy
dG1lbnQgb2YgTW9sZWN1bGFyIEJpb2xvZ3ksIE9rYXlhbWEgVW5pdmVyc2l0eSBHcmFkdWF0ZSBT
Y2hvb2wgb2YgTWVkaWNpbmUsIERlbnRpc3RyeSwgYW5kIFBoYXJtYWNldXRpY2FsIFNjaWVuY2Vz
LCBPa2F5YW1hLCBKYXBhbi48L2F1dGgtYWRkcmVzcz48dGl0bGVzPjx0aXRsZT5EaWZmZXJlbnQg
YW50aS1IQ1YgcHJvZmlsZXMgb2Ygc3RhdGlucyBhbmQgdGhlaXIgcG90ZW50aWFsIGZvciBjb21i
aW5hdGlvbiB0aGVyYXB5IHdpdGggaW50ZXJmZXJvbjwvdGl0bGU+PHNlY29uZGFyeS10aXRsZT5I
ZXBhdG9sb2d5PC9zZWNvbmRhcnktdGl0bGU+PC90aXRsZXM+PHBlcmlvZGljYWw+PGZ1bGwtdGl0
bGU+SGVwYXRvbG9neTwvZnVsbC10aXRsZT48L3BlcmlvZGljYWw+PHBhZ2VzPjExNy0yNTwvcGFn
ZXM+PHZvbHVtZT40NDwvdm9sdW1lPjxudW1iZXI+MTwvbnVtYmVyPjxlZGl0aW9uPjIwMDYvMDYv
Mjc8L2VkaXRpb24+PGtleXdvcmRzPjxrZXl3b3JkPkFudGl2aXJhbCBBZ2VudHMvKnRoZXJhcGV1
dGljIHVzZTwva2V5d29yZD48a2V5d29yZD5DZWxscywgQ3VsdHVyZWQ8L2tleXdvcmQ+PGtleXdv
cmQ+RHJ1ZyBUaGVyYXB5LCBDb21iaW5hdGlvbjwva2V5d29yZD48a2V5d29yZD5GYXR0eSBBY2lk
cywgTW9ub3Vuc2F0dXJhdGVkL3RoZXJhcGV1dGljIHVzZTwva2V5d29yZD48a2V5d29yZD5IZXBh
Y2l2aXJ1cy8qZHJ1ZyBlZmZlY3RzL2dlbmV0aWNzPC9rZXl3b3JkPjxrZXl3b3JkPkhlcGF0aXRp
cyBDLCBDaHJvbmljLypkcnVnIHRoZXJhcHkvcGF0aG9sb2d5L3Zpcm9sb2d5PC9rZXl3b3JkPjxr
ZXl3b3JkPkh1bWFuczwva2V5d29yZD48a2V5d29yZD5IeWRyb3h5bWV0aHlsZ2x1dGFyeWwtQ29B
IFJlZHVjdGFzZSBJbmhpYml0b3JzLyp0aGVyYXBldXRpYyB1c2U8L2tleXdvcmQ+PGtleXdvcmQ+
SW5kb2xlcy90aGVyYXBldXRpYyB1c2U8L2tleXdvcmQ+PGtleXdvcmQ+SW50ZXJmZXJvbi1hbHBo
YS8qdGhlcmFwZXV0aWMgdXNlPC9rZXl3b3JkPjxrZXl3b3JkPlJOQSwgVmlyYWwvZHJ1ZyBlZmZl
Y3RzL2dlbmV0aWNzPC9rZXl3b3JkPjxrZXl3b3JkPlJldmVyc2UgVHJhbnNjcmlwdGFzZSBQb2x5
bWVyYXNlIENoYWluIFJlYWN0aW9uPC9rZXl3b3JkPjxrZXl3b3JkPlRyZWF0bWVudCBPdXRjb21l
PC9rZXl3b3JkPjxrZXl3b3JkPlZpcnVzIFJlcGxpY2F0aW9uL2RydWcgZWZmZWN0czwva2V5d29y
ZD48L2tleXdvcmRzPjxkYXRlcz48eWVhcj4yMDA2PC95ZWFyPjxwdWItZGF0ZXM+PGRhdGU+SnVs
PC9kYXRlPjwvcHViLWRhdGVzPjwvZGF0ZXM+PGlzYm4+MDI3MC05MTM5IChQcmludCkmI3hEOzAy
NzAtOTEzOSAoTGlua2luZyk8L2lzYm4+PGFjY2Vzc2lvbi1udW0+MTY3OTk5NjM8L2FjY2Vzc2lv
bi1udW0+PHdvcmstdHlwZT5Db21wYXJhdGl2ZSBTdHVkeSYjeEQ7SW4gVml0cm8mI3hEO1Jlc2Vh
cmNoIFN1cHBvcnQsIE5vbi1VLlMuIEdvdiZhcG9zO3Q8L3dvcmstdHlwZT48dXJscz48cmVsYXRl
ZC11cmxzPjx1cmw+aHR0cDovL3d3dy5uY2JpLm5sbS5uaWguZ292L3B1Ym1lZC8xNjc5OTk2Mzwv
dXJsPjx1cmw+aHR0cDovL29ubGluZWxpYnJhcnkud2lsZXkuY29tL3N0b3JlLzEwLjEwMDIvaGVw
LjIxMjMyL2Fzc2V0LzIxMjMyX2Z0cC5wZGY/dj0xJmFtcDt0PWhwdTAzOTJiJmFtcDtzPWQ3OTU3
NWIyMDYzOGI5NDhhYTlhNTc5OGM5NmViODkwNjQ0MTlmNWQ8L3VybD48L3JlbGF0ZWQtdXJscz48
L3VybHM+PGVsZWN0cm9uaWMtcmVzb3VyY2UtbnVtPjEwLjEwMDIvaGVwLjIxMjMyPC9lbGVjdHJv
bmljLXJlc291cmNlLW51bT48bGFuZ3VhZ2U+ZW5nPC9sYW5ndWFnZT48L3JlY29yZD48L0NpdGU+
PENpdGU+PEF1dGhvcj5EZWxhbmc8L0F1dGhvcj48WWVhcj4yMDA5PC9ZZWFyPjxSZWNOdW0+MjE0
MDwvUmVjTnVtPjxyZWNvcmQ+PHJlYy1udW1iZXI+MjE0MDwvcmVjLW51bWJlcj48Zm9yZWlnbi1r
ZXlzPjxrZXkgYXBwPSJFTiIgZGItaWQ9InYweHd2ZWRyMnRlZGFxZTl6MjV4YXY5NGRkZWZhdHhh
dnAwNSIgdGltZXN0YW1wPSIxMzkzNzcyNzU3Ij4yMTQwPC9rZXk+PC9mb3JlaWduLWtleXM+PHJl
Zi10eXBlIG5hbWU9IkpvdXJuYWwgQXJ0aWNsZSI+MTc8L3JlZi10eXBlPjxjb250cmlidXRvcnM+
PGF1dGhvcnM+PGF1dGhvcj5EZWxhbmcsIEwuPC9hdXRob3I+PGF1dGhvcj5QYWVzaHV5c2UsIEou
PC9hdXRob3I+PGF1dGhvcj5WbGllZ2VuLCBJLjwvYXV0aG9yPjxhdXRob3I+TGV5c3NlbiwgUC48
L2F1dGhvcj48YXV0aG9yPk9iZWlkLCBTLjwvYXV0aG9yPjxhdXRob3I+RHVyYW50ZWwsIEQuPC9h
dXRob3I+PGF1dGhvcj5ab3VsaW0sIEYuPC9hdXRob3I+PGF1dGhvcj5PcCBkZSBCZWVjaywgQS48
L2F1dGhvcj48YXV0aG9yPk5leXRzLCBKLjwvYXV0aG9yPjwvYXV0aG9ycz48L2NvbnRyaWJ1dG9y
cz48YXV0aC1hZGRyZXNzPlJlZ2EgSW5zdGl0dXRlIGZvciBNZWRpY2FsIFJlc2VhcmNoLCBLYXRo
b2xpZWtlIFVuaXZlcnNpdGVpdCBMZXV2ZW4sIEJlbGdpdW0uPC9hdXRoLWFkZHJlc3M+PHRpdGxl
cz48dGl0bGU+U3RhdGlucyBwb3RlbnRpYXRlIHRoZSBpbiB2aXRybyBhbnRpLWhlcGF0aXRpcyBD
IHZpcnVzIGFjdGl2aXR5IG9mIHNlbGVjdGl2ZSBoZXBhdGl0aXMgQyB2aXJ1cyBpbmhpYml0b3Jz
IGFuZCBkZWxheSBvciBwcmV2ZW50IHJlc2lzdGFuY2UgZGV2ZWxvcG1lbnQ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YtMTY8L3BhZ2Vz
Pjx2b2x1bWU+NTA8L3ZvbHVtZT48bnVtYmVyPjE8L251bWJlcj48a2V5d29yZHM+PGtleXdvcmQ+
QW50aXZpcmFsIEFnZW50cy8qcGhhcm1hY29sb2d5PC9rZXl3b3JkPjxrZXl3b3JkPkNlbGxzLCBD
dWx0dXJlZDwva2V5d29yZD48a2V5d29yZD5EcnVnIFJlc2lzdGFuY2UsIFZpcmFsLypkcnVnIGVm
ZmVjdHM8L2tleXdvcmQ+PGtleXdvcmQ+RHJ1ZyBTeW5lcmdpc208L2tleXdvcmQ+PGtleXdvcmQ+
SGVwYWNpdmlydXMvKmRydWcgZWZmZWN0czwva2V5d29yZD48a2V5d29yZD5IeWRyb3h5bWV0aHls
Z2x1dGFyeWwtQ29BIFJlZHVjdGFzZSBJbmhpYml0b3JzLypwaGFybWFjb2xvZ3k8L2tleXdvcmQ+
PGtleXdvcmQ+VGltZSBGYWN0b3JzPC9rZXl3b3JkPjwva2V5d29yZHM+PGRhdGVzPjx5ZWFyPjIw
MDk8L3llYXI+PHB1Yi1kYXRlcz48ZGF0ZT5KdWw8L2RhdGU+PC9wdWItZGF0ZXM+PC9kYXRlcz48
aXNibj4xNTI3LTMzNTAgKEVsZWN0cm9uaWMpJiN4RDswMjcwLTkxMzkgKExpbmtpbmcpPC9pc2Ju
PjxhY2Nlc3Npb24tbnVtPjE5NDM3NDk0PC9hY2Nlc3Npb24tbnVtPjx1cmxzPjxyZWxhdGVkLXVy
bHM+PHVybD5odHRwOi8vd3d3Lm5jYmkubmxtLm5paC5nb3YvcHVibWVkLzE5NDM3NDk0PC91cmw+
PC9yZWxhdGVkLXVybHM+PC91cmxzPjxlbGVjdHJvbmljLXJlc291cmNlLW51bT4xMC4xMDAyL2hl
cC4yMjkxNjwvZWxlY3Ryb25pYy1yZXNvdXJjZS1udW0+PC9yZWNvcmQ+PC9DaXRlPjwvRW5kTm90
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3" w:tooltip="Ikeda, 2006 #1163" w:history="1">
        <w:r w:rsidR="000F07FA" w:rsidRPr="00EF2A4D">
          <w:rPr>
            <w:rFonts w:ascii="Book Antiqua" w:hAnsi="Book Antiqua"/>
            <w:noProof/>
            <w:sz w:val="24"/>
            <w:szCs w:val="24"/>
            <w:vertAlign w:val="superscript"/>
          </w:rPr>
          <w:t>43</w:t>
        </w:r>
      </w:hyperlink>
      <w:r w:rsidR="00375B43">
        <w:rPr>
          <w:rFonts w:ascii="Book Antiqua" w:hAnsi="Book Antiqua"/>
          <w:noProof/>
          <w:sz w:val="24"/>
          <w:szCs w:val="24"/>
          <w:vertAlign w:val="superscript"/>
        </w:rPr>
        <w:t>,</w:t>
      </w:r>
      <w:hyperlink w:anchor="_ENREF_44" w:tooltip="Delang, 2009 #2140" w:history="1">
        <w:r w:rsidR="000F07FA" w:rsidRPr="00EF2A4D">
          <w:rPr>
            <w:rFonts w:ascii="Book Antiqua" w:hAnsi="Book Antiqua"/>
            <w:noProof/>
            <w:sz w:val="24"/>
            <w:szCs w:val="24"/>
            <w:vertAlign w:val="superscript"/>
          </w:rPr>
          <w:t>4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7A1E9C" w:rsidRPr="00EF2A4D">
        <w:rPr>
          <w:rFonts w:ascii="Book Antiqua" w:hAnsi="Book Antiqua"/>
          <w:sz w:val="24"/>
          <w:szCs w:val="24"/>
        </w:rPr>
        <w:t>. However it should be mentioned that</w:t>
      </w:r>
      <w:r w:rsidR="00877411" w:rsidRPr="00EF2A4D">
        <w:rPr>
          <w:rFonts w:ascii="Book Antiqua" w:hAnsi="Book Antiqua"/>
          <w:sz w:val="24"/>
          <w:szCs w:val="24"/>
        </w:rPr>
        <w:t xml:space="preserve"> </w:t>
      </w:r>
      <w:r w:rsidR="00BF0DC4" w:rsidRPr="00EF2A4D">
        <w:rPr>
          <w:rFonts w:ascii="Book Antiqua" w:hAnsi="Book Antiqua"/>
          <w:sz w:val="24"/>
          <w:szCs w:val="24"/>
        </w:rPr>
        <w:t>their</w:t>
      </w:r>
      <w:r w:rsidR="007A1E9C" w:rsidRPr="00EF2A4D">
        <w:rPr>
          <w:rFonts w:ascii="Book Antiqua" w:hAnsi="Book Antiqua"/>
          <w:sz w:val="24"/>
          <w:szCs w:val="24"/>
        </w:rPr>
        <w:t xml:space="preserve"> anti-HCV </w:t>
      </w:r>
      <w:r w:rsidR="00487ECC" w:rsidRPr="00EF2A4D">
        <w:rPr>
          <w:rFonts w:ascii="Book Antiqua" w:hAnsi="Book Antiqua"/>
          <w:sz w:val="24"/>
          <w:szCs w:val="24"/>
        </w:rPr>
        <w:t xml:space="preserve">property </w:t>
      </w:r>
      <w:r w:rsidR="008157B6" w:rsidRPr="00EF2A4D">
        <w:rPr>
          <w:rFonts w:ascii="Book Antiqua" w:hAnsi="Book Antiqua"/>
          <w:sz w:val="24"/>
          <w:szCs w:val="24"/>
        </w:rPr>
        <w:t xml:space="preserve">is not considered to </w:t>
      </w:r>
      <w:r w:rsidR="006B672F" w:rsidRPr="00EF2A4D">
        <w:rPr>
          <w:rFonts w:ascii="Book Antiqua" w:hAnsi="Book Antiqua"/>
          <w:sz w:val="24"/>
          <w:szCs w:val="24"/>
        </w:rPr>
        <w:t>depend on</w:t>
      </w:r>
      <w:r w:rsidR="00877411" w:rsidRPr="00EF2A4D">
        <w:rPr>
          <w:rFonts w:ascii="Book Antiqua" w:hAnsi="Book Antiqua"/>
          <w:sz w:val="24"/>
          <w:szCs w:val="24"/>
        </w:rPr>
        <w:t xml:space="preserve"> their inhibitory effects on cholesterol biosynthesis</w:t>
      </w:r>
      <w:r w:rsidR="00487ECC" w:rsidRPr="00EF2A4D">
        <w:rPr>
          <w:rFonts w:ascii="Book Antiqua" w:hAnsi="Book Antiqua"/>
          <w:sz w:val="24"/>
          <w:szCs w:val="24"/>
        </w:rPr>
        <w:t>,</w:t>
      </w:r>
      <w:r w:rsidR="00877411" w:rsidRPr="00EF2A4D">
        <w:rPr>
          <w:rFonts w:ascii="Book Antiqua" w:hAnsi="Book Antiqua"/>
          <w:sz w:val="24"/>
          <w:szCs w:val="24"/>
        </w:rPr>
        <w:t xml:space="preserve"> but</w:t>
      </w:r>
      <w:r w:rsidR="006B672F" w:rsidRPr="00EF2A4D">
        <w:rPr>
          <w:rFonts w:ascii="Book Antiqua" w:hAnsi="Book Antiqua"/>
          <w:sz w:val="24"/>
          <w:szCs w:val="24"/>
        </w:rPr>
        <w:t xml:space="preserve"> </w:t>
      </w:r>
      <w:r w:rsidR="00877411" w:rsidRPr="00EF2A4D">
        <w:rPr>
          <w:rFonts w:ascii="Book Antiqua" w:hAnsi="Book Antiqua"/>
          <w:sz w:val="24"/>
          <w:szCs w:val="24"/>
        </w:rPr>
        <w:t xml:space="preserve">rather </w:t>
      </w:r>
      <w:r w:rsidR="00487ECC" w:rsidRPr="00EF2A4D">
        <w:rPr>
          <w:rFonts w:ascii="Book Antiqua" w:hAnsi="Book Antiqua"/>
          <w:sz w:val="24"/>
          <w:szCs w:val="24"/>
        </w:rPr>
        <w:t>on</w:t>
      </w:r>
      <w:r w:rsidR="00877411" w:rsidRPr="00EF2A4D">
        <w:rPr>
          <w:rFonts w:ascii="Book Antiqua" w:hAnsi="Book Antiqua"/>
          <w:sz w:val="24"/>
          <w:szCs w:val="24"/>
        </w:rPr>
        <w:t xml:space="preserve"> their </w:t>
      </w:r>
      <w:r w:rsidR="0077198E" w:rsidRPr="00EF2A4D">
        <w:rPr>
          <w:rFonts w:ascii="Book Antiqua" w:hAnsi="Book Antiqua"/>
          <w:sz w:val="24"/>
          <w:szCs w:val="24"/>
        </w:rPr>
        <w:t xml:space="preserve">capacity to inhibit </w:t>
      </w:r>
      <w:r w:rsidR="00877411" w:rsidRPr="00EF2A4D">
        <w:rPr>
          <w:rFonts w:ascii="Book Antiqua" w:hAnsi="Book Antiqua"/>
          <w:sz w:val="24"/>
          <w:szCs w:val="24"/>
        </w:rPr>
        <w:t>geranylgeranyl pyrophosphate synthesis</w:t>
      </w:r>
      <w:r w:rsidR="0077198E" w:rsidRPr="00EF2A4D">
        <w:rPr>
          <w:rFonts w:ascii="Book Antiqua" w:hAnsi="Book Antiqua"/>
          <w:sz w:val="24"/>
          <w:szCs w:val="24"/>
        </w:rPr>
        <w:t>,</w:t>
      </w:r>
      <w:r w:rsidR="00877411" w:rsidRPr="00EF2A4D">
        <w:rPr>
          <w:rFonts w:ascii="Book Antiqua" w:hAnsi="Book Antiqua"/>
          <w:sz w:val="24"/>
          <w:szCs w:val="24"/>
        </w:rPr>
        <w:t xml:space="preserve"> which is important </w:t>
      </w:r>
      <w:r w:rsidR="00EC2648" w:rsidRPr="00EF2A4D">
        <w:rPr>
          <w:rFonts w:ascii="Book Antiqua" w:hAnsi="Book Antiqua"/>
          <w:sz w:val="24"/>
          <w:szCs w:val="24"/>
        </w:rPr>
        <w:t>for</w:t>
      </w:r>
      <w:r w:rsidR="002E5CEB" w:rsidRPr="00EF2A4D">
        <w:rPr>
          <w:rFonts w:ascii="Book Antiqua" w:hAnsi="Book Antiqua"/>
          <w:sz w:val="24"/>
          <w:szCs w:val="24"/>
        </w:rPr>
        <w:t xml:space="preserve"> HCV RNA replication. Although clinical proof of anti-HCV activity </w:t>
      </w:r>
      <w:r w:rsidR="00334382" w:rsidRPr="00EF2A4D">
        <w:rPr>
          <w:rFonts w:ascii="Book Antiqua" w:hAnsi="Book Antiqua"/>
          <w:sz w:val="24"/>
          <w:szCs w:val="24"/>
        </w:rPr>
        <w:t xml:space="preserve">of </w:t>
      </w:r>
      <w:r w:rsidR="002E5CEB" w:rsidRPr="00EF2A4D">
        <w:rPr>
          <w:rFonts w:ascii="Book Antiqua" w:hAnsi="Book Antiqua"/>
          <w:sz w:val="24"/>
          <w:szCs w:val="24"/>
        </w:rPr>
        <w:t>statin monotherapy is lacking</w:t>
      </w:r>
      <w:r w:rsidR="004909EC" w:rsidRPr="00EF2A4D">
        <w:rPr>
          <w:rFonts w:ascii="Book Antiqua" w:hAnsi="Book Antiqua"/>
          <w:sz w:val="24"/>
          <w:szCs w:val="24"/>
        </w:rPr>
        <w:t xml:space="preserve"> or </w:t>
      </w:r>
      <w:r w:rsidR="00555E2D" w:rsidRPr="00EF2A4D">
        <w:rPr>
          <w:rFonts w:ascii="Book Antiqua" w:hAnsi="Book Antiqua"/>
          <w:sz w:val="24"/>
          <w:szCs w:val="24"/>
        </w:rPr>
        <w:t>contradict</w:t>
      </w:r>
      <w:r w:rsidR="00334382" w:rsidRPr="00EF2A4D">
        <w:rPr>
          <w:rFonts w:ascii="Book Antiqua" w:hAnsi="Book Antiqua"/>
          <w:sz w:val="24"/>
          <w:szCs w:val="24"/>
        </w:rPr>
        <w:t>ory</w:t>
      </w:r>
      <w:r w:rsidR="003635EA" w:rsidRPr="00EF2A4D">
        <w:rPr>
          <w:rFonts w:ascii="Book Antiqua" w:hAnsi="Book Antiqua"/>
          <w:sz w:val="24"/>
          <w:szCs w:val="24"/>
        </w:rPr>
        <w:fldChar w:fldCharType="begin">
          <w:fldData xml:space="preserve">PEVuZE5vdGU+PENpdGU+PEF1dGhvcj5NaWxhenpvPC9BdXRob3I+PFllYXI+MjAwOTwvWWVhcj48
UmVjTnVtPjEyNTU8L1JlY051bT48RGlzcGxheVRleHQ+PHN0eWxlIGZhY2U9InN1cGVyc2NyaXB0
Ij5bNDUtNDhdPC9zdHlsZT48L0Rpc3BsYXlUZXh0PjxyZWNvcmQ+PHJlYy1udW1iZXI+MTI1NTwv
cmVjLW51bWJlcj48Zm9yZWlnbi1rZXlzPjxrZXkgYXBwPSJFTiIgZGItaWQ9InYweHd2ZWRyMnRl
ZGFxZTl6MjV4YXY5NGRkZWZhdHhhdnAwNSIgdGltZXN0YW1wPSIxMzg5OTU4OTQwIj4xMjU1PC9r
ZXk+PC9mb3JlaWduLWtleXM+PHJlZi10eXBlIG5hbWU9IkpvdXJuYWwgQXJ0aWNsZSI+MTc8L3Jl
Zi10eXBlPjxjb250cmlidXRvcnM+PGF1dGhvcnM+PGF1dGhvcj5NaWxhenpvLCBMLjwvYXV0aG9y
PjxhdXRob3I+TWVyb25pLCBMLjwvYXV0aG9yPjxhdXRob3I+R2FsYXp6aSwgTS48L2F1dGhvcj48
YXV0aG9yPkNlc2FyaSwgTS48L2F1dGhvcj48YXV0aG9yPkNhcmFtbWEsIEkuPC9hdXRob3I+PGF1
dGhvcj5NYXJjaGV0dGksIEcuPC9hdXRob3I+PGF1dGhvcj5HYWxsaSwgTS48L2F1dGhvcj48YXV0
aG9yPkFudGlub3JpLCBTLjwvYXV0aG9yPjwvYXV0aG9ycz48L2NvbnRyaWJ1dG9ycz48YXV0aC1h
ZGRyZXNzPlNlY3Rpb24gb2YgSW5mZWN0aW91cyBEaXNlYXNlcyBhbmQgSW1tdW5vcGF0aG9sb2d5
LCBEZXBhcnRtZW50IG9mIENsaW5pY2FsIFNjaWVuY2VzIEwgU2FjY28sIFVuaXZlcnNpdHkgb2Yg
TWlsYW4sIE1pbGFuLCBJdGFseS4gbGF1cmEubWlsYXp6b0B1bmltaS5pdDwvYXV0aC1hZGRyZXNz
Pjx0aXRsZXM+PHRpdGxlPkRvZXMgZmx1dmFzdGF0aW4gZmF2b3VyIEhDViByZXBsaWNhdGlvbiBp
biB2aXZvPyBBIHBpbG90IHN0dWR5IG9uIEhJVi1IQ1YgY29pbmZlY3RlZCBwYXRpZW50czwvdGl0
bGU+PHNlY29uZGFyeS10aXRsZT5KIFZpcmFsIEhlcGF0PC9zZWNvbmRhcnktdGl0bGU+PGFsdC10
aXRsZT5Kb3VybmFsIG9mIHZpcmFsIGhlcGF0aXRpczwvYWx0LXRpdGxlPjwvdGl0bGVzPjxwZXJp
b2RpY2FsPjxmdWxsLXRpdGxlPkogVmlyYWwgSGVwYXQ8L2Z1bGwtdGl0bGU+PC9wZXJpb2RpY2Fs
PjxhbHQtcGVyaW9kaWNhbD48ZnVsbC10aXRsZT5Kb3VybmFsIG9mIFZpcmFsIEhlcGF0aXRpczwv
ZnVsbC10aXRsZT48YWJici0xPkogVmlyYWwgSGVwYXRpdGlzPC9hYmJyLTE+PC9hbHQtcGVyaW9k
aWNhbD48cGFnZXM+NDc5LTg0PC9wYWdlcz48dm9sdW1lPjE2PC92b2x1bWU+PG51bWJlcj43PC9u
dW1iZXI+PGVkaXRpb24+MjAwOS8wMi8xNDwvZWRpdGlvbj48a2V5d29yZHM+PGtleXdvcmQ+QWR1
bHQ8L2tleXdvcmQ+PGtleXdvcmQ+QW50aWdlbnMsIENEMzYvYW5hbHlzaXM8L2tleXdvcmQ+PGtl
eXdvcmQ+QW50aXZpcmFsIEFnZW50cy8qdGhlcmFwZXV0aWMgdXNlPC9rZXl3b3JkPjxrZXl3b3Jk
PkNlbGxzLCBDdWx0dXJlZDwva2V5d29yZD48a2V5d29yZD5DaG9sZXN0ZXJvbC9ibG9vZDwva2V5
d29yZD48a2V5d29yZD5DaG9sZXN0ZXJvbCwgTERML2Jsb29kPC9rZXl3b3JkPjxrZXl3b3JkPkVu
enltZS1MaW5rZWQgSW1tdW5vc29yYmVudCBBc3NheS9tZXRob2RzPC9rZXl3b3JkPjxrZXl3b3Jk
PkZhdHR5IEFjaWRzLCBNb25vdW5zYXR1cmF0ZWQvKnRoZXJhcGV1dGljIHVzZTwva2V5d29yZD48
a2V5d29yZD5GZW1hbGU8L2tleXdvcmQ+PGtleXdvcmQ+SElWIEluZmVjdGlvbnMvKmNvbXBsaWNh
dGlvbnMvKmRydWcgdGhlcmFweTwva2V5d29yZD48a2V5d29yZD5IZXBhY2l2aXJ1cy9kcnVnIGVm
ZmVjdHMvKmdyb3d0aCAmYW1wOyBkZXZlbG9wbWVudDwva2V5d29yZD48a2V5d29yZD5IZXBhdGl0
aXMgQywgQ2hyb25pYy8qY29tcGxpY2F0aW9uczwva2V5d29yZD48a2V5d29yZD5IdW1hbnM8L2tl
eXdvcmQ+PGtleXdvcmQ+SW5kb2xlcy8qdGhlcmFwZXV0aWMgdXNlPC9rZXl3b3JkPjxrZXl3b3Jk
PkludGVyZmVyb24tZ2FtbWEvYmxvb2Q8L2tleXdvcmQ+PGtleXdvcmQ+SW50ZXJsZXVraW4tMTAv
Ymxvb2Q8L2tleXdvcmQ+PGtleXdvcmQ+SW50ZXJsZXVraW4tNy9ibG9vZDwva2V5d29yZD48a2V5
d29yZD5NYWxlPC9rZXl3b3JkPjxrZXl3b3JkPk1pZGRsZSBBZ2VkPC9rZXl3b3JkPjxrZXl3b3Jk
PlBpbG90IFByb2plY3RzPC9rZXl3b3JkPjxrZXl3b3JkPlJOQSwgVmlyYWwvYmxvb2Q8L2tleXdv
cmQ+PGtleXdvcmQ+VC1MeW1waG9jeXRlcy9pbW11bm9sb2d5PC9rZXl3b3JkPjxrZXl3b3JkPlRy
ZWF0bWVudCBPdXRjb21lPC9rZXl3b3JkPjxrZXl3b3JkPlZpcnVzIFJlcGxpY2F0aW9uLypkcnVn
IGVmZmVjdHM8L2tleXdvcmQ+PC9rZXl3b3Jkcz48ZGF0ZXM+PHllYXI+MjAwOTwveWVhcj48cHVi
LWRhdGVzPjxkYXRlPkp1bDwvZGF0ZT48L3B1Yi1kYXRlcz48L2RhdGVzPjxpc2JuPjEzNjUtMjg5
MyAoRWxlY3Ryb25pYykmI3hEOzEzNTItMDUwNCAoTGlua2luZyk8L2lzYm4+PGFjY2Vzc2lvbi1u
dW0+MTkyMTU1Nzc8L2FjY2Vzc2lvbi1udW0+PHdvcmstdHlwZT5SYW5kb21pemVkIENvbnRyb2xs
ZWQgVHJpYWw8L3dvcmstdHlwZT48dXJscz48cmVsYXRlZC11cmxzPjx1cmw+aHR0cDovL3d3dy5u
Y2JpLm5sbS5uaWguZ292L3B1Ym1lZC8xOTIxNTU3NzwvdXJsPjwvcmVsYXRlZC11cmxzPjwvdXJs
cz48ZWxlY3Ryb25pYy1yZXNvdXJjZS1udW0+MTAuMTExMS9qLjEzNjUtMjg5My4yMDA5LjAxMTA0
Lng8L2VsZWN0cm9uaWMtcmVzb3VyY2UtbnVtPjxsYW5ndWFnZT5lbmc8L2xhbmd1YWdlPjwvcmVj
b3JkPjwvQ2l0ZT48Q2l0ZT48QXV0aG9yPk8mYXBvcztMZWFyeTwvQXV0aG9yPjxZZWFyPjIwMDc8
L1llYXI+PFJlY051bT4xMjQ4PC9SZWNOdW0+PHJlY29yZD48cmVjLW51bWJlcj4xMjQ4PC9yZWMt
bnVtYmVyPjxmb3JlaWduLWtleXM+PGtleSBhcHA9IkVOIiBkYi1pZD0idjB4d3ZlZHIydGVkYXFl
OXoyNXhhdjk0ZGRlZmF0eGF2cDA1IiB0aW1lc3RhbXA9IjEzODk5NTMyMzgiPjEyNDg8L2tleT48
L2ZvcmVpZ24ta2V5cz48cmVmLXR5cGUgbmFtZT0iSm91cm5hbCBBcnRpY2xlIj4xNzwvcmVmLXR5
cGU+PGNvbnRyaWJ1dG9ycz48YXV0aG9ycz48YXV0aG9yPk8mYXBvcztMZWFyeSwgSi4gRy48L2F1
dGhvcj48YXV0aG9yPkNoYW4sIEouIEwuPC9hdXRob3I+PGF1dGhvcj5NY01haG9uLCBDLiBNLjwv
YXV0aG9yPjxhdXRob3I+Q2h1bmcsIFIuIFQuPC9hdXRob3I+PC9hdXRob3JzPjwvY29udHJpYnV0
b3JzPjxhdXRoLWFkZHJlc3M+R2FzdHJvaW50ZXN0aW5hbCBVbml0LCBEZXBhcnRtZW50IG9mIE1l
ZGljaW5lLCBIYXJ2YXJkIE1lZGljYWwgU2Nob29sLCBNYXNzYWNodXNldHRzIEdlbmVyYWwgSG9z
cGl0YWwsIEJvc3RvbiwgTUEsIFVTQS48L2F1dGgtYWRkcmVzcz48dGl0bGVzPjx0aXRsZT5BdG9y
dmFzdGF0aW4gZG9lcyBub3QgZXhoaWJpdCBhbnRpdmlyYWwgYWN0aXZpdHkgYWdhaW5zdCBIQ1Yg
YXQgY29udmVudGlvbmFsIGRvc2VzOiBhIHBpbG90IGNsaW5pY2FsIHRyaWFsPC90aXRsZT48c2Vj
b25kYXJ5LXRpdGxlPkhlcGF0b2xvZ3k8L3NlY29uZGFyeS10aXRsZT48L3RpdGxlcz48cGVyaW9k
aWNhbD48ZnVsbC10aXRsZT5IZXBhdG9sb2d5PC9mdWxsLXRpdGxlPjwvcGVyaW9kaWNhbD48cGFn
ZXM+ODk1LTg8L3BhZ2VzPjx2b2x1bWU+NDU8L3ZvbHVtZT48bnVtYmVyPjQ8L251bWJlcj48ZWRp
dGlvbj4yMDA3LzAzLzMwPC9lZGl0aW9uPjxrZXl3b3Jkcz48a2V5d29yZD5BZHVsdDwva2V5d29y
ZD48a2V5d29yZD5BZ2VkPC9rZXl3b3JkPjxrZXl3b3JkPkZlbWFsZTwva2V5d29yZD48a2V5d29y
ZD5IZXBhY2l2aXJ1cy8qZHJ1ZyBlZmZlY3RzPC9rZXl3b3JkPjxrZXl3b3JkPkhlcGF0aXRpcyBD
LCBDaHJvbmljLypkcnVnIHRoZXJhcHk8L2tleXdvcmQ+PGtleXdvcmQ+SGVwdGFub2ljIEFjaWRz
L3BoYXJtYWNvbG9neS8qdGhlcmFwZXV0aWMgdXNlPC9rZXl3b3JkPjxrZXl3b3JkPkh1bWFuczwv
a2V5d29yZD48a2V5d29yZD5IeWRyb3h5bWV0aHlsZ2x1dGFyeWwtQ29BIFJlZHVjdGFzZSBJbmhp
Yml0b3JzL3BoYXJtYWNvbG9neS8qdGhlcmFwZXV0aWMgdXNlPC9rZXl3b3JkPjxrZXl3b3JkPk1h
bGU8L2tleXdvcmQ+PGtleXdvcmQ+TWlkZGxlIEFnZWQ8L2tleXdvcmQ+PGtleXdvcmQ+UGlsb3Qg
UHJvamVjdHM8L2tleXdvcmQ+PGtleXdvcmQ+UHlycm9sZXMvcGhhcm1hY29sb2d5Lyp0aGVyYXBl
dXRpYyB1c2U8L2tleXdvcmQ+PGtleXdvcmQ+VmlydXMgUmVwbGljYXRpb24vKmRydWcgZWZmZWN0
czwva2V5d29yZD48L2tleXdvcmRzPjxkYXRlcz48eWVhcj4yMDA3PC95ZWFyPjxwdWItZGF0ZXM+
PGRhdGU+QXByPC9kYXRlPjwvcHViLWRhdGVzPjwvZGF0ZXM+PGlzYm4+MDI3MC05MTM5IChQcmlu
dCkmI3hEOzAyNzAtOTEzOSAoTGlua2luZyk8L2lzYm4+PGFjY2Vzc2lvbi1udW0+MTczOTM1MTg8
L2FjY2Vzc2lvbi1udW0+PHdvcmstdHlwZT5DbGluaWNhbCBUcmlhbCYjeEQ7UmVzZWFyY2ggU3Vw
cG9ydCwgTm9uLVUuUy4gR292JmFwb3M7dDwvd29yay10eXBlPjx1cmxzPjxyZWxhdGVkLXVybHM+
PHVybD5odHRwOi8vd3d3Lm5jYmkubmxtLm5paC5nb3YvcHVibWVkLzE3MzkzNTE4PC91cmw+PC9y
ZWxhdGVkLXVybHM+PC91cmxzPjxlbGVjdHJvbmljLXJlc291cmNlLW51bT4xMC4xMDAyL2hlcC4y
MTU1NDwvZWxlY3Ryb25pYy1yZXNvdXJjZS1udW0+PGxhbmd1YWdlPmVuZzwvbGFuZ3VhZ2U+PC9y
ZWNvcmQ+PC9DaXRlPjxDaXRlPjxBdXRob3I+QmFkZXI8L0F1dGhvcj48WWVhcj4yMDA4PC9ZZWFy
PjxSZWNOdW0+MTI0NTwvUmVjTnVtPjxyZWNvcmQ+PHJlYy1udW1iZXI+MTI0NTwvcmVjLW51bWJl
cj48Zm9yZWlnbi1rZXlzPjxrZXkgYXBwPSJFTiIgZGItaWQ9InYweHd2ZWRyMnRlZGFxZTl6MjV4
YXY5NGRkZWZhdHhhdnAwNSIgdGltZXN0YW1wPSIxMzg5OTUzMTk0Ij4xMjQ1PC9rZXk+PC9mb3Jl
aWduLWtleXM+PHJlZi10eXBlIG5hbWU9IkpvdXJuYWwgQXJ0aWNsZSI+MTc8L3JlZi10eXBlPjxj
b250cmlidXRvcnM+PGF1dGhvcnM+PGF1dGhvcj5CYWRlciwgVC48L2F1dGhvcj48YXV0aG9yPkZh
emlsaSwgSi48L2F1dGhvcj48YXV0aG9yPk1hZGhvdW4sIE0uPC9hdXRob3I+PGF1dGhvcj5Bc3Rv
biwgQy48L2F1dGhvcj48YXV0aG9yPkh1Z2hlcywgRC48L2F1dGhvcj48YXV0aG9yPlJpenZpLCBT
LjwvYXV0aG9yPjxhdXRob3I+U2VyZXMsIEsuPC9hdXRob3I+PGF1dGhvcj5IYXNhbiwgTS48L2F1
dGhvcj48L2F1dGhvcnM+PC9jb250cmlidXRvcnM+PGF1dGgtYWRkcmVzcz5WZXRlcmFuJmFwb3M7
cyBBZG1pbmlzdHJhdGlvbiBNZWRpY2FsIENlbnRlciwgT2tsYWhvbWEgQ2l0eSwgT0sgNzMxMDQs
IFVTQS48L2F1dGgtYWRkcmVzcz48dGl0bGVzPjx0aXRsZT5GbHV2YXN0YXRpbiBpbmhpYml0cyBo
ZXBhdGl0aXMgQyByZXBsaWNhdGlvbiBpbiBodW1hbn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zODMtOTwvcGFnZXM+PHZvbHVtZT4xMDM8
L3ZvbHVtZT48bnVtYmVyPjY8L251bWJlcj48ZWRpdGlvbj4yMDA4LzA0LzE2PC9lZGl0aW9uPjxr
ZXl3b3Jkcz48a2V5d29yZD5BZG1pbmlzdHJhdGlvbiwgT3JhbDwva2V5d29yZD48a2V5d29yZD5B
ZHVsdDwva2V5d29yZD48a2V5d29yZD5Eb3NlLVJlc3BvbnNlIFJlbGF0aW9uc2hpcCwgRHJ1Zzwv
a2V5d29yZD48a2V5d29yZD5EcnVnIEFkbWluaXN0cmF0aW9uIFNjaGVkdWxlPC9rZXl3b3JkPjxr
ZXl3b3JkPkZhdHR5IEFjaWRzLCBNb25vdW5zYXR1cmF0ZWQvKmFkbWluaXN0cmF0aW9uICZhbXA7
IGRvc2FnZS9hZHZlcnNlIGVmZmVjdHM8L2tleXdvcmQ+PGtleXdvcmQ+RmVtYWxlPC9rZXl3b3Jk
PjxrZXl3b3JkPkhlcGF0aXRpcyBDLCBDaHJvbmljLypkcnVnIHRoZXJhcHk8L2tleXdvcmQ+PGtl
eXdvcmQ+SHVtYW5zPC9rZXl3b3JkPjxrZXl3b3JkPkh5ZHJveHltZXRoeWxnbHV0YXJ5bC1Db0Eg
UmVkdWN0YXNlIEluaGliaXRvcnMvKmFkbWluaXN0cmF0aW9uICZhbXA7IGRvc2FnZS9hZHZlcnNl
PC9rZXl3b3JkPjxrZXl3b3JkPmVmZmVjdHM8L2tleXdvcmQ+PGtleXdvcmQ+SW5kb2xlcy8qYWRt
aW5pc3RyYXRpb24gJmFtcDsgZG9zYWdlL2FkdmVyc2UgZWZmZWN0czwva2V5d29yZD48a2V5d29y
ZD5MaXZlciBGdW5jdGlvbiBUZXN0czwva2V5d29yZD48a2V5d29yZD5NYWxlPC9rZXl3b3JkPjxr
ZXl3b3JkPk1pZGRsZSBBZ2VkPC9rZXl3b3JkPjxrZXl3b3JkPlByb3NwZWN0aXZlIFN0dWRpZXM8
L2tleXdvcmQ+PGtleXdvcmQ+VHJlYXRtZW50IE91dGNvbWU8L2tleXdvcmQ+PGtleXdvcmQ+Vmly
YWwgTG9hZDwva2V5d29yZD48L2tleXdvcmRzPjxkYXRlcz48eWVhcj4yMDA4PC95ZWFyPjxwdWIt
ZGF0ZXM+PGRhdGU+SnVuPC9kYXRlPjwvcHViLWRhdGVzPjwvZGF0ZXM+PGlzYm4+MTU3Mi0wMjQx
IChFbGVjdHJvbmljKSYjeEQ7MDAwMi05MjcwIChMaW5raW5nKTwvaXNibj48YWNjZXNzaW9uLW51
bT4xODQxMDQ3MTwvYWNjZXNzaW9uLW51bT48d29yay10eXBlPkNvbnRyb2xsZWQgQ2xpbmljYWwg
VHJpYWwmI3hEO1Jlc2VhcmNoIFN1cHBvcnQsIE5vbi1VLlMuIEdvdiZhcG9zO3QmI3hEO1Jlc2Vh
cmNoIFN1cHBvcnQsIFUuUy4gR292JmFwb3M7dCwgTm9uLVAuSC5TLjwvd29yay10eXBlPjx1cmxz
PjxyZWxhdGVkLXVybHM+PHVybD5odHRwOi8vd3d3Lm5jYmkubmxtLm5paC5nb3YvcHVibWVkLzE4
NDEwNDcxPC91cmw+PC9yZWxhdGVkLXVybHM+PC91cmxzPjxlbGVjdHJvbmljLXJlc291cmNlLW51
bT4xMC4xMTExL2ouMTU3Mi0wMjQxLjIwMDguMDE4NzYueDwvZWxlY3Ryb25pYy1yZXNvdXJjZS1u
dW0+PGxhbmd1YWdlPmVuZzwvbGFuZ3VhZ2U+PC9yZWNvcmQ+PC9DaXRlPjxDaXRlPjxBdXRob3I+
Rm9yZGU8L0F1dGhvcj48WWVhcj4yMDA5PC9ZZWFyPjxSZWNOdW0+MTIzOTwvUmVjTnVtPjxyZWNv
cmQ+PHJlYy1udW1iZXI+MTIzOTwvcmVjLW51bWJlcj48Zm9yZWlnbi1rZXlzPjxrZXkgYXBwPSJF
TiIgZGItaWQ9InYweHd2ZWRyMnRlZGFxZTl6MjV4YXY5NGRkZWZhdHhhdnAwNSIgdGltZXN0YW1w
PSIxMzg5ODg3OTUzIj4xMjM5PC9rZXk+PC9mb3JlaWduLWtleXM+PHJlZi10eXBlIG5hbWU9Ikpv
dXJuYWwgQXJ0aWNsZSI+MTc8L3JlZi10eXBlPjxjb250cmlidXRvcnM+PGF1dGhvcnM+PGF1dGhv
cj5Gb3JkZSwgSy4gQS48L2F1dGhvcj48YXV0aG9yPkxhdywgQy48L2F1dGhvcj48YXV0aG9yPk8m
YXBvcztGbHlubiwgUi48L2F1dGhvcj48YXV0aG9yPkthcGxhbiwgRC4gRS48L2F1dGhvcj48L2F1
dGhvcnM+PC9jb250cmlidXRvcnM+PGF1dGgtYWRkcmVzcz5SZXNlYXJjaCBTZWN0aW9uLCBQaGls
YWRlbHBoaWEgVmV0ZXJhbnMgQWRtaW5pc3RyYXRpb24gTWVkaWNhbCBDZW50ZXIsIFJlc2VhcmNo
IEE0MDJBLCAzOTAwIFdvb2RsYW5kIEF2ZW51ZSwgUGhpbGFkZWxwaGlhLCBQQSAxOTEwNCwgVW5p
dGVkIFN0YXRlcy48L2F1dGgtYWRkcmVzcz48dGl0bGVzPjx0aXRsZT5EbyBzdGF0aW5zIHJlZHVj
ZSBoZXBhdGl0aXMgQyBSTkEgdGl0ZXJzIGR1cmluZyByb3V0aW5lIGNsaW5pY2FsIHVzZT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wMjAtNzwvcGFnZXM+PHZvbHVtZT4xNTwvdm9sdW1lPjxudW1iZXI+NDA8L251bWJlcj48ZWRp
dGlvbj4yMDA5LzEwLzI4PC9lZGl0aW9uPjxrZXl3b3Jkcz48a2V5d29yZD5BZHVsdDwva2V5d29y
ZD48a2V5d29yZD5BZ2VkPC9rZXl3b3JkPjxrZXl3b3JkPkFnZWQsIDgwIGFuZCBvdmVyPC9rZXl3
b3JkPjxrZXl3b3JkPkZlbWFsZTwva2V5d29yZD48a2V5d29yZD5IZXBhY2l2aXJ1cy8qZ2VuZXRp
Y3M8L2tleXdvcmQ+PGtleXdvcmQ+SGVwYXRpdGlzIEMvKmdlbmV0aWNzLyp2aXJvbG9neTwva2V5
d29yZD48a2V5d29yZD5IdW1hbnM8L2tleXdvcmQ+PGtleXdvcmQ+SHlkcm94eW1ldGh5bGdsdXRh
cnlsLUNvQSBSZWR1Y3Rhc2UgSW5oaWJpdG9ycy8qcGhhcm1hY29sb2d5PC9rZXl3b3JkPjxrZXl3
b3JkPk1hbGU8L2tleXdvcmQ+PGtleXdvcmQ+TWlkZGxlIEFnZWQ8L2tleXdvcmQ+PGtleXdvcmQ+
UG9seW1lcmFzZSBDaGFpbiBSZWFjdGlvbjwva2V5d29yZD48a2V5d29yZD5STkEsIFZpcmFsLypk
cnVnIGVmZmVjdHM8L2tleXdvcmQ+PGtleXdvcmQ+UmV0cm9zcGVjdGl2ZSBTdHVkaWVzPC9rZXl3
b3JkPjxrZXl3b3JkPlRyZWF0bWVudCBPdXRjb21lPC9rZXl3b3JkPjxrZXl3b3JkPlRyaWdseWNl
cmlkZXMvbWV0YWJvbGlzbTwva2V5d29yZD48a2V5d29yZD5WaXJlbWlhL3Zpcm9sb2d5PC9rZXl3
b3JkPjwva2V5d29yZHM+PGRhdGVzPjx5ZWFyPjIwMDk8L3llYXI+PHB1Yi1kYXRlcz48ZGF0ZT5P
Y3QgMjg8L2RhdGU+PC9wdWItZGF0ZXM+PC9kYXRlcz48aXNibj4xMDA3LTkzMjcgKFByaW50KSYj
eEQ7MTAwNy05MzI3IChMaW5raW5nKTwvaXNibj48YWNjZXNzaW9uLW51bT4xOTg1OTk5NDwvYWNj
ZXNzaW9uLW51bT48d29yay10eXBlPlJlc2VhcmNoIFN1cHBvcnQsIE5vbi1VLlMuIEdvdiZhcG9z
O3QmI3hEO1Jlc2VhcmNoIFN1cHBvcnQsIFUuUy4gR292JmFwb3M7dCwgTm9uLVAuSC5TLjwvd29y
ay10eXBlPjx1cmxzPjxyZWxhdGVkLXVybHM+PHVybD5odHRwOi8vd3d3Lm5jYmkubmxtLm5paC5n
b3YvcHVibWVkLzE5ODU5OTk0PC91cmw+PC9yZWxhdGVkLXVybHM+PC91cmxzPjxjdXN0b20yPjI3
Njg4ODA8L2N1c3RvbTI+PGxhbmd1YWdlPmVuZzwvbGFuZ3VhZ2U+PC9yZWNvcmQ+PC9DaXRlPjwv
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aWxhenpvPC9BdXRob3I+PFllYXI+MjAwOTwvWWVhcj48
UmVjTnVtPjEyNTU8L1JlY051bT48RGlzcGxheVRleHQ+PHN0eWxlIGZhY2U9InN1cGVyc2NyaXB0
Ij5bNDUtNDhdPC9zdHlsZT48L0Rpc3BsYXlUZXh0PjxyZWNvcmQ+PHJlYy1udW1iZXI+MTI1NTwv
cmVjLW51bWJlcj48Zm9yZWlnbi1rZXlzPjxrZXkgYXBwPSJFTiIgZGItaWQ9InYweHd2ZWRyMnRl
ZGFxZTl6MjV4YXY5NGRkZWZhdHhhdnAwNSIgdGltZXN0YW1wPSIxMzg5OTU4OTQwIj4xMjU1PC9r
ZXk+PC9mb3JlaWduLWtleXM+PHJlZi10eXBlIG5hbWU9IkpvdXJuYWwgQXJ0aWNsZSI+MTc8L3Jl
Zi10eXBlPjxjb250cmlidXRvcnM+PGF1dGhvcnM+PGF1dGhvcj5NaWxhenpvLCBMLjwvYXV0aG9y
PjxhdXRob3I+TWVyb25pLCBMLjwvYXV0aG9yPjxhdXRob3I+R2FsYXp6aSwgTS48L2F1dGhvcj48
YXV0aG9yPkNlc2FyaSwgTS48L2F1dGhvcj48YXV0aG9yPkNhcmFtbWEsIEkuPC9hdXRob3I+PGF1
dGhvcj5NYXJjaGV0dGksIEcuPC9hdXRob3I+PGF1dGhvcj5HYWxsaSwgTS48L2F1dGhvcj48YXV0
aG9yPkFudGlub3JpLCBTLjwvYXV0aG9yPjwvYXV0aG9ycz48L2NvbnRyaWJ1dG9ycz48YXV0aC1h
ZGRyZXNzPlNlY3Rpb24gb2YgSW5mZWN0aW91cyBEaXNlYXNlcyBhbmQgSW1tdW5vcGF0aG9sb2d5
LCBEZXBhcnRtZW50IG9mIENsaW5pY2FsIFNjaWVuY2VzIEwgU2FjY28sIFVuaXZlcnNpdHkgb2Yg
TWlsYW4sIE1pbGFuLCBJdGFseS4gbGF1cmEubWlsYXp6b0B1bmltaS5pdDwvYXV0aC1hZGRyZXNz
Pjx0aXRsZXM+PHRpdGxlPkRvZXMgZmx1dmFzdGF0aW4gZmF2b3VyIEhDViByZXBsaWNhdGlvbiBp
biB2aXZvPyBBIHBpbG90IHN0dWR5IG9uIEhJVi1IQ1YgY29pbmZlY3RlZCBwYXRpZW50czwvdGl0
bGU+PHNlY29uZGFyeS10aXRsZT5KIFZpcmFsIEhlcGF0PC9zZWNvbmRhcnktdGl0bGU+PGFsdC10
aXRsZT5Kb3VybmFsIG9mIHZpcmFsIGhlcGF0aXRpczwvYWx0LXRpdGxlPjwvdGl0bGVzPjxwZXJp
b2RpY2FsPjxmdWxsLXRpdGxlPkogVmlyYWwgSGVwYXQ8L2Z1bGwtdGl0bGU+PC9wZXJpb2RpY2Fs
PjxhbHQtcGVyaW9kaWNhbD48ZnVsbC10aXRsZT5Kb3VybmFsIG9mIFZpcmFsIEhlcGF0aXRpczwv
ZnVsbC10aXRsZT48YWJici0xPkogVmlyYWwgSGVwYXRpdGlzPC9hYmJyLTE+PC9hbHQtcGVyaW9k
aWNhbD48cGFnZXM+NDc5LTg0PC9wYWdlcz48dm9sdW1lPjE2PC92b2x1bWU+PG51bWJlcj43PC9u
dW1iZXI+PGVkaXRpb24+MjAwOS8wMi8xNDwvZWRpdGlvbj48a2V5d29yZHM+PGtleXdvcmQ+QWR1
bHQ8L2tleXdvcmQ+PGtleXdvcmQ+QW50aWdlbnMsIENEMzYvYW5hbHlzaXM8L2tleXdvcmQ+PGtl
eXdvcmQ+QW50aXZpcmFsIEFnZW50cy8qdGhlcmFwZXV0aWMgdXNlPC9rZXl3b3JkPjxrZXl3b3Jk
PkNlbGxzLCBDdWx0dXJlZDwva2V5d29yZD48a2V5d29yZD5DaG9sZXN0ZXJvbC9ibG9vZDwva2V5
d29yZD48a2V5d29yZD5DaG9sZXN0ZXJvbCwgTERML2Jsb29kPC9rZXl3b3JkPjxrZXl3b3JkPkVu
enltZS1MaW5rZWQgSW1tdW5vc29yYmVudCBBc3NheS9tZXRob2RzPC9rZXl3b3JkPjxrZXl3b3Jk
PkZhdHR5IEFjaWRzLCBNb25vdW5zYXR1cmF0ZWQvKnRoZXJhcGV1dGljIHVzZTwva2V5d29yZD48
a2V5d29yZD5GZW1hbGU8L2tleXdvcmQ+PGtleXdvcmQ+SElWIEluZmVjdGlvbnMvKmNvbXBsaWNh
dGlvbnMvKmRydWcgdGhlcmFweTwva2V5d29yZD48a2V5d29yZD5IZXBhY2l2aXJ1cy9kcnVnIGVm
ZmVjdHMvKmdyb3d0aCAmYW1wOyBkZXZlbG9wbWVudDwva2V5d29yZD48a2V5d29yZD5IZXBhdGl0
aXMgQywgQ2hyb25pYy8qY29tcGxpY2F0aW9uczwva2V5d29yZD48a2V5d29yZD5IdW1hbnM8L2tl
eXdvcmQ+PGtleXdvcmQ+SW5kb2xlcy8qdGhlcmFwZXV0aWMgdXNlPC9rZXl3b3JkPjxrZXl3b3Jk
PkludGVyZmVyb24tZ2FtbWEvYmxvb2Q8L2tleXdvcmQ+PGtleXdvcmQ+SW50ZXJsZXVraW4tMTAv
Ymxvb2Q8L2tleXdvcmQ+PGtleXdvcmQ+SW50ZXJsZXVraW4tNy9ibG9vZDwva2V5d29yZD48a2V5
d29yZD5NYWxlPC9rZXl3b3JkPjxrZXl3b3JkPk1pZGRsZSBBZ2VkPC9rZXl3b3JkPjxrZXl3b3Jk
PlBpbG90IFByb2plY3RzPC9rZXl3b3JkPjxrZXl3b3JkPlJOQSwgVmlyYWwvYmxvb2Q8L2tleXdv
cmQ+PGtleXdvcmQ+VC1MeW1waG9jeXRlcy9pbW11bm9sb2d5PC9rZXl3b3JkPjxrZXl3b3JkPlRy
ZWF0bWVudCBPdXRjb21lPC9rZXl3b3JkPjxrZXl3b3JkPlZpcnVzIFJlcGxpY2F0aW9uLypkcnVn
IGVmZmVjdHM8L2tleXdvcmQ+PC9rZXl3b3Jkcz48ZGF0ZXM+PHllYXI+MjAwOTwveWVhcj48cHVi
LWRhdGVzPjxkYXRlPkp1bDwvZGF0ZT48L3B1Yi1kYXRlcz48L2RhdGVzPjxpc2JuPjEzNjUtMjg5
MyAoRWxlY3Ryb25pYykmI3hEOzEzNTItMDUwNCAoTGlua2luZyk8L2lzYm4+PGFjY2Vzc2lvbi1u
dW0+MTkyMTU1Nzc8L2FjY2Vzc2lvbi1udW0+PHdvcmstdHlwZT5SYW5kb21pemVkIENvbnRyb2xs
ZWQgVHJpYWw8L3dvcmstdHlwZT48dXJscz48cmVsYXRlZC11cmxzPjx1cmw+aHR0cDovL3d3dy5u
Y2JpLm5sbS5uaWguZ292L3B1Ym1lZC8xOTIxNTU3NzwvdXJsPjwvcmVsYXRlZC11cmxzPjwvdXJs
cz48ZWxlY3Ryb25pYy1yZXNvdXJjZS1udW0+MTAuMTExMS9qLjEzNjUtMjg5My4yMDA5LjAxMTA0
Lng8L2VsZWN0cm9uaWMtcmVzb3VyY2UtbnVtPjxsYW5ndWFnZT5lbmc8L2xhbmd1YWdlPjwvcmVj
b3JkPjwvQ2l0ZT48Q2l0ZT48QXV0aG9yPk8mYXBvcztMZWFyeTwvQXV0aG9yPjxZZWFyPjIwMDc8
L1llYXI+PFJlY051bT4xMjQ4PC9SZWNOdW0+PHJlY29yZD48cmVjLW51bWJlcj4xMjQ4PC9yZWMt
bnVtYmVyPjxmb3JlaWduLWtleXM+PGtleSBhcHA9IkVOIiBkYi1pZD0idjB4d3ZlZHIydGVkYXFl
OXoyNXhhdjk0ZGRlZmF0eGF2cDA1IiB0aW1lc3RhbXA9IjEzODk5NTMyMzgiPjEyNDg8L2tleT48
L2ZvcmVpZ24ta2V5cz48cmVmLXR5cGUgbmFtZT0iSm91cm5hbCBBcnRpY2xlIj4xNzwvcmVmLXR5
cGU+PGNvbnRyaWJ1dG9ycz48YXV0aG9ycz48YXV0aG9yPk8mYXBvcztMZWFyeSwgSi4gRy48L2F1
dGhvcj48YXV0aG9yPkNoYW4sIEouIEwuPC9hdXRob3I+PGF1dGhvcj5NY01haG9uLCBDLiBNLjwv
YXV0aG9yPjxhdXRob3I+Q2h1bmcsIFIuIFQuPC9hdXRob3I+PC9hdXRob3JzPjwvY29udHJpYnV0
b3JzPjxhdXRoLWFkZHJlc3M+R2FzdHJvaW50ZXN0aW5hbCBVbml0LCBEZXBhcnRtZW50IG9mIE1l
ZGljaW5lLCBIYXJ2YXJkIE1lZGljYWwgU2Nob29sLCBNYXNzYWNodXNldHRzIEdlbmVyYWwgSG9z
cGl0YWwsIEJvc3RvbiwgTUEsIFVTQS48L2F1dGgtYWRkcmVzcz48dGl0bGVzPjx0aXRsZT5BdG9y
dmFzdGF0aW4gZG9lcyBub3QgZXhoaWJpdCBhbnRpdmlyYWwgYWN0aXZpdHkgYWdhaW5zdCBIQ1Yg
YXQgY29udmVudGlvbmFsIGRvc2VzOiBhIHBpbG90IGNsaW5pY2FsIHRyaWFsPC90aXRsZT48c2Vj
b25kYXJ5LXRpdGxlPkhlcGF0b2xvZ3k8L3NlY29uZGFyeS10aXRsZT48L3RpdGxlcz48cGVyaW9k
aWNhbD48ZnVsbC10aXRsZT5IZXBhdG9sb2d5PC9mdWxsLXRpdGxlPjwvcGVyaW9kaWNhbD48cGFn
ZXM+ODk1LTg8L3BhZ2VzPjx2b2x1bWU+NDU8L3ZvbHVtZT48bnVtYmVyPjQ8L251bWJlcj48ZWRp
dGlvbj4yMDA3LzAzLzMwPC9lZGl0aW9uPjxrZXl3b3Jkcz48a2V5d29yZD5BZHVsdDwva2V5d29y
ZD48a2V5d29yZD5BZ2VkPC9rZXl3b3JkPjxrZXl3b3JkPkZlbWFsZTwva2V5d29yZD48a2V5d29y
ZD5IZXBhY2l2aXJ1cy8qZHJ1ZyBlZmZlY3RzPC9rZXl3b3JkPjxrZXl3b3JkPkhlcGF0aXRpcyBD
LCBDaHJvbmljLypkcnVnIHRoZXJhcHk8L2tleXdvcmQ+PGtleXdvcmQ+SGVwdGFub2ljIEFjaWRz
L3BoYXJtYWNvbG9neS8qdGhlcmFwZXV0aWMgdXNlPC9rZXl3b3JkPjxrZXl3b3JkPkh1bWFuczwv
a2V5d29yZD48a2V5d29yZD5IeWRyb3h5bWV0aHlsZ2x1dGFyeWwtQ29BIFJlZHVjdGFzZSBJbmhp
Yml0b3JzL3BoYXJtYWNvbG9neS8qdGhlcmFwZXV0aWMgdXNlPC9rZXl3b3JkPjxrZXl3b3JkPk1h
bGU8L2tleXdvcmQ+PGtleXdvcmQ+TWlkZGxlIEFnZWQ8L2tleXdvcmQ+PGtleXdvcmQ+UGlsb3Qg
UHJvamVjdHM8L2tleXdvcmQ+PGtleXdvcmQ+UHlycm9sZXMvcGhhcm1hY29sb2d5Lyp0aGVyYXBl
dXRpYyB1c2U8L2tleXdvcmQ+PGtleXdvcmQ+VmlydXMgUmVwbGljYXRpb24vKmRydWcgZWZmZWN0
czwva2V5d29yZD48L2tleXdvcmRzPjxkYXRlcz48eWVhcj4yMDA3PC95ZWFyPjxwdWItZGF0ZXM+
PGRhdGU+QXByPC9kYXRlPjwvcHViLWRhdGVzPjwvZGF0ZXM+PGlzYm4+MDI3MC05MTM5IChQcmlu
dCkmI3hEOzAyNzAtOTEzOSAoTGlua2luZyk8L2lzYm4+PGFjY2Vzc2lvbi1udW0+MTczOTM1MTg8
L2FjY2Vzc2lvbi1udW0+PHdvcmstdHlwZT5DbGluaWNhbCBUcmlhbCYjeEQ7UmVzZWFyY2ggU3Vw
cG9ydCwgTm9uLVUuUy4gR292JmFwb3M7dDwvd29yay10eXBlPjx1cmxzPjxyZWxhdGVkLXVybHM+
PHVybD5odHRwOi8vd3d3Lm5jYmkubmxtLm5paC5nb3YvcHVibWVkLzE3MzkzNTE4PC91cmw+PC9y
ZWxhdGVkLXVybHM+PC91cmxzPjxlbGVjdHJvbmljLXJlc291cmNlLW51bT4xMC4xMDAyL2hlcC4y
MTU1NDwvZWxlY3Ryb25pYy1yZXNvdXJjZS1udW0+PGxhbmd1YWdlPmVuZzwvbGFuZ3VhZ2U+PC9y
ZWNvcmQ+PC9DaXRlPjxDaXRlPjxBdXRob3I+QmFkZXI8L0F1dGhvcj48WWVhcj4yMDA4PC9ZZWFy
PjxSZWNOdW0+MTI0NTwvUmVjTnVtPjxyZWNvcmQ+PHJlYy1udW1iZXI+MTI0NTwvcmVjLW51bWJl
cj48Zm9yZWlnbi1rZXlzPjxrZXkgYXBwPSJFTiIgZGItaWQ9InYweHd2ZWRyMnRlZGFxZTl6MjV4
YXY5NGRkZWZhdHhhdnAwNSIgdGltZXN0YW1wPSIxMzg5OTUzMTk0Ij4xMjQ1PC9rZXk+PC9mb3Jl
aWduLWtleXM+PHJlZi10eXBlIG5hbWU9IkpvdXJuYWwgQXJ0aWNsZSI+MTc8L3JlZi10eXBlPjxj
b250cmlidXRvcnM+PGF1dGhvcnM+PGF1dGhvcj5CYWRlciwgVC48L2F1dGhvcj48YXV0aG9yPkZh
emlsaSwgSi48L2F1dGhvcj48YXV0aG9yPk1hZGhvdW4sIE0uPC9hdXRob3I+PGF1dGhvcj5Bc3Rv
biwgQy48L2F1dGhvcj48YXV0aG9yPkh1Z2hlcywgRC48L2F1dGhvcj48YXV0aG9yPlJpenZpLCBT
LjwvYXV0aG9yPjxhdXRob3I+U2VyZXMsIEsuPC9hdXRob3I+PGF1dGhvcj5IYXNhbiwgTS48L2F1
dGhvcj48L2F1dGhvcnM+PC9jb250cmlidXRvcnM+PGF1dGgtYWRkcmVzcz5WZXRlcmFuJmFwb3M7
cyBBZG1pbmlzdHJhdGlvbiBNZWRpY2FsIENlbnRlciwgT2tsYWhvbWEgQ2l0eSwgT0sgNzMxMDQs
IFVTQS48L2F1dGgtYWRkcmVzcz48dGl0bGVzPjx0aXRsZT5GbHV2YXN0YXRpbiBpbmhpYml0cyBo
ZXBhdGl0aXMgQyByZXBsaWNhdGlvbiBpbiBodW1hbnM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zODMtOTwvcGFnZXM+PHZvbHVtZT4xMDM8
L3ZvbHVtZT48bnVtYmVyPjY8L251bWJlcj48ZWRpdGlvbj4yMDA4LzA0LzE2PC9lZGl0aW9uPjxr
ZXl3b3Jkcz48a2V5d29yZD5BZG1pbmlzdHJhdGlvbiwgT3JhbDwva2V5d29yZD48a2V5d29yZD5B
ZHVsdDwva2V5d29yZD48a2V5d29yZD5Eb3NlLVJlc3BvbnNlIFJlbGF0aW9uc2hpcCwgRHJ1Zzwv
a2V5d29yZD48a2V5d29yZD5EcnVnIEFkbWluaXN0cmF0aW9uIFNjaGVkdWxlPC9rZXl3b3JkPjxr
ZXl3b3JkPkZhdHR5IEFjaWRzLCBNb25vdW5zYXR1cmF0ZWQvKmFkbWluaXN0cmF0aW9uICZhbXA7
IGRvc2FnZS9hZHZlcnNlIGVmZmVjdHM8L2tleXdvcmQ+PGtleXdvcmQ+RmVtYWxlPC9rZXl3b3Jk
PjxrZXl3b3JkPkhlcGF0aXRpcyBDLCBDaHJvbmljLypkcnVnIHRoZXJhcHk8L2tleXdvcmQ+PGtl
eXdvcmQ+SHVtYW5zPC9rZXl3b3JkPjxrZXl3b3JkPkh5ZHJveHltZXRoeWxnbHV0YXJ5bC1Db0Eg
UmVkdWN0YXNlIEluaGliaXRvcnMvKmFkbWluaXN0cmF0aW9uICZhbXA7IGRvc2FnZS9hZHZlcnNl
PC9rZXl3b3JkPjxrZXl3b3JkPmVmZmVjdHM8L2tleXdvcmQ+PGtleXdvcmQ+SW5kb2xlcy8qYWRt
aW5pc3RyYXRpb24gJmFtcDsgZG9zYWdlL2FkdmVyc2UgZWZmZWN0czwva2V5d29yZD48a2V5d29y
ZD5MaXZlciBGdW5jdGlvbiBUZXN0czwva2V5d29yZD48a2V5d29yZD5NYWxlPC9rZXl3b3JkPjxr
ZXl3b3JkPk1pZGRsZSBBZ2VkPC9rZXl3b3JkPjxrZXl3b3JkPlByb3NwZWN0aXZlIFN0dWRpZXM8
L2tleXdvcmQ+PGtleXdvcmQ+VHJlYXRtZW50IE91dGNvbWU8L2tleXdvcmQ+PGtleXdvcmQ+Vmly
YWwgTG9hZDwva2V5d29yZD48L2tleXdvcmRzPjxkYXRlcz48eWVhcj4yMDA4PC95ZWFyPjxwdWIt
ZGF0ZXM+PGRhdGU+SnVuPC9kYXRlPjwvcHViLWRhdGVzPjwvZGF0ZXM+PGlzYm4+MTU3Mi0wMjQx
IChFbGVjdHJvbmljKSYjeEQ7MDAwMi05MjcwIChMaW5raW5nKTwvaXNibj48YWNjZXNzaW9uLW51
bT4xODQxMDQ3MTwvYWNjZXNzaW9uLW51bT48d29yay10eXBlPkNvbnRyb2xsZWQgQ2xpbmljYWwg
VHJpYWwmI3hEO1Jlc2VhcmNoIFN1cHBvcnQsIE5vbi1VLlMuIEdvdiZhcG9zO3QmI3hEO1Jlc2Vh
cmNoIFN1cHBvcnQsIFUuUy4gR292JmFwb3M7dCwgTm9uLVAuSC5TLjwvd29yay10eXBlPjx1cmxz
PjxyZWxhdGVkLXVybHM+PHVybD5odHRwOi8vd3d3Lm5jYmkubmxtLm5paC5nb3YvcHVibWVkLzE4
NDEwNDcxPC91cmw+PC9yZWxhdGVkLXVybHM+PC91cmxzPjxlbGVjdHJvbmljLXJlc291cmNlLW51
bT4xMC4xMTExL2ouMTU3Mi0wMjQxLjIwMDguMDE4NzYueDwvZWxlY3Ryb25pYy1yZXNvdXJjZS1u
dW0+PGxhbmd1YWdlPmVuZzwvbGFuZ3VhZ2U+PC9yZWNvcmQ+PC9DaXRlPjxDaXRlPjxBdXRob3I+
Rm9yZGU8L0F1dGhvcj48WWVhcj4yMDA5PC9ZZWFyPjxSZWNOdW0+MTIzOTwvUmVjTnVtPjxyZWNv
cmQ+PHJlYy1udW1iZXI+MTIzOTwvcmVjLW51bWJlcj48Zm9yZWlnbi1rZXlzPjxrZXkgYXBwPSJF
TiIgZGItaWQ9InYweHd2ZWRyMnRlZGFxZTl6MjV4YXY5NGRkZWZhdHhhdnAwNSIgdGltZXN0YW1w
PSIxMzg5ODg3OTUzIj4xMjM5PC9rZXk+PC9mb3JlaWduLWtleXM+PHJlZi10eXBlIG5hbWU9Ikpv
dXJuYWwgQXJ0aWNsZSI+MTc8L3JlZi10eXBlPjxjb250cmlidXRvcnM+PGF1dGhvcnM+PGF1dGhv
cj5Gb3JkZSwgSy4gQS48L2F1dGhvcj48YXV0aG9yPkxhdywgQy48L2F1dGhvcj48YXV0aG9yPk8m
YXBvcztGbHlubiwgUi48L2F1dGhvcj48YXV0aG9yPkthcGxhbiwgRC4gRS48L2F1dGhvcj48L2F1
dGhvcnM+PC9jb250cmlidXRvcnM+PGF1dGgtYWRkcmVzcz5SZXNlYXJjaCBTZWN0aW9uLCBQaGls
YWRlbHBoaWEgVmV0ZXJhbnMgQWRtaW5pc3RyYXRpb24gTWVkaWNhbCBDZW50ZXIsIFJlc2VhcmNo
IEE0MDJBLCAzOTAwIFdvb2RsYW5kIEF2ZW51ZSwgUGhpbGFkZWxwaGlhLCBQQSAxOTEwNCwgVW5p
dGVkIFN0YXRlcy48L2F1dGgtYWRkcmVzcz48dGl0bGVzPjx0aXRsZT5EbyBzdGF0aW5zIHJlZHVj
ZSBoZXBhdGl0aXMgQyBSTkEgdGl0ZXJzIGR1cmluZyByb3V0aW5lIGNsaW5pY2FsIHVzZT8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UwMjAtNzwvcGFnZXM+PHZvbHVtZT4xNTwvdm9sdW1lPjxudW1iZXI+NDA8L251bWJlcj48ZWRp
dGlvbj4yMDA5LzEwLzI4PC9lZGl0aW9uPjxrZXl3b3Jkcz48a2V5d29yZD5BZHVsdDwva2V5d29y
ZD48a2V5d29yZD5BZ2VkPC9rZXl3b3JkPjxrZXl3b3JkPkFnZWQsIDgwIGFuZCBvdmVyPC9rZXl3
b3JkPjxrZXl3b3JkPkZlbWFsZTwva2V5d29yZD48a2V5d29yZD5IZXBhY2l2aXJ1cy8qZ2VuZXRp
Y3M8L2tleXdvcmQ+PGtleXdvcmQ+SGVwYXRpdGlzIEMvKmdlbmV0aWNzLyp2aXJvbG9neTwva2V5
d29yZD48a2V5d29yZD5IdW1hbnM8L2tleXdvcmQ+PGtleXdvcmQ+SHlkcm94eW1ldGh5bGdsdXRh
cnlsLUNvQSBSZWR1Y3Rhc2UgSW5oaWJpdG9ycy8qcGhhcm1hY29sb2d5PC9rZXl3b3JkPjxrZXl3
b3JkPk1hbGU8L2tleXdvcmQ+PGtleXdvcmQ+TWlkZGxlIEFnZWQ8L2tleXdvcmQ+PGtleXdvcmQ+
UG9seW1lcmFzZSBDaGFpbiBSZWFjdGlvbjwva2V5d29yZD48a2V5d29yZD5STkEsIFZpcmFsLypk
cnVnIGVmZmVjdHM8L2tleXdvcmQ+PGtleXdvcmQ+UmV0cm9zcGVjdGl2ZSBTdHVkaWVzPC9rZXl3
b3JkPjxrZXl3b3JkPlRyZWF0bWVudCBPdXRjb21lPC9rZXl3b3JkPjxrZXl3b3JkPlRyaWdseWNl
cmlkZXMvbWV0YWJvbGlzbTwva2V5d29yZD48a2V5d29yZD5WaXJlbWlhL3Zpcm9sb2d5PC9rZXl3
b3JkPjwva2V5d29yZHM+PGRhdGVzPjx5ZWFyPjIwMDk8L3llYXI+PHB1Yi1kYXRlcz48ZGF0ZT5P
Y3QgMjg8L2RhdGU+PC9wdWItZGF0ZXM+PC9kYXRlcz48aXNibj4xMDA3LTkzMjcgKFByaW50KSYj
eEQ7MTAwNy05MzI3IChMaW5raW5nKTwvaXNibj48YWNjZXNzaW9uLW51bT4xOTg1OTk5NDwvYWNj
ZXNzaW9uLW51bT48d29yay10eXBlPlJlc2VhcmNoIFN1cHBvcnQsIE5vbi1VLlMuIEdvdiZhcG9z
O3QmI3hEO1Jlc2VhcmNoIFN1cHBvcnQsIFUuUy4gR292JmFwb3M7dCwgTm9uLVAuSC5TLjwvd29y
ay10eXBlPjx1cmxzPjxyZWxhdGVkLXVybHM+PHVybD5odHRwOi8vd3d3Lm5jYmkubmxtLm5paC5n
b3YvcHVibWVkLzE5ODU5OTk0PC91cmw+PC9yZWxhdGVkLXVybHM+PC91cmxzPjxjdXN0b20yPjI3
Njg4ODA8L2N1c3RvbTI+PGxhbmd1YWdlPmVuZzwvbGFuZ3VhZ2U+PC9yZWNvcmQ+PC9DaXRlPjwv
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5" w:tooltip="Milazzo, 2009 #1255" w:history="1">
        <w:r w:rsidR="000F07FA" w:rsidRPr="00EF2A4D">
          <w:rPr>
            <w:rFonts w:ascii="Book Antiqua" w:hAnsi="Book Antiqua"/>
            <w:noProof/>
            <w:sz w:val="24"/>
            <w:szCs w:val="24"/>
            <w:vertAlign w:val="superscript"/>
          </w:rPr>
          <w:t>45-48</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E5CEB" w:rsidRPr="00EF2A4D">
        <w:rPr>
          <w:rFonts w:ascii="Book Antiqua" w:hAnsi="Book Antiqua"/>
          <w:sz w:val="24"/>
          <w:szCs w:val="24"/>
        </w:rPr>
        <w:t>, its combination with interferon-based therapy may i</w:t>
      </w:r>
      <w:r w:rsidR="00375B43">
        <w:rPr>
          <w:rFonts w:ascii="Book Antiqua" w:hAnsi="Book Antiqua"/>
          <w:sz w:val="24"/>
          <w:szCs w:val="24"/>
        </w:rPr>
        <w:t>mprove virologic response rates</w:t>
      </w:r>
      <w:r w:rsidR="003635EA" w:rsidRPr="00EF2A4D">
        <w:rPr>
          <w:rFonts w:ascii="Book Antiqua" w:hAnsi="Book Antiqua"/>
          <w:sz w:val="24"/>
          <w:szCs w:val="24"/>
        </w:rPr>
        <w:fldChar w:fldCharType="begin">
          <w:fldData xml:space="preserve">PEVuZE5vdGU+PENpdGU+PEF1dGhvcj5NaWxhenpvPC9BdXRob3I+PFllYXI+MjAxMDwvWWVhcj48
UmVjTnVtPjEyNDA8L1JlY051bT48RGlzcGxheVRleHQ+PHN0eWxlIGZhY2U9InN1cGVyc2NyaXB0
Ij5bNDktNTJdPC9zdHlsZT48L0Rpc3BsYXlUZXh0PjxyZWNvcmQ+PHJlYy1udW1iZXI+MTI0MDwv
cmVjLW51bWJlcj48Zm9yZWlnbi1rZXlzPjxrZXkgYXBwPSJFTiIgZGItaWQ9InYweHd2ZWRyMnRl
ZGFxZTl6MjV4YXY5NGRkZWZhdHhhdnAwNSIgdGltZXN0YW1wPSIxMzg5ODkxNTE0Ij4xMjQwPC9r
ZXk+PC9mb3JlaWduLWtleXM+PHJlZi10eXBlIG5hbWU9IkpvdXJuYWwgQXJ0aWNsZSI+MTc8L3Jl
Zi10eXBlPjxjb250cmlidXRvcnM+PGF1dGhvcnM+PGF1dGhvcj5NaWxhenpvLCBMLjwvYXV0aG9y
PjxhdXRob3I+Q2FyYW1tYSwgSS48L2F1dGhvcj48YXV0aG9yPk1henphbGksIEMuPC9hdXRob3I+
PGF1dGhvcj5DZXNhcmksIE0uPC9hdXRob3I+PGF1dGhvcj5PbGl2ZXR0aSwgTS48L2F1dGhvcj48
YXV0aG9yPkdhbGxpLCBNLjwvYXV0aG9yPjxhdXRob3I+QW50aW5vcmksIFMuPC9hdXRob3I+PC9h
dXRob3JzPjwvY29udHJpYnV0b3JzPjxhdXRoLWFkZHJlc3M+RGVwYXJ0bWVudCBvZiBDbGluaWNh
bCBTY2llbmNlcywgVW5pdmVyc2l0eSBvZiBNaWxhbiwgTC4gU2FjY28gSG9zcGl0YWwsIE1pbGFu
LCBJdGFseS4gbGF1cmEubWlsYXp6b0B1bmltaS5pdDwvYXV0aC1hZGRyZXNzPjx0aXRsZXM+PHRp
dGxlPkZsdXZhc3RhdGluIGFzIGFuIGFkanV2YW50IHRvIHBlZ3lsYXRlZCBpbnRlcmZlcm9uIGFu
ZCByaWJhdmlyaW4gaW4gSElWL2hlcGF0aXRpcyBDIHZpcnVzIGdlbm90eXBlIDEgY28taW5mZWN0
ZWQgcGF0aWVudHM6IGFuIG9wZW4tbGFiZWwgcmFuZG9taXplZCBjb250cm9sbGVkIHN0dWR5PC90
aXRsZT48c2Vjb25kYXJ5LXRpdGxlPkogQW50aW1pY3JvYiBDaGVtb3RoZXI8L3NlY29uZGFyeS10
aXRsZT48YWx0LXRpdGxlPlRoZSBKb3VybmFsIG9mIGFudGltaWNyb2JpYWwgY2hlbW90aGVyYXB5
PC9hbHQtdGl0bGU+PC90aXRsZXM+PHBlcmlvZGljYWw+PGZ1bGwtdGl0bGU+SiBBbnRpbWljcm9i
IENoZW1vdGhlcjwvZnVsbC10aXRsZT48YWJici0xPlRoZSBKb3VybmFsIG9mIGFudGltaWNyb2Jp
YWwgY2hlbW90aGVyYXB5PC9hYmJyLTE+PC9wZXJpb2RpY2FsPjxhbHQtcGVyaW9kaWNhbD48ZnVs
bC10aXRsZT5KIEFudGltaWNyb2IgQ2hlbW90aGVyPC9mdWxsLXRpdGxlPjxhYmJyLTE+VGhlIEpv
dXJuYWwgb2YgYW50aW1pY3JvYmlhbCBjaGVtb3RoZXJhcHk8L2FiYnItMT48L2FsdC1wZXJpb2Rp
Y2FsPjxwYWdlcz43MzUtNDA8L3BhZ2VzPjx2b2x1bWU+NjU8L3ZvbHVtZT48bnVtYmVyPjQ8L251
bWJlcj48ZWRpdGlvbj4yMDEwLzAyLzAyPC9lZGl0aW9uPjxrZXl3b3Jkcz48a2V5d29yZD5BZHVs
dDwva2V5d29yZD48a2V5d29yZD5BbnRpdmlyYWwgQWdlbnRzL2FkbWluaXN0cmF0aW9uICZhbXA7
IGRvc2FnZS8qdGhlcmFwZXV0aWMgdXNlPC9rZXl3b3JkPjxrZXl3b3JkPkRydWcgVGhlcmFweSwg
Q29tYmluYXRpb248L2tleXdvcmQ+PGtleXdvcmQ+RmF0dHkgQWNpZHMsIE1vbm91bnNhdHVyYXRl
ZC9hZG1pbmlzdHJhdGlvbiAmYW1wOyBkb3NhZ2UvKnRoZXJhcGV1dGljIHVzZTwva2V5d29yZD48
a2V5d29yZD5GZW1hbGU8L2tleXdvcmQ+PGtleXdvcmQ+R2Vub3R5cGU8L2tleXdvcmQ+PGtleXdv
cmQ+SElWIEluZmVjdGlvbnMvY29tcGxpY2F0aW9ucy8qZHJ1ZyB0aGVyYXB5PC9rZXl3b3JkPjxr
ZXl3b3JkPkhlcGFjaXZpcnVzL2dlbmV0aWNzL2lzb2xhdGlvbiAmYW1wOyBwdXJpZmljYXRpb248
L2tleXdvcmQ+PGtleXdvcmQ+SGVwYXRpdGlzIEMsIENocm9uaWMvY29tcGxpY2F0aW9ucy8qZHJ1
ZyB0aGVyYXB5PC9rZXl3b3JkPjxrZXl3b3JkPkh1bWFuczwva2V5d29yZD48a2V5d29yZD5JbmRv
bGVzL2FkbWluaXN0cmF0aW9uICZhbXA7IGRvc2FnZS8qdGhlcmFwZXV0aWMgdXNlPC9rZXl3b3Jk
PjxrZXl3b3JkPkludGVyZmVyb24tYWxwaGEvYWRtaW5pc3RyYXRpb24gJmFtcDsgZG9zYWdlLyp0
aGVyYXBldXRpYyB1c2U8L2tleXdvcmQ+PGtleXdvcmQ+TWFsZTwva2V5d29yZD48a2V5d29yZD5N
aWRkbGUgQWdlZDwva2V5d29yZD48a2V5d29yZD5Qb2x5ZXRoeWxlbmUgR2x5Y29scy9hZG1pbmlz
dHJhdGlvbiAmYW1wOyBkb3NhZ2UvKnRoZXJhcGV1dGljIHVzZTwva2V5d29yZD48a2V5d29yZD5S
ZWNvbWJpbmFudCBQcm90ZWluczwva2V5d29yZD48a2V5d29yZD5SaWJhdmlyaW4vYWRtaW5pc3Ry
YXRpb24gJmFtcDsgZG9zYWdlLyp0aGVyYXBldXRpYyB1c2U8L2tleXdvcmQ+PGtleXdvcmQ+VHJl
YXRtZW50IE91dGNvbWU8L2tleXdvcmQ+PGtleXdvcmQ+VmlyYWwgTG9hZDwva2V5d29yZD48L2tl
eXdvcmRzPjxkYXRlcz48eWVhcj4yMDEwPC95ZWFyPjxwdWItZGF0ZXM+PGRhdGU+QXByPC9kYXRl
PjwvcHViLWRhdGVzPjwvZGF0ZXM+PGlzYm4+MTQ2MC0yMDkxIChFbGVjdHJvbmljKSYjeEQ7MDMw
NS03NDUzIChMaW5raW5nKTwvaXNibj48YWNjZXNzaW9uLW51bT4yMDExODQ5MjwvYWNjZXNzaW9u
LW51bT48d29yay10eXBlPlJhbmRvbWl6ZWQgQ29udHJvbGxlZCBUcmlhbCYjeEQ7UmVzZWFyY2gg
U3VwcG9ydCwgTm9uLVUuUy4gR292JmFwb3M7dDwvd29yay10eXBlPjx1cmxzPjxyZWxhdGVkLXVy
bHM+PHVybD5odHRwOi8vd3d3Lm5jYmkubmxtLm5paC5nb3YvcHVibWVkLzIwMTE4NDkyPC91cmw+
PC9yZWxhdGVkLXVybHM+PC91cmxzPjxlbGVjdHJvbmljLXJlc291cmNlLW51bT4xMC4xMDkzL2ph
Yy9ka3EwMDI8L2VsZWN0cm9uaWMtcmVzb3VyY2UtbnVtPjxsYW5ndWFnZT5lbmc8L2xhbmd1YWdl
PjwvcmVjb3JkPjwvQ2l0ZT48Q2l0ZT48QXV0aG9yPkF0c3VrYXdhPC9BdXRob3I+PFllYXI+MjAx
MzwvWWVhcj48UmVjTnVtPjEyNTA8L1JlY051bT48cmVjb3JkPjxyZWMtbnVtYmVyPjEyNTA8L3Jl
Yy1udW1iZXI+PGZvcmVpZ24ta2V5cz48a2V5IGFwcD0iRU4iIGRiLWlkPSJ2MHh3dmVkcjJ0ZWRh
cWU5ejI1eGF2OTRkZGVmYXR4YXZwMDUiIHRpbWVzdGFtcD0iMTM4OTk1NzA1NSI+MTI1MDwva2V5
PjwvZm9yZWlnbi1rZXlzPjxyZWYtdHlwZSBuYW1lPSJKb3VybmFsIEFydGljbGUiPjE3PC9yZWYt
dHlwZT48Y29udHJpYnV0b3JzPjxhdXRob3JzPjxhdXRob3I+QXRzdWthd2EsIE0uPC9hdXRob3I+
PGF1dGhvcj5Uc3Vib3RhLCBBLjwvYXV0aG9yPjxhdXRob3I+S29uZG8sIEMuPC9hdXRob3I+PGF1
dGhvcj5JdG9rYXdhLCBOLjwvYXV0aG9yPjxhdXRob3I+TmFyYWhhcmEsIFkuPC9hdXRob3I+PGF1
dGhvcj5OYWthdHN1a2EsIEsuPC9hdXRob3I+PGF1dGhvcj5IYXNoaW1vdG8sIFMuPC9hdXRob3I+
PGF1dGhvcj5GdWt1ZGEsIFQuPC9hdXRob3I+PGF1dGhvcj5NYXRzdXNoaXRhLCBZLjwvYXV0aG9y
PjxhdXRob3I+S2lkb2tvcm8sIEguPC9hdXRob3I+PGF1dGhvcj5Lb2JheWFzaGksIFQuPC9hdXRo
b3I+PGF1dGhvcj5LYW5hemF3YSwgSC48L2F1dGhvcj48YXV0aG9yPlNha2Ftb3RvLCBDLjwvYXV0
aG9yPjwvYXV0aG9ycz48L2NvbnRyaWJ1dG9ycz48YXV0aC1hZGRyZXNzPkRpdmlzaW9uIG9mIEdh
c3Ryb2VudGVyb2xvZ3ksIERlcGFydG1lbnQgb2YgSW50ZXJuYWwgTWVkaWNpbmUsIE5pcHBvbiBN
ZWRpY2FsIFNjaG9vbCBDaGliYSBIb2t1c29oIEhvc3BpdGFsLCBDaGliYSwgSmFwYW4uIG1vbW9n
YWNoaUB5YWhvby5jby5qcDwvYXV0aC1hZGRyZXNzPjx0aXRsZXM+PHRpdGxlPkNvbWJpbmF0aW9u
IG9mIGZsdXZhc3RhdGluIHdpdGggcGVneWxhdGVkIGludGVyZmVyb24vcmliYXZpcmluIHRoZXJh
cHkgcmVkdWNlcyB2aXJhbCByZWxhcHNlIGluIGNocm9uaWMgaGVwYXRpdGlzIEMgaW5mZWN0ZWQg
d2l0aCBIQ1YgZ2Vub3R5cGUgMW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UxLTY8L3BhZ2VzPjx2b2x1
bWU+Mjg8L3ZvbHVtZT48bnVtYmVyPjE8L251bWJlcj48ZWRpdGlvbj4yMDEyLzA5LzIwPC9lZGl0
aW9uPjxrZXl3b3Jkcz48a2V5d29yZD5BZHVsdDwva2V5d29yZD48a2V5d29yZD5BZ2VkPC9rZXl3
b3JkPjxrZXl3b3JkPkFnZWQsIDgwIGFuZCBvdmVyPC9rZXl3b3JkPjxrZXl3b3JkPkFudGl2aXJh
bCBBZ2VudHMvKnRoZXJhcGV1dGljIHVzZTwva2V5d29yZD48a2V5d29yZD5Db25maWRlbmNlIElu
dGVydmFsczwva2V5d29yZD48a2V5d29yZD5EcnVnIFRoZXJhcHksIENvbWJpbmF0aW9uPC9rZXl3
b3JkPjxrZXl3b3JkPkZhdHR5IEFjaWRzLCBNb25vdW5zYXR1cmF0ZWQvKnRoZXJhcGV1dGljIHVz
ZTwva2V5d29yZD48a2V5d29yZD5GZW1hbGU8L2tleXdvcmQ+PGtleXdvcmQ+SGVwYWNpdmlydXMv
KmdlbmV0aWNzPC9rZXl3b3JkPjxrZXl3b3JkPkhlcGF0aXRpcyBDLCBDaHJvbmljL2Jsb29kLypk
cnVnIHRoZXJhcHk8L2tleXdvcmQ+PGtleXdvcmQ+SHVtYW5zPC9rZXl3b3JkPjxrZXl3b3JkPkh5
ZHJveHltZXRoeWxnbHV0YXJ5bC1Db0EgUmVkdWN0YXNlIEluaGliaXRvcnMvKnRoZXJhcGV1dGlj
IHVzZTwva2V5d29yZD48a2V5d29yZD5JbmRvbGVzLyp0aGVyYXBldXRpYyB1c2U8L2tleXdvcmQ+
PGtleXdvcmQ+SW50ZXJmZXJvbi1hbHBoYS90aGVyYXBldXRpYyB1c2U8L2tleXdvcmQ+PGtleXdv
cmQ+TG9naXN0aWMgTW9kZWxzPC9rZXl3b3JkPjxrZXl3b3JkPk1hbGU8L2tleXdvcmQ+PGtleXdv
cmQ+TWlkZGxlIEFnZWQ8L2tleXdvcmQ+PGtleXdvcmQ+TXVsdGl2YXJpYXRlIEFuYWx5c2lzPC9r
ZXl3b3JkPjxrZXl3b3JkPk9kZHMgUmF0aW88L2tleXdvcmQ+PGtleXdvcmQ+UG9seWV0aHlsZW5l
IEdseWNvbHMvdGhlcmFwZXV0aWMgdXNlPC9rZXl3b3JkPjxrZXl3b3JkPlJOQSwgVmlyYWwvYmxv
b2Q8L2tleXdvcmQ+PGtleXdvcmQ+UmVjb21iaW5hbnQgUHJvdGVpbnMvdGhlcmFwZXV0aWMgdXNl
PC9rZXl3b3JkPjxrZXl3b3JkPlJlY3VycmVuY2U8L2tleXdvcmQ+PGtleXdvcmQ+UmliYXZpcmlu
L3RoZXJhcGV1dGljIHVzZTwva2V5d29yZD48L2tleXdvcmRzPjxkYXRlcz48eWVhcj4yMDEzPC95
ZWFyPjxwdWItZGF0ZXM+PGRhdGU+SmFuPC9kYXRlPjwvcHViLWRhdGVzPjwvZGF0ZXM+PGlzYm4+
MTQ0MC0xNzQ2IChFbGVjdHJvbmljKSYjeEQ7MDgxNS05MzE5IChMaW5raW5nKTwvaXNibj48YWNj
ZXNzaW9uLW51bT4yMjk4OTI2NDwvYWNjZXNzaW9uLW51bT48d29yay10eXBlPlJhbmRvbWl6ZWQg
Q29udHJvbGxlZCBUcmlhbDwvd29yay10eXBlPjx1cmxzPjxyZWxhdGVkLXVybHM+PHVybD5odHRw
Oi8vd3d3Lm5jYmkubmxtLm5paC5nb3YvcHVibWVkLzIyOTg5MjY0PC91cmw+PC9yZWxhdGVkLXVy
bHM+PC91cmxzPjxlbGVjdHJvbmljLXJlc291cmNlLW51bT4xMC4xMTExL2ouMTQ0MC0xNzQ2LjIw
MTIuMDcyNjcueDwvZWxlY3Ryb25pYy1yZXNvdXJjZS1udW0+PGxhbmd1YWdlPmVuZzwvbGFuZ3Vh
Z2U+PC9yZWNvcmQ+PC9DaXRlPjxDaXRlPjxBdXRob3I+SGFycmlzb248L0F1dGhvcj48WWVhcj4y
MDEwPC9ZZWFyPjxSZWNOdW0+MTI0NDwvUmVjTnVtPjxyZWNvcmQ+PHJlYy1udW1iZXI+MTI0NDwv
cmVjLW51bWJlcj48Zm9yZWlnbi1rZXlzPjxrZXkgYXBwPSJFTiIgZGItaWQ9InYweHd2ZWRyMnRl
ZGFxZTl6MjV4YXY5NGRkZWZhdHhhdnAwNSIgdGltZXN0YW1wPSIxMzg5OTUzMTMxIj4xMjQ0PC9r
ZXk+PC9mb3JlaWduLWtleXM+PHJlZi10eXBlIG5hbWU9IkpvdXJuYWwgQXJ0aWNsZSI+MTc8L3Jl
Zi10eXBlPjxjb250cmlidXRvcnM+PGF1dGhvcnM+PGF1dGhvcj5IYXJyaXNvbiwgUy4gQS48L2F1
dGhvcj48YXV0aG9yPlJvc3Nhcm8sIEwuPC9hdXRob3I+PGF1dGhvcj5IdSwgSy4gUS48L2F1dGhv
cj48YXV0aG9yPlBhdGVsLCBLLjwvYXV0aG9yPjxhdXRob3I+VGlsbG1hbm4sIEguPC9hdXRob3I+
PGF1dGhvcj5EaGFsaXdhbCwgUy48L2F1dGhvcj48YXV0aG9yPlRvcnJlcywgRC4gTS48L2F1dGhv
cj48YXV0aG9yPktvdXJ5LCBLLjwvYXV0aG9yPjxhdXRob3I+R290ZXRpLCBWLiBTLjwvYXV0aG9y
PjxhdXRob3I+Tm92aWVsbG8sIFMuPC9hdXRob3I+PGF1dGhvcj5CcmFzcywgQy4gQS48L2F1dGhv
cj48YXV0aG9yPkFsYnJlY2h0LCBKLiBLLjwvYXV0aG9yPjxhdXRob3I+TWNIdXRjaGlzb24sIEou
IEcuPC9hdXRob3I+PGF1dGhvcj5TdWxrb3dza2ksIE0uIFMuPC9hdXRob3I+PC9hdXRob3JzPjwv
Y29udHJpYnV0b3JzPjxhdXRoLWFkZHJlc3M+RGVwYXJ0bWVudCBvZiBNZWRpY2luZSwgQnJvb2tl
IEFybXkgTWVkaWNhbCBDZW50ZXIsIEZvcnQgU2FtIEhvdXN0b24sIFNhbiBBbnRvbmlvLCBUWCA3
ODIzNCwgVVNBLiBzdGVwaGVuLmhhcnJpc29uQGFtZWRkLmFybXkubWlsPC9hdXRoLWFkZHJlc3M+
PHRpdGxlcz48dGl0bGU+U2VydW0gY2hvbGVzdGVyb2wgYW5kIHN0YXRpbiB1c2UgcHJlZGljdCB2
aXJvbG9naWNhbCByZXNwb25zZSB0byBwZWdpbnRlcmZlcm9uIGFuZCByaWJhdmlyaW4gdGhlcmFw
eTwvdGl0bGU+PHNlY29uZGFyeS10aXRsZT5IZXBhdG9sb2d5PC9zZWNvbmRhcnktdGl0bGU+PC90
aXRsZXM+PHBlcmlvZGljYWw+PGZ1bGwtdGl0bGU+SGVwYXRvbG9neTwvZnVsbC10aXRsZT48L3Bl
cmlvZGljYWw+PHBhZ2VzPjg2NC03NDwvcGFnZXM+PHZvbHVtZT41Mjwvdm9sdW1lPjxudW1iZXI+
MzwvbnVtYmVyPjxlZGl0aW9uPjIwMTAvMDYvMjM8L2VkaXRpb24+PGtleXdvcmRzPjxrZXl3b3Jk
PkFkdWx0PC9rZXl3b3JkPjxrZXl3b3JkPkFudGl2aXJhbCBBZ2VudHMvcGhhcm1hY29sb2d5L3Ro
ZXJhcGV1dGljIHVzZTwva2V5d29yZD48a2V5d29yZD5DaG9sZXN0ZXJvbCwgSERMLypibG9vZDwv
a2V5d29yZD48a2V5d29yZD5DaG9sZXN0ZXJvbCwgTERMLypibG9vZDwva2V5d29yZD48a2V5d29y
ZD5EcnVnIFRoZXJhcHksIENvbWJpbmF0aW9uPC9rZXl3b3JkPjxrZXl3b3JkPkZlbWFsZTwva2V5
d29yZD48a2V5d29yZD5HZW5vdHlwZTwva2V5d29yZD48a2V5d29yZD5IZXBhY2l2aXJ1cy9kcnVn
IGVmZmVjdHMvZ2VuZXRpY3MvKnBoeXNpb2xvZ3k8L2tleXdvcmQ+PGtleXdvcmQ+SGVwYXRpdGlz
IEMsIENocm9uaWMvYmxvb2QvKmRydWcgdGhlcmFweTwva2V5d29yZD48a2V5d29yZD5IdW1hbnM8
L2tleXdvcmQ+PGtleXdvcmQ+SHlkcm94eW1ldGh5bGdsdXRhcnlsLUNvQSBSZWR1Y3Rhc2UgSW5o
aWJpdG9ycy9waGFybWFjb2xvZ3kvKnRoZXJhcGV1dGljIHVzZTwva2V5d29yZD48a2V5d29yZD5J
bnRlcmZlcm9uLWFscGhhL3BoYXJtYWNvbG9neS8qdGhlcmFwZXV0aWMgdXNlPC9rZXl3b3JkPjxr
ZXl3b3JkPk1hbGU8L2tleXdvcmQ+PGtleXdvcmQ+TWlkZGxlIEFnZWQ8L2tleXdvcmQ+PGtleXdv
cmQ+UG9seWV0aHlsZW5lIEdseWNvbHMvcGhhcm1hY29sb2d5Lyp0aGVyYXBldXRpYyB1c2U8L2tl
eXdvcmQ+PGtleXdvcmQ+UHJlZGljdGl2ZSBWYWx1ZSBvZiBUZXN0czwva2V5d29yZD48a2V5d29y
ZD5SZWNvbWJpbmFudCBQcm90ZWluczwva2V5d29yZD48a2V5d29yZD5SZWdyZXNzaW9uIEFuYWx5
c2lzPC9rZXl3b3JkPjxrZXl3b3JkPlJldHJvc3BlY3RpdmUgU3R1ZGllczwva2V5d29yZD48a2V5
d29yZD5SaWJhdmlyaW4vcGhhcm1hY29sb2d5Lyp0aGVyYXBldXRpYyB1c2U8L2tleXdvcmQ+PGtl
eXdvcmQ+VHJlYXRtZW50IE91dGNvbWU8L2tleXdvcmQ+PGtleXdvcmQ+VW5pdGVkIFN0YXRlczwv
a2V5d29yZD48a2V5d29yZD5WaXJ1cyBSZXBsaWNhdGlvbi9kcnVnIGVmZmVjdHM8L2tleXdvcmQ+
PC9rZXl3b3Jkcz48ZGF0ZXM+PHllYXI+MjAxMDwveWVhcj48cHViLWRhdGVzPjxkYXRlPlNlcDwv
ZGF0ZT48L3B1Yi1kYXRlcz48L2RhdGVzPjxpc2JuPjE1MjctMzM1MCAoRWxlY3Ryb25pYykmI3hE
OzAyNzAtOTEzOSAoTGlua2luZyk8L2lzYm4+PGFjY2Vzc2lvbi1udW0+MjA1NjgzMDM8L2FjY2Vz
c2lvbi1udW0+PHdvcmstdHlwZT5SYW5kb21pemVkIENvbnRyb2xsZWQgVHJpYWw8L3dvcmstdHlw
ZT48dXJscz48cmVsYXRlZC11cmxzPjx1cmw+aHR0cDovL3d3dy5uY2JpLm5sbS5uaWguZ292L3B1
Ym1lZC8yMDU2ODMwMzwvdXJsPjwvcmVsYXRlZC11cmxzPjwvdXJscz48ZWxlY3Ryb25pYy1yZXNv
dXJjZS1udW0+MTAuMTAwMi9oZXAuMjM3ODc8L2VsZWN0cm9uaWMtcmVzb3VyY2UtbnVtPjxsYW5n
dWFnZT5lbmc8L2xhbmd1YWdlPjwvcmVjb3JkPjwvQ2l0ZT48Q2l0ZT48QXV0aG9yPlJhbzwvQXV0
aG9yPjxZZWFyPjIwMTE8L1llYXI+PFJlY051bT4xMjUyPC9SZWNOdW0+PHJlY29yZD48cmVjLW51
bWJlcj4xMjUyPC9yZWMtbnVtYmVyPjxmb3JlaWduLWtleXM+PGtleSBhcHA9IkVOIiBkYi1pZD0i
djB4d3ZlZHIydGVkYXFlOXoyNXhhdjk0ZGRlZmF0eGF2cDA1IiB0aW1lc3RhbXA9IjEzODk5NTc3
OTkiPjEyNTI8L2tleT48L2ZvcmVpZ24ta2V5cz48cmVmLXR5cGUgbmFtZT0iSm91cm5hbCBBcnRp
Y2xlIj4xNzwvcmVmLXR5cGU+PGNvbnRyaWJ1dG9ycz48YXV0aG9ycz48YXV0aG9yPlJhbywgRy4g
QS48L2F1dGhvcj48YXV0aG9yPlBhbmR5YSwgUC4gSy48L2F1dGhvcj48L2F1dGhvcnM+PC9jb250
cmlidXRvcnM+PGF1dGgtYWRkcmVzcz5LYW5zYXMgQ2l0eSBWZXRlcmFucyBBZmZhaXJzIE1lZGlj
YWwgQ2VudGVyLCBLYW5zYXMgQ2l0eSwgTWlzc291cmksIFVTQS48L2F1dGgtYWRkcmVzcz48dGl0
bGVzPjx0aXRsZT5TdGF0aW4gdGhlcmFweSBpbXByb3ZlcyBzdXN0YWluZWQgdmlyb2xvZ2ljIHJl
c3BvbnNlIGFtb25nIGRpYWJldGljIHBhdGllbnRzIHdpdGggY2hyb25pYyBoZXBhdGl0aXMgQ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Q0LTUyPC9wYWdlcz48dm9sdW1lPjE0MDwvdm9sdW1l
PjxudW1iZXI+MTwvbnVtYmVyPjxlZGl0aW9uPjIwMTAvMDkvMTQ8L2VkaXRpb24+PGtleXdvcmRz
PjxrZXl3b3JkPkFudGl2aXJhbCBBZ2VudHMvKnRoZXJhcGV1dGljIHVzZTwva2V5d29yZD48a2V5
d29yZD5Db2hvcnQgU3R1ZGllczwva2V5d29yZD48a2V5d29yZD5EaWFiZXRlcyBNZWxsaXR1cywg
VHlwZSAyL2VwaWRlbWlvbG9neS8qcHJldmVudGlvbiAmYW1wOyBjb250cm9sLyp2aXJvbG9neTwv
a2V5d29yZD48a2V5d29yZD5EcnVnIFRoZXJhcHksIENvbWJpbmF0aW9uPC9rZXl3b3JkPjxrZXl3
b3JkPkZlbWFsZTwva2V5d29yZD48a2V5d29yZD5IZW1vZ2xvYmluIEEsIEdseWNvc3lsYXRlZC9h
bmFseXNpczwva2V5d29yZD48a2V5d29yZD5IZXBhdGl0aXMgQywgQ2hyb25pYy9jb21wbGljYXRp
b25zLypkcnVnIHRoZXJhcHk8L2tleXdvcmQ+PGtleXdvcmQ+SHVtYW5zPC9rZXl3b3JkPjxrZXl3
b3JkPkh5ZHJveHltZXRoeWxnbHV0YXJ5bC1Db0EgUmVkdWN0YXNlIEluaGliaXRvcnMvKnRoZXJh
cGV1dGljIHVzZTwva2V5d29yZD48a2V5d29yZD5IeXBvZ2x5Y2VtaWMgQWdlbnRzL3RoZXJhcGV1
dGljIHVzZTwva2V5d29yZD48a2V5d29yZD5JbnN1bGluL3RoZXJhcGV1dGljIHVzZTwva2V5d29y
ZD48a2V5d29yZD5JbnRlcmZlcm9uLWFscGhhL3RoZXJhcGV1dGljIHVzZTwva2V5d29yZD48a2V5
d29yZD5Mb25naXR1ZGluYWwgU3R1ZGllczwva2V5d29yZD48a2V5d29yZD5NYWxlPC9rZXl3b3Jk
PjxrZXl3b3JkPk1ldGZvcm1pbi90aGVyYXBldXRpYyB1c2U8L2tleXdvcmQ+PGtleXdvcmQ+TWlk
ZGxlIEFnZWQ8L2tleXdvcmQ+PGtleXdvcmQ+UG9seWV0aHlsZW5lIEdseWNvbHMvdGhlcmFwZXV0
aWMgdXNlPC9rZXl3b3JkPjxrZXl3b3JkPlJlY29tYmluYW50IFByb3RlaW5zPC9rZXl3b3JkPjxr
ZXl3b3JkPlJldHJvc3BlY3RpdmUgU3R1ZGllczwva2V5d29yZD48a2V5d29yZD5SaWJhdmlyaW4v
dGhlcmFwZXV0aWMgdXNlPC9rZXl3b3JkPjxrZXl3b3JkPlRyZWF0bWVudCBPdXRjb21lPC9rZXl3
b3JkPjxrZXl3b3JkPlZpcmFsIExvYWQvZHJ1ZyBlZmZlY3RzPC9rZXl3b3JkPjwva2V5d29yZHM+
PGRhdGVzPjx5ZWFyPjIwMTE8L3llYXI+PHB1Yi1kYXRlcz48ZGF0ZT5KYW48L2RhdGU+PC9wdWIt
ZGF0ZXM+PC9kYXRlcz48aXNibj4xNTI4LTAwMTIgKEVsZWN0cm9uaWMpJiN4RDswMDE2LTUwODUg
KExpbmtpbmcpPC9pc2JuPjxhY2Nlc3Npb24tbnVtPjIwODMzMTY5PC9hY2Nlc3Npb24tbnVtPjx3
b3JrLXR5cGU+UmVzZWFyY2ggU3VwcG9ydCwgVS5TLiBHb3YmYXBvczt0LCBOb24tUC5ILlMuPC93
b3JrLXR5cGU+PHVybHM+PHJlbGF0ZWQtdXJscz48dXJsPmh0dHA6Ly93d3cubmNiaS5ubG0ubmlo
Lmdvdi9wdWJtZWQvMjA4MzMxNjk8L3VybD48L3JlbGF0ZWQtdXJscz48L3VybHM+PGVsZWN0cm9u
aWMtcmVzb3VyY2UtbnVtPjEwLjEwNTMvai5nYXN0cm8uMjAxMC4wOC4wNTU8L2VsZWN0cm9uaWMt
cmVzb3VyY2UtbnVtPjxsYW5ndWFnZT5lbmc8L2xhbmd1YWdlPjwvcmVjb3JkPjwvQ2l0ZT48L0Vu
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aWxhenpvPC9BdXRob3I+PFllYXI+MjAxMDwvWWVhcj48
UmVjTnVtPjEyNDA8L1JlY051bT48RGlzcGxheVRleHQ+PHN0eWxlIGZhY2U9InN1cGVyc2NyaXB0
Ij5bNDktNTJdPC9zdHlsZT48L0Rpc3BsYXlUZXh0PjxyZWNvcmQ+PHJlYy1udW1iZXI+MTI0MDwv
cmVjLW51bWJlcj48Zm9yZWlnbi1rZXlzPjxrZXkgYXBwPSJFTiIgZGItaWQ9InYweHd2ZWRyMnRl
ZGFxZTl6MjV4YXY5NGRkZWZhdHhhdnAwNSIgdGltZXN0YW1wPSIxMzg5ODkxNTE0Ij4xMjQwPC9r
ZXk+PC9mb3JlaWduLWtleXM+PHJlZi10eXBlIG5hbWU9IkpvdXJuYWwgQXJ0aWNsZSI+MTc8L3Jl
Zi10eXBlPjxjb250cmlidXRvcnM+PGF1dGhvcnM+PGF1dGhvcj5NaWxhenpvLCBMLjwvYXV0aG9y
PjxhdXRob3I+Q2FyYW1tYSwgSS48L2F1dGhvcj48YXV0aG9yPk1henphbGksIEMuPC9hdXRob3I+
PGF1dGhvcj5DZXNhcmksIE0uPC9hdXRob3I+PGF1dGhvcj5PbGl2ZXR0aSwgTS48L2F1dGhvcj48
YXV0aG9yPkdhbGxpLCBNLjwvYXV0aG9yPjxhdXRob3I+QW50aW5vcmksIFMuPC9hdXRob3I+PC9h
dXRob3JzPjwvY29udHJpYnV0b3JzPjxhdXRoLWFkZHJlc3M+RGVwYXJ0bWVudCBvZiBDbGluaWNh
bCBTY2llbmNlcywgVW5pdmVyc2l0eSBvZiBNaWxhbiwgTC4gU2FjY28gSG9zcGl0YWwsIE1pbGFu
LCBJdGFseS4gbGF1cmEubWlsYXp6b0B1bmltaS5pdDwvYXV0aC1hZGRyZXNzPjx0aXRsZXM+PHRp
dGxlPkZsdXZhc3RhdGluIGFzIGFuIGFkanV2YW50IHRvIHBlZ3lsYXRlZCBpbnRlcmZlcm9uIGFu
ZCByaWJhdmlyaW4gaW4gSElWL2hlcGF0aXRpcyBDIHZpcnVzIGdlbm90eXBlIDEgY28taW5mZWN0
ZWQgcGF0aWVudHM6IGFuIG9wZW4tbGFiZWwgcmFuZG9taXplZCBjb250cm9sbGVkIHN0dWR5PC90
aXRsZT48c2Vjb25kYXJ5LXRpdGxlPkogQW50aW1pY3JvYiBDaGVtb3RoZXI8L3NlY29uZGFyeS10
aXRsZT48YWx0LXRpdGxlPlRoZSBKb3VybmFsIG9mIGFudGltaWNyb2JpYWwgY2hlbW90aGVyYXB5
PC9hbHQtdGl0bGU+PC90aXRsZXM+PHBlcmlvZGljYWw+PGZ1bGwtdGl0bGU+SiBBbnRpbWljcm9i
IENoZW1vdGhlcjwvZnVsbC10aXRsZT48YWJici0xPlRoZSBKb3VybmFsIG9mIGFudGltaWNyb2Jp
YWwgY2hlbW90aGVyYXB5PC9hYmJyLTE+PC9wZXJpb2RpY2FsPjxhbHQtcGVyaW9kaWNhbD48ZnVs
bC10aXRsZT5KIEFudGltaWNyb2IgQ2hlbW90aGVyPC9mdWxsLXRpdGxlPjxhYmJyLTE+VGhlIEpv
dXJuYWwgb2YgYW50aW1pY3JvYmlhbCBjaGVtb3RoZXJhcHk8L2FiYnItMT48L2FsdC1wZXJpb2Rp
Y2FsPjxwYWdlcz43MzUtNDA8L3BhZ2VzPjx2b2x1bWU+NjU8L3ZvbHVtZT48bnVtYmVyPjQ8L251
bWJlcj48ZWRpdGlvbj4yMDEwLzAyLzAyPC9lZGl0aW9uPjxrZXl3b3Jkcz48a2V5d29yZD5BZHVs
dDwva2V5d29yZD48a2V5d29yZD5BbnRpdmlyYWwgQWdlbnRzL2FkbWluaXN0cmF0aW9uICZhbXA7
IGRvc2FnZS8qdGhlcmFwZXV0aWMgdXNlPC9rZXl3b3JkPjxrZXl3b3JkPkRydWcgVGhlcmFweSwg
Q29tYmluYXRpb248L2tleXdvcmQ+PGtleXdvcmQ+RmF0dHkgQWNpZHMsIE1vbm91bnNhdHVyYXRl
ZC9hZG1pbmlzdHJhdGlvbiAmYW1wOyBkb3NhZ2UvKnRoZXJhcGV1dGljIHVzZTwva2V5d29yZD48
a2V5d29yZD5GZW1hbGU8L2tleXdvcmQ+PGtleXdvcmQ+R2Vub3R5cGU8L2tleXdvcmQ+PGtleXdv
cmQ+SElWIEluZmVjdGlvbnMvY29tcGxpY2F0aW9ucy8qZHJ1ZyB0aGVyYXB5PC9rZXl3b3JkPjxr
ZXl3b3JkPkhlcGFjaXZpcnVzL2dlbmV0aWNzL2lzb2xhdGlvbiAmYW1wOyBwdXJpZmljYXRpb248
L2tleXdvcmQ+PGtleXdvcmQ+SGVwYXRpdGlzIEMsIENocm9uaWMvY29tcGxpY2F0aW9ucy8qZHJ1
ZyB0aGVyYXB5PC9rZXl3b3JkPjxrZXl3b3JkPkh1bWFuczwva2V5d29yZD48a2V5d29yZD5JbmRv
bGVzL2FkbWluaXN0cmF0aW9uICZhbXA7IGRvc2FnZS8qdGhlcmFwZXV0aWMgdXNlPC9rZXl3b3Jk
PjxrZXl3b3JkPkludGVyZmVyb24tYWxwaGEvYWRtaW5pc3RyYXRpb24gJmFtcDsgZG9zYWdlLyp0
aGVyYXBldXRpYyB1c2U8L2tleXdvcmQ+PGtleXdvcmQ+TWFsZTwva2V5d29yZD48a2V5d29yZD5N
aWRkbGUgQWdlZDwva2V5d29yZD48a2V5d29yZD5Qb2x5ZXRoeWxlbmUgR2x5Y29scy9hZG1pbmlz
dHJhdGlvbiAmYW1wOyBkb3NhZ2UvKnRoZXJhcGV1dGljIHVzZTwva2V5d29yZD48a2V5d29yZD5S
ZWNvbWJpbmFudCBQcm90ZWluczwva2V5d29yZD48a2V5d29yZD5SaWJhdmlyaW4vYWRtaW5pc3Ry
YXRpb24gJmFtcDsgZG9zYWdlLyp0aGVyYXBldXRpYyB1c2U8L2tleXdvcmQ+PGtleXdvcmQ+VHJl
YXRtZW50IE91dGNvbWU8L2tleXdvcmQ+PGtleXdvcmQ+VmlyYWwgTG9hZDwva2V5d29yZD48L2tl
eXdvcmRzPjxkYXRlcz48eWVhcj4yMDEwPC95ZWFyPjxwdWItZGF0ZXM+PGRhdGU+QXByPC9kYXRl
PjwvcHViLWRhdGVzPjwvZGF0ZXM+PGlzYm4+MTQ2MC0yMDkxIChFbGVjdHJvbmljKSYjeEQ7MDMw
NS03NDUzIChMaW5raW5nKTwvaXNibj48YWNjZXNzaW9uLW51bT4yMDExODQ5MjwvYWNjZXNzaW9u
LW51bT48d29yay10eXBlPlJhbmRvbWl6ZWQgQ29udHJvbGxlZCBUcmlhbCYjeEQ7UmVzZWFyY2gg
U3VwcG9ydCwgTm9uLVUuUy4gR292JmFwb3M7dDwvd29yay10eXBlPjx1cmxzPjxyZWxhdGVkLXVy
bHM+PHVybD5odHRwOi8vd3d3Lm5jYmkubmxtLm5paC5nb3YvcHVibWVkLzIwMTE4NDkyPC91cmw+
PC9yZWxhdGVkLXVybHM+PC91cmxzPjxlbGVjdHJvbmljLXJlc291cmNlLW51bT4xMC4xMDkzL2ph
Yy9ka3EwMDI8L2VsZWN0cm9uaWMtcmVzb3VyY2UtbnVtPjxsYW5ndWFnZT5lbmc8L2xhbmd1YWdl
PjwvcmVjb3JkPjwvQ2l0ZT48Q2l0ZT48QXV0aG9yPkF0c3VrYXdhPC9BdXRob3I+PFllYXI+MjAx
MzwvWWVhcj48UmVjTnVtPjEyNTA8L1JlY051bT48cmVjb3JkPjxyZWMtbnVtYmVyPjEyNTA8L3Jl
Yy1udW1iZXI+PGZvcmVpZ24ta2V5cz48a2V5IGFwcD0iRU4iIGRiLWlkPSJ2MHh3dmVkcjJ0ZWRh
cWU5ejI1eGF2OTRkZGVmYXR4YXZwMDUiIHRpbWVzdGFtcD0iMTM4OTk1NzA1NSI+MTI1MDwva2V5
PjwvZm9yZWlnbi1rZXlzPjxyZWYtdHlwZSBuYW1lPSJKb3VybmFsIEFydGljbGUiPjE3PC9yZWYt
dHlwZT48Y29udHJpYnV0b3JzPjxhdXRob3JzPjxhdXRob3I+QXRzdWthd2EsIE0uPC9hdXRob3I+
PGF1dGhvcj5Uc3Vib3RhLCBBLjwvYXV0aG9yPjxhdXRob3I+S29uZG8sIEMuPC9hdXRob3I+PGF1
dGhvcj5JdG9rYXdhLCBOLjwvYXV0aG9yPjxhdXRob3I+TmFyYWhhcmEsIFkuPC9hdXRob3I+PGF1
dGhvcj5OYWthdHN1a2EsIEsuPC9hdXRob3I+PGF1dGhvcj5IYXNoaW1vdG8sIFMuPC9hdXRob3I+
PGF1dGhvcj5GdWt1ZGEsIFQuPC9hdXRob3I+PGF1dGhvcj5NYXRzdXNoaXRhLCBZLjwvYXV0aG9y
PjxhdXRob3I+S2lkb2tvcm8sIEguPC9hdXRob3I+PGF1dGhvcj5Lb2JheWFzaGksIFQuPC9hdXRo
b3I+PGF1dGhvcj5LYW5hemF3YSwgSC48L2F1dGhvcj48YXV0aG9yPlNha2Ftb3RvLCBDLjwvYXV0
aG9yPjwvYXV0aG9ycz48L2NvbnRyaWJ1dG9ycz48YXV0aC1hZGRyZXNzPkRpdmlzaW9uIG9mIEdh
c3Ryb2VudGVyb2xvZ3ksIERlcGFydG1lbnQgb2YgSW50ZXJuYWwgTWVkaWNpbmUsIE5pcHBvbiBN
ZWRpY2FsIFNjaG9vbCBDaGliYSBIb2t1c29oIEhvc3BpdGFsLCBDaGliYSwgSmFwYW4uIG1vbW9n
YWNoaUB5YWhvby5jby5qcDwvYXV0aC1hZGRyZXNzPjx0aXRsZXM+PHRpdGxlPkNvbWJpbmF0aW9u
IG9mIGZsdXZhc3RhdGluIHdpdGggcGVneWxhdGVkIGludGVyZmVyb24vcmliYXZpcmluIHRoZXJh
cHkgcmVkdWNlcyB2aXJhbCByZWxhcHNlIGluIGNocm9uaWMgaGVwYXRpdGlzIEMgaW5mZWN0ZWQg
d2l0aCBIQ1YgZ2Vub3R5cGUgMW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UxLTY8L3BhZ2VzPjx2b2x1
bWU+Mjg8L3ZvbHVtZT48bnVtYmVyPjE8L251bWJlcj48ZWRpdGlvbj4yMDEyLzA5LzIwPC9lZGl0
aW9uPjxrZXl3b3Jkcz48a2V5d29yZD5BZHVsdDwva2V5d29yZD48a2V5d29yZD5BZ2VkPC9rZXl3
b3JkPjxrZXl3b3JkPkFnZWQsIDgwIGFuZCBvdmVyPC9rZXl3b3JkPjxrZXl3b3JkPkFudGl2aXJh
bCBBZ2VudHMvKnRoZXJhcGV1dGljIHVzZTwva2V5d29yZD48a2V5d29yZD5Db25maWRlbmNlIElu
dGVydmFsczwva2V5d29yZD48a2V5d29yZD5EcnVnIFRoZXJhcHksIENvbWJpbmF0aW9uPC9rZXl3
b3JkPjxrZXl3b3JkPkZhdHR5IEFjaWRzLCBNb25vdW5zYXR1cmF0ZWQvKnRoZXJhcGV1dGljIHVz
ZTwva2V5d29yZD48a2V5d29yZD5GZW1hbGU8L2tleXdvcmQ+PGtleXdvcmQ+SGVwYWNpdmlydXMv
KmdlbmV0aWNzPC9rZXl3b3JkPjxrZXl3b3JkPkhlcGF0aXRpcyBDLCBDaHJvbmljL2Jsb29kLypk
cnVnIHRoZXJhcHk8L2tleXdvcmQ+PGtleXdvcmQ+SHVtYW5zPC9rZXl3b3JkPjxrZXl3b3JkPkh5
ZHJveHltZXRoeWxnbHV0YXJ5bC1Db0EgUmVkdWN0YXNlIEluaGliaXRvcnMvKnRoZXJhcGV1dGlj
IHVzZTwva2V5d29yZD48a2V5d29yZD5JbmRvbGVzLyp0aGVyYXBldXRpYyB1c2U8L2tleXdvcmQ+
PGtleXdvcmQ+SW50ZXJmZXJvbi1hbHBoYS90aGVyYXBldXRpYyB1c2U8L2tleXdvcmQ+PGtleXdv
cmQ+TG9naXN0aWMgTW9kZWxzPC9rZXl3b3JkPjxrZXl3b3JkPk1hbGU8L2tleXdvcmQ+PGtleXdv
cmQ+TWlkZGxlIEFnZWQ8L2tleXdvcmQ+PGtleXdvcmQ+TXVsdGl2YXJpYXRlIEFuYWx5c2lzPC9r
ZXl3b3JkPjxrZXl3b3JkPk9kZHMgUmF0aW88L2tleXdvcmQ+PGtleXdvcmQ+UG9seWV0aHlsZW5l
IEdseWNvbHMvdGhlcmFwZXV0aWMgdXNlPC9rZXl3b3JkPjxrZXl3b3JkPlJOQSwgVmlyYWwvYmxv
b2Q8L2tleXdvcmQ+PGtleXdvcmQ+UmVjb21iaW5hbnQgUHJvdGVpbnMvdGhlcmFwZXV0aWMgdXNl
PC9rZXl3b3JkPjxrZXl3b3JkPlJlY3VycmVuY2U8L2tleXdvcmQ+PGtleXdvcmQ+UmliYXZpcmlu
L3RoZXJhcGV1dGljIHVzZTwva2V5d29yZD48L2tleXdvcmRzPjxkYXRlcz48eWVhcj4yMDEzPC95
ZWFyPjxwdWItZGF0ZXM+PGRhdGU+SmFuPC9kYXRlPjwvcHViLWRhdGVzPjwvZGF0ZXM+PGlzYm4+
MTQ0MC0xNzQ2IChFbGVjdHJvbmljKSYjeEQ7MDgxNS05MzE5IChMaW5raW5nKTwvaXNibj48YWNj
ZXNzaW9uLW51bT4yMjk4OTI2NDwvYWNjZXNzaW9uLW51bT48d29yay10eXBlPlJhbmRvbWl6ZWQg
Q29udHJvbGxlZCBUcmlhbDwvd29yay10eXBlPjx1cmxzPjxyZWxhdGVkLXVybHM+PHVybD5odHRw
Oi8vd3d3Lm5jYmkubmxtLm5paC5nb3YvcHVibWVkLzIyOTg5MjY0PC91cmw+PC9yZWxhdGVkLXVy
bHM+PC91cmxzPjxlbGVjdHJvbmljLXJlc291cmNlLW51bT4xMC4xMTExL2ouMTQ0MC0xNzQ2LjIw
MTIuMDcyNjcueDwvZWxlY3Ryb25pYy1yZXNvdXJjZS1udW0+PGxhbmd1YWdlPmVuZzwvbGFuZ3Vh
Z2U+PC9yZWNvcmQ+PC9DaXRlPjxDaXRlPjxBdXRob3I+SGFycmlzb248L0F1dGhvcj48WWVhcj4y
MDEwPC9ZZWFyPjxSZWNOdW0+MTI0NDwvUmVjTnVtPjxyZWNvcmQ+PHJlYy1udW1iZXI+MTI0NDwv
cmVjLW51bWJlcj48Zm9yZWlnbi1rZXlzPjxrZXkgYXBwPSJFTiIgZGItaWQ9InYweHd2ZWRyMnRl
ZGFxZTl6MjV4YXY5NGRkZWZhdHhhdnAwNSIgdGltZXN0YW1wPSIxMzg5OTUzMTMxIj4xMjQ0PC9r
ZXk+PC9mb3JlaWduLWtleXM+PHJlZi10eXBlIG5hbWU9IkpvdXJuYWwgQXJ0aWNsZSI+MTc8L3Jl
Zi10eXBlPjxjb250cmlidXRvcnM+PGF1dGhvcnM+PGF1dGhvcj5IYXJyaXNvbiwgUy4gQS48L2F1
dGhvcj48YXV0aG9yPlJvc3Nhcm8sIEwuPC9hdXRob3I+PGF1dGhvcj5IdSwgSy4gUS48L2F1dGhv
cj48YXV0aG9yPlBhdGVsLCBLLjwvYXV0aG9yPjxhdXRob3I+VGlsbG1hbm4sIEguPC9hdXRob3I+
PGF1dGhvcj5EaGFsaXdhbCwgUy48L2F1dGhvcj48YXV0aG9yPlRvcnJlcywgRC4gTS48L2F1dGhv
cj48YXV0aG9yPktvdXJ5LCBLLjwvYXV0aG9yPjxhdXRob3I+R290ZXRpLCBWLiBTLjwvYXV0aG9y
PjxhdXRob3I+Tm92aWVsbG8sIFMuPC9hdXRob3I+PGF1dGhvcj5CcmFzcywgQy4gQS48L2F1dGhv
cj48YXV0aG9yPkFsYnJlY2h0LCBKLiBLLjwvYXV0aG9yPjxhdXRob3I+TWNIdXRjaGlzb24sIEou
IEcuPC9hdXRob3I+PGF1dGhvcj5TdWxrb3dza2ksIE0uIFMuPC9hdXRob3I+PC9hdXRob3JzPjwv
Y29udHJpYnV0b3JzPjxhdXRoLWFkZHJlc3M+RGVwYXJ0bWVudCBvZiBNZWRpY2luZSwgQnJvb2tl
IEFybXkgTWVkaWNhbCBDZW50ZXIsIEZvcnQgU2FtIEhvdXN0b24sIFNhbiBBbnRvbmlvLCBUWCA3
ODIzNCwgVVNBLiBzdGVwaGVuLmhhcnJpc29uQGFtZWRkLmFybXkubWlsPC9hdXRoLWFkZHJlc3M+
PHRpdGxlcz48dGl0bGU+U2VydW0gY2hvbGVzdGVyb2wgYW5kIHN0YXRpbiB1c2UgcHJlZGljdCB2
aXJvbG9naWNhbCByZXNwb25zZSB0byBwZWdpbnRlcmZlcm9uIGFuZCByaWJhdmlyaW4gdGhlcmFw
eTwvdGl0bGU+PHNlY29uZGFyeS10aXRsZT5IZXBhdG9sb2d5PC9zZWNvbmRhcnktdGl0bGU+PC90
aXRsZXM+PHBlcmlvZGljYWw+PGZ1bGwtdGl0bGU+SGVwYXRvbG9neTwvZnVsbC10aXRsZT48L3Bl
cmlvZGljYWw+PHBhZ2VzPjg2NC03NDwvcGFnZXM+PHZvbHVtZT41Mjwvdm9sdW1lPjxudW1iZXI+
MzwvbnVtYmVyPjxlZGl0aW9uPjIwMTAvMDYvMjM8L2VkaXRpb24+PGtleXdvcmRzPjxrZXl3b3Jk
PkFkdWx0PC9rZXl3b3JkPjxrZXl3b3JkPkFudGl2aXJhbCBBZ2VudHMvcGhhcm1hY29sb2d5L3Ro
ZXJhcGV1dGljIHVzZTwva2V5d29yZD48a2V5d29yZD5DaG9sZXN0ZXJvbCwgSERMLypibG9vZDwv
a2V5d29yZD48a2V5d29yZD5DaG9sZXN0ZXJvbCwgTERMLypibG9vZDwva2V5d29yZD48a2V5d29y
ZD5EcnVnIFRoZXJhcHksIENvbWJpbmF0aW9uPC9rZXl3b3JkPjxrZXl3b3JkPkZlbWFsZTwva2V5
d29yZD48a2V5d29yZD5HZW5vdHlwZTwva2V5d29yZD48a2V5d29yZD5IZXBhY2l2aXJ1cy9kcnVn
IGVmZmVjdHMvZ2VuZXRpY3MvKnBoeXNpb2xvZ3k8L2tleXdvcmQ+PGtleXdvcmQ+SGVwYXRpdGlz
IEMsIENocm9uaWMvYmxvb2QvKmRydWcgdGhlcmFweTwva2V5d29yZD48a2V5d29yZD5IdW1hbnM8
L2tleXdvcmQ+PGtleXdvcmQ+SHlkcm94eW1ldGh5bGdsdXRhcnlsLUNvQSBSZWR1Y3Rhc2UgSW5o
aWJpdG9ycy9waGFybWFjb2xvZ3kvKnRoZXJhcGV1dGljIHVzZTwva2V5d29yZD48a2V5d29yZD5J
bnRlcmZlcm9uLWFscGhhL3BoYXJtYWNvbG9neS8qdGhlcmFwZXV0aWMgdXNlPC9rZXl3b3JkPjxr
ZXl3b3JkPk1hbGU8L2tleXdvcmQ+PGtleXdvcmQ+TWlkZGxlIEFnZWQ8L2tleXdvcmQ+PGtleXdv
cmQ+UG9seWV0aHlsZW5lIEdseWNvbHMvcGhhcm1hY29sb2d5Lyp0aGVyYXBldXRpYyB1c2U8L2tl
eXdvcmQ+PGtleXdvcmQ+UHJlZGljdGl2ZSBWYWx1ZSBvZiBUZXN0czwva2V5d29yZD48a2V5d29y
ZD5SZWNvbWJpbmFudCBQcm90ZWluczwva2V5d29yZD48a2V5d29yZD5SZWdyZXNzaW9uIEFuYWx5
c2lzPC9rZXl3b3JkPjxrZXl3b3JkPlJldHJvc3BlY3RpdmUgU3R1ZGllczwva2V5d29yZD48a2V5
d29yZD5SaWJhdmlyaW4vcGhhcm1hY29sb2d5Lyp0aGVyYXBldXRpYyB1c2U8L2tleXdvcmQ+PGtl
eXdvcmQ+VHJlYXRtZW50IE91dGNvbWU8L2tleXdvcmQ+PGtleXdvcmQ+VW5pdGVkIFN0YXRlczwv
a2V5d29yZD48a2V5d29yZD5WaXJ1cyBSZXBsaWNhdGlvbi9kcnVnIGVmZmVjdHM8L2tleXdvcmQ+
PC9rZXl3b3Jkcz48ZGF0ZXM+PHllYXI+MjAxMDwveWVhcj48cHViLWRhdGVzPjxkYXRlPlNlcDwv
ZGF0ZT48L3B1Yi1kYXRlcz48L2RhdGVzPjxpc2JuPjE1MjctMzM1MCAoRWxlY3Ryb25pYykmI3hE
OzAyNzAtOTEzOSAoTGlua2luZyk8L2lzYm4+PGFjY2Vzc2lvbi1udW0+MjA1NjgzMDM8L2FjY2Vz
c2lvbi1udW0+PHdvcmstdHlwZT5SYW5kb21pemVkIENvbnRyb2xsZWQgVHJpYWw8L3dvcmstdHlw
ZT48dXJscz48cmVsYXRlZC11cmxzPjx1cmw+aHR0cDovL3d3dy5uY2JpLm5sbS5uaWguZ292L3B1
Ym1lZC8yMDU2ODMwMzwvdXJsPjwvcmVsYXRlZC11cmxzPjwvdXJscz48ZWxlY3Ryb25pYy1yZXNv
dXJjZS1udW0+MTAuMTAwMi9oZXAuMjM3ODc8L2VsZWN0cm9uaWMtcmVzb3VyY2UtbnVtPjxsYW5n
dWFnZT5lbmc8L2xhbmd1YWdlPjwvcmVjb3JkPjwvQ2l0ZT48Q2l0ZT48QXV0aG9yPlJhbzwvQXV0
aG9yPjxZZWFyPjIwMTE8L1llYXI+PFJlY051bT4xMjUyPC9SZWNOdW0+PHJlY29yZD48cmVjLW51
bWJlcj4xMjUyPC9yZWMtbnVtYmVyPjxmb3JlaWduLWtleXM+PGtleSBhcHA9IkVOIiBkYi1pZD0i
djB4d3ZlZHIydGVkYXFlOXoyNXhhdjk0ZGRlZmF0eGF2cDA1IiB0aW1lc3RhbXA9IjEzODk5NTc3
OTkiPjEyNTI8L2tleT48L2ZvcmVpZ24ta2V5cz48cmVmLXR5cGUgbmFtZT0iSm91cm5hbCBBcnRp
Y2xlIj4xNzwvcmVmLXR5cGU+PGNvbnRyaWJ1dG9ycz48YXV0aG9ycz48YXV0aG9yPlJhbywgRy4g
QS48L2F1dGhvcj48YXV0aG9yPlBhbmR5YSwgUC4gSy48L2F1dGhvcj48L2F1dGhvcnM+PC9jb250
cmlidXRvcnM+PGF1dGgtYWRkcmVzcz5LYW5zYXMgQ2l0eSBWZXRlcmFucyBBZmZhaXJzIE1lZGlj
YWwgQ2VudGVyLCBLYW5zYXMgQ2l0eSwgTWlzc291cmksIFVTQS48L2F1dGgtYWRkcmVzcz48dGl0
bGVzPjx0aXRsZT5TdGF0aW4gdGhlcmFweSBpbXByb3ZlcyBzdXN0YWluZWQgdmlyb2xvZ2ljIHJl
c3BvbnNlIGFtb25nIGRpYWJldGljIHBhdGllbnRzIHdpdGggY2hyb25pYyBoZXBhdGl0aXMgQ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MTQ0LTUyPC9wYWdlcz48dm9sdW1lPjE0MDwvdm9sdW1l
PjxudW1iZXI+MTwvbnVtYmVyPjxlZGl0aW9uPjIwMTAvMDkvMTQ8L2VkaXRpb24+PGtleXdvcmRz
PjxrZXl3b3JkPkFudGl2aXJhbCBBZ2VudHMvKnRoZXJhcGV1dGljIHVzZTwva2V5d29yZD48a2V5
d29yZD5Db2hvcnQgU3R1ZGllczwva2V5d29yZD48a2V5d29yZD5EaWFiZXRlcyBNZWxsaXR1cywg
VHlwZSAyL2VwaWRlbWlvbG9neS8qcHJldmVudGlvbiAmYW1wOyBjb250cm9sLyp2aXJvbG9neTwv
a2V5d29yZD48a2V5d29yZD5EcnVnIFRoZXJhcHksIENvbWJpbmF0aW9uPC9rZXl3b3JkPjxrZXl3
b3JkPkZlbWFsZTwva2V5d29yZD48a2V5d29yZD5IZW1vZ2xvYmluIEEsIEdseWNvc3lsYXRlZC9h
bmFseXNpczwva2V5d29yZD48a2V5d29yZD5IZXBhdGl0aXMgQywgQ2hyb25pYy9jb21wbGljYXRp
b25zLypkcnVnIHRoZXJhcHk8L2tleXdvcmQ+PGtleXdvcmQ+SHVtYW5zPC9rZXl3b3JkPjxrZXl3
b3JkPkh5ZHJveHltZXRoeWxnbHV0YXJ5bC1Db0EgUmVkdWN0YXNlIEluaGliaXRvcnMvKnRoZXJh
cGV1dGljIHVzZTwva2V5d29yZD48a2V5d29yZD5IeXBvZ2x5Y2VtaWMgQWdlbnRzL3RoZXJhcGV1
dGljIHVzZTwva2V5d29yZD48a2V5d29yZD5JbnN1bGluL3RoZXJhcGV1dGljIHVzZTwva2V5d29y
ZD48a2V5d29yZD5JbnRlcmZlcm9uLWFscGhhL3RoZXJhcGV1dGljIHVzZTwva2V5d29yZD48a2V5
d29yZD5Mb25naXR1ZGluYWwgU3R1ZGllczwva2V5d29yZD48a2V5d29yZD5NYWxlPC9rZXl3b3Jk
PjxrZXl3b3JkPk1ldGZvcm1pbi90aGVyYXBldXRpYyB1c2U8L2tleXdvcmQ+PGtleXdvcmQ+TWlk
ZGxlIEFnZWQ8L2tleXdvcmQ+PGtleXdvcmQ+UG9seWV0aHlsZW5lIEdseWNvbHMvdGhlcmFwZXV0
aWMgdXNlPC9rZXl3b3JkPjxrZXl3b3JkPlJlY29tYmluYW50IFByb3RlaW5zPC9rZXl3b3JkPjxr
ZXl3b3JkPlJldHJvc3BlY3RpdmUgU3R1ZGllczwva2V5d29yZD48a2V5d29yZD5SaWJhdmlyaW4v
dGhlcmFwZXV0aWMgdXNlPC9rZXl3b3JkPjxrZXl3b3JkPlRyZWF0bWVudCBPdXRjb21lPC9rZXl3
b3JkPjxrZXl3b3JkPlZpcmFsIExvYWQvZHJ1ZyBlZmZlY3RzPC9rZXl3b3JkPjwva2V5d29yZHM+
PGRhdGVzPjx5ZWFyPjIwMTE8L3llYXI+PHB1Yi1kYXRlcz48ZGF0ZT5KYW48L2RhdGU+PC9wdWIt
ZGF0ZXM+PC9kYXRlcz48aXNibj4xNTI4LTAwMTIgKEVsZWN0cm9uaWMpJiN4RDswMDE2LTUwODUg
KExpbmtpbmcpPC9pc2JuPjxhY2Nlc3Npb24tbnVtPjIwODMzMTY5PC9hY2Nlc3Npb24tbnVtPjx3
b3JrLXR5cGU+UmVzZWFyY2ggU3VwcG9ydCwgVS5TLiBHb3YmYXBvczt0LCBOb24tUC5ILlMuPC93
b3JrLXR5cGU+PHVybHM+PHJlbGF0ZWQtdXJscz48dXJsPmh0dHA6Ly93d3cubmNiaS5ubG0ubmlo
Lmdvdi9wdWJtZWQvMjA4MzMxNjk8L3VybD48L3JlbGF0ZWQtdXJscz48L3VybHM+PGVsZWN0cm9u
aWMtcmVzb3VyY2UtbnVtPjEwLjEwNTMvai5nYXN0cm8uMjAxMC4wOC4wNTU8L2VsZWN0cm9uaWMt
cmVzb3VyY2UtbnVtPjxsYW5ndWFnZT5lbmc8L2xhbmd1YWdlPjwvcmVjb3JkPjwvQ2l0ZT48L0Vu
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49" w:tooltip="Milazzo, 2010 #1240" w:history="1">
        <w:r w:rsidR="000F07FA" w:rsidRPr="00EF2A4D">
          <w:rPr>
            <w:rFonts w:ascii="Book Antiqua" w:hAnsi="Book Antiqua"/>
            <w:noProof/>
            <w:sz w:val="24"/>
            <w:szCs w:val="24"/>
            <w:vertAlign w:val="superscript"/>
          </w:rPr>
          <w:t>49-5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1F3D04" w:rsidRPr="00EF2A4D">
        <w:rPr>
          <w:rFonts w:ascii="Book Antiqua" w:hAnsi="Book Antiqua"/>
          <w:sz w:val="24"/>
          <w:szCs w:val="24"/>
        </w:rPr>
        <w:t xml:space="preserve">. </w:t>
      </w:r>
      <w:r w:rsidR="00313B8F" w:rsidRPr="00EF2A4D">
        <w:rPr>
          <w:rFonts w:ascii="Book Antiqua" w:hAnsi="Book Antiqua"/>
          <w:sz w:val="24"/>
          <w:szCs w:val="24"/>
        </w:rPr>
        <w:t>A</w:t>
      </w:r>
      <w:r w:rsidR="00292565" w:rsidRPr="00EF2A4D">
        <w:rPr>
          <w:rFonts w:ascii="Book Antiqua" w:hAnsi="Book Antiqua"/>
          <w:sz w:val="24"/>
          <w:szCs w:val="24"/>
        </w:rPr>
        <w:t>nother inhibitor of cholesterol synthesis</w:t>
      </w:r>
      <w:r w:rsidR="00313B8F" w:rsidRPr="00EF2A4D">
        <w:rPr>
          <w:rFonts w:ascii="Book Antiqua" w:hAnsi="Book Antiqua"/>
          <w:sz w:val="24"/>
          <w:szCs w:val="24"/>
        </w:rPr>
        <w:t xml:space="preserve">, bezafibrate, </w:t>
      </w:r>
      <w:r w:rsidR="004559C7" w:rsidRPr="00EF2A4D">
        <w:rPr>
          <w:rFonts w:ascii="Book Antiqua" w:hAnsi="Book Antiqua"/>
          <w:sz w:val="24"/>
          <w:szCs w:val="24"/>
        </w:rPr>
        <w:t xml:space="preserve">only </w:t>
      </w:r>
      <w:r w:rsidR="001F3D04" w:rsidRPr="00EF2A4D">
        <w:rPr>
          <w:rFonts w:ascii="Book Antiqua" w:hAnsi="Book Antiqua"/>
          <w:sz w:val="24"/>
          <w:szCs w:val="24"/>
        </w:rPr>
        <w:t>slightly</w:t>
      </w:r>
      <w:r w:rsidR="004559C7" w:rsidRPr="00EF2A4D">
        <w:rPr>
          <w:rFonts w:ascii="Book Antiqua" w:hAnsi="Book Antiqua"/>
          <w:sz w:val="24"/>
          <w:szCs w:val="24"/>
        </w:rPr>
        <w:t xml:space="preserve"> reduced</w:t>
      </w:r>
      <w:r w:rsidR="00292565" w:rsidRPr="00EF2A4D">
        <w:rPr>
          <w:rFonts w:ascii="Book Antiqua" w:hAnsi="Book Antiqua"/>
          <w:sz w:val="24"/>
          <w:szCs w:val="24"/>
        </w:rPr>
        <w:t xml:space="preserve"> HCV viremia in chronic hepatitis C patients</w:t>
      </w:r>
      <w:r w:rsidR="004559C7" w:rsidRPr="00EF2A4D">
        <w:rPr>
          <w:rFonts w:ascii="Book Antiqua" w:hAnsi="Book Antiqua"/>
          <w:sz w:val="24"/>
          <w:szCs w:val="24"/>
        </w:rPr>
        <w:t xml:space="preserve"> with </w:t>
      </w:r>
      <w:r w:rsidR="00334382" w:rsidRPr="00EF2A4D">
        <w:rPr>
          <w:rFonts w:ascii="Book Antiqua" w:hAnsi="Book Antiqua"/>
          <w:sz w:val="24"/>
          <w:szCs w:val="24"/>
        </w:rPr>
        <w:t xml:space="preserve">concomitant </w:t>
      </w:r>
      <w:r w:rsidR="00375B43">
        <w:rPr>
          <w:rFonts w:ascii="Book Antiqua" w:hAnsi="Book Antiqua"/>
          <w:sz w:val="24"/>
          <w:szCs w:val="24"/>
        </w:rPr>
        <w:t>hyperlipidaemia</w:t>
      </w:r>
      <w:r w:rsidR="003635EA" w:rsidRPr="00EF2A4D">
        <w:rPr>
          <w:rFonts w:ascii="Book Antiqua" w:hAnsi="Book Antiqua"/>
          <w:sz w:val="24"/>
          <w:szCs w:val="24"/>
        </w:rPr>
        <w:fldChar w:fldCharType="begin">
          <w:fldData xml:space="preserve">PEVuZE5vdGU+PENpdGU+PEF1dGhvcj5GdWppdGE8L0F1dGhvcj48WWVhcj4yMDA2PC9ZZWFyPjxS
ZWNOdW0+MTIzODwvUmVjTnVtPjxEaXNwbGF5VGV4dD48c3R5bGUgZmFjZT0ic3VwZXJzY3JpcHQi
Pls1M108L3N0eWxlPjwvRGlzcGxheVRleHQ+PHJlY29yZD48cmVjLW51bWJlcj4xMjM4PC9yZWMt
bnVtYmVyPjxmb3JlaWduLWtleXM+PGtleSBhcHA9IkVOIiBkYi1pZD0idjB4d3ZlZHIydGVkYXFl
OXoyNXhhdjk0ZGRlZmF0eGF2cDA1IiB0aW1lc3RhbXA9IjEzODk4ODU5NTUiPjEyMzg8L2tleT48
L2ZvcmVpZ24ta2V5cz48cmVmLXR5cGUgbmFtZT0iSm91cm5hbCBBcnRpY2xlIj4xNzwvcmVmLXR5
cGU+PGNvbnRyaWJ1dG9ycz48YXV0aG9ycz48YXV0aG9yPkZ1aml0YSwgTi48L2F1dGhvcj48YXV0
aG9yPkthaXRvLCBNLjwvYXV0aG9yPjxhdXRob3I+S2FpLCBNLjwvYXV0aG9yPjxhdXRob3I+U3Vn
aW1vdG8sIFIuPC9hdXRob3I+PGF1dGhvcj5UYW5ha2EsIEguPC9hdXRob3I+PGF1dGhvcj5Ib3Jp
aWtlLCBTLjwvYXV0aG9yPjxhdXRob3I+S29uaXNoaSwgTS48L2F1dGhvcj48YXV0aG9yPkl3YXNh
LCBNLjwvYXV0aG9yPjxhdXRob3I+V2F0YW5hYmUsIFMuPC9hdXRob3I+PGF1dGhvcj5BZGFjaGks
IFkuPC9hdXRob3I+PC9hdXRob3JzPjwvY29udHJpYnV0b3JzPjxhdXRoLWFkZHJlc3M+RGl2aXNp
b24gb2YgR2FzdHJvZW50ZXJvbG9neSBhbmQgSGVwYXRvbG9neSwgRGVwYXJ0bWVudCBvZiBJbnRl
cm5hbCBNZWRpY2luZSwgTWllIFVuaXZlcnNpdHkgU2Nob29sIG9mIE1lZGljaW5lLCBNaWUsIEph
cGFuLiBuZnVqaXRhQGNsaW4ubWVkaWMubWllLXUuYWMuanA8L2F1dGgtYWRkcmVzcz48dGl0bGVz
Pjx0aXRsZT5FZmZlY3RzIG9mIGJlemFmaWJyYXRlIGluIHBhdGllbnRzIHdpdGggY2hyb25pYyBo
ZXBhdGl0aXMgQyB2aXJ1cyBpbmZlY3Rpb246IGNvbWJpbmF0aW9uIHdpdGggaW50ZXJmZXJvbiBh
bmQgcmliYXZpcmluPC90aXRsZT48c2Vjb25kYXJ5LXRpdGxlPkogVmlyYWwgSGVwYXQ8L3NlY29u
ZGFyeS10aXRsZT48YWx0LXRpdGxlPkpvdXJuYWwgb2YgdmlyYWwgaGVwYXRpdGlzPC9hbHQtdGl0
bGU+PC90aXRsZXM+PHBlcmlvZGljYWw+PGZ1bGwtdGl0bGU+SiBWaXJhbCBIZXBhdDwvZnVsbC10
aXRsZT48L3BlcmlvZGljYWw+PGFsdC1wZXJpb2RpY2FsPjxmdWxsLXRpdGxlPkpvdXJuYWwgb2Yg
VmlyYWwgSGVwYXRpdGlzPC9mdWxsLXRpdGxlPjxhYmJyLTE+SiBWaXJhbCBIZXBhdGl0aXM8L2Fi
YnItMT48L2FsdC1wZXJpb2RpY2FsPjxwYWdlcz40NDEtODwvcGFnZXM+PHZvbHVtZT4xMzwvdm9s
dW1lPjxudW1iZXI+NzwvbnVtYmVyPjxlZGl0aW9uPjIwMDYvMDYvMjQ8L2VkaXRpb24+PGtleXdv
cmRzPjxrZXl3b3JkPkFkdWx0PC9rZXl3b3JkPjxrZXl3b3JkPkFnZWQ8L2tleXdvcmQ+PGtleXdv
cmQ+QW50aXZpcmFsIEFnZW50cy8qdGhlcmFwZXV0aWMgdXNlPC9rZXl3b3JkPjxrZXl3b3JkPkJl
emFmaWJyYXRlLyp0aGVyYXBldXRpYyB1c2U8L2tleXdvcmQ+PGtleXdvcmQ+Q2hvbGVzdGVyb2ws
IExETC9ibG9vZDwva2V5d29yZD48a2V5d29yZD5EcnVnIFRoZXJhcHksIENvbWJpbmF0aW9uPC9r
ZXl3b3JkPjxrZXl3b3JkPkZlbWFsZTwva2V5d29yZD48a2V5d29yZD5IZXBhY2l2aXJ1cy9nZW5l
dGljczwva2V5d29yZD48a2V5d29yZD5IZXBhdGl0aXMgQywgQ2hyb25pYy9ibG9vZC8qZHJ1ZyB0
aGVyYXB5L3Zpcm9sb2d5PC9rZXl3b3JkPjxrZXl3b3JkPkh1bWFuczwva2V5d29yZD48a2V5d29y
ZD5IeXBlcmxpcGlkZW1pYXMvYmxvb2QvZHJ1ZyB0aGVyYXB5L3Zpcm9sb2d5PC9rZXl3b3JkPjxr
ZXl3b3JkPkh5cG9saXBpZGVtaWMgQWdlbnRzLyp0aGVyYXBldXRpYyB1c2U8L2tleXdvcmQ+PGtl
eXdvcmQ+SW50ZXJmZXJvbnMvKnRoZXJhcGV1dGljIHVzZTwva2V5d29yZD48a2V5d29yZD5NYWxl
PC9rZXl3b3JkPjxrZXl3b3JkPk1pZGRsZSBBZ2VkPC9rZXl3b3JkPjxrZXl3b3JkPlBpbG90IFBy
b2plY3RzPC9rZXl3b3JkPjxrZXl3b3JkPlByb3NwZWN0aXZlIFN0dWRpZXM8L2tleXdvcmQ+PGtl
eXdvcmQ+Uk5BLCBWaXJhbC9ibG9vZDwva2V5d29yZD48a2V5d29yZD5SaWJhdmlyaW4vKnRoZXJh
cGV1dGljIHVzZTwva2V5d29yZD48a2V5d29yZD5WaXJlbWlhL2Jsb29kL2RydWcgdGhlcmFweS92
aXJvbG9neTwva2V5d29yZD48L2tleXdvcmRzPjxkYXRlcz48eWVhcj4yMDA2PC95ZWFyPjxwdWIt
ZGF0ZXM+PGRhdGU+SnVsPC9kYXRlPjwvcHViLWRhdGVzPjwvZGF0ZXM+PGlzYm4+MTM1Mi0wNTA0
IChQcmludCkmI3hEOzEzNTItMDUwNCAoTGlua2luZyk8L2lzYm4+PGFjY2Vzc2lvbi1udW0+MTY3
OTI1Mzc8L2FjY2Vzc2lvbi1udW0+PHdvcmstdHlwZT5DbGluaWNhbCBUcmlhbDwvd29yay10eXBl
Pjx1cmxzPjxyZWxhdGVkLXVybHM+PHVybD5odHRwOi8vd3d3Lm5jYmkubmxtLm5paC5nb3YvcHVi
bWVkLzE2NzkyNTM3PC91cmw+PHVybD5odHRwOi8vb25saW5lbGlicmFyeS53aWxleS5jb20vc3Rv
cmUvMTAuMTExMS9qLjEzNjUtMjg5My4yMDA1LjAwNzE4LngvYXNzZXQvai4xMzY1LTI4OTMuMjAw
NS4wMDcxOC54LnBkZj92PTEmYW1wO3Q9aHFpNjg5OTYmYW1wO3M9ODkyZDJjMDUxZDk5NWRhZjYz
N2IyZjQwMWQ3YWY1NjI5MzdiNTNiNTwvdXJsPjwvcmVsYXRlZC11cmxzPjwvdXJscz48ZWxlY3Ry
b25pYy1yZXNvdXJjZS1udW0+MTAuMTExMS9qLjEzNjUtMjg5My4yMDA1LjAwNzE4Lng8L2VsZWN0
cm9uaWMtcmVzb3VyY2UtbnVtPjxsYW5ndWFnZT5lbmc8L2xhbmd1YWdlPjwvcmVjb3JkPjwvQ2l0
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GdWppdGE8L0F1dGhvcj48WWVhcj4yMDA2PC9ZZWFyPjxS
ZWNOdW0+MTIzODwvUmVjTnVtPjxEaXNwbGF5VGV4dD48c3R5bGUgZmFjZT0ic3VwZXJzY3JpcHQi
Pls1M108L3N0eWxlPjwvRGlzcGxheVRleHQ+PHJlY29yZD48cmVjLW51bWJlcj4xMjM4PC9yZWMt
bnVtYmVyPjxmb3JlaWduLWtleXM+PGtleSBhcHA9IkVOIiBkYi1pZD0idjB4d3ZlZHIydGVkYXFl
OXoyNXhhdjk0ZGRlZmF0eGF2cDA1IiB0aW1lc3RhbXA9IjEzODk4ODU5NTUiPjEyMzg8L2tleT48
L2ZvcmVpZ24ta2V5cz48cmVmLXR5cGUgbmFtZT0iSm91cm5hbCBBcnRpY2xlIj4xNzwvcmVmLXR5
cGU+PGNvbnRyaWJ1dG9ycz48YXV0aG9ycz48YXV0aG9yPkZ1aml0YSwgTi48L2F1dGhvcj48YXV0
aG9yPkthaXRvLCBNLjwvYXV0aG9yPjxhdXRob3I+S2FpLCBNLjwvYXV0aG9yPjxhdXRob3I+U3Vn
aW1vdG8sIFIuPC9hdXRob3I+PGF1dGhvcj5UYW5ha2EsIEguPC9hdXRob3I+PGF1dGhvcj5Ib3Jp
aWtlLCBTLjwvYXV0aG9yPjxhdXRob3I+S29uaXNoaSwgTS48L2F1dGhvcj48YXV0aG9yPkl3YXNh
LCBNLjwvYXV0aG9yPjxhdXRob3I+V2F0YW5hYmUsIFMuPC9hdXRob3I+PGF1dGhvcj5BZGFjaGks
IFkuPC9hdXRob3I+PC9hdXRob3JzPjwvY29udHJpYnV0b3JzPjxhdXRoLWFkZHJlc3M+RGl2aXNp
b24gb2YgR2FzdHJvZW50ZXJvbG9neSBhbmQgSGVwYXRvbG9neSwgRGVwYXJ0bWVudCBvZiBJbnRl
cm5hbCBNZWRpY2luZSwgTWllIFVuaXZlcnNpdHkgU2Nob29sIG9mIE1lZGljaW5lLCBNaWUsIEph
cGFuLiBuZnVqaXRhQGNsaW4ubWVkaWMubWllLXUuYWMuanA8L2F1dGgtYWRkcmVzcz48dGl0bGVz
Pjx0aXRsZT5FZmZlY3RzIG9mIGJlemFmaWJyYXRlIGluIHBhdGllbnRzIHdpdGggY2hyb25pYyBo
ZXBhdGl0aXMgQyB2aXJ1cyBpbmZlY3Rpb246IGNvbWJpbmF0aW9uIHdpdGggaW50ZXJmZXJvbiBh
bmQgcmliYXZpcmluPC90aXRsZT48c2Vjb25kYXJ5LXRpdGxlPkogVmlyYWwgSGVwYXQ8L3NlY29u
ZGFyeS10aXRsZT48YWx0LXRpdGxlPkpvdXJuYWwgb2YgdmlyYWwgaGVwYXRpdGlzPC9hbHQtdGl0
bGU+PC90aXRsZXM+PHBlcmlvZGljYWw+PGZ1bGwtdGl0bGU+SiBWaXJhbCBIZXBhdDwvZnVsbC10
aXRsZT48L3BlcmlvZGljYWw+PGFsdC1wZXJpb2RpY2FsPjxmdWxsLXRpdGxlPkpvdXJuYWwgb2Yg
VmlyYWwgSGVwYXRpdGlzPC9mdWxsLXRpdGxlPjxhYmJyLTE+SiBWaXJhbCBIZXBhdGl0aXM8L2Fi
YnItMT48L2FsdC1wZXJpb2RpY2FsPjxwYWdlcz40NDEtODwvcGFnZXM+PHZvbHVtZT4xMzwvdm9s
dW1lPjxudW1iZXI+NzwvbnVtYmVyPjxlZGl0aW9uPjIwMDYvMDYvMjQ8L2VkaXRpb24+PGtleXdv
cmRzPjxrZXl3b3JkPkFkdWx0PC9rZXl3b3JkPjxrZXl3b3JkPkFnZWQ8L2tleXdvcmQ+PGtleXdv
cmQ+QW50aXZpcmFsIEFnZW50cy8qdGhlcmFwZXV0aWMgdXNlPC9rZXl3b3JkPjxrZXl3b3JkPkJl
emFmaWJyYXRlLyp0aGVyYXBldXRpYyB1c2U8L2tleXdvcmQ+PGtleXdvcmQ+Q2hvbGVzdGVyb2ws
IExETC9ibG9vZDwva2V5d29yZD48a2V5d29yZD5EcnVnIFRoZXJhcHksIENvbWJpbmF0aW9uPC9r
ZXl3b3JkPjxrZXl3b3JkPkZlbWFsZTwva2V5d29yZD48a2V5d29yZD5IZXBhY2l2aXJ1cy9nZW5l
dGljczwva2V5d29yZD48a2V5d29yZD5IZXBhdGl0aXMgQywgQ2hyb25pYy9ibG9vZC8qZHJ1ZyB0
aGVyYXB5L3Zpcm9sb2d5PC9rZXl3b3JkPjxrZXl3b3JkPkh1bWFuczwva2V5d29yZD48a2V5d29y
ZD5IeXBlcmxpcGlkZW1pYXMvYmxvb2QvZHJ1ZyB0aGVyYXB5L3Zpcm9sb2d5PC9rZXl3b3JkPjxr
ZXl3b3JkPkh5cG9saXBpZGVtaWMgQWdlbnRzLyp0aGVyYXBldXRpYyB1c2U8L2tleXdvcmQ+PGtl
eXdvcmQ+SW50ZXJmZXJvbnMvKnRoZXJhcGV1dGljIHVzZTwva2V5d29yZD48a2V5d29yZD5NYWxl
PC9rZXl3b3JkPjxrZXl3b3JkPk1pZGRsZSBBZ2VkPC9rZXl3b3JkPjxrZXl3b3JkPlBpbG90IFBy
b2plY3RzPC9rZXl3b3JkPjxrZXl3b3JkPlByb3NwZWN0aXZlIFN0dWRpZXM8L2tleXdvcmQ+PGtl
eXdvcmQ+Uk5BLCBWaXJhbC9ibG9vZDwva2V5d29yZD48a2V5d29yZD5SaWJhdmlyaW4vKnRoZXJh
cGV1dGljIHVzZTwva2V5d29yZD48a2V5d29yZD5WaXJlbWlhL2Jsb29kL2RydWcgdGhlcmFweS92
aXJvbG9neTwva2V5d29yZD48L2tleXdvcmRzPjxkYXRlcz48eWVhcj4yMDA2PC95ZWFyPjxwdWIt
ZGF0ZXM+PGRhdGU+SnVsPC9kYXRlPjwvcHViLWRhdGVzPjwvZGF0ZXM+PGlzYm4+MTM1Mi0wNTA0
IChQcmludCkmI3hEOzEzNTItMDUwNCAoTGlua2luZyk8L2lzYm4+PGFjY2Vzc2lvbi1udW0+MTY3
OTI1Mzc8L2FjY2Vzc2lvbi1udW0+PHdvcmstdHlwZT5DbGluaWNhbCBUcmlhbDwvd29yay10eXBl
Pjx1cmxzPjxyZWxhdGVkLXVybHM+PHVybD5odHRwOi8vd3d3Lm5jYmkubmxtLm5paC5nb3YvcHVi
bWVkLzE2NzkyNTM3PC91cmw+PHVybD5odHRwOi8vb25saW5lbGlicmFyeS53aWxleS5jb20vc3Rv
cmUvMTAuMTExMS9qLjEzNjUtMjg5My4yMDA1LjAwNzE4LngvYXNzZXQvai4xMzY1LTI4OTMuMjAw
NS4wMDcxOC54LnBkZj92PTEmYW1wO3Q9aHFpNjg5OTYmYW1wO3M9ODkyZDJjMDUxZDk5NWRhZjYz
N2IyZjQwMWQ3YWY1NjI5MzdiNTNiNTwvdXJsPjwvcmVsYXRlZC11cmxzPjwvdXJscz48ZWxlY3Ry
b25pYy1yZXNvdXJjZS1udW0+MTAuMTExMS9qLjEzNjUtMjg5My4yMDA1LjAwNzE4Lng8L2VsZWN0
cm9uaWMtcmVzb3VyY2UtbnVtPjxsYW5ndWFnZT5lbmc8L2xhbmd1YWdlPjwvcmVjb3JkPjwvQ2l0
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3" w:tooltip="Fujita, 2006 #1238" w:history="1">
        <w:r w:rsidR="000F07FA" w:rsidRPr="00EF2A4D">
          <w:rPr>
            <w:rFonts w:ascii="Book Antiqua" w:hAnsi="Book Antiqua"/>
            <w:noProof/>
            <w:sz w:val="24"/>
            <w:szCs w:val="24"/>
            <w:vertAlign w:val="superscript"/>
          </w:rPr>
          <w:t>5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92565" w:rsidRPr="00EF2A4D">
        <w:rPr>
          <w:rFonts w:ascii="Book Antiqua" w:hAnsi="Book Antiqua"/>
          <w:sz w:val="24"/>
          <w:szCs w:val="24"/>
        </w:rPr>
        <w:t>.</w:t>
      </w:r>
      <w:r w:rsidR="007849A4" w:rsidRPr="00EF2A4D">
        <w:rPr>
          <w:rFonts w:ascii="Book Antiqua" w:hAnsi="Book Antiqua"/>
          <w:sz w:val="24"/>
          <w:szCs w:val="24"/>
        </w:rPr>
        <w:t xml:space="preserve"> </w:t>
      </w:r>
      <w:r w:rsidR="003A2680" w:rsidRPr="00EF2A4D">
        <w:rPr>
          <w:rFonts w:ascii="Book Antiqua" w:hAnsi="Book Antiqua"/>
          <w:sz w:val="24"/>
          <w:szCs w:val="24"/>
        </w:rPr>
        <w:t xml:space="preserve">Finally, </w:t>
      </w:r>
      <w:r w:rsidR="00D05800" w:rsidRPr="00EF2A4D">
        <w:rPr>
          <w:rFonts w:ascii="Book Antiqua" w:hAnsi="Book Antiqua"/>
          <w:sz w:val="24"/>
          <w:szCs w:val="24"/>
        </w:rPr>
        <w:t xml:space="preserve">HCV viremia has been shown to inversely correlate </w:t>
      </w:r>
      <w:r w:rsidR="00E86EB4" w:rsidRPr="00EF2A4D">
        <w:rPr>
          <w:rFonts w:ascii="Book Antiqua" w:hAnsi="Book Antiqua"/>
          <w:sz w:val="24"/>
          <w:szCs w:val="24"/>
        </w:rPr>
        <w:t>with</w:t>
      </w:r>
      <w:r w:rsidR="00D05800" w:rsidRPr="00EF2A4D">
        <w:rPr>
          <w:rFonts w:ascii="Book Antiqua" w:hAnsi="Book Antiqua"/>
          <w:sz w:val="24"/>
          <w:szCs w:val="24"/>
        </w:rPr>
        <w:t xml:space="preserve"> serum triglyceride levels</w:t>
      </w:r>
      <w:r w:rsidR="003635EA" w:rsidRPr="00EF2A4D">
        <w:rPr>
          <w:rFonts w:ascii="Book Antiqua" w:hAnsi="Book Antiqua"/>
          <w:sz w:val="24"/>
          <w:szCs w:val="24"/>
        </w:rPr>
        <w:fldChar w:fldCharType="begin">
          <w:fldData xml:space="preserve">PEVuZE5vdGU+PENpdGU+PEF1dGhvcj5EYWk8L0F1dGhvcj48WWVhcj4yMDA4PC9ZZWFyPjxSZWNO
dW0+MTI3NDwvUmVjTnVtPjxEaXNwbGF5VGV4dD48c3R5bGUgZmFjZT0ic3VwZXJzY3JpcHQiPls1
NF08L3N0eWxlPjwvRGlzcGxheVRleHQ+PHJlY29yZD48cmVjLW51bWJlcj4xMjc0PC9yZWMtbnVt
YmVyPjxmb3JlaWduLWtleXM+PGtleSBhcHA9IkVOIiBkYi1pZD0idjB4d3ZlZHIydGVkYXFlOXoy
NXhhdjk0ZGRlZmF0eGF2cDA1IiB0aW1lc3RhbXA9IjEzODk5NzIxODciPjEyNzQ8L2tleT48L2Zv
cmVpZ24ta2V5cz48cmVmLXR5cGUgbmFtZT0iSm91cm5hbCBBcnRpY2xlIj4xNzwvcmVmLXR5cGU+
PGNvbnRyaWJ1dG9ycz48YXV0aG9ycz48YXV0aG9yPkRhaSwgQy4gWS48L2F1dGhvcj48YXV0aG9y
PkNodWFuZywgVy4gTC48L2F1dGhvcj48YXV0aG9yPkhvLCBDLiBLLjwvYXV0aG9yPjxhdXRob3I+
SHNpZWgsIE0uIFkuPC9hdXRob3I+PGF1dGhvcj5IdWFuZywgSi4gRi48L2F1dGhvcj48YXV0aG9y
PkxlZSwgTC4gUC48L2F1dGhvcj48YXV0aG9yPkhvdSwgTi4gSi48L2F1dGhvcj48YXV0aG9yPkxp
biwgWi4gWS48L2F1dGhvcj48YXV0aG9yPkNoZW4sIFMuIEMuPC9hdXRob3I+PGF1dGhvcj5XYW5n
LCBMLiBZLjwvYXV0aG9yPjxhdXRob3I+VHNhaSwgSi4gRi48L2F1dGhvcj48YXV0aG9yPkNoYW5n
LCBXLiBZLjwvYXV0aG9yPjxhdXRob3I+WXUsIE0uIEwuPC9hdXRob3I+PC9hdXRob3JzPjwvY29u
dHJpYnV0b3JzPjxhdXRoLWFkZHJlc3M+SGVwYXRvYmlsaWFyeSBEaXZpc2lvbiwgRGVwYXJ0bWVu
dCBvZiBJbnRlcm5hbCBNZWRpY2luZSwgS2FvaHNpdW5nIE1lZGljYWwgVW5pdmVyc2l0eSBIb3Nw
aXRhbCwgTm8uIDEwMCwgVHp5b3UgMXN0IFJvYWQsIEthb2hzaXVuZyA4MDcsIFRhaXdhbi48L2F1
dGgtYWRkcmVzcz48dGl0bGVzPjx0aXRsZT5Bc3NvY2lhdGlvbnMgYmV0d2VlbiBoZXBhdGl0aXMg
QyB2aXJlbWlhIGFuZCBsb3cgc2VydW0gdHJpZ2x5Y2VyaWRlIGFuZCBjaG9sZXN0ZXJvbCBsZXZl
bHM6IGEgY29tbXVuaXR5LWJhc2VkIHN0dWR5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ktMTY8L3Bh
Z2VzPjx2b2x1bWU+NDk8L3ZvbHVtZT48bnVtYmVyPjE8L251bWJlcj48ZWRpdGlvbj4yMDA4LzA1
LzIwPC9lZGl0aW9uPjxrZXl3b3Jkcz48a2V5d29yZD5DaG9sZXN0ZXJvbC8qYmxvb2Q8L2tleXdv
cmQ+PGtleXdvcmQ+RW5kZW1pYyBEaXNlYXNlczwva2V5d29yZD48a2V5d29yZD5GZW1hbGU8L2tl
eXdvcmQ+PGtleXdvcmQ+R2Vub3R5cGU8L2tleXdvcmQ+PGtleXdvcmQ+SGVwYWNpdmlydXMvKmdl
bmV0aWNzPC9rZXl3b3JkPjxrZXl3b3JkPkhlcGF0aXRpcyBCL2Jsb29kL2VwaWRlbWlvbG9neTwv
a2V5d29yZD48a2V5d29yZD5IZXBhdGl0aXMgQy8qYmxvb2QvZXBpZGVtaW9sb2d5PC9rZXl3b3Jk
PjxrZXl3b3JkPkh1bWFuczwva2V5d29yZD48a2V5d29yZD5Mb2dpc3RpYyBNb2RlbHM8L2tleXdv
cmQ+PGtleXdvcmQ+TWFsZTwva2V5d29yZD48a2V5d29yZD5NaWRkbGUgQWdlZDwva2V5d29yZD48
a2V5d29yZD5NdWx0aXZhcmlhdGUgQW5hbHlzaXM8L2tleXdvcmQ+PGtleXdvcmQ+Uk5BLCBWaXJh
bC9ibG9vZDwva2V5d29yZD48a2V5d29yZD5SZXNpZGVuY2UgQ2hhcmFjdGVyaXN0aWNzPC9rZXl3
b3JkPjxrZXl3b3JkPlJpc2sgRmFjdG9yczwva2V5d29yZD48a2V5d29yZD5UYWl3YW4vZXBpZGVt
aW9sb2d5PC9rZXl3b3JkPjxrZXl3b3JkPlRyaWdseWNlcmlkZXMvKmJsb29kPC9rZXl3b3JkPjxr
ZXl3b3JkPlZpcmVtaWEvKmJsb29kL2VwaWRlbWlvbG9neTwva2V5d29yZD48L2tleXdvcmRzPjxk
YXRlcz48eWVhcj4yMDA4PC95ZWFyPjxwdWItZGF0ZXM+PGRhdGU+SnVsPC9kYXRlPjwvcHViLWRh
dGVzPjwvZGF0ZXM+PGlzYm4+MDE2OC04Mjc4IChQcmludCkmI3hEOzAxNjgtODI3OCAoTGlua2lu
Zyk8L2lzYm4+PGFjY2Vzc2lvbi1udW0+MTg0ODYyNjU8L2FjY2Vzc2lvbi1udW0+PHVybHM+PHJl
bGF0ZWQtdXJscz48dXJsPmh0dHA6Ly93d3cubmNiaS5ubG0ubmloLmdvdi9wdWJtZWQvMTg0ODYy
NjU8L3VybD48L3JlbGF0ZWQtdXJscz48L3VybHM+PGVsZWN0cm9uaWMtcmVzb3VyY2UtbnVtPjEw
LjEwMTYvai5qaGVwLjIwMDguMDMuMDE2PC9lbGVjdHJvbmljLXJlc291cmNlLW51bT48bGFuZ3Vh
Z2U+ZW5nPC9sYW5ndWFnZT48L3JlY29yZD48L0Np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YWk8L0F1dGhvcj48WWVhcj4yMDA4PC9ZZWFyPjxSZWNO
dW0+MTI3NDwvUmVjTnVtPjxEaXNwbGF5VGV4dD48c3R5bGUgZmFjZT0ic3VwZXJzY3JpcHQiPls1
NF08L3N0eWxlPjwvRGlzcGxheVRleHQ+PHJlY29yZD48cmVjLW51bWJlcj4xMjc0PC9yZWMtbnVt
YmVyPjxmb3JlaWduLWtleXM+PGtleSBhcHA9IkVOIiBkYi1pZD0idjB4d3ZlZHIydGVkYXFlOXoy
NXhhdjk0ZGRlZmF0eGF2cDA1IiB0aW1lc3RhbXA9IjEzODk5NzIxODciPjEyNzQ8L2tleT48L2Zv
cmVpZ24ta2V5cz48cmVmLXR5cGUgbmFtZT0iSm91cm5hbCBBcnRpY2xlIj4xNzwvcmVmLXR5cGU+
PGNvbnRyaWJ1dG9ycz48YXV0aG9ycz48YXV0aG9yPkRhaSwgQy4gWS48L2F1dGhvcj48YXV0aG9y
PkNodWFuZywgVy4gTC48L2F1dGhvcj48YXV0aG9yPkhvLCBDLiBLLjwvYXV0aG9yPjxhdXRob3I+
SHNpZWgsIE0uIFkuPC9hdXRob3I+PGF1dGhvcj5IdWFuZywgSi4gRi48L2F1dGhvcj48YXV0aG9y
PkxlZSwgTC4gUC48L2F1dGhvcj48YXV0aG9yPkhvdSwgTi4gSi48L2F1dGhvcj48YXV0aG9yPkxp
biwgWi4gWS48L2F1dGhvcj48YXV0aG9yPkNoZW4sIFMuIEMuPC9hdXRob3I+PGF1dGhvcj5XYW5n
LCBMLiBZLjwvYXV0aG9yPjxhdXRob3I+VHNhaSwgSi4gRi48L2F1dGhvcj48YXV0aG9yPkNoYW5n
LCBXLiBZLjwvYXV0aG9yPjxhdXRob3I+WXUsIE0uIEwuPC9hdXRob3I+PC9hdXRob3JzPjwvY29u
dHJpYnV0b3JzPjxhdXRoLWFkZHJlc3M+SGVwYXRvYmlsaWFyeSBEaXZpc2lvbiwgRGVwYXJ0bWVu
dCBvZiBJbnRlcm5hbCBNZWRpY2luZSwgS2FvaHNpdW5nIE1lZGljYWwgVW5pdmVyc2l0eSBIb3Nw
aXRhbCwgTm8uIDEwMCwgVHp5b3UgMXN0IFJvYWQsIEthb2hzaXVuZyA4MDcsIFRhaXdhbi48L2F1
dGgtYWRkcmVzcz48dGl0bGVzPjx0aXRsZT5Bc3NvY2lhdGlvbnMgYmV0d2VlbiBoZXBhdGl0aXMg
QyB2aXJlbWlhIGFuZCBsb3cgc2VydW0gdHJpZ2x5Y2VyaWRlIGFuZCBjaG9sZXN0ZXJvbCBsZXZl
bHM6IGEgY29tbXVuaXR5LWJhc2VkIHN0dWR5PC90aXRsZT48c2Vjb25kYXJ5LXRpdGxlPkogSGVw
YXRvbDwvc2Vjb25kYXJ5LXRpdGxlPjxhbHQtdGl0bGU+Sm91cm5hbCBvZiBoZXBhdG9sb2d5PC9h
bHQtdGl0bGU+PC90aXRsZXM+PHBlcmlvZGljYWw+PGZ1bGwtdGl0bGU+SiBIZXBhdG9sPC9mdWxs
LXRpdGxlPjwvcGVyaW9kaWNhbD48YWx0LXBlcmlvZGljYWw+PGZ1bGwtdGl0bGU+Sm91cm5hbCBv
ZiBIZXBhdG9sb2d5PC9mdWxsLXRpdGxlPjwvYWx0LXBlcmlvZGljYWw+PHBhZ2VzPjktMTY8L3Bh
Z2VzPjx2b2x1bWU+NDk8L3ZvbHVtZT48bnVtYmVyPjE8L251bWJlcj48ZWRpdGlvbj4yMDA4LzA1
LzIwPC9lZGl0aW9uPjxrZXl3b3Jkcz48a2V5d29yZD5DaG9sZXN0ZXJvbC8qYmxvb2Q8L2tleXdv
cmQ+PGtleXdvcmQ+RW5kZW1pYyBEaXNlYXNlczwva2V5d29yZD48a2V5d29yZD5GZW1hbGU8L2tl
eXdvcmQ+PGtleXdvcmQ+R2Vub3R5cGU8L2tleXdvcmQ+PGtleXdvcmQ+SGVwYWNpdmlydXMvKmdl
bmV0aWNzPC9rZXl3b3JkPjxrZXl3b3JkPkhlcGF0aXRpcyBCL2Jsb29kL2VwaWRlbWlvbG9neTwv
a2V5d29yZD48a2V5d29yZD5IZXBhdGl0aXMgQy8qYmxvb2QvZXBpZGVtaW9sb2d5PC9rZXl3b3Jk
PjxrZXl3b3JkPkh1bWFuczwva2V5d29yZD48a2V5d29yZD5Mb2dpc3RpYyBNb2RlbHM8L2tleXdv
cmQ+PGtleXdvcmQ+TWFsZTwva2V5d29yZD48a2V5d29yZD5NaWRkbGUgQWdlZDwva2V5d29yZD48
a2V5d29yZD5NdWx0aXZhcmlhdGUgQW5hbHlzaXM8L2tleXdvcmQ+PGtleXdvcmQ+Uk5BLCBWaXJh
bC9ibG9vZDwva2V5d29yZD48a2V5d29yZD5SZXNpZGVuY2UgQ2hhcmFjdGVyaXN0aWNzPC9rZXl3
b3JkPjxrZXl3b3JkPlJpc2sgRmFjdG9yczwva2V5d29yZD48a2V5d29yZD5UYWl3YW4vZXBpZGVt
aW9sb2d5PC9rZXl3b3JkPjxrZXl3b3JkPlRyaWdseWNlcmlkZXMvKmJsb29kPC9rZXl3b3JkPjxr
ZXl3b3JkPlZpcmVtaWEvKmJsb29kL2VwaWRlbWlvbG9neTwva2V5d29yZD48L2tleXdvcmRzPjxk
YXRlcz48eWVhcj4yMDA4PC95ZWFyPjxwdWItZGF0ZXM+PGRhdGU+SnVsPC9kYXRlPjwvcHViLWRh
dGVzPjwvZGF0ZXM+PGlzYm4+MDE2OC04Mjc4IChQcmludCkmI3hEOzAxNjgtODI3OCAoTGlua2lu
Zyk8L2lzYm4+PGFjY2Vzc2lvbi1udW0+MTg0ODYyNjU8L2FjY2Vzc2lvbi1udW0+PHVybHM+PHJl
bGF0ZWQtdXJscz48dXJsPmh0dHA6Ly93d3cubmNiaS5ubG0ubmloLmdvdi9wdWJtZWQvMTg0ODYy
NjU8L3VybD48L3JlbGF0ZWQtdXJscz48L3VybHM+PGVsZWN0cm9uaWMtcmVzb3VyY2UtbnVtPjEw
LjEwMTYvai5qaGVwLjIwMDguMDMuMDE2PC9lbGVjdHJvbmljLXJlc291cmNlLW51bT48bGFuZ3Vh
Z2U+ZW5nPC9sYW5ndWFnZT48L3JlY29yZD48L0Np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4" w:tooltip="Dai, 2008 #1274" w:history="1">
        <w:r w:rsidR="000F07FA" w:rsidRPr="00EF2A4D">
          <w:rPr>
            <w:rFonts w:ascii="Book Antiqua" w:hAnsi="Book Antiqua"/>
            <w:noProof/>
            <w:sz w:val="24"/>
            <w:szCs w:val="24"/>
            <w:vertAlign w:val="superscript"/>
          </w:rPr>
          <w:t>5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15178" w:rsidRPr="00EF2A4D">
        <w:rPr>
          <w:rFonts w:ascii="Book Antiqua" w:hAnsi="Book Antiqua"/>
          <w:sz w:val="24"/>
          <w:szCs w:val="24"/>
        </w:rPr>
        <w:t xml:space="preserve">. </w:t>
      </w:r>
      <w:r w:rsidR="006B672F" w:rsidRPr="00EF2A4D">
        <w:rPr>
          <w:rFonts w:ascii="Book Antiqua" w:hAnsi="Book Antiqua"/>
          <w:sz w:val="24"/>
          <w:szCs w:val="24"/>
        </w:rPr>
        <w:t>In fact</w:t>
      </w:r>
      <w:r w:rsidR="003A2680" w:rsidRPr="00EF2A4D">
        <w:rPr>
          <w:rFonts w:ascii="Book Antiqua" w:hAnsi="Book Antiqua"/>
          <w:sz w:val="24"/>
          <w:szCs w:val="24"/>
        </w:rPr>
        <w:t xml:space="preserve">, high triglyceridemia during acute HCV infection </w:t>
      </w:r>
      <w:r w:rsidR="00D10ED4" w:rsidRPr="00EF2A4D">
        <w:rPr>
          <w:rFonts w:ascii="Book Antiqua" w:hAnsi="Book Antiqua"/>
          <w:sz w:val="24"/>
          <w:szCs w:val="24"/>
        </w:rPr>
        <w:t xml:space="preserve">may facilitate viral clearance since triglyceridemia was </w:t>
      </w:r>
      <w:r w:rsidR="00D10ED4" w:rsidRPr="00EF2A4D">
        <w:rPr>
          <w:rFonts w:ascii="Book Antiqua" w:hAnsi="Book Antiqua"/>
          <w:sz w:val="24"/>
          <w:szCs w:val="24"/>
        </w:rPr>
        <w:lastRenderedPageBreak/>
        <w:t>increased in patients that cleared HCV infection</w:t>
      </w:r>
      <w:r w:rsidR="003635EA" w:rsidRPr="00EF2A4D">
        <w:rPr>
          <w:rFonts w:ascii="Book Antiqua" w:hAnsi="Book Antiqua"/>
          <w:sz w:val="24"/>
          <w:szCs w:val="24"/>
        </w:rPr>
        <w:fldChar w:fldCharType="begin">
          <w:fldData xml:space="preserve">PEVuZE5vdGU+PENpdGU+PEF1dGhvcj5NYXJ6b3VrPC9BdXRob3I+PFllYXI+MjAwNzwvWWVhcj48
UmVjTnVtPjEyNzU8L1JlY051bT48RGlzcGxheVRleHQ+PHN0eWxlIGZhY2U9InN1cGVyc2NyaXB0
Ij5bNTVdPC9zdHlsZT48L0Rpc3BsYXlUZXh0PjxyZWNvcmQ+PHJlYy1udW1iZXI+MTI3NTwvcmVj
LW51bWJlcj48Zm9yZWlnbi1rZXlzPjxrZXkgYXBwPSJFTiIgZGItaWQ9InYweHd2ZWRyMnRlZGFx
ZTl6MjV4YXY5NGRkZWZhdHhhdnAwNSIgdGltZXN0YW1wPSIxMzg5OTcyMjk0Ij4xMjc1PC9rZXk+
PC9mb3JlaWduLWtleXM+PHJlZi10eXBlIG5hbWU9IkpvdXJuYWwgQXJ0aWNsZSI+MTc8L3JlZi10
eXBlPjxjb250cmlidXRvcnM+PGF1dGhvcnM+PGF1dGhvcj5NYXJ6b3VrLCBELjwvYXV0aG9yPjxh
dXRob3I+U2FzcywgSi48L2F1dGhvcj48YXV0aG9yPkJha3IsIEkuPC9hdXRob3I+PGF1dGhvcj5F
bCBIb3NzZWlueSwgTS48L2F1dGhvcj48YXV0aG9yPkFiZGVsLUhhbWlkLCBNLjwvYXV0aG9yPjxh
dXRob3I+UmVrYWNld2ljeiwgQy48L2F1dGhvcj48YXV0aG9yPkNoYXR1cnZlZGksIE4uPC9hdXRo
b3I+PGF1dGhvcj5Nb2hhbWVkLCBNLiBLLjwvYXV0aG9yPjxhdXRob3I+Rm9udGFuZXQsIEEuPC9h
dXRob3I+PC9hdXRob3JzPjwvY29udHJpYnV0b3JzPjxhdXRoLWFkZHJlc3M+RGVwYXJ0bWVudCBv
ZiBDb21tdW5pdHksIEVudmlyb25tZW50YWwgYW5kIE9jY3VwYXRpb25hbCBNZWRpY2luZSwgQWlu
IFNoYW1zIFVuaXZlcnNpdHksIENhaXJvLCBFZ3lwdC48L2F1dGgtYWRkcmVzcz48dGl0bGVzPjx0
aXRsZT5NZXRhYm9saWMgYW5kIGNhcmRpb3Zhc2N1bGFyIHJpc2sgcHJvZmlsZXMgYW5kIGhlcGF0
aXRpcyBDIHZpcnVzIGluZmVjdGlvbiBpbiBydXJhbCBFZ3lw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EwNS0x
MDwvcGFnZXM+PHZvbHVtZT41Njwvdm9sdW1lPjxudW1iZXI+ODwvbnVtYmVyPjxlZGl0aW9uPjIw
MDYvMDkvMDg8L2VkaXRpb24+PGtleXdvcmRzPjxrZXl3b3JkPkFkdWx0PC9rZXl3b3JkPjxrZXl3
b3JkPkFnZSBEaXN0cmlidXRpb248L2tleXdvcmQ+PGtleXdvcmQ+QWdlZDwva2V5d29yZD48a2V5
d29yZD5BZ2VkLCA4MCBhbmQgb3Zlcjwva2V5d29yZD48a2V5d29yZD5BdGhlcm9zY2xlcm9zaXMv
ZXBpZGVtaW9sb2d5PC9rZXl3b3JkPjxrZXl3b3JkPkJsb29kIEdsdWNvc2UvKmFuYWx5c2lzPC9r
ZXl3b3JkPjxrZXl3b3JkPkNob2xlc3Rlcm9sL2Jsb29kPC9rZXl3b3JkPjxrZXl3b3JkPkNob2xl
c3Rlcm9sLCBIREwvYmxvb2Q8L2tleXdvcmQ+PGtleXdvcmQ+Q2hvbGVzdGVyb2wsIExETC9ibG9v
ZDwva2V5d29yZD48a2V5d29yZD5EaWFiZXRlcyBNZWxsaXR1cy9ibG9vZC9lcGlkZW1pb2xvZ3k8
L2tleXdvcmQ+PGtleXdvcmQ+RWd5cHQvZXBpZGVtaW9sb2d5PC9rZXl3b3JkPjxrZXl3b3JkPkZl
bWFsZTwva2V5d29yZD48a2V5d29yZD5IZXBhdGl0aXMgQy9ibG9vZC8qZXBpZGVtaW9sb2d5PC9r
ZXl3b3JkPjxrZXl3b3JkPkhlcGF0aXRpcyBDLCBDaHJvbmljL2Jsb29kL2VwaWRlbWlvbG9neTwv
a2V5d29yZD48a2V5d29yZD5IdW1hbnM8L2tleXdvcmQ+PGtleXdvcmQ+TGlwaWRzLyphbmFseXNp
czwva2V5d29yZD48a2V5d29yZD5NYWxlPC9rZXl3b3JkPjxrZXl3b3JkPk1pZGRsZSBBZ2VkPC9r
ZXl3b3JkPjxrZXl3b3JkPlByZXZhbGVuY2U8L2tleXdvcmQ+PGtleXdvcmQ+UmlzayBGYWN0b3Jz
PC9rZXl3b3JkPjxrZXl3b3JkPlJ1cmFsIEhlYWx0aDwva2V5d29yZD48a2V5d29yZD5TZXggRGlz
dHJpYnV0aW9uPC9rZXl3b3JkPjxrZXl3b3JkPlRyaWdseWNlcmlkZXMvYmxvb2Q8L2tleXdvcmQ+
PC9rZXl3b3Jkcz48ZGF0ZXM+PHllYXI+MjAwNzwveWVhcj48cHViLWRhdGVzPjxkYXRlPkF1Zzwv
ZGF0ZT48L3B1Yi1kYXRlcz48L2RhdGVzPjxpc2JuPjAwMTctNTc0OSAoUHJpbnQpJiN4RDswMDE3
LTU3NDkgKExpbmtpbmcpPC9pc2JuPjxhY2Nlc3Npb24tbnVtPjE2OTU2OTE4PC9hY2Nlc3Npb24t
bnVtPjx3b3JrLXR5cGU+UmVzZWFyY2ggU3VwcG9ydCwgTm9uLVUuUy4gR292JmFwb3M7dDwvd29y
ay10eXBlPjx1cmxzPjxyZWxhdGVkLXVybHM+PHVybD5odHRwOi8vd3d3Lm5jYmkubmxtLm5paC5n
b3YvcHVibWVkLzE2OTU2OTE4PC91cmw+PC9yZWxhdGVkLXVybHM+PC91cmxzPjxjdXN0b20yPjE5
NTU1MTI8L2N1c3RvbTI+PGVsZWN0cm9uaWMtcmVzb3VyY2UtbnVtPjEwLjExMzYvZ3V0LjIwMDYu
MDkxOTgzPC9lbGVjdHJvbmljLXJlc291cmNlLW51bT48bGFuZ3VhZ2U+ZW5nPC9sYW5ndWFnZT48
L3JlY29yZD48L0Np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YXJ6b3VrPC9BdXRob3I+PFllYXI+MjAwNzwvWWVhcj48
UmVjTnVtPjEyNzU8L1JlY051bT48RGlzcGxheVRleHQ+PHN0eWxlIGZhY2U9InN1cGVyc2NyaXB0
Ij5bNTVdPC9zdHlsZT48L0Rpc3BsYXlUZXh0PjxyZWNvcmQ+PHJlYy1udW1iZXI+MTI3NTwvcmVj
LW51bWJlcj48Zm9yZWlnbi1rZXlzPjxrZXkgYXBwPSJFTiIgZGItaWQ9InYweHd2ZWRyMnRlZGFx
ZTl6MjV4YXY5NGRkZWZhdHhhdnAwNSIgdGltZXN0YW1wPSIxMzg5OTcyMjk0Ij4xMjc1PC9rZXk+
PC9mb3JlaWduLWtleXM+PHJlZi10eXBlIG5hbWU9IkpvdXJuYWwgQXJ0aWNsZSI+MTc8L3JlZi10
eXBlPjxjb250cmlidXRvcnM+PGF1dGhvcnM+PGF1dGhvcj5NYXJ6b3VrLCBELjwvYXV0aG9yPjxh
dXRob3I+U2FzcywgSi48L2F1dGhvcj48YXV0aG9yPkJha3IsIEkuPC9hdXRob3I+PGF1dGhvcj5F
bCBIb3NzZWlueSwgTS48L2F1dGhvcj48YXV0aG9yPkFiZGVsLUhhbWlkLCBNLjwvYXV0aG9yPjxh
dXRob3I+UmVrYWNld2ljeiwgQy48L2F1dGhvcj48YXV0aG9yPkNoYXR1cnZlZGksIE4uPC9hdXRo
b3I+PGF1dGhvcj5Nb2hhbWVkLCBNLiBLLjwvYXV0aG9yPjxhdXRob3I+Rm9udGFuZXQsIEEuPC9h
dXRob3I+PC9hdXRob3JzPjwvY29udHJpYnV0b3JzPjxhdXRoLWFkZHJlc3M+RGVwYXJ0bWVudCBv
ZiBDb21tdW5pdHksIEVudmlyb25tZW50YWwgYW5kIE9jY3VwYXRpb25hbCBNZWRpY2luZSwgQWlu
IFNoYW1zIFVuaXZlcnNpdHksIENhaXJvLCBFZ3lwdC48L2F1dGgtYWRkcmVzcz48dGl0bGVzPjx0
aXRsZT5NZXRhYm9saWMgYW5kIGNhcmRpb3Zhc2N1bGFyIHJpc2sgcHJvZmlsZXMgYW5kIGhlcGF0
aXRpcyBDIHZpcnVzIGluZmVjdGlvbiBpbiBydXJhbCBFZ3lw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EwNS0x
MDwvcGFnZXM+PHZvbHVtZT41Njwvdm9sdW1lPjxudW1iZXI+ODwvbnVtYmVyPjxlZGl0aW9uPjIw
MDYvMDkvMDg8L2VkaXRpb24+PGtleXdvcmRzPjxrZXl3b3JkPkFkdWx0PC9rZXl3b3JkPjxrZXl3
b3JkPkFnZSBEaXN0cmlidXRpb248L2tleXdvcmQ+PGtleXdvcmQ+QWdlZDwva2V5d29yZD48a2V5
d29yZD5BZ2VkLCA4MCBhbmQgb3Zlcjwva2V5d29yZD48a2V5d29yZD5BdGhlcm9zY2xlcm9zaXMv
ZXBpZGVtaW9sb2d5PC9rZXl3b3JkPjxrZXl3b3JkPkJsb29kIEdsdWNvc2UvKmFuYWx5c2lzPC9r
ZXl3b3JkPjxrZXl3b3JkPkNob2xlc3Rlcm9sL2Jsb29kPC9rZXl3b3JkPjxrZXl3b3JkPkNob2xl
c3Rlcm9sLCBIREwvYmxvb2Q8L2tleXdvcmQ+PGtleXdvcmQ+Q2hvbGVzdGVyb2wsIExETC9ibG9v
ZDwva2V5d29yZD48a2V5d29yZD5EaWFiZXRlcyBNZWxsaXR1cy9ibG9vZC9lcGlkZW1pb2xvZ3k8
L2tleXdvcmQ+PGtleXdvcmQ+RWd5cHQvZXBpZGVtaW9sb2d5PC9rZXl3b3JkPjxrZXl3b3JkPkZl
bWFsZTwva2V5d29yZD48a2V5d29yZD5IZXBhdGl0aXMgQy9ibG9vZC8qZXBpZGVtaW9sb2d5PC9r
ZXl3b3JkPjxrZXl3b3JkPkhlcGF0aXRpcyBDLCBDaHJvbmljL2Jsb29kL2VwaWRlbWlvbG9neTwv
a2V5d29yZD48a2V5d29yZD5IdW1hbnM8L2tleXdvcmQ+PGtleXdvcmQ+TGlwaWRzLyphbmFseXNp
czwva2V5d29yZD48a2V5d29yZD5NYWxlPC9rZXl3b3JkPjxrZXl3b3JkPk1pZGRsZSBBZ2VkPC9r
ZXl3b3JkPjxrZXl3b3JkPlByZXZhbGVuY2U8L2tleXdvcmQ+PGtleXdvcmQ+UmlzayBGYWN0b3Jz
PC9rZXl3b3JkPjxrZXl3b3JkPlJ1cmFsIEhlYWx0aDwva2V5d29yZD48a2V5d29yZD5TZXggRGlz
dHJpYnV0aW9uPC9rZXl3b3JkPjxrZXl3b3JkPlRyaWdseWNlcmlkZXMvYmxvb2Q8L2tleXdvcmQ+
PC9rZXl3b3Jkcz48ZGF0ZXM+PHllYXI+MjAwNzwveWVhcj48cHViLWRhdGVzPjxkYXRlPkF1Zzwv
ZGF0ZT48L3B1Yi1kYXRlcz48L2RhdGVzPjxpc2JuPjAwMTctNTc0OSAoUHJpbnQpJiN4RDswMDE3
LTU3NDkgKExpbmtpbmcpPC9pc2JuPjxhY2Nlc3Npb24tbnVtPjE2OTU2OTE4PC9hY2Nlc3Npb24t
bnVtPjx3b3JrLXR5cGU+UmVzZWFyY2ggU3VwcG9ydCwgTm9uLVUuUy4gR292JmFwb3M7dDwvd29y
ay10eXBlPjx1cmxzPjxyZWxhdGVkLXVybHM+PHVybD5odHRwOi8vd3d3Lm5jYmkubmxtLm5paC5n
b3YvcHVibWVkLzE2OTU2OTE4PC91cmw+PC9yZWxhdGVkLXVybHM+PC91cmxzPjxjdXN0b20yPjE5
NTU1MTI8L2N1c3RvbTI+PGVsZWN0cm9uaWMtcmVzb3VyY2UtbnVtPjEwLjExMzYvZ3V0LjIwMDYu
MDkxOTgzPC9lbGVjdHJvbmljLXJlc291cmNlLW51bT48bGFuZ3VhZ2U+ZW5nPC9sYW5ndWFnZT48
L3JlY29yZD48L0Np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5" w:tooltip="Marzouk, 2007 #1275" w:history="1">
        <w:r w:rsidR="000F07FA" w:rsidRPr="00EF2A4D">
          <w:rPr>
            <w:rFonts w:ascii="Book Antiqua" w:hAnsi="Book Antiqua"/>
            <w:noProof/>
            <w:sz w:val="24"/>
            <w:szCs w:val="24"/>
            <w:vertAlign w:val="superscript"/>
          </w:rPr>
          <w:t>55</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15178" w:rsidRPr="00EF2A4D">
        <w:rPr>
          <w:rFonts w:ascii="Book Antiqua" w:hAnsi="Book Antiqua"/>
          <w:sz w:val="24"/>
          <w:szCs w:val="24"/>
        </w:rPr>
        <w:t>.</w:t>
      </w:r>
      <w:r w:rsidR="00805D54" w:rsidRPr="00EF2A4D">
        <w:rPr>
          <w:rFonts w:ascii="Book Antiqua" w:hAnsi="Book Antiqua"/>
          <w:sz w:val="24"/>
          <w:szCs w:val="24"/>
        </w:rPr>
        <w:t xml:space="preserve"> </w:t>
      </w:r>
      <w:r w:rsidR="00A04247" w:rsidRPr="00EF2A4D">
        <w:rPr>
          <w:rFonts w:ascii="Book Antiqua" w:hAnsi="Book Antiqua"/>
          <w:sz w:val="24"/>
          <w:szCs w:val="24"/>
        </w:rPr>
        <w:t xml:space="preserve">Chronic HCV infection is associated with the development of insulin resistance </w:t>
      </w:r>
      <w:r w:rsidR="00982AD0" w:rsidRPr="00EF2A4D">
        <w:rPr>
          <w:rFonts w:ascii="Book Antiqua" w:hAnsi="Book Antiqua"/>
          <w:sz w:val="24"/>
          <w:szCs w:val="24"/>
        </w:rPr>
        <w:t xml:space="preserve">which </w:t>
      </w:r>
      <w:r w:rsidR="00A04247" w:rsidRPr="00EF2A4D">
        <w:rPr>
          <w:rFonts w:ascii="Book Antiqua" w:hAnsi="Book Antiqua"/>
          <w:sz w:val="24"/>
          <w:szCs w:val="24"/>
        </w:rPr>
        <w:t xml:space="preserve">further promotes </w:t>
      </w:r>
      <w:r w:rsidR="00982AD0" w:rsidRPr="00EF2A4D">
        <w:rPr>
          <w:rFonts w:ascii="Book Antiqua" w:hAnsi="Book Antiqua"/>
          <w:sz w:val="24"/>
          <w:szCs w:val="24"/>
        </w:rPr>
        <w:t xml:space="preserve">the progression of </w:t>
      </w:r>
      <w:r w:rsidR="00375B43">
        <w:rPr>
          <w:rFonts w:ascii="Book Antiqua" w:hAnsi="Book Antiqua"/>
          <w:sz w:val="24"/>
          <w:szCs w:val="24"/>
        </w:rPr>
        <w:t>steatosis and fibrosis</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Romero-Gomez&lt;/Author&gt;&lt;Year&gt;2006&lt;/Year&gt;&lt;RecNum&gt;1232&lt;/RecNum&gt;&lt;DisplayText&gt;&lt;style face="superscript"&gt;[56]&lt;/style&gt;&lt;/DisplayText&gt;&lt;record&gt;&lt;rec-number&gt;1232&lt;/rec-number&gt;&lt;foreign-keys&gt;&lt;key app="EN" db-id="v0xwvedr2tedaqe9z25xav94ddefatxavp05" timestamp="1388764918"&gt;1232&lt;/key&gt;&lt;/foreign-keys&gt;&lt;ref-type name="Journal Article"&gt;17&lt;/ref-type&gt;&lt;contributors&gt;&lt;authors&gt;&lt;author&gt;Romero-Gomez, M.&lt;/author&gt;&lt;/authors&gt;&lt;/contributors&gt;&lt;auth-address&gt;Unit for The Clinical Management of Digestive Diseases. Hospital Universitario de Valme. Ctra de Cadiz s/n. Sevilla 41014, Spain. mromerog@supercable.es&lt;/auth-address&gt;&lt;titles&gt;&lt;title&gt;Insulin resistance and hepatitis C&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075-80&lt;/pages&gt;&lt;volume&gt;12&lt;/volume&gt;&lt;number&gt;44&lt;/number&gt;&lt;edition&gt;2006/11/30&lt;/edition&gt;&lt;keywords&gt;&lt;keyword&gt;Antiviral Agents/therapeutic use&lt;/keyword&gt;&lt;keyword&gt;Hepatitis C, Chronic/drug therapy/*physiopathology&lt;/keyword&gt;&lt;keyword&gt;Humans&lt;/keyword&gt;&lt;keyword&gt;Insulin/*physiology&lt;/keyword&gt;&lt;keyword&gt;Insulin Resistance/*physiology&lt;/keyword&gt;&lt;keyword&gt;Interferon-alpha/therapeutic use&lt;/keyword&gt;&lt;keyword&gt;Polyethylene Glycols/therapeutic use&lt;/keyword&gt;&lt;keyword&gt;Recombinant Proteins&lt;/keyword&gt;&lt;keyword&gt;Ribavirin/therapeutic use&lt;/keyword&gt;&lt;/keywords&gt;&lt;dates&gt;&lt;year&gt;2006&lt;/year&gt;&lt;pub-dates&gt;&lt;date&gt;Nov 28&lt;/date&gt;&lt;/pub-dates&gt;&lt;/dates&gt;&lt;isbn&gt;1007-9327 (Print)&amp;#xD;1007-9327 (Linking)&lt;/isbn&gt;&lt;accession-num&gt;17131467&lt;/accession-num&gt;&lt;work-type&gt;Research Support, Non-U.S. Gov&amp;apos;t&lt;/work-type&gt;&lt;urls&gt;&lt;related-urls&gt;&lt;url&gt;http://www.ncbi.nlm.nih.gov/pubmed/17131467&lt;/url&gt;&lt;/related-urls&gt;&lt;/urls&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6" w:tooltip="Romero-Gomez, 2006 #1232" w:history="1">
        <w:r w:rsidR="000F07FA" w:rsidRPr="00EF2A4D">
          <w:rPr>
            <w:rFonts w:ascii="Book Antiqua" w:hAnsi="Book Antiqua"/>
            <w:noProof/>
            <w:sz w:val="24"/>
            <w:szCs w:val="24"/>
            <w:vertAlign w:val="superscript"/>
          </w:rPr>
          <w:t>56</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4656A4" w:rsidRPr="00EF2A4D">
        <w:rPr>
          <w:rFonts w:ascii="Book Antiqua" w:hAnsi="Book Antiqua"/>
          <w:sz w:val="24"/>
          <w:szCs w:val="24"/>
        </w:rPr>
        <w:t xml:space="preserve">. </w:t>
      </w:r>
      <w:r w:rsidR="002D5200" w:rsidRPr="00EF2A4D">
        <w:rPr>
          <w:rFonts w:ascii="Book Antiqua" w:hAnsi="Book Antiqua"/>
          <w:sz w:val="24"/>
          <w:szCs w:val="24"/>
        </w:rPr>
        <w:t xml:space="preserve">Since insulin resistance </w:t>
      </w:r>
      <w:r w:rsidR="00A04247" w:rsidRPr="00EF2A4D">
        <w:rPr>
          <w:rFonts w:ascii="Book Antiqua" w:hAnsi="Book Antiqua"/>
          <w:sz w:val="24"/>
          <w:szCs w:val="24"/>
        </w:rPr>
        <w:t xml:space="preserve">induces interferon resistance, the management of insulin resistance by means of insulin sensitizers such as </w:t>
      </w:r>
      <w:r w:rsidR="00375B43">
        <w:rPr>
          <w:rFonts w:ascii="Book Antiqua" w:hAnsi="Book Antiqua"/>
          <w:sz w:val="24"/>
          <w:szCs w:val="24"/>
        </w:rPr>
        <w:t>metformin</w:t>
      </w:r>
      <w:r w:rsidR="003635EA" w:rsidRPr="00EF2A4D">
        <w:rPr>
          <w:rFonts w:ascii="Book Antiqua" w:hAnsi="Book Antiqua"/>
          <w:sz w:val="24"/>
          <w:szCs w:val="24"/>
        </w:rPr>
        <w:fldChar w:fldCharType="begin">
          <w:fldData xml:space="preserve">PEVuZE5vdGU+PENpdGU+PEF1dGhvcj5Sb21lcm8tR29tZXo8L0F1dGhvcj48WWVhcj4yMDA5PC9Z
ZWFyPjxSZWNOdW0+MTI2MjwvUmVjTnVtPjxEaXNwbGF5VGV4dD48c3R5bGUgZmFjZT0ic3VwZXJz
Y3JpcHQiPls1N108L3N0eWxlPjwvRGlzcGxheVRleHQ+PHJlY29yZD48cmVjLW51bWJlcj4xMjYy
PC9yZWMtbnVtYmVyPjxmb3JlaWduLWtleXM+PGtleSBhcHA9IkVOIiBkYi1pZD0idjB4d3ZlZHIy
dGVkYXFlOXoyNXhhdjk0ZGRlZmF0eGF2cDA1IiB0aW1lc3RhbXA9IjEzODk5Njg0OTYiPjEyNjI8
L2tleT48L2ZvcmVpZ24ta2V5cz48cmVmLXR5cGUgbmFtZT0iSm91cm5hbCBBcnRpY2xlIj4xNzwv
cmVmLXR5cGU+PGNvbnRyaWJ1dG9ycz48YXV0aG9ycz48YXV0aG9yPlJvbWVyby1Hb21leiwgTS48
L2F1dGhvcj48YXV0aG9yPkRpYWdvLCBNLjwvYXV0aG9yPjxhdXRob3I+QW5kcmFkZSwgUi4gSi48
L2F1dGhvcj48YXV0aG9yPkNhbGxlamEsIEouIEwuPC9hdXRob3I+PGF1dGhvcj5TYWxtZXJvbiwg
Si48L2F1dGhvcj48YXV0aG9yPkZlcm5hbmRlei1Sb2RyaWd1ZXosIEMuIE0uPC9hdXRob3I+PGF1
dGhvcj5Tb2xhLCBSLjwvYXV0aG9yPjxhdXRob3I+R2FyY2lhLVNhbWFuaWVnbywgSi48L2F1dGhv
cj48YXV0aG9yPkhlcnJlcmlhcywgSi4gTS48L2F1dGhvcj48YXV0aG9yPkRlIGxhIE1hdGEsIE0u
PC9hdXRob3I+PGF1dGhvcj5Nb3Jlbm8tT3Rlcm8sIFIuPC9hdXRob3I+PGF1dGhvcj5OdW5leiwg
Ty48L2F1dGhvcj48YXV0aG9yPk9sdmVpcmEsIEEuPC9hdXRob3I+PGF1dGhvcj5EdXJhbiwgUy48
L2F1dGhvcj48YXV0aG9yPlBsYW5hcywgUi48L2F1dGhvcj48L2F1dGhvcnM+PC9jb250cmlidXRv
cnM+PGF1dGgtYWRkcmVzcz5Vbml0IGZvciB0aGUgQ2xpbmljYWwgTWFuYWdlbWVudCBvZiBEaWdl
c3RpdmUgRGlzZWFzZXMgYW5kIENlbnRybyBkZSBJbnZlc3RpZ2FjaW9uIEJpb21lZGljYSBlbiBS
ZWQgZGUgRW5mZXJtZWRhZGVzIEhlcGF0aWNhcyB5IERpZ2VzdGl2YXMsIEhvc3BpdGFsIFVuaXZl
cnNpdGFyaW8gZGUgVmFsbWUsIFNldmlsbGEsIFNwYWluLiBtcm9tZXJvZ29tZXpAdXMuZXM8L2F1
dGgtYWRkcmVzcz48dGl0bGVzPjx0aXRsZT5UcmVhdG1lbnQgb2YgaW5zdWxpbiByZXNpc3RhbmNl
IHdpdGggbWV0Zm9ybWluIGluIG5haXZlIGdlbm90eXBlIDEgY2hyb25pYyBoZXBhdGl0aXMgQyBw
YXRpZW50cyByZWNlaXZpbmcgcGVnaW50ZXJmZXJvbiBhbGZhLTJhIHBsdXMgcmliYXZpcmluPC90
aXRsZT48c2Vjb25kYXJ5LXRpdGxlPkhlcGF0b2xvZ3k8L3NlY29uZGFyeS10aXRsZT48L3RpdGxl
cz48cGVyaW9kaWNhbD48ZnVsbC10aXRsZT5IZXBhdG9sb2d5PC9mdWxsLXRpdGxlPjwvcGVyaW9k
aWNhbD48cGFnZXM+MTcwMi04PC9wYWdlcz48dm9sdW1lPjUwPC92b2x1bWU+PG51bWJlcj42PC9u
dW1iZXI+PGVkaXRpb24+MjAwOS8xMC8yMjwvZWRpdGlvbj48a2V5d29yZHM+PGtleXdvcmQ+QWR1
bHQ8L2tleXdvcmQ+PGtleXdvcmQ+QW50aXZpcmFsIEFnZW50cy8qYWRtaW5pc3RyYXRpb24gJmFt
cDsgZG9zYWdlPC9rZXl3b3JkPjxrZXl3b3JkPkRvdWJsZS1CbGluZCBNZXRob2Q8L2tleXdvcmQ+
PGtleXdvcmQ+RHJ1ZyBUaGVyYXB5LCBDb21iaW5hdGlvbjwva2V5d29yZD48a2V5d29yZD5GZW1h
bGU8L2tleXdvcmQ+PGtleXdvcmQ+R2Vub3R5cGU8L2tleXdvcmQ+PGtleXdvcmQ+SGVwYXRpdGlz
IEMsIENocm9uaWMvKmRydWcgdGhlcmFweS92aXJvbG9neTwva2V5d29yZD48a2V5d29yZD5IdW1h
bnM8L2tleXdvcmQ+PGtleXdvcmQ+Kkluc3VsaW4gUmVzaXN0YW5jZTwva2V5d29yZD48a2V5d29y
ZD5JbnRlcmZlcm9uLWFscGhhLyphZG1pbmlzdHJhdGlvbiAmYW1wOyBkb3NhZ2UvYWR2ZXJzZSBl
ZmZlY3RzPC9rZXl3b3JkPjxrZXl3b3JkPk1hbGU8L2tleXdvcmQ+PGtleXdvcmQ+TWV0Zm9ybWlu
Lyp0aGVyYXBldXRpYyB1c2U8L2tleXdvcmQ+PGtleXdvcmQ+TWlkZGxlIEFnZWQ8L2tleXdvcmQ+
PGtleXdvcmQ+UFBBUiBnYW1tYS9hZ29uaXN0czwva2V5d29yZD48a2V5d29yZD5Qb2x5ZXRoeWxl
bmUgR2x5Y29scy8qYWRtaW5pc3RyYXRpb24gJmFtcDsgZG9zYWdlL2FkdmVyc2UgZWZmZWN0czwv
a2V5d29yZD48a2V5d29yZD5SZWNvbWJpbmFudCBQcm90ZWluczwva2V5d29yZD48a2V5d29yZD5S
aWJhdmlyaW4vKmFkbWluaXN0cmF0aW9uICZhbXA7IGRvc2FnZS9hZHZlcnNlIGVmZmVjdHM8L2tl
eXdvcmQ+PC9rZXl3b3Jkcz48ZGF0ZXM+PHllYXI+MjAwOTwveWVhcj48cHViLWRhdGVzPjxkYXRl
PkRlYzwvZGF0ZT48L3B1Yi1kYXRlcz48L2RhdGVzPjxpc2JuPjE1MjctMzM1MCAoRWxlY3Ryb25p
YykmI3hEOzAyNzAtOTEzOSAoTGlua2luZyk8L2lzYm4+PGFjY2Vzc2lvbi1udW0+MTk4NDUwMzc8
L2FjY2Vzc2lvbi1udW0+PHdvcmstdHlwZT5NdWx0aWNlbnRlciBTdHVkeSYjeEQ7UmFuZG9taXpl
ZCBDb250cm9sbGVkIFRyaWFsJiN4RDtSZXNlYXJjaCBTdXBwb3J0LCBOb24tVS5TLiBHb3YmYXBv
czt0PC93b3JrLXR5cGU+PHVybHM+PHJlbGF0ZWQtdXJscz48dXJsPmh0dHA6Ly93d3cubmNiaS5u
bG0ubmloLmdvdi9wdWJtZWQvMTk4NDUwMzc8L3VybD48L3JlbGF0ZWQtdXJscz48L3VybHM+PGVs
ZWN0cm9uaWMtcmVzb3VyY2UtbnVtPjEwLjEwMDIvaGVwLjIzMjA2PC9lbGVjdHJvbmljLXJlc291
cmNlLW51bT48bGFuZ3VhZ2U+ZW5nPC9sYW5ndWFnZT48L3JlY29yZD48L0NpdGU+PC9FbmROb3Rl
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Sb21lcm8tR29tZXo8L0F1dGhvcj48WWVhcj4yMDA5PC9Z
ZWFyPjxSZWNOdW0+MTI2MjwvUmVjTnVtPjxEaXNwbGF5VGV4dD48c3R5bGUgZmFjZT0ic3VwZXJz
Y3JpcHQiPls1N108L3N0eWxlPjwvRGlzcGxheVRleHQ+PHJlY29yZD48cmVjLW51bWJlcj4xMjYy
PC9yZWMtbnVtYmVyPjxmb3JlaWduLWtleXM+PGtleSBhcHA9IkVOIiBkYi1pZD0idjB4d3ZlZHIy
dGVkYXFlOXoyNXhhdjk0ZGRlZmF0eGF2cDA1IiB0aW1lc3RhbXA9IjEzODk5Njg0OTYiPjEyNjI8
L2tleT48L2ZvcmVpZ24ta2V5cz48cmVmLXR5cGUgbmFtZT0iSm91cm5hbCBBcnRpY2xlIj4xNzwv
cmVmLXR5cGU+PGNvbnRyaWJ1dG9ycz48YXV0aG9ycz48YXV0aG9yPlJvbWVyby1Hb21leiwgTS48
L2F1dGhvcj48YXV0aG9yPkRpYWdvLCBNLjwvYXV0aG9yPjxhdXRob3I+QW5kcmFkZSwgUi4gSi48
L2F1dGhvcj48YXV0aG9yPkNhbGxlamEsIEouIEwuPC9hdXRob3I+PGF1dGhvcj5TYWxtZXJvbiwg
Si48L2F1dGhvcj48YXV0aG9yPkZlcm5hbmRlei1Sb2RyaWd1ZXosIEMuIE0uPC9hdXRob3I+PGF1
dGhvcj5Tb2xhLCBSLjwvYXV0aG9yPjxhdXRob3I+R2FyY2lhLVNhbWFuaWVnbywgSi48L2F1dGhv
cj48YXV0aG9yPkhlcnJlcmlhcywgSi4gTS48L2F1dGhvcj48YXV0aG9yPkRlIGxhIE1hdGEsIE0u
PC9hdXRob3I+PGF1dGhvcj5Nb3Jlbm8tT3Rlcm8sIFIuPC9hdXRob3I+PGF1dGhvcj5OdW5leiwg
Ty48L2F1dGhvcj48YXV0aG9yPk9sdmVpcmEsIEEuPC9hdXRob3I+PGF1dGhvcj5EdXJhbiwgUy48
L2F1dGhvcj48YXV0aG9yPlBsYW5hcywgUi48L2F1dGhvcj48L2F1dGhvcnM+PC9jb250cmlidXRv
cnM+PGF1dGgtYWRkcmVzcz5Vbml0IGZvciB0aGUgQ2xpbmljYWwgTWFuYWdlbWVudCBvZiBEaWdl
c3RpdmUgRGlzZWFzZXMgYW5kIENlbnRybyBkZSBJbnZlc3RpZ2FjaW9uIEJpb21lZGljYSBlbiBS
ZWQgZGUgRW5mZXJtZWRhZGVzIEhlcGF0aWNhcyB5IERpZ2VzdGl2YXMsIEhvc3BpdGFsIFVuaXZl
cnNpdGFyaW8gZGUgVmFsbWUsIFNldmlsbGEsIFNwYWluLiBtcm9tZXJvZ29tZXpAdXMuZXM8L2F1
dGgtYWRkcmVzcz48dGl0bGVzPjx0aXRsZT5UcmVhdG1lbnQgb2YgaW5zdWxpbiByZXNpc3RhbmNl
IHdpdGggbWV0Zm9ybWluIGluIG5haXZlIGdlbm90eXBlIDEgY2hyb25pYyBoZXBhdGl0aXMgQyBw
YXRpZW50cyByZWNlaXZpbmcgcGVnaW50ZXJmZXJvbiBhbGZhLTJhIHBsdXMgcmliYXZpcmluPC90
aXRsZT48c2Vjb25kYXJ5LXRpdGxlPkhlcGF0b2xvZ3k8L3NlY29uZGFyeS10aXRsZT48L3RpdGxl
cz48cGVyaW9kaWNhbD48ZnVsbC10aXRsZT5IZXBhdG9sb2d5PC9mdWxsLXRpdGxlPjwvcGVyaW9k
aWNhbD48cGFnZXM+MTcwMi04PC9wYWdlcz48dm9sdW1lPjUwPC92b2x1bWU+PG51bWJlcj42PC9u
dW1iZXI+PGVkaXRpb24+MjAwOS8xMC8yMjwvZWRpdGlvbj48a2V5d29yZHM+PGtleXdvcmQ+QWR1
bHQ8L2tleXdvcmQ+PGtleXdvcmQ+QW50aXZpcmFsIEFnZW50cy8qYWRtaW5pc3RyYXRpb24gJmFt
cDsgZG9zYWdlPC9rZXl3b3JkPjxrZXl3b3JkPkRvdWJsZS1CbGluZCBNZXRob2Q8L2tleXdvcmQ+
PGtleXdvcmQ+RHJ1ZyBUaGVyYXB5LCBDb21iaW5hdGlvbjwva2V5d29yZD48a2V5d29yZD5GZW1h
bGU8L2tleXdvcmQ+PGtleXdvcmQ+R2Vub3R5cGU8L2tleXdvcmQ+PGtleXdvcmQ+SGVwYXRpdGlz
IEMsIENocm9uaWMvKmRydWcgdGhlcmFweS92aXJvbG9neTwva2V5d29yZD48a2V5d29yZD5IdW1h
bnM8L2tleXdvcmQ+PGtleXdvcmQ+Kkluc3VsaW4gUmVzaXN0YW5jZTwva2V5d29yZD48a2V5d29y
ZD5JbnRlcmZlcm9uLWFscGhhLyphZG1pbmlzdHJhdGlvbiAmYW1wOyBkb3NhZ2UvYWR2ZXJzZSBl
ZmZlY3RzPC9rZXl3b3JkPjxrZXl3b3JkPk1hbGU8L2tleXdvcmQ+PGtleXdvcmQ+TWV0Zm9ybWlu
Lyp0aGVyYXBldXRpYyB1c2U8L2tleXdvcmQ+PGtleXdvcmQ+TWlkZGxlIEFnZWQ8L2tleXdvcmQ+
PGtleXdvcmQ+UFBBUiBnYW1tYS9hZ29uaXN0czwva2V5d29yZD48a2V5d29yZD5Qb2x5ZXRoeWxl
bmUgR2x5Y29scy8qYWRtaW5pc3RyYXRpb24gJmFtcDsgZG9zYWdlL2FkdmVyc2UgZWZmZWN0czwv
a2V5d29yZD48a2V5d29yZD5SZWNvbWJpbmFudCBQcm90ZWluczwva2V5d29yZD48a2V5d29yZD5S
aWJhdmlyaW4vKmFkbWluaXN0cmF0aW9uICZhbXA7IGRvc2FnZS9hZHZlcnNlIGVmZmVjdHM8L2tl
eXdvcmQ+PC9rZXl3b3Jkcz48ZGF0ZXM+PHllYXI+MjAwOTwveWVhcj48cHViLWRhdGVzPjxkYXRl
PkRlYzwvZGF0ZT48L3B1Yi1kYXRlcz48L2RhdGVzPjxpc2JuPjE1MjctMzM1MCAoRWxlY3Ryb25p
YykmI3hEOzAyNzAtOTEzOSAoTGlua2luZyk8L2lzYm4+PGFjY2Vzc2lvbi1udW0+MTk4NDUwMzc8
L2FjY2Vzc2lvbi1udW0+PHdvcmstdHlwZT5NdWx0aWNlbnRlciBTdHVkeSYjeEQ7UmFuZG9taXpl
ZCBDb250cm9sbGVkIFRyaWFsJiN4RDtSZXNlYXJjaCBTdXBwb3J0LCBOb24tVS5TLiBHb3YmYXBv
czt0PC93b3JrLXR5cGU+PHVybHM+PHJlbGF0ZWQtdXJscz48dXJsPmh0dHA6Ly93d3cubmNiaS5u
bG0ubmloLmdvdi9wdWJtZWQvMTk4NDUwMzc8L3VybD48L3JlbGF0ZWQtdXJscz48L3VybHM+PGVs
ZWN0cm9uaWMtcmVzb3VyY2UtbnVtPjEwLjEwMDIvaGVwLjIzMjA2PC9lbGVjdHJvbmljLXJlc291
cmNlLW51bT48bGFuZ3VhZ2U+ZW5nPC9sYW5ndWFnZT48L3JlY29yZD48L0NpdGU+PC9FbmROb3Rl
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7" w:tooltip="Romero-Gomez, 2009 #1262" w:history="1">
        <w:r w:rsidR="000F07FA" w:rsidRPr="00EF2A4D">
          <w:rPr>
            <w:rFonts w:ascii="Book Antiqua" w:hAnsi="Book Antiqua"/>
            <w:noProof/>
            <w:sz w:val="24"/>
            <w:szCs w:val="24"/>
            <w:vertAlign w:val="superscript"/>
          </w:rPr>
          <w:t>5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A04247" w:rsidRPr="00EF2A4D">
        <w:rPr>
          <w:rFonts w:ascii="Book Antiqua" w:hAnsi="Book Antiqua"/>
          <w:sz w:val="24"/>
          <w:szCs w:val="24"/>
        </w:rPr>
        <w:t xml:space="preserve"> or </w:t>
      </w:r>
      <w:r w:rsidR="00375B43">
        <w:rPr>
          <w:rFonts w:ascii="Book Antiqua" w:hAnsi="Book Antiqua"/>
          <w:sz w:val="24"/>
          <w:szCs w:val="24"/>
        </w:rPr>
        <w:t>pioglitazone</w:t>
      </w:r>
      <w:r w:rsidR="003635EA" w:rsidRPr="00EF2A4D">
        <w:rPr>
          <w:rFonts w:ascii="Book Antiqua" w:hAnsi="Book Antiqua"/>
          <w:sz w:val="24"/>
          <w:szCs w:val="24"/>
        </w:rPr>
        <w:fldChar w:fldCharType="begin">
          <w:fldData xml:space="preserve">PEVuZE5vdGU+PENpdGU+PEF1dGhvcj5LaGF0dGFiPC9BdXRob3I+PFllYXI+MjAxMDwvWWVhcj48
UmVjTnVtPjEyNzE8L1JlY051bT48RGlzcGxheVRleHQ+PHN0eWxlIGZhY2U9InN1cGVyc2NyaXB0
Ij5bNThdPC9zdHlsZT48L0Rpc3BsYXlUZXh0PjxyZWNvcmQ+PHJlYy1udW1iZXI+MTI3MTwvcmVj
LW51bWJlcj48Zm9yZWlnbi1rZXlzPjxrZXkgYXBwPSJFTiIgZGItaWQ9InYweHd2ZWRyMnRlZGFx
ZTl6MjV4YXY5NGRkZWZhdHhhdnAwNSIgdGltZXN0YW1wPSIxMzg5OTcwMTU1Ij4xMjcxPC9rZXk+
PC9mb3JlaWduLWtleXM+PHJlZi10eXBlIG5hbWU9IkpvdXJuYWwgQXJ0aWNsZSI+MTc8L3JlZi10
eXBlPjxjb250cmlidXRvcnM+PGF1dGhvcnM+PGF1dGhvcj5LaGF0dGFiLCBNLjwvYXV0aG9yPjxh
dXRob3I+RW1hZCwgTS48L2F1dGhvcj48YXV0aG9yPkFiZGVsYWxlZW0sIEEuPC9hdXRob3I+PGF1
dGhvcj5Fc2xhbSwgTS48L2F1dGhvcj48YXV0aG9yPkF0ZWYsIFIuPC9hdXRob3I+PGF1dGhvcj5T
aGFrZXIsIFkuPC9hdXRob3I+PGF1dGhvcj5IYW1keSwgTC48L2F1dGhvcj48L2F1dGhvcnM+PC9j
b250cmlidXRvcnM+PGF1dGgtYWRkcmVzcz5EZXBhcnRtZW50IG9mIEludGVybmFsIE1lZGljaW5l
LCBNaW55YSBVbml2ZXJzaXR5LCBNaW55YSwgRWd5cHQuIG1raGF0dGFibWVkQGhvdG1haWwuY29t
PC9hdXRoLWFkZHJlc3M+PHRpdGxlcz48dGl0bGU+UGlvZ2xpdGF6b25lIGltcHJvdmVzIHZpcm9s
b2dpY2FsIHJlc3BvbnNlIHRvIHBlZ2ludGVyZmVyb24gYWxwaGEtMmIvcmliYXZpcmluIGNvbWJp
bmF0aW9uIHRoZXJhcHkgaW4gaGVwYXRpdGlzIEMgZ2Vub3R5cGUgNCBwYXRpZW50cyB3aXRoIGlu
c3VsaW4gcmVzaXN0YW5j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DQ3LTU0PC9w
YWdlcz48dm9sdW1lPjMwPC92b2x1bWU+PG51bWJlcj4zPC9udW1iZXI+PGVkaXRpb24+MjAwOS8x
MS8xOTwvZWRpdGlvbj48a2V5d29yZHM+PGtleXdvcmQ+QWR1bHQ8L2tleXdvcmQ+PGtleXdvcmQ+
QW50aXZpcmFsIEFnZW50cy8qYWRtaW5pc3RyYXRpb24gJmFtcDsgZG9zYWdlL2FkdmVyc2UgZWZm
ZWN0czwva2V5d29yZD48a2V5d29yZD5EcnVnIFRoZXJhcHksIENvbWJpbmF0aW9uPC9rZXl3b3Jk
PjxrZXl3b3JkPkZlbWFsZTwva2V5d29yZD48a2V5d29yZD5HZW5vdHlwZTwva2V5d29yZD48a2V5
d29yZD5IZXBhY2l2aXJ1cy8qZ2VuZXRpY3MvaXNvbGF0aW9uICZhbXA7IHB1cmlmaWNhdGlvbjwv
a2V5d29yZD48a2V5d29yZD5IZXBhdGl0aXMgQywgQ2hyb25pYy9kcnVnIHRoZXJhcHkvbWV0YWJv
bGlzbS8qdmlyb2xvZ3k8L2tleXdvcmQ+PGtleXdvcmQ+SHVtYW5zPC9rZXl3b3JkPjxrZXl3b3Jk
Pkh5cG9nbHljZW1pYyBBZ2VudHMvKmFkbWluaXN0cmF0aW9uICZhbXA7IGRvc2FnZTwva2V5d29y
ZD48a2V5d29yZD5JbnN1bGluIFJlc2lzdGFuY2U8L2tleXdvcmQ+PGtleXdvcmQ+SW50ZXJmZXJv
bi1hbHBoYS8qYWRtaW5pc3RyYXRpb24gJmFtcDsgZG9zYWdlL2FkdmVyc2UgZWZmZWN0czwva2V5
d29yZD48a2V5d29yZD5NYWxlPC9rZXl3b3JkPjxrZXl3b3JkPk1pZGRsZSBBZ2VkPC9rZXl3b3Jk
PjxrZXl3b3JkPlBvbHlldGh5bGVuZSBHbHljb2xzLyphZG1pbmlzdHJhdGlvbiAmYW1wOyBkb3Nh
Z2UvYWR2ZXJzZSBlZmZlY3RzPC9rZXl3b3JkPjxrZXl3b3JkPlJOQSwgVmlyYWwvYmxvb2Q8L2tl
eXdvcmQ+PGtleXdvcmQ+UmVjb21iaW5hbnQgUHJvdGVpbnM8L2tleXdvcmQ+PGtleXdvcmQ+Umli
YXZpcmluLyphZG1pbmlzdHJhdGlvbiAmYW1wOyBkb3NhZ2UvYWR2ZXJzZSBlZmZlY3RzPC9rZXl3
b3JkPjxrZXl3b3JkPlRoaWF6b2xpZGluZWRpb25lcy8qYWRtaW5pc3RyYXRpb24gJmFtcDsgZG9z
YWdlPC9rZXl3b3JkPjxrZXl3b3JkPllvdW5nIEFkdWx0PC9rZXl3b3JkPjwva2V5d29yZHM+PGRh
dGVzPjx5ZWFyPjIwMTA8L3llYXI+PHB1Yi1kYXRlcz48ZGF0ZT5NYXI8L2RhdGU+PC9wdWItZGF0
ZXM+PC9kYXRlcz48aXNibj4xNDc4LTMyMzEgKEVsZWN0cm9uaWMpJiN4RDsxNDc4LTMyMjMgKExp
bmtpbmcpPC9pc2JuPjxhY2Nlc3Npb24tbnVtPjE5OTE5NTY5PC9hY2Nlc3Npb24tbnVtPjx3b3Jr
LXR5cGU+UmFuZG9taXplZCBDb250cm9sbGVkIFRyaWFsPC93b3JrLXR5cGU+PHVybHM+PHJlbGF0
ZWQtdXJscz48dXJsPmh0dHA6Ly93d3cubmNiaS5ubG0ubmloLmdvdi9wdWJtZWQvMTk5MTk1Njk8
L3VybD48L3JlbGF0ZWQtdXJscz48L3VybHM+PGVsZWN0cm9uaWMtcmVzb3VyY2UtbnVtPjEwLjEx
MTEvai4xNDc4LTMyMzEuMjAwOS4wMjE3MS54PC9lbGVjdHJvbmljLXJlc291cmNlLW51bT48bGFu
Z3VhZ2U+ZW5nPC9sYW5ndWFnZT48L3JlY29yZD48L0NpdGU+PC9FbmROb3Rl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LaGF0dGFiPC9BdXRob3I+PFllYXI+MjAxMDwvWWVhcj48
UmVjTnVtPjEyNzE8L1JlY051bT48RGlzcGxheVRleHQ+PHN0eWxlIGZhY2U9InN1cGVyc2NyaXB0
Ij5bNThdPC9zdHlsZT48L0Rpc3BsYXlUZXh0PjxyZWNvcmQ+PHJlYy1udW1iZXI+MTI3MTwvcmVj
LW51bWJlcj48Zm9yZWlnbi1rZXlzPjxrZXkgYXBwPSJFTiIgZGItaWQ9InYweHd2ZWRyMnRlZGFx
ZTl6MjV4YXY5NGRkZWZhdHhhdnAwNSIgdGltZXN0YW1wPSIxMzg5OTcwMTU1Ij4xMjcxPC9rZXk+
PC9mb3JlaWduLWtleXM+PHJlZi10eXBlIG5hbWU9IkpvdXJuYWwgQXJ0aWNsZSI+MTc8L3JlZi10
eXBlPjxjb250cmlidXRvcnM+PGF1dGhvcnM+PGF1dGhvcj5LaGF0dGFiLCBNLjwvYXV0aG9yPjxh
dXRob3I+RW1hZCwgTS48L2F1dGhvcj48YXV0aG9yPkFiZGVsYWxlZW0sIEEuPC9hdXRob3I+PGF1
dGhvcj5Fc2xhbSwgTS48L2F1dGhvcj48YXV0aG9yPkF0ZWYsIFIuPC9hdXRob3I+PGF1dGhvcj5T
aGFrZXIsIFkuPC9hdXRob3I+PGF1dGhvcj5IYW1keSwgTC48L2F1dGhvcj48L2F1dGhvcnM+PC9j
b250cmlidXRvcnM+PGF1dGgtYWRkcmVzcz5EZXBhcnRtZW50IG9mIEludGVybmFsIE1lZGljaW5l
LCBNaW55YSBVbml2ZXJzaXR5LCBNaW55YSwgRWd5cHQuIG1raGF0dGFibWVkQGhvdG1haWwuY29t
PC9hdXRoLWFkZHJlc3M+PHRpdGxlcz48dGl0bGU+UGlvZ2xpdGF6b25lIGltcHJvdmVzIHZpcm9s
b2dpY2FsIHJlc3BvbnNlIHRvIHBlZ2ludGVyZmVyb24gYWxwaGEtMmIvcmliYXZpcmluIGNvbWJp
bmF0aW9uIHRoZXJhcHkgaW4gaGVwYXRpdGlzIEMgZ2Vub3R5cGUgNCBwYXRpZW50cyB3aXRoIGlu
c3VsaW4gcmVzaXN0YW5j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DQ3LTU0PC9w
YWdlcz48dm9sdW1lPjMwPC92b2x1bWU+PG51bWJlcj4zPC9udW1iZXI+PGVkaXRpb24+MjAwOS8x
MS8xOTwvZWRpdGlvbj48a2V5d29yZHM+PGtleXdvcmQ+QWR1bHQ8L2tleXdvcmQ+PGtleXdvcmQ+
QW50aXZpcmFsIEFnZW50cy8qYWRtaW5pc3RyYXRpb24gJmFtcDsgZG9zYWdlL2FkdmVyc2UgZWZm
ZWN0czwva2V5d29yZD48a2V5d29yZD5EcnVnIFRoZXJhcHksIENvbWJpbmF0aW9uPC9rZXl3b3Jk
PjxrZXl3b3JkPkZlbWFsZTwva2V5d29yZD48a2V5d29yZD5HZW5vdHlwZTwva2V5d29yZD48a2V5
d29yZD5IZXBhY2l2aXJ1cy8qZ2VuZXRpY3MvaXNvbGF0aW9uICZhbXA7IHB1cmlmaWNhdGlvbjwv
a2V5d29yZD48a2V5d29yZD5IZXBhdGl0aXMgQywgQ2hyb25pYy9kcnVnIHRoZXJhcHkvbWV0YWJv
bGlzbS8qdmlyb2xvZ3k8L2tleXdvcmQ+PGtleXdvcmQ+SHVtYW5zPC9rZXl3b3JkPjxrZXl3b3Jk
Pkh5cG9nbHljZW1pYyBBZ2VudHMvKmFkbWluaXN0cmF0aW9uICZhbXA7IGRvc2FnZTwva2V5d29y
ZD48a2V5d29yZD5JbnN1bGluIFJlc2lzdGFuY2U8L2tleXdvcmQ+PGtleXdvcmQ+SW50ZXJmZXJv
bi1hbHBoYS8qYWRtaW5pc3RyYXRpb24gJmFtcDsgZG9zYWdlL2FkdmVyc2UgZWZmZWN0czwva2V5
d29yZD48a2V5d29yZD5NYWxlPC9rZXl3b3JkPjxrZXl3b3JkPk1pZGRsZSBBZ2VkPC9rZXl3b3Jk
PjxrZXl3b3JkPlBvbHlldGh5bGVuZSBHbHljb2xzLyphZG1pbmlzdHJhdGlvbiAmYW1wOyBkb3Nh
Z2UvYWR2ZXJzZSBlZmZlY3RzPC9rZXl3b3JkPjxrZXl3b3JkPlJOQSwgVmlyYWwvYmxvb2Q8L2tl
eXdvcmQ+PGtleXdvcmQ+UmVjb21iaW5hbnQgUHJvdGVpbnM8L2tleXdvcmQ+PGtleXdvcmQ+Umli
YXZpcmluLyphZG1pbmlzdHJhdGlvbiAmYW1wOyBkb3NhZ2UvYWR2ZXJzZSBlZmZlY3RzPC9rZXl3
b3JkPjxrZXl3b3JkPlRoaWF6b2xpZGluZWRpb25lcy8qYWRtaW5pc3RyYXRpb24gJmFtcDsgZG9z
YWdlPC9rZXl3b3JkPjxrZXl3b3JkPllvdW5nIEFkdWx0PC9rZXl3b3JkPjwva2V5d29yZHM+PGRh
dGVzPjx5ZWFyPjIwMTA8L3llYXI+PHB1Yi1kYXRlcz48ZGF0ZT5NYXI8L2RhdGU+PC9wdWItZGF0
ZXM+PC9kYXRlcz48aXNibj4xNDc4LTMyMzEgKEVsZWN0cm9uaWMpJiN4RDsxNDc4LTMyMjMgKExp
bmtpbmcpPC9pc2JuPjxhY2Nlc3Npb24tbnVtPjE5OTE5NTY5PC9hY2Nlc3Npb24tbnVtPjx3b3Jr
LXR5cGU+UmFuZG9taXplZCBDb250cm9sbGVkIFRyaWFsPC93b3JrLXR5cGU+PHVybHM+PHJlbGF0
ZWQtdXJscz48dXJsPmh0dHA6Ly93d3cubmNiaS5ubG0ubmloLmdvdi9wdWJtZWQvMTk5MTk1Njk8
L3VybD48L3JlbGF0ZWQtdXJscz48L3VybHM+PGVsZWN0cm9uaWMtcmVzb3VyY2UtbnVtPjEwLjEx
MTEvai4xNDc4LTMyMzEuMjAwOS4wMjE3MS54PC9lbGVjdHJvbmljLXJlc291cmNlLW51bT48bGFu
Z3VhZ2U+ZW5nPC9sYW5ndWFnZT48L3JlY29yZD48L0NpdGU+PC9FbmROb3Rl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8" w:tooltip="Khattab, 2010 #1271" w:history="1">
        <w:r w:rsidR="000F07FA" w:rsidRPr="00EF2A4D">
          <w:rPr>
            <w:rFonts w:ascii="Book Antiqua" w:hAnsi="Book Antiqua"/>
            <w:noProof/>
            <w:sz w:val="24"/>
            <w:szCs w:val="24"/>
            <w:vertAlign w:val="superscript"/>
          </w:rPr>
          <w:t>58</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A04247" w:rsidRPr="00EF2A4D">
        <w:rPr>
          <w:rFonts w:ascii="Book Antiqua" w:hAnsi="Book Antiqua"/>
          <w:sz w:val="24"/>
          <w:szCs w:val="24"/>
        </w:rPr>
        <w:t xml:space="preserve"> </w:t>
      </w:r>
      <w:r w:rsidR="002D5200" w:rsidRPr="00EF2A4D">
        <w:rPr>
          <w:rFonts w:ascii="Book Antiqua" w:hAnsi="Book Antiqua"/>
          <w:sz w:val="24"/>
          <w:szCs w:val="24"/>
        </w:rPr>
        <w:t xml:space="preserve">has been proposed to </w:t>
      </w:r>
      <w:r w:rsidR="00A04247" w:rsidRPr="00EF2A4D">
        <w:rPr>
          <w:rFonts w:ascii="Book Antiqua" w:hAnsi="Book Antiqua"/>
          <w:sz w:val="24"/>
          <w:szCs w:val="24"/>
        </w:rPr>
        <w:t>improve</w:t>
      </w:r>
      <w:r w:rsidR="002D5200" w:rsidRPr="00EF2A4D">
        <w:rPr>
          <w:rFonts w:ascii="Book Antiqua" w:hAnsi="Book Antiqua"/>
          <w:sz w:val="24"/>
          <w:szCs w:val="24"/>
        </w:rPr>
        <w:t xml:space="preserve"> </w:t>
      </w:r>
      <w:r w:rsidR="00C30076" w:rsidRPr="00EF2A4D">
        <w:rPr>
          <w:rFonts w:ascii="Book Antiqua" w:hAnsi="Book Antiqua"/>
          <w:sz w:val="24"/>
          <w:szCs w:val="24"/>
        </w:rPr>
        <w:t>i</w:t>
      </w:r>
      <w:r w:rsidR="00F70242" w:rsidRPr="00EF2A4D">
        <w:rPr>
          <w:rFonts w:ascii="Book Antiqua" w:hAnsi="Book Antiqua"/>
          <w:sz w:val="24"/>
          <w:szCs w:val="24"/>
        </w:rPr>
        <w:t>nterferon-based</w:t>
      </w:r>
      <w:r w:rsidR="002D5200" w:rsidRPr="00EF2A4D">
        <w:rPr>
          <w:rFonts w:ascii="Book Antiqua" w:hAnsi="Book Antiqua"/>
          <w:sz w:val="24"/>
          <w:szCs w:val="24"/>
        </w:rPr>
        <w:t xml:space="preserve"> </w:t>
      </w:r>
      <w:r w:rsidR="00A04247" w:rsidRPr="00EF2A4D">
        <w:rPr>
          <w:rFonts w:ascii="Book Antiqua" w:hAnsi="Book Antiqua"/>
          <w:sz w:val="24"/>
          <w:szCs w:val="24"/>
        </w:rPr>
        <w:t xml:space="preserve">HCV </w:t>
      </w:r>
      <w:r w:rsidR="002D5200" w:rsidRPr="00EF2A4D">
        <w:rPr>
          <w:rFonts w:ascii="Book Antiqua" w:hAnsi="Book Antiqua"/>
          <w:sz w:val="24"/>
          <w:szCs w:val="24"/>
        </w:rPr>
        <w:t xml:space="preserve">treatment </w:t>
      </w:r>
      <w:r w:rsidR="00A04247" w:rsidRPr="00EF2A4D">
        <w:rPr>
          <w:rFonts w:ascii="Book Antiqua" w:hAnsi="Book Antiqua"/>
          <w:sz w:val="24"/>
          <w:szCs w:val="24"/>
        </w:rPr>
        <w:t>outcomes</w:t>
      </w:r>
      <w:r w:rsidR="00C053C8" w:rsidRPr="00EF2A4D">
        <w:rPr>
          <w:rFonts w:ascii="Book Antiqua" w:hAnsi="Book Antiqua"/>
          <w:sz w:val="24"/>
          <w:szCs w:val="24"/>
        </w:rPr>
        <w:t>,</w:t>
      </w:r>
      <w:r w:rsidR="00F70242" w:rsidRPr="00EF2A4D">
        <w:rPr>
          <w:rFonts w:ascii="Book Antiqua" w:hAnsi="Book Antiqua"/>
          <w:sz w:val="24"/>
          <w:szCs w:val="24"/>
        </w:rPr>
        <w:t xml:space="preserve"> however</w:t>
      </w:r>
      <w:r w:rsidR="004034F5">
        <w:rPr>
          <w:rFonts w:ascii="Book Antiqua" w:hAnsi="Book Antiqua"/>
          <w:sz w:val="24"/>
          <w:szCs w:val="24"/>
        </w:rPr>
        <w:t xml:space="preserve"> insulin therapy reduced SVR</w:t>
      </w:r>
      <w:r w:rsidR="003635EA" w:rsidRPr="00EF2A4D">
        <w:rPr>
          <w:rFonts w:ascii="Book Antiqua" w:hAnsi="Book Antiqua"/>
          <w:sz w:val="24"/>
          <w:szCs w:val="24"/>
        </w:rPr>
        <w:fldChar w:fldCharType="begin">
          <w:fldData xml:space="preserve">PEVuZE5vdGU+PENpdGU+PEF1dGhvcj5SYW88L0F1dGhvcj48WWVhcj4yMDExPC9ZZWFyPjxSZWNO
dW0+MTI1MjwvUmVjTnVtPjxEaXNwbGF5VGV4dD48c3R5bGUgZmFjZT0ic3VwZXJzY3JpcHQiPls1
Ml08L3N0eWxlPjwvRGlzcGxheVRleHQ+PHJlY29yZD48cmVjLW51bWJlcj4xMjUyPC9yZWMtbnVt
YmVyPjxmb3JlaWduLWtleXM+PGtleSBhcHA9IkVOIiBkYi1pZD0idjB4d3ZlZHIydGVkYXFlOXoy
NXhhdjk0ZGRlZmF0eGF2cDA1IiB0aW1lc3RhbXA9IjEzODk5NTc3OTkiPjEyNTI8L2tleT48L2Zv
cmVpZ24ta2V5cz48cmVmLXR5cGUgbmFtZT0iSm91cm5hbCBBcnRpY2xlIj4xNzwvcmVmLXR5cGU+
PGNvbnRyaWJ1dG9ycz48YXV0aG9ycz48YXV0aG9yPlJhbywgRy4gQS48L2F1dGhvcj48YXV0aG9y
PlBhbmR5YSwgUC4gSy48L2F1dGhvcj48L2F1dGhvcnM+PC9jb250cmlidXRvcnM+PGF1dGgtYWRk
cmVzcz5LYW5zYXMgQ2l0eSBWZXRlcmFucyBBZmZhaXJzIE1lZGljYWwgQ2VudGVyLCBLYW5zYXMg
Q2l0eSwgTWlzc291cmksIFVTQS48L2F1dGgtYWRkcmVzcz48dGl0bGVzPjx0aXRsZT5TdGF0aW4g
dGhlcmFweSBpbXByb3ZlcyBzdXN0YWluZWQgdmlyb2xvZ2ljIHJlc3BvbnNlIGFtb25nIGRpYWJl
dGljIHBhdGllbnRzIHdpdGggY2hyb25pYyBoZXBhdGl0aXMgQ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Q0LTUyPC9wYWdlcz48dm9sdW1lPjE0MDwvdm9sdW1lPjxudW1iZXI+MTwvbnVtYmVy
PjxlZGl0aW9uPjIwMTAvMDkvMTQ8L2VkaXRpb24+PGtleXdvcmRzPjxrZXl3b3JkPkFudGl2aXJh
bCBBZ2VudHMvKnRoZXJhcGV1dGljIHVzZTwva2V5d29yZD48a2V5d29yZD5Db2hvcnQgU3R1ZGll
czwva2V5d29yZD48a2V5d29yZD5EaWFiZXRlcyBNZWxsaXR1cywgVHlwZSAyL2VwaWRlbWlvbG9n
eS8qcHJldmVudGlvbiAmYW1wOyBjb250cm9sLyp2aXJvbG9neTwva2V5d29yZD48a2V5d29yZD5E
cnVnIFRoZXJhcHksIENvbWJpbmF0aW9uPC9rZXl3b3JkPjxrZXl3b3JkPkZlbWFsZTwva2V5d29y
ZD48a2V5d29yZD5IZW1vZ2xvYmluIEEsIEdseWNvc3lsYXRlZC9hbmFseXNpczwva2V5d29yZD48
a2V5d29yZD5IZXBhdGl0aXMgQywgQ2hyb25pYy9jb21wbGljYXRpb25zLypkcnVnIHRoZXJhcHk8
L2tleXdvcmQ+PGtleXdvcmQ+SHVtYW5zPC9rZXl3b3JkPjxrZXl3b3JkPkh5ZHJveHltZXRoeWxn
bHV0YXJ5bC1Db0EgUmVkdWN0YXNlIEluaGliaXRvcnMvKnRoZXJhcGV1dGljIHVzZTwva2V5d29y
ZD48a2V5d29yZD5IeXBvZ2x5Y2VtaWMgQWdlbnRzL3RoZXJhcGV1dGljIHVzZTwva2V5d29yZD48
a2V5d29yZD5JbnN1bGluL3RoZXJhcGV1dGljIHVzZTwva2V5d29yZD48a2V5d29yZD5JbnRlcmZl
cm9uLWFscGhhL3RoZXJhcGV1dGljIHVzZTwva2V5d29yZD48a2V5d29yZD5Mb25naXR1ZGluYWwg
U3R1ZGllczwva2V5d29yZD48a2V5d29yZD5NYWxlPC9rZXl3b3JkPjxrZXl3b3JkPk1ldGZvcm1p
bi90aGVyYXBldXRpYyB1c2U8L2tleXdvcmQ+PGtleXdvcmQ+TWlkZGxlIEFnZWQ8L2tleXdvcmQ+
PGtleXdvcmQ+UG9seWV0aHlsZW5lIEdseWNvbHMvdGhlcmFwZXV0aWMgdXNlPC9rZXl3b3JkPjxr
ZXl3b3JkPlJlY29tYmluYW50IFByb3RlaW5zPC9rZXl3b3JkPjxrZXl3b3JkPlJldHJvc3BlY3Rp
dmUgU3R1ZGllczwva2V5d29yZD48a2V5d29yZD5SaWJhdmlyaW4vdGhlcmFwZXV0aWMgdXNlPC9r
ZXl3b3JkPjxrZXl3b3JkPlRyZWF0bWVudCBPdXRjb21lPC9rZXl3b3JkPjxrZXl3b3JkPlZpcmFs
IExvYWQvZHJ1ZyBlZmZlY3RzPC9rZXl3b3JkPjwva2V5d29yZHM+PGRhdGVzPjx5ZWFyPjIwMTE8
L3llYXI+PHB1Yi1kYXRlcz48ZGF0ZT5KYW48L2RhdGU+PC9wdWItZGF0ZXM+PC9kYXRlcz48aXNi
bj4xNTI4LTAwMTIgKEVsZWN0cm9uaWMpJiN4RDswMDE2LTUwODUgKExpbmtpbmcpPC9pc2JuPjxh
Y2Nlc3Npb24tbnVtPjIwODMzMTY5PC9hY2Nlc3Npb24tbnVtPjx3b3JrLXR5cGU+UmVzZWFyY2gg
U3VwcG9ydCwgVS5TLiBHb3YmYXBvczt0LCBOb24tUC5ILlMuPC93b3JrLXR5cGU+PHVybHM+PHJl
bGF0ZWQtdXJscz48dXJsPmh0dHA6Ly93d3cubmNiaS5ubG0ubmloLmdvdi9wdWJtZWQvMjA4MzMx
Njk8L3VybD48L3JlbGF0ZWQtdXJscz48L3VybHM+PGVsZWN0cm9uaWMtcmVzb3VyY2UtbnVtPjEw
LjEwNTMvai5nYXN0cm8uMjAxMC4wOC4wNTU8L2VsZWN0cm9uaWMtcmVzb3VyY2UtbnVtPjxsYW5n
dWFnZT5lbmc8L2xhbmd1YWdlPjwvcmVj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SYW88L0F1dGhvcj48WWVhcj4yMDExPC9ZZWFyPjxSZWNO
dW0+MTI1MjwvUmVjTnVtPjxEaXNwbGF5VGV4dD48c3R5bGUgZmFjZT0ic3VwZXJzY3JpcHQiPls1
Ml08L3N0eWxlPjwvRGlzcGxheVRleHQ+PHJlY29yZD48cmVjLW51bWJlcj4xMjUyPC9yZWMtbnVt
YmVyPjxmb3JlaWduLWtleXM+PGtleSBhcHA9IkVOIiBkYi1pZD0idjB4d3ZlZHIydGVkYXFlOXoy
NXhhdjk0ZGRlZmF0eGF2cDA1IiB0aW1lc3RhbXA9IjEzODk5NTc3OTkiPjEyNTI8L2tleT48L2Zv
cmVpZ24ta2V5cz48cmVmLXR5cGUgbmFtZT0iSm91cm5hbCBBcnRpY2xlIj4xNzwvcmVmLXR5cGU+
PGNvbnRyaWJ1dG9ycz48YXV0aG9ycz48YXV0aG9yPlJhbywgRy4gQS48L2F1dGhvcj48YXV0aG9y
PlBhbmR5YSwgUC4gSy48L2F1dGhvcj48L2F1dGhvcnM+PC9jb250cmlidXRvcnM+PGF1dGgtYWRk
cmVzcz5LYW5zYXMgQ2l0eSBWZXRlcmFucyBBZmZhaXJzIE1lZGljYWwgQ2VudGVyLCBLYW5zYXMg
Q2l0eSwgTWlzc291cmksIFVTQS48L2F1dGgtYWRkcmVzcz48dGl0bGVzPjx0aXRsZT5TdGF0aW4g
dGhlcmFweSBpbXByb3ZlcyBzdXN0YWluZWQgdmlyb2xvZ2ljIHJlc3BvbnNlIGFtb25nIGRpYWJl
dGljIHBhdGllbnRzIHdpdGggY2hyb25pYyBoZXBhdGl0aXMgQz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Q0LTUyPC9wYWdlcz48dm9sdW1lPjE0MDwvdm9sdW1lPjxudW1iZXI+MTwvbnVtYmVy
PjxlZGl0aW9uPjIwMTAvMDkvMTQ8L2VkaXRpb24+PGtleXdvcmRzPjxrZXl3b3JkPkFudGl2aXJh
bCBBZ2VudHMvKnRoZXJhcGV1dGljIHVzZTwva2V5d29yZD48a2V5d29yZD5Db2hvcnQgU3R1ZGll
czwva2V5d29yZD48a2V5d29yZD5EaWFiZXRlcyBNZWxsaXR1cywgVHlwZSAyL2VwaWRlbWlvbG9n
eS8qcHJldmVudGlvbiAmYW1wOyBjb250cm9sLyp2aXJvbG9neTwva2V5d29yZD48a2V5d29yZD5E
cnVnIFRoZXJhcHksIENvbWJpbmF0aW9uPC9rZXl3b3JkPjxrZXl3b3JkPkZlbWFsZTwva2V5d29y
ZD48a2V5d29yZD5IZW1vZ2xvYmluIEEsIEdseWNvc3lsYXRlZC9hbmFseXNpczwva2V5d29yZD48
a2V5d29yZD5IZXBhdGl0aXMgQywgQ2hyb25pYy9jb21wbGljYXRpb25zLypkcnVnIHRoZXJhcHk8
L2tleXdvcmQ+PGtleXdvcmQ+SHVtYW5zPC9rZXl3b3JkPjxrZXl3b3JkPkh5ZHJveHltZXRoeWxn
bHV0YXJ5bC1Db0EgUmVkdWN0YXNlIEluaGliaXRvcnMvKnRoZXJhcGV1dGljIHVzZTwva2V5d29y
ZD48a2V5d29yZD5IeXBvZ2x5Y2VtaWMgQWdlbnRzL3RoZXJhcGV1dGljIHVzZTwva2V5d29yZD48
a2V5d29yZD5JbnN1bGluL3RoZXJhcGV1dGljIHVzZTwva2V5d29yZD48a2V5d29yZD5JbnRlcmZl
cm9uLWFscGhhL3RoZXJhcGV1dGljIHVzZTwva2V5d29yZD48a2V5d29yZD5Mb25naXR1ZGluYWwg
U3R1ZGllczwva2V5d29yZD48a2V5d29yZD5NYWxlPC9rZXl3b3JkPjxrZXl3b3JkPk1ldGZvcm1p
bi90aGVyYXBldXRpYyB1c2U8L2tleXdvcmQ+PGtleXdvcmQ+TWlkZGxlIEFnZWQ8L2tleXdvcmQ+
PGtleXdvcmQ+UG9seWV0aHlsZW5lIEdseWNvbHMvdGhlcmFwZXV0aWMgdXNlPC9rZXl3b3JkPjxr
ZXl3b3JkPlJlY29tYmluYW50IFByb3RlaW5zPC9rZXl3b3JkPjxrZXl3b3JkPlJldHJvc3BlY3Rp
dmUgU3R1ZGllczwva2V5d29yZD48a2V5d29yZD5SaWJhdmlyaW4vdGhlcmFwZXV0aWMgdXNlPC9r
ZXl3b3JkPjxrZXl3b3JkPlRyZWF0bWVudCBPdXRjb21lPC9rZXl3b3JkPjxrZXl3b3JkPlZpcmFs
IExvYWQvZHJ1ZyBlZmZlY3RzPC9rZXl3b3JkPjwva2V5d29yZHM+PGRhdGVzPjx5ZWFyPjIwMTE8
L3llYXI+PHB1Yi1kYXRlcz48ZGF0ZT5KYW48L2RhdGU+PC9wdWItZGF0ZXM+PC9kYXRlcz48aXNi
bj4xNTI4LTAwMTIgKEVsZWN0cm9uaWMpJiN4RDswMDE2LTUwODUgKExpbmtpbmcpPC9pc2JuPjxh
Y2Nlc3Npb24tbnVtPjIwODMzMTY5PC9hY2Nlc3Npb24tbnVtPjx3b3JrLXR5cGU+UmVzZWFyY2gg
U3VwcG9ydCwgVS5TLiBHb3YmYXBvczt0LCBOb24tUC5ILlMuPC93b3JrLXR5cGU+PHVybHM+PHJl
bGF0ZWQtdXJscz48dXJsPmh0dHA6Ly93d3cubmNiaS5ubG0ubmloLmdvdi9wdWJtZWQvMjA4MzMx
Njk8L3VybD48L3JlbGF0ZWQtdXJscz48L3VybHM+PGVsZWN0cm9uaWMtcmVzb3VyY2UtbnVtPjEw
LjEwNTMvai5nYXN0cm8uMjAxMC4wOC4wNTU8L2VsZWN0cm9uaWMtcmVzb3VyY2UtbnVtPjxsYW5n
dWFnZT5lbmc8L2xhbmd1YWdlPjwvcmVj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52" w:tooltip="Rao, 2011 #1252" w:history="1">
        <w:r w:rsidR="000F07FA" w:rsidRPr="00EF2A4D">
          <w:rPr>
            <w:rFonts w:ascii="Book Antiqua" w:hAnsi="Book Antiqua"/>
            <w:noProof/>
            <w:sz w:val="24"/>
            <w:szCs w:val="24"/>
            <w:vertAlign w:val="superscript"/>
          </w:rPr>
          <w:t>5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95FBA" w:rsidRPr="00EF2A4D">
        <w:rPr>
          <w:rFonts w:ascii="Book Antiqua" w:hAnsi="Book Antiqua"/>
          <w:sz w:val="24"/>
          <w:szCs w:val="24"/>
        </w:rPr>
        <w:t>.</w:t>
      </w:r>
    </w:p>
    <w:p w14:paraId="0334B2C0" w14:textId="77777777" w:rsidR="002D1951" w:rsidRPr="00375B43" w:rsidRDefault="002D1951" w:rsidP="005B3E13">
      <w:pPr>
        <w:adjustRightInd w:val="0"/>
        <w:snapToGrid w:val="0"/>
        <w:spacing w:after="0" w:line="360" w:lineRule="auto"/>
        <w:jc w:val="both"/>
        <w:rPr>
          <w:rFonts w:ascii="Book Antiqua" w:hAnsi="Book Antiqua"/>
          <w:b/>
          <w:sz w:val="24"/>
          <w:szCs w:val="24"/>
        </w:rPr>
      </w:pPr>
    </w:p>
    <w:p w14:paraId="17BA24F4" w14:textId="2E9F2BB5" w:rsidR="003B16E1" w:rsidRPr="00257878" w:rsidRDefault="007F35ED" w:rsidP="005B3E13">
      <w:pPr>
        <w:adjustRightInd w:val="0"/>
        <w:snapToGrid w:val="0"/>
        <w:spacing w:after="0" w:line="360" w:lineRule="auto"/>
        <w:jc w:val="both"/>
        <w:rPr>
          <w:rFonts w:ascii="Book Antiqua" w:hAnsi="Book Antiqua"/>
          <w:b/>
          <w:caps/>
          <w:sz w:val="24"/>
          <w:szCs w:val="24"/>
          <w:lang w:val="en-US"/>
        </w:rPr>
      </w:pPr>
      <w:r w:rsidRPr="00257878">
        <w:rPr>
          <w:rFonts w:ascii="Book Antiqua" w:hAnsi="Book Antiqua"/>
          <w:b/>
          <w:caps/>
          <w:sz w:val="24"/>
          <w:szCs w:val="24"/>
        </w:rPr>
        <w:t xml:space="preserve">viral life cycle </w:t>
      </w:r>
      <w:r w:rsidR="002E1BC8" w:rsidRPr="00257878">
        <w:rPr>
          <w:rFonts w:ascii="Book Antiqua" w:hAnsi="Book Antiqua"/>
          <w:b/>
          <w:caps/>
          <w:sz w:val="24"/>
          <w:szCs w:val="24"/>
        </w:rPr>
        <w:t>is</w:t>
      </w:r>
      <w:r w:rsidRPr="00257878">
        <w:rPr>
          <w:rFonts w:ascii="Book Antiqua" w:hAnsi="Book Antiqua"/>
          <w:b/>
          <w:caps/>
          <w:sz w:val="24"/>
          <w:szCs w:val="24"/>
        </w:rPr>
        <w:t xml:space="preserve"> tightly associated with hepatic lipid metabolism pathways</w:t>
      </w:r>
    </w:p>
    <w:p w14:paraId="5B2856C5" w14:textId="0323A14F" w:rsidR="007F603A" w:rsidRPr="00EF2A4D" w:rsidRDefault="004F7680"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lang w:val="en-US"/>
        </w:rPr>
        <w:t xml:space="preserve">HCV circulates in the bloodstream as a very heterogeneous population, not only genetically (quasispecies) but also </w:t>
      </w:r>
      <w:r w:rsidR="00334382" w:rsidRPr="00EF2A4D">
        <w:rPr>
          <w:rFonts w:ascii="Book Antiqua" w:hAnsi="Book Antiqua"/>
          <w:sz w:val="24"/>
          <w:szCs w:val="24"/>
          <w:lang w:val="en-US"/>
        </w:rPr>
        <w:t>physic</w:t>
      </w:r>
      <w:r w:rsidR="00606EBE" w:rsidRPr="00EF2A4D">
        <w:rPr>
          <w:rFonts w:ascii="Book Antiqua" w:hAnsi="Book Antiqua"/>
          <w:sz w:val="24"/>
          <w:szCs w:val="24"/>
          <w:lang w:val="en-US"/>
        </w:rPr>
        <w:t>o</w:t>
      </w:r>
      <w:r w:rsidR="00334382" w:rsidRPr="00EF2A4D">
        <w:rPr>
          <w:rFonts w:ascii="Book Antiqua" w:hAnsi="Book Antiqua"/>
          <w:sz w:val="24"/>
          <w:szCs w:val="24"/>
          <w:lang w:val="en-US"/>
        </w:rPr>
        <w:t>chemically</w:t>
      </w:r>
      <w:r w:rsidRPr="00EF2A4D">
        <w:rPr>
          <w:rFonts w:ascii="Book Antiqua" w:hAnsi="Book Antiqua"/>
          <w:sz w:val="24"/>
          <w:szCs w:val="24"/>
          <w:lang w:val="en-US"/>
        </w:rPr>
        <w:t>. The latter is the result of the association of viral particles with immunoglobulin</w:t>
      </w:r>
      <w:r w:rsidR="003B1F4F" w:rsidRPr="00EF2A4D">
        <w:rPr>
          <w:rFonts w:ascii="Book Antiqua" w:hAnsi="Book Antiqua"/>
          <w:sz w:val="24"/>
          <w:szCs w:val="24"/>
          <w:lang w:val="en-US"/>
        </w:rPr>
        <w:t>s</w:t>
      </w:r>
      <w:r w:rsidRPr="00EF2A4D">
        <w:rPr>
          <w:rFonts w:ascii="Book Antiqua" w:hAnsi="Book Antiqua"/>
          <w:sz w:val="24"/>
          <w:szCs w:val="24"/>
          <w:lang w:val="en-US"/>
        </w:rPr>
        <w:t xml:space="preserve"> and lipoprotein</w:t>
      </w:r>
      <w:r w:rsidR="003B1F4F" w:rsidRPr="00EF2A4D">
        <w:rPr>
          <w:rFonts w:ascii="Book Antiqua" w:hAnsi="Book Antiqua"/>
          <w:sz w:val="24"/>
          <w:szCs w:val="24"/>
          <w:lang w:val="en-US"/>
        </w:rPr>
        <w:t>s</w:t>
      </w:r>
      <w:r w:rsidRPr="00EF2A4D">
        <w:rPr>
          <w:rFonts w:ascii="Book Antiqua" w:hAnsi="Book Antiqua"/>
          <w:sz w:val="24"/>
          <w:szCs w:val="24"/>
          <w:lang w:val="en-US"/>
        </w:rPr>
        <w:t>. HCV particles vary in density between 1.03 and 1.34 g/m</w:t>
      </w:r>
      <w:r w:rsidRPr="00510AEA">
        <w:rPr>
          <w:rFonts w:ascii="Book Antiqua" w:hAnsi="Book Antiqua"/>
          <w:caps/>
          <w:sz w:val="24"/>
          <w:szCs w:val="24"/>
          <w:lang w:val="en-US"/>
        </w:rPr>
        <w:t>l</w:t>
      </w:r>
      <w:r w:rsidRPr="00EF2A4D">
        <w:rPr>
          <w:rFonts w:ascii="Book Antiqua" w:hAnsi="Book Antiqua"/>
          <w:sz w:val="24"/>
          <w:szCs w:val="24"/>
          <w:lang w:val="en-US"/>
        </w:rPr>
        <w:t xml:space="preserve"> </w:t>
      </w:r>
      <w:r w:rsidR="00334382" w:rsidRPr="00EF2A4D">
        <w:rPr>
          <w:rFonts w:ascii="Book Antiqua" w:hAnsi="Book Antiqua"/>
          <w:sz w:val="24"/>
          <w:szCs w:val="24"/>
          <w:lang w:val="en-US"/>
        </w:rPr>
        <w:t>and</w:t>
      </w:r>
      <w:r w:rsidRPr="00EF2A4D">
        <w:rPr>
          <w:rFonts w:ascii="Book Antiqua" w:hAnsi="Book Antiqua"/>
          <w:sz w:val="24"/>
          <w:szCs w:val="24"/>
          <w:lang w:val="en-US"/>
        </w:rPr>
        <w:t xml:space="preserve"> the very low-density population </w:t>
      </w:r>
      <w:r w:rsidR="00334382" w:rsidRPr="00EF2A4D">
        <w:rPr>
          <w:rFonts w:ascii="Book Antiqua" w:hAnsi="Book Antiqua"/>
          <w:sz w:val="24"/>
          <w:szCs w:val="24"/>
          <w:lang w:val="en-US"/>
        </w:rPr>
        <w:t xml:space="preserve">appears to be </w:t>
      </w:r>
      <w:r w:rsidR="001A15CA" w:rsidRPr="00EF2A4D">
        <w:rPr>
          <w:rFonts w:ascii="Book Antiqua" w:hAnsi="Book Antiqua"/>
          <w:sz w:val="24"/>
          <w:szCs w:val="24"/>
          <w:lang w:val="en-US"/>
        </w:rPr>
        <w:t>particularly</w:t>
      </w:r>
      <w:r w:rsidRPr="00EF2A4D">
        <w:rPr>
          <w:rFonts w:ascii="Book Antiqua" w:hAnsi="Book Antiqua"/>
          <w:sz w:val="24"/>
          <w:szCs w:val="24"/>
          <w:lang w:val="en-US"/>
        </w:rPr>
        <w:t xml:space="preserve"> infectiou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Bartenschlager&lt;/Author&gt;&lt;Year&gt;2011&lt;/Year&gt;&lt;RecNum&gt;635&lt;/RecNum&gt;&lt;DisplayText&gt;&lt;style face="superscript"&gt;[59]&lt;/style&gt;&lt;/DisplayText&gt;&lt;record&gt;&lt;rec-number&gt;635&lt;/rec-number&gt;&lt;foreign-keys&gt;&lt;key app="EN" db-id="v0xwvedr2tedaqe9z25xav94ddefatxavp05" timestamp="1334830717"&gt;635&lt;/key&gt;&lt;/foreign-keys&gt;&lt;ref-type name="Journal Article"&gt;17&lt;/ref-type&gt;&lt;contributors&gt;&lt;authors&gt;&lt;author&gt;Bartenschlager, R.&lt;/author&gt;&lt;author&gt;Penin, F.&lt;/author&gt;&lt;author&gt;Lohmann, V.&lt;/author&gt;&lt;author&gt;Andre, P.&lt;/author&gt;&lt;/authors&gt;&lt;/contributors&gt;&lt;auth-address&gt;Department of Infectious Diseases, Molecular Virology, Im Neuenheimer Feld 345, Heidelberg University, D-69120 Heidelberg, Germany. Ralf_Bartenschlager@med.uni-heidelberg.de&lt;/auth-address&gt;&lt;titles&gt;&lt;title&gt;Assembly of infectious hepatitis C virus particle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95-103&lt;/pages&gt;&lt;volume&gt;19&lt;/volume&gt;&lt;number&gt;2&lt;/number&gt;&lt;edition&gt;2010/12/15&lt;/edition&gt;&lt;keywords&gt;&lt;keyword&gt;Hepacivirus/*physiology&lt;/keyword&gt;&lt;keyword&gt;Hepatitis C/virology&lt;/keyword&gt;&lt;keyword&gt;Humans&lt;/keyword&gt;&lt;keyword&gt;Virion&lt;/keyword&gt;&lt;keyword&gt;*Virus Assembly&lt;/keyword&gt;&lt;/keywords&gt;&lt;dates&gt;&lt;year&gt;2011&lt;/year&gt;&lt;pub-dates&gt;&lt;date&gt;Feb&lt;/date&gt;&lt;/pub-dates&gt;&lt;/dates&gt;&lt;isbn&gt;1878-4380 (Electronic)&amp;#xD;0966-842X (Linking)&lt;/isbn&gt;&lt;accession-num&gt;21146993&lt;/accession-num&gt;&lt;work-type&gt;Research Support, Non-U.S. Gov&amp;apos;t&amp;#xD;Review&lt;/work-type&gt;&lt;urls&gt;&lt;related-urls&gt;&lt;url&gt;http://www.ncbi.nlm.nih.gov/pubmed/21146993&lt;/url&gt;&lt;url&gt;http://ac.els-cdn.com/S0966842X1000199X/1-s2.0-S0966842X1000199X-main.pdf?_tid=93467fe9c22e9a99a3d451ebb8e9c82c&amp;amp;acdnat=1334830873_012c14d3b656335c460915b964223c42&lt;/url&gt;&lt;/related-urls&gt;&lt;/urls&gt;&lt;electronic-resource-num&gt;10.1016/j.tim.2010.11.005&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59" w:tooltip="Bartenschlager, 2011 #635" w:history="1">
        <w:r w:rsidR="000F07FA" w:rsidRPr="00EF2A4D">
          <w:rPr>
            <w:rFonts w:ascii="Book Antiqua" w:hAnsi="Book Antiqua"/>
            <w:noProof/>
            <w:sz w:val="24"/>
            <w:szCs w:val="24"/>
            <w:vertAlign w:val="superscript"/>
            <w:lang w:val="en-US"/>
          </w:rPr>
          <w:t>5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This population is known as lipoviroparticles, </w:t>
      </w:r>
      <w:r w:rsidRPr="00257878">
        <w:rPr>
          <w:rFonts w:ascii="Book Antiqua" w:hAnsi="Book Antiqua"/>
          <w:i/>
          <w:sz w:val="24"/>
          <w:szCs w:val="24"/>
          <w:lang w:val="en-US"/>
        </w:rPr>
        <w:t>i.e.</w:t>
      </w:r>
      <w:r w:rsidRPr="00EF2A4D">
        <w:rPr>
          <w:rFonts w:ascii="Book Antiqua" w:hAnsi="Book Antiqua"/>
          <w:sz w:val="24"/>
          <w:szCs w:val="24"/>
          <w:lang w:val="en-US"/>
        </w:rPr>
        <w:t xml:space="preserve"> lipoprotein-like structures composed of triglyceride-rich lipoproteins containing at least </w:t>
      </w:r>
      <w:r w:rsidR="001C3007" w:rsidRPr="00EF2A4D">
        <w:rPr>
          <w:rFonts w:ascii="Book Antiqua" w:hAnsi="Book Antiqua"/>
          <w:sz w:val="24"/>
          <w:szCs w:val="24"/>
          <w:lang w:val="en-US"/>
        </w:rPr>
        <w:t>A</w:t>
      </w:r>
      <w:r w:rsidRPr="00EF2A4D">
        <w:rPr>
          <w:rFonts w:ascii="Book Antiqua" w:hAnsi="Book Antiqua"/>
          <w:sz w:val="24"/>
          <w:szCs w:val="24"/>
          <w:lang w:val="en-US"/>
        </w:rPr>
        <w:t>poB and E,</w:t>
      </w:r>
      <w:r w:rsidR="0030601E">
        <w:rPr>
          <w:rFonts w:ascii="Book Antiqua" w:hAnsi="Book Antiqua"/>
          <w:sz w:val="24"/>
          <w:szCs w:val="24"/>
          <w:lang w:val="en-US"/>
        </w:rPr>
        <w:t xml:space="preserve"> viral RNA and HCV core protein</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AtNjJdPC9zdHlsZT48L0Rpc3BsYXlUZXh0PjxyZWNvcmQ+PHJlYy1udW1iZXI+NDI5PC9yZWMt
bnVtYmVyPjxmb3JlaWduLWtleXM+PGtleSBhcHA9IkVOIiBkYi1pZD0idjB4d3ZlZHIydGVkYXFl
OXoyNXhhdjk0ZGRlZmF0eGF2cDA1IiB0aW1lc3RhbXA9IjEzMzA3NzQyNDkiPjQyOTwva2V5Pjwv
Zm9yZWlnbi1rZXlzPjxyZWYtdHlwZSBuYW1lPSJKb3VybmFsIEFydGljbGUiPjE3PC9yZWYtdHlw
ZT48Y29udHJpYnV0b3JzPjxhdXRob3JzPjxhdXRob3I+QW5kcmUsIFAuPC9hdXRob3I+PGF1dGhv
cj5Lb211cmlhbi1QcmFkZWwsIEYuPC9hdXRob3I+PGF1dGhvcj5EZWZvcmdlcywgUy48L2F1dGhv
cj48YXV0aG9yPlBlcnJldCwgTS48L2F1dGhvcj48YXV0aG9yPkJlcmxhbmQsIEouIEwuPC9hdXRo
b3I+PGF1dGhvcj5Tb2RveWVyLCBNLjwvYXV0aG9yPjxhdXRob3I+UG9sLCBTLjwvYXV0aG9yPjxh
dXRob3I+QnJlY2hvdCwgQy48L2F1dGhvcj48YXV0aG9yPlBhcmFuaG9zLUJhY2NhbGEsIEcuPC9h
dXRob3I+PGF1dGhvcj5Mb3R0ZWF1LCBWLjwvYXV0aG9yPjwvYXV0aG9ycz48L2NvbnRyaWJ1dG9y
cz48YXV0aC1hZGRyZXNzPklOU0VSTSBVNTAzLCBDRVJWSSwgTHlvbiwgRnJhbmNlLiBhbmRyZUBj
ZXJ2aS1seW9uLmluc2VybS5mcjwvYXV0aC1hZGRyZXNzPjx0aXRsZXM+PHRpdGxlPkNoYXJhY3Rl
cml6YXRpb24gb2YgbG93LSBhbmQgdmVyeS1sb3ctZGVuc2l0eSBoZXBhdGl0aXMgQyB2aXJ1cyBS
TkEtY29udGFpbmluZyBwYXJ0aWNsZXM8L3RpdGxlPjxzZWNvbmRhcnktdGl0bGU+SiBWaXJvbDwv
c2Vjb25kYXJ5LXRpdGxlPjxhbHQtdGl0bGU+Sm91cm5hbCBvZiB2aXJvbG9neTwvYWx0LXRpdGxl
PjwvdGl0bGVzPjxwZXJpb2RpY2FsPjxmdWxsLXRpdGxlPkogVmlyb2w8L2Z1bGwtdGl0bGU+PC9w
ZXJpb2RpY2FsPjxhbHQtcGVyaW9kaWNhbD48ZnVsbC10aXRsZT5Kb3VybmFsIG9mIHZpcm9sb2d5
PC9mdWxsLXRpdGxlPjwvYWx0LXBlcmlvZGljYWw+PHBhZ2VzPjY5MTktMjg8L3BhZ2VzPjx2b2x1
bWU+NzY8L3ZvbHVtZT48bnVtYmVyPjE0PC9udW1iZXI+PGVkaXRpb24+MjAwMi8wNi8yMDwvZWRp
dGlvbj48a2V5d29yZHM+PGtleXdvcmQ+SGVwYWNpdmlydXMvaXNvbGF0aW9uICZhbXA7IHB1cmlm
aWNhdGlvbi8qcGF0aG9nZW5pY2l0eS9waHlzaW9sb2d5PC9rZXl3b3JkPjxrZXl3b3JkPkhlcGF0
aXRpcyBDIEFudGlib2RpZXMvYmxvb2Q8L2tleXdvcmQ+PGtleXdvcmQ+SGVwYXRpdGlzIEMsIENo
cm9uaWMvdmlyb2xvZ3k8L2tleXdvcmQ+PGtleXdvcmQ+SHVtYW5zPC9rZXl3b3JkPjxrZXl3b3Jk
PkltbXVub2dsb2J1bGluIEcvYmxvb2Q8L2tleXdvcmQ+PGtleXdvcmQ+SW1tdW5vZ2xvYnVsaW4g
TS9ibG9vZDwva2V5d29yZD48a2V5d29yZD5MaXBvcHJvdGVpbnMvYW5hbHlzaXM8L2tleXdvcmQ+
PGtleXdvcmQ+TGlwb3Byb3RlaW5zLCBJREw8L2tleXdvcmQ+PGtleXdvcmQ+TGlwb3Byb3RlaW5z
LCBMREwvKmFuYWx5c2lzPC9rZXl3b3JkPjxrZXl3b3JkPkxpcG9wcm90ZWlucywgVkxETC8qYW5h
bHlzaXM8L2tleXdvcmQ+PGtleXdvcmQ+TWljcm9zY29weSwgRWxlY3Ryb248L2tleXdvcmQ+PGtl
eXdvcmQ+Uk5BLCBWaXJhbC8qYmxvb2Q8L2tleXdvcmQ+PGtleXdvcmQ+VHVtb3IgQ2VsbHMsIEN1
bHR1cmVkPC9rZXl3b3JkPjxrZXl3b3JkPlZpcmlvbi8qaXNvbGF0aW9uICZhbXA7IHB1cmlmaWNh
dGlvbi9waHlzaW9sb2d5PC9rZXl3b3JkPjwva2V5d29yZHM+PGRhdGVzPjx5ZWFyPjIwMDI8L3ll
YXI+PHB1Yi1kYXRlcz48ZGF0ZT5KdWw8L2RhdGU+PC9wdWItZGF0ZXM+PC9kYXRlcz48aXNibj4w
MDIyLTUzOFggKFByaW50KSYjeEQ7MDAyMi01MzhYIChMaW5raW5nKTwvaXNibj48YWNjZXNzaW9u
LW51bT4xMjA3MjQ5MzwvYWNjZXNzaW9uLW51bT48d29yay10eXBlPlJlc2VhcmNoIFN1cHBvcnQs
IE5vbi1VLlMuIEdvdiZhcG9zO3Q8L3dvcmstdHlwZT48dXJscz48cmVsYXRlZC11cmxzPjx1cmw+
aHR0cDovL3d3dy5uY2JpLm5sbS5uaWguZ292L3B1Ym1lZC8xMjA3MjQ5MzwvdXJsPjx1cmw+aHR0
cDovL2p2aS5hc20ub3JnL2NvbnRlbnQvNzYvMTQvNjkxOS5mdWxsLnBkZjwvdXJsPjwvcmVsYXRl
ZC11cmxzPjwvdXJscz48Y3VzdG9tMj4xMzYzMTM8L2N1c3RvbTI+PGxhbmd1YWdlPmVuZzwvbGFu
Z3VhZ2U+PC9yZWNvcmQ+PC9DaXRlPjxDaXRlPjxBdXRob3I+TmllbHNlbjwvQXV0aG9yPjxZZWFy
PjIwMDY8L1llYXI+PFJlY051bT40MzQ8L1JlY051bT48cmVjb3JkPjxyZWMtbnVtYmVyPjQzNDwv
cmVjLW51bWJlcj48Zm9yZWlnbi1rZXlzPjxrZXkgYXBwPSJFTiIgZGItaWQ9InYweHd2ZWRyMnRl
ZGFxZTl6MjV4YXY5NGRkZWZhdHhhdnAwNSIgdGltZXN0YW1wPSIxMzMwNzc0MzUyIj40MzQ8L2tl
eT48L2ZvcmVpZ24ta2V5cz48cmVmLXR5cGUgbmFtZT0iSm91cm5hbCBBcnRpY2xlIj4xNzwvcmVm
LXR5cGU+PGNvbnRyaWJ1dG9ycz48YXV0aG9ycz48YXV0aG9yPk5pZWxzZW4sIFMuIFUuPC9hdXRo
b3I+PGF1dGhvcj5CYXNzZW5kaW5lLCBNLiBGLjwvYXV0aG9yPjxhdXRob3I+QnVydCwgQS4gRC48
L2F1dGhvcj48YXV0aG9yPk1hcnRpbiwgQy48L2F1dGhvcj48YXV0aG9yPlB1bWVlY2hvY2tjaGFp
LCBXLjwvYXV0aG9yPjxhdXRob3I+VG9tcywgRy4gTC48L2F1dGhvcj48L2F1dGhvcnM+PC9jb250
cmlidXRvcnM+PGF1dGgtYWRkcmVzcz5OaWVsc2VuLCBTVSYjeEQ7VW5pdiBOZXdjYXN0bGUsIExp
dmVyIFJlcyBHcnAsIFNjaCBDbGluIE1lZCBTY2ksIEZyYW1saW5ndG9uIFBsLCBOZXdjYXN0bGUg
VXBvbiBUeW5lIE5FMiA0SEgsIFR5bmUgJmFtcDsgV2VhciwgRW5nbGFuZCYjeEQ7VW5pdiBOZXdj
YXN0bGUsIExpdmVyIFJlcyBHcnAsIFNjaCBDbGluIE1lZCBTY2ksIEZyYW1saW5ndG9uIFBsLCBO
ZXdjYXN0bGUgVXBvbiBUeW5lIE5FMiA0SEgsIFR5bmUgJmFtcDsgV2VhciwgRW5nbGFuZCYjeEQ7
VW5pdiBOZXdjYXN0bGUsIExpdmVyIFJlcyBHcnAsIFNjaCBDbGluIE1lZCBTY2ksIE5ld2Nhc3Rs
ZSBVcG9uIFR5bmUgTkUyIDRISCwgVHluZSAmYW1wOyBXZWFyLCBFbmdsYW5kJiN4RDtNZWQgU2No
IE5ld2Nhc3RsZSBVcG9uIFR5bmUsIFNjaCBDbGluICZhbXA7IExhYiBTY2ksIE5ld2Nhc3RsZSBV
cG9uIFR5bmUgTkUyIDRISCwgVHluZSAmYW1wOyBXZWFyLCBFbmdsYW5kPC9hdXRoLWFkZHJlc3M+
PHRpdGxlcz48dGl0bGU+QXNzb2NpYXRpb24gYmV0d2VlbiBoZXBhdGl0aXMgQyB2aXJ1cyBhbmQg
dmVyeS1sb3ctZGVuc2l0eSBsaXBvcHJvdGVpbiAoVkxETCkvTERMIGFuYWx5emVkIGluIGlvZGl4
YW5vbCBkZW5zaXR5IGdyYWRpZW50czwvdGl0bGU+PHNlY29uZGFyeS10aXRsZT5Kb3VybmFsIG9m
IHZpcm9sb2d5PC9zZWNvbmRhcnktdGl0bGU+PGFsdC10aXRsZT5KIFZpcm9sPC9hbHQtdGl0bGU+
PC90aXRsZXM+PHBlcmlvZGljYWw+PGZ1bGwtdGl0bGU+Sm91cm5hbCBvZiB2aXJvbG9neTwvZnVs
bC10aXRsZT48L3BlcmlvZGljYWw+PGFsdC1wZXJpb2RpY2FsPjxmdWxsLXRpdGxlPkogVmlyb2w8
L2Z1bGwtdGl0bGU+PC9hbHQtcGVyaW9kaWNhbD48cGFnZXM+MjQxOC0yNDI4PC9wYWdlcz48dm9s
dW1lPjgwPC92b2x1bWU+PG51bWJlcj41PC9udW1iZXI+PGtleXdvcmRzPjxrZXl3b3JkPmNpcmN1
bGF0aW5nIGltbXVuZS1jb21wbGV4ZXM8L2tleXdvcmQ+PGtleXdvcmQ+YiB2aXJhbC1oZXBhdGl0
aXM8L2tleXdvcmQ+PGtleXdvcmQ+bW9ub2Nsb25hbC1hbnRpYm9kaWVzPC9rZXl3b3JkPjxrZXl3
b3JkPmluZmVjdGVkIGhvc3RzPC9rZXl3b3JkPjxrZXl3b3JkPmh1bWFuIHNlcmE8L2tleXdvcmQ+
PGtleXdvcmQ+c3RydWN0dXJhbCBwcm90ZWluczwva2V5d29yZD48a2V5d29yZD5lbnZlbG9wZSBw
cm90ZWluczwva2V5d29yZD48a2V5d29yZD5idW95YW50IGRlbnNpdHk8L2tleXdvcmQ+PGtleXdv
cmQ+bm9uLWE8L2tleXdvcmQ+PGtleXdvcmQ+cGFydGljbGVzPC9rZXl3b3JkPjwva2V5d29yZHM+
PGRhdGVzPjx5ZWFyPjIwMDY8L3llYXI+PHB1Yi1kYXRlcz48ZGF0ZT5NYXI8L2RhdGU+PC9wdWIt
ZGF0ZXM+PC9kYXRlcz48aXNibj4wMDIyLTUzOFg8L2lzYm4+PGFjY2Vzc2lvbi1udW0+SVNJOjAw
MDIzNTM4ODQwMDAzNDwvYWNjZXNzaW9uLW51bT48dXJscz48cmVsYXRlZC11cmxzPjx1cmw+Jmx0
O0dvIHRvIElTSSZndDs6Ly8wMDAyMzUzODg0MDAwMzQ8L3VybD48dXJsPmh0dHA6Ly9qdmkuYXNt
Lm9yZy9jb250ZW50LzgwLzUvMjQxOC5mdWxsLnBkZjwvdXJsPjwvcmVsYXRlZC11cmxzPjwvdXJs
cz48ZWxlY3Ryb25pYy1yZXNvdXJjZS1udW0+RG9pIDEwLjExMjgvSnZpLjgwLjUuMjQxOC0yNDI4
LjIwMDY8L2VsZWN0cm9uaWMtcmVzb3VyY2UtbnVtPjxsYW5ndWFnZT5FbmdsaXNoPC9sYW5ndWFn
ZT48L3JlY29yZD48L0NpdGU+PENpdGU+PEF1dGhvcj5EaWF6PC9BdXRob3I+PFllYXI+MjAwNjwv
WWVhcj48UmVjTnVtPjQzMDwvUmVjTnVtPjxyZWNvcmQ+PHJlYy1udW1iZXI+NDMwPC9yZWMtbnVt
YmVyPjxmb3JlaWduLWtleXM+PGtleSBhcHA9IkVOIiBkYi1pZD0idjB4d3ZlZHIydGVkYXFlOXoy
NXhhdjk0ZGRlZmF0eGF2cDA1IiB0aW1lc3RhbXA9IjEzMzA3NzQyNzUiPjQzMDwva2V5PjwvZm9y
ZWlnbi1rZXlzPjxyZWYtdHlwZSBuYW1lPSJKb3VybmFsIEFydGljbGUiPjE3PC9yZWYtdHlwZT48
Y29udHJpYnV0b3JzPjxhdXRob3JzPjxhdXRob3I+RGlheiwgTy48L2F1dGhvcj48YXV0aG9yPkRl
bGVycywgRi48L2F1dGhvcj48YXV0aG9yPk1heW5hcmQsIE0uPC9hdXRob3I+PGF1dGhvcj5EZW1p
Z25vdCwgUy48L2F1dGhvcj48YXV0aG9yPlpvdWxpbSwgRi48L2F1dGhvcj48YXV0aG9yPkNoYW1i
YXosIEouPC9hdXRob3I+PGF1dGhvcj5UcmVwbywgQy48L2F1dGhvcj48YXV0aG9yPkxvdHRlYXUs
IFYuPC9hdXRob3I+PGF1dGhvcj5BbmRyZSwgUC48L2F1dGhvcj48L2F1dGhvcnM+PC9jb250cmli
dXRvcnM+PGF1dGgtYWRkcmVzcz5JRlIgMTI4IEJpb3NjaWVuY2VzIEx5b24gR2VybGFuZCwgSU5T
RVJNIFU1MDMsIDIxIGF2ZW51ZSBUb255IEdhcm5pZXIsIDY5MDA3IEx5b24sIEZyYW5jZS48L2F1
dGgtYWRkcmVzcz48dGl0bGVzPjx0aXRsZT5QcmVmZXJlbnRpYWwgYXNzb2NpYXRpb24gb2YgSGVw
YXRpdGlzIEMgdmlydXMgd2l0aCBhcG9saXBvcHJvdGVpbiBCNDgtY29udGFpbmluZyBsaXBvcHJv
dGVpbnM8L3RpdGxlPjxzZWNvbmRhcnktdGl0bGU+SiBHZW4gVmlyb2w8L3NlY29uZGFyeS10aXRs
ZT48YWx0LXRpdGxlPlRoZSBKb3VybmFsIG9mIGdlbmVyYWwgdmlyb2xvZ3k8L2FsdC10aXRsZT48
L3RpdGxlcz48cGVyaW9kaWNhbD48ZnVsbC10aXRsZT5KIEdlbiBWaXJvbDwvZnVsbC10aXRsZT48
L3BlcmlvZGljYWw+PHBhZ2VzPjI5ODMtOTE8L3BhZ2VzPjx2b2x1bWU+ODc8L3ZvbHVtZT48bnVt
YmVyPlB0IDEwPC9udW1iZXI+PGVkaXRpb24+MjAwNi8wOS8xMjwvZWRpdGlvbj48a2V5d29yZHM+
PGtleXdvcmQ+QXBvbGlwb3Byb3RlaW4gQi00ODwva2V5d29yZD48a2V5d29yZD5BcG9saXBvcHJv
dGVpbnMgQi8qbWV0YWJvbGlzbTwva2V5d29yZD48a2V5d29yZD5EaWV0PC9rZXl3b3JkPjxrZXl3
b3JkPkhlcGFjaXZpcnVzLyptZXRhYm9saXNtPC9rZXl3b3JkPjxrZXl3b3JkPkhlcGF0aXRpcyBD
LCBDaHJvbmljL21ldGFib2xpc20vdmlyb2xvZ3k8L2tleXdvcmQ+PGtleXdvcmQ+SHVtYW5zPC9r
ZXl3b3JkPjxrZXl3b3JkPlJOQSwgVmlyYWwvYmxvb2Q8L2tleXdvcmQ+PGtleXdvcmQ+VmlyYWwg
TG9hZDwva2V5d29yZD48L2tleXdvcmRzPjxkYXRlcz48eWVhcj4yMDA2PC95ZWFyPjxwdWItZGF0
ZXM+PGRhdGU+T2N0PC9kYXRlPjwvcHViLWRhdGVzPjwvZGF0ZXM+PGlzYm4+MDAyMi0xMzE3IChQ
cmludCkmI3hEOzAwMjItMTMxNyAoTGlua2luZyk8L2lzYm4+PGFjY2Vzc2lvbi1udW0+MTY5NjM3
NTc8L2FjY2Vzc2lvbi1udW0+PHdvcmstdHlwZT5SZXNlYXJjaCBTdXBwb3J0LCBOb24tVS5TLiBH
b3YmYXBvczt0PC93b3JrLXR5cGU+PHVybHM+PHJlbGF0ZWQtdXJscz48dXJsPmh0dHA6Ly93d3cu
bmNiaS5ubG0ubmloLmdvdi9wdWJtZWQvMTY5NjM3NTc8L3VybD48dXJsPmh0dHA6Ly92aXIuc2dt
am91cm5hbHMub3JnL2NvbnRlbnQvODcvMTAvMjk4My5mdWxsLnBkZjwvdXJsPjwvcmVsYXRlZC11
cmxzPjwvdXJscz48Y3VzdG9tMj4yMDQzMTE1PC9jdXN0b20yPjxlbGVjdHJvbmljLXJlc291cmNl
LW51bT4xMC4xMDk5L3Zpci4wLjgyMDMzLTA8L2VsZWN0cm9uaWMtcmVzb3VyY2UtbnVtPjxsYW5n
dWFnZT5l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AtNjJdPC9zdHlsZT48L0Rpc3BsYXlUZXh0PjxyZWNvcmQ+PHJlYy1udW1iZXI+NDI5PC9yZWMt
bnVtYmVyPjxmb3JlaWduLWtleXM+PGtleSBhcHA9IkVOIiBkYi1pZD0idjB4d3ZlZHIydGVkYXFl
OXoyNXhhdjk0ZGRlZmF0eGF2cDA1IiB0aW1lc3RhbXA9IjEzMzA3NzQyNDkiPjQyOTwva2V5Pjwv
Zm9yZWlnbi1rZXlzPjxyZWYtdHlwZSBuYW1lPSJKb3VybmFsIEFydGljbGUiPjE3PC9yZWYtdHlw
ZT48Y29udHJpYnV0b3JzPjxhdXRob3JzPjxhdXRob3I+QW5kcmUsIFAuPC9hdXRob3I+PGF1dGhv
cj5Lb211cmlhbi1QcmFkZWwsIEYuPC9hdXRob3I+PGF1dGhvcj5EZWZvcmdlcywgUy48L2F1dGhv
cj48YXV0aG9yPlBlcnJldCwgTS48L2F1dGhvcj48YXV0aG9yPkJlcmxhbmQsIEouIEwuPC9hdXRo
b3I+PGF1dGhvcj5Tb2RveWVyLCBNLjwvYXV0aG9yPjxhdXRob3I+UG9sLCBTLjwvYXV0aG9yPjxh
dXRob3I+QnJlY2hvdCwgQy48L2F1dGhvcj48YXV0aG9yPlBhcmFuaG9zLUJhY2NhbGEsIEcuPC9h
dXRob3I+PGF1dGhvcj5Mb3R0ZWF1LCBWLjwvYXV0aG9yPjwvYXV0aG9ycz48L2NvbnRyaWJ1dG9y
cz48YXV0aC1hZGRyZXNzPklOU0VSTSBVNTAzLCBDRVJWSSwgTHlvbiwgRnJhbmNlLiBhbmRyZUBj
ZXJ2aS1seW9uLmluc2VybS5mcjwvYXV0aC1hZGRyZXNzPjx0aXRsZXM+PHRpdGxlPkNoYXJhY3Rl
cml6YXRpb24gb2YgbG93LSBhbmQgdmVyeS1sb3ctZGVuc2l0eSBoZXBhdGl0aXMgQyB2aXJ1cyBS
TkEtY29udGFpbmluZyBwYXJ0aWNsZXM8L3RpdGxlPjxzZWNvbmRhcnktdGl0bGU+SiBWaXJvbDwv
c2Vjb25kYXJ5LXRpdGxlPjxhbHQtdGl0bGU+Sm91cm5hbCBvZiB2aXJvbG9neTwvYWx0LXRpdGxl
PjwvdGl0bGVzPjxwZXJpb2RpY2FsPjxmdWxsLXRpdGxlPkogVmlyb2w8L2Z1bGwtdGl0bGU+PC9w
ZXJpb2RpY2FsPjxhbHQtcGVyaW9kaWNhbD48ZnVsbC10aXRsZT5Kb3VybmFsIG9mIHZpcm9sb2d5
PC9mdWxsLXRpdGxlPjwvYWx0LXBlcmlvZGljYWw+PHBhZ2VzPjY5MTktMjg8L3BhZ2VzPjx2b2x1
bWU+NzY8L3ZvbHVtZT48bnVtYmVyPjE0PC9udW1iZXI+PGVkaXRpb24+MjAwMi8wNi8yMDwvZWRp
dGlvbj48a2V5d29yZHM+PGtleXdvcmQ+SGVwYWNpdmlydXMvaXNvbGF0aW9uICZhbXA7IHB1cmlm
aWNhdGlvbi8qcGF0aG9nZW5pY2l0eS9waHlzaW9sb2d5PC9rZXl3b3JkPjxrZXl3b3JkPkhlcGF0
aXRpcyBDIEFudGlib2RpZXMvYmxvb2Q8L2tleXdvcmQ+PGtleXdvcmQ+SGVwYXRpdGlzIEMsIENo
cm9uaWMvdmlyb2xvZ3k8L2tleXdvcmQ+PGtleXdvcmQ+SHVtYW5zPC9rZXl3b3JkPjxrZXl3b3Jk
PkltbXVub2dsb2J1bGluIEcvYmxvb2Q8L2tleXdvcmQ+PGtleXdvcmQ+SW1tdW5vZ2xvYnVsaW4g
TS9ibG9vZDwva2V5d29yZD48a2V5d29yZD5MaXBvcHJvdGVpbnMvYW5hbHlzaXM8L2tleXdvcmQ+
PGtleXdvcmQ+TGlwb3Byb3RlaW5zLCBJREw8L2tleXdvcmQ+PGtleXdvcmQ+TGlwb3Byb3RlaW5z
LCBMREwvKmFuYWx5c2lzPC9rZXl3b3JkPjxrZXl3b3JkPkxpcG9wcm90ZWlucywgVkxETC8qYW5h
bHlzaXM8L2tleXdvcmQ+PGtleXdvcmQ+TWljcm9zY29weSwgRWxlY3Ryb248L2tleXdvcmQ+PGtl
eXdvcmQ+Uk5BLCBWaXJhbC8qYmxvb2Q8L2tleXdvcmQ+PGtleXdvcmQ+VHVtb3IgQ2VsbHMsIEN1
bHR1cmVkPC9rZXl3b3JkPjxrZXl3b3JkPlZpcmlvbi8qaXNvbGF0aW9uICZhbXA7IHB1cmlmaWNh
dGlvbi9waHlzaW9sb2d5PC9rZXl3b3JkPjwva2V5d29yZHM+PGRhdGVzPjx5ZWFyPjIwMDI8L3ll
YXI+PHB1Yi1kYXRlcz48ZGF0ZT5KdWw8L2RhdGU+PC9wdWItZGF0ZXM+PC9kYXRlcz48aXNibj4w
MDIyLTUzOFggKFByaW50KSYjeEQ7MDAyMi01MzhYIChMaW5raW5nKTwvaXNibj48YWNjZXNzaW9u
LW51bT4xMjA3MjQ5MzwvYWNjZXNzaW9uLW51bT48d29yay10eXBlPlJlc2VhcmNoIFN1cHBvcnQs
IE5vbi1VLlMuIEdvdiZhcG9zO3Q8L3dvcmstdHlwZT48dXJscz48cmVsYXRlZC11cmxzPjx1cmw+
aHR0cDovL3d3dy5uY2JpLm5sbS5uaWguZ292L3B1Ym1lZC8xMjA3MjQ5MzwvdXJsPjx1cmw+aHR0
cDovL2p2aS5hc20ub3JnL2NvbnRlbnQvNzYvMTQvNjkxOS5mdWxsLnBkZjwvdXJsPjwvcmVsYXRl
ZC11cmxzPjwvdXJscz48Y3VzdG9tMj4xMzYzMTM8L2N1c3RvbTI+PGxhbmd1YWdlPmVuZzwvbGFu
Z3VhZ2U+PC9yZWNvcmQ+PC9DaXRlPjxDaXRlPjxBdXRob3I+TmllbHNlbjwvQXV0aG9yPjxZZWFy
PjIwMDY8L1llYXI+PFJlY051bT40MzQ8L1JlY051bT48cmVjb3JkPjxyZWMtbnVtYmVyPjQzNDwv
cmVjLW51bWJlcj48Zm9yZWlnbi1rZXlzPjxrZXkgYXBwPSJFTiIgZGItaWQ9InYweHd2ZWRyMnRl
ZGFxZTl6MjV4YXY5NGRkZWZhdHhhdnAwNSIgdGltZXN0YW1wPSIxMzMwNzc0MzUyIj40MzQ8L2tl
eT48L2ZvcmVpZ24ta2V5cz48cmVmLXR5cGUgbmFtZT0iSm91cm5hbCBBcnRpY2xlIj4xNzwvcmVm
LXR5cGU+PGNvbnRyaWJ1dG9ycz48YXV0aG9ycz48YXV0aG9yPk5pZWxzZW4sIFMuIFUuPC9hdXRo
b3I+PGF1dGhvcj5CYXNzZW5kaW5lLCBNLiBGLjwvYXV0aG9yPjxhdXRob3I+QnVydCwgQS4gRC48
L2F1dGhvcj48YXV0aG9yPk1hcnRpbiwgQy48L2F1dGhvcj48YXV0aG9yPlB1bWVlY2hvY2tjaGFp
LCBXLjwvYXV0aG9yPjxhdXRob3I+VG9tcywgRy4gTC48L2F1dGhvcj48L2F1dGhvcnM+PC9jb250
cmlidXRvcnM+PGF1dGgtYWRkcmVzcz5OaWVsc2VuLCBTVSYjeEQ7VW5pdiBOZXdjYXN0bGUsIExp
dmVyIFJlcyBHcnAsIFNjaCBDbGluIE1lZCBTY2ksIEZyYW1saW5ndG9uIFBsLCBOZXdjYXN0bGUg
VXBvbiBUeW5lIE5FMiA0SEgsIFR5bmUgJmFtcDsgV2VhciwgRW5nbGFuZCYjeEQ7VW5pdiBOZXdj
YXN0bGUsIExpdmVyIFJlcyBHcnAsIFNjaCBDbGluIE1lZCBTY2ksIEZyYW1saW5ndG9uIFBsLCBO
ZXdjYXN0bGUgVXBvbiBUeW5lIE5FMiA0SEgsIFR5bmUgJmFtcDsgV2VhciwgRW5nbGFuZCYjeEQ7
VW5pdiBOZXdjYXN0bGUsIExpdmVyIFJlcyBHcnAsIFNjaCBDbGluIE1lZCBTY2ksIE5ld2Nhc3Rs
ZSBVcG9uIFR5bmUgTkUyIDRISCwgVHluZSAmYW1wOyBXZWFyLCBFbmdsYW5kJiN4RDtNZWQgU2No
IE5ld2Nhc3RsZSBVcG9uIFR5bmUsIFNjaCBDbGluICZhbXA7IExhYiBTY2ksIE5ld2Nhc3RsZSBV
cG9uIFR5bmUgTkUyIDRISCwgVHluZSAmYW1wOyBXZWFyLCBFbmdsYW5kPC9hdXRoLWFkZHJlc3M+
PHRpdGxlcz48dGl0bGU+QXNzb2NpYXRpb24gYmV0d2VlbiBoZXBhdGl0aXMgQyB2aXJ1cyBhbmQg
dmVyeS1sb3ctZGVuc2l0eSBsaXBvcHJvdGVpbiAoVkxETCkvTERMIGFuYWx5emVkIGluIGlvZGl4
YW5vbCBkZW5zaXR5IGdyYWRpZW50czwvdGl0bGU+PHNlY29uZGFyeS10aXRsZT5Kb3VybmFsIG9m
IHZpcm9sb2d5PC9zZWNvbmRhcnktdGl0bGU+PGFsdC10aXRsZT5KIFZpcm9sPC9hbHQtdGl0bGU+
PC90aXRsZXM+PHBlcmlvZGljYWw+PGZ1bGwtdGl0bGU+Sm91cm5hbCBvZiB2aXJvbG9neTwvZnVs
bC10aXRsZT48L3BlcmlvZGljYWw+PGFsdC1wZXJpb2RpY2FsPjxmdWxsLXRpdGxlPkogVmlyb2w8
L2Z1bGwtdGl0bGU+PC9hbHQtcGVyaW9kaWNhbD48cGFnZXM+MjQxOC0yNDI4PC9wYWdlcz48dm9s
dW1lPjgwPC92b2x1bWU+PG51bWJlcj41PC9udW1iZXI+PGtleXdvcmRzPjxrZXl3b3JkPmNpcmN1
bGF0aW5nIGltbXVuZS1jb21wbGV4ZXM8L2tleXdvcmQ+PGtleXdvcmQ+YiB2aXJhbC1oZXBhdGl0
aXM8L2tleXdvcmQ+PGtleXdvcmQ+bW9ub2Nsb25hbC1hbnRpYm9kaWVzPC9rZXl3b3JkPjxrZXl3
b3JkPmluZmVjdGVkIGhvc3RzPC9rZXl3b3JkPjxrZXl3b3JkPmh1bWFuIHNlcmE8L2tleXdvcmQ+
PGtleXdvcmQ+c3RydWN0dXJhbCBwcm90ZWluczwva2V5d29yZD48a2V5d29yZD5lbnZlbG9wZSBw
cm90ZWluczwva2V5d29yZD48a2V5d29yZD5idW95YW50IGRlbnNpdHk8L2tleXdvcmQ+PGtleXdv
cmQ+bm9uLWE8L2tleXdvcmQ+PGtleXdvcmQ+cGFydGljbGVzPC9rZXl3b3JkPjwva2V5d29yZHM+
PGRhdGVzPjx5ZWFyPjIwMDY8L3llYXI+PHB1Yi1kYXRlcz48ZGF0ZT5NYXI8L2RhdGU+PC9wdWIt
ZGF0ZXM+PC9kYXRlcz48aXNibj4wMDIyLTUzOFg8L2lzYm4+PGFjY2Vzc2lvbi1udW0+SVNJOjAw
MDIzNTM4ODQwMDAzNDwvYWNjZXNzaW9uLW51bT48dXJscz48cmVsYXRlZC11cmxzPjx1cmw+Jmx0
O0dvIHRvIElTSSZndDs6Ly8wMDAyMzUzODg0MDAwMzQ8L3VybD48dXJsPmh0dHA6Ly9qdmkuYXNt
Lm9yZy9jb250ZW50LzgwLzUvMjQxOC5mdWxsLnBkZjwvdXJsPjwvcmVsYXRlZC11cmxzPjwvdXJs
cz48ZWxlY3Ryb25pYy1yZXNvdXJjZS1udW0+RG9pIDEwLjExMjgvSnZpLjgwLjUuMjQxOC0yNDI4
LjIwMDY8L2VsZWN0cm9uaWMtcmVzb3VyY2UtbnVtPjxsYW5ndWFnZT5FbmdsaXNoPC9sYW5ndWFn
ZT48L3JlY29yZD48L0NpdGU+PENpdGU+PEF1dGhvcj5EaWF6PC9BdXRob3I+PFllYXI+MjAwNjwv
WWVhcj48UmVjTnVtPjQzMDwvUmVjTnVtPjxyZWNvcmQ+PHJlYy1udW1iZXI+NDMwPC9yZWMtbnVt
YmVyPjxmb3JlaWduLWtleXM+PGtleSBhcHA9IkVOIiBkYi1pZD0idjB4d3ZlZHIydGVkYXFlOXoy
NXhhdjk0ZGRlZmF0eGF2cDA1IiB0aW1lc3RhbXA9IjEzMzA3NzQyNzUiPjQzMDwva2V5PjwvZm9y
ZWlnbi1rZXlzPjxyZWYtdHlwZSBuYW1lPSJKb3VybmFsIEFydGljbGUiPjE3PC9yZWYtdHlwZT48
Y29udHJpYnV0b3JzPjxhdXRob3JzPjxhdXRob3I+RGlheiwgTy48L2F1dGhvcj48YXV0aG9yPkRl
bGVycywgRi48L2F1dGhvcj48YXV0aG9yPk1heW5hcmQsIE0uPC9hdXRob3I+PGF1dGhvcj5EZW1p
Z25vdCwgUy48L2F1dGhvcj48YXV0aG9yPlpvdWxpbSwgRi48L2F1dGhvcj48YXV0aG9yPkNoYW1i
YXosIEouPC9hdXRob3I+PGF1dGhvcj5UcmVwbywgQy48L2F1dGhvcj48YXV0aG9yPkxvdHRlYXUs
IFYuPC9hdXRob3I+PGF1dGhvcj5BbmRyZSwgUC48L2F1dGhvcj48L2F1dGhvcnM+PC9jb250cmli
dXRvcnM+PGF1dGgtYWRkcmVzcz5JRlIgMTI4IEJpb3NjaWVuY2VzIEx5b24gR2VybGFuZCwgSU5T
RVJNIFU1MDMsIDIxIGF2ZW51ZSBUb255IEdhcm5pZXIsIDY5MDA3IEx5b24sIEZyYW5jZS48L2F1
dGgtYWRkcmVzcz48dGl0bGVzPjx0aXRsZT5QcmVmZXJlbnRpYWwgYXNzb2NpYXRpb24gb2YgSGVw
YXRpdGlzIEMgdmlydXMgd2l0aCBhcG9saXBvcHJvdGVpbiBCNDgtY29udGFpbmluZyBsaXBvcHJv
dGVpbnM8L3RpdGxlPjxzZWNvbmRhcnktdGl0bGU+SiBHZW4gVmlyb2w8L3NlY29uZGFyeS10aXRs
ZT48YWx0LXRpdGxlPlRoZSBKb3VybmFsIG9mIGdlbmVyYWwgdmlyb2xvZ3k8L2FsdC10aXRsZT48
L3RpdGxlcz48cGVyaW9kaWNhbD48ZnVsbC10aXRsZT5KIEdlbiBWaXJvbDwvZnVsbC10aXRsZT48
L3BlcmlvZGljYWw+PHBhZ2VzPjI5ODMtOTE8L3BhZ2VzPjx2b2x1bWU+ODc8L3ZvbHVtZT48bnVt
YmVyPlB0IDEwPC9udW1iZXI+PGVkaXRpb24+MjAwNi8wOS8xMjwvZWRpdGlvbj48a2V5d29yZHM+
PGtleXdvcmQ+QXBvbGlwb3Byb3RlaW4gQi00ODwva2V5d29yZD48a2V5d29yZD5BcG9saXBvcHJv
dGVpbnMgQi8qbWV0YWJvbGlzbTwva2V5d29yZD48a2V5d29yZD5EaWV0PC9rZXl3b3JkPjxrZXl3
b3JkPkhlcGFjaXZpcnVzLyptZXRhYm9saXNtPC9rZXl3b3JkPjxrZXl3b3JkPkhlcGF0aXRpcyBD
LCBDaHJvbmljL21ldGFib2xpc20vdmlyb2xvZ3k8L2tleXdvcmQ+PGtleXdvcmQ+SHVtYW5zPC9r
ZXl3b3JkPjxrZXl3b3JkPlJOQSwgVmlyYWwvYmxvb2Q8L2tleXdvcmQ+PGtleXdvcmQ+VmlyYWwg
TG9hZDwva2V5d29yZD48L2tleXdvcmRzPjxkYXRlcz48eWVhcj4yMDA2PC95ZWFyPjxwdWItZGF0
ZXM+PGRhdGU+T2N0PC9kYXRlPjwvcHViLWRhdGVzPjwvZGF0ZXM+PGlzYm4+MDAyMi0xMzE3IChQ
cmludCkmI3hEOzAwMjItMTMxNyAoTGlua2luZyk8L2lzYm4+PGFjY2Vzc2lvbi1udW0+MTY5NjM3
NTc8L2FjY2Vzc2lvbi1udW0+PHdvcmstdHlwZT5SZXNlYXJjaCBTdXBwb3J0LCBOb24tVS5TLiBH
b3YmYXBvczt0PC93b3JrLXR5cGU+PHVybHM+PHJlbGF0ZWQtdXJscz48dXJsPmh0dHA6Ly93d3cu
bmNiaS5ubG0ubmloLmdvdi9wdWJtZWQvMTY5NjM3NTc8L3VybD48dXJsPmh0dHA6Ly92aXIuc2dt
am91cm5hbHMub3JnL2NvbnRlbnQvODcvMTAvMjk4My5mdWxsLnBkZjwvdXJsPjwvcmVsYXRlZC11
cmxzPjwvdXJscz48Y3VzdG9tMj4yMDQzMTE1PC9jdXN0b20yPjxlbGVjdHJvbmljLXJlc291cmNl
LW51bT4xMC4xMDk5L3Zpci4wLjgyMDMzLTA8L2VsZWN0cm9uaWMtcmVzb3VyY2UtbnVtPjxsYW5n
dWFnZT5l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6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w:t>
      </w:r>
    </w:p>
    <w:p w14:paraId="3595A1E7" w14:textId="77777777" w:rsidR="00CB5CC8" w:rsidRPr="00EF2A4D" w:rsidRDefault="00CB5CC8" w:rsidP="005B3E13">
      <w:pPr>
        <w:adjustRightInd w:val="0"/>
        <w:snapToGrid w:val="0"/>
        <w:spacing w:after="0" w:line="360" w:lineRule="auto"/>
        <w:jc w:val="both"/>
        <w:rPr>
          <w:rFonts w:ascii="Book Antiqua" w:hAnsi="Book Antiqua"/>
          <w:sz w:val="24"/>
          <w:szCs w:val="24"/>
          <w:lang w:val="en-US"/>
        </w:rPr>
      </w:pPr>
    </w:p>
    <w:p w14:paraId="4870E8B1" w14:textId="08F00E4C" w:rsidR="00F43114" w:rsidRPr="0030601E" w:rsidRDefault="00F43114" w:rsidP="005B3E13">
      <w:pPr>
        <w:adjustRightInd w:val="0"/>
        <w:snapToGrid w:val="0"/>
        <w:spacing w:after="0" w:line="360" w:lineRule="auto"/>
        <w:jc w:val="both"/>
        <w:rPr>
          <w:rFonts w:ascii="Book Antiqua" w:hAnsi="Book Antiqua"/>
          <w:b/>
          <w:i/>
          <w:sz w:val="24"/>
          <w:szCs w:val="24"/>
        </w:rPr>
      </w:pPr>
      <w:r w:rsidRPr="0030601E">
        <w:rPr>
          <w:rFonts w:ascii="Book Antiqua" w:hAnsi="Book Antiqua"/>
          <w:b/>
          <w:i/>
          <w:sz w:val="24"/>
          <w:szCs w:val="24"/>
        </w:rPr>
        <w:t xml:space="preserve">Effects on </w:t>
      </w:r>
      <w:r w:rsidR="00855053" w:rsidRPr="0030601E">
        <w:rPr>
          <w:rFonts w:ascii="Book Antiqua" w:hAnsi="Book Antiqua"/>
          <w:b/>
          <w:i/>
          <w:sz w:val="24"/>
          <w:szCs w:val="24"/>
        </w:rPr>
        <w:t>HCV entry</w:t>
      </w:r>
    </w:p>
    <w:p w14:paraId="408122BE" w14:textId="690164A3" w:rsidR="00825843" w:rsidRPr="0030601E" w:rsidRDefault="00C94812" w:rsidP="005B3E13">
      <w:pPr>
        <w:pStyle w:val="a9"/>
        <w:adjustRightInd w:val="0"/>
        <w:snapToGrid w:val="0"/>
        <w:spacing w:after="0" w:line="360" w:lineRule="auto"/>
        <w:ind w:left="0"/>
        <w:contextualSpacing w:val="0"/>
        <w:jc w:val="both"/>
        <w:rPr>
          <w:rFonts w:ascii="Book Antiqua" w:hAnsi="Book Antiqua"/>
          <w:b/>
          <w:sz w:val="24"/>
          <w:szCs w:val="24"/>
          <w:lang w:eastAsia="zh-CN"/>
        </w:rPr>
      </w:pPr>
      <w:r w:rsidRPr="00EF2A4D">
        <w:rPr>
          <w:rFonts w:ascii="Book Antiqua" w:hAnsi="Book Antiqua"/>
          <w:b/>
          <w:sz w:val="24"/>
          <w:szCs w:val="24"/>
        </w:rPr>
        <w:t xml:space="preserve">HCV </w:t>
      </w:r>
      <w:r w:rsidR="005F3AB9" w:rsidRPr="00EF2A4D">
        <w:rPr>
          <w:rFonts w:ascii="Book Antiqua" w:hAnsi="Book Antiqua"/>
          <w:b/>
          <w:sz w:val="24"/>
          <w:szCs w:val="24"/>
        </w:rPr>
        <w:t>hepatocyte entry</w:t>
      </w:r>
      <w:r w:rsidRPr="00EF2A4D">
        <w:rPr>
          <w:rFonts w:ascii="Book Antiqua" w:hAnsi="Book Antiqua"/>
          <w:b/>
          <w:sz w:val="24"/>
          <w:szCs w:val="24"/>
        </w:rPr>
        <w:t xml:space="preserve"> involves lipid receptors</w:t>
      </w:r>
      <w:r w:rsidR="0030601E">
        <w:rPr>
          <w:rFonts w:ascii="Book Antiqua" w:hAnsi="Book Antiqua" w:hint="eastAsia"/>
          <w:b/>
          <w:sz w:val="24"/>
          <w:szCs w:val="24"/>
          <w:lang w:eastAsia="zh-CN"/>
        </w:rPr>
        <w:t xml:space="preserve">: </w:t>
      </w:r>
      <w:r w:rsidR="007B0250" w:rsidRPr="00EF2A4D">
        <w:rPr>
          <w:rFonts w:ascii="Book Antiqua" w:hAnsi="Book Antiqua"/>
          <w:sz w:val="24"/>
          <w:szCs w:val="24"/>
        </w:rPr>
        <w:t>T</w:t>
      </w:r>
      <w:r w:rsidR="007B0250" w:rsidRPr="00EF2A4D">
        <w:rPr>
          <w:rFonts w:ascii="Book Antiqua" w:hAnsi="Book Antiqua"/>
          <w:sz w:val="24"/>
          <w:szCs w:val="24"/>
          <w:lang w:val="en-US"/>
        </w:rPr>
        <w:t xml:space="preserve">he scavenger receptor class B type I </w:t>
      </w:r>
      <w:r w:rsidR="007B0250" w:rsidRPr="0030601E">
        <w:rPr>
          <w:rFonts w:ascii="Book Antiqua" w:hAnsi="Book Antiqua"/>
          <w:sz w:val="24"/>
          <w:szCs w:val="24"/>
          <w:lang w:val="en-US"/>
        </w:rPr>
        <w:t>(SR-BI)</w:t>
      </w:r>
      <w:r w:rsidR="00825843" w:rsidRPr="0030601E">
        <w:rPr>
          <w:rFonts w:ascii="Book Antiqua" w:hAnsi="Book Antiqua"/>
          <w:sz w:val="24"/>
          <w:szCs w:val="24"/>
          <w:lang w:val="en-US"/>
        </w:rPr>
        <w:t xml:space="preserve"> </w:t>
      </w:r>
      <w:r w:rsidR="00825843" w:rsidRPr="00EF2A4D">
        <w:rPr>
          <w:rFonts w:ascii="Book Antiqua" w:hAnsi="Book Antiqua"/>
          <w:sz w:val="24"/>
          <w:szCs w:val="24"/>
          <w:lang w:val="en-US"/>
        </w:rPr>
        <w:t>is a highly glycosylated 509 amino acid long glycoprotein with a large extracellular domain anchored to the plasma membrane at both the amino- and carboxy-termini. It is concentrated in microdomains that correspond to cholesterol and sphingolipid-enriched plasma membrane microdomain</w:t>
      </w:r>
      <w:r w:rsidR="004034F5">
        <w:rPr>
          <w:rFonts w:ascii="Book Antiqua" w:hAnsi="Book Antiqua"/>
          <w:sz w:val="24"/>
          <w:szCs w:val="24"/>
          <w:lang w:val="en-US"/>
        </w:rPr>
        <w:t>s (lipid rafts) called caveolae</w:t>
      </w:r>
      <w:r w:rsidR="003635EA" w:rsidRPr="00EF2A4D">
        <w:rPr>
          <w:rFonts w:ascii="Book Antiqua" w:hAnsi="Book Antiqua"/>
          <w:sz w:val="24"/>
          <w:szCs w:val="24"/>
          <w:lang w:val="en-US"/>
        </w:rPr>
        <w:fldChar w:fldCharType="begin">
          <w:fldData xml:space="preserve">PEVuZE5vdGU+PENpdGU+PEF1dGhvcj5SaGFpbmRzPC9BdXRob3I+PFllYXI+MjAwNDwvWWVhcj48
UmVjTnVtPjcyOTwvUmVjTnVtPjxEaXNwbGF5VGV4dD48c3R5bGUgZmFjZT0ic3VwZXJzY3JpcHQi
Pls2M108L3N0eWxlPjwvRGlzcGxheVRleHQ+PHJlY29yZD48cmVjLW51bWJlcj43Mjk8L3JlYy1u
dW1iZXI+PGZvcmVpZ24ta2V5cz48a2V5IGFwcD0iRU4iIGRiLWlkPSJ2MHh3dmVkcjJ0ZWRhcWU5
ejI1eGF2OTRkZGVmYXR4YXZwMDUiIHRpbWVzdGFtcD0iMTMzOTQ1MTI0NyI+NzI5PC9rZXk+PC9m
b3JlaWduLWtleXM+PHJlZi10eXBlIG5hbWU9IkpvdXJuYWwgQXJ0aWNsZSI+MTc8L3JlZi10eXBl
Pjxjb250cmlidXRvcnM+PGF1dGhvcnM+PGF1dGhvcj5SaGFpbmRzLCBELjwvYXV0aG9yPjxhdXRo
b3I+QnJpc3NldHRlLCBMLjwvYXV0aG9yPjwvYXV0aG9ycz48L2NvbnRyaWJ1dG9ycz48YXV0aC1h
ZGRyZXNzPkRlcGFydGVtZW50IGRlcyBTY2llbmNlcyBCaW9sb2dpcXVlcywgVW5pdmVyc2l0ZSBk
dSBRdWViZWMgYSBNb250cmVhbCwgQy5QLiA4ODg4LCBTdWNjLiBDZW50cmUtVmlsbGUsIE1vbnRy
ZWFsLCBRdWUuLCBDYW5hZGEgSDNDIDNQOC4gZGF2aWQucmhhaW5kc0BpbnRlcm5ldC51cWFtLmNh
PC9hdXRoLWFkZHJlc3M+PHRpdGxlcz48dGl0bGU+VGhlIHJvbGUgb2Ygc2NhdmVuZ2VyIHJlY2Vw
dG9yIGNsYXNzIEIgdHlwZSBJIChTUi1CSSkgaW4gbGlwaWQgdHJhZmZpY2tpbmcuIGRlZmluaW5n
IHRoZSBydWxlcyBmb3IgbGlwaWQgdHJhZGVy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zktNzc8L3BhZ2Vz
Pjx2b2x1bWU+MzY8L3ZvbHVtZT48bnVtYmVyPjE8L251bWJlcj48ZWRpdGlvbj4yMDAzLzExLzAx
PC9lZGl0aW9uPjxrZXl3b3Jkcz48a2V5d29yZD5BbWlubyBBY2lkIFNlcXVlbmNlPC9rZXl3b3Jk
PjxrZXl3b3JkPkFuaW1hbHM8L2tleXdvcmQ+PGtleXdvcmQ+QW50aWdlbnMsIENEMzY8L2tleXdv
cmQ+PGtleXdvcmQ+QmlvbG9naWNhbCBUcmFuc3BvcnQsIEFjdGl2ZTwva2V5d29yZD48a2V5d29y
ZD5DZWxsIE1lbWJyYW5lL2NoZW1pc3RyeS9nZW5ldGljcy9tZXRhYm9saXNtL3BoeXNpb2xvZ3k8
L2tleXdvcmQ+PGtleXdvcmQ+SHVtYW5zPC9rZXl3b3JkPjxrZXl3b3JkPipMaXBpZCBNZXRhYm9s
aXNtPC9rZXl3b3JkPjxrZXl3b3JkPkxpcG9wcm90ZWlucy9tZXRhYm9saXNtPC9rZXl3b3JkPjxr
ZXl3b3JkPk1vZGVscywgQmlvbG9naWNhbDwva2V5d29yZD48a2V5d29yZD5Qcm9tb3RlciBSZWdp
b25zLCBHZW5ldGljPC9rZXl3b3JkPjxrZXl3b3JkPlByb3RlaW4gU3RydWN0dXJlLCBUZXJ0aWFy
eTwva2V5d29yZD48a2V5d29yZD5SZWNlcHRvcnMsIEltbXVub2xvZ2ljL2NoZW1pc3RyeS9nZW5l
dGljcy8qbWV0YWJvbGlzbS9waHlzaW9sb2d5PC9rZXl3b3JkPjxrZXl3b3JkPlJlY2VwdG9ycywg
U2NhdmVuZ2VyPC9rZXl3b3JkPjxrZXl3b3JkPlNjYXZlbmdlciBSZWNlcHRvcnMsIENsYXNzIEI8
L2tleXdvcmQ+PGtleXdvcmQ+VGlzc3VlIERpc3RyaWJ1dGlvbjwva2V5d29yZD48L2tleXdvcmRz
PjxkYXRlcz48eWVhcj4yMDA0PC95ZWFyPjxwdWItZGF0ZXM+PGRhdGU+SmFuPC9kYXRlPjwvcHVi
LWRhdGVzPjwvZGF0ZXM+PGlzYm4+MTM1Ny0yNzI1IChQcmludCkmI3hEOzEzNTctMjcyNSAoTGlu
a2luZyk8L2lzYm4+PGFjY2Vzc2lvbi1udW0+MTQ1OTI1MzM8L2FjY2Vzc2lvbi1udW0+PHdvcmst
dHlwZT5SZXNlYXJjaCBTdXBwb3J0LCBOb24tVS5TLiBHb3YmYXBvczt0JiN4RDtSZXZpZXc8L3dv
cmstdHlwZT48dXJscz48cmVsYXRlZC11cmxzPjx1cmw+aHR0cDovL3d3dy5uY2JpLm5sbS5uaWgu
Z292L3B1Ym1lZC8xNDU5MjUzMzwvdXJsPjwvcmVsYXRlZC11cmxzPjwvdXJscz48bGFuZ3VhZ2U+
ZW5nPC9s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SaGFpbmRzPC9BdXRob3I+PFllYXI+MjAwNDwvWWVhcj48
UmVjTnVtPjcyOTwvUmVjTnVtPjxEaXNwbGF5VGV4dD48c3R5bGUgZmFjZT0ic3VwZXJzY3JpcHQi
Pls2M108L3N0eWxlPjwvRGlzcGxheVRleHQ+PHJlY29yZD48cmVjLW51bWJlcj43Mjk8L3JlYy1u
dW1iZXI+PGZvcmVpZ24ta2V5cz48a2V5IGFwcD0iRU4iIGRiLWlkPSJ2MHh3dmVkcjJ0ZWRhcWU5
ejI1eGF2OTRkZGVmYXR4YXZwMDUiIHRpbWVzdGFtcD0iMTMzOTQ1MTI0NyI+NzI5PC9rZXk+PC9m
b3JlaWduLWtleXM+PHJlZi10eXBlIG5hbWU9IkpvdXJuYWwgQXJ0aWNsZSI+MTc8L3JlZi10eXBl
Pjxjb250cmlidXRvcnM+PGF1dGhvcnM+PGF1dGhvcj5SaGFpbmRzLCBELjwvYXV0aG9yPjxhdXRo
b3I+QnJpc3NldHRlLCBMLjwvYXV0aG9yPjwvYXV0aG9ycz48L2NvbnRyaWJ1dG9ycz48YXV0aC1h
ZGRyZXNzPkRlcGFydGVtZW50IGRlcyBTY2llbmNlcyBCaW9sb2dpcXVlcywgVW5pdmVyc2l0ZSBk
dSBRdWViZWMgYSBNb250cmVhbCwgQy5QLiA4ODg4LCBTdWNjLiBDZW50cmUtVmlsbGUsIE1vbnRy
ZWFsLCBRdWUuLCBDYW5hZGEgSDNDIDNQOC4gZGF2aWQucmhhaW5kc0BpbnRlcm5ldC51cWFtLmNh
PC9hdXRoLWFkZHJlc3M+PHRpdGxlcz48dGl0bGU+VGhlIHJvbGUgb2Ygc2NhdmVuZ2VyIHJlY2Vw
dG9yIGNsYXNzIEIgdHlwZSBJIChTUi1CSSkgaW4gbGlwaWQgdHJhZmZpY2tpbmcuIGRlZmluaW5n
IHRoZSBydWxlcyBmb3IgbGlwaWQgdHJhZGVyczwvdGl0bGU+PHNlY29uZGFyeS10aXRsZT5JbnQg
SiBCaW9jaGVtIENlbGwgQmlvbDwvc2Vjb25kYXJ5LXRpdGxlPjxhbHQtdGl0bGU+VGhlIGludGVy
bmF0aW9uYWwgam91cm5hbCBvZiBiaW9jaGVtaXN0cnkgJmFtcDsgY2VsbCBiaW9sb2d5PC9hbHQt
dGl0bGU+PC90aXRsZXM+PHBlcmlvZGljYWw+PGZ1bGwtdGl0bGU+SW50IEogQmlvY2hlbSBDZWxs
IEJpb2w8L2Z1bGwtdGl0bGU+PGFiYnItMT5UaGUgaW50ZXJuYXRpb25hbCBqb3VybmFsIG9mIGJp
b2NoZW1pc3RyeSAmYW1wOyBjZWxsIGJpb2xvZ3k8L2FiYnItMT48L3BlcmlvZGljYWw+PGFsdC1w
ZXJpb2RpY2FsPjxmdWxsLXRpdGxlPkludCBKIEJpb2NoZW0gQ2VsbCBCaW9sPC9mdWxsLXRpdGxl
PjxhYmJyLTE+VGhlIGludGVybmF0aW9uYWwgam91cm5hbCBvZiBiaW9jaGVtaXN0cnkgJmFtcDsg
Y2VsbCBiaW9sb2d5PC9hYmJyLTE+PC9hbHQtcGVyaW9kaWNhbD48cGFnZXM+MzktNzc8L3BhZ2Vz
Pjx2b2x1bWU+MzY8L3ZvbHVtZT48bnVtYmVyPjE8L251bWJlcj48ZWRpdGlvbj4yMDAzLzExLzAx
PC9lZGl0aW9uPjxrZXl3b3Jkcz48a2V5d29yZD5BbWlubyBBY2lkIFNlcXVlbmNlPC9rZXl3b3Jk
PjxrZXl3b3JkPkFuaW1hbHM8L2tleXdvcmQ+PGtleXdvcmQ+QW50aWdlbnMsIENEMzY8L2tleXdv
cmQ+PGtleXdvcmQ+QmlvbG9naWNhbCBUcmFuc3BvcnQsIEFjdGl2ZTwva2V5d29yZD48a2V5d29y
ZD5DZWxsIE1lbWJyYW5lL2NoZW1pc3RyeS9nZW5ldGljcy9tZXRhYm9saXNtL3BoeXNpb2xvZ3k8
L2tleXdvcmQ+PGtleXdvcmQ+SHVtYW5zPC9rZXl3b3JkPjxrZXl3b3JkPipMaXBpZCBNZXRhYm9s
aXNtPC9rZXl3b3JkPjxrZXl3b3JkPkxpcG9wcm90ZWlucy9tZXRhYm9saXNtPC9rZXl3b3JkPjxr
ZXl3b3JkPk1vZGVscywgQmlvbG9naWNhbDwva2V5d29yZD48a2V5d29yZD5Qcm9tb3RlciBSZWdp
b25zLCBHZW5ldGljPC9rZXl3b3JkPjxrZXl3b3JkPlByb3RlaW4gU3RydWN0dXJlLCBUZXJ0aWFy
eTwva2V5d29yZD48a2V5d29yZD5SZWNlcHRvcnMsIEltbXVub2xvZ2ljL2NoZW1pc3RyeS9nZW5l
dGljcy8qbWV0YWJvbGlzbS9waHlzaW9sb2d5PC9rZXl3b3JkPjxrZXl3b3JkPlJlY2VwdG9ycywg
U2NhdmVuZ2VyPC9rZXl3b3JkPjxrZXl3b3JkPlNjYXZlbmdlciBSZWNlcHRvcnMsIENsYXNzIEI8
L2tleXdvcmQ+PGtleXdvcmQ+VGlzc3VlIERpc3RyaWJ1dGlvbjwva2V5d29yZD48L2tleXdvcmRz
PjxkYXRlcz48eWVhcj4yMDA0PC95ZWFyPjxwdWItZGF0ZXM+PGRhdGU+SmFuPC9kYXRlPjwvcHVi
LWRhdGVzPjwvZGF0ZXM+PGlzYm4+MTM1Ny0yNzI1IChQcmludCkmI3hEOzEzNTctMjcyNSAoTGlu
a2luZyk8L2lzYm4+PGFjY2Vzc2lvbi1udW0+MTQ1OTI1MzM8L2FjY2Vzc2lvbi1udW0+PHdvcmst
dHlwZT5SZXNlYXJjaCBTdXBwb3J0LCBOb24tVS5TLiBHb3YmYXBvczt0JiN4RDtSZXZpZXc8L3dv
cmstdHlwZT48dXJscz48cmVsYXRlZC11cmxzPjx1cmw+aHR0cDovL3d3dy5uY2JpLm5sbS5uaWgu
Z292L3B1Ym1lZC8xNDU5MjUzMzwvdXJsPjwvcmVsYXRlZC11cmxzPjwvdXJscz48bGFuZ3VhZ2U+
ZW5nPC9s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3" w:tooltip="Rhainds, 2004 #729" w:history="1">
        <w:r w:rsidR="000F07FA" w:rsidRPr="00EF2A4D">
          <w:rPr>
            <w:rFonts w:ascii="Book Antiqua" w:hAnsi="Book Antiqua"/>
            <w:noProof/>
            <w:sz w:val="24"/>
            <w:szCs w:val="24"/>
            <w:vertAlign w:val="superscript"/>
            <w:lang w:val="en-US"/>
          </w:rPr>
          <w:t>6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25843" w:rsidRPr="00EF2A4D">
        <w:rPr>
          <w:rFonts w:ascii="Book Antiqua" w:hAnsi="Book Antiqua"/>
          <w:sz w:val="24"/>
          <w:szCs w:val="24"/>
          <w:lang w:val="en-US"/>
        </w:rPr>
        <w:t xml:space="preserve">. SR-BI </w:t>
      </w:r>
      <w:r w:rsidR="007B0250" w:rsidRPr="00EF2A4D">
        <w:rPr>
          <w:rFonts w:ascii="Book Antiqua" w:hAnsi="Book Antiqua"/>
          <w:sz w:val="24"/>
          <w:szCs w:val="24"/>
          <w:lang w:val="en-US"/>
        </w:rPr>
        <w:t xml:space="preserve">is the principal HDL receptor but </w:t>
      </w:r>
      <w:r w:rsidR="00334382" w:rsidRPr="00EF2A4D">
        <w:rPr>
          <w:rFonts w:ascii="Book Antiqua" w:hAnsi="Book Antiqua"/>
          <w:sz w:val="24"/>
          <w:szCs w:val="24"/>
          <w:lang w:val="en-US"/>
        </w:rPr>
        <w:t xml:space="preserve">it </w:t>
      </w:r>
      <w:r w:rsidR="007B0250" w:rsidRPr="00EF2A4D">
        <w:rPr>
          <w:rFonts w:ascii="Book Antiqua" w:hAnsi="Book Antiqua"/>
          <w:sz w:val="24"/>
          <w:szCs w:val="24"/>
          <w:lang w:val="en-US"/>
        </w:rPr>
        <w:t xml:space="preserve">also binds VLDL, LDL and oxidized lipoproteins. </w:t>
      </w:r>
      <w:r w:rsidR="0097222C" w:rsidRPr="00EF2A4D">
        <w:rPr>
          <w:rFonts w:ascii="Book Antiqua" w:hAnsi="Book Antiqua"/>
          <w:sz w:val="24"/>
          <w:szCs w:val="24"/>
          <w:lang w:val="en-US"/>
        </w:rPr>
        <w:t xml:space="preserve">SR-BI </w:t>
      </w:r>
      <w:r w:rsidR="00833963" w:rsidRPr="00EF2A4D">
        <w:rPr>
          <w:rFonts w:ascii="Book Antiqua" w:hAnsi="Book Antiqua"/>
          <w:sz w:val="24"/>
          <w:szCs w:val="24"/>
          <w:lang w:val="en-US"/>
        </w:rPr>
        <w:t xml:space="preserve">predominantly </w:t>
      </w:r>
      <w:r w:rsidR="0097222C" w:rsidRPr="00EF2A4D">
        <w:rPr>
          <w:rFonts w:ascii="Book Antiqua" w:hAnsi="Book Antiqua"/>
          <w:sz w:val="24"/>
          <w:szCs w:val="24"/>
          <w:lang w:val="en-US"/>
        </w:rPr>
        <w:t xml:space="preserve">mediates </w:t>
      </w:r>
      <w:r w:rsidR="002C2510" w:rsidRPr="00EF2A4D">
        <w:rPr>
          <w:rFonts w:ascii="Book Antiqua" w:hAnsi="Book Antiqua"/>
          <w:sz w:val="24"/>
          <w:szCs w:val="24"/>
          <w:lang w:val="en-US"/>
        </w:rPr>
        <w:t xml:space="preserve">selective </w:t>
      </w:r>
      <w:r w:rsidR="0097222C" w:rsidRPr="00EF2A4D">
        <w:rPr>
          <w:rFonts w:ascii="Book Antiqua" w:hAnsi="Book Antiqua"/>
          <w:sz w:val="24"/>
          <w:szCs w:val="24"/>
          <w:lang w:val="en-US"/>
        </w:rPr>
        <w:t>uptake of HDL-</w:t>
      </w:r>
      <w:r w:rsidR="000135D4" w:rsidRPr="00EF2A4D">
        <w:rPr>
          <w:rFonts w:ascii="Book Antiqua" w:hAnsi="Book Antiqua"/>
          <w:sz w:val="24"/>
          <w:szCs w:val="24"/>
          <w:lang w:val="en-US"/>
        </w:rPr>
        <w:t>c</w:t>
      </w:r>
      <w:r w:rsidR="0097222C" w:rsidRPr="00EF2A4D">
        <w:rPr>
          <w:rFonts w:ascii="Book Antiqua" w:hAnsi="Book Antiqua"/>
          <w:sz w:val="24"/>
          <w:szCs w:val="24"/>
          <w:lang w:val="en-US"/>
        </w:rPr>
        <w:t xml:space="preserve">holesteryl </w:t>
      </w:r>
      <w:r w:rsidR="000135D4" w:rsidRPr="00EF2A4D">
        <w:rPr>
          <w:rFonts w:ascii="Book Antiqua" w:hAnsi="Book Antiqua"/>
          <w:sz w:val="24"/>
          <w:szCs w:val="24"/>
          <w:lang w:val="en-US"/>
        </w:rPr>
        <w:t>e</w:t>
      </w:r>
      <w:r w:rsidR="0097222C" w:rsidRPr="00EF2A4D">
        <w:rPr>
          <w:rFonts w:ascii="Book Antiqua" w:hAnsi="Book Antiqua"/>
          <w:sz w:val="24"/>
          <w:szCs w:val="24"/>
          <w:lang w:val="en-US"/>
        </w:rPr>
        <w:t xml:space="preserve">sters (CE) in a two-step process </w:t>
      </w:r>
      <w:r w:rsidR="00334382" w:rsidRPr="00EF2A4D">
        <w:rPr>
          <w:rFonts w:ascii="Book Antiqua" w:hAnsi="Book Antiqua"/>
          <w:sz w:val="24"/>
          <w:szCs w:val="24"/>
          <w:lang w:val="en-US"/>
        </w:rPr>
        <w:t xml:space="preserve">that </w:t>
      </w:r>
      <w:r w:rsidR="00DA2F0D" w:rsidRPr="00EF2A4D">
        <w:rPr>
          <w:rFonts w:ascii="Book Antiqua" w:hAnsi="Book Antiqua"/>
          <w:sz w:val="24"/>
          <w:szCs w:val="24"/>
          <w:lang w:val="en-US"/>
        </w:rPr>
        <w:t xml:space="preserve">first </w:t>
      </w:r>
      <w:r w:rsidR="00334382" w:rsidRPr="00EF2A4D">
        <w:rPr>
          <w:rFonts w:ascii="Book Antiqua" w:hAnsi="Book Antiqua"/>
          <w:sz w:val="24"/>
          <w:szCs w:val="24"/>
          <w:lang w:val="en-US"/>
        </w:rPr>
        <w:t xml:space="preserve">involves </w:t>
      </w:r>
      <w:r w:rsidR="0097222C" w:rsidRPr="00EF2A4D">
        <w:rPr>
          <w:rFonts w:ascii="Book Antiqua" w:hAnsi="Book Antiqua"/>
          <w:sz w:val="24"/>
          <w:szCs w:val="24"/>
          <w:lang w:val="en-US"/>
        </w:rPr>
        <w:t xml:space="preserve">HDL binding </w:t>
      </w:r>
      <w:r w:rsidR="00DA2F0D" w:rsidRPr="00EF2A4D">
        <w:rPr>
          <w:rFonts w:ascii="Book Antiqua" w:hAnsi="Book Antiqua"/>
          <w:sz w:val="24"/>
          <w:szCs w:val="24"/>
          <w:lang w:val="en-US"/>
        </w:rPr>
        <w:t>with</w:t>
      </w:r>
      <w:r w:rsidR="0097222C" w:rsidRPr="00EF2A4D">
        <w:rPr>
          <w:rFonts w:ascii="Book Antiqua" w:hAnsi="Book Antiqua"/>
          <w:sz w:val="24"/>
          <w:szCs w:val="24"/>
          <w:lang w:val="en-US"/>
        </w:rPr>
        <w:t xml:space="preserve"> subsequent</w:t>
      </w:r>
      <w:r w:rsidR="00BA2F77" w:rsidRPr="00EF2A4D">
        <w:rPr>
          <w:rFonts w:ascii="Book Antiqua" w:hAnsi="Book Antiqua"/>
          <w:sz w:val="24"/>
          <w:szCs w:val="24"/>
          <w:lang w:val="en-US"/>
        </w:rPr>
        <w:t xml:space="preserve"> incorporation of CE to the plasma membrane pool</w:t>
      </w:r>
      <w:r w:rsidR="00DA2F0D" w:rsidRPr="00EF2A4D">
        <w:rPr>
          <w:rFonts w:ascii="Book Antiqua" w:hAnsi="Book Antiqua"/>
          <w:sz w:val="24"/>
          <w:szCs w:val="24"/>
          <w:lang w:val="en-US"/>
        </w:rPr>
        <w:t>,</w:t>
      </w:r>
      <w:r w:rsidR="00833963" w:rsidRPr="00EF2A4D">
        <w:rPr>
          <w:rFonts w:ascii="Book Antiqua" w:hAnsi="Book Antiqua"/>
          <w:sz w:val="24"/>
          <w:szCs w:val="24"/>
          <w:lang w:val="en-US"/>
        </w:rPr>
        <w:t xml:space="preserve"> followed by hydrolysis to free cholesterol by a neutral CE hydrolase</w:t>
      </w:r>
      <w:r w:rsidR="00005EC7" w:rsidRPr="00EF2A4D">
        <w:rPr>
          <w:rFonts w:ascii="Book Antiqua" w:hAnsi="Book Antiqua"/>
          <w:sz w:val="24"/>
          <w:szCs w:val="24"/>
          <w:lang w:val="en-US"/>
        </w:rPr>
        <w:t xml:space="preserve"> and storage in</w:t>
      </w:r>
      <w:r w:rsidR="00546742" w:rsidRPr="00EF2A4D">
        <w:rPr>
          <w:rFonts w:ascii="Book Antiqua" w:hAnsi="Book Antiqua"/>
          <w:sz w:val="24"/>
          <w:szCs w:val="24"/>
          <w:lang w:val="en-US"/>
        </w:rPr>
        <w:t xml:space="preserve"> an</w:t>
      </w:r>
      <w:r w:rsidR="00005EC7" w:rsidRPr="00EF2A4D">
        <w:rPr>
          <w:rFonts w:ascii="Book Antiqua" w:hAnsi="Book Antiqua"/>
          <w:sz w:val="24"/>
          <w:szCs w:val="24"/>
          <w:lang w:val="en-US"/>
        </w:rPr>
        <w:t xml:space="preserve"> intracellular </w:t>
      </w:r>
      <w:r w:rsidR="00546742" w:rsidRPr="00EF2A4D">
        <w:rPr>
          <w:rFonts w:ascii="Book Antiqua" w:hAnsi="Book Antiqua"/>
          <w:sz w:val="24"/>
          <w:szCs w:val="24"/>
          <w:lang w:val="en-US"/>
        </w:rPr>
        <w:t xml:space="preserve">cholesterol </w:t>
      </w:r>
      <w:r w:rsidR="00005EC7" w:rsidRPr="00EF2A4D">
        <w:rPr>
          <w:rFonts w:ascii="Book Antiqua" w:hAnsi="Book Antiqua"/>
          <w:sz w:val="24"/>
          <w:szCs w:val="24"/>
          <w:lang w:val="en-US"/>
        </w:rPr>
        <w:t>pool</w:t>
      </w:r>
      <w:r w:rsidR="0059516F" w:rsidRPr="00EF2A4D">
        <w:rPr>
          <w:rFonts w:ascii="Book Antiqua" w:hAnsi="Book Antiqua"/>
          <w:sz w:val="24"/>
          <w:szCs w:val="24"/>
          <w:lang w:val="en-US"/>
        </w:rPr>
        <w:t>. This process occurs</w:t>
      </w:r>
      <w:r w:rsidR="00BA2F77" w:rsidRPr="00EF2A4D">
        <w:rPr>
          <w:rFonts w:ascii="Book Antiqua" w:hAnsi="Book Antiqua"/>
          <w:sz w:val="24"/>
          <w:szCs w:val="24"/>
          <w:lang w:val="en-US"/>
        </w:rPr>
        <w:t xml:space="preserve"> without </w:t>
      </w:r>
      <w:r w:rsidR="002C2510" w:rsidRPr="00EF2A4D">
        <w:rPr>
          <w:rFonts w:ascii="Book Antiqua" w:hAnsi="Book Antiqua"/>
          <w:sz w:val="24"/>
          <w:szCs w:val="24"/>
          <w:lang w:val="en-US"/>
        </w:rPr>
        <w:t>catabolism of the</w:t>
      </w:r>
      <w:r w:rsidR="00BA2F77" w:rsidRPr="00EF2A4D">
        <w:rPr>
          <w:rFonts w:ascii="Book Antiqua" w:hAnsi="Book Antiqua"/>
          <w:sz w:val="24"/>
          <w:szCs w:val="24"/>
          <w:lang w:val="en-US"/>
        </w:rPr>
        <w:t xml:space="preserve"> HDL</w:t>
      </w:r>
      <w:r w:rsidR="002C2510" w:rsidRPr="00EF2A4D">
        <w:rPr>
          <w:rFonts w:ascii="Book Antiqua" w:hAnsi="Book Antiqua"/>
          <w:sz w:val="24"/>
          <w:szCs w:val="24"/>
          <w:lang w:val="en-US"/>
        </w:rPr>
        <w:t xml:space="preserve"> particle</w:t>
      </w:r>
      <w:r w:rsidR="00BA2F77" w:rsidRPr="00EF2A4D">
        <w:rPr>
          <w:rFonts w:ascii="Book Antiqua" w:hAnsi="Book Antiqua"/>
          <w:sz w:val="24"/>
          <w:szCs w:val="24"/>
          <w:lang w:val="en-US"/>
        </w:rPr>
        <w:t>.</w:t>
      </w:r>
      <w:r w:rsidR="00833963" w:rsidRPr="00EF2A4D">
        <w:rPr>
          <w:rFonts w:ascii="Book Antiqua" w:hAnsi="Book Antiqua"/>
          <w:sz w:val="24"/>
          <w:szCs w:val="24"/>
          <w:lang w:val="en-US"/>
        </w:rPr>
        <w:t xml:space="preserve"> </w:t>
      </w:r>
      <w:r w:rsidR="0041162C" w:rsidRPr="00EF2A4D">
        <w:rPr>
          <w:rFonts w:ascii="Book Antiqua" w:hAnsi="Book Antiqua"/>
          <w:sz w:val="24"/>
          <w:szCs w:val="24"/>
          <w:lang w:val="en-US"/>
        </w:rPr>
        <w:t>In addition, an alternative lipid exchange pathway exists that is thought to gain importance in case of disturbed lipid metabolism</w:t>
      </w:r>
      <w:r w:rsidR="00334382" w:rsidRPr="00EF2A4D">
        <w:rPr>
          <w:rFonts w:ascii="Book Antiqua" w:hAnsi="Book Antiqua"/>
          <w:sz w:val="24"/>
          <w:szCs w:val="24"/>
          <w:lang w:val="en-US"/>
        </w:rPr>
        <w:t xml:space="preserve"> and</w:t>
      </w:r>
      <w:r w:rsidR="0041162C" w:rsidRPr="00EF2A4D">
        <w:rPr>
          <w:rFonts w:ascii="Book Antiqua" w:hAnsi="Book Antiqua"/>
          <w:sz w:val="24"/>
          <w:szCs w:val="24"/>
          <w:lang w:val="en-US"/>
        </w:rPr>
        <w:t xml:space="preserve"> </w:t>
      </w:r>
      <w:r w:rsidR="00DA2F0D" w:rsidRPr="00EF2A4D">
        <w:rPr>
          <w:rFonts w:ascii="Book Antiqua" w:hAnsi="Book Antiqua"/>
          <w:sz w:val="24"/>
          <w:szCs w:val="24"/>
          <w:lang w:val="en-US"/>
        </w:rPr>
        <w:t xml:space="preserve">which </w:t>
      </w:r>
      <w:r w:rsidR="0041162C" w:rsidRPr="00EF2A4D">
        <w:rPr>
          <w:rFonts w:ascii="Book Antiqua" w:hAnsi="Book Antiqua"/>
          <w:sz w:val="24"/>
          <w:szCs w:val="24"/>
          <w:lang w:val="en-US"/>
        </w:rPr>
        <w:t>compris</w:t>
      </w:r>
      <w:r w:rsidR="00334382" w:rsidRPr="00EF2A4D">
        <w:rPr>
          <w:rFonts w:ascii="Book Antiqua" w:hAnsi="Book Antiqua"/>
          <w:sz w:val="24"/>
          <w:szCs w:val="24"/>
          <w:lang w:val="en-US"/>
        </w:rPr>
        <w:t>es</w:t>
      </w:r>
      <w:r w:rsidR="0041162C" w:rsidRPr="00EF2A4D">
        <w:rPr>
          <w:rFonts w:ascii="Book Antiqua" w:hAnsi="Book Antiqua"/>
          <w:sz w:val="24"/>
          <w:szCs w:val="24"/>
          <w:lang w:val="en-US"/>
        </w:rPr>
        <w:t xml:space="preserve"> </w:t>
      </w:r>
      <w:r w:rsidR="0041162C" w:rsidRPr="00EF2A4D">
        <w:rPr>
          <w:rFonts w:ascii="Book Antiqua" w:hAnsi="Book Antiqua"/>
          <w:sz w:val="24"/>
          <w:szCs w:val="24"/>
          <w:lang w:val="en-US"/>
        </w:rPr>
        <w:lastRenderedPageBreak/>
        <w:t xml:space="preserve">concomitant endocytosis of SR-BI and whole HDL particles </w:t>
      </w:r>
      <w:r w:rsidR="00833963" w:rsidRPr="00EF2A4D">
        <w:rPr>
          <w:rFonts w:ascii="Book Antiqua" w:hAnsi="Book Antiqua"/>
          <w:sz w:val="24"/>
          <w:szCs w:val="24"/>
          <w:lang w:val="en-US"/>
        </w:rPr>
        <w:t>followed by particle re</w:t>
      </w:r>
      <w:r w:rsidR="00334382" w:rsidRPr="00EF2A4D">
        <w:rPr>
          <w:rFonts w:ascii="Book Antiqua" w:hAnsi="Book Antiqua"/>
          <w:sz w:val="24"/>
          <w:szCs w:val="24"/>
          <w:lang w:val="en-US"/>
        </w:rPr>
        <w:t>-</w:t>
      </w:r>
      <w:r w:rsidR="00833963" w:rsidRPr="00EF2A4D">
        <w:rPr>
          <w:rFonts w:ascii="Book Antiqua" w:hAnsi="Book Antiqua"/>
          <w:sz w:val="24"/>
          <w:szCs w:val="24"/>
          <w:lang w:val="en-US"/>
        </w:rPr>
        <w:t>secretion. HDL re</w:t>
      </w:r>
      <w:r w:rsidR="00334382" w:rsidRPr="00EF2A4D">
        <w:rPr>
          <w:rFonts w:ascii="Book Antiqua" w:hAnsi="Book Antiqua"/>
          <w:sz w:val="24"/>
          <w:szCs w:val="24"/>
          <w:lang w:val="en-US"/>
        </w:rPr>
        <w:t>-</w:t>
      </w:r>
      <w:r w:rsidR="00833963" w:rsidRPr="00EF2A4D">
        <w:rPr>
          <w:rFonts w:ascii="Book Antiqua" w:hAnsi="Book Antiqua"/>
          <w:sz w:val="24"/>
          <w:szCs w:val="24"/>
          <w:lang w:val="en-US"/>
        </w:rPr>
        <w:t>secretion could be linked to cholesterol efflux, since re</w:t>
      </w:r>
      <w:r w:rsidR="00334382" w:rsidRPr="00EF2A4D">
        <w:rPr>
          <w:rFonts w:ascii="Book Antiqua" w:hAnsi="Book Antiqua"/>
          <w:sz w:val="24"/>
          <w:szCs w:val="24"/>
          <w:lang w:val="en-US"/>
        </w:rPr>
        <w:t>-</w:t>
      </w:r>
      <w:r w:rsidR="00833963" w:rsidRPr="00EF2A4D">
        <w:rPr>
          <w:rFonts w:ascii="Book Antiqua" w:hAnsi="Book Antiqua"/>
          <w:sz w:val="24"/>
          <w:szCs w:val="24"/>
          <w:lang w:val="en-US"/>
        </w:rPr>
        <w:t xml:space="preserve">secreted HDL particles </w:t>
      </w:r>
      <w:r w:rsidR="0041162C" w:rsidRPr="00EF2A4D">
        <w:rPr>
          <w:rFonts w:ascii="Book Antiqua" w:hAnsi="Book Antiqua"/>
          <w:sz w:val="24"/>
          <w:szCs w:val="24"/>
          <w:lang w:val="en-US"/>
        </w:rPr>
        <w:t>are</w:t>
      </w:r>
      <w:r w:rsidR="00833963" w:rsidRPr="00EF2A4D">
        <w:rPr>
          <w:rFonts w:ascii="Book Antiqua" w:hAnsi="Book Antiqua"/>
          <w:sz w:val="24"/>
          <w:szCs w:val="24"/>
          <w:lang w:val="en-US"/>
        </w:rPr>
        <w:t xml:space="preserve"> enriched in cellular cholesterol</w:t>
      </w:r>
      <w:r w:rsidR="0041162C" w:rsidRPr="00EF2A4D">
        <w:rPr>
          <w:rFonts w:ascii="Book Antiqua" w:hAnsi="Book Antiqua"/>
          <w:sz w:val="24"/>
          <w:szCs w:val="24"/>
          <w:lang w:val="en-US"/>
        </w:rPr>
        <w:t>. SR-BI</w:t>
      </w:r>
      <w:r w:rsidR="007B0250" w:rsidRPr="00EF2A4D">
        <w:rPr>
          <w:rFonts w:ascii="Book Antiqua" w:hAnsi="Book Antiqua"/>
          <w:sz w:val="24"/>
          <w:szCs w:val="24"/>
          <w:lang w:val="en-US"/>
        </w:rPr>
        <w:t xml:space="preserve"> is</w:t>
      </w:r>
      <w:r w:rsidR="00BA2F77" w:rsidRPr="00EF2A4D">
        <w:rPr>
          <w:rFonts w:ascii="Book Antiqua" w:hAnsi="Book Antiqua"/>
          <w:sz w:val="24"/>
          <w:szCs w:val="24"/>
          <w:lang w:val="en-US"/>
        </w:rPr>
        <w:t xml:space="preserve"> also</w:t>
      </w:r>
      <w:r w:rsidR="007B0250" w:rsidRPr="00EF2A4D">
        <w:rPr>
          <w:rFonts w:ascii="Book Antiqua" w:hAnsi="Book Antiqua"/>
          <w:sz w:val="24"/>
          <w:szCs w:val="24"/>
          <w:lang w:val="en-US"/>
        </w:rPr>
        <w:t xml:space="preserve"> </w:t>
      </w:r>
      <w:r w:rsidR="00BA2F77" w:rsidRPr="00EF2A4D">
        <w:rPr>
          <w:rFonts w:ascii="Book Antiqua" w:hAnsi="Book Antiqua"/>
          <w:sz w:val="24"/>
          <w:szCs w:val="24"/>
          <w:lang w:val="en-US"/>
        </w:rPr>
        <w:t xml:space="preserve">involved in </w:t>
      </w:r>
      <w:r w:rsidR="007B0250" w:rsidRPr="00EF2A4D">
        <w:rPr>
          <w:rFonts w:ascii="Book Antiqua" w:hAnsi="Book Antiqua"/>
          <w:sz w:val="24"/>
          <w:szCs w:val="24"/>
          <w:lang w:val="en-US"/>
        </w:rPr>
        <w:t>bidirectional free cholesterol flux.</w:t>
      </w:r>
      <w:r w:rsidR="00DB3C04" w:rsidRPr="00EF2A4D">
        <w:rPr>
          <w:rFonts w:ascii="Book Antiqua" w:hAnsi="Book Antiqua"/>
          <w:sz w:val="24"/>
          <w:szCs w:val="24"/>
          <w:lang w:val="en-US"/>
        </w:rPr>
        <w:t xml:space="preserve"> </w:t>
      </w:r>
      <w:r w:rsidR="008C3A9D" w:rsidRPr="00EF2A4D">
        <w:rPr>
          <w:rFonts w:ascii="Book Antiqua" w:hAnsi="Book Antiqua"/>
          <w:sz w:val="24"/>
          <w:szCs w:val="24"/>
          <w:lang w:val="en-US"/>
        </w:rPr>
        <w:t>As mentioned before, i</w:t>
      </w:r>
      <w:r w:rsidR="007B0250" w:rsidRPr="00EF2A4D">
        <w:rPr>
          <w:rFonts w:ascii="Book Antiqua" w:hAnsi="Book Antiqua"/>
          <w:sz w:val="24"/>
          <w:szCs w:val="24"/>
          <w:lang w:val="en-US"/>
        </w:rPr>
        <w:t xml:space="preserve">t is expressed predominantly in the liver and steroidogenic tissues. In hepatocytes, SR-BI transports cholesteryl esters for membrane function and </w:t>
      </w:r>
      <w:r w:rsidR="00B56384" w:rsidRPr="00EF2A4D">
        <w:rPr>
          <w:rFonts w:ascii="Book Antiqua" w:hAnsi="Book Antiqua"/>
          <w:sz w:val="24"/>
          <w:szCs w:val="24"/>
          <w:lang w:val="en-US"/>
        </w:rPr>
        <w:t>synthesis of</w:t>
      </w:r>
      <w:r w:rsidR="007B0250" w:rsidRPr="00EF2A4D">
        <w:rPr>
          <w:rFonts w:ascii="Book Antiqua" w:hAnsi="Book Antiqua"/>
          <w:sz w:val="24"/>
          <w:szCs w:val="24"/>
          <w:lang w:val="en-US"/>
        </w:rPr>
        <w:t xml:space="preserve"> bile acids, thereby participating in reverse cholesterol transport</w:t>
      </w:r>
      <w:r w:rsidR="00833963" w:rsidRPr="00EF2A4D">
        <w:rPr>
          <w:rFonts w:ascii="Book Antiqua" w:hAnsi="Book Antiqua"/>
          <w:sz w:val="24"/>
          <w:szCs w:val="24"/>
          <w:lang w:val="en-US"/>
        </w:rPr>
        <w:t xml:space="preserve"> and cholesterol homeostasis</w:t>
      </w:r>
      <w:r w:rsidR="007B0250" w:rsidRPr="00EF2A4D">
        <w:rPr>
          <w:rFonts w:ascii="Book Antiqua" w:hAnsi="Book Antiqua"/>
          <w:sz w:val="24"/>
          <w:szCs w:val="24"/>
          <w:lang w:val="en-US"/>
        </w:rPr>
        <w:t>. In steroidogenic tissues, such as the adrenal cortex, it delivers cholesteryl esters for t</w:t>
      </w:r>
      <w:r w:rsidR="0030601E">
        <w:rPr>
          <w:rFonts w:ascii="Book Antiqua" w:hAnsi="Book Antiqua"/>
          <w:sz w:val="24"/>
          <w:szCs w:val="24"/>
          <w:lang w:val="en-US"/>
        </w:rPr>
        <w:t>he synthesis of glucocorticoids</w:t>
      </w:r>
      <w:r w:rsidR="003635EA" w:rsidRPr="00EF2A4D">
        <w:rPr>
          <w:rFonts w:ascii="Book Antiqua" w:hAnsi="Book Antiqua"/>
          <w:sz w:val="24"/>
          <w:szCs w:val="24"/>
          <w:lang w:val="en-US"/>
        </w:rPr>
        <w:fldChar w:fldCharType="begin">
          <w:fldData xml:space="preserve">PEVuZE5vdGU+PENpdGU+PEF1dGhvcj5SaWdvdHRpPC9BdXRob3I+PFllYXI+MjAwMzwvWWVhcj48
UmVjTnVtPjMwMTwvUmVjTnVtPjxEaXNwbGF5VGV4dD48c3R5bGUgZmFjZT0ic3VwZXJzY3JpcHQi
Pls2My02NV08L3N0eWxlPjwvRGlzcGxheVRleHQ+PHJlY29yZD48cmVjLW51bWJlcj4zMDE8L3Jl
Yy1udW1iZXI+PGZvcmVpZ24ta2V5cz48a2V5IGFwcD0iRU4iIGRiLWlkPSJ2MHh3dmVkcjJ0ZWRh
cWU5ejI1eGF2OTRkZGVmYXR4YXZwMDUiIHRpbWVzdGFtcD0iMTMyODE5Mjc3MiI+MzAxPC9rZXk+
PC9mb3JlaWduLWtleXM+PHJlZi10eXBlIG5hbWU9IkpvdXJuYWwgQXJ0aWNsZSI+MTc8L3JlZi10
eXBlPjxjb250cmlidXRvcnM+PGF1dGhvcnM+PGF1dGhvcj5SaWdvdHRpLCBBLjwvYXV0aG9yPjxh
dXRob3I+TWlldHRpbmVuLCBILiBFLjwvYXV0aG9yPjxhdXRob3I+S3JpZWdlciwgTS48L2F1dGhv
cj48L2F1dGhvcnM+PC9jb250cmlidXRvcnM+PGF1dGgtYWRkcmVzcz5EZXBhcnRhbWVudG8gZGUg
R2FzdHJvZW50ZXJvbG9naWEsIEZhY3VsdGFkIGRlIE1lZGljaW5hLCBQb250aWZpY2lhIFVuaXZl
cnNpZGFkIENhdG9saWNhLCBTYW50aWFnbywgQ2hpbGUuPC9hdXRoLWFkZHJlc3M+PHRpdGxlcz48
dGl0bGU+VGhlIHJvbGUgb2YgdGhlIGhpZ2gtZGVuc2l0eSBsaXBvcHJvdGVpbiByZWNlcHRvciBT
Ui1CSSBpbiB0aGUgbGlwaWQgbWV0YWJvbGlzbSBvZiBlbmRvY3JpbmUgYW5kIG90aGVyIHRpc3N1
ZXM8L3RpdGxlPjxzZWNvbmRhcnktdGl0bGU+RW5kb2NyIFJldjwvc2Vjb25kYXJ5LXRpdGxlPjxh
bHQtdGl0bGU+RW5kb2NyaW5lIHJldmlld3M8L2FsdC10aXRsZT48L3RpdGxlcz48cGVyaW9kaWNh
bD48ZnVsbC10aXRsZT5FbmRvY3IgUmV2PC9mdWxsLXRpdGxlPjxhYmJyLTE+RW5kb2NyaW5lIHJl
dmlld3M8L2FiYnItMT48L3BlcmlvZGljYWw+PGFsdC1wZXJpb2RpY2FsPjxmdWxsLXRpdGxlPkVu
ZG9jciBSZXY8L2Z1bGwtdGl0bGU+PGFiYnItMT5FbmRvY3JpbmUgcmV2aWV3czwvYWJici0xPjwv
YWx0LXBlcmlvZGljYWw+PHBhZ2VzPjM1Ny04NzwvcGFnZXM+PHZvbHVtZT4yNDwvdm9sdW1lPjxu
dW1iZXI+MzwvbnVtYmVyPjxlZGl0aW9uPjIwMDMvMDYvMDY8L2VkaXRpb24+PGtleXdvcmRzPjxr
ZXl3b3JkPkFuaW1hbHM8L2tleXdvcmQ+PGtleXdvcmQ+QW50aWdlbnMsIENEMzYvY2hlbWlzdHJ5
LyptZXRhYm9saXNtPC9rZXl3b3JkPjxrZXl3b3JkPkVuZG9jcmluZSBHbGFuZHMvKm1ldGFib2xp
c208L2tleXdvcmQ+PGtleXdvcmQ+SHVtYW5zPC9rZXl3b3JkPjxrZXl3b3JkPkxpZ2FuZHM8L2tl
eXdvcmQ+PGtleXdvcmQ+KkxpcGlkIE1ldGFib2xpc208L2tleXdvcmQ+PGtleXdvcmQ+TGlwb3By
b3RlaW5zL21ldGFib2xpc208L2tleXdvcmQ+PGtleXdvcmQ+Kk1lbWJyYW5lIFByb3RlaW5zPC9r
ZXl3b3JkPjxrZXl3b3JkPk1vbGVjdWxhciBTdHJ1Y3R1cmU8L2tleXdvcmQ+PGtleXdvcmQ+KlJl
Y2VwdG9ycywgSW1tdW5vbG9naWM8L2tleXdvcmQ+PGtleXdvcmQ+KlJlY2VwdG9ycywgTGlwb3By
b3RlaW48L2tleXdvcmQ+PGtleXdvcmQ+UmVjZXB0b3JzLCBTY2F2ZW5nZXI8L2tleXdvcmQ+PGtl
eXdvcmQ+U2NhdmVuZ2VyIFJlY2VwdG9ycywgQ2xhc3MgQjwva2V5d29yZD48a2V5d29yZD5TdWJj
ZWxsdWxhciBGcmFjdGlvbnMvbWV0YWJvbGlzbTwva2V5d29yZD48a2V5d29yZD5UaXNzdWUgRGlz
dHJpYnV0aW9uPC9rZXl3b3JkPjwva2V5d29yZHM+PGRhdGVzPjx5ZWFyPjIwMDM8L3llYXI+PHB1
Yi1kYXRlcz48ZGF0ZT5KdW48L2RhdGU+PC9wdWItZGF0ZXM+PC9kYXRlcz48aXNibj4wMTYzLTc2
OVggKFByaW50KSYjeEQ7MDE2My03NjlYIChMaW5raW5nKTwvaXNibj48YWNjZXNzaW9uLW51bT4x
Mjc4ODgwNDwvYWNjZXNzaW9uLW51bT48d29yay10eXBlPlJlc2VhcmNoIFN1cHBvcnQsIE5vbi1V
LlMuIEdvdiZhcG9zO3QmI3hEO1Jlc2VhcmNoIFN1cHBvcnQsIFUuUy4gR292JmFwb3M7dCwgUC5I
LlMuJiN4RDtSZXZpZXc8L3dvcmstdHlwZT48dXJscz48cmVsYXRlZC11cmxzPjx1cmw+aHR0cDov
L3d3dy5uY2JpLm5sbS5uaWguZ292L3B1Ym1lZC8xMjc4ODgwNDwvdXJsPjx1cmw+aHR0cDovL2Vk
cnYuZW5kb2pvdXJuYWxzLm9yZy9jb250ZW50LzI0LzMvMzU3LmZ1bGwucGRmPC91cmw+PC9yZWxh
dGVkLXVybHM+PC91cmxzPjxsYW5ndWFnZT5lbmc8L2xhbmd1YWdlPjwvcmVjb3JkPjwvQ2l0ZT48
Q2l0ZT48QXV0aG9yPlJoYWluZHM8L0F1dGhvcj48WWVhcj4yMDA0PC9ZZWFyPjxSZWNOdW0+NzI5
PC9SZWNOdW0+PHJlY29yZD48cmVjLW51bWJlcj43Mjk8L3JlYy1udW1iZXI+PGZvcmVpZ24ta2V5
cz48a2V5IGFwcD0iRU4iIGRiLWlkPSJ2MHh3dmVkcjJ0ZWRhcWU5ejI1eGF2OTRkZGVmYXR4YXZw
MDUiIHRpbWVzdGFtcD0iMTMzOTQ1MTI0NyI+NzI5PC9rZXk+PC9mb3JlaWduLWtleXM+PHJlZi10
eXBlIG5hbWU9IkpvdXJuYWwgQXJ0aWNsZSI+MTc8L3JlZi10eXBlPjxjb250cmlidXRvcnM+PGF1
dGhvcnM+PGF1dGhvcj5SaGFpbmRzLCBELjwvYXV0aG9yPjxhdXRob3I+QnJpc3NldHRlLCBMLjwv
YXV0aG9yPjwvYXV0aG9ycz48L2NvbnRyaWJ1dG9ycz48YXV0aC1hZGRyZXNzPkRlcGFydGVtZW50
IGRlcyBTY2llbmNlcyBCaW9sb2dpcXVlcywgVW5pdmVyc2l0ZSBkdSBRdWViZWMgYSBNb250cmVh
bCwgQy5QLiA4ODg4LCBTdWNjLiBDZW50cmUtVmlsbGUsIE1vbnRyZWFsLCBRdWUuLCBDYW5hZGEg
SDNDIDNQOC4gZGF2aWQucmhhaW5kc0BpbnRlcm5ldC51cWFtLmNhPC9hdXRoLWFkZHJlc3M+PHRp
dGxlcz48dGl0bGU+VGhlIHJvbGUgb2Ygc2NhdmVuZ2VyIHJlY2VwdG9yIGNsYXNzIEIgdHlwZSBJ
IChTUi1CSSkgaW4gbGlwaWQgdHJhZmZpY2tpbmcuIGRlZmluaW5nIHRoZSBydWxlcyBmb3IgbGlw
aWQgdHJhZGVyczwvdGl0bGU+PHNlY29uZGFyeS10aXRsZT5JbnQgSiBCaW9jaGVtIENlbGwgQmlv
bDwvc2Vjb25kYXJ5LXRpdGxlPjxhbHQtdGl0bGU+VGhlIGludGVybmF0aW9uYWwgam91cm5hbCBv
ZiBiaW9jaGVtaXN0cnkgJmFtcDsgY2VsbCBiaW9sb2d5PC9hbHQtdGl0bGU+PC90aXRsZXM+PHBl
cmlvZGljYWw+PGZ1bGwtdGl0bGU+SW50IEogQmlvY2hlbSBDZWxsIEJpb2w8L2Z1bGwtdGl0bGU+
PGFiYnItMT5UaGUgaW50ZXJuYXRpb25hbCBqb3VybmFsIG9mIGJpb2NoZW1pc3RyeSAmYW1wOyBj
ZWxsIGJpb2xvZ3k8L2FiYnItMT48L3BlcmlvZGljYWw+PGFsdC1wZXJpb2RpY2FsPjxmdWxsLXRp
dGxlPkludCBKIEJpb2NoZW0gQ2VsbCBCaW9sPC9mdWxsLXRpdGxlPjxhYmJyLTE+VGhlIGludGVy
bmF0aW9uYWwgam91cm5hbCBvZiBiaW9jaGVtaXN0cnkgJmFtcDsgY2VsbCBiaW9sb2d5PC9hYmJy
LTE+PC9hbHQtcGVyaW9kaWNhbD48cGFnZXM+MzktNzc8L3BhZ2VzPjx2b2x1bWU+MzY8L3ZvbHVt
ZT48bnVtYmVyPjE8L251bWJlcj48ZWRpdGlvbj4yMDAzLzExLzAxPC9lZGl0aW9uPjxrZXl3b3Jk
cz48a2V5d29yZD5BbWlubyBBY2lkIFNlcXVlbmNlPC9rZXl3b3JkPjxrZXl3b3JkPkFuaW1hbHM8
L2tleXdvcmQ+PGtleXdvcmQ+QW50aWdlbnMsIENEMzY8L2tleXdvcmQ+PGtleXdvcmQ+QmlvbG9n
aWNhbCBUcmFuc3BvcnQsIEFjdGl2ZTwva2V5d29yZD48a2V5d29yZD5DZWxsIE1lbWJyYW5lL2No
ZW1pc3RyeS9nZW5ldGljcy9tZXRhYm9saXNtL3BoeXNpb2xvZ3k8L2tleXdvcmQ+PGtleXdvcmQ+
SHVtYW5zPC9rZXl3b3JkPjxrZXl3b3JkPipMaXBpZCBNZXRhYm9saXNtPC9rZXl3b3JkPjxrZXl3
b3JkPkxpcG9wcm90ZWlucy9tZXRhYm9saXNtPC9rZXl3b3JkPjxrZXl3b3JkPk1vZGVscywgQmlv
bG9naWNhbDwva2V5d29yZD48a2V5d29yZD5Qcm9tb3RlciBSZWdpb25zLCBHZW5ldGljPC9rZXl3
b3JkPjxrZXl3b3JkPlByb3RlaW4gU3RydWN0dXJlLCBUZXJ0aWFyeTwva2V5d29yZD48a2V5d29y
ZD5SZWNlcHRvcnMsIEltbXVub2xvZ2ljL2NoZW1pc3RyeS9nZW5ldGljcy8qbWV0YWJvbGlzbS9w
aHlzaW9sb2d5PC9rZXl3b3JkPjxrZXl3b3JkPlJlY2VwdG9ycywgU2NhdmVuZ2VyPC9rZXl3b3Jk
PjxrZXl3b3JkPlNjYXZlbmdlciBSZWNlcHRvcnMsIENsYXNzIEI8L2tleXdvcmQ+PGtleXdvcmQ+
VGlzc3VlIERpc3RyaWJ1dGlvbjwva2V5d29yZD48L2tleXdvcmRzPjxkYXRlcz48eWVhcj4yMDA0
PC95ZWFyPjxwdWItZGF0ZXM+PGRhdGU+SmFuPC9kYXRlPjwvcHViLWRhdGVzPjwvZGF0ZXM+PGlz
Ym4+MTM1Ny0yNzI1IChQcmludCkmI3hEOzEzNTctMjcyNSAoTGlua2luZyk8L2lzYm4+PGFjY2Vz
c2lvbi1udW0+MTQ1OTI1MzM8L2FjY2Vzc2lvbi1udW0+PHdvcmstdHlwZT5SZXNlYXJjaCBTdXBw
b3J0LCBOb24tVS5TLiBHb3YmYXBvczt0JiN4RDtSZXZpZXc8L3dvcmstdHlwZT48dXJscz48cmVs
YXRlZC11cmxzPjx1cmw+aHR0cDovL3d3dy5uY2JpLm5sbS5uaWguZ292L3B1Ym1lZC8xNDU5MjUz
MzwvdXJsPjwvcmVsYXRlZC11cmxzPjwvdXJscz48bGFuZ3VhZ2U+ZW5nPC9sYW5ndWFnZT48L3Jl
Y29yZD48L0NpdGU+PENpdGU+PEF1dGhvcj5Sb2hybDwvQXV0aG9yPjxZZWFyPjIwMTM8L1llYXI+
PFJlY051bT4xMDk1PC9SZWNOdW0+PHJlY29yZD48cmVjLW51bWJlcj4xMDk1PC9yZWMtbnVtYmVy
Pjxmb3JlaWduLWtleXM+PGtleSBhcHA9IkVOIiBkYi1pZD0idjB4d3ZlZHIydGVkYXFlOXoyNXhh
djk0ZGRlZmF0eGF2cDA1IiB0aW1lc3RhbXA9IjEzODY4NjkzOTQiPjEwOTU8L2tleT48L2ZvcmVp
Z24ta2V5cz48cmVmLXR5cGUgbmFtZT0iSm91cm5hbCBBcnRpY2xlIj4xNzwvcmVmLXR5cGU+PGNv
bnRyaWJ1dG9ycz48YXV0aG9ycz48YXV0aG9yPlJvaHJsLCBDLjwvYXV0aG9yPjxhdXRob3I+U3Rh
bmdsLCBILjwvYXV0aG9yPjwvYXV0aG9ycz48L2NvbnRyaWJ1dG9ycz48YXV0aC1hZGRyZXNzPkRl
cGFydG1lbnQgb2YgTWVkaWNhbCBDaGVtaXN0cnksIENlbnRlciBmb3IgUGF0aG9iaW9jaGVtaXN0
cnkgYW5kIEdlbmV0aWNzLCBNZWRpY2FsIFVuaXZlcnNpdHkgb2YgVmllbm5hLCBWaWVubmEsIEF1
c3RyaWEuPC9hdXRoLWFkZHJlc3M+PHRpdGxlcz48dGl0bGU+SERMIGVuZG9jeXRvc2lzIGFuZCBy
ZXNlY3JldGlvbjwvdGl0bGU+PHNlY29uZGFyeS10aXRsZT5CaW9jaGltIEJpb3BoeXMgQWN0YTwv
c2Vjb25kYXJ5LXRpdGxlPjxhbHQtdGl0bGU+QmlvY2hpbWljYSBldCBiaW9waHlzaWNhIGFjdGE8
L2FsdC10aXRsZT48L3RpdGxlcz48cGVyaW9kaWNhbD48ZnVsbC10aXRsZT5CaW9jaGltIEJpb3Bo
eXMgQWN0YTwvZnVsbC10aXRsZT48L3BlcmlvZGljYWw+PHBhZ2VzPjE2MjYtMTYzMzwvcGFnZXM+
PHZvbHVtZT4xODMxPC92b2x1bWU+PG51bWJlcj4xMTwvbnVtYmVyPjxlZGl0aW9uPjIwMTMvMDgv
MTQ8L2VkaXRpb24+PGRhdGVzPjx5ZWFyPjIwMTM8L3llYXI+PHB1Yi1kYXRlcz48ZGF0ZT5BdWcg
OTwvZGF0ZT48L3B1Yi1kYXRlcz48L2RhdGVzPjxpc2JuPjAwMDYtMzAwMiAoUHJpbnQpJiN4RDsw
MDA2LTMwMDIgKExpbmtpbmcpPC9pc2JuPjxhY2Nlc3Npb24tbnVtPjIzOTM5Mzk3PC9hY2Nlc3Np
b24tbnVtPjx1cmxzPjxyZWxhdGVkLXVybHM+PHVybD5odHRwOi8vd3d3Lm5jYmkubmxtLm5paC5n
b3YvcHVibWVkLzIzOTM5Mzk3PC91cmw+PHVybD5odHRwOi8vYWMuZWxzLWNkbi5jb20vUzEzODgx
OTgxMTMwMDE1OTUvMS1zMi4wLVMxMzg4MTk4MTEzMDAxNTk1LW1haW4ucGRmP190aWQ9YmM1NzM5
ZjQtNjM1Mi0xMWUzLWFhNWQtMDAwMDBhYWIwZjZjJmFtcDthY2RuYXQ9MTM4Njg2OTQ1NV9lODMy
ZjU3MWY1MzI5ZWM1YjQwNWViMTQwZDE2YTQyMDwvdXJsPjwvcmVsYXRlZC11cmxzPjwvdXJscz48
Y3VzdG9tMj4zNzk1NDUzPC9jdXN0b20yPjxlbGVjdHJvbmljLXJlc291cmNlLW51bT4xMC4xMDE2
L2ouYmJhbGlwLjIwMTMuMDcuMDE0PC9lbGVjdHJvbmljLXJlc291cmNlLW51bT48bGFuZ3VhZ2U+
R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SaWdvdHRpPC9BdXRob3I+PFllYXI+MjAwMzwvWWVhcj48
UmVjTnVtPjMwMTwvUmVjTnVtPjxEaXNwbGF5VGV4dD48c3R5bGUgZmFjZT0ic3VwZXJzY3JpcHQi
Pls2My02NV08L3N0eWxlPjwvRGlzcGxheVRleHQ+PHJlY29yZD48cmVjLW51bWJlcj4zMDE8L3Jl
Yy1udW1iZXI+PGZvcmVpZ24ta2V5cz48a2V5IGFwcD0iRU4iIGRiLWlkPSJ2MHh3dmVkcjJ0ZWRh
cWU5ejI1eGF2OTRkZGVmYXR4YXZwMDUiIHRpbWVzdGFtcD0iMTMyODE5Mjc3MiI+MzAxPC9rZXk+
PC9mb3JlaWduLWtleXM+PHJlZi10eXBlIG5hbWU9IkpvdXJuYWwgQXJ0aWNsZSI+MTc8L3JlZi10
eXBlPjxjb250cmlidXRvcnM+PGF1dGhvcnM+PGF1dGhvcj5SaWdvdHRpLCBBLjwvYXV0aG9yPjxh
dXRob3I+TWlldHRpbmVuLCBILiBFLjwvYXV0aG9yPjxhdXRob3I+S3JpZWdlciwgTS48L2F1dGhv
cj48L2F1dGhvcnM+PC9jb250cmlidXRvcnM+PGF1dGgtYWRkcmVzcz5EZXBhcnRhbWVudG8gZGUg
R2FzdHJvZW50ZXJvbG9naWEsIEZhY3VsdGFkIGRlIE1lZGljaW5hLCBQb250aWZpY2lhIFVuaXZl
cnNpZGFkIENhdG9saWNhLCBTYW50aWFnbywgQ2hpbGUuPC9hdXRoLWFkZHJlc3M+PHRpdGxlcz48
dGl0bGU+VGhlIHJvbGUgb2YgdGhlIGhpZ2gtZGVuc2l0eSBsaXBvcHJvdGVpbiByZWNlcHRvciBT
Ui1CSSBpbiB0aGUgbGlwaWQgbWV0YWJvbGlzbSBvZiBlbmRvY3JpbmUgYW5kIG90aGVyIHRpc3N1
ZXM8L3RpdGxlPjxzZWNvbmRhcnktdGl0bGU+RW5kb2NyIFJldjwvc2Vjb25kYXJ5LXRpdGxlPjxh
bHQtdGl0bGU+RW5kb2NyaW5lIHJldmlld3M8L2FsdC10aXRsZT48L3RpdGxlcz48cGVyaW9kaWNh
bD48ZnVsbC10aXRsZT5FbmRvY3IgUmV2PC9mdWxsLXRpdGxlPjxhYmJyLTE+RW5kb2NyaW5lIHJl
dmlld3M8L2FiYnItMT48L3BlcmlvZGljYWw+PGFsdC1wZXJpb2RpY2FsPjxmdWxsLXRpdGxlPkVu
ZG9jciBSZXY8L2Z1bGwtdGl0bGU+PGFiYnItMT5FbmRvY3JpbmUgcmV2aWV3czwvYWJici0xPjwv
YWx0LXBlcmlvZGljYWw+PHBhZ2VzPjM1Ny04NzwvcGFnZXM+PHZvbHVtZT4yNDwvdm9sdW1lPjxu
dW1iZXI+MzwvbnVtYmVyPjxlZGl0aW9uPjIwMDMvMDYvMDY8L2VkaXRpb24+PGtleXdvcmRzPjxr
ZXl3b3JkPkFuaW1hbHM8L2tleXdvcmQ+PGtleXdvcmQ+QW50aWdlbnMsIENEMzYvY2hlbWlzdHJ5
LyptZXRhYm9saXNtPC9rZXl3b3JkPjxrZXl3b3JkPkVuZG9jcmluZSBHbGFuZHMvKm1ldGFib2xp
c208L2tleXdvcmQ+PGtleXdvcmQ+SHVtYW5zPC9rZXl3b3JkPjxrZXl3b3JkPkxpZ2FuZHM8L2tl
eXdvcmQ+PGtleXdvcmQ+KkxpcGlkIE1ldGFib2xpc208L2tleXdvcmQ+PGtleXdvcmQ+TGlwb3By
b3RlaW5zL21ldGFib2xpc208L2tleXdvcmQ+PGtleXdvcmQ+Kk1lbWJyYW5lIFByb3RlaW5zPC9r
ZXl3b3JkPjxrZXl3b3JkPk1vbGVjdWxhciBTdHJ1Y3R1cmU8L2tleXdvcmQ+PGtleXdvcmQ+KlJl
Y2VwdG9ycywgSW1tdW5vbG9naWM8L2tleXdvcmQ+PGtleXdvcmQ+KlJlY2VwdG9ycywgTGlwb3By
b3RlaW48L2tleXdvcmQ+PGtleXdvcmQ+UmVjZXB0b3JzLCBTY2F2ZW5nZXI8L2tleXdvcmQ+PGtl
eXdvcmQ+U2NhdmVuZ2VyIFJlY2VwdG9ycywgQ2xhc3MgQjwva2V5d29yZD48a2V5d29yZD5TdWJj
ZWxsdWxhciBGcmFjdGlvbnMvbWV0YWJvbGlzbTwva2V5d29yZD48a2V5d29yZD5UaXNzdWUgRGlz
dHJpYnV0aW9uPC9rZXl3b3JkPjwva2V5d29yZHM+PGRhdGVzPjx5ZWFyPjIwMDM8L3llYXI+PHB1
Yi1kYXRlcz48ZGF0ZT5KdW48L2RhdGU+PC9wdWItZGF0ZXM+PC9kYXRlcz48aXNibj4wMTYzLTc2
OVggKFByaW50KSYjeEQ7MDE2My03NjlYIChMaW5raW5nKTwvaXNibj48YWNjZXNzaW9uLW51bT4x
Mjc4ODgwNDwvYWNjZXNzaW9uLW51bT48d29yay10eXBlPlJlc2VhcmNoIFN1cHBvcnQsIE5vbi1V
LlMuIEdvdiZhcG9zO3QmI3hEO1Jlc2VhcmNoIFN1cHBvcnQsIFUuUy4gR292JmFwb3M7dCwgUC5I
LlMuJiN4RDtSZXZpZXc8L3dvcmstdHlwZT48dXJscz48cmVsYXRlZC11cmxzPjx1cmw+aHR0cDov
L3d3dy5uY2JpLm5sbS5uaWguZ292L3B1Ym1lZC8xMjc4ODgwNDwvdXJsPjx1cmw+aHR0cDovL2Vk
cnYuZW5kb2pvdXJuYWxzLm9yZy9jb250ZW50LzI0LzMvMzU3LmZ1bGwucGRmPC91cmw+PC9yZWxh
dGVkLXVybHM+PC91cmxzPjxsYW5ndWFnZT5lbmc8L2xhbmd1YWdlPjwvcmVjb3JkPjwvQ2l0ZT48
Q2l0ZT48QXV0aG9yPlJoYWluZHM8L0F1dGhvcj48WWVhcj4yMDA0PC9ZZWFyPjxSZWNOdW0+NzI5
PC9SZWNOdW0+PHJlY29yZD48cmVjLW51bWJlcj43Mjk8L3JlYy1udW1iZXI+PGZvcmVpZ24ta2V5
cz48a2V5IGFwcD0iRU4iIGRiLWlkPSJ2MHh3dmVkcjJ0ZWRhcWU5ejI1eGF2OTRkZGVmYXR4YXZw
MDUiIHRpbWVzdGFtcD0iMTMzOTQ1MTI0NyI+NzI5PC9rZXk+PC9mb3JlaWduLWtleXM+PHJlZi10
eXBlIG5hbWU9IkpvdXJuYWwgQXJ0aWNsZSI+MTc8L3JlZi10eXBlPjxjb250cmlidXRvcnM+PGF1
dGhvcnM+PGF1dGhvcj5SaGFpbmRzLCBELjwvYXV0aG9yPjxhdXRob3I+QnJpc3NldHRlLCBMLjwv
YXV0aG9yPjwvYXV0aG9ycz48L2NvbnRyaWJ1dG9ycz48YXV0aC1hZGRyZXNzPkRlcGFydGVtZW50
IGRlcyBTY2llbmNlcyBCaW9sb2dpcXVlcywgVW5pdmVyc2l0ZSBkdSBRdWViZWMgYSBNb250cmVh
bCwgQy5QLiA4ODg4LCBTdWNjLiBDZW50cmUtVmlsbGUsIE1vbnRyZWFsLCBRdWUuLCBDYW5hZGEg
SDNDIDNQOC4gZGF2aWQucmhhaW5kc0BpbnRlcm5ldC51cWFtLmNhPC9hdXRoLWFkZHJlc3M+PHRp
dGxlcz48dGl0bGU+VGhlIHJvbGUgb2Ygc2NhdmVuZ2VyIHJlY2VwdG9yIGNsYXNzIEIgdHlwZSBJ
IChTUi1CSSkgaW4gbGlwaWQgdHJhZmZpY2tpbmcuIGRlZmluaW5nIHRoZSBydWxlcyBmb3IgbGlw
aWQgdHJhZGVyczwvdGl0bGU+PHNlY29uZGFyeS10aXRsZT5JbnQgSiBCaW9jaGVtIENlbGwgQmlv
bDwvc2Vjb25kYXJ5LXRpdGxlPjxhbHQtdGl0bGU+VGhlIGludGVybmF0aW9uYWwgam91cm5hbCBv
ZiBiaW9jaGVtaXN0cnkgJmFtcDsgY2VsbCBiaW9sb2d5PC9hbHQtdGl0bGU+PC90aXRsZXM+PHBl
cmlvZGljYWw+PGZ1bGwtdGl0bGU+SW50IEogQmlvY2hlbSBDZWxsIEJpb2w8L2Z1bGwtdGl0bGU+
PGFiYnItMT5UaGUgaW50ZXJuYXRpb25hbCBqb3VybmFsIG9mIGJpb2NoZW1pc3RyeSAmYW1wOyBj
ZWxsIGJpb2xvZ3k8L2FiYnItMT48L3BlcmlvZGljYWw+PGFsdC1wZXJpb2RpY2FsPjxmdWxsLXRp
dGxlPkludCBKIEJpb2NoZW0gQ2VsbCBCaW9sPC9mdWxsLXRpdGxlPjxhYmJyLTE+VGhlIGludGVy
bmF0aW9uYWwgam91cm5hbCBvZiBiaW9jaGVtaXN0cnkgJmFtcDsgY2VsbCBiaW9sb2d5PC9hYmJy
LTE+PC9hbHQtcGVyaW9kaWNhbD48cGFnZXM+MzktNzc8L3BhZ2VzPjx2b2x1bWU+MzY8L3ZvbHVt
ZT48bnVtYmVyPjE8L251bWJlcj48ZWRpdGlvbj4yMDAzLzExLzAxPC9lZGl0aW9uPjxrZXl3b3Jk
cz48a2V5d29yZD5BbWlubyBBY2lkIFNlcXVlbmNlPC9rZXl3b3JkPjxrZXl3b3JkPkFuaW1hbHM8
L2tleXdvcmQ+PGtleXdvcmQ+QW50aWdlbnMsIENEMzY8L2tleXdvcmQ+PGtleXdvcmQ+QmlvbG9n
aWNhbCBUcmFuc3BvcnQsIEFjdGl2ZTwva2V5d29yZD48a2V5d29yZD5DZWxsIE1lbWJyYW5lL2No
ZW1pc3RyeS9nZW5ldGljcy9tZXRhYm9saXNtL3BoeXNpb2xvZ3k8L2tleXdvcmQ+PGtleXdvcmQ+
SHVtYW5zPC9rZXl3b3JkPjxrZXl3b3JkPipMaXBpZCBNZXRhYm9saXNtPC9rZXl3b3JkPjxrZXl3
b3JkPkxpcG9wcm90ZWlucy9tZXRhYm9saXNtPC9rZXl3b3JkPjxrZXl3b3JkPk1vZGVscywgQmlv
bG9naWNhbDwva2V5d29yZD48a2V5d29yZD5Qcm9tb3RlciBSZWdpb25zLCBHZW5ldGljPC9rZXl3
b3JkPjxrZXl3b3JkPlByb3RlaW4gU3RydWN0dXJlLCBUZXJ0aWFyeTwva2V5d29yZD48a2V5d29y
ZD5SZWNlcHRvcnMsIEltbXVub2xvZ2ljL2NoZW1pc3RyeS9nZW5ldGljcy8qbWV0YWJvbGlzbS9w
aHlzaW9sb2d5PC9rZXl3b3JkPjxrZXl3b3JkPlJlY2VwdG9ycywgU2NhdmVuZ2VyPC9rZXl3b3Jk
PjxrZXl3b3JkPlNjYXZlbmdlciBSZWNlcHRvcnMsIENsYXNzIEI8L2tleXdvcmQ+PGtleXdvcmQ+
VGlzc3VlIERpc3RyaWJ1dGlvbjwva2V5d29yZD48L2tleXdvcmRzPjxkYXRlcz48eWVhcj4yMDA0
PC95ZWFyPjxwdWItZGF0ZXM+PGRhdGU+SmFuPC9kYXRlPjwvcHViLWRhdGVzPjwvZGF0ZXM+PGlz
Ym4+MTM1Ny0yNzI1IChQcmludCkmI3hEOzEzNTctMjcyNSAoTGlua2luZyk8L2lzYm4+PGFjY2Vz
c2lvbi1udW0+MTQ1OTI1MzM8L2FjY2Vzc2lvbi1udW0+PHdvcmstdHlwZT5SZXNlYXJjaCBTdXBw
b3J0LCBOb24tVS5TLiBHb3YmYXBvczt0JiN4RDtSZXZpZXc8L3dvcmstdHlwZT48dXJscz48cmVs
YXRlZC11cmxzPjx1cmw+aHR0cDovL3d3dy5uY2JpLm5sbS5uaWguZ292L3B1Ym1lZC8xNDU5MjUz
MzwvdXJsPjwvcmVsYXRlZC11cmxzPjwvdXJscz48bGFuZ3VhZ2U+ZW5nPC9sYW5ndWFnZT48L3Jl
Y29yZD48L0NpdGU+PENpdGU+PEF1dGhvcj5Sb2hybDwvQXV0aG9yPjxZZWFyPjIwMTM8L1llYXI+
PFJlY051bT4xMDk1PC9SZWNOdW0+PHJlY29yZD48cmVjLW51bWJlcj4xMDk1PC9yZWMtbnVtYmVy
Pjxmb3JlaWduLWtleXM+PGtleSBhcHA9IkVOIiBkYi1pZD0idjB4d3ZlZHIydGVkYXFlOXoyNXhh
djk0ZGRlZmF0eGF2cDA1IiB0aW1lc3RhbXA9IjEzODY4NjkzOTQiPjEwOTU8L2tleT48L2ZvcmVp
Z24ta2V5cz48cmVmLXR5cGUgbmFtZT0iSm91cm5hbCBBcnRpY2xlIj4xNzwvcmVmLXR5cGU+PGNv
bnRyaWJ1dG9ycz48YXV0aG9ycz48YXV0aG9yPlJvaHJsLCBDLjwvYXV0aG9yPjxhdXRob3I+U3Rh
bmdsLCBILjwvYXV0aG9yPjwvYXV0aG9ycz48L2NvbnRyaWJ1dG9ycz48YXV0aC1hZGRyZXNzPkRl
cGFydG1lbnQgb2YgTWVkaWNhbCBDaGVtaXN0cnksIENlbnRlciBmb3IgUGF0aG9iaW9jaGVtaXN0
cnkgYW5kIEdlbmV0aWNzLCBNZWRpY2FsIFVuaXZlcnNpdHkgb2YgVmllbm5hLCBWaWVubmEsIEF1
c3RyaWEuPC9hdXRoLWFkZHJlc3M+PHRpdGxlcz48dGl0bGU+SERMIGVuZG9jeXRvc2lzIGFuZCBy
ZXNlY3JldGlvbjwvdGl0bGU+PHNlY29uZGFyeS10aXRsZT5CaW9jaGltIEJpb3BoeXMgQWN0YTwv
c2Vjb25kYXJ5LXRpdGxlPjxhbHQtdGl0bGU+QmlvY2hpbWljYSBldCBiaW9waHlzaWNhIGFjdGE8
L2FsdC10aXRsZT48L3RpdGxlcz48cGVyaW9kaWNhbD48ZnVsbC10aXRsZT5CaW9jaGltIEJpb3Bo
eXMgQWN0YTwvZnVsbC10aXRsZT48L3BlcmlvZGljYWw+PHBhZ2VzPjE2MjYtMTYzMzwvcGFnZXM+
PHZvbHVtZT4xODMxPC92b2x1bWU+PG51bWJlcj4xMTwvbnVtYmVyPjxlZGl0aW9uPjIwMTMvMDgv
MTQ8L2VkaXRpb24+PGRhdGVzPjx5ZWFyPjIwMTM8L3llYXI+PHB1Yi1kYXRlcz48ZGF0ZT5BdWcg
OTwvZGF0ZT48L3B1Yi1kYXRlcz48L2RhdGVzPjxpc2JuPjAwMDYtMzAwMiAoUHJpbnQpJiN4RDsw
MDA2LTMwMDIgKExpbmtpbmcpPC9pc2JuPjxhY2Nlc3Npb24tbnVtPjIzOTM5Mzk3PC9hY2Nlc3Np
b24tbnVtPjx1cmxzPjxyZWxhdGVkLXVybHM+PHVybD5odHRwOi8vd3d3Lm5jYmkubmxtLm5paC5n
b3YvcHVibWVkLzIzOTM5Mzk3PC91cmw+PHVybD5odHRwOi8vYWMuZWxzLWNkbi5jb20vUzEzODgx
OTgxMTMwMDE1OTUvMS1zMi4wLVMxMzg4MTk4MTEzMDAxNTk1LW1haW4ucGRmP190aWQ9YmM1NzM5
ZjQtNjM1Mi0xMWUzLWFhNWQtMDAwMDBhYWIwZjZjJmFtcDthY2RuYXQ9MTM4Njg2OTQ1NV9lODMy
ZjU3MWY1MzI5ZWM1YjQwNWViMTQwZDE2YTQyMDwvdXJsPjwvcmVsYXRlZC11cmxzPjwvdXJscz48
Y3VzdG9tMj4zNzk1NDUzPC9jdXN0b20yPjxlbGVjdHJvbmljLXJlc291cmNlLW51bT4xMC4xMDE2
L2ouYmJhbGlwLjIwMTMuMDcuMDE0PC9lbGVjdHJvbmljLXJlc291cmNlLW51bT48bGFuZ3VhZ2U+
R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3" w:tooltip="Rhainds, 2004 #729" w:history="1">
        <w:r w:rsidR="000F07FA" w:rsidRPr="00EF2A4D">
          <w:rPr>
            <w:rFonts w:ascii="Book Antiqua" w:hAnsi="Book Antiqua"/>
            <w:noProof/>
            <w:sz w:val="24"/>
            <w:szCs w:val="24"/>
            <w:vertAlign w:val="superscript"/>
            <w:lang w:val="en-US"/>
          </w:rPr>
          <w:t>63-6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B0250" w:rsidRPr="00EF2A4D">
        <w:rPr>
          <w:rFonts w:ascii="Book Antiqua" w:hAnsi="Book Antiqua"/>
          <w:sz w:val="24"/>
          <w:szCs w:val="24"/>
          <w:lang w:val="en-US"/>
        </w:rPr>
        <w:t xml:space="preserve">. </w:t>
      </w:r>
    </w:p>
    <w:p w14:paraId="7738F0AB" w14:textId="181BEFEA" w:rsidR="00E97485" w:rsidRDefault="00CE5B9B" w:rsidP="005B3E13">
      <w:pPr>
        <w:adjustRightInd w:val="0"/>
        <w:snapToGrid w:val="0"/>
        <w:spacing w:after="0" w:line="360" w:lineRule="auto"/>
        <w:ind w:firstLineChars="100" w:firstLine="240"/>
        <w:jc w:val="both"/>
        <w:rPr>
          <w:rFonts w:ascii="Book Antiqua" w:hAnsi="Book Antiqua"/>
          <w:sz w:val="24"/>
          <w:szCs w:val="24"/>
          <w:lang w:val="en-US" w:eastAsia="zh-CN"/>
        </w:rPr>
      </w:pPr>
      <w:r w:rsidRPr="009779D1">
        <w:rPr>
          <w:rFonts w:ascii="Book Antiqua" w:hAnsi="Book Antiqua"/>
          <w:sz w:val="24"/>
          <w:szCs w:val="24"/>
          <w:lang w:val="en-US"/>
        </w:rPr>
        <w:t xml:space="preserve">Attachment </w:t>
      </w:r>
      <w:r w:rsidR="009779D1">
        <w:rPr>
          <w:rFonts w:ascii="Book Antiqua" w:hAnsi="Book Antiqua" w:hint="eastAsia"/>
          <w:sz w:val="24"/>
          <w:szCs w:val="24"/>
          <w:lang w:val="en-US" w:eastAsia="zh-CN"/>
        </w:rPr>
        <w:t xml:space="preserve">is </w:t>
      </w:r>
      <w:r w:rsidRPr="009779D1">
        <w:rPr>
          <w:rFonts w:ascii="Book Antiqua" w:hAnsi="Book Antiqua"/>
          <w:sz w:val="24"/>
          <w:szCs w:val="24"/>
          <w:lang w:val="en-US"/>
        </w:rPr>
        <w:t xml:space="preserve">through </w:t>
      </w:r>
      <w:r w:rsidR="00977AF3" w:rsidRPr="009779D1">
        <w:rPr>
          <w:rFonts w:ascii="Book Antiqua" w:hAnsi="Book Antiqua"/>
          <w:sz w:val="24"/>
          <w:szCs w:val="24"/>
          <w:lang w:val="en-US"/>
        </w:rPr>
        <w:t>Apo</w:t>
      </w:r>
      <w:r w:rsidR="009779D1" w:rsidRPr="009779D1">
        <w:rPr>
          <w:rFonts w:ascii="Book Antiqua" w:hAnsi="Book Antiqua"/>
          <w:sz w:val="24"/>
          <w:szCs w:val="24"/>
          <w:lang w:val="en-US"/>
        </w:rPr>
        <w:t>E</w:t>
      </w:r>
      <w:r w:rsidR="009779D1" w:rsidRPr="009779D1">
        <w:rPr>
          <w:rFonts w:ascii="Book Antiqua" w:hAnsi="Book Antiqua" w:hint="eastAsia"/>
          <w:sz w:val="24"/>
          <w:szCs w:val="24"/>
          <w:lang w:val="en-US" w:eastAsia="zh-CN"/>
        </w:rPr>
        <w:t>.</w:t>
      </w:r>
      <w:r w:rsidR="009779D1">
        <w:rPr>
          <w:rFonts w:ascii="Book Antiqua" w:hAnsi="Book Antiqua" w:hint="eastAsia"/>
          <w:i/>
          <w:sz w:val="24"/>
          <w:szCs w:val="24"/>
          <w:u w:val="single"/>
          <w:lang w:val="en-US" w:eastAsia="zh-CN"/>
        </w:rPr>
        <w:t xml:space="preserve"> </w:t>
      </w:r>
      <w:r w:rsidR="007B0250" w:rsidRPr="00EF2A4D">
        <w:rPr>
          <w:rFonts w:ascii="Book Antiqua" w:hAnsi="Book Antiqua"/>
          <w:sz w:val="24"/>
          <w:szCs w:val="24"/>
          <w:lang w:val="en-US"/>
        </w:rPr>
        <w:t xml:space="preserve">SR-BI </w:t>
      </w:r>
      <w:r w:rsidR="004D4F1F" w:rsidRPr="00EF2A4D">
        <w:rPr>
          <w:rFonts w:ascii="Book Antiqua" w:hAnsi="Book Antiqua"/>
          <w:sz w:val="24"/>
          <w:szCs w:val="24"/>
          <w:lang w:val="en-US"/>
        </w:rPr>
        <w:t xml:space="preserve">was </w:t>
      </w:r>
      <w:r w:rsidR="00D96ECD" w:rsidRPr="00EF2A4D">
        <w:rPr>
          <w:rFonts w:ascii="Book Antiqua" w:hAnsi="Book Antiqua"/>
          <w:sz w:val="24"/>
          <w:szCs w:val="24"/>
          <w:lang w:val="en-US"/>
        </w:rPr>
        <w:t xml:space="preserve">initially </w:t>
      </w:r>
      <w:r w:rsidR="004D4F1F" w:rsidRPr="00EF2A4D">
        <w:rPr>
          <w:rFonts w:ascii="Book Antiqua" w:hAnsi="Book Antiqua"/>
          <w:sz w:val="24"/>
          <w:szCs w:val="24"/>
          <w:lang w:val="en-US"/>
        </w:rPr>
        <w:t xml:space="preserve">discovered </w:t>
      </w:r>
      <w:r w:rsidR="003B16E1" w:rsidRPr="00EF2A4D">
        <w:rPr>
          <w:rFonts w:ascii="Book Antiqua" w:hAnsi="Book Antiqua"/>
          <w:sz w:val="24"/>
          <w:szCs w:val="24"/>
          <w:lang w:val="en-US"/>
        </w:rPr>
        <w:t xml:space="preserve">as an HCV </w:t>
      </w:r>
      <w:r w:rsidR="00830225" w:rsidRPr="00EF2A4D">
        <w:rPr>
          <w:rFonts w:ascii="Book Antiqua" w:hAnsi="Book Antiqua"/>
          <w:sz w:val="24"/>
          <w:szCs w:val="24"/>
          <w:lang w:val="en-US"/>
        </w:rPr>
        <w:t>(co-)</w:t>
      </w:r>
      <w:r w:rsidR="003B16E1" w:rsidRPr="00EF2A4D">
        <w:rPr>
          <w:rFonts w:ascii="Book Antiqua" w:hAnsi="Book Antiqua"/>
          <w:sz w:val="24"/>
          <w:szCs w:val="24"/>
          <w:lang w:val="en-US"/>
        </w:rPr>
        <w:t xml:space="preserve">receptor </w:t>
      </w:r>
      <w:r w:rsidR="004D4F1F" w:rsidRPr="00EF2A4D">
        <w:rPr>
          <w:rFonts w:ascii="Book Antiqua" w:hAnsi="Book Antiqua"/>
          <w:sz w:val="24"/>
          <w:szCs w:val="24"/>
          <w:lang w:val="en-US"/>
        </w:rPr>
        <w:t>based on its ability to interact with soluble E2</w:t>
      </w:r>
      <w:r w:rsidR="00B56384" w:rsidRPr="00EF2A4D">
        <w:rPr>
          <w:rFonts w:ascii="Book Antiqua" w:hAnsi="Book Antiqua"/>
          <w:sz w:val="24"/>
          <w:szCs w:val="24"/>
          <w:lang w:val="en-US"/>
        </w:rPr>
        <w:t xml:space="preserve"> (sE2)</w:t>
      </w:r>
      <w:r w:rsidR="004D4F1F" w:rsidRPr="00EF2A4D">
        <w:rPr>
          <w:rFonts w:ascii="Book Antiqua" w:hAnsi="Book Antiqua"/>
          <w:sz w:val="24"/>
          <w:szCs w:val="24"/>
          <w:lang w:val="en-US"/>
        </w:rPr>
        <w:t>.</w:t>
      </w:r>
      <w:r w:rsidR="00D96ECD" w:rsidRPr="00EF2A4D">
        <w:rPr>
          <w:rFonts w:ascii="Book Antiqua" w:hAnsi="Book Antiqua"/>
          <w:sz w:val="24"/>
          <w:szCs w:val="24"/>
          <w:lang w:val="en-US"/>
        </w:rPr>
        <w:t xml:space="preserve"> </w:t>
      </w:r>
      <w:r w:rsidR="004D4F1F" w:rsidRPr="00EF2A4D">
        <w:rPr>
          <w:rFonts w:ascii="Book Antiqua" w:hAnsi="Book Antiqua"/>
          <w:sz w:val="24"/>
          <w:szCs w:val="24"/>
          <w:lang w:val="en-US"/>
        </w:rPr>
        <w:t xml:space="preserve"> </w:t>
      </w:r>
      <w:r w:rsidR="00D96ECD" w:rsidRPr="00EF2A4D">
        <w:rPr>
          <w:rFonts w:ascii="Book Antiqua" w:hAnsi="Book Antiqua"/>
          <w:sz w:val="24"/>
          <w:szCs w:val="24"/>
          <w:lang w:val="en-US"/>
        </w:rPr>
        <w:t>Deletion of HVR1 impaired</w:t>
      </w:r>
      <w:r w:rsidR="004D4F1F" w:rsidRPr="00EF2A4D">
        <w:rPr>
          <w:rFonts w:ascii="Book Antiqua" w:hAnsi="Book Antiqua"/>
          <w:sz w:val="24"/>
          <w:szCs w:val="24"/>
          <w:lang w:val="en-US"/>
        </w:rPr>
        <w:t xml:space="preserve"> the binding of sE2 to SR-BI</w:t>
      </w:r>
      <w:r w:rsidR="00D96ECD" w:rsidRPr="00EF2A4D">
        <w:rPr>
          <w:rFonts w:ascii="Book Antiqua" w:hAnsi="Book Antiqua"/>
          <w:sz w:val="24"/>
          <w:szCs w:val="24"/>
          <w:lang w:val="en-US"/>
        </w:rPr>
        <w:t xml:space="preserve"> suggesting that this region is</w:t>
      </w:r>
      <w:r w:rsidR="00977AF3" w:rsidRPr="00EF2A4D">
        <w:rPr>
          <w:rFonts w:ascii="Book Antiqua" w:hAnsi="Book Antiqua"/>
          <w:sz w:val="24"/>
          <w:szCs w:val="24"/>
          <w:lang w:val="en-US"/>
        </w:rPr>
        <w:t xml:space="preserve"> particularly</w:t>
      </w:r>
      <w:r w:rsidR="00D96ECD" w:rsidRPr="00EF2A4D">
        <w:rPr>
          <w:rFonts w:ascii="Book Antiqua" w:hAnsi="Book Antiqua"/>
          <w:sz w:val="24"/>
          <w:szCs w:val="24"/>
          <w:lang w:val="en-US"/>
        </w:rPr>
        <w:t xml:space="preserve"> involved </w:t>
      </w:r>
      <w:r w:rsidR="00B56384" w:rsidRPr="00EF2A4D">
        <w:rPr>
          <w:rFonts w:ascii="Book Antiqua" w:hAnsi="Book Antiqua"/>
          <w:sz w:val="24"/>
          <w:szCs w:val="24"/>
          <w:lang w:val="en-US"/>
        </w:rPr>
        <w:t xml:space="preserve">in this </w:t>
      </w:r>
      <w:r w:rsidR="009779D1">
        <w:rPr>
          <w:rFonts w:ascii="Book Antiqua" w:hAnsi="Book Antiqua"/>
          <w:sz w:val="24"/>
          <w:szCs w:val="24"/>
          <w:lang w:val="en-US"/>
        </w:rPr>
        <w:t>interaction</w:t>
      </w:r>
      <w:r w:rsidR="004D4F1F" w:rsidRPr="00EF2A4D">
        <w:rPr>
          <w:rFonts w:ascii="Book Antiqua" w:hAnsi="Book Antiqua"/>
          <w:sz w:val="24"/>
          <w:szCs w:val="24"/>
          <w:lang w:val="en-US"/>
        </w:rPr>
        <w:t xml:space="preserve">. </w:t>
      </w:r>
      <w:r w:rsidR="00D96ECD" w:rsidRPr="00EF2A4D">
        <w:rPr>
          <w:rFonts w:ascii="Book Antiqua" w:hAnsi="Book Antiqua"/>
          <w:sz w:val="24"/>
          <w:szCs w:val="24"/>
          <w:lang w:val="en-US"/>
        </w:rPr>
        <w:t>However, more recent data</w:t>
      </w:r>
      <w:r w:rsidR="00C20F20" w:rsidRPr="00EF2A4D">
        <w:rPr>
          <w:rFonts w:ascii="Book Antiqua" w:hAnsi="Book Antiqua"/>
          <w:sz w:val="24"/>
          <w:szCs w:val="24"/>
          <w:lang w:val="en-US"/>
        </w:rPr>
        <w:t xml:space="preserve"> </w:t>
      </w:r>
      <w:r w:rsidR="00A17BB1" w:rsidRPr="00EF2A4D">
        <w:rPr>
          <w:rFonts w:ascii="Book Antiqua" w:hAnsi="Book Antiqua"/>
          <w:sz w:val="24"/>
          <w:szCs w:val="24"/>
          <w:lang w:val="en-US"/>
        </w:rPr>
        <w:t xml:space="preserve">of Thi </w:t>
      </w:r>
      <w:r w:rsidR="00382DC9" w:rsidRPr="00382DC9">
        <w:rPr>
          <w:rFonts w:ascii="Book Antiqua" w:hAnsi="Book Antiqua" w:hint="eastAsia"/>
          <w:i/>
          <w:sz w:val="24"/>
          <w:szCs w:val="24"/>
          <w:lang w:val="en-US" w:eastAsia="zh-CN"/>
        </w:rPr>
        <w:t>et al</w:t>
      </w:r>
      <w:r w:rsidR="00382DC9" w:rsidRPr="00EF2A4D">
        <w:rPr>
          <w:rFonts w:ascii="Book Antiqua" w:hAnsi="Book Antiqua"/>
          <w:sz w:val="24"/>
          <w:szCs w:val="24"/>
          <w:lang w:val="en-US"/>
        </w:rPr>
        <w:fldChar w:fldCharType="begin">
          <w:fldData xml:space="preserve">PEVuZE5vdGU+PENpdGU+PEF1dGhvcj5TY2Fyc2VsbGk8L0F1dGhvcj48WWVhcj4yMDAyPC9ZZWFy
PjxSZWNOdW0+ODQ8L1JlY051bT48RGlzcGxheVRleHQ+PHN0eWxlIGZhY2U9InN1cGVyc2NyaXB0
Ij5bMjldPC9zdHlsZT48L0Rpc3BsYXlUZXh0PjxyZWNvcmQ+PHJlYy1udW1iZXI+ODQ8L3JlYy1u
dW1iZXI+PGZvcmVpZ24ta2V5cz48a2V5IGFwcD0iRU4iIGRiLWlkPSJ2MHh3dmVkcjJ0ZWRhcWU5
ejI1eGF2OTRkZGVmYXR4YXZwMDUiIHRpbWVzdGFtcD0iMTMyMjc0MjEzOSI+ODQ8L2tleT48L2Zv
cmVpZ24ta2V5cz48cmVmLXR5cGUgbmFtZT0iSm91cm5hbCBBcnRpY2xlIj4xNzwvcmVmLXR5cGU+
PGNvbnRyaWJ1dG9ycz48YXV0aG9ycz48YXV0aG9yPlNjYXJzZWxsaSwgRS48L2F1dGhvcj48YXV0
aG9yPkFuc3VpbmksIEguPC9hdXRob3I+PGF1dGhvcj5DZXJpbm8sIFIuPC9hdXRob3I+PGF1dGhv
cj5Sb2NjYXNlY2NhLCBSLiBNLjwvYXV0aG9yPjxhdXRob3I+QWNhbGksIFMuPC9hdXRob3I+PGF1
dGhvcj5GaWxvY2FtbywgRy48L2F1dGhvcj48YXV0aG9yPlRyYWJvbmksIEMuPC9hdXRob3I+PGF1
dGhvcj5OaWNvc2lhLCBBLjwvYXV0aG9yPjxhdXRob3I+Q29ydGVzZSwgUi48L2F1dGhvcj48YXV0
aG9yPlZpdGVsbGksIEEuPC9hdXRob3I+PC9hdXRob3JzPjwvY29udHJpYnV0b3JzPjxhdXRoLWFk
ZHJlc3M+SXN0aXR1dG8gZGkgUmljZXJjaGUgZGkgQmlvbG9naWEgTW9sZWNvbGFyZSBQLkFuZ2Vs
ZXR0aSAoSVJCTSksIFZpYSBQb250aW5hIEttIDMwLjYwMCwgMDAwNDAgUG9tZXppYSAoUm9tZSks
IEl0YWx5LiBlbGlzYV9zY2Fyc2VsbGlAbWVyY2suY29tPC9hdXRoLWFkZHJlc3M+PHRpdGxlcz48
dGl0bGU+VGhlIGh1bWFuIHNjYXZlbmdlciByZWNlcHRvciBjbGFzcyBCIHR5cGUgSSBpcyBhIG5v
dmVsIGNhbmRpZGF0ZSByZWNlcHRvciBmb3IgdGhlIGhlcGF0aXRpcyBDIHZpcnVzPC90aXRsZT48
c2Vjb25kYXJ5LXRpdGxlPkVNQk8gSjwvc2Vjb25kYXJ5LXRpdGxlPjwvdGl0bGVzPjxwZXJpb2Rp
Y2FsPjxmdWxsLXRpdGxlPkVNQk8gSjwvZnVsbC10aXRsZT48L3BlcmlvZGljYWw+PHBhZ2VzPjUw
MTctMjU8L3BhZ2VzPjx2b2x1bWU+MjE8L3ZvbHVtZT48bnVtYmVyPjE5PC9udW1iZXI+PGVkaXRp
b24+MjAwMi8xMC8wMzwvZWRpdGlvbj48a2V5d29yZHM+PGtleXdvcmQ+QW5pbWFsczwva2V5d29y
ZD48a2V5d29yZD5BbnRpZ2VucywgQ0QvcGh5c2lvbG9neTwva2V5d29yZD48a2V5d29yZD5BbnRp
Z2VucywgQ0QzNi8qcGh5c2lvbG9neTwva2V5d29yZD48a2V5d29yZD5DSE8gQ2VsbHM8L2tleXdv
cmQ+PGtleXdvcmQ+Q2FyY2lub21hLCBIZXBhdG9jZWxsdWxhcjwva2V5d29yZD48a2V5d29yZD5D
bG9uaW5nLCBNb2xlY3VsYXI8L2tleXdvcmQ+PGtleXdvcmQ+Q3JpY2V0aW5hZTwva2V5d29yZD48
a2V5d29yZD5GbG93IEN5dG9tZXRyeTwva2V5d29yZD48a2V5d29yZD5IZXBhY2l2aXJ1cy8qcGh5
c2lvbG9neTwva2V5d29yZD48a2V5d29yZD5IdW1hbnM8L2tleXdvcmQ+PGtleXdvcmQ+TGV1a2Vt
aWEsIFQtQ2VsbDwva2V5d29yZD48a2V5d29yZD5MaXZlciBOZW9wbGFzbXM8L2tleXdvcmQ+PGtl
eXdvcmQ+TWVtYnJhbmUgUHJvdGVpbnMvcGh5c2lvbG9neTwva2V5d29yZD48a2V5d29yZD4qUmVj
ZXB0b3JzLCBJbW11bm9sb2dpYzwva2V5d29yZD48a2V5d29yZD5SZWNlcHRvcnMsIExpcG9wcm90
ZWluL3BoeXNpb2xvZ3k8L2tleXdvcmQ+PGtleXdvcmQ+UmVjZXB0b3JzLCBTY2F2ZW5nZXI8L2tl
eXdvcmQ+PGtleXdvcmQ+UmVjZXB0b3JzLCBWaXJ1cy8qcGh5c2lvbG9neTwva2V5d29yZD48a2V5
d29yZD5SZWNvbWJpbmFudCBQcm90ZWlucy9tZXRhYm9saXNtPC9rZXl3b3JkPjxrZXl3b3JkPlNj
YXZlbmdlciBSZWNlcHRvcnMsIENsYXNzIEI8L2tleXdvcmQ+PGtleXdvcmQ+VHVtb3IgQ2VsbHMs
IEN1bHR1cmVkPC9rZXl3b3JkPjwva2V5d29yZHM+PGRhdGVzPjx5ZWFyPjIwMDI8L3llYXI+PHB1
Yi1kYXRlcz48ZGF0ZT5PY3QgMTwvZGF0ZT48L3B1Yi1kYXRlcz48L2RhdGVzPjxpc2JuPjAyNjEt
NDE4OSAoUHJpbnQpJiN4RDswMjYxLTQxODkgKExpbmtpbmcpPC9pc2JuPjxhY2Nlc3Npb24tbnVt
PjEyMzU2NzE4PC9hY2Nlc3Npb24tbnVtPjx1cmxzPjxyZWxhdGVkLXVybHM+PHVybD5odHRwOi8v
d3d3Lm5jYmkubmxtLm5paC5nb3YvZW50cmV6L3F1ZXJ5LmZjZ2k/Y21kPVJldHJpZXZlJmFtcDtk
Yj1QdWJNZWQmYW1wO2RvcHQ9Q2l0YXRpb24mYW1wO2xpc3RfdWlkcz0xMjM1NjcxODwvdXJsPjwv
cmVsYXRlZC11cmxzPjwvdXJscz48Y3VzdG9tMj4xMjkwNTE8L2N1c3RvbTI+PGxhbmd1YWdlPmVu
ZzwvbGFuZ3VhZ2U+PC9yZWNvcmQ+PC9DaXRlPjwvRW5kTm90ZT4A
</w:fldData>
        </w:fldChar>
      </w:r>
      <w:r w:rsidR="00382DC9" w:rsidRPr="00EF2A4D">
        <w:rPr>
          <w:rFonts w:ascii="Book Antiqua" w:hAnsi="Book Antiqua"/>
          <w:sz w:val="24"/>
          <w:szCs w:val="24"/>
          <w:lang w:val="en-US"/>
        </w:rPr>
        <w:instrText xml:space="preserve"> ADDIN EN.CITE </w:instrText>
      </w:r>
      <w:r w:rsidR="00382DC9" w:rsidRPr="00EF2A4D">
        <w:rPr>
          <w:rFonts w:ascii="Book Antiqua" w:hAnsi="Book Antiqua"/>
          <w:sz w:val="24"/>
          <w:szCs w:val="24"/>
          <w:lang w:val="en-US"/>
        </w:rPr>
        <w:fldChar w:fldCharType="begin">
          <w:fldData xml:space="preserve">PEVuZE5vdGU+PENpdGU+PEF1dGhvcj5TY2Fyc2VsbGk8L0F1dGhvcj48WWVhcj4yMDAyPC9ZZWFy
PjxSZWNOdW0+ODQ8L1JlY051bT48RGlzcGxheVRleHQ+PHN0eWxlIGZhY2U9InN1cGVyc2NyaXB0
Ij5bMjldPC9zdHlsZT48L0Rpc3BsYXlUZXh0PjxyZWNvcmQ+PHJlYy1udW1iZXI+ODQ8L3JlYy1u
dW1iZXI+PGZvcmVpZ24ta2V5cz48a2V5IGFwcD0iRU4iIGRiLWlkPSJ2MHh3dmVkcjJ0ZWRhcWU5
ejI1eGF2OTRkZGVmYXR4YXZwMDUiIHRpbWVzdGFtcD0iMTMyMjc0MjEzOSI+ODQ8L2tleT48L2Zv
cmVpZ24ta2V5cz48cmVmLXR5cGUgbmFtZT0iSm91cm5hbCBBcnRpY2xlIj4xNzwvcmVmLXR5cGU+
PGNvbnRyaWJ1dG9ycz48YXV0aG9ycz48YXV0aG9yPlNjYXJzZWxsaSwgRS48L2F1dGhvcj48YXV0
aG9yPkFuc3VpbmksIEguPC9hdXRob3I+PGF1dGhvcj5DZXJpbm8sIFIuPC9hdXRob3I+PGF1dGhv
cj5Sb2NjYXNlY2NhLCBSLiBNLjwvYXV0aG9yPjxhdXRob3I+QWNhbGksIFMuPC9hdXRob3I+PGF1
dGhvcj5GaWxvY2FtbywgRy48L2F1dGhvcj48YXV0aG9yPlRyYWJvbmksIEMuPC9hdXRob3I+PGF1
dGhvcj5OaWNvc2lhLCBBLjwvYXV0aG9yPjxhdXRob3I+Q29ydGVzZSwgUi48L2F1dGhvcj48YXV0
aG9yPlZpdGVsbGksIEEuPC9hdXRob3I+PC9hdXRob3JzPjwvY29udHJpYnV0b3JzPjxhdXRoLWFk
ZHJlc3M+SXN0aXR1dG8gZGkgUmljZXJjaGUgZGkgQmlvbG9naWEgTW9sZWNvbGFyZSBQLkFuZ2Vs
ZXR0aSAoSVJCTSksIFZpYSBQb250aW5hIEttIDMwLjYwMCwgMDAwNDAgUG9tZXppYSAoUm9tZSks
IEl0YWx5LiBlbGlzYV9zY2Fyc2VsbGlAbWVyY2suY29tPC9hdXRoLWFkZHJlc3M+PHRpdGxlcz48
dGl0bGU+VGhlIGh1bWFuIHNjYXZlbmdlciByZWNlcHRvciBjbGFzcyBCIHR5cGUgSSBpcyBhIG5v
dmVsIGNhbmRpZGF0ZSByZWNlcHRvciBmb3IgdGhlIGhlcGF0aXRpcyBDIHZpcnVzPC90aXRsZT48
c2Vjb25kYXJ5LXRpdGxlPkVNQk8gSjwvc2Vjb25kYXJ5LXRpdGxlPjwvdGl0bGVzPjxwZXJpb2Rp
Y2FsPjxmdWxsLXRpdGxlPkVNQk8gSjwvZnVsbC10aXRsZT48L3BlcmlvZGljYWw+PHBhZ2VzPjUw
MTctMjU8L3BhZ2VzPjx2b2x1bWU+MjE8L3ZvbHVtZT48bnVtYmVyPjE5PC9udW1iZXI+PGVkaXRp
b24+MjAwMi8xMC8wMzwvZWRpdGlvbj48a2V5d29yZHM+PGtleXdvcmQ+QW5pbWFsczwva2V5d29y
ZD48a2V5d29yZD5BbnRpZ2VucywgQ0QvcGh5c2lvbG9neTwva2V5d29yZD48a2V5d29yZD5BbnRp
Z2VucywgQ0QzNi8qcGh5c2lvbG9neTwva2V5d29yZD48a2V5d29yZD5DSE8gQ2VsbHM8L2tleXdv
cmQ+PGtleXdvcmQ+Q2FyY2lub21hLCBIZXBhdG9jZWxsdWxhcjwva2V5d29yZD48a2V5d29yZD5D
bG9uaW5nLCBNb2xlY3VsYXI8L2tleXdvcmQ+PGtleXdvcmQ+Q3JpY2V0aW5hZTwva2V5d29yZD48
a2V5d29yZD5GbG93IEN5dG9tZXRyeTwva2V5d29yZD48a2V5d29yZD5IZXBhY2l2aXJ1cy8qcGh5
c2lvbG9neTwva2V5d29yZD48a2V5d29yZD5IdW1hbnM8L2tleXdvcmQ+PGtleXdvcmQ+TGV1a2Vt
aWEsIFQtQ2VsbDwva2V5d29yZD48a2V5d29yZD5MaXZlciBOZW9wbGFzbXM8L2tleXdvcmQ+PGtl
eXdvcmQ+TWVtYnJhbmUgUHJvdGVpbnMvcGh5c2lvbG9neTwva2V5d29yZD48a2V5d29yZD4qUmVj
ZXB0b3JzLCBJbW11bm9sb2dpYzwva2V5d29yZD48a2V5d29yZD5SZWNlcHRvcnMsIExpcG9wcm90
ZWluL3BoeXNpb2xvZ3k8L2tleXdvcmQ+PGtleXdvcmQ+UmVjZXB0b3JzLCBTY2F2ZW5nZXI8L2tl
eXdvcmQ+PGtleXdvcmQ+UmVjZXB0b3JzLCBWaXJ1cy8qcGh5c2lvbG9neTwva2V5d29yZD48a2V5
d29yZD5SZWNvbWJpbmFudCBQcm90ZWlucy9tZXRhYm9saXNtPC9rZXl3b3JkPjxrZXl3b3JkPlNj
YXZlbmdlciBSZWNlcHRvcnMsIENsYXNzIEI8L2tleXdvcmQ+PGtleXdvcmQ+VHVtb3IgQ2VsbHMs
IEN1bHR1cmVkPC9rZXl3b3JkPjwva2V5d29yZHM+PGRhdGVzPjx5ZWFyPjIwMDI8L3llYXI+PHB1
Yi1kYXRlcz48ZGF0ZT5PY3QgMTwvZGF0ZT48L3B1Yi1kYXRlcz48L2RhdGVzPjxpc2JuPjAyNjEt
NDE4OSAoUHJpbnQpJiN4RDswMjYxLTQxODkgKExpbmtpbmcpPC9pc2JuPjxhY2Nlc3Npb24tbnVt
PjEyMzU2NzE4PC9hY2Nlc3Npb24tbnVtPjx1cmxzPjxyZWxhdGVkLXVybHM+PHVybD5odHRwOi8v
d3d3Lm5jYmkubmxtLm5paC5nb3YvZW50cmV6L3F1ZXJ5LmZjZ2k/Y21kPVJldHJpZXZlJmFtcDtk
Yj1QdWJNZWQmYW1wO2RvcHQ9Q2l0YXRpb24mYW1wO2xpc3RfdWlkcz0xMjM1NjcxODwvdXJsPjwv
cmVsYXRlZC11cmxzPjwvdXJscz48Y3VzdG9tMj4xMjkwNTE8L2N1c3RvbTI+PGxhbmd1YWdlPmVu
ZzwvbGFuZ3VhZ2U+PC9yZWNvcmQ+PC9DaXRlPjwvRW5kTm90ZT4A
</w:fldData>
        </w:fldChar>
      </w:r>
      <w:r w:rsidR="00382DC9" w:rsidRPr="00EF2A4D">
        <w:rPr>
          <w:rFonts w:ascii="Book Antiqua" w:hAnsi="Book Antiqua"/>
          <w:sz w:val="24"/>
          <w:szCs w:val="24"/>
          <w:lang w:val="en-US"/>
        </w:rPr>
        <w:instrText xml:space="preserve"> ADDIN EN.CITE.DATA </w:instrText>
      </w:r>
      <w:r w:rsidR="00382DC9" w:rsidRPr="00EF2A4D">
        <w:rPr>
          <w:rFonts w:ascii="Book Antiqua" w:hAnsi="Book Antiqua"/>
          <w:sz w:val="24"/>
          <w:szCs w:val="24"/>
          <w:lang w:val="en-US"/>
        </w:rPr>
      </w:r>
      <w:r w:rsidR="00382DC9" w:rsidRPr="00EF2A4D">
        <w:rPr>
          <w:rFonts w:ascii="Book Antiqua" w:hAnsi="Book Antiqua"/>
          <w:sz w:val="24"/>
          <w:szCs w:val="24"/>
          <w:lang w:val="en-US"/>
        </w:rPr>
        <w:fldChar w:fldCharType="end"/>
      </w:r>
      <w:r w:rsidR="00382DC9" w:rsidRPr="00EF2A4D">
        <w:rPr>
          <w:rFonts w:ascii="Book Antiqua" w:hAnsi="Book Antiqua"/>
          <w:sz w:val="24"/>
          <w:szCs w:val="24"/>
          <w:lang w:val="en-US"/>
        </w:rPr>
      </w:r>
      <w:r w:rsidR="00382DC9" w:rsidRPr="00EF2A4D">
        <w:rPr>
          <w:rFonts w:ascii="Book Antiqua" w:hAnsi="Book Antiqua"/>
          <w:sz w:val="24"/>
          <w:szCs w:val="24"/>
          <w:lang w:val="en-US"/>
        </w:rPr>
        <w:fldChar w:fldCharType="separate"/>
      </w:r>
      <w:r w:rsidR="00382DC9" w:rsidRPr="00EF2A4D">
        <w:rPr>
          <w:rFonts w:ascii="Book Antiqua" w:hAnsi="Book Antiqua"/>
          <w:noProof/>
          <w:sz w:val="24"/>
          <w:szCs w:val="24"/>
          <w:vertAlign w:val="superscript"/>
          <w:lang w:val="en-US"/>
        </w:rPr>
        <w:t>[</w:t>
      </w:r>
      <w:hyperlink w:anchor="_ENREF_29" w:tooltip="Scarselli, 2002 #84" w:history="1">
        <w:r w:rsidR="00382DC9" w:rsidRPr="00EF2A4D">
          <w:rPr>
            <w:rFonts w:ascii="Book Antiqua" w:hAnsi="Book Antiqua"/>
            <w:noProof/>
            <w:sz w:val="24"/>
            <w:szCs w:val="24"/>
            <w:vertAlign w:val="superscript"/>
            <w:lang w:val="en-US"/>
          </w:rPr>
          <w:t>29</w:t>
        </w:r>
      </w:hyperlink>
      <w:r w:rsidR="00382DC9" w:rsidRPr="00EF2A4D">
        <w:rPr>
          <w:rFonts w:ascii="Book Antiqua" w:hAnsi="Book Antiqua"/>
          <w:noProof/>
          <w:sz w:val="24"/>
          <w:szCs w:val="24"/>
          <w:vertAlign w:val="superscript"/>
          <w:lang w:val="en-US"/>
        </w:rPr>
        <w:t>]</w:t>
      </w:r>
      <w:r w:rsidR="00382DC9" w:rsidRPr="00EF2A4D">
        <w:rPr>
          <w:rFonts w:ascii="Book Antiqua" w:hAnsi="Book Antiqua"/>
          <w:sz w:val="24"/>
          <w:szCs w:val="24"/>
          <w:lang w:val="en-US"/>
        </w:rPr>
        <w:fldChar w:fldCharType="end"/>
      </w:r>
      <w:r w:rsidR="00D96ECD" w:rsidRPr="00EF2A4D">
        <w:rPr>
          <w:rFonts w:ascii="Book Antiqua" w:hAnsi="Book Antiqua"/>
          <w:sz w:val="24"/>
          <w:szCs w:val="24"/>
          <w:lang w:val="en-US"/>
        </w:rPr>
        <w:t xml:space="preserve"> revealed </w:t>
      </w:r>
      <w:r w:rsidR="006046DD" w:rsidRPr="00EF2A4D">
        <w:rPr>
          <w:rFonts w:ascii="Book Antiqua" w:hAnsi="Book Antiqua"/>
          <w:sz w:val="24"/>
          <w:szCs w:val="24"/>
          <w:lang w:val="en-US"/>
        </w:rPr>
        <w:t>that the</w:t>
      </w:r>
      <w:r w:rsidR="00D96ECD" w:rsidRPr="00EF2A4D">
        <w:rPr>
          <w:rFonts w:ascii="Book Antiqua" w:hAnsi="Book Antiqua"/>
          <w:sz w:val="24"/>
          <w:szCs w:val="24"/>
          <w:lang w:val="en-US"/>
        </w:rPr>
        <w:t xml:space="preserve"> HCV</w:t>
      </w:r>
      <w:r w:rsidR="00B56384" w:rsidRPr="00EF2A4D">
        <w:rPr>
          <w:rFonts w:ascii="Book Antiqua" w:hAnsi="Book Antiqua"/>
          <w:sz w:val="24"/>
          <w:szCs w:val="24"/>
          <w:lang w:val="en-US"/>
        </w:rPr>
        <w:t>-</w:t>
      </w:r>
      <w:r w:rsidR="00D96ECD" w:rsidRPr="00EF2A4D">
        <w:rPr>
          <w:rFonts w:ascii="Book Antiqua" w:hAnsi="Book Antiqua"/>
          <w:sz w:val="24"/>
          <w:szCs w:val="24"/>
          <w:lang w:val="en-US"/>
        </w:rPr>
        <w:t>associated lipoproteins</w:t>
      </w:r>
      <w:r w:rsidR="006046DD" w:rsidRPr="00EF2A4D">
        <w:rPr>
          <w:rFonts w:ascii="Book Antiqua" w:hAnsi="Book Antiqua"/>
          <w:sz w:val="24"/>
          <w:szCs w:val="24"/>
          <w:lang w:val="en-US"/>
        </w:rPr>
        <w:t xml:space="preserve"> are even more important</w:t>
      </w:r>
      <w:r w:rsidR="00616601" w:rsidRPr="00EF2A4D">
        <w:rPr>
          <w:rFonts w:ascii="Book Antiqua" w:hAnsi="Book Antiqua"/>
          <w:sz w:val="24"/>
          <w:szCs w:val="24"/>
          <w:lang w:val="en-US"/>
        </w:rPr>
        <w:t>,</w:t>
      </w:r>
      <w:r w:rsidR="00D96ECD" w:rsidRPr="00EF2A4D">
        <w:rPr>
          <w:rFonts w:ascii="Book Antiqua" w:hAnsi="Book Antiqua"/>
          <w:sz w:val="24"/>
          <w:szCs w:val="24"/>
          <w:lang w:val="en-US"/>
        </w:rPr>
        <w:t xml:space="preserve"> for the interaction of the virus with SR-BI. Indeed, intermediate density HCV particles</w:t>
      </w:r>
      <w:r w:rsidR="00376647" w:rsidRPr="00EF2A4D">
        <w:rPr>
          <w:rFonts w:ascii="Book Antiqua" w:hAnsi="Book Antiqua"/>
          <w:sz w:val="24"/>
          <w:szCs w:val="24"/>
          <w:lang w:val="en-US"/>
        </w:rPr>
        <w:t xml:space="preserve"> (1.10 to 1.16 g/m</w:t>
      </w:r>
      <w:r w:rsidR="00376647" w:rsidRPr="006C442D">
        <w:rPr>
          <w:rFonts w:ascii="Book Antiqua" w:hAnsi="Book Antiqua"/>
          <w:caps/>
          <w:sz w:val="24"/>
          <w:szCs w:val="24"/>
          <w:lang w:val="en-US"/>
        </w:rPr>
        <w:t>l</w:t>
      </w:r>
      <w:r w:rsidR="00376647" w:rsidRPr="00EF2A4D">
        <w:rPr>
          <w:rFonts w:ascii="Book Antiqua" w:hAnsi="Book Antiqua"/>
          <w:sz w:val="24"/>
          <w:szCs w:val="24"/>
          <w:lang w:val="en-US"/>
        </w:rPr>
        <w:t>)</w:t>
      </w:r>
      <w:r w:rsidR="00D96ECD" w:rsidRPr="00EF2A4D">
        <w:rPr>
          <w:rFonts w:ascii="Book Antiqua" w:hAnsi="Book Antiqua"/>
          <w:sz w:val="24"/>
          <w:szCs w:val="24"/>
          <w:lang w:val="en-US"/>
        </w:rPr>
        <w:t xml:space="preserve"> bound </w:t>
      </w:r>
      <w:r w:rsidR="00B56384" w:rsidRPr="00EF2A4D">
        <w:rPr>
          <w:rFonts w:ascii="Book Antiqua" w:hAnsi="Book Antiqua"/>
          <w:sz w:val="24"/>
          <w:szCs w:val="24"/>
          <w:lang w:val="en-US"/>
        </w:rPr>
        <w:t xml:space="preserve">efficiently </w:t>
      </w:r>
      <w:r w:rsidR="00D96ECD" w:rsidRPr="00EF2A4D">
        <w:rPr>
          <w:rFonts w:ascii="Book Antiqua" w:hAnsi="Book Antiqua"/>
          <w:sz w:val="24"/>
          <w:szCs w:val="24"/>
          <w:lang w:val="en-US"/>
        </w:rPr>
        <w:t>to human SR-BI expressed on BRL3A cells</w:t>
      </w:r>
      <w:r w:rsidR="00B56384" w:rsidRPr="00EF2A4D">
        <w:rPr>
          <w:rFonts w:ascii="Book Antiqua" w:hAnsi="Book Antiqua"/>
          <w:sz w:val="24"/>
          <w:szCs w:val="24"/>
          <w:lang w:val="en-US"/>
        </w:rPr>
        <w:t xml:space="preserve"> that are </w:t>
      </w:r>
      <w:r w:rsidR="00D96ECD" w:rsidRPr="00EF2A4D">
        <w:rPr>
          <w:rFonts w:ascii="Book Antiqua" w:hAnsi="Book Antiqua"/>
          <w:sz w:val="24"/>
          <w:szCs w:val="24"/>
          <w:lang w:val="en-US"/>
        </w:rPr>
        <w:t xml:space="preserve">devoid of endogenous SR-BI. </w:t>
      </w:r>
      <w:r w:rsidR="00F0708D" w:rsidRPr="00EF2A4D">
        <w:rPr>
          <w:rFonts w:ascii="Book Antiqua" w:hAnsi="Book Antiqua"/>
          <w:sz w:val="24"/>
          <w:szCs w:val="24"/>
          <w:lang w:val="en-US"/>
        </w:rPr>
        <w:t>Surprisingly, a mutation in HVR1 (L339R) that abrogates sE2 binding to SR-BI, did not alter</w:t>
      </w:r>
      <w:r w:rsidR="00B56384" w:rsidRPr="00EF2A4D">
        <w:rPr>
          <w:rFonts w:ascii="Book Antiqua" w:hAnsi="Book Antiqua"/>
          <w:sz w:val="24"/>
          <w:szCs w:val="24"/>
          <w:lang w:val="en-US"/>
        </w:rPr>
        <w:t xml:space="preserve"> the ability of cell culture-derived HCV (HCVcc) </w:t>
      </w:r>
      <w:r w:rsidR="00F0708D" w:rsidRPr="00EF2A4D">
        <w:rPr>
          <w:rFonts w:ascii="Book Antiqua" w:hAnsi="Book Antiqua"/>
          <w:sz w:val="24"/>
          <w:szCs w:val="24"/>
          <w:lang w:val="en-US"/>
        </w:rPr>
        <w:t>to bind human SR-BI.</w:t>
      </w:r>
      <w:r w:rsidR="00A17BB1" w:rsidRPr="00EF2A4D">
        <w:rPr>
          <w:rFonts w:ascii="Book Antiqua" w:hAnsi="Book Antiqua"/>
          <w:sz w:val="24"/>
          <w:szCs w:val="24"/>
          <w:lang w:val="en-US"/>
        </w:rPr>
        <w:t xml:space="preserve"> </w:t>
      </w:r>
      <w:r w:rsidR="00F0708D" w:rsidRPr="00EF2A4D">
        <w:rPr>
          <w:rFonts w:ascii="Book Antiqua" w:hAnsi="Book Antiqua"/>
          <w:sz w:val="24"/>
          <w:szCs w:val="24"/>
          <w:lang w:val="en-US"/>
        </w:rPr>
        <w:t xml:space="preserve">In addition, BRL3A cells expressing mouse SR-BI, </w:t>
      </w:r>
      <w:r w:rsidR="00830225" w:rsidRPr="00EF2A4D">
        <w:rPr>
          <w:rFonts w:ascii="Book Antiqua" w:hAnsi="Book Antiqua"/>
          <w:sz w:val="24"/>
          <w:szCs w:val="24"/>
          <w:lang w:val="en-US"/>
        </w:rPr>
        <w:t xml:space="preserve">which is </w:t>
      </w:r>
      <w:r w:rsidR="00F0708D" w:rsidRPr="00EF2A4D">
        <w:rPr>
          <w:rFonts w:ascii="Book Antiqua" w:hAnsi="Book Antiqua"/>
          <w:sz w:val="24"/>
          <w:szCs w:val="24"/>
          <w:lang w:val="en-US"/>
        </w:rPr>
        <w:t xml:space="preserve">unable to bind sE2, also </w:t>
      </w:r>
      <w:r w:rsidR="00C20F20" w:rsidRPr="00EF2A4D">
        <w:rPr>
          <w:rFonts w:ascii="Book Antiqua" w:hAnsi="Book Antiqua"/>
          <w:sz w:val="24"/>
          <w:szCs w:val="24"/>
          <w:lang w:val="en-US"/>
        </w:rPr>
        <w:t xml:space="preserve">supported HCVcc binding. </w:t>
      </w:r>
      <w:r w:rsidR="006D0AC1" w:rsidRPr="00EF2A4D">
        <w:rPr>
          <w:rFonts w:ascii="Book Antiqua" w:hAnsi="Book Antiqua"/>
          <w:sz w:val="24"/>
          <w:szCs w:val="24"/>
          <w:lang w:val="en-US"/>
        </w:rPr>
        <w:t xml:space="preserve">Furthermore, despite the observation that </w:t>
      </w:r>
      <w:r w:rsidR="00402F7C" w:rsidRPr="00EF2A4D">
        <w:rPr>
          <w:rFonts w:ascii="Book Antiqua" w:hAnsi="Book Antiqua"/>
          <w:sz w:val="24"/>
          <w:szCs w:val="24"/>
          <w:lang w:val="en-US"/>
        </w:rPr>
        <w:t>Blocker of Lipid Transport-4 (</w:t>
      </w:r>
      <w:r w:rsidR="006D0AC1" w:rsidRPr="00EF2A4D">
        <w:rPr>
          <w:rFonts w:ascii="Book Antiqua" w:hAnsi="Book Antiqua"/>
          <w:sz w:val="24"/>
          <w:szCs w:val="24"/>
          <w:lang w:val="en-US"/>
        </w:rPr>
        <w:t>BLT-4</w:t>
      </w:r>
      <w:r w:rsidR="00402F7C" w:rsidRPr="00EF2A4D">
        <w:rPr>
          <w:rFonts w:ascii="Book Antiqua" w:hAnsi="Book Antiqua"/>
          <w:sz w:val="24"/>
          <w:szCs w:val="24"/>
          <w:lang w:val="en-US"/>
        </w:rPr>
        <w:t>)</w:t>
      </w:r>
      <w:r w:rsidR="006D0AC1" w:rsidRPr="00EF2A4D">
        <w:rPr>
          <w:rFonts w:ascii="Book Antiqua" w:hAnsi="Book Antiqua"/>
          <w:sz w:val="24"/>
          <w:szCs w:val="24"/>
          <w:lang w:val="en-US"/>
        </w:rPr>
        <w:t xml:space="preserve"> and anti-E2 antibodies both block sE2-SR-BI binding, they did not abrogate HCV-SR-BI binding. </w:t>
      </w:r>
      <w:r w:rsidR="00977AF3" w:rsidRPr="00EF2A4D">
        <w:rPr>
          <w:rFonts w:ascii="Book Antiqua" w:hAnsi="Book Antiqua"/>
          <w:sz w:val="24"/>
          <w:szCs w:val="24"/>
          <w:lang w:val="en-US"/>
        </w:rPr>
        <w:t>In contrast</w:t>
      </w:r>
      <w:r w:rsidR="00B56523" w:rsidRPr="00EF2A4D">
        <w:rPr>
          <w:rFonts w:ascii="Book Antiqua" w:hAnsi="Book Antiqua"/>
          <w:sz w:val="24"/>
          <w:szCs w:val="24"/>
          <w:lang w:val="en-US"/>
        </w:rPr>
        <w:t xml:space="preserve">, HCVcc did not </w:t>
      </w:r>
      <w:r w:rsidR="00594815" w:rsidRPr="00EF2A4D">
        <w:rPr>
          <w:rFonts w:ascii="Book Antiqua" w:hAnsi="Book Antiqua"/>
          <w:sz w:val="24"/>
          <w:szCs w:val="24"/>
          <w:lang w:val="en-US"/>
        </w:rPr>
        <w:t>attach</w:t>
      </w:r>
      <w:r w:rsidR="00B56523" w:rsidRPr="00EF2A4D">
        <w:rPr>
          <w:rFonts w:ascii="Book Antiqua" w:hAnsi="Book Antiqua"/>
          <w:sz w:val="24"/>
          <w:szCs w:val="24"/>
          <w:lang w:val="en-US"/>
        </w:rPr>
        <w:t xml:space="preserve"> to a mouse SR-BI variant that is unable to bind lipoproteins. </w:t>
      </w:r>
      <w:r w:rsidR="006D0AC1" w:rsidRPr="00EF2A4D">
        <w:rPr>
          <w:rFonts w:ascii="Book Antiqua" w:hAnsi="Book Antiqua"/>
          <w:sz w:val="24"/>
          <w:szCs w:val="24"/>
          <w:lang w:val="en-US"/>
        </w:rPr>
        <w:t xml:space="preserve">These findings indicate that lipid components of HCV rather than E2 are </w:t>
      </w:r>
      <w:r w:rsidR="001E6A44" w:rsidRPr="00EF2A4D">
        <w:rPr>
          <w:rFonts w:ascii="Book Antiqua" w:hAnsi="Book Antiqua"/>
          <w:sz w:val="24"/>
          <w:szCs w:val="24"/>
          <w:lang w:val="en-US"/>
        </w:rPr>
        <w:t xml:space="preserve">mainly </w:t>
      </w:r>
      <w:r w:rsidR="006D0AC1" w:rsidRPr="00EF2A4D">
        <w:rPr>
          <w:rFonts w:ascii="Book Antiqua" w:hAnsi="Book Antiqua"/>
          <w:sz w:val="24"/>
          <w:szCs w:val="24"/>
          <w:lang w:val="en-US"/>
        </w:rPr>
        <w:t xml:space="preserve">responsible for HCV-SR-BI binding. </w:t>
      </w:r>
      <w:r w:rsidR="00B56523" w:rsidRPr="00EF2A4D">
        <w:rPr>
          <w:rFonts w:ascii="Book Antiqua" w:hAnsi="Book Antiqua"/>
          <w:sz w:val="24"/>
          <w:szCs w:val="24"/>
          <w:lang w:val="en-US"/>
        </w:rPr>
        <w:t>This idea was further streng</w:t>
      </w:r>
      <w:r w:rsidR="00EC5ED7" w:rsidRPr="00EF2A4D">
        <w:rPr>
          <w:rFonts w:ascii="Book Antiqua" w:hAnsi="Book Antiqua"/>
          <w:sz w:val="24"/>
          <w:szCs w:val="24"/>
          <w:lang w:val="en-US"/>
        </w:rPr>
        <w:t xml:space="preserve">thened by the observation that </w:t>
      </w:r>
      <w:r w:rsidR="009E324B" w:rsidRPr="00EF2A4D">
        <w:rPr>
          <w:rFonts w:ascii="Book Antiqua" w:hAnsi="Book Antiqua"/>
          <w:sz w:val="24"/>
          <w:szCs w:val="24"/>
          <w:lang w:val="en-US"/>
        </w:rPr>
        <w:t>purified VLDL and A</w:t>
      </w:r>
      <w:r w:rsidR="00B56523" w:rsidRPr="00EF2A4D">
        <w:rPr>
          <w:rFonts w:ascii="Book Antiqua" w:hAnsi="Book Antiqua"/>
          <w:sz w:val="24"/>
          <w:szCs w:val="24"/>
          <w:lang w:val="en-US"/>
        </w:rPr>
        <w:t>poE inhibit</w:t>
      </w:r>
      <w:r w:rsidR="00EC5ED7" w:rsidRPr="00EF2A4D">
        <w:rPr>
          <w:rFonts w:ascii="Book Antiqua" w:hAnsi="Book Antiqua"/>
          <w:sz w:val="24"/>
          <w:szCs w:val="24"/>
          <w:lang w:val="en-US"/>
        </w:rPr>
        <w:t>ed</w:t>
      </w:r>
      <w:r w:rsidR="00B56523" w:rsidRPr="00EF2A4D">
        <w:rPr>
          <w:rFonts w:ascii="Book Antiqua" w:hAnsi="Book Antiqua"/>
          <w:sz w:val="24"/>
          <w:szCs w:val="24"/>
          <w:lang w:val="en-US"/>
        </w:rPr>
        <w:t xml:space="preserve"> HCV-SR-BI binding</w:t>
      </w:r>
      <w:r w:rsidR="003635E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6" w:tooltip="Dao Thi, 2012 #948" w:history="1">
        <w:r w:rsidR="000F07FA" w:rsidRPr="00EF2A4D">
          <w:rPr>
            <w:rFonts w:ascii="Book Antiqua" w:hAnsi="Book Antiqua"/>
            <w:noProof/>
            <w:sz w:val="24"/>
            <w:szCs w:val="24"/>
            <w:vertAlign w:val="superscript"/>
            <w:lang w:val="en-US"/>
          </w:rPr>
          <w:t>6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B56523" w:rsidRPr="00EF2A4D">
        <w:rPr>
          <w:rFonts w:ascii="Book Antiqua" w:hAnsi="Book Antiqua"/>
          <w:sz w:val="24"/>
          <w:szCs w:val="24"/>
          <w:lang w:val="en-US"/>
        </w:rPr>
        <w:t xml:space="preserve">. </w:t>
      </w:r>
      <w:r w:rsidR="00722D28" w:rsidRPr="00EF2A4D">
        <w:rPr>
          <w:rFonts w:ascii="Book Antiqua" w:hAnsi="Book Antiqua"/>
          <w:sz w:val="24"/>
          <w:szCs w:val="24"/>
          <w:lang w:val="en-US"/>
        </w:rPr>
        <w:t>Earlier</w:t>
      </w:r>
      <w:r w:rsidRPr="00EF2A4D">
        <w:rPr>
          <w:rFonts w:ascii="Book Antiqua" w:hAnsi="Book Antiqua"/>
          <w:sz w:val="24"/>
          <w:szCs w:val="24"/>
          <w:lang w:val="en-US"/>
        </w:rPr>
        <w:t xml:space="preserve"> indication</w:t>
      </w:r>
      <w:r w:rsidR="001E6A44" w:rsidRPr="00EF2A4D">
        <w:rPr>
          <w:rFonts w:ascii="Book Antiqua" w:hAnsi="Book Antiqua"/>
          <w:sz w:val="24"/>
          <w:szCs w:val="24"/>
          <w:lang w:val="en-US"/>
        </w:rPr>
        <w:t>s</w:t>
      </w:r>
      <w:r w:rsidRPr="00EF2A4D">
        <w:rPr>
          <w:rFonts w:ascii="Book Antiqua" w:hAnsi="Book Antiqua"/>
          <w:sz w:val="24"/>
          <w:szCs w:val="24"/>
          <w:lang w:val="en-US"/>
        </w:rPr>
        <w:t xml:space="preserve"> that HCV-associated lipoproteins are involved in SR-BI attachment, rather than E2 itself, </w:t>
      </w:r>
      <w:r w:rsidR="001E6A44" w:rsidRPr="00EF2A4D">
        <w:rPr>
          <w:rFonts w:ascii="Book Antiqua" w:hAnsi="Book Antiqua"/>
          <w:sz w:val="24"/>
          <w:szCs w:val="24"/>
          <w:lang w:val="en-US"/>
        </w:rPr>
        <w:t>were reported</w:t>
      </w:r>
      <w:r w:rsidR="001412BE" w:rsidRPr="00EF2A4D">
        <w:rPr>
          <w:rFonts w:ascii="Book Antiqua" w:hAnsi="Book Antiqua"/>
          <w:sz w:val="24"/>
          <w:szCs w:val="24"/>
          <w:lang w:val="en-US"/>
        </w:rPr>
        <w:t xml:space="preserve"> </w:t>
      </w:r>
      <w:r w:rsidRPr="00EF2A4D">
        <w:rPr>
          <w:rFonts w:ascii="Book Antiqua" w:hAnsi="Book Antiqua"/>
          <w:sz w:val="24"/>
          <w:szCs w:val="24"/>
          <w:lang w:val="en-US"/>
        </w:rPr>
        <w:t xml:space="preserve">by </w:t>
      </w:r>
      <w:r w:rsidR="001E6A44" w:rsidRPr="00EF2A4D">
        <w:rPr>
          <w:rFonts w:ascii="Book Antiqua" w:hAnsi="Book Antiqua"/>
          <w:sz w:val="24"/>
          <w:szCs w:val="24"/>
          <w:lang w:val="en-US"/>
        </w:rPr>
        <w:t>M</w:t>
      </w:r>
      <w:r w:rsidRPr="00EF2A4D">
        <w:rPr>
          <w:rFonts w:ascii="Book Antiqua" w:hAnsi="Book Antiqua"/>
          <w:sz w:val="24"/>
          <w:szCs w:val="24"/>
          <w:lang w:val="en-US"/>
        </w:rPr>
        <w:t>aillard</w:t>
      </w:r>
      <w:r w:rsidR="00B56384" w:rsidRPr="00EF2A4D">
        <w:rPr>
          <w:rFonts w:ascii="Book Antiqua" w:hAnsi="Book Antiqua"/>
          <w:sz w:val="24"/>
          <w:szCs w:val="24"/>
          <w:lang w:val="en-US"/>
        </w:rPr>
        <w:t xml:space="preserve"> </w:t>
      </w:r>
      <w:r w:rsidR="00382DC9" w:rsidRPr="00382DC9">
        <w:rPr>
          <w:rFonts w:ascii="Book Antiqua" w:hAnsi="Book Antiqua"/>
          <w:i/>
          <w:sz w:val="24"/>
          <w:szCs w:val="24"/>
          <w:lang w:val="en-US"/>
        </w:rPr>
        <w:t>et al</w:t>
      </w:r>
      <w:r w:rsidR="00382DC9" w:rsidRPr="00EF2A4D">
        <w:rPr>
          <w:rFonts w:ascii="Book Antiqua" w:hAnsi="Book Antiqua"/>
          <w:sz w:val="24"/>
          <w:szCs w:val="24"/>
          <w:lang w:val="en-US"/>
        </w:rPr>
        <w:fldChar w:fldCharType="begin"/>
      </w:r>
      <w:r w:rsidR="00382DC9" w:rsidRPr="00EF2A4D">
        <w:rPr>
          <w:rFonts w:ascii="Book Antiqua" w:hAnsi="Book Antiqua"/>
          <w:sz w:val="24"/>
          <w:szCs w:val="24"/>
          <w:lang w:val="en-US"/>
        </w:rPr>
        <w:instrText xml:space="preserve"> ADDIN EN.CITE &lt;EndNote&gt;&lt;Cite&gt;&lt;Author&gt;Maillard&lt;/Author&gt;&lt;Year&gt;2006&lt;/Year&gt;&lt;RecNum&gt;505&lt;/RecNum&gt;&lt;DisplayText&gt;&lt;style face="superscript"&gt;[67]&lt;/style&gt;&lt;/DisplayText&gt;&lt;record&gt;&lt;rec-number&gt;505&lt;/rec-number&gt;&lt;foreign-keys&gt;&lt;key app="EN" db-id="v0xwvedr2tedaqe9z25xav94ddefatxavp05" timestamp="1331049023"&gt;505&lt;/key&gt;&lt;/foreign-keys&gt;&lt;ref-type name="Journal Article"&gt;17&lt;/ref-type&gt;&lt;contributors&gt;&lt;authors&gt;&lt;author&gt;Maillard, P.&lt;/author&gt;&lt;author&gt;Huby, T.&lt;/author&gt;&lt;author&gt;Andreo, U.&lt;/author&gt;&lt;author&gt;Moreau, M.&lt;/author&gt;&lt;author&gt;Chapman, J.&lt;/author&gt;&lt;author&gt;Budkowska, A.&lt;/author&gt;&lt;/authors&gt;&lt;/contributors&gt;&lt;auth-address&gt;Hepacivirus Unit, Pasteur Institute, Paris, France.&lt;/auth-address&gt;&lt;titles&gt;&lt;title&gt;The interaction of natural hepatitis C virus with human scavenger receptor SR-BI/Cla1 is mediated by ApoB-containing lipoproteins&lt;/title&gt;&lt;secondary-title&gt;FASEB J&lt;/secondary-title&gt;&lt;alt-title&gt;FASEB journal : official publication of the Federation of American Societies for Experimental Biology&lt;/alt-title&gt;&lt;/titles&gt;&lt;periodical&gt;&lt;full-title&gt;FASEB J&lt;/full-title&gt;&lt;/periodical&gt;&lt;pages&gt;735-7&lt;/pages&gt;&lt;volume&gt;20&lt;/volume&gt;&lt;number&gt;6&lt;/number&gt;&lt;edition&gt;2006/02/16&lt;/edition&gt;&lt;keywords&gt;&lt;keyword&gt;Animals&lt;/keyword&gt;&lt;keyword&gt;Apolipoproteins B/*metabolism&lt;/keyword&gt;&lt;keyword&gt;CHO Cells&lt;/keyword&gt;&lt;keyword&gt;Cell Line, Tumor&lt;/keyword&gt;&lt;keyword&gt;Cricetinae&lt;/keyword&gt;&lt;keyword&gt;Gene Expression Regulation&lt;/keyword&gt;&lt;keyword&gt;Hepacivirus/*metabolism&lt;/keyword&gt;&lt;keyword&gt;Humans&lt;/keyword&gt;&lt;keyword&gt;Scavenger Receptors, Class B/*metabolism&lt;/keyword&gt;&lt;/keywords&gt;&lt;dates&gt;&lt;year&gt;2006&lt;/year&gt;&lt;pub-dates&gt;&lt;date&gt;Apr&lt;/date&gt;&lt;/pub-dates&gt;&lt;/dates&gt;&lt;isbn&gt;1530-6860 (Electronic)&amp;#xD;0892-6638 (Linking)&lt;/isbn&gt;&lt;accession-num&gt;16476701&lt;/accession-num&gt;&lt;work-type&gt;Research Support, Non-U.S. Gov&amp;apos;t&lt;/work-type&gt;&lt;urls&gt;&lt;related-urls&gt;&lt;url&gt;http://www.ncbi.nlm.nih.gov/pubmed/16476701&lt;/url&gt;&lt;url&gt;http://www.fasebj.org/content/early/2006/04/01/fj.05-4728fje.full.pdf&lt;/url&gt;&lt;/related-urls&gt;&lt;/urls&gt;&lt;electronic-resource-num&gt;10.1096/fj.05-4728fje&lt;/electronic-resource-num&gt;&lt;language&gt;eng&lt;/language&gt;&lt;/record&gt;&lt;/Cite&gt;&lt;/EndNote&gt;</w:instrText>
      </w:r>
      <w:r w:rsidR="00382DC9" w:rsidRPr="00EF2A4D">
        <w:rPr>
          <w:rFonts w:ascii="Book Antiqua" w:hAnsi="Book Antiqua"/>
          <w:sz w:val="24"/>
          <w:szCs w:val="24"/>
          <w:lang w:val="en-US"/>
        </w:rPr>
        <w:fldChar w:fldCharType="separate"/>
      </w:r>
      <w:r w:rsidR="00382DC9" w:rsidRPr="00EF2A4D">
        <w:rPr>
          <w:rFonts w:ascii="Book Antiqua" w:hAnsi="Book Antiqua"/>
          <w:noProof/>
          <w:sz w:val="24"/>
          <w:szCs w:val="24"/>
          <w:vertAlign w:val="superscript"/>
          <w:lang w:val="en-US"/>
        </w:rPr>
        <w:t>[</w:t>
      </w:r>
      <w:hyperlink w:anchor="_ENREF_67" w:tooltip="Maillard, 2006 #505" w:history="1">
        <w:r w:rsidR="00382DC9" w:rsidRPr="00EF2A4D">
          <w:rPr>
            <w:rFonts w:ascii="Book Antiqua" w:hAnsi="Book Antiqua"/>
            <w:noProof/>
            <w:sz w:val="24"/>
            <w:szCs w:val="24"/>
            <w:vertAlign w:val="superscript"/>
            <w:lang w:val="en-US"/>
          </w:rPr>
          <w:t>67</w:t>
        </w:r>
      </w:hyperlink>
      <w:r w:rsidR="00382DC9" w:rsidRPr="00EF2A4D">
        <w:rPr>
          <w:rFonts w:ascii="Book Antiqua" w:hAnsi="Book Antiqua"/>
          <w:noProof/>
          <w:sz w:val="24"/>
          <w:szCs w:val="24"/>
          <w:vertAlign w:val="superscript"/>
          <w:lang w:val="en-US"/>
        </w:rPr>
        <w:t>]</w:t>
      </w:r>
      <w:r w:rsidR="00382DC9" w:rsidRPr="00EF2A4D">
        <w:rPr>
          <w:rFonts w:ascii="Book Antiqua" w:hAnsi="Book Antiqua"/>
          <w:sz w:val="24"/>
          <w:szCs w:val="24"/>
          <w:lang w:val="en-US"/>
        </w:rPr>
        <w:fldChar w:fldCharType="end"/>
      </w:r>
      <w:r w:rsidRPr="00EF2A4D">
        <w:rPr>
          <w:rFonts w:ascii="Book Antiqua" w:hAnsi="Book Antiqua"/>
          <w:sz w:val="24"/>
          <w:szCs w:val="24"/>
          <w:lang w:val="en-US"/>
        </w:rPr>
        <w:t xml:space="preserve">. They observed that </w:t>
      </w:r>
      <w:r w:rsidR="008218A0" w:rsidRPr="00EF2A4D">
        <w:rPr>
          <w:rFonts w:ascii="Book Antiqua" w:hAnsi="Book Antiqua"/>
          <w:sz w:val="24"/>
          <w:szCs w:val="24"/>
          <w:lang w:val="en-US"/>
        </w:rPr>
        <w:t>SR-BI-</w:t>
      </w:r>
      <w:r w:rsidRPr="00EF2A4D">
        <w:rPr>
          <w:rFonts w:ascii="Book Antiqua" w:hAnsi="Book Antiqua"/>
          <w:sz w:val="24"/>
          <w:szCs w:val="24"/>
          <w:lang w:val="en-US"/>
        </w:rPr>
        <w:t>binding of HCV fro</w:t>
      </w:r>
      <w:r w:rsidR="008218A0" w:rsidRPr="00EF2A4D">
        <w:rPr>
          <w:rFonts w:ascii="Book Antiqua" w:hAnsi="Book Antiqua"/>
          <w:sz w:val="24"/>
          <w:szCs w:val="24"/>
          <w:lang w:val="en-US"/>
        </w:rPr>
        <w:t>m sera of infected patients was insensitive to anti-</w:t>
      </w:r>
      <w:r w:rsidR="00AC663D" w:rsidRPr="00EF2A4D">
        <w:rPr>
          <w:rFonts w:ascii="Book Antiqua" w:hAnsi="Book Antiqua"/>
          <w:sz w:val="24"/>
          <w:szCs w:val="24"/>
          <w:lang w:val="en-US"/>
        </w:rPr>
        <w:t>E2</w:t>
      </w:r>
      <w:r w:rsidR="001E6A44" w:rsidRPr="00EF2A4D">
        <w:rPr>
          <w:rFonts w:ascii="Book Antiqua" w:hAnsi="Book Antiqua"/>
          <w:sz w:val="24"/>
          <w:szCs w:val="24"/>
          <w:lang w:val="en-US"/>
        </w:rPr>
        <w:t>-</w:t>
      </w:r>
      <w:r w:rsidR="008218A0" w:rsidRPr="00EF2A4D">
        <w:rPr>
          <w:rFonts w:ascii="Book Antiqua" w:hAnsi="Book Antiqua"/>
          <w:sz w:val="24"/>
          <w:szCs w:val="24"/>
          <w:lang w:val="en-US"/>
        </w:rPr>
        <w:t>HVR1 antibodies</w:t>
      </w:r>
      <w:r w:rsidR="00EC5ED7" w:rsidRPr="00EF2A4D">
        <w:rPr>
          <w:rFonts w:ascii="Book Antiqua" w:hAnsi="Book Antiqua"/>
          <w:sz w:val="24"/>
          <w:szCs w:val="24"/>
          <w:lang w:val="en-US"/>
        </w:rPr>
        <w:t>, whereas</w:t>
      </w:r>
      <w:r w:rsidR="008218A0" w:rsidRPr="00EF2A4D">
        <w:rPr>
          <w:rFonts w:ascii="Book Antiqua" w:hAnsi="Book Antiqua"/>
          <w:sz w:val="24"/>
          <w:szCs w:val="24"/>
          <w:lang w:val="en-US"/>
        </w:rPr>
        <w:t xml:space="preserve"> this interaction was inhibited by</w:t>
      </w:r>
      <w:r w:rsidR="000D3D7D" w:rsidRPr="00EF2A4D">
        <w:rPr>
          <w:rFonts w:ascii="Book Antiqua" w:hAnsi="Book Antiqua"/>
          <w:sz w:val="24"/>
          <w:szCs w:val="24"/>
          <w:lang w:val="en-US"/>
        </w:rPr>
        <w:t xml:space="preserve"> </w:t>
      </w:r>
      <w:r w:rsidR="00E97485" w:rsidRPr="00EF2A4D">
        <w:rPr>
          <w:rFonts w:ascii="Book Antiqua" w:hAnsi="Book Antiqua"/>
          <w:sz w:val="24"/>
          <w:szCs w:val="24"/>
          <w:lang w:val="en-US"/>
        </w:rPr>
        <w:t xml:space="preserve">ApoE and </w:t>
      </w:r>
      <w:r w:rsidR="000D3D7D" w:rsidRPr="00EF2A4D">
        <w:rPr>
          <w:rFonts w:ascii="Book Antiqua" w:hAnsi="Book Antiqua"/>
          <w:sz w:val="24"/>
          <w:szCs w:val="24"/>
          <w:lang w:val="en-US"/>
        </w:rPr>
        <w:t>VLDL</w:t>
      </w:r>
      <w:r w:rsidR="00E97485" w:rsidRPr="00EF2A4D">
        <w:rPr>
          <w:rFonts w:ascii="Book Antiqua" w:hAnsi="Book Antiqua"/>
          <w:sz w:val="24"/>
          <w:szCs w:val="24"/>
          <w:lang w:val="en-US"/>
        </w:rPr>
        <w:t xml:space="preserve">. </w:t>
      </w:r>
    </w:p>
    <w:p w14:paraId="00B443FF" w14:textId="77777777" w:rsidR="0017495C" w:rsidRPr="009779D1" w:rsidRDefault="0017495C" w:rsidP="005B3E13">
      <w:pPr>
        <w:adjustRightInd w:val="0"/>
        <w:snapToGrid w:val="0"/>
        <w:spacing w:after="0" w:line="360" w:lineRule="auto"/>
        <w:ind w:firstLineChars="100" w:firstLine="240"/>
        <w:jc w:val="both"/>
        <w:rPr>
          <w:rFonts w:ascii="Book Antiqua" w:hAnsi="Book Antiqua"/>
          <w:i/>
          <w:sz w:val="24"/>
          <w:szCs w:val="24"/>
          <w:u w:val="single"/>
          <w:lang w:val="en-US" w:eastAsia="zh-CN"/>
        </w:rPr>
      </w:pPr>
    </w:p>
    <w:p w14:paraId="64E05EB3" w14:textId="25E5BD46" w:rsidR="00651A0D" w:rsidRPr="00EF2A4D" w:rsidRDefault="005A0EC4" w:rsidP="005B3E13">
      <w:pPr>
        <w:adjustRightInd w:val="0"/>
        <w:snapToGrid w:val="0"/>
        <w:spacing w:after="0" w:line="360" w:lineRule="auto"/>
        <w:ind w:firstLineChars="100" w:firstLine="240"/>
        <w:jc w:val="both"/>
        <w:rPr>
          <w:rFonts w:ascii="Book Antiqua" w:hAnsi="Book Antiqua"/>
          <w:sz w:val="24"/>
          <w:szCs w:val="24"/>
          <w:lang w:val="en-US"/>
        </w:rPr>
      </w:pPr>
      <w:r w:rsidRPr="0017495C">
        <w:rPr>
          <w:rFonts w:ascii="Book Antiqua" w:hAnsi="Book Antiqua"/>
          <w:sz w:val="24"/>
          <w:szCs w:val="24"/>
          <w:lang w:val="en-US"/>
        </w:rPr>
        <w:lastRenderedPageBreak/>
        <w:t>The lipid transfer function of SR-BI is involved during post-attachment HCV entry</w:t>
      </w:r>
      <w:r w:rsidR="0017495C">
        <w:rPr>
          <w:rFonts w:ascii="Book Antiqua" w:hAnsi="Book Antiqua" w:hint="eastAsia"/>
          <w:sz w:val="24"/>
          <w:szCs w:val="24"/>
          <w:lang w:val="en-US" w:eastAsia="zh-CN"/>
        </w:rPr>
        <w:t xml:space="preserve">. </w:t>
      </w:r>
      <w:r w:rsidR="00BB0302" w:rsidRPr="00EF2A4D">
        <w:rPr>
          <w:rFonts w:ascii="Book Antiqua" w:hAnsi="Book Antiqua"/>
          <w:sz w:val="24"/>
          <w:szCs w:val="24"/>
          <w:lang w:val="en-US"/>
        </w:rPr>
        <w:t>SR-BI has also been demonstrated to mediate post</w:t>
      </w:r>
      <w:r w:rsidR="001E6A44" w:rsidRPr="00EF2A4D">
        <w:rPr>
          <w:rFonts w:ascii="Book Antiqua" w:hAnsi="Book Antiqua"/>
          <w:sz w:val="24"/>
          <w:szCs w:val="24"/>
          <w:lang w:val="en-US"/>
        </w:rPr>
        <w:t>-</w:t>
      </w:r>
      <w:r w:rsidR="00BB0302" w:rsidRPr="00EF2A4D">
        <w:rPr>
          <w:rFonts w:ascii="Book Antiqua" w:hAnsi="Book Antiqua"/>
          <w:sz w:val="24"/>
          <w:szCs w:val="24"/>
          <w:lang w:val="en-US"/>
        </w:rPr>
        <w:t xml:space="preserve">binding </w:t>
      </w:r>
      <w:r w:rsidR="00933DFD" w:rsidRPr="00EF2A4D">
        <w:rPr>
          <w:rFonts w:ascii="Book Antiqua" w:hAnsi="Book Antiqua"/>
          <w:sz w:val="24"/>
          <w:szCs w:val="24"/>
          <w:lang w:val="en-US"/>
        </w:rPr>
        <w:t>events during HCV entry</w:t>
      </w:r>
      <w:r w:rsidR="003635E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XTwvc3R5bGU+PC9EaXNwbGF5VGV4dD48cmVjb3JkPjxyZWMtbnVtYmVyPjI3MjwvcmVjLW51
bWJlcj48Zm9yZWlnbi1rZXlzPjxrZXkgYXBwPSJFTiIgZGItaWQ9InYweHd2ZWRyMnRlZGFxZTl6
MjV4YXY5NGRkZWZhdHhhdnAwNSIgdGltZXN0YW1wPSIxMzI4MDI5MzM0Ij4yNzI8L2tleT48L2Zv
cmVpZ24ta2V5cz48cmVmLXR5cGUgbmFtZT0iSm91cm5hbCBBcnRpY2xlIj4xNzwvcmVmLXR5cGU+
PGNvbnRyaWJ1dG9ycz48YXV0aG9ycz48YXV0aG9yPlplaXNlbCwgTS4gQi48L2F1dGhvcj48YXV0
aG9yPktvdXRzb3VkYWtpcywgRy48L2F1dGhvcj48YXV0aG9yPlNjaG5vYmVyLCBFLiBLLjwvYXV0
aG9yPjxhdXRob3I+SGFiZXJzdHJvaCwgQS48L2F1dGhvcj48YXV0aG9yPkJsdW0sIEguIEUuPC9h
dXRob3I+PGF1dGhvcj5Db3NzZXQsIEYuIEwuPC9hdXRob3I+PGF1dGhvcj5XYWtpdGEsIFQuPC9h
dXRob3I+PGF1dGhvcj5KYWVjaywgRC48L2F1dGhvcj48YXV0aG9yPkRvZmZvZWwsIE0uPC9hdXRo
b3I+PGF1dGhvcj5Sb3llciwgQy48L2F1dGhvcj48YXV0aG9yPlNvdWxpZXIsIEUuPC9hdXRob3I+
PGF1dGhvcj5TY2h2b2VyZXIsIEUuPC9hdXRob3I+PGF1dGhvcj5TY2h1c3RlciwgQy48L2F1dGhv
cj48YXV0aG9yPlN0b2xsLUtlbGxlciwgRi48L2F1dGhvcj48YXV0aG9yPkJhcnRlbnNjaGxhZ2Vy
LCBSLjwvYXV0aG9yPjxhdXRob3I+UGlldHNjaG1hbm4sIFQuPC9hdXRob3I+PGF1dGhvcj5CYXJ0
aCwgSC48L2F1dGhvcj48YXV0aG9yPkJhdW1lcnQsIFQuIEYuPC9hdXRob3I+PC9hdXRob3JzPjwv
Y29udHJpYnV0b3JzPjxhdXRoLWFkZHJlc3M+SW5zdGl0dXQgTmF0aW9uYWwgZGUgbGEgU2FudGUg
ZXQgZGUgbGEgUmVjaGVyY2hlIE1lZGljYWxlIChJTlNFUk0pLCBVNzQ4LCBTdHJhc2JvdXJnLCBG
cmFuY2UuPC9hdXRoLWFkZHJlc3M+PHRpdGxlcz48dGl0bGU+U2NhdmVuZ2VyIHJlY2VwdG9yIGNs
YXNzIEIgdHlwZSBJIGlzIGEga2V5IGhvc3QgZmFjdG9yIGZvciBoZXBhdGl0aXMgQyB2aXJ1cyBp
bmZlY3Rpb24gcmVxdWlyZWQgZm9yIGFuIGVudHJ5IHN0ZXAgY2xvc2VseSBsaW5rZWQgdG8gQ0Q4
MTwvdGl0bGU+PHNlY29uZGFyeS10aXRsZT5IZXBhdG9sb2d5PC9zZWNvbmRhcnktdGl0bGU+PC90
aXRsZXM+PHBlcmlvZGljYWw+PGZ1bGwtdGl0bGU+SGVwYXRvbG9neTwvZnVsbC10aXRsZT48L3Bl
cmlvZGljYWw+PHBhZ2VzPjE3MjItMzE8L3BhZ2VzPjx2b2x1bWU+NDY8L3ZvbHVtZT48bnVtYmVy
PjY8L251bWJlcj48ZWRpdGlvbj4yMDA3LzExLzE2PC9lZGl0aW9uPjxrZXl3b3Jkcz48a2V5d29y
ZD5BbnRpZ2VucywgQ0QvKmltbXVub2xvZ3k8L2tleXdvcmQ+PGtleXdvcmQ+QW50aWdlbnMsIENE
ODE8L2tleXdvcmQ+PGtleXdvcmQ+Q2FyY2lub21hLCBIZXBhdG9jZWxsdWxhcjwva2V5d29yZD48
a2V5d29yZD5DZWxsIExpbmUsIFR1bW9yPC9rZXl3b3JkPjxrZXl3b3JkPkNlbGxzLCBDdWx0dXJl
ZDwva2V5d29yZD48a2V5d29yZD5IZXBhY2l2aXJ1czwva2V5d29yZD48a2V5d29yZD5IZXBhdGl0
aXMgQy8qaW1tdW5vbG9neTwva2V5d29yZD48a2V5d29yZD5IdW1hbnM8L2tleXdvcmQ+PGtleXdv
cmQ+U2NhdmVuZ2VyIFJlY2VwdG9ycywgQ2xhc3MgQi8qaW1tdW5vbG9neTwva2V5d29yZD48L2tl
eXdvcmRzPjxkYXRlcz48eWVhcj4yMDA3PC95ZWFyPjxwdWItZGF0ZXM+PGRhdGU+RGVjPC9kYXRl
PjwvcHViLWRhdGVzPjwvZGF0ZXM+PGlzYm4+MTUyNy0zMzUwIChFbGVjdHJvbmljKSYjeEQ7MDI3
MC05MTM5IChMaW5raW5nKTwvaXNibj48YWNjZXNzaW9uLW51bT4xODAwMDk5MDwvYWNjZXNzaW9u
LW51bT48d29yay10eXBlPlJlc2VhcmNoIFN1cHBvcnQsIE5vbi1VLlMuIEdvdiZhcG9zO3Q8L3dv
cmstdHlwZT48dXJscz48cmVsYXRlZC11cmxzPjx1cmw+aHR0cDovL3d3dy5uY2JpLm5sbS5uaWgu
Z292L3B1Ym1lZC8xODAwMDk5MDwvdXJsPjx1cmw+aHR0cDovL29ubGluZWxpYnJhcnkud2lsZXku
Y29tL3N0b3JlLzEwLjEwMDIvaGVwLjIxOTk0L2Fzc2V0LzIxOTk0X2Z0cC5wZGY/dj0xJmFtcDt0
PWd5MzY5NHBlJmFtcDtzPTc0ZmFkZDA5OGU4YThjMmVjZWFmYmI5NmE1YzMwOGJhOTkyMjYwNDA8
L3VybD48L3JlbGF0ZWQtdXJscz48L3VybHM+PGVsZWN0cm9uaWMtcmVzb3VyY2UtbnVtPjEwLjEw
MDIvaGVwLjIxOTk0PC9lbGVjdHJvbmljLXJlc291cmNlLW51bT48bGFuZ3VhZ2U+ZW5nPC9sYW5n
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XTwvc3R5bGU+PC9EaXNwbGF5VGV4dD48cmVjb3JkPjxyZWMtbnVtYmVyPjI3MjwvcmVjLW51
bWJlcj48Zm9yZWlnbi1rZXlzPjxrZXkgYXBwPSJFTiIgZGItaWQ9InYweHd2ZWRyMnRlZGFxZTl6
MjV4YXY5NGRkZWZhdHhhdnAwNSIgdGltZXN0YW1wPSIxMzI4MDI5MzM0Ij4yNzI8L2tleT48L2Zv
cmVpZ24ta2V5cz48cmVmLXR5cGUgbmFtZT0iSm91cm5hbCBBcnRpY2xlIj4xNzwvcmVmLXR5cGU+
PGNvbnRyaWJ1dG9ycz48YXV0aG9ycz48YXV0aG9yPlplaXNlbCwgTS4gQi48L2F1dGhvcj48YXV0
aG9yPktvdXRzb3VkYWtpcywgRy48L2F1dGhvcj48YXV0aG9yPlNjaG5vYmVyLCBFLiBLLjwvYXV0
aG9yPjxhdXRob3I+SGFiZXJzdHJvaCwgQS48L2F1dGhvcj48YXV0aG9yPkJsdW0sIEguIEUuPC9h
dXRob3I+PGF1dGhvcj5Db3NzZXQsIEYuIEwuPC9hdXRob3I+PGF1dGhvcj5XYWtpdGEsIFQuPC9h
dXRob3I+PGF1dGhvcj5KYWVjaywgRC48L2F1dGhvcj48YXV0aG9yPkRvZmZvZWwsIE0uPC9hdXRo
b3I+PGF1dGhvcj5Sb3llciwgQy48L2F1dGhvcj48YXV0aG9yPlNvdWxpZXIsIEUuPC9hdXRob3I+
PGF1dGhvcj5TY2h2b2VyZXIsIEUuPC9hdXRob3I+PGF1dGhvcj5TY2h1c3RlciwgQy48L2F1dGhv
cj48YXV0aG9yPlN0b2xsLUtlbGxlciwgRi48L2F1dGhvcj48YXV0aG9yPkJhcnRlbnNjaGxhZ2Vy
LCBSLjwvYXV0aG9yPjxhdXRob3I+UGlldHNjaG1hbm4sIFQuPC9hdXRob3I+PGF1dGhvcj5CYXJ0
aCwgSC48L2F1dGhvcj48YXV0aG9yPkJhdW1lcnQsIFQuIEYuPC9hdXRob3I+PC9hdXRob3JzPjwv
Y29udHJpYnV0b3JzPjxhdXRoLWFkZHJlc3M+SW5zdGl0dXQgTmF0aW9uYWwgZGUgbGEgU2FudGUg
ZXQgZGUgbGEgUmVjaGVyY2hlIE1lZGljYWxlIChJTlNFUk0pLCBVNzQ4LCBTdHJhc2JvdXJnLCBG
cmFuY2UuPC9hdXRoLWFkZHJlc3M+PHRpdGxlcz48dGl0bGU+U2NhdmVuZ2VyIHJlY2VwdG9yIGNs
YXNzIEIgdHlwZSBJIGlzIGEga2V5IGhvc3QgZmFjdG9yIGZvciBoZXBhdGl0aXMgQyB2aXJ1cyBp
bmZlY3Rpb24gcmVxdWlyZWQgZm9yIGFuIGVudHJ5IHN0ZXAgY2xvc2VseSBsaW5rZWQgdG8gQ0Q4
MTwvdGl0bGU+PHNlY29uZGFyeS10aXRsZT5IZXBhdG9sb2d5PC9zZWNvbmRhcnktdGl0bGU+PC90
aXRsZXM+PHBlcmlvZGljYWw+PGZ1bGwtdGl0bGU+SGVwYXRvbG9neTwvZnVsbC10aXRsZT48L3Bl
cmlvZGljYWw+PHBhZ2VzPjE3MjItMzE8L3BhZ2VzPjx2b2x1bWU+NDY8L3ZvbHVtZT48bnVtYmVy
PjY8L251bWJlcj48ZWRpdGlvbj4yMDA3LzExLzE2PC9lZGl0aW9uPjxrZXl3b3Jkcz48a2V5d29y
ZD5BbnRpZ2VucywgQ0QvKmltbXVub2xvZ3k8L2tleXdvcmQ+PGtleXdvcmQ+QW50aWdlbnMsIENE
ODE8L2tleXdvcmQ+PGtleXdvcmQ+Q2FyY2lub21hLCBIZXBhdG9jZWxsdWxhcjwva2V5d29yZD48
a2V5d29yZD5DZWxsIExpbmUsIFR1bW9yPC9rZXl3b3JkPjxrZXl3b3JkPkNlbGxzLCBDdWx0dXJl
ZDwva2V5d29yZD48a2V5d29yZD5IZXBhY2l2aXJ1czwva2V5d29yZD48a2V5d29yZD5IZXBhdGl0
aXMgQy8qaW1tdW5vbG9neTwva2V5d29yZD48a2V5d29yZD5IdW1hbnM8L2tleXdvcmQ+PGtleXdv
cmQ+U2NhdmVuZ2VyIFJlY2VwdG9ycywgQ2xhc3MgQi8qaW1tdW5vbG9neTwva2V5d29yZD48L2tl
eXdvcmRzPjxkYXRlcz48eWVhcj4yMDA3PC95ZWFyPjxwdWItZGF0ZXM+PGRhdGU+RGVjPC9kYXRl
PjwvcHViLWRhdGVzPjwvZGF0ZXM+PGlzYm4+MTUyNy0zMzUwIChFbGVjdHJvbmljKSYjeEQ7MDI3
MC05MTM5IChMaW5raW5nKTwvaXNibj48YWNjZXNzaW9uLW51bT4xODAwMDk5MDwvYWNjZXNzaW9u
LW51bT48d29yay10eXBlPlJlc2VhcmNoIFN1cHBvcnQsIE5vbi1VLlMuIEdvdiZhcG9zO3Q8L3dv
cmstdHlwZT48dXJscz48cmVsYXRlZC11cmxzPjx1cmw+aHR0cDovL3d3dy5uY2JpLm5sbS5uaWgu
Z292L3B1Ym1lZC8xODAwMDk5MDwvdXJsPjx1cmw+aHR0cDovL29ubGluZWxpYnJhcnkud2lsZXku
Y29tL3N0b3JlLzEwLjEwMDIvaGVwLjIxOTk0L2Fzc2V0LzIxOTk0X2Z0cC5wZGY/dj0xJmFtcDt0
PWd5MzY5NHBlJmFtcDtzPTc0ZmFkZDA5OGU4YThjMmVjZWFmYmI5NmE1YzMwOGJhOTkyMjYwNDA8
L3VybD48L3JlbGF0ZWQtdXJscz48L3VybHM+PGVsZWN0cm9uaWMtcmVzb3VyY2UtbnVtPjEwLjEw
MDIvaGVwLjIxOTk0PC9lbGVjdHJvbmljLXJlc291cmNlLW51bT48bGFuZ3VhZ2U+ZW5nPC9sYW5n
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8" w:tooltip="Zeisel, 2007 #272" w:history="1">
        <w:r w:rsidR="000F07FA" w:rsidRPr="00EF2A4D">
          <w:rPr>
            <w:rFonts w:ascii="Book Antiqua" w:hAnsi="Book Antiqua"/>
            <w:noProof/>
            <w:sz w:val="24"/>
            <w:szCs w:val="24"/>
            <w:vertAlign w:val="superscript"/>
            <w:lang w:val="en-US"/>
          </w:rPr>
          <w:t>6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0C7A0A" w:rsidRPr="00EF2A4D">
        <w:rPr>
          <w:rFonts w:ascii="Book Antiqua" w:hAnsi="Book Antiqua"/>
          <w:sz w:val="24"/>
          <w:szCs w:val="24"/>
          <w:lang w:val="en-US"/>
        </w:rPr>
        <w:t xml:space="preserve">. </w:t>
      </w:r>
      <w:r w:rsidR="00AF281D" w:rsidRPr="00EF2A4D">
        <w:rPr>
          <w:rFonts w:ascii="Book Antiqua" w:hAnsi="Book Antiqua"/>
          <w:sz w:val="24"/>
          <w:szCs w:val="24"/>
          <w:lang w:val="en-US"/>
        </w:rPr>
        <w:t>Besides its primary HCV attachment function</w:t>
      </w:r>
      <w:r w:rsidR="00722D28" w:rsidRPr="00EF2A4D">
        <w:rPr>
          <w:rFonts w:ascii="Book Antiqua" w:hAnsi="Book Antiqua"/>
          <w:sz w:val="24"/>
          <w:szCs w:val="24"/>
          <w:lang w:val="en-US"/>
        </w:rPr>
        <w:t xml:space="preserve"> through HCV-associated ApoE</w:t>
      </w:r>
      <w:r w:rsidR="00AF281D" w:rsidRPr="00EF2A4D">
        <w:rPr>
          <w:rFonts w:ascii="Book Antiqua" w:hAnsi="Book Antiqua"/>
          <w:sz w:val="24"/>
          <w:szCs w:val="24"/>
          <w:lang w:val="en-US"/>
        </w:rPr>
        <w:t xml:space="preserve">, SR-BI is involved in HCV entry by means of its </w:t>
      </w:r>
      <w:r w:rsidR="004B6315" w:rsidRPr="00EF2A4D">
        <w:rPr>
          <w:rFonts w:ascii="Book Antiqua" w:hAnsi="Book Antiqua"/>
          <w:sz w:val="24"/>
          <w:szCs w:val="24"/>
          <w:lang w:val="en-US"/>
        </w:rPr>
        <w:t>l</w:t>
      </w:r>
      <w:r w:rsidR="00A17BB1" w:rsidRPr="00EF2A4D">
        <w:rPr>
          <w:rFonts w:ascii="Book Antiqua" w:hAnsi="Book Antiqua"/>
          <w:sz w:val="24"/>
          <w:szCs w:val="24"/>
          <w:lang w:val="en-US"/>
        </w:rPr>
        <w:t>ipid transfer</w:t>
      </w:r>
      <w:r w:rsidR="00AF281D" w:rsidRPr="00EF2A4D">
        <w:rPr>
          <w:rFonts w:ascii="Book Antiqua" w:hAnsi="Book Antiqua"/>
          <w:sz w:val="24"/>
          <w:szCs w:val="24"/>
          <w:lang w:val="en-US"/>
        </w:rPr>
        <w:t xml:space="preserve"> ability. </w:t>
      </w:r>
      <w:r w:rsidR="00433060" w:rsidRPr="00EF2A4D">
        <w:rPr>
          <w:rFonts w:ascii="Book Antiqua" w:hAnsi="Book Antiqua"/>
          <w:sz w:val="24"/>
          <w:szCs w:val="24"/>
          <w:lang w:val="en-US"/>
        </w:rPr>
        <w:t>Antibodies that inhibit HDL binding and SR-BI-mediated lipid transfer p</w:t>
      </w:r>
      <w:r w:rsidR="00534005" w:rsidRPr="00EF2A4D">
        <w:rPr>
          <w:rFonts w:ascii="Book Antiqua" w:hAnsi="Book Antiqua"/>
          <w:sz w:val="24"/>
          <w:szCs w:val="24"/>
          <w:lang w:val="en-US"/>
        </w:rPr>
        <w:t>otently inhibit</w:t>
      </w:r>
      <w:r w:rsidR="00433060" w:rsidRPr="00EF2A4D">
        <w:rPr>
          <w:rFonts w:ascii="Book Antiqua" w:hAnsi="Book Antiqua"/>
          <w:sz w:val="24"/>
          <w:szCs w:val="24"/>
          <w:lang w:val="en-US"/>
        </w:rPr>
        <w:t xml:space="preserve"> HCV infection of different genotypes both in cell culture and in humanized uPA-SCID mice</w:t>
      </w:r>
      <w:r w:rsidR="00ED18E2" w:rsidRPr="00EF2A4D">
        <w:rPr>
          <w:rFonts w:ascii="Book Antiqua" w:hAnsi="Book Antiqua"/>
          <w:sz w:val="24"/>
          <w:szCs w:val="24"/>
          <w:lang w:val="en-US"/>
        </w:rPr>
        <w:fldChar w:fldCharType="begin">
          <w:fldData xml:space="preserve">PEVuZE5vdGU+PENpdGU+PEF1dGhvcj5DYXRhbmVzZTwvQXV0aG9yPjxZZWFyPjIwMDc8L1llYXI+
PFJlY051bT4zMjwvUmVjTnVtPjxEaXNwbGF5VGV4dD48c3R5bGUgZmFjZT0ic3VwZXJzY3JpcHQi
Pls2OSwgNzBdPC9zdHlsZT48L0Rpc3BsYXlUZXh0PjxyZWNvcmQ+PHJlYy1udW1iZXI+MzI8L3Jl
Yy1udW1iZXI+PGZvcmVpZ24ta2V5cz48a2V5IGFwcD0iRU4iIGRiLWlkPSJ2MHh3dmVkcjJ0ZWRh
cWU5ejI1eGF2OTRkZGVmYXR4YXZwMDUiIHRpbWVzdGFtcD0iMTMwNjE0MjYzMiI+MzI8L2tleT48
L2ZvcmVpZ24ta2V5cz48cmVmLXR5cGUgbmFtZT0iSm91cm5hbCBBcnRpY2xlIj4xNzwvcmVmLXR5
cGU+PGNvbnRyaWJ1dG9ycz48YXV0aG9ycz48YXV0aG9yPkNhdGFuZXNlLCBNLiBULjwvYXV0aG9y
PjxhdXRob3I+R3JhemlhbmksIFIuPC9hdXRob3I+PGF1dGhvcj52b24gSGFobiwgVC48L2F1dGhv
cj48YXV0aG9yPk1vcmVhdSwgTS48L2F1dGhvcj48YXV0aG9yPkh1YnksIFQuPC9hdXRob3I+PGF1
dGhvcj5QYW9uZXNzYSwgRy48L2F1dGhvcj48YXV0aG9yPlNhbnRpbmksIEMuPC9hdXRob3I+PGF1
dGhvcj5MdXp6YWdvLCBBLjwvYXV0aG9yPjxhdXRob3I+UmljZSwgQy4gTS48L2F1dGhvcj48YXV0
aG9yPkNvcnRlc2UsIFIuPC9hdXRob3I+PGF1dGhvcj5WaXRlbGxpLCBBLjwvYXV0aG9yPjxhdXRo
b3I+Tmljb3NpYSwgQS48L2F1dGhvcj48L2F1dGhvcnM+PC9jb250cmlidXRvcnM+PGF1dGgtYWRk
cmVzcz5Jc3RpdHV0byBkaSBSaWNlcmNoZSBkaSBCaW9sb2dpYSBNb2xlY29sYXJlIFAuIEFuZ2Vs
ZXR0aSwgMDAwNDAgUG9tZXppYSwgUm9tZSwgSXRhbHkuPC9hdXRoLWFkZHJlc3M+PHRpdGxlcz48
dGl0bGU+SGlnaC1hdmlkaXR5IG1vbm9jbG9uYWwgYW50aWJvZGllcyBhZ2FpbnN0IHRoZSBodW1h
biBzY2F2ZW5nZXIgY2xhc3MgQiB0eXBlIEkgcmVjZXB0b3IgZWZmaWNpZW50bHkgYmxvY2sgaGVw
YXRpdGlzIEMgdmlydXMgaW5mZWN0aW9uIGluIHRoZSBwcmVzZW5jZSBvZiBoaWdoLWRlbnNpdHkg
bGlwb3Byb3RlaW4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gwNjMtNzE8L3BhZ2VzPjx2b2x1bWU+ODE8L3ZvbHVt
ZT48bnVtYmVyPjE1PC9udW1iZXI+PGVkaXRpb24+MjAwNy8wNS8xODwvZWRpdGlvbj48a2V5d29y
ZHM+PGtleXdvcmQ+QW50aWJvZGllcywgTW9ub2Nsb25hbC8qaW1tdW5vbG9neTwva2V5d29yZD48
a2V5d29yZD5BbnRpYm9keSBBZmZpbml0eTwva2V5d29yZD48a2V5d29yZD5DZWxsIExpbmU8L2tl
eXdvcmQ+PGtleXdvcmQ+Q2hvbGVzdGVyb2wvbWV0YWJvbGlzbTwva2V5d29yZD48a2V5d29yZD5I
ZXBhY2l2aXJ1cy8qaW1tdW5vbG9neTwva2V5d29yZD48a2V5d29yZD4qSGVwYXRpdGlzIEMvaW1t
dW5vbG9neS9wcmV2ZW50aW9uICZhbXA7IGNvbnRyb2w8L2tleXdvcmQ+PGtleXdvcmQ+SHVtYW5z
PC9rZXl3b3JkPjxrZXl3b3JkPkxpcG9wcm90ZWlucywgSERMLyptZXRhYm9saXNtPC9rZXl3b3Jk
PjxrZXl3b3JkPlNjYXZlbmdlciBSZWNlcHRvcnMsIENsYXNzIEIvZ2VuZXRpY3MvKmltbXVub2xv
Z3k8L2tleXdvcmQ+PC9rZXl3b3Jkcz48ZGF0ZXM+PHllYXI+MjAwNzwveWVhcj48cHViLWRhdGVz
PjxkYXRlPkF1ZzwvZGF0ZT48L3B1Yi1kYXRlcz48L2RhdGVzPjxpc2JuPjAwMjItNTM4WCAoUHJp
bnQpJiN4RDswMDIyLTUzOFggKExpbmtpbmcpPC9pc2JuPjxhY2Nlc3Npb24tbnVtPjE3NTA3NDgz
PC9hY2Nlc3Npb24tbnVtPjx3b3JrLXR5cGU+UmVzZWFyY2ggU3VwcG9ydCwgTm9uLVUuUy4gR292
JmFwb3M7dDwvd29yay10eXBlPjx1cmxzPjxyZWxhdGVkLXVybHM+PHVybD5odHRwOi8vd3d3Lm5j
YmkubmxtLm5paC5nb3YvcHVibWVkLzE3NTA3NDgzPC91cmw+PC9yZWxhdGVkLXVybHM+PC91cmxz
PjxjdXN0b20yPjE5NTEyODA8L2N1c3RvbTI+PGVsZWN0cm9uaWMtcmVzb3VyY2UtbnVtPjEwLjEx
MjgvSlZJLjAwMTkzLTA3PC9lbGVjdHJvbmljLXJlc291cmNlLW51bT48bGFuZ3VhZ2U+ZW5nPC9s
YW5ndWFnZT48L3JlY29yZD48L0NpdGU+PENpdGU+PEF1dGhvcj5NZXVsZW1hbjwvQXV0aG9yPjxZ
ZWFyPjIwMTI8L1llYXI+PFJlY051bT44OTA8L1JlY051bT48cmVjb3JkPjxyZWMtbnVtYmVyPjg5
MDwvcmVjLW51bWJlcj48Zm9yZWlnbi1rZXlzPjxrZXkgYXBwPSJFTiIgZGItaWQ9InYweHd2ZWRy
MnRlZGFxZTl6MjV4YXY5NGRkZWZhdHhhdnAwNSIgdGltZXN0YW1wPSIxMzc1ODg2Njk1Ij44OTA8
L2tleT48L2ZvcmVpZ24ta2V5cz48cmVmLXR5cGUgbmFtZT0iSm91cm5hbCBBcnRpY2xlIj4xNzwv
cmVmLXR5cGU+PGNvbnRyaWJ1dG9ycz48YXV0aG9ycz48YXV0aG9yPk1ldWxlbWFuLCBQLjwvYXV0
aG9yPjxhdXRob3I+Q2F0YW5lc2UsIE0uIFQuPC9hdXRob3I+PGF1dGhvcj5WZXJob3llLCBMLjwv
YXV0aG9yPjxhdXRob3I+RGVzb21iZXJlLCBJLjwvYXV0aG9yPjxhdXRob3I+RmFyaG91ZGksIEEu
PC9hdXRob3I+PGF1dGhvcj5Kb25lcywgQy4gVC48L2F1dGhvcj48YXV0aG9yPlNoZWFoYW4sIFQu
PC9hdXRob3I+PGF1dGhvcj5Hcnp5YiwgSy48L2F1dGhvcj48YXV0aG9yPkNvcnRlc2UsIFIuPC9h
dXRob3I+PGF1dGhvcj5SaWNlLCBDLiBNLjwvYXV0aG9yPjxhdXRob3I+TGVyb3V4LVJvZWxzLCBH
LjwvYXV0aG9yPjxhdXRob3I+Tmljb3NpYSwgQS48L2F1dGhvcj48L2F1dGhvcnM+PC9jb250cmli
dXRvcnM+PGF1dGgtYWRkcmVzcz5DZW50ZXIgZm9yIFZhY2Npbm9sb2d5LCBHaGVudCBVbml2ZXJz
aXR5IGFuZCBIb3NwaXRhbCwgR2VudCwgQmVsZ2l1bS4gcGhpbGlwLm1ldWxlbWFuQHVnZW50LmJl
PC9hdXRoLWFkZHJlc3M+PHRpdGxlcz48dGl0bGU+QSBodW1hbiBtb25vY2xvbmFsIGFudGlib2R5
IHRhcmdldGluZyBzY2F2ZW5nZXIgcmVjZXB0b3IgY2xhc3MgQiB0eXBlIEkgcHJlY2x1ZGVzIGhl
cGF0aXRpcyBDIHZpcnVzIGluZmVjdGlvbiBhbmQgdmlyYWwgc3ByZWFkIGluIHZpdHJvIGFuZCBp
biB2aXZvPC90aXRsZT48c2Vjb25kYXJ5LXRpdGxlPkhlcGF0b2xvZ3k8L3NlY29uZGFyeS10aXRs
ZT48L3RpdGxlcz48cGVyaW9kaWNhbD48ZnVsbC10aXRsZT5IZXBhdG9sb2d5PC9mdWxsLXRpdGxl
PjwvcGVyaW9kaWNhbD48cGFnZXM+MzY0LTcyPC9wYWdlcz48dm9sdW1lPjU1PC92b2x1bWU+PG51
bWJlcj4yPC9udW1iZXI+PGVkaXRpb24+MjAxMS8wOS8yOTwvZWRpdGlvbj48a2V5d29yZHM+PGtl
eXdvcmQ+QW5pbWFsczwva2V5d29yZD48a2V5d29yZD5BbnRpYm9kaWVzLCBNb25vY2xvbmFsLyp0
aGVyYXBldXRpYyB1c2U8L2tleXdvcmQ+PGtleXdvcmQ+QW50aWdlbnMsIENEMzYvKmltbXVub2xv
Z3k8L2tleXdvcmQ+PGtleXdvcmQ+Q2VsbCBMaW5lLCBUdW1vcjwva2V5d29yZD48a2V5d29yZD5D
aGltZXJhPC9rZXl3b3JkPjxrZXl3b3JkPkdlbm90eXBlPC9rZXl3b3JkPjxrZXl3b3JkPkhlcGF0
aXRpcyBDLypwcmV2ZW50aW9uICZhbXA7IGNvbnRyb2w8L2tleXdvcmQ+PGtleXdvcmQ+SHVtYW5z
PC9rZXl3b3JkPjxrZXl3b3JkPkxpdmVyIFRyYW5zcGxhbnRhdGlvbjwva2V5d29yZD48a2V5d29y
ZD5NaWNlPC9rZXl3b3JkPjxrZXl3b3JkPk1pY2UsIFNDSUQ8L2tleXdvcmQ+PGtleXdvcmQ+UmVj
dXJyZW5jZS9wcmV2ZW50aW9uICZhbXA7IGNvbnRyb2w8L2tleXdvcmQ+PC9rZXl3b3Jkcz48ZGF0
ZXM+PHllYXI+MjAxMjwveWVhcj48cHViLWRhdGVzPjxkYXRlPkZlYjwvZGF0ZT48L3B1Yi1kYXRl
cz48L2RhdGVzPjxpc2JuPjE1MjctMzM1MCAoRWxlY3Ryb25pYykmI3hEOzAyNzAtOTEzOSAoTGlu
a2luZyk8L2lzYm4+PGFjY2Vzc2lvbi1udW0+MjE5NTM3NjE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jE5NTM3NjE8L3VybD48dXJsPmh0dHA6Ly9v
bmxpbmVsaWJyYXJ5LndpbGV5LmNvbS9zdG9yZS8xMC4xMDAyL2hlcC4yNDY5Mi9hc3NldC8yNDY5
Ml9mdHAucGRmP3Y9MSZhbXA7dD1oazJuZXJqYyZhbXA7cz1iOGNmMmUwZWYzZDYzMjk2M2Q2NGI2
OWVlMDIyOGU1M2NmMDFjZDJmPC91cmw+PC9yZWxhdGVkLXVybHM+PC91cmxzPjxjdXN0b20yPjMy
NjI4Njc8L2N1c3RvbTI+PGVsZWN0cm9uaWMtcmVzb3VyY2UtbnVtPjEwLjEwMDIvaGVwLjI0Njky
PC9lbGVjdHJvbmljLXJlc291cmNlLW51bT48bGFuZ3VhZ2U+ZW5nPC9sYW5ndWFnZT48L3JlY29y
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YXRhbmVzZTwvQXV0aG9yPjxZZWFyPjIwMDc8L1llYXI+
PFJlY051bT4zMjwvUmVjTnVtPjxEaXNwbGF5VGV4dD48c3R5bGUgZmFjZT0ic3VwZXJzY3JpcHQi
Pls2OSwgNzBdPC9zdHlsZT48L0Rpc3BsYXlUZXh0PjxyZWNvcmQ+PHJlYy1udW1iZXI+MzI8L3Jl
Yy1udW1iZXI+PGZvcmVpZ24ta2V5cz48a2V5IGFwcD0iRU4iIGRiLWlkPSJ2MHh3dmVkcjJ0ZWRh
cWU5ejI1eGF2OTRkZGVmYXR4YXZwMDUiIHRpbWVzdGFtcD0iMTMwNjE0MjYzMiI+MzI8L2tleT48
L2ZvcmVpZ24ta2V5cz48cmVmLXR5cGUgbmFtZT0iSm91cm5hbCBBcnRpY2xlIj4xNzwvcmVmLXR5
cGU+PGNvbnRyaWJ1dG9ycz48YXV0aG9ycz48YXV0aG9yPkNhdGFuZXNlLCBNLiBULjwvYXV0aG9y
PjxhdXRob3I+R3JhemlhbmksIFIuPC9hdXRob3I+PGF1dGhvcj52b24gSGFobiwgVC48L2F1dGhv
cj48YXV0aG9yPk1vcmVhdSwgTS48L2F1dGhvcj48YXV0aG9yPkh1YnksIFQuPC9hdXRob3I+PGF1
dGhvcj5QYW9uZXNzYSwgRy48L2F1dGhvcj48YXV0aG9yPlNhbnRpbmksIEMuPC9hdXRob3I+PGF1
dGhvcj5MdXp6YWdvLCBBLjwvYXV0aG9yPjxhdXRob3I+UmljZSwgQy4gTS48L2F1dGhvcj48YXV0
aG9yPkNvcnRlc2UsIFIuPC9hdXRob3I+PGF1dGhvcj5WaXRlbGxpLCBBLjwvYXV0aG9yPjxhdXRo
b3I+Tmljb3NpYSwgQS48L2F1dGhvcj48L2F1dGhvcnM+PC9jb250cmlidXRvcnM+PGF1dGgtYWRk
cmVzcz5Jc3RpdHV0byBkaSBSaWNlcmNoZSBkaSBCaW9sb2dpYSBNb2xlY29sYXJlIFAuIEFuZ2Vs
ZXR0aSwgMDAwNDAgUG9tZXppYSwgUm9tZSwgSXRhbHkuPC9hdXRoLWFkZHJlc3M+PHRpdGxlcz48
dGl0bGU+SGlnaC1hdmlkaXR5IG1vbm9jbG9uYWwgYW50aWJvZGllcyBhZ2FpbnN0IHRoZSBodW1h
biBzY2F2ZW5nZXIgY2xhc3MgQiB0eXBlIEkgcmVjZXB0b3IgZWZmaWNpZW50bHkgYmxvY2sgaGVw
YXRpdGlzIEMgdmlydXMgaW5mZWN0aW9uIGluIHRoZSBwcmVzZW5jZSBvZiBoaWdoLWRlbnNpdHkg
bGlwb3Byb3RlaW4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gwNjMtNzE8L3BhZ2VzPjx2b2x1bWU+ODE8L3ZvbHVt
ZT48bnVtYmVyPjE1PC9udW1iZXI+PGVkaXRpb24+MjAwNy8wNS8xODwvZWRpdGlvbj48a2V5d29y
ZHM+PGtleXdvcmQ+QW50aWJvZGllcywgTW9ub2Nsb25hbC8qaW1tdW5vbG9neTwva2V5d29yZD48
a2V5d29yZD5BbnRpYm9keSBBZmZpbml0eTwva2V5d29yZD48a2V5d29yZD5DZWxsIExpbmU8L2tl
eXdvcmQ+PGtleXdvcmQ+Q2hvbGVzdGVyb2wvbWV0YWJvbGlzbTwva2V5d29yZD48a2V5d29yZD5I
ZXBhY2l2aXJ1cy8qaW1tdW5vbG9neTwva2V5d29yZD48a2V5d29yZD4qSGVwYXRpdGlzIEMvaW1t
dW5vbG9neS9wcmV2ZW50aW9uICZhbXA7IGNvbnRyb2w8L2tleXdvcmQ+PGtleXdvcmQ+SHVtYW5z
PC9rZXl3b3JkPjxrZXl3b3JkPkxpcG9wcm90ZWlucywgSERMLyptZXRhYm9saXNtPC9rZXl3b3Jk
PjxrZXl3b3JkPlNjYXZlbmdlciBSZWNlcHRvcnMsIENsYXNzIEIvZ2VuZXRpY3MvKmltbXVub2xv
Z3k8L2tleXdvcmQ+PC9rZXl3b3Jkcz48ZGF0ZXM+PHllYXI+MjAwNzwveWVhcj48cHViLWRhdGVz
PjxkYXRlPkF1ZzwvZGF0ZT48L3B1Yi1kYXRlcz48L2RhdGVzPjxpc2JuPjAwMjItNTM4WCAoUHJp
bnQpJiN4RDswMDIyLTUzOFggKExpbmtpbmcpPC9pc2JuPjxhY2Nlc3Npb24tbnVtPjE3NTA3NDgz
PC9hY2Nlc3Npb24tbnVtPjx3b3JrLXR5cGU+UmVzZWFyY2ggU3VwcG9ydCwgTm9uLVUuUy4gR292
JmFwb3M7dDwvd29yay10eXBlPjx1cmxzPjxyZWxhdGVkLXVybHM+PHVybD5odHRwOi8vd3d3Lm5j
YmkubmxtLm5paC5nb3YvcHVibWVkLzE3NTA3NDgzPC91cmw+PC9yZWxhdGVkLXVybHM+PC91cmxz
PjxjdXN0b20yPjE5NTEyODA8L2N1c3RvbTI+PGVsZWN0cm9uaWMtcmVzb3VyY2UtbnVtPjEwLjEx
MjgvSlZJLjAwMTkzLTA3PC9lbGVjdHJvbmljLXJlc291cmNlLW51bT48bGFuZ3VhZ2U+ZW5nPC9s
YW5ndWFnZT48L3JlY29yZD48L0NpdGU+PENpdGU+PEF1dGhvcj5NZXVsZW1hbjwvQXV0aG9yPjxZ
ZWFyPjIwMTI8L1llYXI+PFJlY051bT44OTA8L1JlY051bT48cmVjb3JkPjxyZWMtbnVtYmVyPjg5
MDwvcmVjLW51bWJlcj48Zm9yZWlnbi1rZXlzPjxrZXkgYXBwPSJFTiIgZGItaWQ9InYweHd2ZWRy
MnRlZGFxZTl6MjV4YXY5NGRkZWZhdHhhdnAwNSIgdGltZXN0YW1wPSIxMzc1ODg2Njk1Ij44OTA8
L2tleT48L2ZvcmVpZ24ta2V5cz48cmVmLXR5cGUgbmFtZT0iSm91cm5hbCBBcnRpY2xlIj4xNzwv
cmVmLXR5cGU+PGNvbnRyaWJ1dG9ycz48YXV0aG9ycz48YXV0aG9yPk1ldWxlbWFuLCBQLjwvYXV0
aG9yPjxhdXRob3I+Q2F0YW5lc2UsIE0uIFQuPC9hdXRob3I+PGF1dGhvcj5WZXJob3llLCBMLjwv
YXV0aG9yPjxhdXRob3I+RGVzb21iZXJlLCBJLjwvYXV0aG9yPjxhdXRob3I+RmFyaG91ZGksIEEu
PC9hdXRob3I+PGF1dGhvcj5Kb25lcywgQy4gVC48L2F1dGhvcj48YXV0aG9yPlNoZWFoYW4sIFQu
PC9hdXRob3I+PGF1dGhvcj5Hcnp5YiwgSy48L2F1dGhvcj48YXV0aG9yPkNvcnRlc2UsIFIuPC9h
dXRob3I+PGF1dGhvcj5SaWNlLCBDLiBNLjwvYXV0aG9yPjxhdXRob3I+TGVyb3V4LVJvZWxzLCBH
LjwvYXV0aG9yPjxhdXRob3I+Tmljb3NpYSwgQS48L2F1dGhvcj48L2F1dGhvcnM+PC9jb250cmli
dXRvcnM+PGF1dGgtYWRkcmVzcz5DZW50ZXIgZm9yIFZhY2Npbm9sb2d5LCBHaGVudCBVbml2ZXJz
aXR5IGFuZCBIb3NwaXRhbCwgR2VudCwgQmVsZ2l1bS4gcGhpbGlwLm1ldWxlbWFuQHVnZW50LmJl
PC9hdXRoLWFkZHJlc3M+PHRpdGxlcz48dGl0bGU+QSBodW1hbiBtb25vY2xvbmFsIGFudGlib2R5
IHRhcmdldGluZyBzY2F2ZW5nZXIgcmVjZXB0b3IgY2xhc3MgQiB0eXBlIEkgcHJlY2x1ZGVzIGhl
cGF0aXRpcyBDIHZpcnVzIGluZmVjdGlvbiBhbmQgdmlyYWwgc3ByZWFkIGluIHZpdHJvIGFuZCBp
biB2aXZvPC90aXRsZT48c2Vjb25kYXJ5LXRpdGxlPkhlcGF0b2xvZ3k8L3NlY29uZGFyeS10aXRs
ZT48L3RpdGxlcz48cGVyaW9kaWNhbD48ZnVsbC10aXRsZT5IZXBhdG9sb2d5PC9mdWxsLXRpdGxl
PjwvcGVyaW9kaWNhbD48cGFnZXM+MzY0LTcyPC9wYWdlcz48dm9sdW1lPjU1PC92b2x1bWU+PG51
bWJlcj4yPC9udW1iZXI+PGVkaXRpb24+MjAxMS8wOS8yOTwvZWRpdGlvbj48a2V5d29yZHM+PGtl
eXdvcmQ+QW5pbWFsczwva2V5d29yZD48a2V5d29yZD5BbnRpYm9kaWVzLCBNb25vY2xvbmFsLyp0
aGVyYXBldXRpYyB1c2U8L2tleXdvcmQ+PGtleXdvcmQ+QW50aWdlbnMsIENEMzYvKmltbXVub2xv
Z3k8L2tleXdvcmQ+PGtleXdvcmQ+Q2VsbCBMaW5lLCBUdW1vcjwva2V5d29yZD48a2V5d29yZD5D
aGltZXJhPC9rZXl3b3JkPjxrZXl3b3JkPkdlbm90eXBlPC9rZXl3b3JkPjxrZXl3b3JkPkhlcGF0
aXRpcyBDLypwcmV2ZW50aW9uICZhbXA7IGNvbnRyb2w8L2tleXdvcmQ+PGtleXdvcmQ+SHVtYW5z
PC9rZXl3b3JkPjxrZXl3b3JkPkxpdmVyIFRyYW5zcGxhbnRhdGlvbjwva2V5d29yZD48a2V5d29y
ZD5NaWNlPC9rZXl3b3JkPjxrZXl3b3JkPk1pY2UsIFNDSUQ8L2tleXdvcmQ+PGtleXdvcmQ+UmVj
dXJyZW5jZS9wcmV2ZW50aW9uICZhbXA7IGNvbnRyb2w8L2tleXdvcmQ+PC9rZXl3b3Jkcz48ZGF0
ZXM+PHllYXI+MjAxMjwveWVhcj48cHViLWRhdGVzPjxkYXRlPkZlYjwvZGF0ZT48L3B1Yi1kYXRl
cz48L2RhdGVzPjxpc2JuPjE1MjctMzM1MCAoRWxlY3Ryb25pYykmI3hEOzAyNzAtOTEzOSAoTGlu
a2luZyk8L2lzYm4+PGFjY2Vzc2lvbi1udW0+MjE5NTM3NjE8L2FjY2Vzc2lvbi1udW0+PHdvcmst
dHlwZT5SZXNlYXJjaCBTdXBwb3J0LCBOLkkuSC4sIEV4dHJhbXVyYWwmI3hEO1Jlc2VhcmNoIFN1
cHBvcnQsIE5vbi1VLlMuIEdvdiZhcG9zO3QmI3hEO1Jlc2VhcmNoIFN1cHBvcnQsIFUuUy4gR292
JmFwb3M7dCwgUC5ILlMuPC93b3JrLXR5cGU+PHVybHM+PHJlbGF0ZWQtdXJscz48dXJsPmh0dHA6
Ly93d3cubmNiaS5ubG0ubmloLmdvdi9wdWJtZWQvMjE5NTM3NjE8L3VybD48dXJsPmh0dHA6Ly9v
bmxpbmVsaWJyYXJ5LndpbGV5LmNvbS9zdG9yZS8xMC4xMDAyL2hlcC4yNDY5Mi9hc3NldC8yNDY5
Ml9mdHAucGRmP3Y9MSZhbXA7dD1oazJuZXJqYyZhbXA7cz1iOGNmMmUwZWYzZDYzMjk2M2Q2NGI2
OWVlMDIyOGU1M2NmMDFjZDJmPC91cmw+PC9yZWxhdGVkLXVybHM+PC91cmxzPjxjdXN0b20yPjMy
NjI4Njc8L2N1c3RvbTI+PGVsZWN0cm9uaWMtcmVzb3VyY2UtbnVtPjEwLjEwMDIvaGVwLjI0Njky
PC9lbGVjdHJvbmljLXJlc291cmNlLW51bT48bGFuZ3VhZ2U+ZW5nPC9sYW5ndWFnZT48L3JlY29y
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D18E2" w:rsidRPr="00EF2A4D">
        <w:rPr>
          <w:rFonts w:ascii="Book Antiqua" w:hAnsi="Book Antiqua"/>
          <w:sz w:val="24"/>
          <w:szCs w:val="24"/>
          <w:lang w:val="en-US"/>
        </w:rPr>
      </w:r>
      <w:r w:rsidR="00ED18E2"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9" w:tooltip="Catanese, 2007 #32" w:history="1">
        <w:r w:rsidR="000F07FA" w:rsidRPr="00EF2A4D">
          <w:rPr>
            <w:rFonts w:ascii="Book Antiqua" w:hAnsi="Book Antiqua"/>
            <w:noProof/>
            <w:sz w:val="24"/>
            <w:szCs w:val="24"/>
            <w:vertAlign w:val="superscript"/>
            <w:lang w:val="en-US"/>
          </w:rPr>
          <w:t>69</w:t>
        </w:r>
      </w:hyperlink>
      <w:r w:rsidR="0017495C">
        <w:rPr>
          <w:rFonts w:ascii="Book Antiqua" w:hAnsi="Book Antiqua"/>
          <w:noProof/>
          <w:sz w:val="24"/>
          <w:szCs w:val="24"/>
          <w:vertAlign w:val="superscript"/>
          <w:lang w:val="en-US"/>
        </w:rPr>
        <w:t>,</w:t>
      </w:r>
      <w:hyperlink w:anchor="_ENREF_70" w:tooltip="Meuleman, 2012 #890" w:history="1">
        <w:r w:rsidR="000F07FA" w:rsidRPr="00EF2A4D">
          <w:rPr>
            <w:rFonts w:ascii="Book Antiqua" w:hAnsi="Book Antiqua"/>
            <w:noProof/>
            <w:sz w:val="24"/>
            <w:szCs w:val="24"/>
            <w:vertAlign w:val="superscript"/>
            <w:lang w:val="en-US"/>
          </w:rPr>
          <w:t>70</w:t>
        </w:r>
      </w:hyperlink>
      <w:r w:rsidR="00B71CFA" w:rsidRPr="00EF2A4D">
        <w:rPr>
          <w:rFonts w:ascii="Book Antiqua" w:hAnsi="Book Antiqua"/>
          <w:noProof/>
          <w:sz w:val="24"/>
          <w:szCs w:val="24"/>
          <w:vertAlign w:val="superscript"/>
          <w:lang w:val="en-US"/>
        </w:rPr>
        <w:t>]</w:t>
      </w:r>
      <w:r w:rsidR="00ED18E2" w:rsidRPr="00EF2A4D">
        <w:rPr>
          <w:rFonts w:ascii="Book Antiqua" w:hAnsi="Book Antiqua"/>
          <w:sz w:val="24"/>
          <w:szCs w:val="24"/>
          <w:lang w:val="en-US"/>
        </w:rPr>
        <w:fldChar w:fldCharType="end"/>
      </w:r>
      <w:r w:rsidR="00433060" w:rsidRPr="00EF2A4D">
        <w:rPr>
          <w:rFonts w:ascii="Book Antiqua" w:hAnsi="Book Antiqua"/>
          <w:sz w:val="24"/>
          <w:szCs w:val="24"/>
          <w:lang w:val="en-US"/>
        </w:rPr>
        <w:t>. In addition to SR-BI-specific antibodies, small-molecule inhibitors of SR-BI-mediated cholesteryl ester lipid uptake (ITX-5061, ITX-7650, Rimcazole</w:t>
      </w:r>
      <w:r w:rsidR="001E6A44" w:rsidRPr="00EF2A4D">
        <w:rPr>
          <w:rFonts w:ascii="Book Antiqua" w:hAnsi="Book Antiqua"/>
          <w:sz w:val="24"/>
          <w:szCs w:val="24"/>
          <w:lang w:val="en-US"/>
        </w:rPr>
        <w:t xml:space="preserve"> and</w:t>
      </w:r>
      <w:r w:rsidR="00433060" w:rsidRPr="00EF2A4D">
        <w:rPr>
          <w:rFonts w:ascii="Book Antiqua" w:hAnsi="Book Antiqua"/>
          <w:sz w:val="24"/>
          <w:szCs w:val="24"/>
          <w:lang w:val="en-US"/>
        </w:rPr>
        <w:t xml:space="preserve"> BLT</w:t>
      </w:r>
      <w:r w:rsidR="006046DD" w:rsidRPr="00EF2A4D">
        <w:rPr>
          <w:rFonts w:ascii="Book Antiqua" w:hAnsi="Book Antiqua"/>
          <w:sz w:val="24"/>
          <w:szCs w:val="24"/>
          <w:lang w:val="en-US"/>
        </w:rPr>
        <w:t xml:space="preserve"> </w:t>
      </w:r>
      <w:r w:rsidR="00433060" w:rsidRPr="00EF2A4D">
        <w:rPr>
          <w:rFonts w:ascii="Book Antiqua" w:hAnsi="Book Antiqua"/>
          <w:sz w:val="24"/>
          <w:szCs w:val="24"/>
          <w:lang w:val="en-US"/>
        </w:rPr>
        <w:t xml:space="preserve">(block lipid transport)-2, 3 and 4) also </w:t>
      </w:r>
      <w:r w:rsidR="001E6A44" w:rsidRPr="00EF2A4D">
        <w:rPr>
          <w:rFonts w:ascii="Book Antiqua" w:hAnsi="Book Antiqua"/>
          <w:sz w:val="24"/>
          <w:szCs w:val="24"/>
          <w:lang w:val="en-US"/>
        </w:rPr>
        <w:t>have proven</w:t>
      </w:r>
      <w:r w:rsidR="00433060" w:rsidRPr="00EF2A4D">
        <w:rPr>
          <w:rFonts w:ascii="Book Antiqua" w:hAnsi="Book Antiqua"/>
          <w:sz w:val="24"/>
          <w:szCs w:val="24"/>
          <w:lang w:val="en-US"/>
        </w:rPr>
        <w:t xml:space="preserve"> anti-HCV activity</w:t>
      </w:r>
      <w:r w:rsidR="00ED18E2" w:rsidRPr="00EF2A4D">
        <w:rPr>
          <w:rFonts w:ascii="Book Antiqua" w:hAnsi="Book Antiqua"/>
          <w:sz w:val="24"/>
          <w:szCs w:val="24"/>
          <w:lang w:val="en-US"/>
        </w:rPr>
        <w:fldChar w:fldCharType="begin">
          <w:fldData xml:space="preserve">PEVuZE5vdGU+PENpdGU+PEF1dGhvcj5CYXJ0b3NjaDwvQXV0aG9yPjxZZWFyPjIwMDU8L1llYXI+
PFJlY051bT4zMDg8L1JlY051bT48RGlzcGxheVRleHQ+PHN0eWxlIGZhY2U9InN1cGVyc2NyaXB0
Ij5bMjMsIDcxLTc2XTwvc3R5bGU+PC9EaXNwbGF5VGV4dD48cmVjb3JkPjxyZWMtbnVtYmVyPjMw
ODwvcmVjLW51bWJlcj48Zm9yZWlnbi1rZXlzPjxrZXkgYXBwPSJFTiIgZGItaWQ9InYweHd2ZWRy
MnRlZGFxZTl6MjV4YXY5NGRkZWZhdHhhdnAwNSIgdGltZXN0YW1wPSIxMzI4Mzc2MDQwIj4zMDg8
L2tleT48L2ZvcmVpZ24ta2V5cz48cmVmLXR5cGUgbmFtZT0iSm91cm5hbCBBcnRpY2xlIj4xNzwv
cmVmLXR5cGU+PGNvbnRyaWJ1dG9ycz48YXV0aG9ycz48YXV0aG9yPkJhcnRvc2NoLCBCLjwvYXV0
aG9yPjxhdXRob3I+VmVybmV5LCBHLjwvYXV0aG9yPjxhdXRob3I+RHJldXgsIE0uPC9hdXRob3I+
PGF1dGhvcj5Eb25vdCwgUC48L2F1dGhvcj48YXV0aG9yPk1vcmljZSwgWS48L2F1dGhvcj48YXV0
aG9yPlBlbmluLCBGLjwvYXV0aG9yPjxhdXRob3I+UGF3bG90c2t5LCBKLiBNLjwvYXV0aG9yPjxh
dXRob3I+TGF2aWxsZXR0ZSwgRC48L2F1dGhvcj48YXV0aG9yPkNvc3NldCwgRi4gTC48L2F1dGhv
cj48L2F1dGhvcnM+PC9jb250cmlidXRvcnM+PGF1dGgtYWRkcmVzcz5MYWJvcmF0b2lyZSBkZSBW
ZWN0b3JvbG9naWUgUmV0cm92aXJhbGUgZXQgVGhlcmFwaWUgR2VuaXF1ZSwgSU5TRVJNIFU0MTIs
IEVjb2xlIE5vcm1hbGUgU3VwZXJpZXVyZSBkZSBMeW9uLCBJRlIxMjggQmlvU2NpZW5jZXMgTHlv
bi1HZXJsYW5kLCBMeW9uLCBGcmFuY2UuPC9hdXRoLWFkZHJlc3M+PHRpdGxlcz48dGl0bGU+QW4g
aW50ZXJwbGF5IGJldHdlZW4gaHlwZXJ2YXJpYWJsZSByZWdpb24gMSBvZiB0aGUgaGVwYXRpdGlz
IEMgdmlydXMgRTIgZ2x5Y29wcm90ZWluLCB0aGUgc2NhdmVuZ2VyIHJlY2VwdG9yIEJJLCBhbmQg
aGlnaC1kZW5zaXR5IGxpcG9wcm90ZWluIHByb21vdGVzIGJvdGggZW5oYW5jZW1lbnQgb2YgaW5m
ZWN0aW9uIGFuZCBwcm90ZWN0aW9uIGFnYWluc3QgbmV1dHJhbGl6aW5nIGFudGlib2RpZXM8L3Rp
dGxlPjxzZWNvbmRhcnktdGl0bGU+SiBWaXJvbDwvc2Vjb25kYXJ5LXRpdGxlPjxhbHQtdGl0bGU+
Sm91cm5hbCBvZiB2aXJvbG9neTwvYWx0LXRpdGxlPjwvdGl0bGVzPjxwZXJpb2RpY2FsPjxmdWxs
LXRpdGxlPkogVmlyb2w8L2Z1bGwtdGl0bGU+PC9wZXJpb2RpY2FsPjxhbHQtcGVyaW9kaWNhbD48
ZnVsbC10aXRsZT5Kb3VybmFsIG9mIHZpcm9sb2d5PC9mdWxsLXRpdGxlPjwvYWx0LXBlcmlvZGlj
YWw+PHBhZ2VzPjgyMTctMjk8L3BhZ2VzPjx2b2x1bWU+Nzk8L3ZvbHVtZT48bnVtYmVyPjEzPC9u
dW1iZXI+PGVkaXRpb24+MjAwNS8wNi8xNjwvZWRpdGlvbj48a2V5d29yZHM+PGtleXdvcmQ+Q2Fy
Y2lub21hLCBIZXBhdG9jZWxsdWxhcjwva2V5d29yZD48a2V5d29yZD5DZWxsIExpbmU8L2tleXdv
cmQ+PGtleXdvcmQ+Q2VsbCBMaW5lLCBUdW1vcjwva2V5d29yZD48a2V5d29yZD5Db21wbGVtZW50
YXJpdHkgRGV0ZXJtaW5pbmcgUmVnaW9ucy8qZ2VuZXRpY3MvbWV0YWJvbGlzbTwva2V5d29yZD48
a2V5d29yZD5IZXBhY2l2aXJ1cy9nZW5ldGljcy8qcGh5c2lvbG9neTwva2V5d29yZD48a2V5d29y
ZD5IZXBhdGl0aXMgQy9ibG9vZDwva2V5d29yZD48a2V5d29yZD5IZXBhdGl0aXMgQyBBbnRpYm9k
aWVzL2ltbXVub2xvZ3k8L2tleXdvcmQ+PGtleXdvcmQ+SHVtYW5zPC9rZXl3b3JkPjxrZXl3b3Jk
PkxpcG9wcm90ZWlucywgSERMLypibG9vZDwva2V5d29yZD48a2V5d29yZD5MaXZlciBOZW9wbGFz
bXM8L2tleXdvcmQ+PGtleXdvcmQ+TXV0YWdlbmVzaXMsIFNpdGUtRGlyZWN0ZWQ8L2tleXdvcmQ+
PGtleXdvcmQ+UG9pbnQgTXV0YXRpb248L2tleXdvcmQ+PGtleXdvcmQ+UmVjb21iaW5hbnQgUHJv
dGVpbnMvbWV0YWJvbGlzbTwva2V5d29yZD48a2V5d29yZD5WaXJhbCBFbnZlbG9wZSBQcm90ZWlu
cy9nZW5ldGljcy8qbWV0YWJvbGlzbTwva2V5d29yZD48L2tleXdvcmRzPjxkYXRlcz48eWVhcj4y
MDA1PC95ZWFyPjxwdWItZGF0ZXM+PGRhdGU+SnVsPC9kYXRlPjwvcHViLWRhdGVzPjwvZGF0ZXM+
PGlzYm4+MDAyMi01MzhYIChQcmludCkmI3hEOzAwMjItNTM4WCAoTGlua2luZyk8L2lzYm4+PGFj
Y2Vzc2lvbi1udW0+MTU5NTY1Njc8L2FjY2Vzc2lvbi1udW0+PHdvcmstdHlwZT5SZXNlYXJjaCBT
dXBwb3J0LCBOb24tVS5TLiBHb3YmYXBvczt0PC93b3JrLXR5cGU+PHVybHM+PHJlbGF0ZWQtdXJs
cz48dXJsPmh0dHA6Ly93d3cubmNiaS5ubG0ubmloLmdvdi9wdWJtZWQvMTU5NTY1Njc8L3VybD48
dXJsPmh0dHA6Ly9qdmkuYXNtLm9yZy9jb250ZW50Lzc5LzEzLzgyMTcuZnVsbC5wZGY8L3VybD48
L3JlbGF0ZWQtdXJscz48L3VybHM+PGN1c3RvbTI+MTE0MzcwNTwvY3VzdG9tMj48ZWxlY3Ryb25p
Yy1yZXNvdXJjZS1udW0+MTAuMTEyOC9KVkkuNzkuMTMuODIxNy04MjI5LjIwMDU8L2VsZWN0cm9u
aWMtcmVzb3VyY2UtbnVtPjxsYW5ndWFnZT5lbmc8L2xhbmd1YWdlPjwvcmVjb3JkPjwvQ2l0ZT48
Q2l0ZT48QXV0aG9yPk5pZWxhbmQ8L0F1dGhvcj48WWVhcj4yMDAyPC9ZZWFyPjxSZWNOdW0+NTQw
PC9SZWNOdW0+PHJlY29yZD48cmVjLW51bWJlcj41NDA8L3JlYy1udW1iZXI+PGZvcmVpZ24ta2V5
cz48a2V5IGFwcD0iRU4iIGRiLWlkPSJ2MHh3dmVkcjJ0ZWRhcWU5ejI1eGF2OTRkZGVmYXR4YXZw
MDUiIHRpbWVzdGFtcD0iMTMzMjQxMDczMSI+NTQwPC9rZXk+PC9mb3JlaWduLWtleXM+PHJlZi10
eXBlIG5hbWU9IkpvdXJuYWwgQXJ0aWNsZSI+MTc8L3JlZi10eXBlPjxjb250cmlidXRvcnM+PGF1
dGhvcnM+PGF1dGhvcj5OaWVsYW5kLCBULiBKLjwvYXV0aG9yPjxhdXRob3I+UGVubWFuLCBNLjwv
YXV0aG9yPjxhdXRob3I+RG9yaSwgTC48L2F1dGhvcj48YXV0aG9yPktyaWVnZXIsIE0uPC9hdXRo
b3I+PGF1dGhvcj5LaXJjaGhhdXNlbiwgVC48L2F1dGhvcj48L2F1dGhvcnM+PC9jb250cmlidXRv
cnM+PGF1dGgtYWRkcmVzcz5EZXBhcnRtZW50IG9mIENlbGwgQmlvbG9neSwgSGFydmFyZCBNZWRp
Y2FsIFNjaG9vbCwgYW5kIENlbnRlciBmb3IgQmxvb2QgUmVzZWFyY2gsIEJvc3RvbiwgTUEgMDIx
MTUtNTcwMSwgVVNBLjwvYXV0aC1hZGRyZXNzPjx0aXRsZXM+PHRpdGxlPkRpc2NvdmVyeSBvZiBj
aGVtaWNhbCBpbmhpYml0b3JzIG9mIHRoZSBzZWxlY3RpdmUgdHJhbnNmZXIgb2YgbGlwaWRzIG1l
ZGlhdGVkIGJ5IHRoZSBIREwgcmVjZXB0b3IgU1ItQk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xNTQyMi03PC9wYWdlcz48dm9sdW1lPjk5PC92
b2x1bWU+PG51bWJlcj4yNDwvbnVtYmVyPjxlZGl0aW9uPjIwMDIvMTEvMjA8L2VkaXRpb24+PGtl
eXdvcmRzPjxrZXl3b3JkPkFkcmVuYWwgQ29ydGV4L2N5dG9sb2d5PC9rZXl3b3JkPjxrZXl3b3Jk
PkFkcmVub2NvcnRpY290cm9waWMgSG9ybW9uZS9waGFybWFjb2xvZ3k8L2tleXdvcmQ+PGtleXdv
cmQ+QW5pbWFsczwva2V5d29yZD48a2V5d29yZD5BbnRpZ2VucywgQ0QzNi8qZHJ1ZyBlZmZlY3Rz
L21ldGFib2xpc208L2tleXdvcmQ+PGtleXdvcmQ+QmlvbG9naWNhbCBUcmFuc3BvcnQvZHJ1ZyBl
ZmZlY3RzPC9rZXl3b3JkPjxrZXl3b3JkPkNITyBDZWxscy9tZXRhYm9saXNtPC9rZXl3b3JkPjxr
ZXl3b3JkPkNhcmJvY3lhbmluZXMvbWV0YWJvbGlzbTwva2V5d29yZD48a2V5d29yZD5DZWxsIExp
bmUvZHJ1ZyBlZmZlY3RzL21ldGFib2xpc208L2tleXdvcmQ+PGtleXdvcmQ+Q2VyY29waXRoZWN1
cyBhZXRoaW9wczwva2V5d29yZD48a2V5d29yZD5DbGF0aHJpbi9waHlzaW9sb2d5PC9rZXl3b3Jk
PjxrZXl3b3JkPkNyaWNldGluYWU8L2tleXdvcmQ+PGtleXdvcmQ+Q3JpY2V0dWx1czwva2V5d29y
ZD48a2V5d29yZD5EcnVnIEFudGFnb25pc208L2tleXdvcmQ+PGtleXdvcmQ+RW5kb2N5dG9zaXMv
ZHJ1ZyBlZmZlY3RzPC9rZXl3b3JkPjxrZXl3b3JkPkZpYnJvYmxhc3RzL21ldGFib2xpc208L2tl
eXdvcmQ+PGtleXdvcmQ+Rmx1b3Jlc2NlbnQgRHllcy9tZXRhYm9saXNtPC9rZXl3b3JkPjxrZXl3
b3JkPkhlTGEgQ2VsbHMvbWV0YWJvbGlzbTwva2V5d29yZD48a2V5d29yZD5IdW1hbnM8L2tleXdv
cmQ+PGtleXdvcmQ+TGlwb3Byb3RlaW5zLCBIREwvKm1ldGFib2xpc208L2tleXdvcmQ+PGtleXdv
cmQ+Kk1lbWJyYW5lIFByb3RlaW5zPC9rZXl3b3JkPjxrZXl3b3JkPk1pY2U8L2tleXdvcmQ+PGtl
eXdvcmQ+TW9sZWN1bGFyIFdlaWdodDwva2V5d29yZD48a2V5d29yZD5Qcm90ZWluIEJpbmRpbmc8
L2tleXdvcmQ+PGtleXdvcmQ+KlJlY2VwdG9ycywgSW1tdW5vbG9naWM8L2tleXdvcmQ+PGtleXdv
cmQ+KlJlY2VwdG9ycywgTGlwb3Byb3RlaW48L2tleXdvcmQ+PGtleXdvcmQ+UmVjZXB0b3JzLCBT
Y2F2ZW5nZXI8L2tleXdvcmQ+PGtleXdvcmQ+UmVjb21iaW5hbnQgRnVzaW9uIFByb3RlaW5zL21l
dGFib2xpc208L2tleXdvcmQ+PGtleXdvcmQ+U2NhdmVuZ2VyIFJlY2VwdG9ycywgQ2xhc3MgQjwv
a2V5d29yZD48a2V5d29yZD5TdWJzdHJhdGUgU3BlY2lmaWNpdHk8L2tleXdvcmQ+PC9rZXl3b3Jk
cz48ZGF0ZXM+PHllYXI+MjAwMjwveWVhcj48cHViLWRhdGVzPjxkYXRlPk5vdiAyNjwvZGF0ZT48
L3B1Yi1kYXRlcz48L2RhdGVzPjxpc2JuPjAwMjctODQyNCAoUHJpbnQpJiN4RDswMDI3LTg0MjQg
KExpbmtpbmcpPC9pc2JuPjxhY2Nlc3Npb24tbnVtPjEyNDM4Njk2PC9hY2Nlc3Npb24tbnVtPjx3
b3JrLXR5cGU+UmVzZWFyY2ggU3VwcG9ydCwgVS5TLiBHb3YmYXBvczt0LCBQLkguUy48L3dvcmst
dHlwZT48dXJscz48cmVsYXRlZC11cmxzPjx1cmw+aHR0cDovL3d3dy5uY2JpLm5sbS5uaWguZ292
L3B1Ym1lZC8xMjQzODY5NjwvdXJsPjx1cmw+aHR0cDovL3d3dy5wbmFzLm9yZy9jb250ZW50Lzk5
LzI0LzE1NDIyLmZ1bGwucGRmPC91cmw+PC9yZWxhdGVkLXVybHM+PC91cmxzPjxjdXN0b20yPjEz
NzczMjwvY3VzdG9tMj48ZWxlY3Ryb25pYy1yZXNvdXJjZS1udW0+MTAuMTA3My9wbmFzLjIyMjQy
MTM5OTwvZWxlY3Ryb25pYy1yZXNvdXJjZS1udW0+PGxhbmd1YWdlPmVuZzwvbGFuZ3VhZ2U+PC9y
ZWNvcmQ+PC9DaXRlPjxDaXRlPjxBdXRob3I+Vm9pc3NldDwvQXV0aG9yPjxZZWFyPjIwMDU8L1ll
YXI+PFJlY051bT41MzwvUmVjTnVtPjxyZWNvcmQ+PHJlYy1udW1iZXI+NTM8L3JlYy1udW1iZXI+
PGZvcmVpZ24ta2V5cz48a2V5IGFwcD0iRU4iIGRiLWlkPSJ2MHh3dmVkcjJ0ZWRhcWU5ejI1eGF2
OTRkZGVmYXR4YXZwMDUiIHRpbWVzdGFtcD0iMTMxOTEwMDAxMyI+NTM8L2tleT48L2ZvcmVpZ24t
a2V5cz48cmVmLXR5cGUgbmFtZT0iSm91cm5hbCBBcnRpY2xlIj4xNzwvcmVmLXR5cGU+PGNvbnRy
aWJ1dG9ycz48YXV0aG9ycz48YXV0aG9yPlZvaXNzZXQsIEMuPC9hdXRob3I+PGF1dGhvcj5DYWxs
ZW5zLCBOLjwvYXV0aG9yPjxhdXRob3I+QmxhbmNoYXJkLCBFLjwvYXV0aG9yPjxhdXRob3I+T3Ag
RGUgQmVlY2ssIEEuPC9hdXRob3I+PGF1dGhvcj5EdWJ1aXNzb24sIEouPC9hdXRob3I+PGF1dGhv
cj5WdS1EYWMsIE4uPC9hdXRob3I+PC9hdXRob3JzPjwvY29udHJpYnV0b3JzPjxhdXRoLWFkZHJl
c3M+Q05SUy1VUFIyNTExLCBJbnN0aXR1dCBkZSBCaW9sb2dpZSBkZSBMaWxsZSBhbmQgSW5zdGl0
dXQgUGFzdGV1ciBkZSBMaWxsZSwgTGlsbGUgNTkwMjEsIEZyYW5jZS48L2F1dGgtYWRkcmVzcz48
dGl0bGVzPjx0aXRsZT5IaWdoIGRlbnNpdHkgbGlwb3Byb3RlaW5zIGZhY2lsaXRhdGUgaGVwYXRp
dGlzIEMgdmlydXMgZW50cnkgdGhyb3VnaCB0aGUgc2NhdmVuZ2VyIHJlY2VwdG9yIGNsYXNzIEIg
dHlwZSBJPC90aXRsZT48c2Vjb25kYXJ5LXRpdGxlPkogQmlvbCBDaGVtPC9zZWNvbmRhcnktdGl0
bGU+PC90aXRsZXM+PHBlcmlvZGljYWw+PGZ1bGwtdGl0bGU+SiBCaW9sIENoZW08L2Z1bGwtdGl0
bGU+PC9wZXJpb2RpY2FsPjxwYWdlcz43NzkzLTk8L3BhZ2VzPjx2b2x1bWU+MjgwPC92b2x1bWU+
PG51bWJlcj45PC9udW1iZXI+PGVkaXRpb24+MjAwNS8wMS8wNjwvZWRpdGlvbj48a2V5d29yZHM+
PGtleXdvcmQ+QW50aWdlbnMsIENEMzY8L2tleXdvcmQ+PGtleXdvcmQ+Q2VsbCBMaW5lPC9rZXl3
b3JkPjxrZXl3b3JkPkNlbnRyaWZ1Z2F0aW9uLCBEZW5zaXR5IEdyYWRpZW50PC9rZXl3b3JkPjxr
ZXl3b3JkPkRvc2UtUmVzcG9uc2UgUmVsYXRpb25zaGlwLCBEcnVnPC9rZXl3b3JkPjxrZXl3b3Jk
PkRvd24tUmVndWxhdGlvbjwva2V5d29yZD48a2V5d29yZD5HZW5lIFNpbGVuY2luZzwva2V5d29y
ZD48a2V5d29yZD5HbHljb3Byb3RlaW5zL2NoZW1pc3RyeTwva2V5d29yZD48a2V5d29yZD5IZXBh
Y2l2aXJ1cy8qbWV0YWJvbGlzbTwva2V5d29yZD48a2V5d29yZD5IdW1hbnM8L2tleXdvcmQ+PGtl
eXdvcmQ+SW1tdW5vcHJlY2lwaXRhdGlvbjwva2V5d29yZD48a2V5d29yZD5MaWdhbmRzPC9rZXl3
b3JkPjxrZXl3b3JkPkxpcGlkcy9jaGVtaXN0cnk8L2tleXdvcmQ+PGtleXdvcmQ+TGlwb3Byb3Rl
aW5zLCBIREwvY2hlbWlzdHJ5LyptZXRhYm9saXNtPC9rZXl3b3JkPjxrZXl3b3JkPlByb3RlaW4g
QmluZGluZzwva2V5d29yZD48a2V5d29yZD5STkEgSW50ZXJmZXJlbmNlPC9rZXl3b3JkPjxrZXl3
b3JkPlJOQSwgU21hbGwgSW50ZXJmZXJpbmcvbWV0YWJvbGlzbTwva2V5d29yZD48a2V5d29yZD5S
ZWNlcHRvcnMsIEltbXVub2xvZ2ljLyptZXRhYm9saXNtPC9rZXl3b3JkPjxrZXl3b3JkPlJlY2Vw
dG9ycywgU2NhdmVuZ2VyPC9rZXl3b3JkPjxrZXl3b3JkPlNjYXZlbmdlciBSZWNlcHRvcnMsIENs
YXNzIEI8L2tleXdvcmQ+PGtleXdvcmQ+U3Vjcm9zZS9waGFybWFjb2xvZ3k8L2tleXdvcmQ+PGtl
eXdvcmQ+VmlyYWwgRW52ZWxvcGUgUHJvdGVpbnMvKmNoZW1pc3RyeS9tZXRhYm9saXNtPC9rZXl3
b3JkPjwva2V5d29yZHM+PGRhdGVzPjx5ZWFyPjIwMDU8L3llYXI+PHB1Yi1kYXRlcz48ZGF0ZT5N
YXIgNDwvZGF0ZT48L3B1Yi1kYXRlcz48L2RhdGVzPjxpc2JuPjAwMjEtOTI1OCAoUHJpbnQpJiN4
RDswMDIxLTkyNTggKExpbmtpbmcpPC9pc2JuPjxhY2Nlc3Npb24tbnVtPjE1NjMyMTcxPC9hY2Nl
c3Npb24tbnVtPjx1cmxzPjxyZWxhdGVkLXVybHM+PHVybD5odHRwOi8vd3d3Lm5jYmkubmxtLm5p
aC5nb3YvZW50cmV6L3F1ZXJ5LmZjZ2k/Y21kPVJldHJpZXZlJmFtcDtkYj1QdWJNZWQmYW1wO2Rv
cHQ9Q2l0YXRpb24mYW1wO2xpc3RfdWlkcz0xNTYzMjE3MTwvdXJsPjx1cmw+aHR0cDovL3d3dy5q
YmMub3JnL2NvbnRlbnQvMjgwLzkvNzc5My5mdWxsLnBkZjwvdXJsPjwvcmVsYXRlZC11cmxzPjwv
dXJscz48ZWxlY3Ryb25pYy1yZXNvdXJjZS1udW0+TTQxMTYwMDIwMCBbcGlpXSYjeEQ7MTAuMTA3
NC9qYmMuTTQxMTYwMDIwMDwvZWxlY3Ryb25pYy1yZXNvdXJjZS1udW0+PGxhbmd1YWdlPmVuZzwv
bGFuZ3VhZ2U+PC9yZWNvcmQ+PC9DaXRlPjxDaXRlPjxBdXRob3I+RHJldXg8L0F1dGhvcj48WWVh
cj4yMDA2PC9ZZWFyPjxSZWNOdW0+ODk2PC9SZWNOdW0+PHJlY29yZD48cmVjLW51bWJlcj44OTY8
L3JlYy1udW1iZXI+PGZvcmVpZ24ta2V5cz48a2V5IGFwcD0iRU4iIGRiLWlkPSJ2MHh3dmVkcjJ0
ZWRhcWU5ejI1eGF2OTRkZGVmYXR4YXZwMDUiIHRpbWVzdGFtcD0iMTM3NTk2Mjg4MiI+ODk2PC9r
ZXk+PC9mb3JlaWduLWtleXM+PHJlZi10eXBlIG5hbWU9IkpvdXJuYWwgQXJ0aWNsZSI+MTc8L3Jl
Zi10eXBlPjxjb250cmlidXRvcnM+PGF1dGhvcnM+PGF1dGhvcj5EcmV1eCwgTS48L2F1dGhvcj48
YXV0aG9yPlBpZXRzY2htYW5uLCBULjwvYXV0aG9yPjxhdXRob3I+R3JhbmllciwgQy48L2F1dGhv
cj48YXV0aG9yPlZvaXNzZXQsIEMuPC9hdXRob3I+PGF1dGhvcj5SaWNhcmQtQmx1bSwgUy48L2F1
dGhvcj48YXV0aG9yPk1hbmdlb3QsIFAuIEUuPC9hdXRob3I+PGF1dGhvcj5LZWNrLCBaLjwvYXV0
aG9yPjxhdXRob3I+Rm91bmcsIFMuPC9hdXRob3I+PGF1dGhvcj5WdS1EYWMsIE4uPC9hdXRob3I+
PGF1dGhvcj5EdWJ1aXNzb24sIEouPC9hdXRob3I+PGF1dGhvcj5CYXJ0ZW5zY2hsYWdlciwgUi48
L2F1dGhvcj48YXV0aG9yPkxhdmlsbGV0dGUsIEQuPC9hdXRob3I+PGF1dGhvcj5Db3NzZXQsIEYu
IEwuPC9hdXRob3I+PC9hdXRob3JzPjwvY29udHJpYnV0b3JzPjxhdXRoLWFkZHJlc3M+SU5TRVJN
LCBVNzU4LCA2OTAwNyBMeW9uLCBGcmFuY2UuPC9hdXRoLWFkZHJlc3M+PHRpdGxlcz48dGl0bGU+
SGlnaCBkZW5zaXR5IGxpcG9wcm90ZWluIGluaGliaXRzIGhlcGF0aXRpcyBDIHZpcnVzLW5ldXRy
YWxpemluZyBhbnRpYm9kaWVzIGJ5IHN0aW11bGF0aW5nIGNlbGwgZW50cnkgdmlhIGFjdGl2YXRp
b24gb2YgdGhlIHNjYXZlbmdlciByZWNlcHRvciBCSTwvdGl0bGU+PHNlY29uZGFyeS10aXRsZT5K
IEJpb2wgQ2hlbTwvc2Vjb25kYXJ5LXRpdGxlPjxhbHQtdGl0bGU+VGhlIEpvdXJuYWwgb2YgYmlv
bG9naWNhbCBjaGVtaXN0cnk8L2FsdC10aXRsZT48L3RpdGxlcz48cGVyaW9kaWNhbD48ZnVsbC10
aXRsZT5KIEJpb2wgQ2hlbTwvZnVsbC10aXRsZT48L3BlcmlvZGljYWw+PHBhZ2VzPjE4Mjg1LTk1
PC9wYWdlcz48dm9sdW1lPjI4MTwvdm9sdW1lPjxudW1iZXI+Mjc8L251bWJlcj48ZWRpdGlvbj4y
MDA2LzA1LzA2PC9lZGl0aW9uPjxrZXl3b3Jkcz48a2V5d29yZD5BbmltYWxzPC9rZXl3b3JkPjxr
ZXl3b3JkPkFudGlib2RpZXMsIE1vbm9jbG9uYWwvYmxvb2QvaW1tdW5vbG9neTwva2V5d29yZD48
a2V5d29yZD5BbnRpYm9keSBTcGVjaWZpY2l0eTwva2V5d29yZD48a2V5d29yZD5BbnRpZ2Vucywg
Q0QvaW1tdW5vbG9neS9tZXRhYm9saXNtPC9rZXl3b3JkPjxrZXl3b3JkPkFudGlnZW5zLCBDRDgx
PC9rZXl3b3JkPjxrZXl3b3JkPkVwaXRvcGVzPC9rZXl3b3JkPjxrZXl3b3JkPkhlcGFjaXZpcnVz
LyppbW11bm9sb2d5PC9rZXl3b3JkPjxrZXl3b3JkPkhlcGF0aXRpcyBDL2Jsb29kL3Zpcm9sb2d5
PC9rZXl3b3JkPjxrZXl3b3JkPkhlcGF0aXRpcyBDIEFudGlib2RpZXMvKmltbXVub2xvZ3kvbWV0
YWJvbGlzbTwva2V5d29yZD48a2V5d29yZD5IZXBhdGl0aXMgQywgQ2hyb25pYy9ibG9vZC92aXJv
bG9neTwva2V5d29yZD48a2V5d29yZD5IdW1hbnM8L2tleXdvcmQ+PGtleXdvcmQ+SW1tdW5pdHks
IElubmF0ZTwva2V5d29yZD48a2V5d29yZD5MaXBvcHJvdGVpbnMsIEhETC8qaW1tdW5vbG9neS9t
ZXRhYm9saXNtL3BoYXJtYWNvbG9neTwva2V5d29yZD48a2V5d29yZD5Qcm90ZWluIEJpbmRpbmcv
aW1tdW5vbG9neTwva2V5d29yZD48a2V5d29yZD5TY2F2ZW5nZXIgUmVjZXB0b3JzLCBDbGFzcyBC
LyppbW11bm9sb2d5L21ldGFib2xpc208L2tleXdvcmQ+PGtleXdvcmQ+VmlydXMgUmVwbGljYXRp
b24vaW1tdW5vbG9neTwva2V5d29yZD48L2tleXdvcmRzPjxkYXRlcz48eWVhcj4yMDA2PC95ZWFy
PjxwdWItZGF0ZXM+PGRhdGU+SnVsIDc8L2RhdGU+PC9wdWItZGF0ZXM+PC9kYXRlcz48aXNibj4w
MDIxLTkyNTggKFByaW50KSYjeEQ7MDAyMS05MjU4IChMaW5raW5nKTwvaXNibj48YWNjZXNzaW9u
LW51bT4xNjY3NTQ1MDwvYWNjZXNzaW9uLW51bT48d29yay10eXBlPlJlc2VhcmNoIFN1cHBvcnQs
IE4uSS5ILiwgRXh0cmFtdXJhbCYjeEQ7UmVzZWFyY2ggU3VwcG9ydCwgTm9uLVUuUy4gR292JmFw
b3M7dDwvd29yay10eXBlPjx1cmxzPjxyZWxhdGVkLXVybHM+PHVybD5odHRwOi8vd3d3Lm5jYmku
bmxtLm5paC5nb3YvcHVibWVkLzE2Njc1NDUwPC91cmw+PHVybD5odHRwOi8vd3d3LmpiYy5vcmcv
Y29udGVudC8yODEvMjcvMTgyODUuZnVsbC5wZGY8L3VybD48L3JlbGF0ZWQtdXJscz48L3VybHM+
PGVsZWN0cm9uaWMtcmVzb3VyY2UtbnVtPjEwLjEwNzQvamJjLk02MDI3MDYyMDA8L2VsZWN0cm9u
aWMtcmVzb3VyY2UtbnVtPjxsYW5ndWFnZT5lbmc8L2xhbmd1YWdlPjwvcmVjb3JkPjwvQ2l0ZT48
Q2l0ZT48QXV0aG9yPkJyaW1hY29tYmU8L0F1dGhvcj48WWVhcj4yMDEwPC9ZZWFyPjxSZWNOdW0+
Mzc8L1JlY051bT48cmVjb3JkPjxyZWMtbnVtYmVyPjM3PC9yZWMtbnVtYmVyPjxmb3JlaWduLWtl
eXM+PGtleSBhcHA9IkVOIiBkYi1pZD0idjB4d3ZlZHIydGVkYXFlOXoyNXhhdjk0ZGRlZmF0eGF2
cDA1IiB0aW1lc3RhbXA9IjEzMDkzNTQ3NTUiPjM3PC9rZXk+PC9mb3JlaWduLWtleXM+PHJlZi10
eXBlIG5hbWU9IkpvdXJuYWwgQXJ0aWNsZSI+MTc8L3JlZi10eXBlPjxjb250cmlidXRvcnM+PGF1
dGhvcnM+PGF1dGhvcj5CcmltYWNvbWJlLCBDLiBMLjwvYXV0aG9yPjxhdXRob3I+R3JvdmUsIEou
PC9hdXRob3I+PGF1dGhvcj5NZXJlZGl0aCwgTC4gVy48L2F1dGhvcj48YXV0aG9yPkh1LCBLLjwv
YXV0aG9yPjxhdXRob3I+U3lkZXIsIEEuIEouPC9hdXRob3I+PGF1dGhvcj5GbG9yZXMsIE0uIFYu
PC9hdXRob3I+PGF1dGhvcj5UaW1wZSwgSi4gTS48L2F1dGhvcj48YXV0aG9yPktyaWVnZXIsIFMu
IEUuPC9hdXRob3I+PGF1dGhvcj5CYXVtZXJ0LCBULiBGLjwvYXV0aG9yPjxhdXRob3I+VGVsbGlu
Z2h1aXNlbiwgVC4gTC48L2F1dGhvcj48YXV0aG9yPldvbmctU3RhYWwsIEYuPC9hdXRob3I+PGF1
dGhvcj5CYWxmZSwgUC48L2F1dGhvcj48YXV0aG9yPk1jS2VhdGluZywgSi4gQS48L2F1dGhvcj48
L2F1dGhvcnM+PC9jb250cmlidXRvcnM+PGF1dGgtYWRkcmVzcz5IZXBhdGl0aXMgQyBSZXNlYXJj
aCBHcm91cCwgSW5zdGl0dXRlIEZvciBCaW9tZWRpY2FsIFJlc2VhcmNoLCBVbml2ZXJzaXR5IG9m
IEJpcm1pbmdoYW0sIFZpbmNlbnQgRHJpdmUsIEJpcm1pbmdoYW0gQjE1IDJUVCwgVW5pdGVkIEtp
bmdkb20uPC9hdXRoLWFkZHJlc3M+PHRpdGxlcz48dGl0bGU+TmV1dHJhbGl6aW5nIGFudGlib2R5
LXJlc2lzdGFudCBoZXBhdGl0aXMgQyB2aXJ1cyBjZWxsLXRvLWNlbGwgdHJhbnNtaXNzaW9uPC90
aXRsZT48c2Vjb25kYXJ5LXRpdGxlPkogVmlyb2w8L3NlY29uZGFyeS10aXRsZT48L3RpdGxlcz48
cGVyaW9kaWNhbD48ZnVsbC10aXRsZT5KIFZpcm9sPC9mdWxsLXRpdGxlPjwvcGVyaW9kaWNhbD48
cGFnZXM+NTk2LTYwNTwvcGFnZXM+PHZvbHVtZT44NTwvdm9sdW1lPjxudW1iZXI+MTwvbnVtYmVy
PjxlZGl0aW9uPjIwMTAvMTAvMjI8L2VkaXRpb24+PGtleXdvcmRzPjxrZXl3b3JkPkFudGlib2Rp
ZXMsIE5ldXRyYWxpemluZy8qaW1tdW5vbG9neTwva2V5d29yZD48a2V5d29yZD5BbnRpZ2Vucywg
Q0QvZ2VuZXRpY3MvbWV0YWJvbGlzbTwva2V5d29yZD48a2V5d29yZD5DZWxsIExpbmUsIFR1bW9y
PC9rZXl3b3JkPjxrZXl3b3JkPkNvY3VsdHVyZSBUZWNobmlxdWVzPC9rZXl3b3JkPjxrZXl3b3Jk
PkhlcGFjaXZpcnVzL2ltbXVub2xvZ3kvbWV0YWJvbGlzbS8qcGh5c2lvbG9neTwva2V5d29yZD48
a2V5d29yZD5IZXBhdGl0aXMgQyBBbnRpYm9kaWVzLyppbW11bm9sb2d5PC9rZXl3b3JkPjxrZXl3
b3JkPkh1bWFuczwva2V5d29yZD48a2V5d29yZD5NZW1icmFuZSBQcm90ZWlucy9nZW5ldGljcy9t
ZXRhYm9saXNtPC9rZXl3b3JkPjxrZXl3b3JkPlJlY2VwdG9ycywgVmlydXMvZ2VuZXRpY3MvbWV0
YWJvbGlzbTwva2V5d29yZD48a2V5d29yZD5TY2F2ZW5nZXIgUmVjZXB0b3JzLCBDbGFzcyBCL2dl
bmV0aWNzLyptZXRhYm9saXNtPC9rZXl3b3JkPjxrZXl3b3JkPlRpZ2h0IEp1bmN0aW9ucy9nZW5l
dGljcy9tZXRhYm9saXNtPC9rZXl3b3JkPjwva2V5d29yZHM+PGRhdGVzPjx5ZWFyPjIwMTA8L3ll
YXI+PHB1Yi1kYXRlcz48ZGF0ZT5KYW48L2RhdGU+PC9wdWItZGF0ZXM+PC9kYXRlcz48aXNibj4x
MDk4LTU1MTQgKEVsZWN0cm9uaWMpJiN4RDswMDIyLTUzOFggKExpbmtpbmcpPC9pc2JuPjxhY2Nl
c3Npb24tbnVtPjIwOTYyMDc2PC9hY2Nlc3Npb24tbnVtPjx1cmxzPjxyZWxhdGVkLXVybHM+PHVy
bD5odHRwOi8vd3d3Lm5jYmkubmxtLm5paC5nb3YvZW50cmV6L3F1ZXJ5LmZjZ2k/Y21kPVJldHJp
ZXZlJmFtcDtkYj1QdWJNZWQmYW1wO2RvcHQ9Q2l0YXRpb24mYW1wO2xpc3RfdWlkcz0yMDk2MjA3
NjwvdXJsPjx1cmw+aHR0cDovL2p2aS5hc20ub3JnL2NvbnRlbnQvODUvMS81OTYuZnVsbC5wZGY8
L3VybD48L3JlbGF0ZWQtdXJscz48L3VybHM+PGN1c3RvbTI+MzAxNDE5NTwvY3VzdG9tMj48ZWxl
Y3Ryb25pYy1yZXNvdXJjZS1udW0+SlZJLjAxNTkyLTEwIFtwaWldJiN4RDsxMC4xMTI4L0pWSS4w
MTU5Mi0xMDwvZWxlY3Ryb25pYy1yZXNvdXJjZS1udW0+PGxhbmd1YWdlPmVuZzwvbGFuZ3VhZ2U+
PC9yZWNvcmQ+PC9DaXRlPjxDaXRlPjxBdXRob3I+TWl0dGFwYWxsaTwvQXV0aG9yPjxZZWFyPjIw
MTE8L1llYXI+PFJlY051bT41MTM8L1JlY051bT48cmVjb3JkPjxyZWMtbnVtYmVyPjUxMzwvcmVj
LW51bWJlcj48Zm9yZWlnbi1rZXlzPjxrZXkgYXBwPSJFTiIgZGItaWQ9InYweHd2ZWRyMnRlZGFx
ZTl6MjV4YXY5NGRkZWZhdHhhdnAwNSIgdGltZXN0YW1wPSIxMzMxMTQxOTUxIj41MTM8L2tleT48
L2ZvcmVpZ24ta2V5cz48cmVmLXR5cGUgbmFtZT0iSm91cm5hbCBBcnRpY2xlIj4xNzwvcmVmLXR5
cGU+PGNvbnRyaWJ1dG9ycz48YXV0aG9ycz48YXV0aG9yPk1pdHRhcGFsbGksIEcuIEsuPC9hdXRo
b3I+PGF1dGhvcj5KYWNrc29uLCBBLjwvYXV0aG9yPjxhdXRob3I+WmhhbywgRi48L2F1dGhvcj48
YXV0aG9yPkxlZSwgSC48L2F1dGhvcj48YXV0aG9yPkNob3csIFMuPC9hdXRob3I+PGF1dGhvcj5N
Y0tlbHZ5LCBKLjwvYXV0aG9yPjxhdXRob3I+V29uZy1TdGFhbCwgRi48L2F1dGhvcj48YXV0aG9y
Pk1hY2RvbmFsZCwgSi4gRS48L2F1dGhvcj48L2F1dGhvcnM+PC9jb250cmlidXRvcnM+PGF1dGgt
YWRkcmVzcz5pVGhlclggUGhhcm1hY2V1dGljYWxzLCBJbmMuLCBQTyBCb3ggOTEwNTMwLCBTYW4g
RGllZ28sIENBIDkyMTkxLTA1MzAsIFVTQS48L2F1dGgtYWRkcmVzcz48dGl0bGVzPjx0aXRsZT5E
aXNjb3Zlcnkgb2YgaGlnaGx5IHBvdGVudCBzbWFsbCBtb2xlY3VsZSBIZXBhdGl0aXMgQyBWaXJ1
cyBlbnRyeSBpbmhpYml0b3JzPC90aXRsZT48c2Vjb25kYXJ5LXRpdGxlPkJpb29yZyBNZWQgQ2hl
bSBMZXR0PC9zZWNvbmRhcnktdGl0bGU+PGFsdC10aXRsZT5CaW9vcmdhbmljICZhbXA7IG1lZGlj
aW5hbCBjaGVtaXN0cnkgbGV0dGVyczwvYWx0LXRpdGxlPjwvdGl0bGVzPjxwZXJpb2RpY2FsPjxm
dWxsLXRpdGxlPkJpb29yZyBNZWQgQ2hlbSBMZXR0PC9mdWxsLXRpdGxlPjxhYmJyLTE+Qmlvb3Jn
YW5pYyAmYW1wOyBtZWRpY2luYWwgY2hlbWlzdHJ5IGxldHRlcnM8L2FiYnItMT48L3BlcmlvZGlj
YWw+PGFsdC1wZXJpb2RpY2FsPjxmdWxsLXRpdGxlPkJpb29yZyBNZWQgQ2hlbSBMZXR0PC9mdWxs
LXRpdGxlPjxhYmJyLTE+Qmlvb3JnYW5pYyAmYW1wOyBtZWRpY2luYWwgY2hlbWlzdHJ5IGxldHRl
cnM8L2FiYnItMT48L2FsdC1wZXJpb2RpY2FsPjxwYWdlcz42ODUyLTU8L3BhZ2VzPjx2b2x1bWU+
MjE8L3ZvbHVtZT48bnVtYmVyPjIyPC9udW1iZXI+PGVkaXRpb24+MjAxMS8xMC8wODwvZWRpdGlv
bj48a2V5d29yZHM+PGtleXdvcmQ+QW5pbWFsczwva2V5d29yZD48a2V5d29yZD5BbnRpdmlyYWwg
QWdlbnRzLypjaGVtaXN0cnkvcGhhcm1hY29raW5ldGljcy8qcGhhcm1hY29sb2d5PC9rZXl3b3Jk
PjxrZXl3b3JkPkRydWcgRGlzY292ZXJ5PC9rZXl3b3JkPjxrZXl3b3JkPkhlcGFjaXZpcnVzLypk
cnVnIGVmZmVjdHMvcGh5c2lvbG9neTwva2V5d29yZD48a2V5d29yZD5IZXBhdGl0aXMgQy8qZHJ1
ZyB0aGVyYXB5PC9rZXl3b3JkPjxrZXl3b3JkPkh1bWFuczwva2V5d29yZD48a2V5d29yZD5Jbmhp
Yml0b3J5IENvbmNlbnRyYXRpb24gNTA8L2tleXdvcmQ+PGtleXdvcmQ+UmF0czwva2V5d29yZD48
a2V5d29yZD5TbWFsbCBNb2xlY3VsZSBMaWJyYXJpZXMvKmNoZW1pc3RyeS9waGFybWFjb2tpbmV0
aWNzLypwaGFybWFjb2xvZ3k8L2tleXdvcmQ+PGtleXdvcmQ+U3RydWN0dXJlLUFjdGl2aXR5IFJl
bGF0aW9uc2hpcDwva2V5d29yZD48a2V5d29yZD5WaXJ1cyBJbnRlcm5hbGl6YXRpb24vKmRydWcg
ZWZmZWN0czwva2V5d29yZD48L2tleXdvcmRzPjxkYXRlcz48eWVhcj4yMDExPC95ZWFyPjxwdWIt
ZGF0ZXM+PGRhdGU+Tm92IDE1PC9kYXRlPjwvcHViLWRhdGVzPjwvZGF0ZXM+PGlzYm4+MTQ2NC0z
NDA1IChFbGVjdHJvbmljKSYjeEQ7MDk2MC04OTRYIChMaW5raW5nKTwvaXNibj48YWNjZXNzaW9u
LW51bT4yMTk3ODY3NTwvYWNjZXNzaW9uLW51bT48dXJscz48cmVsYXRlZC11cmxzPjx1cmw+aHR0
cDovL3d3dy5uY2JpLm5sbS5uaWguZ292L3B1Ym1lZC8yMTk3ODY3NTwvdXJsPjx1cmw+aHR0cDov
L3Bkbi5zY2llbmNlZGlyZWN0LmNvbS9zY2llbmNlP19vYj1NaWFtaUltYWdlVVJMJmFtcDtfY2lk
PTI3MTM5OCZhbXA7X3VzZXI9Nzk0OTk4JmFtcDtfcGlpPVMwOTYwODk0WDExMDEyNTQ2JmFtcDtf
Y2hlY2s9eSZhbXA7X29yaWdpbj1hcnRpY2xlJmFtcDtfem9uZT10b29sYmFyJmFtcDtfY292ZXJE
YXRlPTE1LU5vdi0yMDExJmFtcDt2aWV3PWMmYW1wO29yaWdpbkNvbnRlbnRGYW1pbHk9c2VyaWFs
JmFtcDt3Y2hwPWRHTHpWbGstelNrelMmYW1wO21kNT03Y2QzNTIwODZlODAxMWUwYjc0OTAxNWUw
MWQ2NjkxMi8xLXMyLjAtUzA5NjA4OTRYMTEwMTI1NDYtbWFpbi5wZGY8L3VybD48L3JlbGF0ZWQt
dXJscz48L3VybHM+PGVsZWN0cm9uaWMtcmVzb3VyY2UtbnVtPjEwLjEwMTYvai5ibWNsLjIwMTEu
MDkuMDE5PC9lbGVjdHJvbmljLXJlc291cmNlLW51bT48bGFuZ3VhZ2U+ZW5nPC9sYW5ndWFnZT48
L3JlY29yZD48L0NpdGU+PENpdGU+PEF1dGhvcj5TeWRlcjwvQXV0aG9yPjxZZWFyPjIwMTE8L1ll
YXI+PFJlY051bT4yMjM4PC9SZWNOdW0+PHJlY29yZD48cmVjLW51bWJlcj4yMjM4PC9yZWMtbnVt
YmVyPjxmb3JlaWduLWtleXM+PGtleSBhcHA9IkVOIiBkYi1pZD0idjB4d3ZlZHIydGVkYXFlOXoy
NXhhdjk0ZGRlZmF0eGF2cDA1IiB0aW1lc3RhbXA9IjEzOTg4NDU4ODEiPjIyMzg8L2tleT48L2Zv
cmVpZ24ta2V5cz48cmVmLXR5cGUgbmFtZT0iSm91cm5hbCBBcnRpY2xlIj4xNzwvcmVmLXR5cGU+
PGNvbnRyaWJ1dG9ycz48YXV0aG9ycz48YXV0aG9yPlN5ZGVyLCBBLiBKLjwvYXV0aG9yPjxhdXRo
b3I+TGVlLCBILjwvYXV0aG9yPjxhdXRob3I+WmVpc2VsLCBNLiBCLjwvYXV0aG9yPjxhdXRob3I+
R3JvdmUsIEouPC9hdXRob3I+PGF1dGhvcj5Tb3VsaWVyLCBFLjwvYXV0aG9yPjxhdXRob3I+TWFj
ZG9uYWxkLCBKLjwvYXV0aG9yPjxhdXRob3I+Q2hvdywgUy48L2F1dGhvcj48YXV0aG9yPkNoYW5n
LCBKLjwvYXV0aG9yPjxhdXRob3I+QmF1bWVydCwgVC4gRi48L2F1dGhvcj48YXV0aG9yPk1jS2Vh
dGluZywgSi4gQS48L2F1dGhvcj48YXV0aG9yPk1jS2VsdnksIEouPC9hdXRob3I+PGF1dGhvcj5X
b25nLVN0YWFsLCBGLjwvYXV0aG9yPjwvYXV0aG9ycz48L2NvbnRyaWJ1dG9ycz48YXV0aC1hZGRy
ZXNzPmlUaGVyWCBQaGFybWFjZXV0aWNhbHMsIEluYy4sIFNhbiBEaWVnbywgQ0EgOTIxOTEtMDUz
MCwgVVNBLjwvYXV0aC1hZGRyZXNzPjx0aXRsZXM+PHRpdGxlPlNtYWxsIG1vbGVjdWxlIHNjYXZl
bmdlciByZWNlcHRvciBCSSBhbnRhZ29uaXN0cyBhcmUgcG90ZW50IEhDViBlbnRyeSBpbmhpYml0
b3JzPC90aXRsZT48c2Vjb25kYXJ5LXRpdGxlPkogSGVwYXRvbDwvc2Vjb25kYXJ5LXRpdGxlPjxh
bHQtdGl0bGU+Sm91cm5hbCBvZiBoZXBhdG9sb2d5PC9hbHQtdGl0bGU+PC90aXRsZXM+PHBlcmlv
ZGljYWw+PGZ1bGwtdGl0bGU+SiBIZXBhdG9sPC9mdWxsLXRpdGxlPjwvcGVyaW9kaWNhbD48YWx0
LXBlcmlvZGljYWw+PGZ1bGwtdGl0bGU+Sm91cm5hbCBvZiBIZXBhdG9sb2d5PC9mdWxsLXRpdGxl
PjwvYWx0LXBlcmlvZGljYWw+PHBhZ2VzPjQ4LTU1PC9wYWdlcz48dm9sdW1lPjU0PC92b2x1bWU+
PG51bWJlcj4xPC9udW1iZXI+PGtleXdvcmRzPjxrZXl3b3JkPkFtaWRlcy9waGFybWFjb2xvZ3k8
L2tleXdvcmQ+PGtleXdvcmQ+QW5pbWFsczwva2V5d29yZD48a2V5d29yZD5BbnRpdmlyYWwgQWdl
bnRzLypwaGFybWFjb2xvZ3k8L2tleXdvcmQ+PGtleXdvcmQ+Q0hPIENlbGxzPC9rZXl3b3JkPjxr
ZXl3b3JkPkNlbGwgTGluZTwva2V5d29yZD48a2V5d29yZD5DcmljZXRpbmFlPC9rZXl3b3JkPjxr
ZXl3b3JkPkNyaWNldHVsdXM8L2tleXdvcmQ+PGtleXdvcmQ+SGVwYWNpdmlydXMvKmRydWcgZWZm
ZWN0cy9wYXRob2dlbmljaXR5L3BoeXNpb2xvZ3k8L2tleXdvcmQ+PGtleXdvcmQ+SGVwYXRpdGlz
IEMsIENocm9uaWMvZHJ1ZyB0aGVyYXB5L3Zpcm9sb2d5PC9rZXl3b3JkPjxrZXl3b3JkPkhlcGF0
b2N5dGVzL2RydWcgZWZmZWN0cy9tZXRhYm9saXNtL3Zpcm9sb2d5PC9rZXl3b3JkPjxrZXl3b3Jk
Pkh1bWFuczwva2V5d29yZD48a2V5d29yZD5LaW5ldGljczwva2V5d29yZD48a2V5d29yZD5MaXBv
cHJvdGVpbnMsIEhETC9tZXRhYm9saXNtPC9rZXl3b3JkPjxrZXl3b3JkPlJlY2VwdG9ycywgVmly
dXMvYW50YWdvbmlzdHMgJmFtcDsgaW5oaWJpdG9yczwva2V5d29yZD48a2V5d29yZD5TY2F2ZW5n
ZXIgUmVjZXB0b3JzLCBDbGFzcyBCLyphbnRhZ29uaXN0cyAmYW1wOyBpbmhpYml0b3JzPC9rZXl3
b3JkPjxrZXl3b3JkPlZpcnVzIEludGVybmFsaXphdGlvbi8qZHJ1ZyBlZmZlY3RzPC9rZXl3b3Jk
Pjwva2V5d29yZHM+PGRhdGVzPjx5ZWFyPjIwMTE8L3llYXI+PHB1Yi1kYXRlcz48ZGF0ZT5KYW48
L2RhdGU+PC9wdWItZGF0ZXM+PC9kYXRlcz48aXNibj4xNjAwLTA2NDEgKEVsZWN0cm9uaWMpJiN4
RDswMTY4LTgyNzggKExpbmtpbmcpPC9pc2JuPjxhY2Nlc3Npb24tbnVtPjIwOTMyNTk1PC9hY2Nl
c3Npb24tbnVtPjx1cmxzPjxyZWxhdGVkLXVybHM+PHVybD5odHRwOi8vd3d3Lm5jYmkubmxtLm5p
aC5nb3YvcHVibWVkLzIwOTMyNTk1PC91cmw+PHVybD5odHRwOi8vYWMuZWxzLWNkbi5jb20vUzAx
Njg4Mjc4MTAwMDcxNDIvMS1zMi4wLVMwMTY4ODI3ODEwMDA3MTQyLW1haW4ucGRmP190aWQ9Yjdk
MWRhMjYtZDA1MS0xMWUzLWFlYzgtMDAwMDBhYWNiMzYxJmFtcDthY2RuYXQ9MTM5ODg1MzY5NF9m
ZDZhNDA0MWJkYjU2NDkyMjMxYjFmYzU1MzMzMjRkNjwvdXJsPjwvcmVsYXRlZC11cmxzPjwvdXJs
cz48ZWxlY3Ryb25pYy1yZXNvdXJjZS1udW0+MTAuMTAxNi9qLmpoZXAuMjAxMC4wNi4wMjQ8L2Vs
ZWN0cm9uaWMtcmVzb3VyY2UtbnVt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YXJ0b3NjaDwvQXV0aG9yPjxZZWFyPjIwMDU8L1llYXI+
PFJlY051bT4zMDg8L1JlY051bT48RGlzcGxheVRleHQ+PHN0eWxlIGZhY2U9InN1cGVyc2NyaXB0
Ij5bMjMsIDcxLTc2XTwvc3R5bGU+PC9EaXNwbGF5VGV4dD48cmVjb3JkPjxyZWMtbnVtYmVyPjMw
ODwvcmVjLW51bWJlcj48Zm9yZWlnbi1rZXlzPjxrZXkgYXBwPSJFTiIgZGItaWQ9InYweHd2ZWRy
MnRlZGFxZTl6MjV4YXY5NGRkZWZhdHhhdnAwNSIgdGltZXN0YW1wPSIxMzI4Mzc2MDQwIj4zMDg8
L2tleT48L2ZvcmVpZ24ta2V5cz48cmVmLXR5cGUgbmFtZT0iSm91cm5hbCBBcnRpY2xlIj4xNzwv
cmVmLXR5cGU+PGNvbnRyaWJ1dG9ycz48YXV0aG9ycz48YXV0aG9yPkJhcnRvc2NoLCBCLjwvYXV0
aG9yPjxhdXRob3I+VmVybmV5LCBHLjwvYXV0aG9yPjxhdXRob3I+RHJldXgsIE0uPC9hdXRob3I+
PGF1dGhvcj5Eb25vdCwgUC48L2F1dGhvcj48YXV0aG9yPk1vcmljZSwgWS48L2F1dGhvcj48YXV0
aG9yPlBlbmluLCBGLjwvYXV0aG9yPjxhdXRob3I+UGF3bG90c2t5LCBKLiBNLjwvYXV0aG9yPjxh
dXRob3I+TGF2aWxsZXR0ZSwgRC48L2F1dGhvcj48YXV0aG9yPkNvc3NldCwgRi4gTC48L2F1dGhv
cj48L2F1dGhvcnM+PC9jb250cmlidXRvcnM+PGF1dGgtYWRkcmVzcz5MYWJvcmF0b2lyZSBkZSBW
ZWN0b3JvbG9naWUgUmV0cm92aXJhbGUgZXQgVGhlcmFwaWUgR2VuaXF1ZSwgSU5TRVJNIFU0MTIs
IEVjb2xlIE5vcm1hbGUgU3VwZXJpZXVyZSBkZSBMeW9uLCBJRlIxMjggQmlvU2NpZW5jZXMgTHlv
bi1HZXJsYW5kLCBMeW9uLCBGcmFuY2UuPC9hdXRoLWFkZHJlc3M+PHRpdGxlcz48dGl0bGU+QW4g
aW50ZXJwbGF5IGJldHdlZW4gaHlwZXJ2YXJpYWJsZSByZWdpb24gMSBvZiB0aGUgaGVwYXRpdGlz
IEMgdmlydXMgRTIgZ2x5Y29wcm90ZWluLCB0aGUgc2NhdmVuZ2VyIHJlY2VwdG9yIEJJLCBhbmQg
aGlnaC1kZW5zaXR5IGxpcG9wcm90ZWluIHByb21vdGVzIGJvdGggZW5oYW5jZW1lbnQgb2YgaW5m
ZWN0aW9uIGFuZCBwcm90ZWN0aW9uIGFnYWluc3QgbmV1dHJhbGl6aW5nIGFudGlib2RpZXM8L3Rp
dGxlPjxzZWNvbmRhcnktdGl0bGU+SiBWaXJvbDwvc2Vjb25kYXJ5LXRpdGxlPjxhbHQtdGl0bGU+
Sm91cm5hbCBvZiB2aXJvbG9neTwvYWx0LXRpdGxlPjwvdGl0bGVzPjxwZXJpb2RpY2FsPjxmdWxs
LXRpdGxlPkogVmlyb2w8L2Z1bGwtdGl0bGU+PC9wZXJpb2RpY2FsPjxhbHQtcGVyaW9kaWNhbD48
ZnVsbC10aXRsZT5Kb3VybmFsIG9mIHZpcm9sb2d5PC9mdWxsLXRpdGxlPjwvYWx0LXBlcmlvZGlj
YWw+PHBhZ2VzPjgyMTctMjk8L3BhZ2VzPjx2b2x1bWU+Nzk8L3ZvbHVtZT48bnVtYmVyPjEzPC9u
dW1iZXI+PGVkaXRpb24+MjAwNS8wNi8xNjwvZWRpdGlvbj48a2V5d29yZHM+PGtleXdvcmQ+Q2Fy
Y2lub21hLCBIZXBhdG9jZWxsdWxhcjwva2V5d29yZD48a2V5d29yZD5DZWxsIExpbmU8L2tleXdv
cmQ+PGtleXdvcmQ+Q2VsbCBMaW5lLCBUdW1vcjwva2V5d29yZD48a2V5d29yZD5Db21wbGVtZW50
YXJpdHkgRGV0ZXJtaW5pbmcgUmVnaW9ucy8qZ2VuZXRpY3MvbWV0YWJvbGlzbTwva2V5d29yZD48
a2V5d29yZD5IZXBhY2l2aXJ1cy9nZW5ldGljcy8qcGh5c2lvbG9neTwva2V5d29yZD48a2V5d29y
ZD5IZXBhdGl0aXMgQy9ibG9vZDwva2V5d29yZD48a2V5d29yZD5IZXBhdGl0aXMgQyBBbnRpYm9k
aWVzL2ltbXVub2xvZ3k8L2tleXdvcmQ+PGtleXdvcmQ+SHVtYW5zPC9rZXl3b3JkPjxrZXl3b3Jk
PkxpcG9wcm90ZWlucywgSERMLypibG9vZDwva2V5d29yZD48a2V5d29yZD5MaXZlciBOZW9wbGFz
bXM8L2tleXdvcmQ+PGtleXdvcmQ+TXV0YWdlbmVzaXMsIFNpdGUtRGlyZWN0ZWQ8L2tleXdvcmQ+
PGtleXdvcmQ+UG9pbnQgTXV0YXRpb248L2tleXdvcmQ+PGtleXdvcmQ+UmVjb21iaW5hbnQgUHJv
dGVpbnMvbWV0YWJvbGlzbTwva2V5d29yZD48a2V5d29yZD5WaXJhbCBFbnZlbG9wZSBQcm90ZWlu
cy9nZW5ldGljcy8qbWV0YWJvbGlzbTwva2V5d29yZD48L2tleXdvcmRzPjxkYXRlcz48eWVhcj4y
MDA1PC95ZWFyPjxwdWItZGF0ZXM+PGRhdGU+SnVsPC9kYXRlPjwvcHViLWRhdGVzPjwvZGF0ZXM+
PGlzYm4+MDAyMi01MzhYIChQcmludCkmI3hEOzAwMjItNTM4WCAoTGlua2luZyk8L2lzYm4+PGFj
Y2Vzc2lvbi1udW0+MTU5NTY1Njc8L2FjY2Vzc2lvbi1udW0+PHdvcmstdHlwZT5SZXNlYXJjaCBT
dXBwb3J0LCBOb24tVS5TLiBHb3YmYXBvczt0PC93b3JrLXR5cGU+PHVybHM+PHJlbGF0ZWQtdXJs
cz48dXJsPmh0dHA6Ly93d3cubmNiaS5ubG0ubmloLmdvdi9wdWJtZWQvMTU5NTY1Njc8L3VybD48
dXJsPmh0dHA6Ly9qdmkuYXNtLm9yZy9jb250ZW50Lzc5LzEzLzgyMTcuZnVsbC5wZGY8L3VybD48
L3JlbGF0ZWQtdXJscz48L3VybHM+PGN1c3RvbTI+MTE0MzcwNTwvY3VzdG9tMj48ZWxlY3Ryb25p
Yy1yZXNvdXJjZS1udW0+MTAuMTEyOC9KVkkuNzkuMTMuODIxNy04MjI5LjIwMDU8L2VsZWN0cm9u
aWMtcmVzb3VyY2UtbnVtPjxsYW5ndWFnZT5lbmc8L2xhbmd1YWdlPjwvcmVjb3JkPjwvQ2l0ZT48
Q2l0ZT48QXV0aG9yPk5pZWxhbmQ8L0F1dGhvcj48WWVhcj4yMDAyPC9ZZWFyPjxSZWNOdW0+NTQw
PC9SZWNOdW0+PHJlY29yZD48cmVjLW51bWJlcj41NDA8L3JlYy1udW1iZXI+PGZvcmVpZ24ta2V5
cz48a2V5IGFwcD0iRU4iIGRiLWlkPSJ2MHh3dmVkcjJ0ZWRhcWU5ejI1eGF2OTRkZGVmYXR4YXZw
MDUiIHRpbWVzdGFtcD0iMTMzMjQxMDczMSI+NTQwPC9rZXk+PC9mb3JlaWduLWtleXM+PHJlZi10
eXBlIG5hbWU9IkpvdXJuYWwgQXJ0aWNsZSI+MTc8L3JlZi10eXBlPjxjb250cmlidXRvcnM+PGF1
dGhvcnM+PGF1dGhvcj5OaWVsYW5kLCBULiBKLjwvYXV0aG9yPjxhdXRob3I+UGVubWFuLCBNLjwv
YXV0aG9yPjxhdXRob3I+RG9yaSwgTC48L2F1dGhvcj48YXV0aG9yPktyaWVnZXIsIE0uPC9hdXRo
b3I+PGF1dGhvcj5LaXJjaGhhdXNlbiwgVC48L2F1dGhvcj48L2F1dGhvcnM+PC9jb250cmlidXRv
cnM+PGF1dGgtYWRkcmVzcz5EZXBhcnRtZW50IG9mIENlbGwgQmlvbG9neSwgSGFydmFyZCBNZWRp
Y2FsIFNjaG9vbCwgYW5kIENlbnRlciBmb3IgQmxvb2QgUmVzZWFyY2gsIEJvc3RvbiwgTUEgMDIx
MTUtNTcwMSwgVVNBLjwvYXV0aC1hZGRyZXNzPjx0aXRsZXM+PHRpdGxlPkRpc2NvdmVyeSBvZiBj
aGVtaWNhbCBpbmhpYml0b3JzIG9mIHRoZSBzZWxlY3RpdmUgdHJhbnNmZXIgb2YgbGlwaWRzIG1l
ZGlhdGVkIGJ5IHRoZSBIREwgcmVjZXB0b3IgU1ItQkk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wvcGVyaW9kaWNhbD48
YWx0LXBlcmlvZGljYWw+PGZ1bGwtdGl0bGU+UHJvY2VlZGluZ3Mgb2YgdGhlIE5hdGlvbmFsIEFj
YWRlbXkgb2YgU2NpZW5jZXMgb2YgdGhlIFVuaXRlZCBTdGF0ZXMgb2YgQW1lcmljYTwvZnVsbC10
aXRsZT48L2FsdC1wZXJpb2RpY2FsPjxwYWdlcz4xNTQyMi03PC9wYWdlcz48dm9sdW1lPjk5PC92
b2x1bWU+PG51bWJlcj4yNDwvbnVtYmVyPjxlZGl0aW9uPjIwMDIvMTEvMjA8L2VkaXRpb24+PGtl
eXdvcmRzPjxrZXl3b3JkPkFkcmVuYWwgQ29ydGV4L2N5dG9sb2d5PC9rZXl3b3JkPjxrZXl3b3Jk
PkFkcmVub2NvcnRpY290cm9waWMgSG9ybW9uZS9waGFybWFjb2xvZ3k8L2tleXdvcmQ+PGtleXdv
cmQ+QW5pbWFsczwva2V5d29yZD48a2V5d29yZD5BbnRpZ2VucywgQ0QzNi8qZHJ1ZyBlZmZlY3Rz
L21ldGFib2xpc208L2tleXdvcmQ+PGtleXdvcmQ+QmlvbG9naWNhbCBUcmFuc3BvcnQvZHJ1ZyBl
ZmZlY3RzPC9rZXl3b3JkPjxrZXl3b3JkPkNITyBDZWxscy9tZXRhYm9saXNtPC9rZXl3b3JkPjxr
ZXl3b3JkPkNhcmJvY3lhbmluZXMvbWV0YWJvbGlzbTwva2V5d29yZD48a2V5d29yZD5DZWxsIExp
bmUvZHJ1ZyBlZmZlY3RzL21ldGFib2xpc208L2tleXdvcmQ+PGtleXdvcmQ+Q2VyY29waXRoZWN1
cyBhZXRoaW9wczwva2V5d29yZD48a2V5d29yZD5DbGF0aHJpbi9waHlzaW9sb2d5PC9rZXl3b3Jk
PjxrZXl3b3JkPkNyaWNldGluYWU8L2tleXdvcmQ+PGtleXdvcmQ+Q3JpY2V0dWx1czwva2V5d29y
ZD48a2V5d29yZD5EcnVnIEFudGFnb25pc208L2tleXdvcmQ+PGtleXdvcmQ+RW5kb2N5dG9zaXMv
ZHJ1ZyBlZmZlY3RzPC9rZXl3b3JkPjxrZXl3b3JkPkZpYnJvYmxhc3RzL21ldGFib2xpc208L2tl
eXdvcmQ+PGtleXdvcmQ+Rmx1b3Jlc2NlbnQgRHllcy9tZXRhYm9saXNtPC9rZXl3b3JkPjxrZXl3
b3JkPkhlTGEgQ2VsbHMvbWV0YWJvbGlzbTwva2V5d29yZD48a2V5d29yZD5IdW1hbnM8L2tleXdv
cmQ+PGtleXdvcmQ+TGlwb3Byb3RlaW5zLCBIREwvKm1ldGFib2xpc208L2tleXdvcmQ+PGtleXdv
cmQ+Kk1lbWJyYW5lIFByb3RlaW5zPC9rZXl3b3JkPjxrZXl3b3JkPk1pY2U8L2tleXdvcmQ+PGtl
eXdvcmQ+TW9sZWN1bGFyIFdlaWdodDwva2V5d29yZD48a2V5d29yZD5Qcm90ZWluIEJpbmRpbmc8
L2tleXdvcmQ+PGtleXdvcmQ+KlJlY2VwdG9ycywgSW1tdW5vbG9naWM8L2tleXdvcmQ+PGtleXdv
cmQ+KlJlY2VwdG9ycywgTGlwb3Byb3RlaW48L2tleXdvcmQ+PGtleXdvcmQ+UmVjZXB0b3JzLCBT
Y2F2ZW5nZXI8L2tleXdvcmQ+PGtleXdvcmQ+UmVjb21iaW5hbnQgRnVzaW9uIFByb3RlaW5zL21l
dGFib2xpc208L2tleXdvcmQ+PGtleXdvcmQ+U2NhdmVuZ2VyIFJlY2VwdG9ycywgQ2xhc3MgQjwv
a2V5d29yZD48a2V5d29yZD5TdWJzdHJhdGUgU3BlY2lmaWNpdHk8L2tleXdvcmQ+PC9rZXl3b3Jk
cz48ZGF0ZXM+PHllYXI+MjAwMjwveWVhcj48cHViLWRhdGVzPjxkYXRlPk5vdiAyNjwvZGF0ZT48
L3B1Yi1kYXRlcz48L2RhdGVzPjxpc2JuPjAwMjctODQyNCAoUHJpbnQpJiN4RDswMDI3LTg0MjQg
KExpbmtpbmcpPC9pc2JuPjxhY2Nlc3Npb24tbnVtPjEyNDM4Njk2PC9hY2Nlc3Npb24tbnVtPjx3
b3JrLXR5cGU+UmVzZWFyY2ggU3VwcG9ydCwgVS5TLiBHb3YmYXBvczt0LCBQLkguUy48L3dvcmst
dHlwZT48dXJscz48cmVsYXRlZC11cmxzPjx1cmw+aHR0cDovL3d3dy5uY2JpLm5sbS5uaWguZ292
L3B1Ym1lZC8xMjQzODY5NjwvdXJsPjx1cmw+aHR0cDovL3d3dy5wbmFzLm9yZy9jb250ZW50Lzk5
LzI0LzE1NDIyLmZ1bGwucGRmPC91cmw+PC9yZWxhdGVkLXVybHM+PC91cmxzPjxjdXN0b20yPjEz
NzczMjwvY3VzdG9tMj48ZWxlY3Ryb25pYy1yZXNvdXJjZS1udW0+MTAuMTA3My9wbmFzLjIyMjQy
MTM5OTwvZWxlY3Ryb25pYy1yZXNvdXJjZS1udW0+PGxhbmd1YWdlPmVuZzwvbGFuZ3VhZ2U+PC9y
ZWNvcmQ+PC9DaXRlPjxDaXRlPjxBdXRob3I+Vm9pc3NldDwvQXV0aG9yPjxZZWFyPjIwMDU8L1ll
YXI+PFJlY051bT41MzwvUmVjTnVtPjxyZWNvcmQ+PHJlYy1udW1iZXI+NTM8L3JlYy1udW1iZXI+
PGZvcmVpZ24ta2V5cz48a2V5IGFwcD0iRU4iIGRiLWlkPSJ2MHh3dmVkcjJ0ZWRhcWU5ejI1eGF2
OTRkZGVmYXR4YXZwMDUiIHRpbWVzdGFtcD0iMTMxOTEwMDAxMyI+NTM8L2tleT48L2ZvcmVpZ24t
a2V5cz48cmVmLXR5cGUgbmFtZT0iSm91cm5hbCBBcnRpY2xlIj4xNzwvcmVmLXR5cGU+PGNvbnRy
aWJ1dG9ycz48YXV0aG9ycz48YXV0aG9yPlZvaXNzZXQsIEMuPC9hdXRob3I+PGF1dGhvcj5DYWxs
ZW5zLCBOLjwvYXV0aG9yPjxhdXRob3I+QmxhbmNoYXJkLCBFLjwvYXV0aG9yPjxhdXRob3I+T3Ag
RGUgQmVlY2ssIEEuPC9hdXRob3I+PGF1dGhvcj5EdWJ1aXNzb24sIEouPC9hdXRob3I+PGF1dGhv
cj5WdS1EYWMsIE4uPC9hdXRob3I+PC9hdXRob3JzPjwvY29udHJpYnV0b3JzPjxhdXRoLWFkZHJl
c3M+Q05SUy1VUFIyNTExLCBJbnN0aXR1dCBkZSBCaW9sb2dpZSBkZSBMaWxsZSBhbmQgSW5zdGl0
dXQgUGFzdGV1ciBkZSBMaWxsZSwgTGlsbGUgNTkwMjEsIEZyYW5jZS48L2F1dGgtYWRkcmVzcz48
dGl0bGVzPjx0aXRsZT5IaWdoIGRlbnNpdHkgbGlwb3Byb3RlaW5zIGZhY2lsaXRhdGUgaGVwYXRp
dGlzIEMgdmlydXMgZW50cnkgdGhyb3VnaCB0aGUgc2NhdmVuZ2VyIHJlY2VwdG9yIGNsYXNzIEIg
dHlwZSBJPC90aXRsZT48c2Vjb25kYXJ5LXRpdGxlPkogQmlvbCBDaGVtPC9zZWNvbmRhcnktdGl0
bGU+PC90aXRsZXM+PHBlcmlvZGljYWw+PGZ1bGwtdGl0bGU+SiBCaW9sIENoZW08L2Z1bGwtdGl0
bGU+PC9wZXJpb2RpY2FsPjxwYWdlcz43NzkzLTk8L3BhZ2VzPjx2b2x1bWU+MjgwPC92b2x1bWU+
PG51bWJlcj45PC9udW1iZXI+PGVkaXRpb24+MjAwNS8wMS8wNjwvZWRpdGlvbj48a2V5d29yZHM+
PGtleXdvcmQ+QW50aWdlbnMsIENEMzY8L2tleXdvcmQ+PGtleXdvcmQ+Q2VsbCBMaW5lPC9rZXl3
b3JkPjxrZXl3b3JkPkNlbnRyaWZ1Z2F0aW9uLCBEZW5zaXR5IEdyYWRpZW50PC9rZXl3b3JkPjxr
ZXl3b3JkPkRvc2UtUmVzcG9uc2UgUmVsYXRpb25zaGlwLCBEcnVnPC9rZXl3b3JkPjxrZXl3b3Jk
PkRvd24tUmVndWxhdGlvbjwva2V5d29yZD48a2V5d29yZD5HZW5lIFNpbGVuY2luZzwva2V5d29y
ZD48a2V5d29yZD5HbHljb3Byb3RlaW5zL2NoZW1pc3RyeTwva2V5d29yZD48a2V5d29yZD5IZXBh
Y2l2aXJ1cy8qbWV0YWJvbGlzbTwva2V5d29yZD48a2V5d29yZD5IdW1hbnM8L2tleXdvcmQ+PGtl
eXdvcmQ+SW1tdW5vcHJlY2lwaXRhdGlvbjwva2V5d29yZD48a2V5d29yZD5MaWdhbmRzPC9rZXl3
b3JkPjxrZXl3b3JkPkxpcGlkcy9jaGVtaXN0cnk8L2tleXdvcmQ+PGtleXdvcmQ+TGlwb3Byb3Rl
aW5zLCBIREwvY2hlbWlzdHJ5LyptZXRhYm9saXNtPC9rZXl3b3JkPjxrZXl3b3JkPlByb3RlaW4g
QmluZGluZzwva2V5d29yZD48a2V5d29yZD5STkEgSW50ZXJmZXJlbmNlPC9rZXl3b3JkPjxrZXl3
b3JkPlJOQSwgU21hbGwgSW50ZXJmZXJpbmcvbWV0YWJvbGlzbTwva2V5d29yZD48a2V5d29yZD5S
ZWNlcHRvcnMsIEltbXVub2xvZ2ljLyptZXRhYm9saXNtPC9rZXl3b3JkPjxrZXl3b3JkPlJlY2Vw
dG9ycywgU2NhdmVuZ2VyPC9rZXl3b3JkPjxrZXl3b3JkPlNjYXZlbmdlciBSZWNlcHRvcnMsIENs
YXNzIEI8L2tleXdvcmQ+PGtleXdvcmQ+U3Vjcm9zZS9waGFybWFjb2xvZ3k8L2tleXdvcmQ+PGtl
eXdvcmQ+VmlyYWwgRW52ZWxvcGUgUHJvdGVpbnMvKmNoZW1pc3RyeS9tZXRhYm9saXNtPC9rZXl3
b3JkPjwva2V5d29yZHM+PGRhdGVzPjx5ZWFyPjIwMDU8L3llYXI+PHB1Yi1kYXRlcz48ZGF0ZT5N
YXIgNDwvZGF0ZT48L3B1Yi1kYXRlcz48L2RhdGVzPjxpc2JuPjAwMjEtOTI1OCAoUHJpbnQpJiN4
RDswMDIxLTkyNTggKExpbmtpbmcpPC9pc2JuPjxhY2Nlc3Npb24tbnVtPjE1NjMyMTcxPC9hY2Nl
c3Npb24tbnVtPjx1cmxzPjxyZWxhdGVkLXVybHM+PHVybD5odHRwOi8vd3d3Lm5jYmkubmxtLm5p
aC5nb3YvZW50cmV6L3F1ZXJ5LmZjZ2k/Y21kPVJldHJpZXZlJmFtcDtkYj1QdWJNZWQmYW1wO2Rv
cHQ9Q2l0YXRpb24mYW1wO2xpc3RfdWlkcz0xNTYzMjE3MTwvdXJsPjx1cmw+aHR0cDovL3d3dy5q
YmMub3JnL2NvbnRlbnQvMjgwLzkvNzc5My5mdWxsLnBkZjwvdXJsPjwvcmVsYXRlZC11cmxzPjwv
dXJscz48ZWxlY3Ryb25pYy1yZXNvdXJjZS1udW0+TTQxMTYwMDIwMCBbcGlpXSYjeEQ7MTAuMTA3
NC9qYmMuTTQxMTYwMDIwMDwvZWxlY3Ryb25pYy1yZXNvdXJjZS1udW0+PGxhbmd1YWdlPmVuZzwv
bGFuZ3VhZ2U+PC9yZWNvcmQ+PC9DaXRlPjxDaXRlPjxBdXRob3I+RHJldXg8L0F1dGhvcj48WWVh
cj4yMDA2PC9ZZWFyPjxSZWNOdW0+ODk2PC9SZWNOdW0+PHJlY29yZD48cmVjLW51bWJlcj44OTY8
L3JlYy1udW1iZXI+PGZvcmVpZ24ta2V5cz48a2V5IGFwcD0iRU4iIGRiLWlkPSJ2MHh3dmVkcjJ0
ZWRhcWU5ejI1eGF2OTRkZGVmYXR4YXZwMDUiIHRpbWVzdGFtcD0iMTM3NTk2Mjg4MiI+ODk2PC9r
ZXk+PC9mb3JlaWduLWtleXM+PHJlZi10eXBlIG5hbWU9IkpvdXJuYWwgQXJ0aWNsZSI+MTc8L3Jl
Zi10eXBlPjxjb250cmlidXRvcnM+PGF1dGhvcnM+PGF1dGhvcj5EcmV1eCwgTS48L2F1dGhvcj48
YXV0aG9yPlBpZXRzY2htYW5uLCBULjwvYXV0aG9yPjxhdXRob3I+R3JhbmllciwgQy48L2F1dGhv
cj48YXV0aG9yPlZvaXNzZXQsIEMuPC9hdXRob3I+PGF1dGhvcj5SaWNhcmQtQmx1bSwgUy48L2F1
dGhvcj48YXV0aG9yPk1hbmdlb3QsIFAuIEUuPC9hdXRob3I+PGF1dGhvcj5LZWNrLCBaLjwvYXV0
aG9yPjxhdXRob3I+Rm91bmcsIFMuPC9hdXRob3I+PGF1dGhvcj5WdS1EYWMsIE4uPC9hdXRob3I+
PGF1dGhvcj5EdWJ1aXNzb24sIEouPC9hdXRob3I+PGF1dGhvcj5CYXJ0ZW5zY2hsYWdlciwgUi48
L2F1dGhvcj48YXV0aG9yPkxhdmlsbGV0dGUsIEQuPC9hdXRob3I+PGF1dGhvcj5Db3NzZXQsIEYu
IEwuPC9hdXRob3I+PC9hdXRob3JzPjwvY29udHJpYnV0b3JzPjxhdXRoLWFkZHJlc3M+SU5TRVJN
LCBVNzU4LCA2OTAwNyBMeW9uLCBGcmFuY2UuPC9hdXRoLWFkZHJlc3M+PHRpdGxlcz48dGl0bGU+
SGlnaCBkZW5zaXR5IGxpcG9wcm90ZWluIGluaGliaXRzIGhlcGF0aXRpcyBDIHZpcnVzLW5ldXRy
YWxpemluZyBhbnRpYm9kaWVzIGJ5IHN0aW11bGF0aW5nIGNlbGwgZW50cnkgdmlhIGFjdGl2YXRp
b24gb2YgdGhlIHNjYXZlbmdlciByZWNlcHRvciBCSTwvdGl0bGU+PHNlY29uZGFyeS10aXRsZT5K
IEJpb2wgQ2hlbTwvc2Vjb25kYXJ5LXRpdGxlPjxhbHQtdGl0bGU+VGhlIEpvdXJuYWwgb2YgYmlv
bG9naWNhbCBjaGVtaXN0cnk8L2FsdC10aXRsZT48L3RpdGxlcz48cGVyaW9kaWNhbD48ZnVsbC10
aXRsZT5KIEJpb2wgQ2hlbTwvZnVsbC10aXRsZT48L3BlcmlvZGljYWw+PHBhZ2VzPjE4Mjg1LTk1
PC9wYWdlcz48dm9sdW1lPjI4MTwvdm9sdW1lPjxudW1iZXI+Mjc8L251bWJlcj48ZWRpdGlvbj4y
MDA2LzA1LzA2PC9lZGl0aW9uPjxrZXl3b3Jkcz48a2V5d29yZD5BbmltYWxzPC9rZXl3b3JkPjxr
ZXl3b3JkPkFudGlib2RpZXMsIE1vbm9jbG9uYWwvYmxvb2QvaW1tdW5vbG9neTwva2V5d29yZD48
a2V5d29yZD5BbnRpYm9keSBTcGVjaWZpY2l0eTwva2V5d29yZD48a2V5d29yZD5BbnRpZ2Vucywg
Q0QvaW1tdW5vbG9neS9tZXRhYm9saXNtPC9rZXl3b3JkPjxrZXl3b3JkPkFudGlnZW5zLCBDRDgx
PC9rZXl3b3JkPjxrZXl3b3JkPkVwaXRvcGVzPC9rZXl3b3JkPjxrZXl3b3JkPkhlcGFjaXZpcnVz
LyppbW11bm9sb2d5PC9rZXl3b3JkPjxrZXl3b3JkPkhlcGF0aXRpcyBDL2Jsb29kL3Zpcm9sb2d5
PC9rZXl3b3JkPjxrZXl3b3JkPkhlcGF0aXRpcyBDIEFudGlib2RpZXMvKmltbXVub2xvZ3kvbWV0
YWJvbGlzbTwva2V5d29yZD48a2V5d29yZD5IZXBhdGl0aXMgQywgQ2hyb25pYy9ibG9vZC92aXJv
bG9neTwva2V5d29yZD48a2V5d29yZD5IdW1hbnM8L2tleXdvcmQ+PGtleXdvcmQ+SW1tdW5pdHks
IElubmF0ZTwva2V5d29yZD48a2V5d29yZD5MaXBvcHJvdGVpbnMsIEhETC8qaW1tdW5vbG9neS9t
ZXRhYm9saXNtL3BoYXJtYWNvbG9neTwva2V5d29yZD48a2V5d29yZD5Qcm90ZWluIEJpbmRpbmcv
aW1tdW5vbG9neTwva2V5d29yZD48a2V5d29yZD5TY2F2ZW5nZXIgUmVjZXB0b3JzLCBDbGFzcyBC
LyppbW11bm9sb2d5L21ldGFib2xpc208L2tleXdvcmQ+PGtleXdvcmQ+VmlydXMgUmVwbGljYXRp
b24vaW1tdW5vbG9neTwva2V5d29yZD48L2tleXdvcmRzPjxkYXRlcz48eWVhcj4yMDA2PC95ZWFy
PjxwdWItZGF0ZXM+PGRhdGU+SnVsIDc8L2RhdGU+PC9wdWItZGF0ZXM+PC9kYXRlcz48aXNibj4w
MDIxLTkyNTggKFByaW50KSYjeEQ7MDAyMS05MjU4IChMaW5raW5nKTwvaXNibj48YWNjZXNzaW9u
LW51bT4xNjY3NTQ1MDwvYWNjZXNzaW9uLW51bT48d29yay10eXBlPlJlc2VhcmNoIFN1cHBvcnQs
IE4uSS5ILiwgRXh0cmFtdXJhbCYjeEQ7UmVzZWFyY2ggU3VwcG9ydCwgTm9uLVUuUy4gR292JmFw
b3M7dDwvd29yay10eXBlPjx1cmxzPjxyZWxhdGVkLXVybHM+PHVybD5odHRwOi8vd3d3Lm5jYmku
bmxtLm5paC5nb3YvcHVibWVkLzE2Njc1NDUwPC91cmw+PHVybD5odHRwOi8vd3d3LmpiYy5vcmcv
Y29udGVudC8yODEvMjcvMTgyODUuZnVsbC5wZGY8L3VybD48L3JlbGF0ZWQtdXJscz48L3VybHM+
PGVsZWN0cm9uaWMtcmVzb3VyY2UtbnVtPjEwLjEwNzQvamJjLk02MDI3MDYyMDA8L2VsZWN0cm9u
aWMtcmVzb3VyY2UtbnVtPjxsYW5ndWFnZT5lbmc8L2xhbmd1YWdlPjwvcmVjb3JkPjwvQ2l0ZT48
Q2l0ZT48QXV0aG9yPkJyaW1hY29tYmU8L0F1dGhvcj48WWVhcj4yMDEwPC9ZZWFyPjxSZWNOdW0+
Mzc8L1JlY051bT48cmVjb3JkPjxyZWMtbnVtYmVyPjM3PC9yZWMtbnVtYmVyPjxmb3JlaWduLWtl
eXM+PGtleSBhcHA9IkVOIiBkYi1pZD0idjB4d3ZlZHIydGVkYXFlOXoyNXhhdjk0ZGRlZmF0eGF2
cDA1IiB0aW1lc3RhbXA9IjEzMDkzNTQ3NTUiPjM3PC9rZXk+PC9mb3JlaWduLWtleXM+PHJlZi10
eXBlIG5hbWU9IkpvdXJuYWwgQXJ0aWNsZSI+MTc8L3JlZi10eXBlPjxjb250cmlidXRvcnM+PGF1
dGhvcnM+PGF1dGhvcj5CcmltYWNvbWJlLCBDLiBMLjwvYXV0aG9yPjxhdXRob3I+R3JvdmUsIEou
PC9hdXRob3I+PGF1dGhvcj5NZXJlZGl0aCwgTC4gVy48L2F1dGhvcj48YXV0aG9yPkh1LCBLLjwv
YXV0aG9yPjxhdXRob3I+U3lkZXIsIEEuIEouPC9hdXRob3I+PGF1dGhvcj5GbG9yZXMsIE0uIFYu
PC9hdXRob3I+PGF1dGhvcj5UaW1wZSwgSi4gTS48L2F1dGhvcj48YXV0aG9yPktyaWVnZXIsIFMu
IEUuPC9hdXRob3I+PGF1dGhvcj5CYXVtZXJ0LCBULiBGLjwvYXV0aG9yPjxhdXRob3I+VGVsbGlu
Z2h1aXNlbiwgVC4gTC48L2F1dGhvcj48YXV0aG9yPldvbmctU3RhYWwsIEYuPC9hdXRob3I+PGF1
dGhvcj5CYWxmZSwgUC48L2F1dGhvcj48YXV0aG9yPk1jS2VhdGluZywgSi4gQS48L2F1dGhvcj48
L2F1dGhvcnM+PC9jb250cmlidXRvcnM+PGF1dGgtYWRkcmVzcz5IZXBhdGl0aXMgQyBSZXNlYXJj
aCBHcm91cCwgSW5zdGl0dXRlIEZvciBCaW9tZWRpY2FsIFJlc2VhcmNoLCBVbml2ZXJzaXR5IG9m
IEJpcm1pbmdoYW0sIFZpbmNlbnQgRHJpdmUsIEJpcm1pbmdoYW0gQjE1IDJUVCwgVW5pdGVkIEtp
bmdkb20uPC9hdXRoLWFkZHJlc3M+PHRpdGxlcz48dGl0bGU+TmV1dHJhbGl6aW5nIGFudGlib2R5
LXJlc2lzdGFudCBoZXBhdGl0aXMgQyB2aXJ1cyBjZWxsLXRvLWNlbGwgdHJhbnNtaXNzaW9uPC90
aXRsZT48c2Vjb25kYXJ5LXRpdGxlPkogVmlyb2w8L3NlY29uZGFyeS10aXRsZT48L3RpdGxlcz48
cGVyaW9kaWNhbD48ZnVsbC10aXRsZT5KIFZpcm9sPC9mdWxsLXRpdGxlPjwvcGVyaW9kaWNhbD48
cGFnZXM+NTk2LTYwNTwvcGFnZXM+PHZvbHVtZT44NTwvdm9sdW1lPjxudW1iZXI+MTwvbnVtYmVy
PjxlZGl0aW9uPjIwMTAvMTAvMjI8L2VkaXRpb24+PGtleXdvcmRzPjxrZXl3b3JkPkFudGlib2Rp
ZXMsIE5ldXRyYWxpemluZy8qaW1tdW5vbG9neTwva2V5d29yZD48a2V5d29yZD5BbnRpZ2Vucywg
Q0QvZ2VuZXRpY3MvbWV0YWJvbGlzbTwva2V5d29yZD48a2V5d29yZD5DZWxsIExpbmUsIFR1bW9y
PC9rZXl3b3JkPjxrZXl3b3JkPkNvY3VsdHVyZSBUZWNobmlxdWVzPC9rZXl3b3JkPjxrZXl3b3Jk
PkhlcGFjaXZpcnVzL2ltbXVub2xvZ3kvbWV0YWJvbGlzbS8qcGh5c2lvbG9neTwva2V5d29yZD48
a2V5d29yZD5IZXBhdGl0aXMgQyBBbnRpYm9kaWVzLyppbW11bm9sb2d5PC9rZXl3b3JkPjxrZXl3
b3JkPkh1bWFuczwva2V5d29yZD48a2V5d29yZD5NZW1icmFuZSBQcm90ZWlucy9nZW5ldGljcy9t
ZXRhYm9saXNtPC9rZXl3b3JkPjxrZXl3b3JkPlJlY2VwdG9ycywgVmlydXMvZ2VuZXRpY3MvbWV0
YWJvbGlzbTwva2V5d29yZD48a2V5d29yZD5TY2F2ZW5nZXIgUmVjZXB0b3JzLCBDbGFzcyBCL2dl
bmV0aWNzLyptZXRhYm9saXNtPC9rZXl3b3JkPjxrZXl3b3JkPlRpZ2h0IEp1bmN0aW9ucy9nZW5l
dGljcy9tZXRhYm9saXNtPC9rZXl3b3JkPjwva2V5d29yZHM+PGRhdGVzPjx5ZWFyPjIwMTA8L3ll
YXI+PHB1Yi1kYXRlcz48ZGF0ZT5KYW48L2RhdGU+PC9wdWItZGF0ZXM+PC9kYXRlcz48aXNibj4x
MDk4LTU1MTQgKEVsZWN0cm9uaWMpJiN4RDswMDIyLTUzOFggKExpbmtpbmcpPC9pc2JuPjxhY2Nl
c3Npb24tbnVtPjIwOTYyMDc2PC9hY2Nlc3Npb24tbnVtPjx1cmxzPjxyZWxhdGVkLXVybHM+PHVy
bD5odHRwOi8vd3d3Lm5jYmkubmxtLm5paC5nb3YvZW50cmV6L3F1ZXJ5LmZjZ2k/Y21kPVJldHJp
ZXZlJmFtcDtkYj1QdWJNZWQmYW1wO2RvcHQ9Q2l0YXRpb24mYW1wO2xpc3RfdWlkcz0yMDk2MjA3
NjwvdXJsPjx1cmw+aHR0cDovL2p2aS5hc20ub3JnL2NvbnRlbnQvODUvMS81OTYuZnVsbC5wZGY8
L3VybD48L3JlbGF0ZWQtdXJscz48L3VybHM+PGN1c3RvbTI+MzAxNDE5NTwvY3VzdG9tMj48ZWxl
Y3Ryb25pYy1yZXNvdXJjZS1udW0+SlZJLjAxNTkyLTEwIFtwaWldJiN4RDsxMC4xMTI4L0pWSS4w
MTU5Mi0xMDwvZWxlY3Ryb25pYy1yZXNvdXJjZS1udW0+PGxhbmd1YWdlPmVuZzwvbGFuZ3VhZ2U+
PC9yZWNvcmQ+PC9DaXRlPjxDaXRlPjxBdXRob3I+TWl0dGFwYWxsaTwvQXV0aG9yPjxZZWFyPjIw
MTE8L1llYXI+PFJlY051bT41MTM8L1JlY051bT48cmVjb3JkPjxyZWMtbnVtYmVyPjUxMzwvcmVj
LW51bWJlcj48Zm9yZWlnbi1rZXlzPjxrZXkgYXBwPSJFTiIgZGItaWQ9InYweHd2ZWRyMnRlZGFx
ZTl6MjV4YXY5NGRkZWZhdHhhdnAwNSIgdGltZXN0YW1wPSIxMzMxMTQxOTUxIj41MTM8L2tleT48
L2ZvcmVpZ24ta2V5cz48cmVmLXR5cGUgbmFtZT0iSm91cm5hbCBBcnRpY2xlIj4xNzwvcmVmLXR5
cGU+PGNvbnRyaWJ1dG9ycz48YXV0aG9ycz48YXV0aG9yPk1pdHRhcGFsbGksIEcuIEsuPC9hdXRo
b3I+PGF1dGhvcj5KYWNrc29uLCBBLjwvYXV0aG9yPjxhdXRob3I+WmhhbywgRi48L2F1dGhvcj48
YXV0aG9yPkxlZSwgSC48L2F1dGhvcj48YXV0aG9yPkNob3csIFMuPC9hdXRob3I+PGF1dGhvcj5N
Y0tlbHZ5LCBKLjwvYXV0aG9yPjxhdXRob3I+V29uZy1TdGFhbCwgRi48L2F1dGhvcj48YXV0aG9y
Pk1hY2RvbmFsZCwgSi4gRS48L2F1dGhvcj48L2F1dGhvcnM+PC9jb250cmlidXRvcnM+PGF1dGgt
YWRkcmVzcz5pVGhlclggUGhhcm1hY2V1dGljYWxzLCBJbmMuLCBQTyBCb3ggOTEwNTMwLCBTYW4g
RGllZ28sIENBIDkyMTkxLTA1MzAsIFVTQS48L2F1dGgtYWRkcmVzcz48dGl0bGVzPjx0aXRsZT5E
aXNjb3Zlcnkgb2YgaGlnaGx5IHBvdGVudCBzbWFsbCBtb2xlY3VsZSBIZXBhdGl0aXMgQyBWaXJ1
cyBlbnRyeSBpbmhpYml0b3JzPC90aXRsZT48c2Vjb25kYXJ5LXRpdGxlPkJpb29yZyBNZWQgQ2hl
bSBMZXR0PC9zZWNvbmRhcnktdGl0bGU+PGFsdC10aXRsZT5CaW9vcmdhbmljICZhbXA7IG1lZGlj
aW5hbCBjaGVtaXN0cnkgbGV0dGVyczwvYWx0LXRpdGxlPjwvdGl0bGVzPjxwZXJpb2RpY2FsPjxm
dWxsLXRpdGxlPkJpb29yZyBNZWQgQ2hlbSBMZXR0PC9mdWxsLXRpdGxlPjxhYmJyLTE+Qmlvb3Jn
YW5pYyAmYW1wOyBtZWRpY2luYWwgY2hlbWlzdHJ5IGxldHRlcnM8L2FiYnItMT48L3BlcmlvZGlj
YWw+PGFsdC1wZXJpb2RpY2FsPjxmdWxsLXRpdGxlPkJpb29yZyBNZWQgQ2hlbSBMZXR0PC9mdWxs
LXRpdGxlPjxhYmJyLTE+Qmlvb3JnYW5pYyAmYW1wOyBtZWRpY2luYWwgY2hlbWlzdHJ5IGxldHRl
cnM8L2FiYnItMT48L2FsdC1wZXJpb2RpY2FsPjxwYWdlcz42ODUyLTU8L3BhZ2VzPjx2b2x1bWU+
MjE8L3ZvbHVtZT48bnVtYmVyPjIyPC9udW1iZXI+PGVkaXRpb24+MjAxMS8xMC8wODwvZWRpdGlv
bj48a2V5d29yZHM+PGtleXdvcmQ+QW5pbWFsczwva2V5d29yZD48a2V5d29yZD5BbnRpdmlyYWwg
QWdlbnRzLypjaGVtaXN0cnkvcGhhcm1hY29raW5ldGljcy8qcGhhcm1hY29sb2d5PC9rZXl3b3Jk
PjxrZXl3b3JkPkRydWcgRGlzY292ZXJ5PC9rZXl3b3JkPjxrZXl3b3JkPkhlcGFjaXZpcnVzLypk
cnVnIGVmZmVjdHMvcGh5c2lvbG9neTwva2V5d29yZD48a2V5d29yZD5IZXBhdGl0aXMgQy8qZHJ1
ZyB0aGVyYXB5PC9rZXl3b3JkPjxrZXl3b3JkPkh1bWFuczwva2V5d29yZD48a2V5d29yZD5Jbmhp
Yml0b3J5IENvbmNlbnRyYXRpb24gNTA8L2tleXdvcmQ+PGtleXdvcmQ+UmF0czwva2V5d29yZD48
a2V5d29yZD5TbWFsbCBNb2xlY3VsZSBMaWJyYXJpZXMvKmNoZW1pc3RyeS9waGFybWFjb2tpbmV0
aWNzLypwaGFybWFjb2xvZ3k8L2tleXdvcmQ+PGtleXdvcmQ+U3RydWN0dXJlLUFjdGl2aXR5IFJl
bGF0aW9uc2hpcDwva2V5d29yZD48a2V5d29yZD5WaXJ1cyBJbnRlcm5hbGl6YXRpb24vKmRydWcg
ZWZmZWN0czwva2V5d29yZD48L2tleXdvcmRzPjxkYXRlcz48eWVhcj4yMDExPC95ZWFyPjxwdWIt
ZGF0ZXM+PGRhdGU+Tm92IDE1PC9kYXRlPjwvcHViLWRhdGVzPjwvZGF0ZXM+PGlzYm4+MTQ2NC0z
NDA1IChFbGVjdHJvbmljKSYjeEQ7MDk2MC04OTRYIChMaW5raW5nKTwvaXNibj48YWNjZXNzaW9u
LW51bT4yMTk3ODY3NTwvYWNjZXNzaW9uLW51bT48dXJscz48cmVsYXRlZC11cmxzPjx1cmw+aHR0
cDovL3d3dy5uY2JpLm5sbS5uaWguZ292L3B1Ym1lZC8yMTk3ODY3NTwvdXJsPjx1cmw+aHR0cDov
L3Bkbi5zY2llbmNlZGlyZWN0LmNvbS9zY2llbmNlP19vYj1NaWFtaUltYWdlVVJMJmFtcDtfY2lk
PTI3MTM5OCZhbXA7X3VzZXI9Nzk0OTk4JmFtcDtfcGlpPVMwOTYwODk0WDExMDEyNTQ2JmFtcDtf
Y2hlY2s9eSZhbXA7X29yaWdpbj1hcnRpY2xlJmFtcDtfem9uZT10b29sYmFyJmFtcDtfY292ZXJE
YXRlPTE1LU5vdi0yMDExJmFtcDt2aWV3PWMmYW1wO29yaWdpbkNvbnRlbnRGYW1pbHk9c2VyaWFs
JmFtcDt3Y2hwPWRHTHpWbGstelNrelMmYW1wO21kNT03Y2QzNTIwODZlODAxMWUwYjc0OTAxNWUw
MWQ2NjkxMi8xLXMyLjAtUzA5NjA4OTRYMTEwMTI1NDYtbWFpbi5wZGY8L3VybD48L3JlbGF0ZWQt
dXJscz48L3VybHM+PGVsZWN0cm9uaWMtcmVzb3VyY2UtbnVtPjEwLjEwMTYvai5ibWNsLjIwMTEu
MDkuMDE5PC9lbGVjdHJvbmljLXJlc291cmNlLW51bT48bGFuZ3VhZ2U+ZW5nPC9sYW5ndWFnZT48
L3JlY29yZD48L0NpdGU+PENpdGU+PEF1dGhvcj5TeWRlcjwvQXV0aG9yPjxZZWFyPjIwMTE8L1ll
YXI+PFJlY051bT4yMjM4PC9SZWNOdW0+PHJlY29yZD48cmVjLW51bWJlcj4yMjM4PC9yZWMtbnVt
YmVyPjxmb3JlaWduLWtleXM+PGtleSBhcHA9IkVOIiBkYi1pZD0idjB4d3ZlZHIydGVkYXFlOXoy
NXhhdjk0ZGRlZmF0eGF2cDA1IiB0aW1lc3RhbXA9IjEzOTg4NDU4ODEiPjIyMzg8L2tleT48L2Zv
cmVpZ24ta2V5cz48cmVmLXR5cGUgbmFtZT0iSm91cm5hbCBBcnRpY2xlIj4xNzwvcmVmLXR5cGU+
PGNvbnRyaWJ1dG9ycz48YXV0aG9ycz48YXV0aG9yPlN5ZGVyLCBBLiBKLjwvYXV0aG9yPjxhdXRo
b3I+TGVlLCBILjwvYXV0aG9yPjxhdXRob3I+WmVpc2VsLCBNLiBCLjwvYXV0aG9yPjxhdXRob3I+
R3JvdmUsIEouPC9hdXRob3I+PGF1dGhvcj5Tb3VsaWVyLCBFLjwvYXV0aG9yPjxhdXRob3I+TWFj
ZG9uYWxkLCBKLjwvYXV0aG9yPjxhdXRob3I+Q2hvdywgUy48L2F1dGhvcj48YXV0aG9yPkNoYW5n
LCBKLjwvYXV0aG9yPjxhdXRob3I+QmF1bWVydCwgVC4gRi48L2F1dGhvcj48YXV0aG9yPk1jS2Vh
dGluZywgSi4gQS48L2F1dGhvcj48YXV0aG9yPk1jS2VsdnksIEouPC9hdXRob3I+PGF1dGhvcj5X
b25nLVN0YWFsLCBGLjwvYXV0aG9yPjwvYXV0aG9ycz48L2NvbnRyaWJ1dG9ycz48YXV0aC1hZGRy
ZXNzPmlUaGVyWCBQaGFybWFjZXV0aWNhbHMsIEluYy4sIFNhbiBEaWVnbywgQ0EgOTIxOTEtMDUz
MCwgVVNBLjwvYXV0aC1hZGRyZXNzPjx0aXRsZXM+PHRpdGxlPlNtYWxsIG1vbGVjdWxlIHNjYXZl
bmdlciByZWNlcHRvciBCSSBhbnRhZ29uaXN0cyBhcmUgcG90ZW50IEhDViBlbnRyeSBpbmhpYml0
b3JzPC90aXRsZT48c2Vjb25kYXJ5LXRpdGxlPkogSGVwYXRvbDwvc2Vjb25kYXJ5LXRpdGxlPjxh
bHQtdGl0bGU+Sm91cm5hbCBvZiBoZXBhdG9sb2d5PC9hbHQtdGl0bGU+PC90aXRsZXM+PHBlcmlv
ZGljYWw+PGZ1bGwtdGl0bGU+SiBIZXBhdG9sPC9mdWxsLXRpdGxlPjwvcGVyaW9kaWNhbD48YWx0
LXBlcmlvZGljYWw+PGZ1bGwtdGl0bGU+Sm91cm5hbCBvZiBIZXBhdG9sb2d5PC9mdWxsLXRpdGxl
PjwvYWx0LXBlcmlvZGljYWw+PHBhZ2VzPjQ4LTU1PC9wYWdlcz48dm9sdW1lPjU0PC92b2x1bWU+
PG51bWJlcj4xPC9udW1iZXI+PGtleXdvcmRzPjxrZXl3b3JkPkFtaWRlcy9waGFybWFjb2xvZ3k8
L2tleXdvcmQ+PGtleXdvcmQ+QW5pbWFsczwva2V5d29yZD48a2V5d29yZD5BbnRpdmlyYWwgQWdl
bnRzLypwaGFybWFjb2xvZ3k8L2tleXdvcmQ+PGtleXdvcmQ+Q0hPIENlbGxzPC9rZXl3b3JkPjxr
ZXl3b3JkPkNlbGwgTGluZTwva2V5d29yZD48a2V5d29yZD5DcmljZXRpbmFlPC9rZXl3b3JkPjxr
ZXl3b3JkPkNyaWNldHVsdXM8L2tleXdvcmQ+PGtleXdvcmQ+SGVwYWNpdmlydXMvKmRydWcgZWZm
ZWN0cy9wYXRob2dlbmljaXR5L3BoeXNpb2xvZ3k8L2tleXdvcmQ+PGtleXdvcmQ+SGVwYXRpdGlz
IEMsIENocm9uaWMvZHJ1ZyB0aGVyYXB5L3Zpcm9sb2d5PC9rZXl3b3JkPjxrZXl3b3JkPkhlcGF0
b2N5dGVzL2RydWcgZWZmZWN0cy9tZXRhYm9saXNtL3Zpcm9sb2d5PC9rZXl3b3JkPjxrZXl3b3Jk
Pkh1bWFuczwva2V5d29yZD48a2V5d29yZD5LaW5ldGljczwva2V5d29yZD48a2V5d29yZD5MaXBv
cHJvdGVpbnMsIEhETC9tZXRhYm9saXNtPC9rZXl3b3JkPjxrZXl3b3JkPlJlY2VwdG9ycywgVmly
dXMvYW50YWdvbmlzdHMgJmFtcDsgaW5oaWJpdG9yczwva2V5d29yZD48a2V5d29yZD5TY2F2ZW5n
ZXIgUmVjZXB0b3JzLCBDbGFzcyBCLyphbnRhZ29uaXN0cyAmYW1wOyBpbmhpYml0b3JzPC9rZXl3
b3JkPjxrZXl3b3JkPlZpcnVzIEludGVybmFsaXphdGlvbi8qZHJ1ZyBlZmZlY3RzPC9rZXl3b3Jk
Pjwva2V5d29yZHM+PGRhdGVzPjx5ZWFyPjIwMTE8L3llYXI+PHB1Yi1kYXRlcz48ZGF0ZT5KYW48
L2RhdGU+PC9wdWItZGF0ZXM+PC9kYXRlcz48aXNibj4xNjAwLTA2NDEgKEVsZWN0cm9uaWMpJiN4
RDswMTY4LTgyNzggKExpbmtpbmcpPC9pc2JuPjxhY2Nlc3Npb24tbnVtPjIwOTMyNTk1PC9hY2Nl
c3Npb24tbnVtPjx1cmxzPjxyZWxhdGVkLXVybHM+PHVybD5odHRwOi8vd3d3Lm5jYmkubmxtLm5p
aC5nb3YvcHVibWVkLzIwOTMyNTk1PC91cmw+PHVybD5odHRwOi8vYWMuZWxzLWNkbi5jb20vUzAx
Njg4Mjc4MTAwMDcxNDIvMS1zMi4wLVMwMTY4ODI3ODEwMDA3MTQyLW1haW4ucGRmP190aWQ9Yjdk
MWRhMjYtZDA1MS0xMWUzLWFlYzgtMDAwMDBhYWNiMzYxJmFtcDthY2RuYXQ9MTM5ODg1MzY5NF9m
ZDZhNDA0MWJkYjU2NDkyMjMxYjFmYzU1MzMzMjRkNjwvdXJsPjwvcmVsYXRlZC11cmxzPjwvdXJs
cz48ZWxlY3Ryb25pYy1yZXNvdXJjZS1udW0+MTAuMTAxNi9qLmpoZXAuMjAxMC4wNi4wMjQ8L2Vs
ZWN0cm9uaWMtcmVzb3VyY2UtbnVt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D18E2" w:rsidRPr="00EF2A4D">
        <w:rPr>
          <w:rFonts w:ascii="Book Antiqua" w:hAnsi="Book Antiqua"/>
          <w:sz w:val="24"/>
          <w:szCs w:val="24"/>
          <w:lang w:val="en-US"/>
        </w:rPr>
      </w:r>
      <w:r w:rsidR="00ED18E2"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3" w:tooltip="Bartosch, 2005 #308" w:history="1">
        <w:r w:rsidR="000F07FA" w:rsidRPr="00EF2A4D">
          <w:rPr>
            <w:rFonts w:ascii="Book Antiqua" w:hAnsi="Book Antiqua"/>
            <w:noProof/>
            <w:sz w:val="24"/>
            <w:szCs w:val="24"/>
            <w:vertAlign w:val="superscript"/>
            <w:lang w:val="en-US"/>
          </w:rPr>
          <w:t>23</w:t>
        </w:r>
      </w:hyperlink>
      <w:r w:rsidR="0017495C">
        <w:rPr>
          <w:rFonts w:ascii="Book Antiqua" w:hAnsi="Book Antiqua"/>
          <w:noProof/>
          <w:sz w:val="24"/>
          <w:szCs w:val="24"/>
          <w:vertAlign w:val="superscript"/>
          <w:lang w:val="en-US"/>
        </w:rPr>
        <w:t>,</w:t>
      </w:r>
      <w:hyperlink w:anchor="_ENREF_71" w:tooltip="Nieland, 2002 #540" w:history="1">
        <w:r w:rsidR="000F07FA" w:rsidRPr="00EF2A4D">
          <w:rPr>
            <w:rFonts w:ascii="Book Antiqua" w:hAnsi="Book Antiqua"/>
            <w:noProof/>
            <w:sz w:val="24"/>
            <w:szCs w:val="24"/>
            <w:vertAlign w:val="superscript"/>
            <w:lang w:val="en-US"/>
          </w:rPr>
          <w:t>71-76</w:t>
        </w:r>
      </w:hyperlink>
      <w:r w:rsidR="00B71CFA" w:rsidRPr="00EF2A4D">
        <w:rPr>
          <w:rFonts w:ascii="Book Antiqua" w:hAnsi="Book Antiqua"/>
          <w:noProof/>
          <w:sz w:val="24"/>
          <w:szCs w:val="24"/>
          <w:vertAlign w:val="superscript"/>
          <w:lang w:val="en-US"/>
        </w:rPr>
        <w:t>]</w:t>
      </w:r>
      <w:r w:rsidR="00ED18E2" w:rsidRPr="00EF2A4D">
        <w:rPr>
          <w:rFonts w:ascii="Book Antiqua" w:hAnsi="Book Antiqua"/>
          <w:sz w:val="24"/>
          <w:szCs w:val="24"/>
          <w:lang w:val="en-US"/>
        </w:rPr>
        <w:fldChar w:fldCharType="end"/>
      </w:r>
      <w:r w:rsidR="002313B9" w:rsidRPr="00EF2A4D">
        <w:rPr>
          <w:rFonts w:ascii="Book Antiqua" w:hAnsi="Book Antiqua"/>
          <w:sz w:val="24"/>
          <w:szCs w:val="24"/>
          <w:lang w:val="en-US"/>
        </w:rPr>
        <w:t>.</w:t>
      </w:r>
      <w:r w:rsidR="007C1E30" w:rsidRPr="00EF2A4D">
        <w:rPr>
          <w:rFonts w:ascii="Book Antiqua" w:hAnsi="Book Antiqua"/>
          <w:sz w:val="24"/>
          <w:szCs w:val="24"/>
          <w:lang w:val="en-US"/>
        </w:rPr>
        <w:t xml:space="preserve"> However, i</w:t>
      </w:r>
      <w:r w:rsidR="00594815" w:rsidRPr="00EF2A4D">
        <w:rPr>
          <w:rFonts w:ascii="Book Antiqua" w:hAnsi="Book Antiqua"/>
          <w:sz w:val="24"/>
          <w:szCs w:val="24"/>
          <w:lang w:val="en-US"/>
        </w:rPr>
        <w:t xml:space="preserve">t should be </w:t>
      </w:r>
      <w:r w:rsidR="00F26A70" w:rsidRPr="00EF2A4D">
        <w:rPr>
          <w:rFonts w:ascii="Book Antiqua" w:hAnsi="Book Antiqua"/>
          <w:sz w:val="24"/>
          <w:szCs w:val="24"/>
          <w:lang w:val="en-US"/>
        </w:rPr>
        <w:t>noted</w:t>
      </w:r>
      <w:r w:rsidR="00594815" w:rsidRPr="00EF2A4D">
        <w:rPr>
          <w:rFonts w:ascii="Book Antiqua" w:hAnsi="Book Antiqua"/>
          <w:sz w:val="24"/>
          <w:szCs w:val="24"/>
          <w:lang w:val="en-US"/>
        </w:rPr>
        <w:t xml:space="preserve"> that </w:t>
      </w:r>
      <w:r w:rsidR="007C1E30" w:rsidRPr="00EF2A4D">
        <w:rPr>
          <w:rFonts w:ascii="Book Antiqua" w:hAnsi="Book Antiqua"/>
          <w:sz w:val="24"/>
          <w:szCs w:val="24"/>
          <w:lang w:val="en-US"/>
        </w:rPr>
        <w:t>besides</w:t>
      </w:r>
      <w:r w:rsidR="00594815" w:rsidRPr="00EF2A4D">
        <w:rPr>
          <w:rFonts w:ascii="Book Antiqua" w:hAnsi="Book Antiqua"/>
          <w:sz w:val="24"/>
          <w:szCs w:val="24"/>
          <w:lang w:val="en-US"/>
        </w:rPr>
        <w:t xml:space="preserve"> their ability to block SR-BI</w:t>
      </w:r>
      <w:r w:rsidR="001E6A44" w:rsidRPr="00EF2A4D">
        <w:rPr>
          <w:rFonts w:ascii="Book Antiqua" w:hAnsi="Book Antiqua"/>
          <w:sz w:val="24"/>
          <w:szCs w:val="24"/>
          <w:lang w:val="en-US"/>
        </w:rPr>
        <w:t>-mediated</w:t>
      </w:r>
      <w:r w:rsidR="00594815" w:rsidRPr="00EF2A4D">
        <w:rPr>
          <w:rFonts w:ascii="Book Antiqua" w:hAnsi="Book Antiqua"/>
          <w:sz w:val="24"/>
          <w:szCs w:val="24"/>
          <w:lang w:val="en-US"/>
        </w:rPr>
        <w:t xml:space="preserve"> lipid transfer, these molecules</w:t>
      </w:r>
      <w:r w:rsidR="00F26A70" w:rsidRPr="00EF2A4D">
        <w:rPr>
          <w:rFonts w:ascii="Book Antiqua" w:hAnsi="Book Antiqua"/>
          <w:sz w:val="24"/>
          <w:szCs w:val="24"/>
          <w:lang w:val="en-US"/>
        </w:rPr>
        <w:t xml:space="preserve"> all</w:t>
      </w:r>
      <w:r w:rsidR="00594815" w:rsidRPr="00EF2A4D">
        <w:rPr>
          <w:rFonts w:ascii="Book Antiqua" w:hAnsi="Book Antiqua"/>
          <w:sz w:val="24"/>
          <w:szCs w:val="24"/>
          <w:lang w:val="en-US"/>
        </w:rPr>
        <w:t xml:space="preserve"> abrogate </w:t>
      </w:r>
      <w:r w:rsidR="007C1E30" w:rsidRPr="00EF2A4D">
        <w:rPr>
          <w:rFonts w:ascii="Book Antiqua" w:hAnsi="Book Antiqua"/>
          <w:sz w:val="24"/>
          <w:szCs w:val="24"/>
          <w:lang w:val="en-US"/>
        </w:rPr>
        <w:t xml:space="preserve">the </w:t>
      </w:r>
      <w:r w:rsidR="00594815" w:rsidRPr="00EF2A4D">
        <w:rPr>
          <w:rFonts w:ascii="Book Antiqua" w:hAnsi="Book Antiqua"/>
          <w:sz w:val="24"/>
          <w:szCs w:val="24"/>
          <w:lang w:val="en-US"/>
        </w:rPr>
        <w:t>sE2-SR-BI interaction</w:t>
      </w:r>
      <w:r w:rsidR="007C1E30" w:rsidRPr="00EF2A4D">
        <w:rPr>
          <w:rFonts w:ascii="Book Antiqua" w:hAnsi="Book Antiqua"/>
          <w:sz w:val="24"/>
          <w:szCs w:val="24"/>
          <w:lang w:val="en-US"/>
        </w:rPr>
        <w:t xml:space="preserve"> as well</w:t>
      </w:r>
      <w:r w:rsidR="009E324B" w:rsidRPr="00EF2A4D">
        <w:rPr>
          <w:rFonts w:ascii="Book Antiqua" w:hAnsi="Book Antiqua"/>
          <w:sz w:val="24"/>
          <w:szCs w:val="24"/>
          <w:lang w:val="en-US"/>
        </w:rPr>
        <w:t>.</w:t>
      </w:r>
      <w:r w:rsidR="004D4649" w:rsidRPr="00EF2A4D">
        <w:rPr>
          <w:rFonts w:ascii="Book Antiqua" w:hAnsi="Book Antiqua"/>
          <w:sz w:val="24"/>
          <w:szCs w:val="24"/>
          <w:lang w:val="en-US"/>
        </w:rPr>
        <w:t xml:space="preserve"> </w:t>
      </w:r>
    </w:p>
    <w:p w14:paraId="0E9DDCFC" w14:textId="13FE74B9" w:rsidR="008A0C74" w:rsidRPr="00EF2A4D" w:rsidRDefault="004D4649"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I</w:t>
      </w:r>
      <w:r w:rsidR="007C1E30" w:rsidRPr="00EF2A4D">
        <w:rPr>
          <w:rFonts w:ascii="Book Antiqua" w:hAnsi="Book Antiqua"/>
          <w:sz w:val="24"/>
          <w:szCs w:val="24"/>
          <w:lang w:val="en-US"/>
        </w:rPr>
        <w:t xml:space="preserve">ncreasing evidence </w:t>
      </w:r>
      <w:r w:rsidR="001E6A44" w:rsidRPr="00EF2A4D">
        <w:rPr>
          <w:rFonts w:ascii="Book Antiqua" w:hAnsi="Book Antiqua"/>
          <w:sz w:val="24"/>
          <w:szCs w:val="24"/>
          <w:lang w:val="en-US"/>
        </w:rPr>
        <w:t xml:space="preserve">for the role </w:t>
      </w:r>
      <w:r w:rsidR="007C1E30" w:rsidRPr="00EF2A4D">
        <w:rPr>
          <w:rFonts w:ascii="Book Antiqua" w:hAnsi="Book Antiqua"/>
          <w:sz w:val="24"/>
          <w:szCs w:val="24"/>
          <w:lang w:val="en-US"/>
        </w:rPr>
        <w:t xml:space="preserve">SR-BI’s lipid transfer </w:t>
      </w:r>
      <w:r w:rsidR="001E6A44" w:rsidRPr="00EF2A4D">
        <w:rPr>
          <w:rFonts w:ascii="Book Antiqua" w:hAnsi="Book Antiqua"/>
          <w:sz w:val="24"/>
          <w:szCs w:val="24"/>
          <w:lang w:val="en-US"/>
        </w:rPr>
        <w:t xml:space="preserve">function plays </w:t>
      </w:r>
      <w:r w:rsidR="007C1E30" w:rsidRPr="00EF2A4D">
        <w:rPr>
          <w:rFonts w:ascii="Book Antiqua" w:hAnsi="Book Antiqua"/>
          <w:sz w:val="24"/>
          <w:szCs w:val="24"/>
          <w:lang w:val="en-US"/>
        </w:rPr>
        <w:t xml:space="preserve">during HCV entry was provided by Thi </w:t>
      </w:r>
      <w:r w:rsidR="00382DC9" w:rsidRPr="00382DC9">
        <w:rPr>
          <w:rFonts w:ascii="Book Antiqua" w:hAnsi="Book Antiqua"/>
          <w:i/>
          <w:sz w:val="24"/>
          <w:szCs w:val="24"/>
          <w:lang w:val="en-US"/>
        </w:rPr>
        <w:t>et al</w:t>
      </w:r>
      <w:r w:rsidR="00696E45" w:rsidRPr="00696E45">
        <w:rPr>
          <w:rFonts w:ascii="Book Antiqua" w:hAnsi="Book Antiqua" w:hint="eastAsia"/>
          <w:sz w:val="24"/>
          <w:szCs w:val="24"/>
          <w:vertAlign w:val="superscript"/>
          <w:lang w:val="en-US" w:eastAsia="zh-CN"/>
        </w:rPr>
        <w:t>[</w:t>
      </w:r>
      <w:r w:rsidR="00C37AF8">
        <w:rPr>
          <w:rFonts w:ascii="Book Antiqua" w:hAnsi="Book Antiqua" w:hint="eastAsia"/>
          <w:sz w:val="24"/>
          <w:szCs w:val="24"/>
          <w:vertAlign w:val="superscript"/>
          <w:lang w:val="en-US" w:eastAsia="zh-CN"/>
        </w:rPr>
        <w:t>66</w:t>
      </w:r>
      <w:r w:rsidR="00696E45" w:rsidRPr="00696E45">
        <w:rPr>
          <w:rFonts w:ascii="Book Antiqua" w:hAnsi="Book Antiqua" w:hint="eastAsia"/>
          <w:sz w:val="24"/>
          <w:szCs w:val="24"/>
          <w:vertAlign w:val="superscript"/>
          <w:lang w:val="en-US" w:eastAsia="zh-CN"/>
        </w:rPr>
        <w:t>]</w:t>
      </w:r>
      <w:r w:rsidR="007C1E30" w:rsidRPr="00EF2A4D">
        <w:rPr>
          <w:rFonts w:ascii="Book Antiqua" w:hAnsi="Book Antiqua"/>
          <w:sz w:val="24"/>
          <w:szCs w:val="24"/>
          <w:lang w:val="en-US"/>
        </w:rPr>
        <w:t xml:space="preserve">. </w:t>
      </w:r>
      <w:r w:rsidR="004321DC" w:rsidRPr="00EF2A4D">
        <w:rPr>
          <w:rFonts w:ascii="Book Antiqua" w:hAnsi="Book Antiqua"/>
          <w:sz w:val="24"/>
          <w:szCs w:val="24"/>
          <w:lang w:val="en-US"/>
        </w:rPr>
        <w:t>T</w:t>
      </w:r>
      <w:r w:rsidR="00B56384" w:rsidRPr="00EF2A4D">
        <w:rPr>
          <w:rFonts w:ascii="Book Antiqua" w:hAnsi="Book Antiqua"/>
          <w:sz w:val="24"/>
          <w:szCs w:val="24"/>
          <w:lang w:val="en-US"/>
        </w:rPr>
        <w:t xml:space="preserve">hese investigators </w:t>
      </w:r>
      <w:r w:rsidR="00D51BAF" w:rsidRPr="00EF2A4D">
        <w:rPr>
          <w:rFonts w:ascii="Book Antiqua" w:hAnsi="Book Antiqua"/>
          <w:sz w:val="24"/>
          <w:szCs w:val="24"/>
          <w:lang w:val="en-US"/>
        </w:rPr>
        <w:t xml:space="preserve">showed that the inhibition of </w:t>
      </w:r>
      <w:r w:rsidR="003111CF" w:rsidRPr="00EF2A4D">
        <w:rPr>
          <w:rFonts w:ascii="Book Antiqua" w:hAnsi="Book Antiqua"/>
          <w:sz w:val="24"/>
          <w:szCs w:val="24"/>
          <w:lang w:val="en-US"/>
        </w:rPr>
        <w:t>HCV</w:t>
      </w:r>
      <w:r w:rsidR="004321DC" w:rsidRPr="00EF2A4D">
        <w:rPr>
          <w:rFonts w:ascii="Book Antiqua" w:hAnsi="Book Antiqua"/>
          <w:sz w:val="24"/>
          <w:szCs w:val="24"/>
          <w:lang w:val="en-US"/>
        </w:rPr>
        <w:t xml:space="preserve"> pseudoparticle (HCV</w:t>
      </w:r>
      <w:r w:rsidR="003111CF" w:rsidRPr="00EF2A4D">
        <w:rPr>
          <w:rFonts w:ascii="Book Antiqua" w:hAnsi="Book Antiqua"/>
          <w:sz w:val="24"/>
          <w:szCs w:val="24"/>
          <w:lang w:val="en-US"/>
        </w:rPr>
        <w:t>pp</w:t>
      </w:r>
      <w:r w:rsidR="004321DC" w:rsidRPr="00EF2A4D">
        <w:rPr>
          <w:rFonts w:ascii="Book Antiqua" w:hAnsi="Book Antiqua"/>
          <w:sz w:val="24"/>
          <w:szCs w:val="24"/>
          <w:lang w:val="en-US"/>
        </w:rPr>
        <w:t>)</w:t>
      </w:r>
      <w:r w:rsidR="003111CF" w:rsidRPr="00EF2A4D">
        <w:rPr>
          <w:rFonts w:ascii="Book Antiqua" w:hAnsi="Book Antiqua"/>
          <w:sz w:val="24"/>
          <w:szCs w:val="24"/>
          <w:lang w:val="en-US"/>
        </w:rPr>
        <w:t xml:space="preserve"> entry </w:t>
      </w:r>
      <w:r w:rsidR="00CE7720" w:rsidRPr="00EF2A4D">
        <w:rPr>
          <w:rFonts w:ascii="Book Antiqua" w:hAnsi="Book Antiqua"/>
          <w:sz w:val="24"/>
          <w:szCs w:val="24"/>
          <w:lang w:val="en-US"/>
        </w:rPr>
        <w:t xml:space="preserve">in </w:t>
      </w:r>
      <w:r w:rsidR="001E6A44" w:rsidRPr="00EF2A4D">
        <w:rPr>
          <w:rFonts w:ascii="Book Antiqua" w:hAnsi="Book Antiqua"/>
          <w:sz w:val="24"/>
          <w:szCs w:val="24"/>
          <w:lang w:val="en-US"/>
        </w:rPr>
        <w:t>murine</w:t>
      </w:r>
      <w:r w:rsidR="009E324B" w:rsidRPr="00EF2A4D">
        <w:rPr>
          <w:rFonts w:ascii="Book Antiqua" w:hAnsi="Book Antiqua"/>
          <w:sz w:val="24"/>
          <w:szCs w:val="24"/>
          <w:lang w:val="en-US"/>
        </w:rPr>
        <w:t xml:space="preserve"> </w:t>
      </w:r>
      <w:r w:rsidR="003111CF" w:rsidRPr="00EF2A4D">
        <w:rPr>
          <w:rFonts w:ascii="Book Antiqua" w:hAnsi="Book Antiqua"/>
          <w:sz w:val="24"/>
          <w:szCs w:val="24"/>
          <w:lang w:val="en-US"/>
        </w:rPr>
        <w:t xml:space="preserve">SR-BI expressing </w:t>
      </w:r>
      <w:r w:rsidR="00CE7720" w:rsidRPr="00EF2A4D">
        <w:rPr>
          <w:rFonts w:ascii="Book Antiqua" w:hAnsi="Book Antiqua"/>
          <w:sz w:val="24"/>
          <w:szCs w:val="24"/>
          <w:lang w:val="en-US"/>
        </w:rPr>
        <w:t xml:space="preserve">cells </w:t>
      </w:r>
      <w:r w:rsidR="00D51BAF" w:rsidRPr="00EF2A4D">
        <w:rPr>
          <w:rFonts w:ascii="Book Antiqua" w:hAnsi="Book Antiqua"/>
          <w:sz w:val="24"/>
          <w:szCs w:val="24"/>
          <w:lang w:val="en-US"/>
        </w:rPr>
        <w:t xml:space="preserve">by BLT-4 correlated </w:t>
      </w:r>
      <w:r w:rsidR="003111CF" w:rsidRPr="00EF2A4D">
        <w:rPr>
          <w:rFonts w:ascii="Book Antiqua" w:hAnsi="Book Antiqua"/>
          <w:sz w:val="24"/>
          <w:szCs w:val="24"/>
          <w:lang w:val="en-US"/>
        </w:rPr>
        <w:t>with the level of lipid transfer abrogation</w:t>
      </w:r>
      <w:r w:rsidR="00CE7720" w:rsidRPr="00EF2A4D">
        <w:rPr>
          <w:rFonts w:ascii="Book Antiqua" w:hAnsi="Book Antiqua"/>
          <w:sz w:val="24"/>
          <w:szCs w:val="24"/>
          <w:lang w:val="en-US"/>
        </w:rPr>
        <w:t>. Due to the inability of HCV E2 to bind m</w:t>
      </w:r>
      <w:r w:rsidR="00D51BAF" w:rsidRPr="00EF2A4D">
        <w:rPr>
          <w:rFonts w:ascii="Book Antiqua" w:hAnsi="Book Antiqua"/>
          <w:sz w:val="24"/>
          <w:szCs w:val="24"/>
          <w:lang w:val="en-US"/>
        </w:rPr>
        <w:t xml:space="preserve">urine </w:t>
      </w:r>
      <w:r w:rsidR="00CE7720" w:rsidRPr="00EF2A4D">
        <w:rPr>
          <w:rFonts w:ascii="Book Antiqua" w:hAnsi="Book Antiqua"/>
          <w:sz w:val="24"/>
          <w:szCs w:val="24"/>
          <w:lang w:val="en-US"/>
        </w:rPr>
        <w:t>SR-BI, this</w:t>
      </w:r>
      <w:r w:rsidR="001B2F6D" w:rsidRPr="00EF2A4D">
        <w:rPr>
          <w:rFonts w:ascii="Book Antiqua" w:hAnsi="Book Antiqua"/>
          <w:sz w:val="24"/>
          <w:szCs w:val="24"/>
          <w:lang w:val="en-US"/>
        </w:rPr>
        <w:t xml:space="preserve"> finding</w:t>
      </w:r>
      <w:r w:rsidR="00CE7720" w:rsidRPr="00EF2A4D">
        <w:rPr>
          <w:rFonts w:ascii="Book Antiqua" w:hAnsi="Book Antiqua"/>
          <w:sz w:val="24"/>
          <w:szCs w:val="24"/>
          <w:lang w:val="en-US"/>
        </w:rPr>
        <w:t xml:space="preserve"> indicates the</w:t>
      </w:r>
      <w:r w:rsidR="001B2F6D" w:rsidRPr="00EF2A4D">
        <w:rPr>
          <w:rFonts w:ascii="Book Antiqua" w:hAnsi="Book Antiqua"/>
          <w:sz w:val="24"/>
          <w:szCs w:val="24"/>
          <w:lang w:val="en-US"/>
        </w:rPr>
        <w:t xml:space="preserve"> essential</w:t>
      </w:r>
      <w:r w:rsidR="00CE7720" w:rsidRPr="00EF2A4D">
        <w:rPr>
          <w:rFonts w:ascii="Book Antiqua" w:hAnsi="Book Antiqua"/>
          <w:sz w:val="24"/>
          <w:szCs w:val="24"/>
          <w:lang w:val="en-US"/>
        </w:rPr>
        <w:t xml:space="preserve"> involvement of SR-BI’s lipid transfer function in mediating HCV</w:t>
      </w:r>
      <w:r w:rsidR="001B2F6D" w:rsidRPr="00EF2A4D">
        <w:rPr>
          <w:rFonts w:ascii="Book Antiqua" w:hAnsi="Book Antiqua"/>
          <w:sz w:val="24"/>
          <w:szCs w:val="24"/>
          <w:lang w:val="en-US"/>
        </w:rPr>
        <w:t xml:space="preserve"> </w:t>
      </w:r>
      <w:r w:rsidR="00CE7720" w:rsidRPr="00EF2A4D">
        <w:rPr>
          <w:rFonts w:ascii="Book Antiqua" w:hAnsi="Book Antiqua"/>
          <w:sz w:val="24"/>
          <w:szCs w:val="24"/>
          <w:lang w:val="en-US"/>
        </w:rPr>
        <w:t>entry</w:t>
      </w:r>
      <w:r w:rsidR="00D51BAF" w:rsidRPr="00EF2A4D">
        <w:rPr>
          <w:rFonts w:ascii="Book Antiqua" w:hAnsi="Book Antiqua"/>
          <w:sz w:val="24"/>
          <w:szCs w:val="24"/>
          <w:lang w:val="en-US"/>
        </w:rPr>
        <w:t xml:space="preserve"> in a process that is</w:t>
      </w:r>
      <w:r w:rsidR="00CE7720" w:rsidRPr="00EF2A4D">
        <w:rPr>
          <w:rFonts w:ascii="Book Antiqua" w:hAnsi="Book Antiqua"/>
          <w:sz w:val="24"/>
          <w:szCs w:val="24"/>
          <w:lang w:val="en-US"/>
        </w:rPr>
        <w:t xml:space="preserve"> </w:t>
      </w:r>
      <w:r w:rsidR="001B2F6D" w:rsidRPr="00EF2A4D">
        <w:rPr>
          <w:rFonts w:ascii="Book Antiqua" w:hAnsi="Book Antiqua"/>
          <w:sz w:val="24"/>
          <w:szCs w:val="24"/>
          <w:lang w:val="en-US"/>
        </w:rPr>
        <w:t xml:space="preserve">completely </w:t>
      </w:r>
      <w:r w:rsidR="00E94BD4" w:rsidRPr="00EF2A4D">
        <w:rPr>
          <w:rFonts w:ascii="Book Antiqua" w:hAnsi="Book Antiqua"/>
          <w:sz w:val="24"/>
          <w:szCs w:val="24"/>
          <w:lang w:val="en-US"/>
        </w:rPr>
        <w:t>independent</w:t>
      </w:r>
      <w:r w:rsidR="00CE7720" w:rsidRPr="00EF2A4D">
        <w:rPr>
          <w:rFonts w:ascii="Book Antiqua" w:hAnsi="Book Antiqua"/>
          <w:sz w:val="24"/>
          <w:szCs w:val="24"/>
          <w:lang w:val="en-US"/>
        </w:rPr>
        <w:t xml:space="preserve"> of </w:t>
      </w:r>
      <w:r w:rsidR="00D5771D" w:rsidRPr="00EF2A4D">
        <w:rPr>
          <w:rFonts w:ascii="Book Antiqua" w:hAnsi="Book Antiqua"/>
          <w:sz w:val="24"/>
          <w:szCs w:val="24"/>
          <w:lang w:val="en-US"/>
        </w:rPr>
        <w:t>E2’s</w:t>
      </w:r>
      <w:r w:rsidR="001B2F6D" w:rsidRPr="00EF2A4D">
        <w:rPr>
          <w:rFonts w:ascii="Book Antiqua" w:hAnsi="Book Antiqua"/>
          <w:sz w:val="24"/>
          <w:szCs w:val="24"/>
          <w:lang w:val="en-US"/>
        </w:rPr>
        <w:t xml:space="preserve"> attachment</w:t>
      </w:r>
      <w:r w:rsidR="00D5771D" w:rsidRPr="00EF2A4D">
        <w:rPr>
          <w:rFonts w:ascii="Book Antiqua" w:hAnsi="Book Antiqua"/>
          <w:sz w:val="24"/>
          <w:szCs w:val="24"/>
          <w:lang w:val="en-US"/>
        </w:rPr>
        <w:t xml:space="preserve"> to </w:t>
      </w:r>
      <w:r w:rsidR="001B2F6D" w:rsidRPr="00EF2A4D">
        <w:rPr>
          <w:rFonts w:ascii="Book Antiqua" w:hAnsi="Book Antiqua"/>
          <w:sz w:val="24"/>
          <w:szCs w:val="24"/>
          <w:lang w:val="en-US"/>
        </w:rPr>
        <w:t>and</w:t>
      </w:r>
      <w:r w:rsidR="00D51BAF" w:rsidRPr="00EF2A4D">
        <w:rPr>
          <w:rFonts w:ascii="Book Antiqua" w:hAnsi="Book Antiqua"/>
          <w:sz w:val="24"/>
          <w:szCs w:val="24"/>
          <w:lang w:val="en-US"/>
        </w:rPr>
        <w:t xml:space="preserve">/or interaction with </w:t>
      </w:r>
      <w:r w:rsidR="00CE7720" w:rsidRPr="00EF2A4D">
        <w:rPr>
          <w:rFonts w:ascii="Book Antiqua" w:hAnsi="Book Antiqua"/>
          <w:sz w:val="24"/>
          <w:szCs w:val="24"/>
          <w:lang w:val="en-US"/>
        </w:rPr>
        <w:t>SR-BI.</w:t>
      </w:r>
      <w:r w:rsidR="001B2F6D" w:rsidRPr="00EF2A4D">
        <w:rPr>
          <w:rFonts w:ascii="Book Antiqua" w:hAnsi="Book Antiqua"/>
          <w:sz w:val="24"/>
          <w:szCs w:val="24"/>
          <w:lang w:val="en-US"/>
        </w:rPr>
        <w:t xml:space="preserve"> Additional proof </w:t>
      </w:r>
      <w:r w:rsidR="00E94BD4" w:rsidRPr="00EF2A4D">
        <w:rPr>
          <w:rFonts w:ascii="Book Antiqua" w:hAnsi="Book Antiqua"/>
          <w:sz w:val="24"/>
          <w:szCs w:val="24"/>
          <w:lang w:val="en-US"/>
        </w:rPr>
        <w:t xml:space="preserve">of this concept </w:t>
      </w:r>
      <w:r w:rsidR="001B2F6D" w:rsidRPr="00EF2A4D">
        <w:rPr>
          <w:rFonts w:ascii="Book Antiqua" w:hAnsi="Book Antiqua"/>
          <w:sz w:val="24"/>
          <w:szCs w:val="24"/>
          <w:lang w:val="en-US"/>
        </w:rPr>
        <w:t xml:space="preserve">was </w:t>
      </w:r>
      <w:r w:rsidR="00D51BAF" w:rsidRPr="00EF2A4D">
        <w:rPr>
          <w:rFonts w:ascii="Book Antiqua" w:hAnsi="Book Antiqua"/>
          <w:sz w:val="24"/>
          <w:szCs w:val="24"/>
          <w:lang w:val="en-US"/>
        </w:rPr>
        <w:t>delivered</w:t>
      </w:r>
      <w:r w:rsidR="001B2F6D" w:rsidRPr="00EF2A4D">
        <w:rPr>
          <w:rFonts w:ascii="Book Antiqua" w:hAnsi="Book Antiqua"/>
          <w:sz w:val="24"/>
          <w:szCs w:val="24"/>
          <w:lang w:val="en-US"/>
        </w:rPr>
        <w:t xml:space="preserve"> by </w:t>
      </w:r>
      <w:r w:rsidR="00E94BD4" w:rsidRPr="00EF2A4D">
        <w:rPr>
          <w:rFonts w:ascii="Book Antiqua" w:hAnsi="Book Antiqua"/>
          <w:sz w:val="24"/>
          <w:szCs w:val="24"/>
          <w:lang w:val="en-US"/>
        </w:rPr>
        <w:t xml:space="preserve">the observation that </w:t>
      </w:r>
      <w:r w:rsidR="001B2F6D" w:rsidRPr="00EF2A4D">
        <w:rPr>
          <w:rFonts w:ascii="Book Antiqua" w:hAnsi="Book Antiqua"/>
          <w:sz w:val="24"/>
          <w:szCs w:val="24"/>
          <w:lang w:val="en-US"/>
        </w:rPr>
        <w:t>a</w:t>
      </w:r>
      <w:r w:rsidR="00E94BD4" w:rsidRPr="00EF2A4D">
        <w:rPr>
          <w:rFonts w:ascii="Book Antiqua" w:hAnsi="Book Antiqua"/>
          <w:sz w:val="24"/>
          <w:szCs w:val="24"/>
          <w:lang w:val="en-US"/>
        </w:rPr>
        <w:t>n</w:t>
      </w:r>
      <w:r w:rsidR="001B2F6D" w:rsidRPr="00EF2A4D">
        <w:rPr>
          <w:rFonts w:ascii="Book Antiqua" w:hAnsi="Book Antiqua"/>
          <w:sz w:val="24"/>
          <w:szCs w:val="24"/>
          <w:lang w:val="en-US"/>
        </w:rPr>
        <w:t xml:space="preserve"> HCVpp E2 mutant</w:t>
      </w:r>
      <w:r w:rsidR="00E94BD4" w:rsidRPr="00EF2A4D">
        <w:rPr>
          <w:rFonts w:ascii="Book Antiqua" w:hAnsi="Book Antiqua"/>
          <w:sz w:val="24"/>
          <w:szCs w:val="24"/>
          <w:lang w:val="en-US"/>
        </w:rPr>
        <w:t xml:space="preserve"> (L399R), </w:t>
      </w:r>
      <w:r w:rsidR="001B2F6D" w:rsidRPr="00EF2A4D">
        <w:rPr>
          <w:rFonts w:ascii="Book Antiqua" w:hAnsi="Book Antiqua"/>
          <w:sz w:val="24"/>
          <w:szCs w:val="24"/>
          <w:lang w:val="en-US"/>
        </w:rPr>
        <w:t>unable to bind SR-BI</w:t>
      </w:r>
      <w:r w:rsidR="00E94BD4" w:rsidRPr="00EF2A4D">
        <w:rPr>
          <w:rFonts w:ascii="Book Antiqua" w:hAnsi="Book Antiqua"/>
          <w:sz w:val="24"/>
          <w:szCs w:val="24"/>
          <w:lang w:val="en-US"/>
        </w:rPr>
        <w:t xml:space="preserve">, </w:t>
      </w:r>
      <w:r w:rsidR="004321DC" w:rsidRPr="00EF2A4D">
        <w:rPr>
          <w:rFonts w:ascii="Book Antiqua" w:hAnsi="Book Antiqua"/>
          <w:sz w:val="24"/>
          <w:szCs w:val="24"/>
          <w:lang w:val="en-US"/>
        </w:rPr>
        <w:t xml:space="preserve">was </w:t>
      </w:r>
      <w:r w:rsidR="00E94BD4" w:rsidRPr="00EF2A4D">
        <w:rPr>
          <w:rFonts w:ascii="Book Antiqua" w:hAnsi="Book Antiqua"/>
          <w:sz w:val="24"/>
          <w:szCs w:val="24"/>
          <w:lang w:val="en-US"/>
        </w:rPr>
        <w:t xml:space="preserve">still dependent on the presence of SR-BI for its infectivity. This mutant therefore used SR-BI for </w:t>
      </w:r>
      <w:r w:rsidR="00BC20C3" w:rsidRPr="00EF2A4D">
        <w:rPr>
          <w:rFonts w:ascii="Book Antiqua" w:hAnsi="Book Antiqua"/>
          <w:sz w:val="24"/>
          <w:szCs w:val="24"/>
          <w:lang w:val="en-US"/>
        </w:rPr>
        <w:t xml:space="preserve">cell </w:t>
      </w:r>
      <w:r w:rsidR="00E94BD4" w:rsidRPr="00EF2A4D">
        <w:rPr>
          <w:rFonts w:ascii="Book Antiqua" w:hAnsi="Book Antiqua"/>
          <w:sz w:val="24"/>
          <w:szCs w:val="24"/>
          <w:lang w:val="en-US"/>
        </w:rPr>
        <w:t xml:space="preserve">entry by other means than </w:t>
      </w:r>
      <w:r w:rsidR="00BC20C3" w:rsidRPr="00EF2A4D">
        <w:rPr>
          <w:rFonts w:ascii="Book Antiqua" w:hAnsi="Book Antiqua"/>
          <w:sz w:val="24"/>
          <w:szCs w:val="24"/>
          <w:lang w:val="en-US"/>
        </w:rPr>
        <w:t xml:space="preserve">its </w:t>
      </w:r>
      <w:r w:rsidR="00E94BD4" w:rsidRPr="00EF2A4D">
        <w:rPr>
          <w:rFonts w:ascii="Book Antiqua" w:hAnsi="Book Antiqua"/>
          <w:sz w:val="24"/>
          <w:szCs w:val="24"/>
          <w:lang w:val="en-US"/>
        </w:rPr>
        <w:t>E2 binding</w:t>
      </w:r>
      <w:r w:rsidR="00BC20C3" w:rsidRPr="00EF2A4D">
        <w:rPr>
          <w:rFonts w:ascii="Book Antiqua" w:hAnsi="Book Antiqua"/>
          <w:sz w:val="24"/>
          <w:szCs w:val="24"/>
          <w:lang w:val="en-US"/>
        </w:rPr>
        <w:t xml:space="preserve"> capacity</w:t>
      </w:r>
      <w:r w:rsidR="00E94BD4" w:rsidRPr="00EF2A4D">
        <w:rPr>
          <w:rFonts w:ascii="Book Antiqua" w:hAnsi="Book Antiqua"/>
          <w:sz w:val="24"/>
          <w:szCs w:val="24"/>
          <w:lang w:val="en-US"/>
        </w:rPr>
        <w:t>.</w:t>
      </w:r>
      <w:r w:rsidR="003D5A22" w:rsidRPr="00EF2A4D">
        <w:rPr>
          <w:rFonts w:ascii="Book Antiqua" w:hAnsi="Book Antiqua"/>
          <w:sz w:val="24"/>
          <w:szCs w:val="24"/>
          <w:lang w:val="en-US"/>
        </w:rPr>
        <w:t xml:space="preserve"> Furthermore, mouse</w:t>
      </w:r>
      <w:r w:rsidR="00785FF0" w:rsidRPr="00EF2A4D">
        <w:rPr>
          <w:rFonts w:ascii="Book Antiqua" w:hAnsi="Book Antiqua"/>
          <w:sz w:val="24"/>
          <w:szCs w:val="24"/>
          <w:lang w:val="en-US"/>
        </w:rPr>
        <w:t xml:space="preserve"> </w:t>
      </w:r>
      <w:r w:rsidR="003D5A22" w:rsidRPr="00EF2A4D">
        <w:rPr>
          <w:rFonts w:ascii="Book Antiqua" w:hAnsi="Book Antiqua"/>
          <w:sz w:val="24"/>
          <w:szCs w:val="24"/>
          <w:lang w:val="en-US"/>
        </w:rPr>
        <w:t>SR-BI mutants, unable to bind E2 and impaired in their lipid transfer, reduced HCVpp infection proportional to their</w:t>
      </w:r>
      <w:r w:rsidR="00785FF0" w:rsidRPr="00EF2A4D">
        <w:rPr>
          <w:rFonts w:ascii="Book Antiqua" w:hAnsi="Book Antiqua"/>
          <w:sz w:val="24"/>
          <w:szCs w:val="24"/>
          <w:lang w:val="en-US"/>
        </w:rPr>
        <w:t xml:space="preserve"> impairment of </w:t>
      </w:r>
      <w:r w:rsidR="0017495C">
        <w:rPr>
          <w:rFonts w:ascii="Book Antiqua" w:hAnsi="Book Antiqua"/>
          <w:sz w:val="24"/>
          <w:szCs w:val="24"/>
          <w:lang w:val="en-US"/>
        </w:rPr>
        <w:t>lipid transfer ability</w:t>
      </w:r>
      <w:r w:rsidR="003635E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6" w:tooltip="Dao Thi, 2012 #948" w:history="1">
        <w:r w:rsidR="000F07FA" w:rsidRPr="00EF2A4D">
          <w:rPr>
            <w:rFonts w:ascii="Book Antiqua" w:hAnsi="Book Antiqua"/>
            <w:noProof/>
            <w:sz w:val="24"/>
            <w:szCs w:val="24"/>
            <w:vertAlign w:val="superscript"/>
            <w:lang w:val="en-US"/>
          </w:rPr>
          <w:t>6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D5A22" w:rsidRPr="00EF2A4D">
        <w:rPr>
          <w:rFonts w:ascii="Book Antiqua" w:hAnsi="Book Antiqua"/>
          <w:sz w:val="24"/>
          <w:szCs w:val="24"/>
          <w:lang w:val="en-US"/>
        </w:rPr>
        <w:t>. In addition, anti</w:t>
      </w:r>
      <w:r w:rsidR="00785FF0" w:rsidRPr="00EF2A4D">
        <w:rPr>
          <w:rFonts w:ascii="Book Antiqua" w:hAnsi="Book Antiqua"/>
          <w:sz w:val="24"/>
          <w:szCs w:val="24"/>
          <w:lang w:val="en-US"/>
        </w:rPr>
        <w:t>-</w:t>
      </w:r>
      <w:r w:rsidR="003D5A22" w:rsidRPr="00EF2A4D">
        <w:rPr>
          <w:rFonts w:ascii="Book Antiqua" w:hAnsi="Book Antiqua"/>
          <w:sz w:val="24"/>
          <w:szCs w:val="24"/>
          <w:lang w:val="en-US"/>
        </w:rPr>
        <w:t xml:space="preserve">SR-BI mAbs have been reported </w:t>
      </w:r>
      <w:r w:rsidR="00707DD2" w:rsidRPr="00EF2A4D">
        <w:rPr>
          <w:rFonts w:ascii="Book Antiqua" w:hAnsi="Book Antiqua"/>
          <w:sz w:val="24"/>
          <w:szCs w:val="24"/>
          <w:lang w:val="en-US"/>
        </w:rPr>
        <w:t>that</w:t>
      </w:r>
      <w:r w:rsidR="003D5A22" w:rsidRPr="00EF2A4D">
        <w:rPr>
          <w:rFonts w:ascii="Book Antiqua" w:hAnsi="Book Antiqua"/>
          <w:sz w:val="24"/>
          <w:szCs w:val="24"/>
          <w:lang w:val="en-US"/>
        </w:rPr>
        <w:t xml:space="preserve"> interfere specifically with post</w:t>
      </w:r>
      <w:r w:rsidR="004321DC" w:rsidRPr="00EF2A4D">
        <w:rPr>
          <w:rFonts w:ascii="Book Antiqua" w:hAnsi="Book Antiqua"/>
          <w:sz w:val="24"/>
          <w:szCs w:val="24"/>
          <w:lang w:val="en-US"/>
        </w:rPr>
        <w:t>-</w:t>
      </w:r>
      <w:r w:rsidR="003D5A22" w:rsidRPr="00EF2A4D">
        <w:rPr>
          <w:rFonts w:ascii="Book Antiqua" w:hAnsi="Book Antiqua"/>
          <w:sz w:val="24"/>
          <w:szCs w:val="24"/>
          <w:lang w:val="en-US"/>
        </w:rPr>
        <w:t xml:space="preserve">binding steps during the HCV entry process linked to SR-BI’s lipid transfer function without affecting </w:t>
      </w:r>
      <w:r w:rsidR="00785FF0" w:rsidRPr="00EF2A4D">
        <w:rPr>
          <w:rFonts w:ascii="Book Antiqua" w:hAnsi="Book Antiqua"/>
          <w:sz w:val="24"/>
          <w:szCs w:val="24"/>
          <w:lang w:val="en-US"/>
        </w:rPr>
        <w:t xml:space="preserve">the </w:t>
      </w:r>
      <w:r w:rsidR="00CF11B0" w:rsidRPr="00EF2A4D">
        <w:rPr>
          <w:rFonts w:ascii="Book Antiqua" w:hAnsi="Book Antiqua"/>
          <w:sz w:val="24"/>
          <w:szCs w:val="24"/>
          <w:lang w:val="en-US"/>
        </w:rPr>
        <w:t>SR-BI-E2 or</w:t>
      </w:r>
      <w:r w:rsidR="00933DFD" w:rsidRPr="00EF2A4D">
        <w:rPr>
          <w:rFonts w:ascii="Book Antiqua" w:hAnsi="Book Antiqua"/>
          <w:sz w:val="24"/>
          <w:szCs w:val="24"/>
          <w:lang w:val="en-US"/>
        </w:rPr>
        <w:t xml:space="preserve"> </w:t>
      </w:r>
      <w:r w:rsidR="00CF11B0" w:rsidRPr="00EF2A4D">
        <w:rPr>
          <w:rFonts w:ascii="Book Antiqua" w:hAnsi="Book Antiqua"/>
          <w:sz w:val="24"/>
          <w:szCs w:val="24"/>
          <w:lang w:val="en-US"/>
        </w:rPr>
        <w:t>SR-BI-HDL interactions</w:t>
      </w:r>
      <w:r w:rsidR="003635EA" w:rsidRPr="00EF2A4D">
        <w:rPr>
          <w:rFonts w:ascii="Book Antiqua" w:hAnsi="Book Antiqua"/>
          <w:sz w:val="24"/>
          <w:szCs w:val="24"/>
          <w:lang w:val="en-US"/>
        </w:rPr>
        <w:fldChar w:fldCharType="begin">
          <w:fldData xml:space="preserve">PEVuZE5vdGU+PENpdGU+PEF1dGhvcj5aYWhpZDwvQXV0aG9yPjxZZWFyPjIwMTM8L1llYXI+PFJl
Y051bT4xMDU2PC9SZWNOdW0+PERpc3BsYXlUZXh0PjxzdHlsZSBmYWNlPSJzdXBlcnNjcmlwdCI+
Wzc3XTwvc3R5bGU+PC9EaXNwbGF5VGV4dD48cmVjb3JkPjxyZWMtbnVtYmVyPjEwNTY8L3JlYy1u
dW1iZXI+PGZvcmVpZ24ta2V5cz48a2V5IGFwcD0iRU4iIGRiLWlkPSJ2MHh3dmVkcjJ0ZWRhcWU5
ejI1eGF2OTRkZGVmYXR4YXZwMDUiIHRpbWVzdGFtcD0iMTM4NTQ1NTM1NyI+MTA1Njwva2V5Pjwv
Zm9yZWlnbi1rZXlzPjxyZWYtdHlwZSBuYW1lPSJKb3VybmFsIEFydGljbGUiPjE3PC9yZWYtdHlw
ZT48Y29udHJpYnV0b3JzPjxhdXRob3JzPjxhdXRob3I+WmFoaWQsIE0uIE4uPC9hdXRob3I+PGF1
dGhvcj5UdXJlaywgTS48L2F1dGhvcj48YXV0aG9yPlhpYW8sIEYuPC9hdXRob3I+PGF1dGhvcj5U
aGksIFYuIEwuPC9hdXRob3I+PGF1dGhvcj5HdWVyaW4sIE0uPC9hdXRob3I+PGF1dGhvcj5Gb2Zh
bmEsIEkuPC9hdXRob3I+PGF1dGhvcj5CYWNoZWxsaWVyLCBQLjwvYXV0aG9yPjxhdXRob3I+VGhv
bXBzb24sIEouPC9hdXRob3I+PGF1dGhvcj5EZWxhbmcsIEwuPC9hdXRob3I+PGF1dGhvcj5OZXl0
cywgSi48L2F1dGhvcj48YXV0aG9yPkJhbmt3aXR6LCBELjwvYXV0aG9yPjxhdXRob3I+UGlldHNj
aG1hbm4sIFQuPC9hdXRob3I+PGF1dGhvcj5EcmV1eCwgTS48L2F1dGhvcj48YXV0aG9yPkNvc3Nl
dCwgRi4gTC48L2F1dGhvcj48YXV0aG9yPkdydW5lcnQsIEYuPC9hdXRob3I+PGF1dGhvcj5CYXVt
ZXJ0LCBULiBGLjwvYXV0aG9yPjxhdXRob3I+WmVpc2VsLCBNLiBCLjwvYXV0aG9yPjwvYXV0aG9y
cz48L2NvbnRyaWJ1dG9ycz48YXV0aC1hZGRyZXNzPklOU0VSTSwgVTc0OCwgU3RyYXNib3VyZywg
RnJhbmNlLjwvYXV0aC1hZGRyZXNzPjx0aXRsZXM+PHRpdGxlPlRoZSBwb3N0YmluZGluZyBhY3Rp
dml0eSBvZiBzY2F2ZW5nZXIgcmVjZXB0b3IgY2xhc3MgQiB0eXBlIEkgbWVkaWF0ZXMgaW5pdGlh
dGlvbiBvZiBoZXBhdGl0aXMgQyB2aXJ1cyBpbmZlY3Rpb24gYW5kIHZpcmFsIGRpc3NlbWluYXRp
b248L3RpdGxlPjxzZWNvbmRhcnktdGl0bGU+SGVwYXRvbG9neTwvc2Vjb25kYXJ5LXRpdGxlPjwv
dGl0bGVzPjxwZXJpb2RpY2FsPjxmdWxsLXRpdGxlPkhlcGF0b2xvZ3k8L2Z1bGwtdGl0bGU+PC9w
ZXJpb2RpY2FsPjxwYWdlcz40OTItNTA0PC9wYWdlcz48dm9sdW1lPjU3PC92b2x1bWU+PG51bWJl
cj4yPC9udW1iZXI+PGVkaXRpb24+MjAxMi8xMC8yMDwvZWRpdGlvbj48a2V5d29yZHM+PGtleXdv
cmQ+QW5pbWFsczwva2V5d29yZD48a2V5d29yZD5BbnRpYm9kaWVzLCBNb25vY2xvbmFsL2ltbXVu
b2xvZ3kvbWV0YWJvbGlzbTwva2V5d29yZD48a2V5d29yZD5BbnRpZ2VucywgQ0QzNi9pbW11bm9s
b2d5LyptZXRhYm9saXNtPC9rZXl3b3JkPjxrZXl3b3JkPkNlbGwgTGluZTwva2V5d29yZD48a2V5
d29yZD5DaG9sZXN0ZXJvbCwgSERML2FudGFnb25pc3RzICZhbXA7IGluaGliaXRvcnMvbWV0YWJv
bGlzbTwva2V5d29yZD48a2V5d29yZD5IZXBhY2l2aXJ1cy9pbW11bm9sb2d5LyptZXRhYm9saXNt
L3BhdGhvZ2VuaWNpdHk8L2tleXdvcmQ+PGtleXdvcmQ+SGVwYXRpdGlzIEMvcHJldmVudGlvbiAm
YW1wOyBjb250cm9sPC9rZXl3b3JkPjxrZXl3b3JkPkh1bWFuczwva2V5d29yZD48a2V5d29yZD5M
aXBvcHJvdGVpbnMsIEhETC9tZXRhYm9saXNtPC9rZXl3b3JkPjxrZXl3b3JkPk1pY2U8L2tleXdv
cmQ+PGtleXdvcmQ+UmF0czwva2V5d29yZD48a2V5d29yZD5SZWNlcHRvcnMsIExpcG9wcm90ZWlu
L21ldGFib2xpc208L2tleXdvcmQ+PC9rZXl3b3Jkcz48ZGF0ZXM+PHllYXI+MjAxMzwveWVhcj48
cHViLWRhdGVzPjxkYXRlPkZlYjwvZGF0ZT48L3B1Yi1kYXRlcz48L2RhdGVzPjxpc2JuPjE1Mjct
MzM1MCAoRWxlY3Ryb25pYykmI3hEOzAyNzAtOTEzOSAoTGlua2luZyk8L2lzYm4+PGFjY2Vzc2lv
bi1udW0+MjMwODE3OTY8L2FjY2Vzc2lvbi1udW0+PHdvcmstdHlwZT5SZXNlYXJjaCBTdXBwb3J0
LCBOb24tVS5TLiBHb3YmYXBvczt0PC93b3JrLXR5cGU+PHVybHM+PHJlbGF0ZWQtdXJscz48dXJs
Pmh0dHA6Ly93d3cubmNiaS5ubG0ubmloLmdvdi9wdWJtZWQvMjMwODE3OTY8L3VybD48dXJsPmh0
dHA6Ly9vbmxpbmVsaWJyYXJ5LndpbGV5LmNvbS9zdG9yZS8xMC4xMDAyL2hlcC4yNjA5Ny9hc3Nl
dC8yNjA5N19mdHAucGRmP3Y9MSZhbXA7dD1ob2d3OXRtMiZhbXA7cz1jODMyZjgzZTljYjc2Y2U4
YzJjMzA3NjgzMzVjMmRmZTYwZThkMzIzPC91cmw+PC9yZWxhdGVkLXVybHM+PC91cmxzPjxlbGVj
dHJvbmljLXJlc291cmNlLW51bT4xMC4xMDAyL2hlcC4yNjA5NzwvZWxlY3Ryb25pYy1yZXNvdXJj
ZS1udW0+PGxhbmd1YWdlPmVuZzwvbGFuZ3Vh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aYWhpZDwvQXV0aG9yPjxZZWFyPjIwMTM8L1llYXI+PFJl
Y051bT4xMDU2PC9SZWNOdW0+PERpc3BsYXlUZXh0PjxzdHlsZSBmYWNlPSJzdXBlcnNjcmlwdCI+
Wzc3XTwvc3R5bGU+PC9EaXNwbGF5VGV4dD48cmVjb3JkPjxyZWMtbnVtYmVyPjEwNTY8L3JlYy1u
dW1iZXI+PGZvcmVpZ24ta2V5cz48a2V5IGFwcD0iRU4iIGRiLWlkPSJ2MHh3dmVkcjJ0ZWRhcWU5
ejI1eGF2OTRkZGVmYXR4YXZwMDUiIHRpbWVzdGFtcD0iMTM4NTQ1NTM1NyI+MTA1Njwva2V5Pjwv
Zm9yZWlnbi1rZXlzPjxyZWYtdHlwZSBuYW1lPSJKb3VybmFsIEFydGljbGUiPjE3PC9yZWYtdHlw
ZT48Y29udHJpYnV0b3JzPjxhdXRob3JzPjxhdXRob3I+WmFoaWQsIE0uIE4uPC9hdXRob3I+PGF1
dGhvcj5UdXJlaywgTS48L2F1dGhvcj48YXV0aG9yPlhpYW8sIEYuPC9hdXRob3I+PGF1dGhvcj5U
aGksIFYuIEwuPC9hdXRob3I+PGF1dGhvcj5HdWVyaW4sIE0uPC9hdXRob3I+PGF1dGhvcj5Gb2Zh
bmEsIEkuPC9hdXRob3I+PGF1dGhvcj5CYWNoZWxsaWVyLCBQLjwvYXV0aG9yPjxhdXRob3I+VGhv
bXBzb24sIEouPC9hdXRob3I+PGF1dGhvcj5EZWxhbmcsIEwuPC9hdXRob3I+PGF1dGhvcj5OZXl0
cywgSi48L2F1dGhvcj48YXV0aG9yPkJhbmt3aXR6LCBELjwvYXV0aG9yPjxhdXRob3I+UGlldHNj
aG1hbm4sIFQuPC9hdXRob3I+PGF1dGhvcj5EcmV1eCwgTS48L2F1dGhvcj48YXV0aG9yPkNvc3Nl
dCwgRi4gTC48L2F1dGhvcj48YXV0aG9yPkdydW5lcnQsIEYuPC9hdXRob3I+PGF1dGhvcj5CYXVt
ZXJ0LCBULiBGLjwvYXV0aG9yPjxhdXRob3I+WmVpc2VsLCBNLiBCLjwvYXV0aG9yPjwvYXV0aG9y
cz48L2NvbnRyaWJ1dG9ycz48YXV0aC1hZGRyZXNzPklOU0VSTSwgVTc0OCwgU3RyYXNib3VyZywg
RnJhbmNlLjwvYXV0aC1hZGRyZXNzPjx0aXRsZXM+PHRpdGxlPlRoZSBwb3N0YmluZGluZyBhY3Rp
dml0eSBvZiBzY2F2ZW5nZXIgcmVjZXB0b3IgY2xhc3MgQiB0eXBlIEkgbWVkaWF0ZXMgaW5pdGlh
dGlvbiBvZiBoZXBhdGl0aXMgQyB2aXJ1cyBpbmZlY3Rpb24gYW5kIHZpcmFsIGRpc3NlbWluYXRp
b248L3RpdGxlPjxzZWNvbmRhcnktdGl0bGU+SGVwYXRvbG9neTwvc2Vjb25kYXJ5LXRpdGxlPjwv
dGl0bGVzPjxwZXJpb2RpY2FsPjxmdWxsLXRpdGxlPkhlcGF0b2xvZ3k8L2Z1bGwtdGl0bGU+PC9w
ZXJpb2RpY2FsPjxwYWdlcz40OTItNTA0PC9wYWdlcz48dm9sdW1lPjU3PC92b2x1bWU+PG51bWJl
cj4yPC9udW1iZXI+PGVkaXRpb24+MjAxMi8xMC8yMDwvZWRpdGlvbj48a2V5d29yZHM+PGtleXdv
cmQ+QW5pbWFsczwva2V5d29yZD48a2V5d29yZD5BbnRpYm9kaWVzLCBNb25vY2xvbmFsL2ltbXVu
b2xvZ3kvbWV0YWJvbGlzbTwva2V5d29yZD48a2V5d29yZD5BbnRpZ2VucywgQ0QzNi9pbW11bm9s
b2d5LyptZXRhYm9saXNtPC9rZXl3b3JkPjxrZXl3b3JkPkNlbGwgTGluZTwva2V5d29yZD48a2V5
d29yZD5DaG9sZXN0ZXJvbCwgSERML2FudGFnb25pc3RzICZhbXA7IGluaGliaXRvcnMvbWV0YWJv
bGlzbTwva2V5d29yZD48a2V5d29yZD5IZXBhY2l2aXJ1cy9pbW11bm9sb2d5LyptZXRhYm9saXNt
L3BhdGhvZ2VuaWNpdHk8L2tleXdvcmQ+PGtleXdvcmQ+SGVwYXRpdGlzIEMvcHJldmVudGlvbiAm
YW1wOyBjb250cm9sPC9rZXl3b3JkPjxrZXl3b3JkPkh1bWFuczwva2V5d29yZD48a2V5d29yZD5M
aXBvcHJvdGVpbnMsIEhETC9tZXRhYm9saXNtPC9rZXl3b3JkPjxrZXl3b3JkPk1pY2U8L2tleXdv
cmQ+PGtleXdvcmQ+UmF0czwva2V5d29yZD48a2V5d29yZD5SZWNlcHRvcnMsIExpcG9wcm90ZWlu
L21ldGFib2xpc208L2tleXdvcmQ+PC9rZXl3b3Jkcz48ZGF0ZXM+PHllYXI+MjAxMzwveWVhcj48
cHViLWRhdGVzPjxkYXRlPkZlYjwvZGF0ZT48L3B1Yi1kYXRlcz48L2RhdGVzPjxpc2JuPjE1Mjct
MzM1MCAoRWxlY3Ryb25pYykmI3hEOzAyNzAtOTEzOSAoTGlua2luZyk8L2lzYm4+PGFjY2Vzc2lv
bi1udW0+MjMwODE3OTY8L2FjY2Vzc2lvbi1udW0+PHdvcmstdHlwZT5SZXNlYXJjaCBTdXBwb3J0
LCBOb24tVS5TLiBHb3YmYXBvczt0PC93b3JrLXR5cGU+PHVybHM+PHJlbGF0ZWQtdXJscz48dXJs
Pmh0dHA6Ly93d3cubmNiaS5ubG0ubmloLmdvdi9wdWJtZWQvMjMwODE3OTY8L3VybD48dXJsPmh0
dHA6Ly9vbmxpbmVsaWJyYXJ5LndpbGV5LmNvbS9zdG9yZS8xMC4xMDAyL2hlcC4yNjA5Ny9hc3Nl
dC8yNjA5N19mdHAucGRmP3Y9MSZhbXA7dD1ob2d3OXRtMiZhbXA7cz1jODMyZjgzZTljYjc2Y2U4
YzJjMzA3NjgzMzVjMmRmZTYwZThkMzIzPC91cmw+PC9yZWxhdGVkLXVybHM+PC91cmxzPjxlbGVj
dHJvbmljLXJlc291cmNlLW51bT4xMC4xMDAyL2hlcC4yNjA5NzwvZWxlY3Ryb25pYy1yZXNvdXJj
ZS1udW0+PGxhbmd1YWdlPmVuZzwvbGFuZ3Vh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7" w:tooltip="Zahid, 2013 #1056" w:history="1">
        <w:r w:rsidR="000F07FA" w:rsidRPr="00EF2A4D">
          <w:rPr>
            <w:rFonts w:ascii="Book Antiqua" w:hAnsi="Book Antiqua"/>
            <w:noProof/>
            <w:sz w:val="24"/>
            <w:szCs w:val="24"/>
            <w:vertAlign w:val="superscript"/>
            <w:lang w:val="en-US"/>
          </w:rPr>
          <w:t>7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A81A0E" w:rsidRPr="00EF2A4D">
        <w:rPr>
          <w:rFonts w:ascii="Book Antiqua" w:hAnsi="Book Antiqua"/>
          <w:sz w:val="24"/>
          <w:szCs w:val="24"/>
          <w:lang w:val="en-US"/>
        </w:rPr>
        <w:t>.</w:t>
      </w:r>
    </w:p>
    <w:p w14:paraId="2530DA6C" w14:textId="2ED329C1" w:rsidR="00C4118E" w:rsidRPr="00EF2A4D" w:rsidRDefault="003557E1" w:rsidP="005B3E13">
      <w:pPr>
        <w:adjustRightInd w:val="0"/>
        <w:snapToGrid w:val="0"/>
        <w:spacing w:after="0" w:line="360" w:lineRule="auto"/>
        <w:ind w:firstLineChars="100" w:firstLine="240"/>
        <w:jc w:val="both"/>
        <w:rPr>
          <w:rFonts w:ascii="Book Antiqua" w:hAnsi="Book Antiqua"/>
          <w:sz w:val="24"/>
          <w:szCs w:val="24"/>
          <w:lang w:val="en-US" w:eastAsia="zh-CN"/>
        </w:rPr>
      </w:pPr>
      <w:r w:rsidRPr="0017495C">
        <w:rPr>
          <w:rFonts w:ascii="Book Antiqua" w:hAnsi="Book Antiqua"/>
          <w:sz w:val="24"/>
          <w:szCs w:val="24"/>
          <w:lang w:val="en-US"/>
        </w:rPr>
        <w:t>Post-attachment</w:t>
      </w:r>
      <w:r w:rsidR="00F6710D">
        <w:rPr>
          <w:rFonts w:ascii="Book Antiqua" w:hAnsi="Book Antiqua" w:hint="eastAsia"/>
          <w:sz w:val="24"/>
          <w:szCs w:val="24"/>
          <w:lang w:val="en-US" w:eastAsia="zh-CN"/>
        </w:rPr>
        <w:t xml:space="preserve"> is</w:t>
      </w:r>
      <w:r w:rsidRPr="0017495C">
        <w:rPr>
          <w:rFonts w:ascii="Book Antiqua" w:hAnsi="Book Antiqua"/>
          <w:sz w:val="24"/>
          <w:szCs w:val="24"/>
          <w:lang w:val="en-US"/>
        </w:rPr>
        <w:t xml:space="preserve"> SR-BI-E2 interaction</w:t>
      </w:r>
      <w:r w:rsidR="0017495C">
        <w:rPr>
          <w:rFonts w:ascii="Book Antiqua" w:hAnsi="Book Antiqua" w:hint="eastAsia"/>
          <w:sz w:val="24"/>
          <w:szCs w:val="24"/>
          <w:lang w:val="en-US" w:eastAsia="zh-CN"/>
        </w:rPr>
        <w:t xml:space="preserve">. </w:t>
      </w:r>
      <w:r w:rsidRPr="00EF2A4D">
        <w:rPr>
          <w:rFonts w:ascii="Book Antiqua" w:hAnsi="Book Antiqua"/>
          <w:sz w:val="24"/>
          <w:szCs w:val="24"/>
          <w:lang w:val="en-US"/>
        </w:rPr>
        <w:t xml:space="preserve">Although </w:t>
      </w:r>
      <w:r w:rsidR="004321DC" w:rsidRPr="00EF2A4D">
        <w:rPr>
          <w:rFonts w:ascii="Book Antiqua" w:hAnsi="Book Antiqua"/>
          <w:sz w:val="24"/>
          <w:szCs w:val="24"/>
          <w:lang w:val="en-US"/>
        </w:rPr>
        <w:t xml:space="preserve">it appears increasingly unlikely that E2 is directly </w:t>
      </w:r>
      <w:r w:rsidRPr="00EF2A4D">
        <w:rPr>
          <w:rFonts w:ascii="Book Antiqua" w:hAnsi="Book Antiqua"/>
          <w:sz w:val="24"/>
          <w:szCs w:val="24"/>
          <w:lang w:val="en-US"/>
        </w:rPr>
        <w:t>involved in SR-BI mediated primary attachment of HCV to the host cell, a functional role for E2 during the interaction of HCV wi</w:t>
      </w:r>
      <w:r w:rsidR="007C1C53" w:rsidRPr="00EF2A4D">
        <w:rPr>
          <w:rFonts w:ascii="Book Antiqua" w:hAnsi="Book Antiqua"/>
          <w:sz w:val="24"/>
          <w:szCs w:val="24"/>
          <w:lang w:val="en-US"/>
        </w:rPr>
        <w:t xml:space="preserve">th SR-BI should </w:t>
      </w:r>
      <w:r w:rsidR="007C1C53" w:rsidRPr="00EF2A4D">
        <w:rPr>
          <w:rFonts w:ascii="Book Antiqua" w:hAnsi="Book Antiqua"/>
          <w:sz w:val="24"/>
          <w:szCs w:val="24"/>
          <w:lang w:val="en-US"/>
        </w:rPr>
        <w:lastRenderedPageBreak/>
        <w:t xml:space="preserve">not be ignored. </w:t>
      </w:r>
      <w:r w:rsidR="00C4118E" w:rsidRPr="00EF2A4D">
        <w:rPr>
          <w:rFonts w:ascii="Book Antiqua" w:hAnsi="Book Antiqua"/>
          <w:sz w:val="24"/>
          <w:szCs w:val="24"/>
          <w:lang w:val="en-US"/>
        </w:rPr>
        <w:t xml:space="preserve">Indeed, Catanese </w:t>
      </w:r>
      <w:r w:rsidR="00382DC9" w:rsidRPr="00382DC9">
        <w:rPr>
          <w:rFonts w:ascii="Book Antiqua" w:hAnsi="Book Antiqua"/>
          <w:i/>
          <w:sz w:val="24"/>
          <w:szCs w:val="24"/>
          <w:lang w:val="en-US"/>
        </w:rPr>
        <w:t>et al</w:t>
      </w:r>
      <w:r w:rsidR="00CB211A" w:rsidRPr="00EF2A4D">
        <w:rPr>
          <w:rFonts w:ascii="Book Antiqua" w:hAnsi="Book Antiqua"/>
          <w:sz w:val="24"/>
          <w:szCs w:val="24"/>
          <w:lang w:val="en-US"/>
        </w:rPr>
        <w:fldChar w:fldCharType="begin">
          <w:fldData xml:space="preserve">PEVuZE5vdGU+PENpdGU+PEF1dGhvcj5DYXRhbmVzZTwvQXV0aG9yPjxZZWFyPjIwMTA8L1llYXI+
PFJlY051bT4zMTwvUmVjTnVtPjxEaXNwbGF5VGV4dD48c3R5bGUgZmFjZT0ic3VwZXJzY3JpcHQi
Pls3OF08L3N0eWxlPjwvRGlzcGxheVRleHQ+PHJlY29yZD48cmVjLW51bWJlcj4zMTwvcmVjLW51
bWJlcj48Zm9yZWlnbi1rZXlzPjxrZXkgYXBwPSJFTiIgZGItaWQ9InYweHd2ZWRyMnRlZGFxZTl6
MjV4YXY5NGRkZWZhdHhhdnAwNSIgdGltZXN0YW1wPSIxMzA2MTQyNDU3Ij4zMTwva2V5PjwvZm9y
ZWlnbi1rZXlzPjxyZWYtdHlwZSBuYW1lPSJKb3VybmFsIEFydGljbGUiPjE3PC9yZWYtdHlwZT48
Y29udHJpYnV0b3JzPjxhdXRob3JzPjxhdXRob3I+Q2F0YW5lc2UsIE0uIFQuPC9hdXRob3I+PGF1
dGhvcj5BbnN1aW5pLCBILjwvYXV0aG9yPjxhdXRob3I+R3JhemlhbmksIFIuPC9hdXRob3I+PGF1
dGhvcj5IdWJ5LCBULjwvYXV0aG9yPjxhdXRob3I+TW9yZWF1LCBNLjwvYXV0aG9yPjxhdXRob3I+
QmFsbCwgSi4gSy48L2F1dGhvcj48YXV0aG9yPlBhb25lc3NhLCBHLjwvYXV0aG9yPjxhdXRob3I+
UmljZSwgQy4gTS48L2F1dGhvcj48YXV0aG9yPkNvcnRlc2UsIFIuPC9hdXRob3I+PGF1dGhvcj5W
aXRlbGxpLCBBLjwvYXV0aG9yPjxhdXRob3I+Tmljb3NpYSwgQS48L2F1dGhvcj48L2F1dGhvcnM+
PC9jb250cmlidXRvcnM+PGF1dGgtYWRkcmVzcz5Pa2Fpcm9zLCB2aWEgZGVpIENhc3RlbGxpIFJv
bWFuaSAyMiwgMDAwNDAgUG9tZXppYSwgUm9tZSwgSXRhbHkuPC9hdXRoLWFkZHJlc3M+PHRpdGxl
cz48dGl0bGU+Um9sZSBvZiBzY2F2ZW5nZXIgcmVjZXB0b3IgY2xhc3MgQiB0eXBlIEkgaW4gaGVw
YXRpdGlzIEMgdmlydXMgZW50cnk6IGtpbmV0aWNzIGFuZCBtb2xlY3VsYXIgZGV0ZXJtaW5hbnR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zNC00MzwvcGFnZXM+PHZvbHVtZT44NDwvdm9sdW1lPjxudW1iZXI+MTwv
bnVtYmVyPjxlZGl0aW9uPjIwMDkvMTAvMTY8L2VkaXRpb24+PGtleXdvcmRzPjxrZXl3b3JkPkFu
aW1hbHM8L2tleXdvcmQ+PGtleXdvcmQ+QW50aWJvZGllcywgTW9ub2Nsb25hbDwva2V5d29yZD48
a2V5d29yZD5DZWxscywgQ3VsdHVyZWQ8L2tleXdvcmQ+PGtleXdvcmQ+SGVwYWNpdmlydXMvaW1t
dW5vbG9neS8qcGh5c2lvbG9neTwva2V5d29yZD48a2V5d29yZD5IZXBhdGl0aXMgQy9pbW11bm9s
b2d5PC9rZXl3b3JkPjxrZXl3b3JkPkh1bWFuczwva2V5d29yZD48a2V5d29yZD5LaW5ldGljczwv
a2V5d29yZD48a2V5d29yZD5MaXBvcHJvdGVpbnMsIEhETC9tZXRhYm9saXNtPC9rZXl3b3JkPjxr
ZXl3b3JkPk1pY2U8L2tleXdvcmQ+PGtleXdvcmQ+KlJlY2VwdG9ycywgVmlydXM8L2tleXdvcmQ+
PGtleXdvcmQ+U2NhdmVuZ2VyIFJlY2VwdG9ycywgQ2xhc3MgQi9tZXRhYm9saXNtLypwaHlzaW9s
b2d5PC9rZXl3b3JkPjxrZXl3b3JkPlNwZWNpZXMgU3BlY2lmaWNpdHk8L2tleXdvcmQ+PGtleXdv
cmQ+KlZpcnVzIEludGVybmFsaXphdGlvbjwva2V5d29yZD48L2tleXdvcmRzPjxkYXRlcz48eWVh
cj4yMDEwPC95ZWFyPjxwdWItZGF0ZXM+PGRhdGU+SmFuPC9kYXRlPjwvcHViLWRhdGVzPjwvZGF0
ZXM+PGlzYm4+MTA5OC01NTE0IChFbGVjdHJvbmljKSYjeEQ7MDAyMi01MzhYIChMaW5raW5nKTwv
aXNibj48YWNjZXNzaW9uLW51bT4xOTgyODYxMDwvYWNjZXNzaW9uLW51bT48d29yay10eXBlPlJl
c2VhcmNoIFN1cHBvcnQsIE4uSS5ILiwgRXh0cmFtdXJhbCYjeEQ7UmVzZWFyY2ggU3VwcG9ydCwg
Tm9uLVUuUy4gR292JmFwb3M7dDwvd29yay10eXBlPjx1cmxzPjxyZWxhdGVkLXVybHM+PHVybD5o
dHRwOi8vd3d3Lm5jYmkubmxtLm5paC5nb3YvcHVibWVkLzE5ODI4NjEwPC91cmw+PC9yZWxhdGVk
LXVybHM+PC91cmxzPjxjdXN0b20yPjI3OTg0MDY8L2N1c3RvbTI+PGVsZWN0cm9uaWMtcmVzb3Vy
Y2UtbnVtPjEwLjExMjgvSlZJLjAyMTk5LTA4PC9lbGVjdHJvbmljLXJlc291cmNlLW51bT48bGFu
Z3VhZ2U+ZW5nPC9sYW5ndWFnZT48L3JlY29yZD48L0NpdGU+PC9FbmROb3RlPgB=
</w:fldData>
        </w:fldChar>
      </w:r>
      <w:r w:rsidR="00CB211A" w:rsidRPr="00EF2A4D">
        <w:rPr>
          <w:rFonts w:ascii="Book Antiqua" w:hAnsi="Book Antiqua"/>
          <w:sz w:val="24"/>
          <w:szCs w:val="24"/>
          <w:lang w:val="en-US"/>
        </w:rPr>
        <w:instrText xml:space="preserve"> ADDIN EN.CITE </w:instrText>
      </w:r>
      <w:r w:rsidR="00CB211A" w:rsidRPr="00EF2A4D">
        <w:rPr>
          <w:rFonts w:ascii="Book Antiqua" w:hAnsi="Book Antiqua"/>
          <w:sz w:val="24"/>
          <w:szCs w:val="24"/>
          <w:lang w:val="en-US"/>
        </w:rPr>
        <w:fldChar w:fldCharType="begin">
          <w:fldData xml:space="preserve">PEVuZE5vdGU+PENpdGU+PEF1dGhvcj5DYXRhbmVzZTwvQXV0aG9yPjxZZWFyPjIwMTA8L1llYXI+
PFJlY051bT4zMTwvUmVjTnVtPjxEaXNwbGF5VGV4dD48c3R5bGUgZmFjZT0ic3VwZXJzY3JpcHQi
Pls3OF08L3N0eWxlPjwvRGlzcGxheVRleHQ+PHJlY29yZD48cmVjLW51bWJlcj4zMTwvcmVjLW51
bWJlcj48Zm9yZWlnbi1rZXlzPjxrZXkgYXBwPSJFTiIgZGItaWQ9InYweHd2ZWRyMnRlZGFxZTl6
MjV4YXY5NGRkZWZhdHhhdnAwNSIgdGltZXN0YW1wPSIxMzA2MTQyNDU3Ij4zMTwva2V5PjwvZm9y
ZWlnbi1rZXlzPjxyZWYtdHlwZSBuYW1lPSJKb3VybmFsIEFydGljbGUiPjE3PC9yZWYtdHlwZT48
Y29udHJpYnV0b3JzPjxhdXRob3JzPjxhdXRob3I+Q2F0YW5lc2UsIE0uIFQuPC9hdXRob3I+PGF1
dGhvcj5BbnN1aW5pLCBILjwvYXV0aG9yPjxhdXRob3I+R3JhemlhbmksIFIuPC9hdXRob3I+PGF1
dGhvcj5IdWJ5LCBULjwvYXV0aG9yPjxhdXRob3I+TW9yZWF1LCBNLjwvYXV0aG9yPjxhdXRob3I+
QmFsbCwgSi4gSy48L2F1dGhvcj48YXV0aG9yPlBhb25lc3NhLCBHLjwvYXV0aG9yPjxhdXRob3I+
UmljZSwgQy4gTS48L2F1dGhvcj48YXV0aG9yPkNvcnRlc2UsIFIuPC9hdXRob3I+PGF1dGhvcj5W
aXRlbGxpLCBBLjwvYXV0aG9yPjxhdXRob3I+Tmljb3NpYSwgQS48L2F1dGhvcj48L2F1dGhvcnM+
PC9jb250cmlidXRvcnM+PGF1dGgtYWRkcmVzcz5Pa2Fpcm9zLCB2aWEgZGVpIENhc3RlbGxpIFJv
bWFuaSAyMiwgMDAwNDAgUG9tZXppYSwgUm9tZSwgSXRhbHkuPC9hdXRoLWFkZHJlc3M+PHRpdGxl
cz48dGl0bGU+Um9sZSBvZiBzY2F2ZW5nZXIgcmVjZXB0b3IgY2xhc3MgQiB0eXBlIEkgaW4gaGVw
YXRpdGlzIEMgdmlydXMgZW50cnk6IGtpbmV0aWNzIGFuZCBtb2xlY3VsYXIgZGV0ZXJtaW5hbnR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zNC00MzwvcGFnZXM+PHZvbHVtZT44NDwvdm9sdW1lPjxudW1iZXI+MTwv
bnVtYmVyPjxlZGl0aW9uPjIwMDkvMTAvMTY8L2VkaXRpb24+PGtleXdvcmRzPjxrZXl3b3JkPkFu
aW1hbHM8L2tleXdvcmQ+PGtleXdvcmQ+QW50aWJvZGllcywgTW9ub2Nsb25hbDwva2V5d29yZD48
a2V5d29yZD5DZWxscywgQ3VsdHVyZWQ8L2tleXdvcmQ+PGtleXdvcmQ+SGVwYWNpdmlydXMvaW1t
dW5vbG9neS8qcGh5c2lvbG9neTwva2V5d29yZD48a2V5d29yZD5IZXBhdGl0aXMgQy9pbW11bm9s
b2d5PC9rZXl3b3JkPjxrZXl3b3JkPkh1bWFuczwva2V5d29yZD48a2V5d29yZD5LaW5ldGljczwv
a2V5d29yZD48a2V5d29yZD5MaXBvcHJvdGVpbnMsIEhETC9tZXRhYm9saXNtPC9rZXl3b3JkPjxr
ZXl3b3JkPk1pY2U8L2tleXdvcmQ+PGtleXdvcmQ+KlJlY2VwdG9ycywgVmlydXM8L2tleXdvcmQ+
PGtleXdvcmQ+U2NhdmVuZ2VyIFJlY2VwdG9ycywgQ2xhc3MgQi9tZXRhYm9saXNtLypwaHlzaW9s
b2d5PC9rZXl3b3JkPjxrZXl3b3JkPlNwZWNpZXMgU3BlY2lmaWNpdHk8L2tleXdvcmQ+PGtleXdv
cmQ+KlZpcnVzIEludGVybmFsaXphdGlvbjwva2V5d29yZD48L2tleXdvcmRzPjxkYXRlcz48eWVh
cj4yMDEwPC95ZWFyPjxwdWItZGF0ZXM+PGRhdGU+SmFuPC9kYXRlPjwvcHViLWRhdGVzPjwvZGF0
ZXM+PGlzYm4+MTA5OC01NTE0IChFbGVjdHJvbmljKSYjeEQ7MDAyMi01MzhYIChMaW5raW5nKTwv
aXNibj48YWNjZXNzaW9uLW51bT4xOTgyODYxMDwvYWNjZXNzaW9uLW51bT48d29yay10eXBlPlJl
c2VhcmNoIFN1cHBvcnQsIE4uSS5ILiwgRXh0cmFtdXJhbCYjeEQ7UmVzZWFyY2ggU3VwcG9ydCwg
Tm9uLVUuUy4gR292JmFwb3M7dDwvd29yay10eXBlPjx1cmxzPjxyZWxhdGVkLXVybHM+PHVybD5o
dHRwOi8vd3d3Lm5jYmkubmxtLm5paC5nb3YvcHVibWVkLzE5ODI4NjEwPC91cmw+PC9yZWxhdGVk
LXVybHM+PC91cmxzPjxjdXN0b20yPjI3OTg0MDY8L2N1c3RvbTI+PGVsZWN0cm9uaWMtcmVzb3Vy
Y2UtbnVtPjEwLjExMjgvSlZJLjAyMTk5LTA4PC9lbGVjdHJvbmljLXJlc291cmNlLW51bT48bGFu
Z3VhZ2U+ZW5nPC9sYW5ndWFnZT48L3JlY29yZD48L0NpdGU+PC9FbmROb3RlPgB=
</w:fldData>
        </w:fldChar>
      </w:r>
      <w:r w:rsidR="00CB211A" w:rsidRPr="00EF2A4D">
        <w:rPr>
          <w:rFonts w:ascii="Book Antiqua" w:hAnsi="Book Antiqua"/>
          <w:sz w:val="24"/>
          <w:szCs w:val="24"/>
          <w:lang w:val="en-US"/>
        </w:rPr>
        <w:instrText xml:space="preserve"> ADDIN EN.CITE.DATA </w:instrText>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end"/>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separate"/>
      </w:r>
      <w:r w:rsidR="00CB211A" w:rsidRPr="00EF2A4D">
        <w:rPr>
          <w:rFonts w:ascii="Book Antiqua" w:hAnsi="Book Antiqua"/>
          <w:noProof/>
          <w:sz w:val="24"/>
          <w:szCs w:val="24"/>
          <w:vertAlign w:val="superscript"/>
          <w:lang w:val="en-US"/>
        </w:rPr>
        <w:t>[</w:t>
      </w:r>
      <w:hyperlink w:anchor="_ENREF_78" w:tooltip="Catanese, 2010 #31" w:history="1">
        <w:r w:rsidR="00CB211A" w:rsidRPr="00EF2A4D">
          <w:rPr>
            <w:rFonts w:ascii="Book Antiqua" w:hAnsi="Book Antiqua"/>
            <w:noProof/>
            <w:sz w:val="24"/>
            <w:szCs w:val="24"/>
            <w:vertAlign w:val="superscript"/>
            <w:lang w:val="en-US"/>
          </w:rPr>
          <w:t>78</w:t>
        </w:r>
      </w:hyperlink>
      <w:r w:rsidR="00CB211A" w:rsidRPr="00EF2A4D">
        <w:rPr>
          <w:rFonts w:ascii="Book Antiqua" w:hAnsi="Book Antiqua"/>
          <w:noProof/>
          <w:sz w:val="24"/>
          <w:szCs w:val="24"/>
          <w:vertAlign w:val="superscript"/>
          <w:lang w:val="en-US"/>
        </w:rPr>
        <w:t>]</w:t>
      </w:r>
      <w:r w:rsidR="00CB211A" w:rsidRPr="00EF2A4D">
        <w:rPr>
          <w:rFonts w:ascii="Book Antiqua" w:hAnsi="Book Antiqua"/>
          <w:sz w:val="24"/>
          <w:szCs w:val="24"/>
          <w:lang w:val="en-US"/>
        </w:rPr>
        <w:fldChar w:fldCharType="end"/>
      </w:r>
      <w:r w:rsidR="00C4118E" w:rsidRPr="00EF2A4D">
        <w:rPr>
          <w:rFonts w:ascii="Book Antiqua" w:hAnsi="Book Antiqua"/>
          <w:sz w:val="24"/>
          <w:szCs w:val="24"/>
          <w:lang w:val="en-US"/>
        </w:rPr>
        <w:t xml:space="preserve"> identified residues in SR-BI </w:t>
      </w:r>
      <w:r w:rsidR="004321DC" w:rsidRPr="00EF2A4D">
        <w:rPr>
          <w:rFonts w:ascii="Book Antiqua" w:hAnsi="Book Antiqua"/>
          <w:sz w:val="24"/>
          <w:szCs w:val="24"/>
          <w:lang w:val="en-US"/>
        </w:rPr>
        <w:t xml:space="preserve">that are </w:t>
      </w:r>
      <w:r w:rsidR="00C4118E" w:rsidRPr="00EF2A4D">
        <w:rPr>
          <w:rFonts w:ascii="Book Antiqua" w:hAnsi="Book Antiqua"/>
          <w:sz w:val="24"/>
          <w:szCs w:val="24"/>
          <w:lang w:val="en-US"/>
        </w:rPr>
        <w:t>involved in sE2 binding</w:t>
      </w:r>
      <w:r w:rsidR="00933DFD" w:rsidRPr="00EF2A4D">
        <w:rPr>
          <w:rFonts w:ascii="Book Antiqua" w:hAnsi="Book Antiqua"/>
          <w:sz w:val="24"/>
          <w:szCs w:val="24"/>
          <w:lang w:val="en-US"/>
        </w:rPr>
        <w:t xml:space="preserve"> (AA 70-87 and residue E210)</w:t>
      </w:r>
      <w:r w:rsidR="00884A9D" w:rsidRPr="00EF2A4D">
        <w:rPr>
          <w:rFonts w:ascii="Book Antiqua" w:hAnsi="Book Antiqua"/>
          <w:sz w:val="24"/>
          <w:szCs w:val="24"/>
          <w:lang w:val="en-US"/>
        </w:rPr>
        <w:t>,</w:t>
      </w:r>
      <w:r w:rsidR="00C4118E" w:rsidRPr="00EF2A4D">
        <w:rPr>
          <w:rFonts w:ascii="Book Antiqua" w:hAnsi="Book Antiqua"/>
          <w:sz w:val="24"/>
          <w:szCs w:val="24"/>
          <w:lang w:val="en-US"/>
        </w:rPr>
        <w:t xml:space="preserve"> </w:t>
      </w:r>
      <w:r w:rsidR="00201551" w:rsidRPr="00EF2A4D">
        <w:rPr>
          <w:rFonts w:ascii="Book Antiqua" w:hAnsi="Book Antiqua"/>
          <w:sz w:val="24"/>
          <w:szCs w:val="24"/>
          <w:lang w:val="en-US"/>
        </w:rPr>
        <w:t xml:space="preserve">but </w:t>
      </w:r>
      <w:r w:rsidR="006046DD" w:rsidRPr="00EF2A4D">
        <w:rPr>
          <w:rFonts w:ascii="Book Antiqua" w:hAnsi="Book Antiqua"/>
          <w:sz w:val="24"/>
          <w:szCs w:val="24"/>
          <w:lang w:val="en-US"/>
        </w:rPr>
        <w:t xml:space="preserve">these </w:t>
      </w:r>
      <w:r w:rsidR="00201551" w:rsidRPr="00EF2A4D">
        <w:rPr>
          <w:rFonts w:ascii="Book Antiqua" w:hAnsi="Book Antiqua"/>
          <w:sz w:val="24"/>
          <w:szCs w:val="24"/>
          <w:lang w:val="en-US"/>
        </w:rPr>
        <w:t xml:space="preserve">are </w:t>
      </w:r>
      <w:r w:rsidR="00C4118E" w:rsidRPr="00EF2A4D">
        <w:rPr>
          <w:rFonts w:ascii="Book Antiqua" w:hAnsi="Book Antiqua"/>
          <w:sz w:val="24"/>
          <w:szCs w:val="24"/>
          <w:lang w:val="en-US"/>
        </w:rPr>
        <w:t>distinct from</w:t>
      </w:r>
      <w:r w:rsidR="006046DD" w:rsidRPr="00EF2A4D">
        <w:rPr>
          <w:rFonts w:ascii="Book Antiqua" w:hAnsi="Book Antiqua"/>
          <w:sz w:val="24"/>
          <w:szCs w:val="24"/>
          <w:lang w:val="en-US"/>
        </w:rPr>
        <w:t xml:space="preserve"> the</w:t>
      </w:r>
      <w:r w:rsidR="00C4118E" w:rsidRPr="00EF2A4D">
        <w:rPr>
          <w:rFonts w:ascii="Book Antiqua" w:hAnsi="Book Antiqua"/>
          <w:sz w:val="24"/>
          <w:szCs w:val="24"/>
          <w:lang w:val="en-US"/>
        </w:rPr>
        <w:t xml:space="preserve"> HDL binding site</w:t>
      </w:r>
      <w:r w:rsidR="00933DFD" w:rsidRPr="00EF2A4D">
        <w:rPr>
          <w:rFonts w:ascii="Book Antiqua" w:hAnsi="Book Antiqua"/>
          <w:sz w:val="24"/>
          <w:szCs w:val="24"/>
          <w:lang w:val="en-US"/>
        </w:rPr>
        <w:t xml:space="preserve"> (C323</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Guo&lt;/Author&gt;&lt;Year&gt;2011&lt;/Year&gt;&lt;RecNum&gt;417&lt;/RecNum&gt;&lt;DisplayText&gt;&lt;style face="superscript"&gt;[79]&lt;/style&gt;&lt;/DisplayText&gt;&lt;record&gt;&lt;rec-number&gt;417&lt;/rec-number&gt;&lt;foreign-keys&gt;&lt;key app="EN" db-id="v0xwvedr2tedaqe9z25xav94ddefatxavp05" timestamp="1329905552"&gt;417&lt;/key&gt;&lt;/foreign-keys&gt;&lt;ref-type name="Journal Article"&gt;17&lt;/ref-type&gt;&lt;contributors&gt;&lt;authors&gt;&lt;author&gt;Guo, L.&lt;/author&gt;&lt;author&gt;Chen, M.&lt;/author&gt;&lt;author&gt;Song, Z.&lt;/author&gt;&lt;author&gt;Daugherty, A.&lt;/author&gt;&lt;author&gt;Li, X. A.&lt;/author&gt;&lt;/authors&gt;&lt;/contributors&gt;&lt;auth-address&gt;Department of Pediatrics, University of Kentucky Medical School, Lexington, KY, USA.&lt;/auth-address&gt;&lt;titles&gt;&lt;title&gt;C323 of SR-BI is required for SR-BI-mediated HDL binding and cholesteryl ester uptake&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272-8&lt;/pages&gt;&lt;volume&gt;52&lt;/volume&gt;&lt;number&gt;12&lt;/number&gt;&lt;edition&gt;2011/09/16&lt;/edition&gt;&lt;dates&gt;&lt;year&gt;2011&lt;/year&gt;&lt;pub-dates&gt;&lt;date&gt;Dec&lt;/date&gt;&lt;/pub-dates&gt;&lt;/dates&gt;&lt;isbn&gt;0022-2275 (Print)&amp;#xD;0022-2275 (Linking)&lt;/isbn&gt;&lt;accession-num&gt;21917726&lt;/accession-num&gt;&lt;work-type&gt;Research Support, N.I.H., Extramural&amp;#xD;Research Support, Non-U.S. Gov&amp;apos;t&lt;/work-type&gt;&lt;urls&gt;&lt;related-urls&gt;&lt;url&gt;http://www.ncbi.nlm.nih.gov/pubmed/21917726&lt;/url&gt;&lt;url&gt;http://www.jlr.org/content/52/12/2272.full.pdf&lt;/url&gt;&lt;/related-urls&gt;&lt;/urls&gt;&lt;custom2&gt;3220294&lt;/custom2&gt;&lt;electronic-resource-num&gt;10.1194/jlr.M019091&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9" w:tooltip="Guo, 2011 #417" w:history="1">
        <w:r w:rsidR="000F07FA" w:rsidRPr="00EF2A4D">
          <w:rPr>
            <w:rFonts w:ascii="Book Antiqua" w:hAnsi="Book Antiqua"/>
            <w:noProof/>
            <w:sz w:val="24"/>
            <w:szCs w:val="24"/>
            <w:vertAlign w:val="superscript"/>
            <w:lang w:val="en-US"/>
          </w:rPr>
          <w:t>7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933DFD" w:rsidRPr="00EF2A4D">
        <w:rPr>
          <w:rFonts w:ascii="Book Antiqua" w:hAnsi="Book Antiqua"/>
          <w:sz w:val="24"/>
          <w:szCs w:val="24"/>
          <w:lang w:val="en-US"/>
        </w:rPr>
        <w:t>)</w:t>
      </w:r>
      <w:r w:rsidR="00C4118E" w:rsidRPr="00EF2A4D">
        <w:rPr>
          <w:rFonts w:ascii="Book Antiqua" w:hAnsi="Book Antiqua"/>
          <w:sz w:val="24"/>
          <w:szCs w:val="24"/>
          <w:lang w:val="en-US"/>
        </w:rPr>
        <w:t xml:space="preserve">. Mutations in </w:t>
      </w:r>
      <w:r w:rsidR="00884A9D" w:rsidRPr="00EF2A4D">
        <w:rPr>
          <w:rFonts w:ascii="Book Antiqua" w:hAnsi="Book Antiqua"/>
          <w:sz w:val="24"/>
          <w:szCs w:val="24"/>
          <w:lang w:val="en-US"/>
        </w:rPr>
        <w:t xml:space="preserve">this </w:t>
      </w:r>
      <w:r w:rsidR="00C4118E" w:rsidRPr="00EF2A4D">
        <w:rPr>
          <w:rFonts w:ascii="Book Antiqua" w:hAnsi="Book Antiqua"/>
          <w:sz w:val="24"/>
          <w:szCs w:val="24"/>
          <w:lang w:val="en-US"/>
        </w:rPr>
        <w:t xml:space="preserve">region </w:t>
      </w:r>
      <w:r w:rsidR="00884A9D" w:rsidRPr="00EF2A4D">
        <w:rPr>
          <w:rFonts w:ascii="Book Antiqua" w:hAnsi="Book Antiqua"/>
          <w:sz w:val="24"/>
          <w:szCs w:val="24"/>
          <w:lang w:val="en-US"/>
        </w:rPr>
        <w:t xml:space="preserve">that </w:t>
      </w:r>
      <w:r w:rsidR="00C4118E" w:rsidRPr="00EF2A4D">
        <w:rPr>
          <w:rFonts w:ascii="Book Antiqua" w:hAnsi="Book Antiqua"/>
          <w:sz w:val="24"/>
          <w:szCs w:val="24"/>
          <w:lang w:val="en-US"/>
        </w:rPr>
        <w:t>confer SR-BI defective for sE2 binding</w:t>
      </w:r>
      <w:r w:rsidR="00884A9D" w:rsidRPr="00EF2A4D">
        <w:rPr>
          <w:rFonts w:ascii="Book Antiqua" w:hAnsi="Book Antiqua"/>
          <w:sz w:val="24"/>
          <w:szCs w:val="24"/>
          <w:lang w:val="en-US"/>
        </w:rPr>
        <w:t xml:space="preserve"> (however</w:t>
      </w:r>
      <w:r w:rsidR="006E0EA5" w:rsidRPr="00EF2A4D">
        <w:rPr>
          <w:rFonts w:ascii="Book Antiqua" w:hAnsi="Book Antiqua"/>
          <w:sz w:val="24"/>
          <w:szCs w:val="24"/>
          <w:lang w:val="en-US"/>
        </w:rPr>
        <w:t xml:space="preserve"> </w:t>
      </w:r>
      <w:r w:rsidR="00F26A70" w:rsidRPr="00EF2A4D">
        <w:rPr>
          <w:rFonts w:ascii="Book Antiqua" w:hAnsi="Book Antiqua"/>
          <w:sz w:val="24"/>
          <w:szCs w:val="24"/>
          <w:lang w:val="en-US"/>
        </w:rPr>
        <w:t>retaining its oligomerization, HDL binding and cholesterol efflux activity</w:t>
      </w:r>
      <w:r w:rsidR="00884A9D" w:rsidRPr="00EF2A4D">
        <w:rPr>
          <w:rFonts w:ascii="Book Antiqua" w:hAnsi="Book Antiqua"/>
          <w:sz w:val="24"/>
          <w:szCs w:val="24"/>
          <w:lang w:val="en-US"/>
        </w:rPr>
        <w:t>)</w:t>
      </w:r>
      <w:r w:rsidR="00C4118E" w:rsidRPr="00EF2A4D">
        <w:rPr>
          <w:rFonts w:ascii="Book Antiqua" w:hAnsi="Book Antiqua"/>
          <w:sz w:val="24"/>
          <w:szCs w:val="24"/>
          <w:lang w:val="en-US"/>
        </w:rPr>
        <w:t xml:space="preserve"> impaired </w:t>
      </w:r>
      <w:r w:rsidR="006E0EA5" w:rsidRPr="00EF2A4D">
        <w:rPr>
          <w:rFonts w:ascii="Book Antiqua" w:hAnsi="Book Antiqua"/>
          <w:sz w:val="24"/>
          <w:szCs w:val="24"/>
          <w:lang w:val="en-US"/>
        </w:rPr>
        <w:t>the</w:t>
      </w:r>
      <w:r w:rsidR="00C4118E" w:rsidRPr="00EF2A4D">
        <w:rPr>
          <w:rFonts w:ascii="Book Antiqua" w:hAnsi="Book Antiqua"/>
          <w:sz w:val="24"/>
          <w:szCs w:val="24"/>
          <w:lang w:val="en-US"/>
        </w:rPr>
        <w:t xml:space="preserve"> ability</w:t>
      </w:r>
      <w:r w:rsidR="006E0EA5" w:rsidRPr="00EF2A4D">
        <w:rPr>
          <w:rFonts w:ascii="Book Antiqua" w:hAnsi="Book Antiqua"/>
          <w:sz w:val="24"/>
          <w:szCs w:val="24"/>
          <w:lang w:val="en-US"/>
        </w:rPr>
        <w:t xml:space="preserve"> of </w:t>
      </w:r>
      <w:r w:rsidR="00BC2EE6" w:rsidRPr="00EF2A4D">
        <w:rPr>
          <w:rFonts w:ascii="Book Antiqua" w:hAnsi="Book Antiqua"/>
          <w:sz w:val="24"/>
          <w:szCs w:val="24"/>
          <w:lang w:val="en-US"/>
        </w:rPr>
        <w:t>S</w:t>
      </w:r>
      <w:r w:rsidR="006E0EA5" w:rsidRPr="00EF2A4D">
        <w:rPr>
          <w:rFonts w:ascii="Book Antiqua" w:hAnsi="Book Antiqua"/>
          <w:sz w:val="24"/>
          <w:szCs w:val="24"/>
          <w:lang w:val="en-US"/>
        </w:rPr>
        <w:t>R-BI</w:t>
      </w:r>
      <w:r w:rsidR="00C4118E" w:rsidRPr="00EF2A4D">
        <w:rPr>
          <w:rFonts w:ascii="Book Antiqua" w:hAnsi="Book Antiqua"/>
          <w:sz w:val="24"/>
          <w:szCs w:val="24"/>
          <w:lang w:val="en-US"/>
        </w:rPr>
        <w:t xml:space="preserve"> to mediate HCV infecti</w:t>
      </w:r>
      <w:r w:rsidR="006E0EA5" w:rsidRPr="00EF2A4D">
        <w:rPr>
          <w:rFonts w:ascii="Book Antiqua" w:hAnsi="Book Antiqua"/>
          <w:sz w:val="24"/>
          <w:szCs w:val="24"/>
          <w:lang w:val="en-US"/>
        </w:rPr>
        <w:t>on</w:t>
      </w:r>
      <w:r w:rsidR="00BD76E6" w:rsidRPr="00EF2A4D">
        <w:rPr>
          <w:rFonts w:ascii="Book Antiqua" w:hAnsi="Book Antiqua"/>
          <w:sz w:val="24"/>
          <w:szCs w:val="24"/>
          <w:lang w:val="en-US"/>
        </w:rPr>
        <w:t xml:space="preserve">. </w:t>
      </w:r>
      <w:r w:rsidR="00995D89" w:rsidRPr="00EF2A4D">
        <w:rPr>
          <w:rFonts w:ascii="Book Antiqua" w:hAnsi="Book Antiqua"/>
          <w:sz w:val="24"/>
          <w:szCs w:val="24"/>
          <w:lang w:val="en-US"/>
        </w:rPr>
        <w:t>This indicates that</w:t>
      </w:r>
      <w:r w:rsidR="00BD76E6" w:rsidRPr="00EF2A4D">
        <w:rPr>
          <w:rFonts w:ascii="Book Antiqua" w:hAnsi="Book Antiqua"/>
          <w:sz w:val="24"/>
          <w:szCs w:val="24"/>
          <w:lang w:val="en-US"/>
        </w:rPr>
        <w:t xml:space="preserve"> the</w:t>
      </w:r>
      <w:r w:rsidR="00BD2F53" w:rsidRPr="00EF2A4D">
        <w:rPr>
          <w:rFonts w:ascii="Book Antiqua" w:hAnsi="Book Antiqua"/>
          <w:sz w:val="24"/>
          <w:szCs w:val="24"/>
          <w:lang w:val="en-US"/>
        </w:rPr>
        <w:t xml:space="preserve"> </w:t>
      </w:r>
      <w:r w:rsidR="00995D89" w:rsidRPr="00EF2A4D">
        <w:rPr>
          <w:rFonts w:ascii="Book Antiqua" w:hAnsi="Book Antiqua"/>
          <w:sz w:val="24"/>
          <w:szCs w:val="24"/>
          <w:lang w:val="en-US"/>
        </w:rPr>
        <w:t xml:space="preserve">E2 binding ability of SR-BI </w:t>
      </w:r>
      <w:r w:rsidR="006046DD" w:rsidRPr="00EF2A4D">
        <w:rPr>
          <w:rFonts w:ascii="Book Antiqua" w:hAnsi="Book Antiqua"/>
          <w:sz w:val="24"/>
          <w:szCs w:val="24"/>
          <w:lang w:val="en-US"/>
        </w:rPr>
        <w:t xml:space="preserve">remains </w:t>
      </w:r>
      <w:r w:rsidR="00F6710D">
        <w:rPr>
          <w:rFonts w:ascii="Book Antiqua" w:hAnsi="Book Antiqua"/>
          <w:sz w:val="24"/>
          <w:szCs w:val="24"/>
          <w:lang w:val="en-US"/>
        </w:rPr>
        <w:t>important for HCV infection</w:t>
      </w:r>
      <w:r w:rsidR="003635EA" w:rsidRPr="00EF2A4D">
        <w:rPr>
          <w:rFonts w:ascii="Book Antiqua" w:hAnsi="Book Antiqua"/>
          <w:sz w:val="24"/>
          <w:szCs w:val="24"/>
          <w:lang w:val="en-US"/>
        </w:rPr>
        <w:fldChar w:fldCharType="begin">
          <w:fldData xml:space="preserve">PEVuZE5vdGU+PENpdGU+PEF1dGhvcj5DYXRhbmVzZTwvQXV0aG9yPjxZZWFyPjIwMTA8L1llYXI+
PFJlY051bT4zMTwvUmVjTnVtPjxEaXNwbGF5VGV4dD48c3R5bGUgZmFjZT0ic3VwZXJzY3JpcHQi
Pls3OF08L3N0eWxlPjwvRGlzcGxheVRleHQ+PHJlY29yZD48cmVjLW51bWJlcj4zMTwvcmVjLW51
bWJlcj48Zm9yZWlnbi1rZXlzPjxrZXkgYXBwPSJFTiIgZGItaWQ9InYweHd2ZWRyMnRlZGFxZTl6
MjV4YXY5NGRkZWZhdHhhdnAwNSIgdGltZXN0YW1wPSIxMzA2MTQyNDU3Ij4zMTwva2V5PjwvZm9y
ZWlnbi1rZXlzPjxyZWYtdHlwZSBuYW1lPSJKb3VybmFsIEFydGljbGUiPjE3PC9yZWYtdHlwZT48
Y29udHJpYnV0b3JzPjxhdXRob3JzPjxhdXRob3I+Q2F0YW5lc2UsIE0uIFQuPC9hdXRob3I+PGF1
dGhvcj5BbnN1aW5pLCBILjwvYXV0aG9yPjxhdXRob3I+R3JhemlhbmksIFIuPC9hdXRob3I+PGF1
dGhvcj5IdWJ5LCBULjwvYXV0aG9yPjxhdXRob3I+TW9yZWF1LCBNLjwvYXV0aG9yPjxhdXRob3I+
QmFsbCwgSi4gSy48L2F1dGhvcj48YXV0aG9yPlBhb25lc3NhLCBHLjwvYXV0aG9yPjxhdXRob3I+
UmljZSwgQy4gTS48L2F1dGhvcj48YXV0aG9yPkNvcnRlc2UsIFIuPC9hdXRob3I+PGF1dGhvcj5W
aXRlbGxpLCBBLjwvYXV0aG9yPjxhdXRob3I+Tmljb3NpYSwgQS48L2F1dGhvcj48L2F1dGhvcnM+
PC9jb250cmlidXRvcnM+PGF1dGgtYWRkcmVzcz5Pa2Fpcm9zLCB2aWEgZGVpIENhc3RlbGxpIFJv
bWFuaSAyMiwgMDAwNDAgUG9tZXppYSwgUm9tZSwgSXRhbHkuPC9hdXRoLWFkZHJlc3M+PHRpdGxl
cz48dGl0bGU+Um9sZSBvZiBzY2F2ZW5nZXIgcmVjZXB0b3IgY2xhc3MgQiB0eXBlIEkgaW4gaGVw
YXRpdGlzIEMgdmlydXMgZW50cnk6IGtpbmV0aWNzIGFuZCBtb2xlY3VsYXIgZGV0ZXJtaW5hbnR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zNC00MzwvcGFnZXM+PHZvbHVtZT44NDwvdm9sdW1lPjxudW1iZXI+MTwv
bnVtYmVyPjxlZGl0aW9uPjIwMDkvMTAvMTY8L2VkaXRpb24+PGtleXdvcmRzPjxrZXl3b3JkPkFu
aW1hbHM8L2tleXdvcmQ+PGtleXdvcmQ+QW50aWJvZGllcywgTW9ub2Nsb25hbDwva2V5d29yZD48
a2V5d29yZD5DZWxscywgQ3VsdHVyZWQ8L2tleXdvcmQ+PGtleXdvcmQ+SGVwYWNpdmlydXMvaW1t
dW5vbG9neS8qcGh5c2lvbG9neTwva2V5d29yZD48a2V5d29yZD5IZXBhdGl0aXMgQy9pbW11bm9s
b2d5PC9rZXl3b3JkPjxrZXl3b3JkPkh1bWFuczwva2V5d29yZD48a2V5d29yZD5LaW5ldGljczwv
a2V5d29yZD48a2V5d29yZD5MaXBvcHJvdGVpbnMsIEhETC9tZXRhYm9saXNtPC9rZXl3b3JkPjxr
ZXl3b3JkPk1pY2U8L2tleXdvcmQ+PGtleXdvcmQ+KlJlY2VwdG9ycywgVmlydXM8L2tleXdvcmQ+
PGtleXdvcmQ+U2NhdmVuZ2VyIFJlY2VwdG9ycywgQ2xhc3MgQi9tZXRhYm9saXNtLypwaHlzaW9s
b2d5PC9rZXl3b3JkPjxrZXl3b3JkPlNwZWNpZXMgU3BlY2lmaWNpdHk8L2tleXdvcmQ+PGtleXdv
cmQ+KlZpcnVzIEludGVybmFsaXphdGlvbjwva2V5d29yZD48L2tleXdvcmRzPjxkYXRlcz48eWVh
cj4yMDEwPC95ZWFyPjxwdWItZGF0ZXM+PGRhdGU+SmFuPC9kYXRlPjwvcHViLWRhdGVzPjwvZGF0
ZXM+PGlzYm4+MTA5OC01NTE0IChFbGVjdHJvbmljKSYjeEQ7MDAyMi01MzhYIChMaW5raW5nKTwv
aXNibj48YWNjZXNzaW9uLW51bT4xOTgyODYxMDwvYWNjZXNzaW9uLW51bT48d29yay10eXBlPlJl
c2VhcmNoIFN1cHBvcnQsIE4uSS5ILiwgRXh0cmFtdXJhbCYjeEQ7UmVzZWFyY2ggU3VwcG9ydCwg
Tm9uLVUuUy4gR292JmFwb3M7dDwvd29yay10eXBlPjx1cmxzPjxyZWxhdGVkLXVybHM+PHVybD5o
dHRwOi8vd3d3Lm5jYmkubmxtLm5paC5nb3YvcHVibWVkLzE5ODI4NjEwPC91cmw+PC9yZWxhdGVk
LXVybHM+PC91cmxzPjxjdXN0b20yPjI3OTg0MDY8L2N1c3RvbTI+PGVsZWN0cm9uaWMtcmVzb3Vy
Y2UtbnVtPjEwLjExMjgvSlZJLjAyMTk5LTA4PC9lbGVjdHJvbmljLXJlc291cmNlLW51bT48bGFu
Z3VhZ2U+ZW5nPC9s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YXRhbmVzZTwvQXV0aG9yPjxZZWFyPjIwMTA8L1llYXI+
PFJlY051bT4zMTwvUmVjTnVtPjxEaXNwbGF5VGV4dD48c3R5bGUgZmFjZT0ic3VwZXJzY3JpcHQi
Pls3OF08L3N0eWxlPjwvRGlzcGxheVRleHQ+PHJlY29yZD48cmVjLW51bWJlcj4zMTwvcmVjLW51
bWJlcj48Zm9yZWlnbi1rZXlzPjxrZXkgYXBwPSJFTiIgZGItaWQ9InYweHd2ZWRyMnRlZGFxZTl6
MjV4YXY5NGRkZWZhdHhhdnAwNSIgdGltZXN0YW1wPSIxMzA2MTQyNDU3Ij4zMTwva2V5PjwvZm9y
ZWlnbi1rZXlzPjxyZWYtdHlwZSBuYW1lPSJKb3VybmFsIEFydGljbGUiPjE3PC9yZWYtdHlwZT48
Y29udHJpYnV0b3JzPjxhdXRob3JzPjxhdXRob3I+Q2F0YW5lc2UsIE0uIFQuPC9hdXRob3I+PGF1
dGhvcj5BbnN1aW5pLCBILjwvYXV0aG9yPjxhdXRob3I+R3JhemlhbmksIFIuPC9hdXRob3I+PGF1
dGhvcj5IdWJ5LCBULjwvYXV0aG9yPjxhdXRob3I+TW9yZWF1LCBNLjwvYXV0aG9yPjxhdXRob3I+
QmFsbCwgSi4gSy48L2F1dGhvcj48YXV0aG9yPlBhb25lc3NhLCBHLjwvYXV0aG9yPjxhdXRob3I+
UmljZSwgQy4gTS48L2F1dGhvcj48YXV0aG9yPkNvcnRlc2UsIFIuPC9hdXRob3I+PGF1dGhvcj5W
aXRlbGxpLCBBLjwvYXV0aG9yPjxhdXRob3I+Tmljb3NpYSwgQS48L2F1dGhvcj48L2F1dGhvcnM+
PC9jb250cmlidXRvcnM+PGF1dGgtYWRkcmVzcz5Pa2Fpcm9zLCB2aWEgZGVpIENhc3RlbGxpIFJv
bWFuaSAyMiwgMDAwNDAgUG9tZXppYSwgUm9tZSwgSXRhbHkuPC9hdXRoLWFkZHJlc3M+PHRpdGxl
cz48dGl0bGU+Um9sZSBvZiBzY2F2ZW5nZXIgcmVjZXB0b3IgY2xhc3MgQiB0eXBlIEkgaW4gaGVw
YXRpdGlzIEMgdmlydXMgZW50cnk6IGtpbmV0aWNzIGFuZCBtb2xlY3VsYXIgZGV0ZXJtaW5hbnR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zNC00MzwvcGFnZXM+PHZvbHVtZT44NDwvdm9sdW1lPjxudW1iZXI+MTwv
bnVtYmVyPjxlZGl0aW9uPjIwMDkvMTAvMTY8L2VkaXRpb24+PGtleXdvcmRzPjxrZXl3b3JkPkFu
aW1hbHM8L2tleXdvcmQ+PGtleXdvcmQ+QW50aWJvZGllcywgTW9ub2Nsb25hbDwva2V5d29yZD48
a2V5d29yZD5DZWxscywgQ3VsdHVyZWQ8L2tleXdvcmQ+PGtleXdvcmQ+SGVwYWNpdmlydXMvaW1t
dW5vbG9neS8qcGh5c2lvbG9neTwva2V5d29yZD48a2V5d29yZD5IZXBhdGl0aXMgQy9pbW11bm9s
b2d5PC9rZXl3b3JkPjxrZXl3b3JkPkh1bWFuczwva2V5d29yZD48a2V5d29yZD5LaW5ldGljczwv
a2V5d29yZD48a2V5d29yZD5MaXBvcHJvdGVpbnMsIEhETC9tZXRhYm9saXNtPC9rZXl3b3JkPjxr
ZXl3b3JkPk1pY2U8L2tleXdvcmQ+PGtleXdvcmQ+KlJlY2VwdG9ycywgVmlydXM8L2tleXdvcmQ+
PGtleXdvcmQ+U2NhdmVuZ2VyIFJlY2VwdG9ycywgQ2xhc3MgQi9tZXRhYm9saXNtLypwaHlzaW9s
b2d5PC9rZXl3b3JkPjxrZXl3b3JkPlNwZWNpZXMgU3BlY2lmaWNpdHk8L2tleXdvcmQ+PGtleXdv
cmQ+KlZpcnVzIEludGVybmFsaXphdGlvbjwva2V5d29yZD48L2tleXdvcmRzPjxkYXRlcz48eWVh
cj4yMDEwPC95ZWFyPjxwdWItZGF0ZXM+PGRhdGU+SmFuPC9kYXRlPjwvcHViLWRhdGVzPjwvZGF0
ZXM+PGlzYm4+MTA5OC01NTE0IChFbGVjdHJvbmljKSYjeEQ7MDAyMi01MzhYIChMaW5raW5nKTwv
aXNibj48YWNjZXNzaW9uLW51bT4xOTgyODYxMDwvYWNjZXNzaW9uLW51bT48d29yay10eXBlPlJl
c2VhcmNoIFN1cHBvcnQsIE4uSS5ILiwgRXh0cmFtdXJhbCYjeEQ7UmVzZWFyY2ggU3VwcG9ydCwg
Tm9uLVUuUy4gR292JmFwb3M7dDwvd29yay10eXBlPjx1cmxzPjxyZWxhdGVkLXVybHM+PHVybD5o
dHRwOi8vd3d3Lm5jYmkubmxtLm5paC5nb3YvcHVibWVkLzE5ODI4NjEwPC91cmw+PC9yZWxhdGVk
LXVybHM+PC91cmxzPjxjdXN0b20yPjI3OTg0MDY8L2N1c3RvbTI+PGVsZWN0cm9uaWMtcmVzb3Vy
Y2UtbnVtPjEwLjExMjgvSlZJLjAyMTk5LTA4PC9lbGVjdHJvbmljLXJlc291cmNlLW51bT48bGFu
Z3VhZ2U+ZW5nPC9s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8" w:tooltip="Catanese, 2010 #31" w:history="1">
        <w:r w:rsidR="000F07FA" w:rsidRPr="00EF2A4D">
          <w:rPr>
            <w:rFonts w:ascii="Book Antiqua" w:hAnsi="Book Antiqua"/>
            <w:noProof/>
            <w:sz w:val="24"/>
            <w:szCs w:val="24"/>
            <w:vertAlign w:val="superscript"/>
            <w:lang w:val="en-US"/>
          </w:rPr>
          <w:t>7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4118E" w:rsidRPr="00EF2A4D">
        <w:rPr>
          <w:rFonts w:ascii="Book Antiqua" w:hAnsi="Book Antiqua"/>
          <w:sz w:val="24"/>
          <w:szCs w:val="24"/>
          <w:lang w:val="en-US"/>
        </w:rPr>
        <w:t>.</w:t>
      </w:r>
      <w:r w:rsidR="0087222B" w:rsidRPr="00EF2A4D">
        <w:rPr>
          <w:rFonts w:ascii="Book Antiqua" w:hAnsi="Book Antiqua"/>
          <w:sz w:val="24"/>
          <w:szCs w:val="24"/>
          <w:lang w:val="en-US"/>
        </w:rPr>
        <w:t xml:space="preserve"> </w:t>
      </w:r>
      <w:r w:rsidR="00824D38" w:rsidRPr="00EF2A4D">
        <w:rPr>
          <w:rFonts w:ascii="Book Antiqua" w:hAnsi="Book Antiqua"/>
          <w:sz w:val="24"/>
          <w:szCs w:val="24"/>
          <w:lang w:val="en-US"/>
        </w:rPr>
        <w:t>T</w:t>
      </w:r>
      <w:r w:rsidR="00C60E1A" w:rsidRPr="00EF2A4D">
        <w:rPr>
          <w:rFonts w:ascii="Book Antiqua" w:hAnsi="Book Antiqua"/>
          <w:sz w:val="24"/>
          <w:szCs w:val="24"/>
          <w:lang w:val="en-US"/>
        </w:rPr>
        <w:t xml:space="preserve">hese observations </w:t>
      </w:r>
      <w:r w:rsidR="00746726" w:rsidRPr="00EF2A4D">
        <w:rPr>
          <w:rFonts w:ascii="Book Antiqua" w:hAnsi="Book Antiqua"/>
          <w:sz w:val="24"/>
          <w:szCs w:val="24"/>
          <w:lang w:val="en-US"/>
        </w:rPr>
        <w:t>convince</w:t>
      </w:r>
      <w:r w:rsidR="00C60E1A" w:rsidRPr="00EF2A4D">
        <w:rPr>
          <w:rFonts w:ascii="Book Antiqua" w:hAnsi="Book Antiqua"/>
          <w:sz w:val="24"/>
          <w:szCs w:val="24"/>
          <w:lang w:val="en-US"/>
        </w:rPr>
        <w:t xml:space="preserve"> us </w:t>
      </w:r>
      <w:r w:rsidR="00746726" w:rsidRPr="00EF2A4D">
        <w:rPr>
          <w:rFonts w:ascii="Book Antiqua" w:hAnsi="Book Antiqua"/>
          <w:sz w:val="24"/>
          <w:szCs w:val="24"/>
          <w:lang w:val="en-US"/>
        </w:rPr>
        <w:t xml:space="preserve">to </w:t>
      </w:r>
      <w:r w:rsidR="00C60E1A" w:rsidRPr="00EF2A4D">
        <w:rPr>
          <w:rFonts w:ascii="Book Antiqua" w:hAnsi="Book Antiqua"/>
          <w:sz w:val="24"/>
          <w:szCs w:val="24"/>
          <w:lang w:val="en-US"/>
        </w:rPr>
        <w:t>believe</w:t>
      </w:r>
      <w:r w:rsidR="00884A9D" w:rsidRPr="00EF2A4D">
        <w:rPr>
          <w:rFonts w:ascii="Book Antiqua" w:hAnsi="Book Antiqua"/>
          <w:sz w:val="24"/>
          <w:szCs w:val="24"/>
          <w:lang w:val="en-US"/>
        </w:rPr>
        <w:t xml:space="preserve"> that the ability of E2 to interact with SR-BI is not </w:t>
      </w:r>
      <w:r w:rsidR="00C60E1A" w:rsidRPr="00EF2A4D">
        <w:rPr>
          <w:rFonts w:ascii="Book Antiqua" w:hAnsi="Book Antiqua"/>
          <w:sz w:val="24"/>
          <w:szCs w:val="24"/>
          <w:lang w:val="en-US"/>
        </w:rPr>
        <w:t xml:space="preserve">predominantly </w:t>
      </w:r>
      <w:r w:rsidR="00884A9D" w:rsidRPr="00EF2A4D">
        <w:rPr>
          <w:rFonts w:ascii="Book Antiqua" w:hAnsi="Book Antiqua"/>
          <w:sz w:val="24"/>
          <w:szCs w:val="24"/>
          <w:lang w:val="en-US"/>
        </w:rPr>
        <w:t xml:space="preserve">involved in primary </w:t>
      </w:r>
      <w:r w:rsidR="00C60E1A" w:rsidRPr="00EF2A4D">
        <w:rPr>
          <w:rFonts w:ascii="Book Antiqua" w:hAnsi="Book Antiqua"/>
          <w:sz w:val="24"/>
          <w:szCs w:val="24"/>
          <w:lang w:val="en-US"/>
        </w:rPr>
        <w:t xml:space="preserve">HCV attachment but rather becomes important during a post-attachment process. </w:t>
      </w:r>
      <w:r w:rsidR="00F36449" w:rsidRPr="00EF2A4D">
        <w:rPr>
          <w:rFonts w:ascii="Book Antiqua" w:hAnsi="Book Antiqua"/>
          <w:sz w:val="24"/>
          <w:szCs w:val="24"/>
          <w:lang w:val="en-US"/>
        </w:rPr>
        <w:t>Accordingly</w:t>
      </w:r>
      <w:r w:rsidRPr="00EF2A4D">
        <w:rPr>
          <w:rFonts w:ascii="Book Antiqua" w:hAnsi="Book Antiqua"/>
          <w:sz w:val="24"/>
          <w:szCs w:val="24"/>
          <w:lang w:val="en-US"/>
        </w:rPr>
        <w:t xml:space="preserve">, </w:t>
      </w:r>
      <w:r w:rsidR="00F36449" w:rsidRPr="00EF2A4D">
        <w:rPr>
          <w:rFonts w:ascii="Book Antiqua" w:hAnsi="Book Antiqua"/>
          <w:sz w:val="24"/>
          <w:szCs w:val="24"/>
          <w:lang w:val="en-US"/>
        </w:rPr>
        <w:t xml:space="preserve">the interaction of E2 with SR-BI is essential for the infection enhancement-process mediated by </w:t>
      </w:r>
      <w:r w:rsidRPr="00EF2A4D">
        <w:rPr>
          <w:rFonts w:ascii="Book Antiqua" w:hAnsi="Book Antiqua"/>
          <w:sz w:val="24"/>
          <w:szCs w:val="24"/>
          <w:lang w:val="en-US"/>
        </w:rPr>
        <w:t xml:space="preserve">HDL </w:t>
      </w:r>
      <w:r w:rsidR="00A81A0E" w:rsidRPr="00EF2A4D">
        <w:rPr>
          <w:rFonts w:ascii="Book Antiqua" w:hAnsi="Book Antiqua"/>
          <w:sz w:val="24"/>
          <w:szCs w:val="24"/>
          <w:lang w:val="en-US"/>
        </w:rPr>
        <w:t>(</w:t>
      </w:r>
      <w:r w:rsidR="00BC2EE6" w:rsidRPr="00EF2A4D">
        <w:rPr>
          <w:rFonts w:ascii="Book Antiqua" w:hAnsi="Book Antiqua"/>
          <w:sz w:val="24"/>
          <w:szCs w:val="24"/>
          <w:lang w:val="en-US"/>
        </w:rPr>
        <w:t xml:space="preserve">cfr. </w:t>
      </w:r>
      <w:r w:rsidR="00A81A0E" w:rsidRPr="00EF2A4D">
        <w:rPr>
          <w:rFonts w:ascii="Book Antiqua" w:hAnsi="Book Antiqua"/>
          <w:sz w:val="24"/>
          <w:szCs w:val="24"/>
          <w:lang w:val="en-US"/>
        </w:rPr>
        <w:t>infra)</w:t>
      </w:r>
      <w:r w:rsidR="003635E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6" w:tooltip="Dao Thi, 2012 #948" w:history="1">
        <w:r w:rsidR="000F07FA" w:rsidRPr="00EF2A4D">
          <w:rPr>
            <w:rFonts w:ascii="Book Antiqua" w:hAnsi="Book Antiqua"/>
            <w:noProof/>
            <w:sz w:val="24"/>
            <w:szCs w:val="24"/>
            <w:vertAlign w:val="superscript"/>
            <w:lang w:val="en-US"/>
          </w:rPr>
          <w:t>6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w:t>
      </w:r>
    </w:p>
    <w:p w14:paraId="5E38154F" w14:textId="3721490B" w:rsidR="002F37A3" w:rsidRPr="00EF2A4D" w:rsidRDefault="000169D5"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In conclusion, c</w:t>
      </w:r>
      <w:r w:rsidR="00D56089" w:rsidRPr="00EF2A4D">
        <w:rPr>
          <w:rFonts w:ascii="Book Antiqua" w:hAnsi="Book Antiqua"/>
          <w:sz w:val="24"/>
          <w:szCs w:val="24"/>
          <w:lang w:val="en-US"/>
        </w:rPr>
        <w:t xml:space="preserve">urrently available data reveal </w:t>
      </w:r>
      <w:r w:rsidR="00D56089" w:rsidRPr="00F6710D">
        <w:rPr>
          <w:rFonts w:ascii="Book Antiqua" w:hAnsi="Book Antiqua"/>
          <w:sz w:val="24"/>
          <w:szCs w:val="24"/>
          <w:lang w:val="en-US"/>
        </w:rPr>
        <w:t xml:space="preserve">three important SR-BI functions </w:t>
      </w:r>
      <w:r w:rsidR="006046DD" w:rsidRPr="00EF2A4D">
        <w:rPr>
          <w:rFonts w:ascii="Book Antiqua" w:hAnsi="Book Antiqua"/>
          <w:sz w:val="24"/>
          <w:szCs w:val="24"/>
          <w:lang w:val="en-US"/>
        </w:rPr>
        <w:t xml:space="preserve">involved in </w:t>
      </w:r>
      <w:r w:rsidR="00D56089" w:rsidRPr="00EF2A4D">
        <w:rPr>
          <w:rFonts w:ascii="Book Antiqua" w:hAnsi="Book Antiqua"/>
          <w:sz w:val="24"/>
          <w:szCs w:val="24"/>
          <w:lang w:val="en-US"/>
        </w:rPr>
        <w:t xml:space="preserve">HCV entry: </w:t>
      </w:r>
      <w:r w:rsidR="00CB211A">
        <w:rPr>
          <w:rFonts w:ascii="Book Antiqua" w:hAnsi="Book Antiqua" w:hint="eastAsia"/>
          <w:sz w:val="24"/>
          <w:szCs w:val="24"/>
          <w:lang w:val="en-US" w:eastAsia="zh-CN"/>
        </w:rPr>
        <w:t>(</w:t>
      </w:r>
      <w:r w:rsidR="00D56089" w:rsidRPr="00EF2A4D">
        <w:rPr>
          <w:rFonts w:ascii="Book Antiqua" w:hAnsi="Book Antiqua"/>
          <w:sz w:val="24"/>
          <w:szCs w:val="24"/>
          <w:lang w:val="en-US"/>
        </w:rPr>
        <w:t>1</w:t>
      </w:r>
      <w:r w:rsidR="006E0EA5" w:rsidRPr="00EF2A4D">
        <w:rPr>
          <w:rFonts w:ascii="Book Antiqua" w:hAnsi="Book Antiqua"/>
          <w:sz w:val="24"/>
          <w:szCs w:val="24"/>
          <w:lang w:val="en-US"/>
        </w:rPr>
        <w:t>)</w:t>
      </w:r>
      <w:r w:rsidR="00D56089" w:rsidRPr="00EF2A4D">
        <w:rPr>
          <w:rFonts w:ascii="Book Antiqua" w:hAnsi="Book Antiqua"/>
          <w:sz w:val="24"/>
          <w:szCs w:val="24"/>
          <w:lang w:val="en-US"/>
        </w:rPr>
        <w:t xml:space="preserve"> SR-BI-ApoE attachment</w:t>
      </w:r>
      <w:r w:rsidR="00CB211A">
        <w:rPr>
          <w:rFonts w:ascii="Book Antiqua" w:hAnsi="Book Antiqua" w:hint="eastAsia"/>
          <w:sz w:val="24"/>
          <w:szCs w:val="24"/>
          <w:lang w:val="en-US" w:eastAsia="zh-CN"/>
        </w:rPr>
        <w:t>;</w:t>
      </w:r>
      <w:r w:rsidR="00D56089" w:rsidRPr="00EF2A4D">
        <w:rPr>
          <w:rFonts w:ascii="Book Antiqua" w:hAnsi="Book Antiqua"/>
          <w:sz w:val="24"/>
          <w:szCs w:val="24"/>
          <w:lang w:val="en-US"/>
        </w:rPr>
        <w:t xml:space="preserve"> </w:t>
      </w:r>
      <w:r w:rsidR="00CB211A">
        <w:rPr>
          <w:rFonts w:ascii="Book Antiqua" w:hAnsi="Book Antiqua" w:hint="eastAsia"/>
          <w:sz w:val="24"/>
          <w:szCs w:val="24"/>
          <w:lang w:val="en-US" w:eastAsia="zh-CN"/>
        </w:rPr>
        <w:t>(</w:t>
      </w:r>
      <w:r w:rsidR="00D56089" w:rsidRPr="00EF2A4D">
        <w:rPr>
          <w:rFonts w:ascii="Book Antiqua" w:hAnsi="Book Antiqua"/>
          <w:sz w:val="24"/>
          <w:szCs w:val="24"/>
          <w:lang w:val="en-US"/>
        </w:rPr>
        <w:t>2</w:t>
      </w:r>
      <w:r w:rsidR="006E0EA5" w:rsidRPr="00EF2A4D">
        <w:rPr>
          <w:rFonts w:ascii="Book Antiqua" w:hAnsi="Book Antiqua"/>
          <w:sz w:val="24"/>
          <w:szCs w:val="24"/>
          <w:lang w:val="en-US"/>
        </w:rPr>
        <w:t>)</w:t>
      </w:r>
      <w:r w:rsidR="00D56089" w:rsidRPr="00EF2A4D">
        <w:rPr>
          <w:rFonts w:ascii="Book Antiqua" w:hAnsi="Book Antiqua"/>
          <w:sz w:val="24"/>
          <w:szCs w:val="24"/>
          <w:lang w:val="en-US"/>
        </w:rPr>
        <w:t xml:space="preserve"> SR-BI lipid transfer</w:t>
      </w:r>
      <w:r w:rsidR="00CB211A">
        <w:rPr>
          <w:rFonts w:ascii="Book Antiqua" w:hAnsi="Book Antiqua" w:hint="eastAsia"/>
          <w:sz w:val="24"/>
          <w:szCs w:val="24"/>
          <w:lang w:val="en-US" w:eastAsia="zh-CN"/>
        </w:rPr>
        <w:t>;</w:t>
      </w:r>
      <w:r w:rsidR="00D56089" w:rsidRPr="00EF2A4D">
        <w:rPr>
          <w:rFonts w:ascii="Book Antiqua" w:hAnsi="Book Antiqua"/>
          <w:sz w:val="24"/>
          <w:szCs w:val="24"/>
          <w:lang w:val="en-US"/>
        </w:rPr>
        <w:t xml:space="preserve"> and </w:t>
      </w:r>
      <w:r w:rsidR="00CB211A">
        <w:rPr>
          <w:rFonts w:ascii="Book Antiqua" w:hAnsi="Book Antiqua" w:hint="eastAsia"/>
          <w:sz w:val="24"/>
          <w:szCs w:val="24"/>
          <w:lang w:val="en-US" w:eastAsia="zh-CN"/>
        </w:rPr>
        <w:t>(</w:t>
      </w:r>
      <w:r w:rsidR="00D56089" w:rsidRPr="00EF2A4D">
        <w:rPr>
          <w:rFonts w:ascii="Book Antiqua" w:hAnsi="Book Antiqua"/>
          <w:sz w:val="24"/>
          <w:szCs w:val="24"/>
          <w:lang w:val="en-US"/>
        </w:rPr>
        <w:t>3</w:t>
      </w:r>
      <w:r w:rsidR="006E0EA5" w:rsidRPr="00EF2A4D">
        <w:rPr>
          <w:rFonts w:ascii="Book Antiqua" w:hAnsi="Book Antiqua"/>
          <w:sz w:val="24"/>
          <w:szCs w:val="24"/>
          <w:lang w:val="en-US"/>
        </w:rPr>
        <w:t>)</w:t>
      </w:r>
      <w:r w:rsidR="00D56089" w:rsidRPr="00EF2A4D">
        <w:rPr>
          <w:rFonts w:ascii="Book Antiqua" w:hAnsi="Book Antiqua"/>
          <w:sz w:val="24"/>
          <w:szCs w:val="24"/>
          <w:lang w:val="en-US"/>
        </w:rPr>
        <w:t xml:space="preserve"> SR-BI-E2 interaction. </w:t>
      </w:r>
      <w:r w:rsidR="00AD1852" w:rsidRPr="00EF2A4D">
        <w:rPr>
          <w:rFonts w:ascii="Book Antiqua" w:hAnsi="Book Antiqua"/>
          <w:sz w:val="24"/>
          <w:szCs w:val="24"/>
          <w:lang w:val="en-US"/>
        </w:rPr>
        <w:t>Altogether,</w:t>
      </w:r>
      <w:r w:rsidR="00D56089" w:rsidRPr="00EF2A4D">
        <w:rPr>
          <w:rFonts w:ascii="Book Antiqua" w:hAnsi="Book Antiqua"/>
          <w:sz w:val="24"/>
          <w:szCs w:val="24"/>
          <w:lang w:val="en-US"/>
        </w:rPr>
        <w:t xml:space="preserve"> it can be suggested that</w:t>
      </w:r>
      <w:r w:rsidR="00AD1852" w:rsidRPr="00EF2A4D">
        <w:rPr>
          <w:rFonts w:ascii="Book Antiqua" w:hAnsi="Book Antiqua"/>
          <w:sz w:val="24"/>
          <w:szCs w:val="24"/>
          <w:lang w:val="en-US"/>
        </w:rPr>
        <w:t xml:space="preserve"> SR-BI functions as a primary HCV receptor that interacts with virus-associated lipoproteins</w:t>
      </w:r>
      <w:r w:rsidR="00D56089" w:rsidRPr="00EF2A4D">
        <w:rPr>
          <w:rFonts w:ascii="Book Antiqua" w:hAnsi="Book Antiqua"/>
          <w:sz w:val="24"/>
          <w:szCs w:val="24"/>
          <w:lang w:val="en-US"/>
        </w:rPr>
        <w:t xml:space="preserve"> before subsequent direct interactions </w:t>
      </w:r>
      <w:r w:rsidR="006E0EA5" w:rsidRPr="00EF2A4D">
        <w:rPr>
          <w:rFonts w:ascii="Book Antiqua" w:hAnsi="Book Antiqua"/>
          <w:sz w:val="24"/>
          <w:szCs w:val="24"/>
          <w:lang w:val="en-US"/>
        </w:rPr>
        <w:t xml:space="preserve">occur </w:t>
      </w:r>
      <w:r w:rsidR="00D56089" w:rsidRPr="00EF2A4D">
        <w:rPr>
          <w:rFonts w:ascii="Book Antiqua" w:hAnsi="Book Antiqua"/>
          <w:sz w:val="24"/>
          <w:szCs w:val="24"/>
          <w:lang w:val="en-US"/>
        </w:rPr>
        <w:t>with the HCV glycoprotein E2</w:t>
      </w:r>
      <w:r w:rsidR="00824D38" w:rsidRPr="00EF2A4D">
        <w:rPr>
          <w:rFonts w:ascii="Book Antiqua" w:hAnsi="Book Antiqua"/>
          <w:sz w:val="24"/>
          <w:szCs w:val="24"/>
          <w:lang w:val="en-US"/>
        </w:rPr>
        <w:t xml:space="preserve">. </w:t>
      </w:r>
      <w:r w:rsidR="006E0EA5" w:rsidRPr="00EF2A4D">
        <w:rPr>
          <w:rFonts w:ascii="Book Antiqua" w:hAnsi="Book Antiqua"/>
          <w:sz w:val="24"/>
          <w:szCs w:val="24"/>
          <w:lang w:val="en-US"/>
        </w:rPr>
        <w:t>Through its lipid transfer function</w:t>
      </w:r>
      <w:r w:rsidR="00824D38" w:rsidRPr="00EF2A4D">
        <w:rPr>
          <w:rFonts w:ascii="Book Antiqua" w:hAnsi="Book Antiqua"/>
          <w:sz w:val="24"/>
          <w:szCs w:val="24"/>
          <w:lang w:val="en-US"/>
        </w:rPr>
        <w:t>,</w:t>
      </w:r>
      <w:r w:rsidR="006E0EA5" w:rsidRPr="00EF2A4D">
        <w:rPr>
          <w:rFonts w:ascii="Book Antiqua" w:hAnsi="Book Antiqua"/>
          <w:sz w:val="24"/>
          <w:szCs w:val="24"/>
          <w:lang w:val="en-US"/>
        </w:rPr>
        <w:t xml:space="preserve"> </w:t>
      </w:r>
      <w:r w:rsidR="00824D38" w:rsidRPr="00EF2A4D">
        <w:rPr>
          <w:rFonts w:ascii="Book Antiqua" w:hAnsi="Book Antiqua"/>
          <w:sz w:val="24"/>
          <w:szCs w:val="24"/>
          <w:lang w:val="en-US"/>
        </w:rPr>
        <w:t xml:space="preserve">SR-BI </w:t>
      </w:r>
      <w:r w:rsidR="00AD1852" w:rsidRPr="00EF2A4D">
        <w:rPr>
          <w:rFonts w:ascii="Book Antiqua" w:hAnsi="Book Antiqua"/>
          <w:sz w:val="24"/>
          <w:szCs w:val="24"/>
          <w:lang w:val="en-US"/>
        </w:rPr>
        <w:t>may</w:t>
      </w:r>
      <w:r w:rsidR="00D56089" w:rsidRPr="00EF2A4D">
        <w:rPr>
          <w:rFonts w:ascii="Book Antiqua" w:hAnsi="Book Antiqua"/>
          <w:sz w:val="24"/>
          <w:szCs w:val="24"/>
          <w:lang w:val="en-US"/>
        </w:rPr>
        <w:t xml:space="preserve"> crucially </w:t>
      </w:r>
      <w:r w:rsidR="00AD1852" w:rsidRPr="00EF2A4D">
        <w:rPr>
          <w:rFonts w:ascii="Book Antiqua" w:hAnsi="Book Antiqua"/>
          <w:sz w:val="24"/>
          <w:szCs w:val="24"/>
          <w:lang w:val="en-US"/>
        </w:rPr>
        <w:t xml:space="preserve">facilitate the accessibility </w:t>
      </w:r>
      <w:r w:rsidR="00095ADA" w:rsidRPr="00EF2A4D">
        <w:rPr>
          <w:rFonts w:ascii="Book Antiqua" w:hAnsi="Book Antiqua"/>
          <w:sz w:val="24"/>
          <w:szCs w:val="24"/>
          <w:lang w:val="en-US"/>
        </w:rPr>
        <w:t>or the recruitment of</w:t>
      </w:r>
      <w:r w:rsidR="00AD1852" w:rsidRPr="00EF2A4D">
        <w:rPr>
          <w:rFonts w:ascii="Book Antiqua" w:hAnsi="Book Antiqua"/>
          <w:sz w:val="24"/>
          <w:szCs w:val="24"/>
          <w:lang w:val="en-US"/>
        </w:rPr>
        <w:t xml:space="preserve"> the HCV receptor complex</w:t>
      </w:r>
      <w:r w:rsidR="00095ADA" w:rsidRPr="00EF2A4D">
        <w:rPr>
          <w:rFonts w:ascii="Book Antiqua" w:hAnsi="Book Antiqua"/>
          <w:sz w:val="24"/>
          <w:szCs w:val="24"/>
          <w:lang w:val="en-US"/>
        </w:rPr>
        <w:t xml:space="preserve"> by membrane cholesterol enrichment</w:t>
      </w:r>
      <w:r w:rsidR="00AD1852" w:rsidRPr="00EF2A4D">
        <w:rPr>
          <w:rFonts w:ascii="Book Antiqua" w:hAnsi="Book Antiqua"/>
          <w:sz w:val="24"/>
          <w:szCs w:val="24"/>
          <w:lang w:val="en-US"/>
        </w:rPr>
        <w:t xml:space="preserve">. </w:t>
      </w:r>
      <w:r w:rsidR="006E0EA5" w:rsidRPr="00EF2A4D">
        <w:rPr>
          <w:rFonts w:ascii="Book Antiqua" w:hAnsi="Book Antiqua"/>
          <w:sz w:val="24"/>
          <w:szCs w:val="24"/>
          <w:lang w:val="en-US"/>
        </w:rPr>
        <w:t>F</w:t>
      </w:r>
      <w:r w:rsidR="00D56089" w:rsidRPr="00EF2A4D">
        <w:rPr>
          <w:rFonts w:ascii="Book Antiqua" w:hAnsi="Book Antiqua"/>
          <w:sz w:val="24"/>
          <w:szCs w:val="24"/>
          <w:lang w:val="en-US"/>
        </w:rPr>
        <w:t>inally</w:t>
      </w:r>
      <w:r w:rsidR="00201551" w:rsidRPr="00EF2A4D">
        <w:rPr>
          <w:rFonts w:ascii="Book Antiqua" w:hAnsi="Book Antiqua"/>
          <w:sz w:val="24"/>
          <w:szCs w:val="24"/>
          <w:lang w:val="en-US"/>
        </w:rPr>
        <w:t>,</w:t>
      </w:r>
      <w:r w:rsidR="00D56089" w:rsidRPr="00EF2A4D">
        <w:rPr>
          <w:rFonts w:ascii="Book Antiqua" w:hAnsi="Book Antiqua"/>
          <w:sz w:val="24"/>
          <w:szCs w:val="24"/>
          <w:lang w:val="en-US"/>
        </w:rPr>
        <w:t xml:space="preserve"> </w:t>
      </w:r>
      <w:r w:rsidR="00201551" w:rsidRPr="00EF2A4D">
        <w:rPr>
          <w:rFonts w:ascii="Book Antiqua" w:hAnsi="Book Antiqua"/>
          <w:sz w:val="24"/>
          <w:szCs w:val="24"/>
          <w:lang w:val="en-US"/>
        </w:rPr>
        <w:t xml:space="preserve">the ability of SR-BI to simultaneously interact with HDL and E2 might be essential for the support or even enhancement of HCV infection. </w:t>
      </w:r>
    </w:p>
    <w:p w14:paraId="12FBEF69" w14:textId="77777777" w:rsidR="00CB211A" w:rsidRDefault="00CB211A" w:rsidP="005B3E13">
      <w:pPr>
        <w:tabs>
          <w:tab w:val="left" w:pos="567"/>
        </w:tabs>
        <w:adjustRightInd w:val="0"/>
        <w:snapToGrid w:val="0"/>
        <w:spacing w:after="0" w:line="360" w:lineRule="auto"/>
        <w:jc w:val="both"/>
        <w:rPr>
          <w:rFonts w:ascii="Book Antiqua" w:hAnsi="Book Antiqua"/>
          <w:b/>
          <w:i/>
          <w:sz w:val="24"/>
          <w:szCs w:val="24"/>
          <w:lang w:val="en-US" w:eastAsia="zh-CN"/>
        </w:rPr>
      </w:pPr>
    </w:p>
    <w:p w14:paraId="2B247CE6" w14:textId="19884026" w:rsidR="00F67BEC" w:rsidRPr="00F6710D" w:rsidRDefault="00CE6580" w:rsidP="005B3E13">
      <w:pPr>
        <w:tabs>
          <w:tab w:val="left" w:pos="567"/>
        </w:tabs>
        <w:adjustRightInd w:val="0"/>
        <w:snapToGrid w:val="0"/>
        <w:spacing w:after="0" w:line="360" w:lineRule="auto"/>
        <w:jc w:val="both"/>
        <w:rPr>
          <w:rFonts w:ascii="Book Antiqua" w:hAnsi="Book Antiqua"/>
          <w:b/>
          <w:sz w:val="24"/>
          <w:szCs w:val="24"/>
          <w:lang w:eastAsia="zh-CN"/>
        </w:rPr>
      </w:pPr>
      <w:r w:rsidRPr="00F6710D">
        <w:rPr>
          <w:rFonts w:ascii="Book Antiqua" w:hAnsi="Book Antiqua"/>
          <w:b/>
          <w:sz w:val="24"/>
          <w:szCs w:val="24"/>
        </w:rPr>
        <w:t>LDL</w:t>
      </w:r>
      <w:r w:rsidR="00AB5769" w:rsidRPr="00F6710D">
        <w:rPr>
          <w:rFonts w:ascii="Book Antiqua" w:hAnsi="Book Antiqua"/>
          <w:b/>
          <w:sz w:val="24"/>
          <w:szCs w:val="24"/>
        </w:rPr>
        <w:t>-</w:t>
      </w:r>
      <w:r w:rsidR="00F6710D" w:rsidRPr="00F6710D">
        <w:rPr>
          <w:rFonts w:ascii="Book Antiqua" w:hAnsi="Book Antiqua"/>
          <w:b/>
          <w:sz w:val="24"/>
          <w:szCs w:val="24"/>
        </w:rPr>
        <w:t>r</w:t>
      </w:r>
      <w:r w:rsidR="00AB5769" w:rsidRPr="00F6710D">
        <w:rPr>
          <w:rFonts w:ascii="Book Antiqua" w:hAnsi="Book Antiqua"/>
          <w:b/>
          <w:sz w:val="24"/>
          <w:szCs w:val="24"/>
        </w:rPr>
        <w:t>eceptor</w:t>
      </w:r>
      <w:r w:rsidR="00F6710D">
        <w:rPr>
          <w:rFonts w:ascii="Book Antiqua" w:hAnsi="Book Antiqua" w:hint="eastAsia"/>
          <w:b/>
          <w:sz w:val="24"/>
          <w:szCs w:val="24"/>
          <w:lang w:eastAsia="zh-CN"/>
        </w:rPr>
        <w:t xml:space="preserve">: </w:t>
      </w:r>
      <w:r w:rsidR="00F67BEC" w:rsidRPr="00EF2A4D">
        <w:rPr>
          <w:rFonts w:ascii="Book Antiqua" w:hAnsi="Book Antiqua"/>
          <w:sz w:val="24"/>
          <w:szCs w:val="24"/>
        </w:rPr>
        <w:t>In their efforts to unravel the genetic defect in familiar hypercholesterolemia, Goldstein and Brown discovered the cell surface receptor for LDL</w:t>
      </w:r>
      <w:r w:rsidR="00140745" w:rsidRPr="00EF2A4D">
        <w:rPr>
          <w:rFonts w:ascii="Book Antiqua" w:hAnsi="Book Antiqua"/>
          <w:sz w:val="24"/>
          <w:szCs w:val="24"/>
        </w:rPr>
        <w:t xml:space="preserve">, </w:t>
      </w:r>
      <w:r w:rsidR="00746726" w:rsidRPr="00EF2A4D">
        <w:rPr>
          <w:rFonts w:ascii="Book Antiqua" w:hAnsi="Book Antiqua"/>
          <w:sz w:val="24"/>
          <w:szCs w:val="24"/>
        </w:rPr>
        <w:t>the LDL-receptor (LDL-R)</w:t>
      </w:r>
      <w:r w:rsidR="0072571A" w:rsidRPr="00EF2A4D">
        <w:rPr>
          <w:rFonts w:ascii="Book Antiqua" w:hAnsi="Book Antiqua"/>
          <w:sz w:val="24"/>
          <w:szCs w:val="24"/>
        </w:rPr>
        <w:t xml:space="preserve"> (REF)</w:t>
      </w:r>
      <w:r w:rsidR="00F67BEC" w:rsidRPr="00EF2A4D">
        <w:rPr>
          <w:rFonts w:ascii="Book Antiqua" w:hAnsi="Book Antiqua"/>
          <w:sz w:val="24"/>
          <w:szCs w:val="24"/>
        </w:rPr>
        <w:t xml:space="preserve">. </w:t>
      </w:r>
      <w:r w:rsidR="00D43A76" w:rsidRPr="00EF2A4D">
        <w:rPr>
          <w:rFonts w:ascii="Book Antiqua" w:hAnsi="Book Antiqua"/>
          <w:sz w:val="24"/>
          <w:szCs w:val="24"/>
        </w:rPr>
        <w:t>T</w:t>
      </w:r>
      <w:r w:rsidR="00F67BEC" w:rsidRPr="00EF2A4D">
        <w:rPr>
          <w:rFonts w:ascii="Book Antiqua" w:hAnsi="Book Antiqua"/>
          <w:sz w:val="24"/>
          <w:szCs w:val="24"/>
        </w:rPr>
        <w:t xml:space="preserve">his receptor </w:t>
      </w:r>
      <w:r w:rsidR="00140745" w:rsidRPr="00EF2A4D">
        <w:rPr>
          <w:rFonts w:ascii="Book Antiqua" w:hAnsi="Book Antiqua"/>
          <w:sz w:val="24"/>
          <w:szCs w:val="24"/>
        </w:rPr>
        <w:t xml:space="preserve">transfers </w:t>
      </w:r>
      <w:r w:rsidR="00F67BEC" w:rsidRPr="00EF2A4D">
        <w:rPr>
          <w:rFonts w:ascii="Book Antiqua" w:hAnsi="Book Antiqua"/>
          <w:sz w:val="24"/>
          <w:szCs w:val="24"/>
        </w:rPr>
        <w:t xml:space="preserve">LDL particles into cells through </w:t>
      </w:r>
      <w:r w:rsidR="008669AC" w:rsidRPr="00EF2A4D">
        <w:rPr>
          <w:rFonts w:ascii="Book Antiqua" w:hAnsi="Book Antiqua"/>
          <w:sz w:val="24"/>
          <w:szCs w:val="24"/>
        </w:rPr>
        <w:t>clathrin-</w:t>
      </w:r>
      <w:r w:rsidR="00F67BEC" w:rsidRPr="00EF2A4D">
        <w:rPr>
          <w:rFonts w:ascii="Book Antiqua" w:hAnsi="Book Antiqua"/>
          <w:sz w:val="24"/>
          <w:szCs w:val="24"/>
        </w:rPr>
        <w:t xml:space="preserve">coated pits </w:t>
      </w:r>
      <w:r w:rsidR="00926E28" w:rsidRPr="00EF2A4D">
        <w:rPr>
          <w:rFonts w:ascii="Book Antiqua" w:hAnsi="Book Antiqua"/>
          <w:sz w:val="24"/>
          <w:szCs w:val="24"/>
        </w:rPr>
        <w:t xml:space="preserve">and </w:t>
      </w:r>
      <w:r w:rsidR="00F67BEC" w:rsidRPr="00EF2A4D">
        <w:rPr>
          <w:rFonts w:ascii="Book Antiqua" w:hAnsi="Book Antiqua"/>
          <w:sz w:val="24"/>
          <w:szCs w:val="24"/>
        </w:rPr>
        <w:t>vesicles</w:t>
      </w:r>
      <w:r w:rsidR="00D43A76" w:rsidRPr="00EF2A4D">
        <w:rPr>
          <w:rFonts w:ascii="Book Antiqua" w:hAnsi="Book Antiqua"/>
          <w:sz w:val="24"/>
          <w:szCs w:val="24"/>
        </w:rPr>
        <w:t xml:space="preserve"> before lysosomal degradation</w:t>
      </w:r>
      <w:r w:rsidR="00F67BEC" w:rsidRPr="00EF2A4D">
        <w:rPr>
          <w:rFonts w:ascii="Book Antiqua" w:hAnsi="Book Antiqua"/>
          <w:sz w:val="24"/>
          <w:szCs w:val="24"/>
        </w:rPr>
        <w:t>. Within the cell, LDL-derived cholesterol elicits several regulatory functions in cholesterol metabolism and homeostasis, including feedback inhi</w:t>
      </w:r>
      <w:r w:rsidR="00D43A76" w:rsidRPr="00EF2A4D">
        <w:rPr>
          <w:rFonts w:ascii="Book Antiqua" w:hAnsi="Book Antiqua"/>
          <w:sz w:val="24"/>
          <w:szCs w:val="24"/>
        </w:rPr>
        <w:t>bition of cholesterol synthesis</w:t>
      </w:r>
      <w:r w:rsidR="003635EA" w:rsidRPr="00EF2A4D">
        <w:rPr>
          <w:rFonts w:ascii="Book Antiqua" w:hAnsi="Book Antiqua"/>
          <w:sz w:val="24"/>
          <w:szCs w:val="24"/>
        </w:rPr>
        <w:fldChar w:fldCharType="begin">
          <w:fldData xml:space="preserve">PEVuZE5vdGU+PENpdGU+PEF1dGhvcj5Hb2xkc3RlaW48L0F1dGhvcj48WWVhcj4yMDA5PC9ZZWFy
PjxSZWNOdW0+OTA4PC9SZWNOdW0+PERpc3BsYXlUZXh0PjxzdHlsZSBmYWNlPSJzdXBlcnNjcmlw
dCI+WzgwXTwvc3R5bGU+PC9EaXNwbGF5VGV4dD48cmVjb3JkPjxyZWMtbnVtYmVyPjkwODwvcmVj
LW51bWJlcj48Zm9yZWlnbi1rZXlzPjxrZXkgYXBwPSJFTiIgZGItaWQ9InYweHd2ZWRyMnRlZGFx
ZTl6MjV4YXY5NGRkZWZhdHhhdnAwNSIgdGltZXN0YW1wPSIxMzc3MjYwMzc4Ij45MDg8L2tleT48
L2ZvcmVpZ24ta2V5cz48cmVmLXR5cGUgbmFtZT0iSm91cm5hbCBBcnRpY2xlIj4xNzwvcmVmLXR5
cGU+PGNvbnRyaWJ1dG9ycz48YXV0aG9ycz48YXV0aG9yPkdvbGRzdGVpbiwgSi4gTC48L2F1dGhv
cj48YXV0aG9yPkJyb3duLCBNLiBTLjwvYXV0aG9yPjwvYXV0aG9ycz48L2NvbnRyaWJ1dG9ycz48
YXV0aC1hZGRyZXNzPkRlcGFydG1lbnQgb2YgTW9sZWN1bGFyIEdlbmV0aWNzLCBVbml2ZXJzaXR5
IG9mIFRleGFzIFNvdXRod2VzdGVybiBNZWRpY2FsIENlbnRlciwgRGFsbGFzLCBUWCA3NTM5MC05
MDQ2LCBVU0EuIGpvZS5nb2xkc3RlaW5AdXRzb3V0aHdlc3Rlcm4uZWR1PC9hdXRoLWFkZHJlc3M+
PHRpdGxlcz48dGl0bGU+VGhlIExETCByZWNlcHRvcjwvdGl0bGU+PHNlY29uZGFyeS10aXRsZT5B
cnRlcmlvc2NsZXIgVGhyb21iIFZhc2MgQmlvbDwvc2Vjb25kYXJ5LXRpdGxlPjxhbHQtdGl0bGU+
QXJ0ZXJpb3NjbGVyb3NpcywgdGhyb21ib3NpcywgYW5kIHZhc2N1bGFyIGJpb2xvZ3k8L2FsdC10
aXRsZT48L3RpdGxlcz48cGVyaW9kaWNhbD48ZnVsbC10aXRsZT5BcnRlcmlvc2NsZXIgVGhyb21i
IFZhc2MgQmlvbDwvZnVsbC10aXRsZT48YWJici0xPkFydGVyaW9zY2xlcm9zaXMsIHRocm9tYm9z
aXMsIGFuZCB2YXNjdWxhciBiaW9sb2d5PC9hYmJyLTE+PC9wZXJpb2RpY2FsPjxhbHQtcGVyaW9k
aWNhbD48ZnVsbC10aXRsZT5BcnRlcmlvc2NsZXIgVGhyb21iIFZhc2MgQmlvbDwvZnVsbC10aXRs
ZT48YWJici0xPkFydGVyaW9zY2xlcm9zaXMsIHRocm9tYm9zaXMsIGFuZCB2YXNjdWxhciBiaW9s
b2d5PC9hYmJyLTE+PC9hbHQtcGVyaW9kaWNhbD48cGFnZXM+NDMxLTg8L3BhZ2VzPjx2b2x1bWU+
Mjk8L3ZvbHVtZT48bnVtYmVyPjQ8L251bWJlcj48ZWRpdGlvbj4yMDA5LzAzLzIxPC9lZGl0aW9u
PjxrZXl3b3Jkcz48a2V5d29yZD5BbmltYWxzPC9rZXl3b3JkPjxrZXl3b3JkPkNob2xlc3Rlcm9s
L2Jsb29kL2hpc3RvcnkvKm1ldGFib2xpc208L2tleXdvcmQ+PGtleXdvcmQ+RW5kb2N5dG9zaXM8
L2tleXdvcmQ+PGtleXdvcmQ+RmVlZGJhY2ssIFBoeXNpb2xvZ2ljYWw8L2tleXdvcmQ+PGtleXdv
cmQ+SGlzdG9yeSwgMjB0aCBDZW50dXJ5PC9rZXl3b3JkPjxrZXl3b3JkPkhpc3RvcnksIDIxc3Qg
Q2VudHVyeTwva2V5d29yZD48a2V5d29yZD5IdW1hbnM8L2tleXdvcmQ+PGtleXdvcmQ+SHlkcm94
eW1ldGh5bGdsdXRhcnlsIENvQSBSZWR1Y3Rhc2VzL21ldGFib2xpc208L2tleXdvcmQ+PGtleXdv
cmQ+SHlkcm94eW1ldGh5bGdsdXRhcnlsLUNvQSBSZWR1Y3Rhc2UgSW5oaWJpdG9ycy90aGVyYXBl
dXRpYyB1c2U8L2tleXdvcmQ+PGtleXdvcmQ+TGlwb3Byb3RlaW5zLCBMREwvYmxvb2QvaGlzdG9y
eS8qbWV0YWJvbGlzbTwva2V5d29yZD48a2V5d29yZD5NeW9jYXJkaWFsIEluZmFyY3Rpb24vZ2Vu
ZXRpY3MvaGlzdG9yeS8qbWV0YWJvbGlzbS9wcmV2ZW50aW9uICZhbXA7IGNvbnRyb2w8L2tleXdv
cmQ+PGtleXdvcmQ+UHJvdGVpbiBUcmFuc3BvcnQ8L2tleXdvcmQ+PGtleXdvcmQ+UmVjZXB0b3Jz
LCBMREwvZ2VuZXRpY3MvaGlzdG9yeS8qbWV0YWJvbGlzbTwva2V5d29yZD48a2V5d29yZD4qU2ln
bmFsIFRyYW5zZHVjdGlvbi9nZW5ldGljczwva2V5d29yZD48L2tleXdvcmRzPjxkYXRlcz48eWVh
cj4yMDA5PC95ZWFyPjxwdWItZGF0ZXM+PGRhdGU+QXByPC9kYXRlPjwvcHViLWRhdGVzPjwvZGF0
ZXM+PGlzYm4+MTUyNC00NjM2IChFbGVjdHJvbmljKSYjeEQ7MTA3OS01NjQyIChMaW5raW5nKTwv
aXNibj48YWNjZXNzaW9uLW51bT4xOTI5OTMyNzwvYWNjZXNzaW9uLW51bT48d29yay10eXBlPkhp
c3RvcmljYWwgQXJ0aWNsZSYjeEQ7UG9ydHJhaXRzJiN4RDtSZXNlYXJjaCBTdXBwb3J0LCBOLkku
SC4sIEV4dHJhbXVyYWwmI3hEO1Jlc2VhcmNoIFN1cHBvcnQsIE5vbi1VLlMuIEdvdiZhcG9zO3Qm
I3hEO1Jldmlldzwvd29yay10eXBlPjx1cmxzPjxyZWxhdGVkLXVybHM+PHVybD5odHRwOi8vd3d3
Lm5jYmkubmxtLm5paC5nb3YvcHVibWVkLzE5Mjk5MzI3PC91cmw+PHVybD5odHRwOi8vYXR2Yi5h
aGFqb3VybmFscy5vcmcvY29udGVudC8yOS80LzQzMS5mdWxsLnBkZjwvdXJsPjwvcmVsYXRlZC11
cmxzPjwvdXJscz48Y3VzdG9tMj4yNzQwMzY2PC9jdXN0b20yPjxlbGVjdHJvbmljLXJlc291cmNl
LW51bT4xMC4xMTYxL0FUVkJBSEEuMTA4LjE3OTU2NDwvZWxlY3Ryb25pYy1yZXNvdXJjZS1udW0+
PGxhbmd1YWdlPmVuZzwvbGFuZ3Vh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Hb2xkc3RlaW48L0F1dGhvcj48WWVhcj4yMDA5PC9ZZWFy
PjxSZWNOdW0+OTA4PC9SZWNOdW0+PERpc3BsYXlUZXh0PjxzdHlsZSBmYWNlPSJzdXBlcnNjcmlw
dCI+WzgwXTwvc3R5bGU+PC9EaXNwbGF5VGV4dD48cmVjb3JkPjxyZWMtbnVtYmVyPjkwODwvcmVj
LW51bWJlcj48Zm9yZWlnbi1rZXlzPjxrZXkgYXBwPSJFTiIgZGItaWQ9InYweHd2ZWRyMnRlZGFx
ZTl6MjV4YXY5NGRkZWZhdHhhdnAwNSIgdGltZXN0YW1wPSIxMzc3MjYwMzc4Ij45MDg8L2tleT48
L2ZvcmVpZ24ta2V5cz48cmVmLXR5cGUgbmFtZT0iSm91cm5hbCBBcnRpY2xlIj4xNzwvcmVmLXR5
cGU+PGNvbnRyaWJ1dG9ycz48YXV0aG9ycz48YXV0aG9yPkdvbGRzdGVpbiwgSi4gTC48L2F1dGhv
cj48YXV0aG9yPkJyb3duLCBNLiBTLjwvYXV0aG9yPjwvYXV0aG9ycz48L2NvbnRyaWJ1dG9ycz48
YXV0aC1hZGRyZXNzPkRlcGFydG1lbnQgb2YgTW9sZWN1bGFyIEdlbmV0aWNzLCBVbml2ZXJzaXR5
IG9mIFRleGFzIFNvdXRod2VzdGVybiBNZWRpY2FsIENlbnRlciwgRGFsbGFzLCBUWCA3NTM5MC05
MDQ2LCBVU0EuIGpvZS5nb2xkc3RlaW5AdXRzb3V0aHdlc3Rlcm4uZWR1PC9hdXRoLWFkZHJlc3M+
PHRpdGxlcz48dGl0bGU+VGhlIExETCByZWNlcHRvcjwvdGl0bGU+PHNlY29uZGFyeS10aXRsZT5B
cnRlcmlvc2NsZXIgVGhyb21iIFZhc2MgQmlvbDwvc2Vjb25kYXJ5LXRpdGxlPjxhbHQtdGl0bGU+
QXJ0ZXJpb3NjbGVyb3NpcywgdGhyb21ib3NpcywgYW5kIHZhc2N1bGFyIGJpb2xvZ3k8L2FsdC10
aXRsZT48L3RpdGxlcz48cGVyaW9kaWNhbD48ZnVsbC10aXRsZT5BcnRlcmlvc2NsZXIgVGhyb21i
IFZhc2MgQmlvbDwvZnVsbC10aXRsZT48YWJici0xPkFydGVyaW9zY2xlcm9zaXMsIHRocm9tYm9z
aXMsIGFuZCB2YXNjdWxhciBiaW9sb2d5PC9hYmJyLTE+PC9wZXJpb2RpY2FsPjxhbHQtcGVyaW9k
aWNhbD48ZnVsbC10aXRsZT5BcnRlcmlvc2NsZXIgVGhyb21iIFZhc2MgQmlvbDwvZnVsbC10aXRs
ZT48YWJici0xPkFydGVyaW9zY2xlcm9zaXMsIHRocm9tYm9zaXMsIGFuZCB2YXNjdWxhciBiaW9s
b2d5PC9hYmJyLTE+PC9hbHQtcGVyaW9kaWNhbD48cGFnZXM+NDMxLTg8L3BhZ2VzPjx2b2x1bWU+
Mjk8L3ZvbHVtZT48bnVtYmVyPjQ8L251bWJlcj48ZWRpdGlvbj4yMDA5LzAzLzIxPC9lZGl0aW9u
PjxrZXl3b3Jkcz48a2V5d29yZD5BbmltYWxzPC9rZXl3b3JkPjxrZXl3b3JkPkNob2xlc3Rlcm9s
L2Jsb29kL2hpc3RvcnkvKm1ldGFib2xpc208L2tleXdvcmQ+PGtleXdvcmQ+RW5kb2N5dG9zaXM8
L2tleXdvcmQ+PGtleXdvcmQ+RmVlZGJhY2ssIFBoeXNpb2xvZ2ljYWw8L2tleXdvcmQ+PGtleXdv
cmQ+SGlzdG9yeSwgMjB0aCBDZW50dXJ5PC9rZXl3b3JkPjxrZXl3b3JkPkhpc3RvcnksIDIxc3Qg
Q2VudHVyeTwva2V5d29yZD48a2V5d29yZD5IdW1hbnM8L2tleXdvcmQ+PGtleXdvcmQ+SHlkcm94
eW1ldGh5bGdsdXRhcnlsIENvQSBSZWR1Y3Rhc2VzL21ldGFib2xpc208L2tleXdvcmQ+PGtleXdv
cmQ+SHlkcm94eW1ldGh5bGdsdXRhcnlsLUNvQSBSZWR1Y3Rhc2UgSW5oaWJpdG9ycy90aGVyYXBl
dXRpYyB1c2U8L2tleXdvcmQ+PGtleXdvcmQ+TGlwb3Byb3RlaW5zLCBMREwvYmxvb2QvaGlzdG9y
eS8qbWV0YWJvbGlzbTwva2V5d29yZD48a2V5d29yZD5NeW9jYXJkaWFsIEluZmFyY3Rpb24vZ2Vu
ZXRpY3MvaGlzdG9yeS8qbWV0YWJvbGlzbS9wcmV2ZW50aW9uICZhbXA7IGNvbnRyb2w8L2tleXdv
cmQ+PGtleXdvcmQ+UHJvdGVpbiBUcmFuc3BvcnQ8L2tleXdvcmQ+PGtleXdvcmQ+UmVjZXB0b3Jz
LCBMREwvZ2VuZXRpY3MvaGlzdG9yeS8qbWV0YWJvbGlzbTwva2V5d29yZD48a2V5d29yZD4qU2ln
bmFsIFRyYW5zZHVjdGlvbi9nZW5ldGljczwva2V5d29yZD48L2tleXdvcmRzPjxkYXRlcz48eWVh
cj4yMDA5PC95ZWFyPjxwdWItZGF0ZXM+PGRhdGU+QXByPC9kYXRlPjwvcHViLWRhdGVzPjwvZGF0
ZXM+PGlzYm4+MTUyNC00NjM2IChFbGVjdHJvbmljKSYjeEQ7MTA3OS01NjQyIChMaW5raW5nKTwv
aXNibj48YWNjZXNzaW9uLW51bT4xOTI5OTMyNzwvYWNjZXNzaW9uLW51bT48d29yay10eXBlPkhp
c3RvcmljYWwgQXJ0aWNsZSYjeEQ7UG9ydHJhaXRzJiN4RDtSZXNlYXJjaCBTdXBwb3J0LCBOLkku
SC4sIEV4dHJhbXVyYWwmI3hEO1Jlc2VhcmNoIFN1cHBvcnQsIE5vbi1VLlMuIEdvdiZhcG9zO3Qm
I3hEO1Jldmlldzwvd29yay10eXBlPjx1cmxzPjxyZWxhdGVkLXVybHM+PHVybD5odHRwOi8vd3d3
Lm5jYmkubmxtLm5paC5nb3YvcHVibWVkLzE5Mjk5MzI3PC91cmw+PHVybD5odHRwOi8vYXR2Yi5h
aGFqb3VybmFscy5vcmcvY29udGVudC8yOS80LzQzMS5mdWxsLnBkZjwvdXJsPjwvcmVsYXRlZC11
cmxzPjwvdXJscz48Y3VzdG9tMj4yNzQwMzY2PC9jdXN0b20yPjxlbGVjdHJvbmljLXJlc291cmNl
LW51bT4xMC4xMTYxL0FUVkJBSEEuMTA4LjE3OTU2NDwvZWxlY3Ryb25pYy1yZXNvdXJjZS1udW0+
PGxhbmd1YWdlPmVuZzwvbGFuZ3Vh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80" w:tooltip="Goldstein, 2009 #908" w:history="1">
        <w:r w:rsidR="000F07FA" w:rsidRPr="00EF2A4D">
          <w:rPr>
            <w:rFonts w:ascii="Book Antiqua" w:hAnsi="Book Antiqua"/>
            <w:noProof/>
            <w:sz w:val="24"/>
            <w:szCs w:val="24"/>
            <w:vertAlign w:val="superscript"/>
          </w:rPr>
          <w:t>8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D43A76" w:rsidRPr="00EF2A4D">
        <w:rPr>
          <w:rFonts w:ascii="Book Antiqua" w:hAnsi="Book Antiqua"/>
          <w:sz w:val="24"/>
          <w:szCs w:val="24"/>
        </w:rPr>
        <w:t>. VLDL is not a ligand for LDL-R whereas its lipolytic remnants IDL and LDL</w:t>
      </w:r>
      <w:r w:rsidR="00F829E0" w:rsidRPr="00EF2A4D">
        <w:rPr>
          <w:rFonts w:ascii="Book Antiqua" w:hAnsi="Book Antiqua"/>
          <w:sz w:val="24"/>
          <w:szCs w:val="24"/>
        </w:rPr>
        <w:t>,</w:t>
      </w:r>
      <w:r w:rsidR="00D43A76" w:rsidRPr="00EF2A4D">
        <w:rPr>
          <w:rFonts w:ascii="Book Antiqua" w:hAnsi="Book Antiqua"/>
          <w:sz w:val="24"/>
          <w:szCs w:val="24"/>
        </w:rPr>
        <w:t xml:space="preserve"> </w:t>
      </w:r>
      <w:r w:rsidR="00F829E0" w:rsidRPr="00EF2A4D">
        <w:rPr>
          <w:rFonts w:ascii="Book Antiqua" w:hAnsi="Book Antiqua"/>
          <w:sz w:val="24"/>
          <w:szCs w:val="24"/>
        </w:rPr>
        <w:t xml:space="preserve">respectively </w:t>
      </w:r>
      <w:r w:rsidR="00D43A76" w:rsidRPr="00EF2A4D">
        <w:rPr>
          <w:rFonts w:ascii="Book Antiqua" w:hAnsi="Book Antiqua"/>
          <w:sz w:val="24"/>
          <w:szCs w:val="24"/>
        </w:rPr>
        <w:t>resulting from sequential triglyceride hydrolysis catalyzed by LPL and HL</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Chappell&lt;/Author&gt;&lt;Year&gt;1998&lt;/Year&gt;&lt;RecNum&gt;1088&lt;/RecNum&gt;&lt;DisplayText&gt;&lt;style face="superscript"&gt;[33]&lt;/style&gt;&lt;/DisplayText&gt;&lt;record&gt;&lt;rec-number&gt;1088&lt;/rec-number&gt;&lt;foreign-keys&gt;&lt;key app="EN" db-id="v0xwvedr2tedaqe9z25xav94ddefatxavp05" timestamp="1386692520"&gt;1088&lt;/key&gt;&lt;/foreign-keys&gt;&lt;ref-type name="Journal Article"&gt;17&lt;/ref-type&gt;&lt;contributors&gt;&lt;authors&gt;&lt;author&gt;Chappell, D. A.&lt;/author&gt;&lt;author&gt;Medh, J. D.&lt;/author&gt;&lt;/authors&gt;&lt;/contributors&gt;&lt;auth-address&gt;Department of Internal Medicine, University of Iowa College of Medicine, Iowa City 52242, USA.&lt;/auth-address&gt;&lt;titles&gt;&lt;title&gt;Receptor-mediated mechanisms of lipoprotein remnant catabolism&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393-422&lt;/pages&gt;&lt;volume&gt;37&lt;/volume&gt;&lt;number&gt;6&lt;/number&gt;&lt;edition&gt;1999/04/21&lt;/edition&gt;&lt;keywords&gt;&lt;keyword&gt;Animals&lt;/keyword&gt;&lt;keyword&gt;Apolipoproteins E/metabolism&lt;/keyword&gt;&lt;keyword&gt;Chylomicrons/metabolism&lt;/keyword&gt;&lt;keyword&gt;Coronary Disease/blood/*metabolism&lt;/keyword&gt;&lt;keyword&gt;Humans&lt;/keyword&gt;&lt;keyword&gt;Lipase/metabolism&lt;/keyword&gt;&lt;keyword&gt;Lipoprotein Lipase/metabolism&lt;/keyword&gt;&lt;keyword&gt;Lipoproteins/blood/*metabolism&lt;/keyword&gt;&lt;keyword&gt;Liver/*metabolism&lt;/keyword&gt;&lt;keyword&gt;Models, Biological&lt;/keyword&gt;&lt;keyword&gt;Receptors, Lipoprotein/*metabolism&lt;/keyword&gt;&lt;/keywords&gt;&lt;dates&gt;&lt;year&gt;1998&lt;/year&gt;&lt;pub-dates&gt;&lt;date&gt;Dec&lt;/date&gt;&lt;/pub-dates&gt;&lt;/dates&gt;&lt;isbn&gt;0163-7827 (Print)&amp;#xD;0163-7827 (Linking)&lt;/isbn&gt;&lt;accession-num&gt;10209655&lt;/accession-num&gt;&lt;work-type&gt;Research Support, Non-U.S. Gov&amp;apos;t&amp;#xD;Research Support, U.S. Gov&amp;apos;t, P.H.S.&amp;#xD;Review&lt;/work-type&gt;&lt;urls&gt;&lt;related-urls&gt;&lt;url&gt;http://www.ncbi.nlm.nih.gov/pubmed/10209655&lt;/url&gt;&lt;/related-urls&gt;&lt;/urls&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33" w:tooltip="Chappell, 1998 #1088" w:history="1">
        <w:r w:rsidR="000F07FA" w:rsidRPr="00EF2A4D">
          <w:rPr>
            <w:rFonts w:ascii="Book Antiqua" w:hAnsi="Book Antiqua"/>
            <w:noProof/>
            <w:sz w:val="24"/>
            <w:szCs w:val="24"/>
            <w:vertAlign w:val="superscript"/>
          </w:rPr>
          <w:t>3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D43A76" w:rsidRPr="00EF2A4D">
        <w:rPr>
          <w:rFonts w:ascii="Book Antiqua" w:hAnsi="Book Antiqua"/>
          <w:sz w:val="24"/>
          <w:szCs w:val="24"/>
        </w:rPr>
        <w:t>.</w:t>
      </w:r>
    </w:p>
    <w:p w14:paraId="31D854C7" w14:textId="4C048EBB" w:rsidR="000C4053" w:rsidRPr="00EF2A4D" w:rsidRDefault="00AF5BA3"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While </w:t>
      </w:r>
      <w:r w:rsidR="00FA26B1" w:rsidRPr="00EF2A4D">
        <w:rPr>
          <w:rFonts w:ascii="Book Antiqua" w:hAnsi="Book Antiqua"/>
          <w:sz w:val="24"/>
          <w:szCs w:val="24"/>
          <w:lang w:val="en-US"/>
        </w:rPr>
        <w:t>HCV envelope glycoprotein E2</w:t>
      </w:r>
      <w:r w:rsidRPr="00EF2A4D">
        <w:rPr>
          <w:rFonts w:ascii="Book Antiqua" w:hAnsi="Book Antiqua"/>
          <w:sz w:val="24"/>
          <w:szCs w:val="24"/>
          <w:lang w:val="en-US"/>
        </w:rPr>
        <w:t xml:space="preserve"> did not bind to LDL-R</w:t>
      </w:r>
      <w:r w:rsidR="003635EA" w:rsidRPr="00EF2A4D">
        <w:rPr>
          <w:rFonts w:ascii="Book Antiqua" w:hAnsi="Book Antiqua"/>
          <w:sz w:val="24"/>
          <w:szCs w:val="24"/>
          <w:lang w:val="en-US"/>
        </w:rPr>
        <w:fldChar w:fldCharType="begin">
          <w:fldData xml:space="preserve">PEVuZE5vdGU+PENpdGU+PEF1dGhvcj5XdW5zY2htYW5uPC9BdXRob3I+PFllYXI+MjAwMDwvWWVh
cj48UmVjTnVtPjExNDI8L1JlY051bT48RGlzcGxheVRleHQ+PHN0eWxlIGZhY2U9InN1cGVyc2Ny
aXB0Ij5bODFdPC9zdHlsZT48L0Rpc3BsYXlUZXh0PjxyZWNvcmQ+PHJlYy1udW1iZXI+MTE0Mjwv
cmVjLW51bWJlcj48Zm9yZWlnbi1rZXlzPjxrZXkgYXBwPSJFTiIgZGItaWQ9InYweHd2ZWRyMnRl
ZGFxZTl6MjV4YXY5NGRkZWZhdHhhdnAwNSIgdGltZXN0YW1wPSIxMzg4MjIyMjA4Ij4xMTQyPC9r
ZXk+PC9mb3JlaWduLWtleXM+PHJlZi10eXBlIG5hbWU9IkpvdXJuYWwgQXJ0aWNsZSI+MTc8L3Jl
Zi10eXBlPjxjb250cmlidXRvcnM+PGF1dGhvcnM+PGF1dGhvcj5XdW5zY2htYW5uLCBTLjwvYXV0
aG9yPjxhdXRob3I+TWVkaCwgSi4gRC48L2F1dGhvcj48YXV0aG9yPktsaW56bWFubiwgRC48L2F1
dGhvcj48YXV0aG9yPlNjaG1pZHQsIFcuIE4uPC9hdXRob3I+PGF1dGhvcj5TdGFwbGV0b24sIEou
IFQuPC9hdXRob3I+PC9hdXRob3JzPjwvY29udHJpYnV0b3JzPjxhdXRoLWFkZHJlc3M+RGVwYXJ0
bWVudCBvZiBJbnRlcm5hbCBNZWRpY2luZSwgVmV0ZXJhbnMgQWRtaW5pc3RyYXRpb24gTWVkaWNh
bCBDZW50ZXIgYW5kIFVuaXZlcnNpdHkgb2YgSW93YSBDb2xsZWdlIG9mIE1lZGljaW5lLCBJb3dh
IENpdHksIElvd2EsIFVTQS48L2F1dGgtYWRkcmVzcz48dGl0bGVzPjx0aXRsZT5DaGFyYWN0ZXJp
emF0aW9uIG9mIGhlcGF0aXRpcyBDIHZpcnVzIChIQ1YpIGFuZCBIQ1YgRTIgaW50ZXJhY3Rpb25z
IHdpdGggQ0Q4MSBhbmQgdGhlIGxvdy1kZW5zaXR5IGxpcG9wcm90ZWluIHJlY2VwdG9yPC90aXRs
ZT48c2Vjb25kYXJ5LXRpdGxlPkogVmlyb2w8L3NlY29uZGFyeS10aXRsZT48YWx0LXRpdGxlPkpv
dXJuYWwgb2Ygdmlyb2xvZ3k8L2FsdC10aXRsZT48L3RpdGxlcz48cGVyaW9kaWNhbD48ZnVsbC10
aXRsZT5KIFZpcm9sPC9mdWxsLXRpdGxlPjwvcGVyaW9kaWNhbD48YWx0LXBlcmlvZGljYWw+PGZ1
bGwtdGl0bGU+Sm91cm5hbCBvZiB2aXJvbG9neTwvZnVsbC10aXRsZT48L2FsdC1wZXJpb2RpY2Fs
PjxwYWdlcz4xMDA1NS02MjwvcGFnZXM+PHZvbHVtZT43NDwvdm9sdW1lPjxudW1iZXI+MjE8L251
bWJlcj48ZWRpdGlvbj4yMDAwLzEwLzEyPC9lZGl0aW9uPjxrZXl3b3Jkcz48a2V5d29yZD5Bbmlt
YWxzPC9rZXl3b3JkPjxrZXl3b3JkPkFudGlnZW5zLCBDRC8qbWV0YWJvbGlzbTwva2V5d29yZD48
a2V5d29yZD5BbnRpZ2VucywgQ0Q4MTwva2V5d29yZD48a2V5d29yZD5DZWxsIExpbmU8L2tleXdv
cmQ+PGtleXdvcmQ+RW5kb3JpYm9udWNsZWFzZXMvbWV0YWJvbGlzbTwva2V5d29yZD48a2V5d29y
ZD5GaWJyb2JsYXN0czwva2V5d29yZD48a2V5d29yZD4qRnVuZ2FsIFByb3RlaW5zPC9rZXl3b3Jk
PjxrZXl3b3JkPkhlcGFjaXZpcnVzLyptZXRhYm9saXNtLypwYXRob2dlbmljaXR5PC9rZXl3b3Jk
PjxrZXl3b3JkPkh1bWFuczwva2V5d29yZD48a2V5d29yZD4qTWVtYnJhbmUgUHJvdGVpbnM8L2tl
eXdvcmQ+PGtleXdvcmQ+TWljZTwva2V5d29yZD48a2V5d29yZD5NaWNyb3Njb3B5LCBDb25mb2Nh
bDwva2V5d29yZD48a2V5d29yZD5Qcm90ZWluIFRyYW5zcG9ydDwva2V5d29yZD48a2V5d29yZD5S
ZWNlcHRvcnMsIExETC8qbWV0YWJvbGlzbTwva2V5d29yZD48a2V5d29yZD5UdW1vciBDZWxscywg
Q3VsdHVyZWQ8L2tleXdvcmQ+PGtleXdvcmQ+VmlyYWwgRW52ZWxvcGUgUHJvdGVpbnMvKm1ldGFi
b2xpc208L2tleXdvcmQ+PC9rZXl3b3Jkcz48ZGF0ZXM+PHllYXI+MjAwMDwveWVhcj48cHViLWRh
dGVzPjxkYXRlPk5vdjwvZGF0ZT48L3B1Yi1kYXRlcz48L2RhdGVzPjxpc2JuPjAwMjItNTM4WCAo
UHJpbnQpJiN4RDswMDIyLTUzOFggKExpbmtpbmcpPC9pc2JuPjxhY2Nlc3Npb24tbnVtPjExMDI0
MTM0PC9hY2Nlc3Npb24tbnVtPjx3b3JrLXR5cGU+UmVzZWFyY2ggU3VwcG9ydCwgVS5TLiBHb3Ym
YXBvczt0LCBQLkguUy48L3dvcmstdHlwZT48dXJscz48cmVsYXRlZC11cmxzPjx1cmw+aHR0cDov
L3d3dy5uY2JpLm5sbS5uaWguZ292L3B1Ym1lZC8xMTAyNDEzNDwvdXJsPjx1cmw+aHR0cDovL2p2
aS5hc20ub3JnL2NvbnRlbnQvNzQvMjEvMTAwNTUuZnVsbC5wZGY8L3VybD48L3JlbGF0ZWQtdXJs
cz48L3VybHM+PGN1c3RvbTI+MTAyMDQ0PC9jdXN0b20yPjxsYW5ndWFnZT5lbmc8L2xhbmd1YWdl
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XdW5zY2htYW5uPC9BdXRob3I+PFllYXI+MjAwMDwvWWVh
cj48UmVjTnVtPjExNDI8L1JlY051bT48RGlzcGxheVRleHQ+PHN0eWxlIGZhY2U9InN1cGVyc2Ny
aXB0Ij5bODFdPC9zdHlsZT48L0Rpc3BsYXlUZXh0PjxyZWNvcmQ+PHJlYy1udW1iZXI+MTE0Mjwv
cmVjLW51bWJlcj48Zm9yZWlnbi1rZXlzPjxrZXkgYXBwPSJFTiIgZGItaWQ9InYweHd2ZWRyMnRl
ZGFxZTl6MjV4YXY5NGRkZWZhdHhhdnAwNSIgdGltZXN0YW1wPSIxMzg4MjIyMjA4Ij4xMTQyPC9r
ZXk+PC9mb3JlaWduLWtleXM+PHJlZi10eXBlIG5hbWU9IkpvdXJuYWwgQXJ0aWNsZSI+MTc8L3Jl
Zi10eXBlPjxjb250cmlidXRvcnM+PGF1dGhvcnM+PGF1dGhvcj5XdW5zY2htYW5uLCBTLjwvYXV0
aG9yPjxhdXRob3I+TWVkaCwgSi4gRC48L2F1dGhvcj48YXV0aG9yPktsaW56bWFubiwgRC48L2F1
dGhvcj48YXV0aG9yPlNjaG1pZHQsIFcuIE4uPC9hdXRob3I+PGF1dGhvcj5TdGFwbGV0b24sIEou
IFQuPC9hdXRob3I+PC9hdXRob3JzPjwvY29udHJpYnV0b3JzPjxhdXRoLWFkZHJlc3M+RGVwYXJ0
bWVudCBvZiBJbnRlcm5hbCBNZWRpY2luZSwgVmV0ZXJhbnMgQWRtaW5pc3RyYXRpb24gTWVkaWNh
bCBDZW50ZXIgYW5kIFVuaXZlcnNpdHkgb2YgSW93YSBDb2xsZWdlIG9mIE1lZGljaW5lLCBJb3dh
IENpdHksIElvd2EsIFVTQS48L2F1dGgtYWRkcmVzcz48dGl0bGVzPjx0aXRsZT5DaGFyYWN0ZXJp
emF0aW9uIG9mIGhlcGF0aXRpcyBDIHZpcnVzIChIQ1YpIGFuZCBIQ1YgRTIgaW50ZXJhY3Rpb25z
IHdpdGggQ0Q4MSBhbmQgdGhlIGxvdy1kZW5zaXR5IGxpcG9wcm90ZWluIHJlY2VwdG9yPC90aXRs
ZT48c2Vjb25kYXJ5LXRpdGxlPkogVmlyb2w8L3NlY29uZGFyeS10aXRsZT48YWx0LXRpdGxlPkpv
dXJuYWwgb2Ygdmlyb2xvZ3k8L2FsdC10aXRsZT48L3RpdGxlcz48cGVyaW9kaWNhbD48ZnVsbC10
aXRsZT5KIFZpcm9sPC9mdWxsLXRpdGxlPjwvcGVyaW9kaWNhbD48YWx0LXBlcmlvZGljYWw+PGZ1
bGwtdGl0bGU+Sm91cm5hbCBvZiB2aXJvbG9neTwvZnVsbC10aXRsZT48L2FsdC1wZXJpb2RpY2Fs
PjxwYWdlcz4xMDA1NS02MjwvcGFnZXM+PHZvbHVtZT43NDwvdm9sdW1lPjxudW1iZXI+MjE8L251
bWJlcj48ZWRpdGlvbj4yMDAwLzEwLzEyPC9lZGl0aW9uPjxrZXl3b3Jkcz48a2V5d29yZD5Bbmlt
YWxzPC9rZXl3b3JkPjxrZXl3b3JkPkFudGlnZW5zLCBDRC8qbWV0YWJvbGlzbTwva2V5d29yZD48
a2V5d29yZD5BbnRpZ2VucywgQ0Q4MTwva2V5d29yZD48a2V5d29yZD5DZWxsIExpbmU8L2tleXdv
cmQ+PGtleXdvcmQ+RW5kb3JpYm9udWNsZWFzZXMvbWV0YWJvbGlzbTwva2V5d29yZD48a2V5d29y
ZD5GaWJyb2JsYXN0czwva2V5d29yZD48a2V5d29yZD4qRnVuZ2FsIFByb3RlaW5zPC9rZXl3b3Jk
PjxrZXl3b3JkPkhlcGFjaXZpcnVzLyptZXRhYm9saXNtLypwYXRob2dlbmljaXR5PC9rZXl3b3Jk
PjxrZXl3b3JkPkh1bWFuczwva2V5d29yZD48a2V5d29yZD4qTWVtYnJhbmUgUHJvdGVpbnM8L2tl
eXdvcmQ+PGtleXdvcmQ+TWljZTwva2V5d29yZD48a2V5d29yZD5NaWNyb3Njb3B5LCBDb25mb2Nh
bDwva2V5d29yZD48a2V5d29yZD5Qcm90ZWluIFRyYW5zcG9ydDwva2V5d29yZD48a2V5d29yZD5S
ZWNlcHRvcnMsIExETC8qbWV0YWJvbGlzbTwva2V5d29yZD48a2V5d29yZD5UdW1vciBDZWxscywg
Q3VsdHVyZWQ8L2tleXdvcmQ+PGtleXdvcmQ+VmlyYWwgRW52ZWxvcGUgUHJvdGVpbnMvKm1ldGFi
b2xpc208L2tleXdvcmQ+PC9rZXl3b3Jkcz48ZGF0ZXM+PHllYXI+MjAwMDwveWVhcj48cHViLWRh
dGVzPjxkYXRlPk5vdjwvZGF0ZT48L3B1Yi1kYXRlcz48L2RhdGVzPjxpc2JuPjAwMjItNTM4WCAo
UHJpbnQpJiN4RDswMDIyLTUzOFggKExpbmtpbmcpPC9pc2JuPjxhY2Nlc3Npb24tbnVtPjExMDI0
MTM0PC9hY2Nlc3Npb24tbnVtPjx3b3JrLXR5cGU+UmVzZWFyY2ggU3VwcG9ydCwgVS5TLiBHb3Ym
YXBvczt0LCBQLkguUy48L3dvcmstdHlwZT48dXJscz48cmVsYXRlZC11cmxzPjx1cmw+aHR0cDov
L3d3dy5uY2JpLm5sbS5uaWguZ292L3B1Ym1lZC8xMTAyNDEzNDwvdXJsPjx1cmw+aHR0cDovL2p2
aS5hc20ub3JnL2NvbnRlbnQvNzQvMjEvMTAwNTUuZnVsbC5wZGY8L3VybD48L3JlbGF0ZWQtdXJs
cz48L3VybHM+PGN1c3RvbTI+MTAyMDQ0PC9jdXN0b20yPjxsYW5ndWFnZT5lbmc8L2xhbmd1YWdl
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1" w:tooltip="Wunschmann, 2000 #1142" w:history="1">
        <w:r w:rsidR="000F07FA" w:rsidRPr="00EF2A4D">
          <w:rPr>
            <w:rFonts w:ascii="Book Antiqua" w:hAnsi="Book Antiqua"/>
            <w:noProof/>
            <w:sz w:val="24"/>
            <w:szCs w:val="24"/>
            <w:vertAlign w:val="superscript"/>
            <w:lang w:val="en-US"/>
          </w:rPr>
          <w:t>8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it was</w:t>
      </w:r>
      <w:r w:rsidR="00CF3D70" w:rsidRPr="00EF2A4D">
        <w:rPr>
          <w:rFonts w:ascii="Book Antiqua" w:hAnsi="Book Antiqua"/>
          <w:sz w:val="24"/>
          <w:szCs w:val="24"/>
          <w:lang w:val="en-US"/>
        </w:rPr>
        <w:t xml:space="preserve"> proposed to function as an HCV attachment/entry factor</w:t>
      </w:r>
      <w:r w:rsidR="00D075DB" w:rsidRPr="00EF2A4D">
        <w:rPr>
          <w:rFonts w:ascii="Book Antiqua" w:hAnsi="Book Antiqua"/>
          <w:sz w:val="24"/>
          <w:szCs w:val="24"/>
          <w:lang w:val="en-US"/>
        </w:rPr>
        <w:t xml:space="preserve"> through interaction with</w:t>
      </w:r>
      <w:r w:rsidRPr="00EF2A4D">
        <w:rPr>
          <w:rFonts w:ascii="Book Antiqua" w:hAnsi="Book Antiqua"/>
          <w:sz w:val="24"/>
          <w:szCs w:val="24"/>
          <w:lang w:val="en-US"/>
        </w:rPr>
        <w:t xml:space="preserve"> HCV </w:t>
      </w:r>
      <w:r w:rsidRPr="00EF2A4D">
        <w:rPr>
          <w:rFonts w:ascii="Book Antiqua" w:hAnsi="Book Antiqua"/>
          <w:sz w:val="24"/>
          <w:szCs w:val="24"/>
          <w:lang w:val="en-US"/>
        </w:rPr>
        <w:lastRenderedPageBreak/>
        <w:t>associated</w:t>
      </w:r>
      <w:r w:rsidR="00261387" w:rsidRPr="00EF2A4D">
        <w:rPr>
          <w:rFonts w:ascii="Book Antiqua" w:hAnsi="Book Antiqua"/>
          <w:sz w:val="24"/>
          <w:szCs w:val="24"/>
          <w:lang w:val="en-US"/>
        </w:rPr>
        <w:t xml:space="preserve"> Apo</w:t>
      </w:r>
      <w:r w:rsidR="00D075DB" w:rsidRPr="00EF2A4D">
        <w:rPr>
          <w:rFonts w:ascii="Book Antiqua" w:hAnsi="Book Antiqua"/>
          <w:sz w:val="24"/>
          <w:szCs w:val="24"/>
          <w:lang w:val="en-US"/>
        </w:rPr>
        <w:t xml:space="preserve">E and </w:t>
      </w:r>
      <w:r w:rsidR="00261387" w:rsidRPr="00EF2A4D">
        <w:rPr>
          <w:rFonts w:ascii="Book Antiqua" w:hAnsi="Book Antiqua"/>
          <w:sz w:val="24"/>
          <w:szCs w:val="24"/>
          <w:lang w:val="en-US"/>
        </w:rPr>
        <w:t>Apo</w:t>
      </w:r>
      <w:r w:rsidR="00D075DB" w:rsidRPr="00EF2A4D">
        <w:rPr>
          <w:rFonts w:ascii="Book Antiqua" w:hAnsi="Book Antiqua"/>
          <w:sz w:val="24"/>
          <w:szCs w:val="24"/>
          <w:lang w:val="en-US"/>
        </w:rPr>
        <w:t>B</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F3D70" w:rsidRPr="00EF2A4D">
        <w:rPr>
          <w:rFonts w:ascii="Book Antiqua" w:hAnsi="Book Antiqua"/>
          <w:sz w:val="24"/>
          <w:szCs w:val="24"/>
          <w:lang w:val="en-US"/>
        </w:rPr>
        <w:t xml:space="preserve">. </w:t>
      </w:r>
      <w:r w:rsidR="00D634DA" w:rsidRPr="00EF2A4D">
        <w:rPr>
          <w:rFonts w:ascii="Book Antiqua" w:hAnsi="Book Antiqua"/>
          <w:sz w:val="24"/>
          <w:szCs w:val="24"/>
          <w:lang w:val="en-US"/>
        </w:rPr>
        <w:t xml:space="preserve">Indeed, LDL </w:t>
      </w:r>
      <w:r w:rsidR="00EB26E4" w:rsidRPr="00EF2A4D">
        <w:rPr>
          <w:rFonts w:ascii="Book Antiqua" w:hAnsi="Book Antiqua"/>
          <w:sz w:val="24"/>
          <w:szCs w:val="24"/>
          <w:lang w:val="en-US"/>
        </w:rPr>
        <w:t>has</w:t>
      </w:r>
      <w:r w:rsidR="00D634DA" w:rsidRPr="00EF2A4D">
        <w:rPr>
          <w:rFonts w:ascii="Book Antiqua" w:hAnsi="Book Antiqua"/>
          <w:sz w:val="24"/>
          <w:szCs w:val="24"/>
          <w:lang w:val="en-US"/>
        </w:rPr>
        <w:t xml:space="preserve"> been shown to compete with serum</w:t>
      </w:r>
      <w:r w:rsidR="005126E7" w:rsidRPr="00EF2A4D">
        <w:rPr>
          <w:rFonts w:ascii="Book Antiqua" w:hAnsi="Book Antiqua"/>
          <w:sz w:val="24"/>
          <w:szCs w:val="24"/>
          <w:lang w:val="en-US"/>
        </w:rPr>
        <w:t>-</w:t>
      </w:r>
      <w:r w:rsidR="00F62D1D" w:rsidRPr="00EF2A4D">
        <w:rPr>
          <w:rFonts w:ascii="Book Antiqua" w:hAnsi="Book Antiqua"/>
          <w:sz w:val="24"/>
          <w:szCs w:val="24"/>
          <w:lang w:val="en-US"/>
        </w:rPr>
        <w:t xml:space="preserve">derived </w:t>
      </w:r>
      <w:r w:rsidR="00500ABF">
        <w:rPr>
          <w:rFonts w:ascii="Book Antiqua" w:hAnsi="Book Antiqua"/>
          <w:sz w:val="24"/>
          <w:szCs w:val="24"/>
          <w:lang w:val="en-US"/>
        </w:rPr>
        <w:t>HCV for LDL-R</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Monazahian&lt;/Author&gt;&lt;Year&gt;1999&lt;/Year&gt;&lt;RecNum&gt;1065&lt;/RecNum&gt;&lt;DisplayText&gt;&lt;style face="superscript"&gt;[82]&lt;/style&gt;&lt;/DisplayText&gt;&lt;record&gt;&lt;rec-number&gt;1065&lt;/rec-number&gt;&lt;foreign-keys&gt;&lt;key app="EN" db-id="v0xwvedr2tedaqe9z25xav94ddefatxavp05" timestamp="1386064707"&gt;1065&lt;/key&gt;&lt;/foreign-keys&gt;&lt;ref-type name="Journal Article"&gt;17&lt;/ref-type&gt;&lt;contributors&gt;&lt;authors&gt;&lt;author&gt;Monazahian, M.&lt;/author&gt;&lt;author&gt;Bohme, I.&lt;/author&gt;&lt;author&gt;Bonk, S.&lt;/author&gt;&lt;author&gt;Koch, A.&lt;/author&gt;&lt;author&gt;Scholz, C.&lt;/author&gt;&lt;author&gt;Grethe, S.&lt;/author&gt;&lt;author&gt;Thomssen, R.&lt;/author&gt;&lt;/authors&gt;&lt;/contributors&gt;&lt;auth-address&gt;Department of Medical Microbiology, University of Gottingen, Germany. mmonaza@gwdg.de&lt;/auth-address&gt;&lt;titles&gt;&lt;title&gt;Low density lipoprotein receptor as a candidate receptor for hepatitis C virus&lt;/title&gt;&lt;secondary-title&gt;J Med Virol&lt;/secondary-title&gt;&lt;alt-title&gt;Journal of medical virology&lt;/alt-title&gt;&lt;/titles&gt;&lt;periodical&gt;&lt;full-title&gt;J Med Virol&lt;/full-title&gt;&lt;/periodical&gt;&lt;alt-periodical&gt;&lt;full-title&gt;Journal of medical virology&lt;/full-title&gt;&lt;/alt-periodical&gt;&lt;pages&gt;223-9&lt;/pages&gt;&lt;volume&gt;57&lt;/volume&gt;&lt;number&gt;3&lt;/number&gt;&lt;edition&gt;1999/02/18&lt;/edition&gt;&lt;keywords&gt;&lt;keyword&gt;Adsorption&lt;/keyword&gt;&lt;keyword&gt;Animals&lt;/keyword&gt;&lt;keyword&gt;COS Cells&lt;/keyword&gt;&lt;keyword&gt;Cell Line, Transformed&lt;/keyword&gt;&lt;keyword&gt;Cells, Cultured&lt;/keyword&gt;&lt;keyword&gt;Hepacivirus/immunology/*metabolism&lt;/keyword&gt;&lt;keyword&gt;Humans&lt;/keyword&gt;&lt;keyword&gt;Lipoproteins, LDL/immunology&lt;/keyword&gt;&lt;keyword&gt;Receptors, LDL/genetics/*metabolism&lt;/keyword&gt;&lt;keyword&gt;Receptors, Virus/genetics/*metabolism&lt;/keyword&gt;&lt;keyword&gt;Transfection&lt;/keyword&gt;&lt;/keywords&gt;&lt;dates&gt;&lt;year&gt;1999&lt;/year&gt;&lt;pub-dates&gt;&lt;date&gt;Mar&lt;/date&gt;&lt;/pub-dates&gt;&lt;/dates&gt;&lt;isbn&gt;0146-6615 (Print)&amp;#xD;0146-6615 (Linking)&lt;/isbn&gt;&lt;accession-num&gt;10022791&lt;/accession-num&gt;&lt;work-type&gt;Research Support, Non-U.S. Gov&amp;apos;t&lt;/work-type&gt;&lt;urls&gt;&lt;related-urls&gt;&lt;url&gt;http://www.ncbi.nlm.nih.gov/pubmed/10022791&lt;/url&gt;&lt;/related-urls&gt;&lt;/urls&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2" w:tooltip="Monazahian, 1999 #1065" w:history="1">
        <w:r w:rsidR="000F07FA" w:rsidRPr="00EF2A4D">
          <w:rPr>
            <w:rFonts w:ascii="Book Antiqua" w:hAnsi="Book Antiqua"/>
            <w:noProof/>
            <w:sz w:val="24"/>
            <w:szCs w:val="24"/>
            <w:vertAlign w:val="superscript"/>
            <w:lang w:val="en-US"/>
          </w:rPr>
          <w:t>8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B26E4" w:rsidRPr="00EF2A4D">
        <w:rPr>
          <w:rFonts w:ascii="Book Antiqua" w:hAnsi="Book Antiqua"/>
          <w:sz w:val="24"/>
          <w:szCs w:val="24"/>
          <w:lang w:val="en-US"/>
        </w:rPr>
        <w:t xml:space="preserve">. </w:t>
      </w:r>
      <w:r w:rsidR="002D6384" w:rsidRPr="00EF2A4D">
        <w:rPr>
          <w:rFonts w:ascii="Book Antiqua" w:hAnsi="Book Antiqua"/>
          <w:sz w:val="24"/>
          <w:szCs w:val="24"/>
          <w:lang w:val="en-US"/>
        </w:rPr>
        <w:t>In addition, Molina and co-workers demonstrated the involvement of LDL-R in HCV i</w:t>
      </w:r>
      <w:r w:rsidR="00500ABF">
        <w:rPr>
          <w:rFonts w:ascii="Book Antiqua" w:hAnsi="Book Antiqua"/>
          <w:sz w:val="24"/>
          <w:szCs w:val="24"/>
          <w:lang w:val="en-US"/>
        </w:rPr>
        <w:t>nfection of primary hepatocytes</w:t>
      </w:r>
      <w:r w:rsidR="003635EA" w:rsidRPr="00EF2A4D">
        <w:rPr>
          <w:rFonts w:ascii="Book Antiqua" w:hAnsi="Book Antiqua"/>
          <w:sz w:val="24"/>
          <w:szCs w:val="24"/>
          <w:lang w:val="en-US"/>
        </w:rPr>
        <w:fldChar w:fldCharType="begin">
          <w:fldData xml:space="preserve">PEVuZE5vdGU+PENpdGU+PEF1dGhvcj5Nb2xpbmE8L0F1dGhvcj48WWVhcj4yMDA3PC9ZZWFyPjxS
ZWNOdW0+NDM4PC9SZWNOdW0+PERpc3BsYXlUZXh0PjxzdHlsZSBmYWNlPSJzdXBlcnNjcmlwdCI+
WzgzXTwvc3R5bGU+PC9EaXNwbGF5VGV4dD48cmVjb3JkPjxyZWMtbnVtYmVyPjQzODwvcmVjLW51
bWJlcj48Zm9yZWlnbi1rZXlzPjxrZXkgYXBwPSJFTiIgZGItaWQ9InYweHd2ZWRyMnRlZGFxZTl6
MjV4YXY5NGRkZWZhdHhhdnAwNSIgdGltZXN0YW1wPSIxMzMwNzc4MDA4Ij40Mzg8L2tleT48L2Zv
cmVpZ24ta2V5cz48cmVmLXR5cGUgbmFtZT0iSm91cm5hbCBBcnRpY2xlIj4xNzwvcmVmLXR5cGU+
PGNvbnRyaWJ1dG9ycz48YXV0aG9ycz48YXV0aG9yPk1vbGluYSwgUy48L2F1dGhvcj48YXV0aG9y
PkNhc3RldCwgVi48L2F1dGhvcj48YXV0aG9yPkZvdXJuaWVyLVdpcnRoLCBDLjwvYXV0aG9yPjxh
dXRob3I+UGljaGFyZC1HYXJjaWEsIEwuPC9hdXRob3I+PGF1dGhvcj5Bdm5lciwgUi48L2F1dGhv
cj48YXV0aG9yPkhhcmF0cywgRC48L2F1dGhvcj48YXV0aG9yPlJvaXRlbG1hbiwgSi48L2F1dGhv
cj48YXV0aG9yPkJhcmJhcmFzLCBSLjwvYXV0aG9yPjxhdXRob3I+R3JhYmVyLCBQLjwvYXV0aG9y
PjxhdXRob3I+R2hlcnNhLCBQLjwvYXV0aG9yPjxhdXRob3I+U21vbGFyc2t5LCBNLjwvYXV0aG9y
PjxhdXRob3I+RnVuYXJvLCBBLjwvYXV0aG9yPjxhdXRob3I+TWFsYXZhc2ksIEYuPC9hdXRob3I+
PGF1dGhvcj5MYXJyZXksIEQuPC9hdXRob3I+PGF1dGhvcj5Db3N0ZSwgSi48L2F1dGhvcj48YXV0
aG9yPkZhYnJlLCBKLiBNLjwvYXV0aG9yPjxhdXRob3I+U2EtQ3VuaGEsIEEuPC9hdXRob3I+PGF1
dGhvcj5NYXVyZWwsIFAuPC9hdXRob3I+PC9hdXRob3JzPjwvY29udHJpYnV0b3JzPjxhdXRoLWFk
ZHJlc3M+SW5zZXJtLCBVNjMyLCBIZXBhdGljIFBoeXNpb3BhdGhvbG9neSwgMTkxOSByb3V0ZSBk
ZSBNZW5kZSwgMzQyOTMgTW9udHBlbGxpZXIgQ2VkZXggNSwgRnJhbmNlLjwvYXV0aC1hZGRyZXNz
Pjx0aXRsZXM+PHRpdGxlPlRoZSBsb3ctZGVuc2l0eSBsaXBvcHJvdGVpbiByZWNlcHRvciBwbGF5
cyBhIHJvbGUgaW4gdGhlIGluZmVjdGlvbiBvZiBwcmltYXJ5IGh1bWFuIGhlcGF0b2N5dGVzIGJ5
IGhlcGF0aXRpcyBDIHZpcnVzPC90aXRsZT48c2Vjb25kYXJ5LXRpdGxlPkogSGVwYXRvbDwvc2Vj
b25kYXJ5LXRpdGxlPjxhbHQtdGl0bGU+Sm91cm5hbCBvZiBoZXBhdG9sb2d5PC9hbHQtdGl0bGU+
PC90aXRsZXM+PHBlcmlvZGljYWw+PGZ1bGwtdGl0bGU+SiBIZXBhdG9sPC9mdWxsLXRpdGxlPjwv
cGVyaW9kaWNhbD48YWx0LXBlcmlvZGljYWw+PGZ1bGwtdGl0bGU+Sm91cm5hbCBvZiBIZXBhdG9s
b2d5PC9mdWxsLXRpdGxlPjwvYWx0LXBlcmlvZGljYWw+PHBhZ2VzPjQxMS05PC9wYWdlcz48dm9s
dW1lPjQ2PC92b2x1bWU+PG51bWJlcj4zPC9udW1iZXI+PGVkaXRpb24+MjAwNi8xMi8xMzwvZWRp
dGlvbj48a2V5d29yZHM+PGtleXdvcmQ+QWRvbGVzY2VudDwva2V5d29yZD48a2V5d29yZD5BZHVs
dDwva2V5d29yZD48a2V5d29yZD5BZ2VkPC9rZXl3b3JkPjxrZXl3b3JkPkFudGlib2RpZXMvcGh5
c2lvbG9neTwva2V5d29yZD48a2V5d29yZD5BbnRpY2hvbGVzdGVyZW1pYyBBZ2VudHMvcGhhcm1h
Y29sb2d5PC9rZXl3b3JkPjxrZXl3b3JkPkFudGlnZW5zLCBDRDE4L3BoeXNpb2xvZ3k8L2tleXdv
cmQ+PGtleXdvcmQ+QmljeWNsbyBDb21wb3VuZHMsIEhldGVyb2N5Y2xpYy9waGFybWFjb2xvZ3k8
L2tleXdvcmQ+PGtleXdvcmQ+Q2VsbHMsIEN1bHR1cmVkPC9rZXl3b3JkPjxrZXl3b3JkPkZlbWFs
ZTwva2V5d29yZD48a2V5d29yZD5HZW5lIEV4cHJlc3Npb24gUmVndWxhdGlvbi9kcnVnIGVmZmVj
dHM8L2tleXdvcmQ+PGtleXdvcmQ+SGVwYWNpdmlydXMvZ2VuZXRpY3MvKnBhdGhvZ2VuaWNpdHkv
cGh5c2lvbG9neTwva2V5d29yZD48a2V5d29yZD5IZXBhdGl0aXMgQy9wYXRob2xvZ3kvKnBoeXNp
b3BhdGhvbG9neTwva2V5d29yZD48a2V5d29yZD5IZXBhdG9jeXRlcy9wYXRob2xvZ3kvKnZpcm9s
b2d5PC9rZXl3b3JkPjxrZXl3b3JkPkh1bWFuczwva2V5d29yZD48a2V5d29yZD5IeWRyb3h5Y2hv
bGVzdGVyb2xzL3BoYXJtYWNvbG9neTwva2V5d29yZD48a2V5d29yZD5MaXBvcHJvdGVpbnMsIEhE
TC9waHlzaW9sb2d5PC9rZXl3b3JkPjxrZXl3b3JkPkxpcG9wcm90ZWlucywgTERML3BoeXNpb2xv
Z3k8L2tleXdvcmQ+PGtleXdvcmQ+TWFsZTwva2V5d29yZD48a2V5d29yZD5NaWRkbGUgQWdlZDwv
a2V5d29yZD48a2V5d29yZD5STkEsIFZpcmFsL2dlbmV0aWNzL21ldGFib2xpc208L2tleXdvcmQ+
PGtleXdvcmQ+UmVjZXB0b3JzLCBMREwvZ2VuZXRpY3MvaW1tdW5vbG9neS8qcGh5c2lvbG9neTwv
a2V5d29yZD48a2V5d29yZD5TY2F2ZW5nZXIgUmVjZXB0b3JzLCBDbGFzcyBCL3BoeXNpb2xvZ3k8
L2tleXdvcmQ+PGtleXdvcmQ+VHJpY2FyYm94eWxpYyBBY2lkcy9waGFybWFjb2xvZ3k8L2tleXdv
cmQ+PGtleXdvcmQ+VmlyYWwgTG9hZDwva2V5d29yZD48a2V5d29yZD5WaXJpb248L2tleXdvcmQ+
PC9rZXl3b3Jkcz48ZGF0ZXM+PHllYXI+MjAwNzwveWVhcj48cHViLWRhdGVzPjxkYXRlPk1hcjwv
ZGF0ZT48L3B1Yi1kYXRlcz48L2RhdGVzPjxpc2JuPjAxNjgtODI3OCAoUHJpbnQpJiN4RDswMTY4
LTgyNzggKExpbmtpbmcpPC9pc2JuPjxhY2Nlc3Npb24tbnVtPjE3MTU2ODg2PC9hY2Nlc3Npb24t
bnVtPjx3b3JrLXR5cGU+UmVzZWFyY2ggU3VwcG9ydCwgTm9uLVUuUy4gR292JmFwb3M7dDwvd29y
ay10eXBlPjx1cmxzPjxyZWxhdGVkLXVybHM+PHVybD5odHRwOi8vd3d3Lm5jYmkubmxtLm5paC5n
b3YvcHVibWVkLzE3MTU2ODg2PC91cmw+PHVybD5odHRwOi8vYWMuZWxzLWNkbi5jb20vUzAxNjg4
Mjc4MDYwMDU4MDAvMS1zMi4wLVMwMTY4ODI3ODA2MDA1ODAwLW1haW4ucGRmP190aWQ9YTBmOGE3
OTIyYjk5OGQ3ODBkZTRmNTA3ZmMzNjBkYmYmYW1wO2FjZG5hdD0xMzMzNzIxMzcxXzJjYmQyNDky
Mjg0NjM5MDgxNTIwNTMyNzU0MzMzZmVjPC91cmw+PC9yZWxhdGVkLXVybHM+PC91cmxzPjxlbGVj
dHJvbmljLXJlc291cmNlLW51bT4xMC4xMDE2L2ouamhlcC4yMDA2LjA5LjAyNDwvZWxlY3Ryb25p
Yy1yZXNvdXJjZS1udW0+PGxhbmd1YWdlPmVuZzwvbGFuZ3VhZ2U+PC9yZWNvcmQ+PC9DaXRlPjwv
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b2xpbmE8L0F1dGhvcj48WWVhcj4yMDA3PC9ZZWFyPjxS
ZWNOdW0+NDM4PC9SZWNOdW0+PERpc3BsYXlUZXh0PjxzdHlsZSBmYWNlPSJzdXBlcnNjcmlwdCI+
WzgzXTwvc3R5bGU+PC9EaXNwbGF5VGV4dD48cmVjb3JkPjxyZWMtbnVtYmVyPjQzODwvcmVjLW51
bWJlcj48Zm9yZWlnbi1rZXlzPjxrZXkgYXBwPSJFTiIgZGItaWQ9InYweHd2ZWRyMnRlZGFxZTl6
MjV4YXY5NGRkZWZhdHhhdnAwNSIgdGltZXN0YW1wPSIxMzMwNzc4MDA4Ij40Mzg8L2tleT48L2Zv
cmVpZ24ta2V5cz48cmVmLXR5cGUgbmFtZT0iSm91cm5hbCBBcnRpY2xlIj4xNzwvcmVmLXR5cGU+
PGNvbnRyaWJ1dG9ycz48YXV0aG9ycz48YXV0aG9yPk1vbGluYSwgUy48L2F1dGhvcj48YXV0aG9y
PkNhc3RldCwgVi48L2F1dGhvcj48YXV0aG9yPkZvdXJuaWVyLVdpcnRoLCBDLjwvYXV0aG9yPjxh
dXRob3I+UGljaGFyZC1HYXJjaWEsIEwuPC9hdXRob3I+PGF1dGhvcj5Bdm5lciwgUi48L2F1dGhv
cj48YXV0aG9yPkhhcmF0cywgRC48L2F1dGhvcj48YXV0aG9yPlJvaXRlbG1hbiwgSi48L2F1dGhv
cj48YXV0aG9yPkJhcmJhcmFzLCBSLjwvYXV0aG9yPjxhdXRob3I+R3JhYmVyLCBQLjwvYXV0aG9y
PjxhdXRob3I+R2hlcnNhLCBQLjwvYXV0aG9yPjxhdXRob3I+U21vbGFyc2t5LCBNLjwvYXV0aG9y
PjxhdXRob3I+RnVuYXJvLCBBLjwvYXV0aG9yPjxhdXRob3I+TWFsYXZhc2ksIEYuPC9hdXRob3I+
PGF1dGhvcj5MYXJyZXksIEQuPC9hdXRob3I+PGF1dGhvcj5Db3N0ZSwgSi48L2F1dGhvcj48YXV0
aG9yPkZhYnJlLCBKLiBNLjwvYXV0aG9yPjxhdXRob3I+U2EtQ3VuaGEsIEEuPC9hdXRob3I+PGF1
dGhvcj5NYXVyZWwsIFAuPC9hdXRob3I+PC9hdXRob3JzPjwvY29udHJpYnV0b3JzPjxhdXRoLWFk
ZHJlc3M+SW5zZXJtLCBVNjMyLCBIZXBhdGljIFBoeXNpb3BhdGhvbG9neSwgMTkxOSByb3V0ZSBk
ZSBNZW5kZSwgMzQyOTMgTW9udHBlbGxpZXIgQ2VkZXggNSwgRnJhbmNlLjwvYXV0aC1hZGRyZXNz
Pjx0aXRsZXM+PHRpdGxlPlRoZSBsb3ctZGVuc2l0eSBsaXBvcHJvdGVpbiByZWNlcHRvciBwbGF5
cyBhIHJvbGUgaW4gdGhlIGluZmVjdGlvbiBvZiBwcmltYXJ5IGh1bWFuIGhlcGF0b2N5dGVzIGJ5
IGhlcGF0aXRpcyBDIHZpcnVzPC90aXRsZT48c2Vjb25kYXJ5LXRpdGxlPkogSGVwYXRvbDwvc2Vj
b25kYXJ5LXRpdGxlPjxhbHQtdGl0bGU+Sm91cm5hbCBvZiBoZXBhdG9sb2d5PC9hbHQtdGl0bGU+
PC90aXRsZXM+PHBlcmlvZGljYWw+PGZ1bGwtdGl0bGU+SiBIZXBhdG9sPC9mdWxsLXRpdGxlPjwv
cGVyaW9kaWNhbD48YWx0LXBlcmlvZGljYWw+PGZ1bGwtdGl0bGU+Sm91cm5hbCBvZiBIZXBhdG9s
b2d5PC9mdWxsLXRpdGxlPjwvYWx0LXBlcmlvZGljYWw+PHBhZ2VzPjQxMS05PC9wYWdlcz48dm9s
dW1lPjQ2PC92b2x1bWU+PG51bWJlcj4zPC9udW1iZXI+PGVkaXRpb24+MjAwNi8xMi8xMzwvZWRp
dGlvbj48a2V5d29yZHM+PGtleXdvcmQ+QWRvbGVzY2VudDwva2V5d29yZD48a2V5d29yZD5BZHVs
dDwva2V5d29yZD48a2V5d29yZD5BZ2VkPC9rZXl3b3JkPjxrZXl3b3JkPkFudGlib2RpZXMvcGh5
c2lvbG9neTwva2V5d29yZD48a2V5d29yZD5BbnRpY2hvbGVzdGVyZW1pYyBBZ2VudHMvcGhhcm1h
Y29sb2d5PC9rZXl3b3JkPjxrZXl3b3JkPkFudGlnZW5zLCBDRDE4L3BoeXNpb2xvZ3k8L2tleXdv
cmQ+PGtleXdvcmQ+QmljeWNsbyBDb21wb3VuZHMsIEhldGVyb2N5Y2xpYy9waGFybWFjb2xvZ3k8
L2tleXdvcmQ+PGtleXdvcmQ+Q2VsbHMsIEN1bHR1cmVkPC9rZXl3b3JkPjxrZXl3b3JkPkZlbWFs
ZTwva2V5d29yZD48a2V5d29yZD5HZW5lIEV4cHJlc3Npb24gUmVndWxhdGlvbi9kcnVnIGVmZmVj
dHM8L2tleXdvcmQ+PGtleXdvcmQ+SGVwYWNpdmlydXMvZ2VuZXRpY3MvKnBhdGhvZ2VuaWNpdHkv
cGh5c2lvbG9neTwva2V5d29yZD48a2V5d29yZD5IZXBhdGl0aXMgQy9wYXRob2xvZ3kvKnBoeXNp
b3BhdGhvbG9neTwva2V5d29yZD48a2V5d29yZD5IZXBhdG9jeXRlcy9wYXRob2xvZ3kvKnZpcm9s
b2d5PC9rZXl3b3JkPjxrZXl3b3JkPkh1bWFuczwva2V5d29yZD48a2V5d29yZD5IeWRyb3h5Y2hv
bGVzdGVyb2xzL3BoYXJtYWNvbG9neTwva2V5d29yZD48a2V5d29yZD5MaXBvcHJvdGVpbnMsIEhE
TC9waHlzaW9sb2d5PC9rZXl3b3JkPjxrZXl3b3JkPkxpcG9wcm90ZWlucywgTERML3BoeXNpb2xv
Z3k8L2tleXdvcmQ+PGtleXdvcmQ+TWFsZTwva2V5d29yZD48a2V5d29yZD5NaWRkbGUgQWdlZDwv
a2V5d29yZD48a2V5d29yZD5STkEsIFZpcmFsL2dlbmV0aWNzL21ldGFib2xpc208L2tleXdvcmQ+
PGtleXdvcmQ+UmVjZXB0b3JzLCBMREwvZ2VuZXRpY3MvaW1tdW5vbG9neS8qcGh5c2lvbG9neTwv
a2V5d29yZD48a2V5d29yZD5TY2F2ZW5nZXIgUmVjZXB0b3JzLCBDbGFzcyBCL3BoeXNpb2xvZ3k8
L2tleXdvcmQ+PGtleXdvcmQ+VHJpY2FyYm94eWxpYyBBY2lkcy9waGFybWFjb2xvZ3k8L2tleXdv
cmQ+PGtleXdvcmQ+VmlyYWwgTG9hZDwva2V5d29yZD48a2V5d29yZD5WaXJpb248L2tleXdvcmQ+
PC9rZXl3b3Jkcz48ZGF0ZXM+PHllYXI+MjAwNzwveWVhcj48cHViLWRhdGVzPjxkYXRlPk1hcjwv
ZGF0ZT48L3B1Yi1kYXRlcz48L2RhdGVzPjxpc2JuPjAxNjgtODI3OCAoUHJpbnQpJiN4RDswMTY4
LTgyNzggKExpbmtpbmcpPC9pc2JuPjxhY2Nlc3Npb24tbnVtPjE3MTU2ODg2PC9hY2Nlc3Npb24t
bnVtPjx3b3JrLXR5cGU+UmVzZWFyY2ggU3VwcG9ydCwgTm9uLVUuUy4gR292JmFwb3M7dDwvd29y
ay10eXBlPjx1cmxzPjxyZWxhdGVkLXVybHM+PHVybD5odHRwOi8vd3d3Lm5jYmkubmxtLm5paC5n
b3YvcHVibWVkLzE3MTU2ODg2PC91cmw+PHVybD5odHRwOi8vYWMuZWxzLWNkbi5jb20vUzAxNjg4
Mjc4MDYwMDU4MDAvMS1zMi4wLVMwMTY4ODI3ODA2MDA1ODAwLW1haW4ucGRmP190aWQ9YTBmOGE3
OTIyYjk5OGQ3ODBkZTRmNTA3ZmMzNjBkYmYmYW1wO2FjZG5hdD0xMzMzNzIxMzcxXzJjYmQyNDky
Mjg0NjM5MDgxNTIwNTMyNzU0MzMzZmVjPC91cmw+PC9yZWxhdGVkLXVybHM+PC91cmxzPjxlbGVj
dHJvbmljLXJlc291cmNlLW51bT4xMC4xMDE2L2ouamhlcC4yMDA2LjA5LjAyNDwvZWxlY3Ryb25p
Yy1yZXNvdXJjZS1udW0+PGxhbmd1YWdlPmVuZzwvbGFuZ3VhZ2U+PC9yZWNvcmQ+PC9DaXRlPjwv
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3" w:tooltip="Molina, 2007 #438" w:history="1">
        <w:r w:rsidR="000F07FA" w:rsidRPr="00EF2A4D">
          <w:rPr>
            <w:rFonts w:ascii="Book Antiqua" w:hAnsi="Book Antiqua"/>
            <w:noProof/>
            <w:sz w:val="24"/>
            <w:szCs w:val="24"/>
            <w:vertAlign w:val="superscript"/>
            <w:lang w:val="en-US"/>
          </w:rPr>
          <w:t>8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2D6384" w:rsidRPr="00EF2A4D">
        <w:rPr>
          <w:rFonts w:ascii="Book Antiqua" w:hAnsi="Book Antiqua"/>
          <w:sz w:val="24"/>
          <w:szCs w:val="24"/>
          <w:lang w:val="en-US"/>
        </w:rPr>
        <w:t xml:space="preserve">. </w:t>
      </w:r>
      <w:r w:rsidR="00261387" w:rsidRPr="00EF2A4D">
        <w:rPr>
          <w:rFonts w:ascii="Book Antiqua" w:hAnsi="Book Antiqua"/>
          <w:sz w:val="24"/>
          <w:szCs w:val="24"/>
          <w:lang w:val="en-US"/>
        </w:rPr>
        <w:t>The virus</w:t>
      </w:r>
      <w:r w:rsidR="00CF3D70" w:rsidRPr="00EF2A4D">
        <w:rPr>
          <w:rFonts w:ascii="Book Antiqua" w:hAnsi="Book Antiqua"/>
          <w:sz w:val="24"/>
          <w:szCs w:val="24"/>
          <w:lang w:val="en-US"/>
        </w:rPr>
        <w:t xml:space="preserve"> </w:t>
      </w:r>
      <w:r w:rsidR="004D4270" w:rsidRPr="00EF2A4D">
        <w:rPr>
          <w:rFonts w:ascii="Book Antiqua" w:hAnsi="Book Antiqua"/>
          <w:sz w:val="24"/>
          <w:szCs w:val="24"/>
          <w:lang w:val="en-US"/>
        </w:rPr>
        <w:t xml:space="preserve">is thought to </w:t>
      </w:r>
      <w:r w:rsidR="00CF3D70" w:rsidRPr="00EF2A4D">
        <w:rPr>
          <w:rFonts w:ascii="Book Antiqua" w:hAnsi="Book Antiqua"/>
          <w:sz w:val="24"/>
          <w:szCs w:val="24"/>
          <w:lang w:val="en-US"/>
        </w:rPr>
        <w:t xml:space="preserve">hijack </w:t>
      </w:r>
      <w:r w:rsidR="005126E7" w:rsidRPr="00EF2A4D">
        <w:rPr>
          <w:rFonts w:ascii="Book Antiqua" w:hAnsi="Book Antiqua"/>
          <w:sz w:val="24"/>
          <w:szCs w:val="24"/>
          <w:lang w:val="en-US"/>
        </w:rPr>
        <w:t>the</w:t>
      </w:r>
      <w:r w:rsidR="00261387" w:rsidRPr="00EF2A4D">
        <w:rPr>
          <w:rFonts w:ascii="Book Antiqua" w:hAnsi="Book Antiqua"/>
          <w:sz w:val="24"/>
          <w:szCs w:val="24"/>
          <w:lang w:val="en-US"/>
        </w:rPr>
        <w:t xml:space="preserve"> ability</w:t>
      </w:r>
      <w:r w:rsidR="005126E7" w:rsidRPr="00EF2A4D">
        <w:rPr>
          <w:rFonts w:ascii="Book Antiqua" w:hAnsi="Book Antiqua"/>
          <w:sz w:val="24"/>
          <w:szCs w:val="24"/>
          <w:lang w:val="en-US"/>
        </w:rPr>
        <w:t xml:space="preserve"> of LDL-R</w:t>
      </w:r>
      <w:r w:rsidR="00CF3D70" w:rsidRPr="00EF2A4D">
        <w:rPr>
          <w:rFonts w:ascii="Book Antiqua" w:hAnsi="Book Antiqua"/>
          <w:sz w:val="24"/>
          <w:szCs w:val="24"/>
          <w:lang w:val="en-US"/>
        </w:rPr>
        <w:t xml:space="preserve"> to capture lipoproteins from the circulation for uptake of cholesterol into cells.</w:t>
      </w:r>
      <w:r w:rsidR="00D634DA" w:rsidRPr="00EF2A4D">
        <w:rPr>
          <w:rFonts w:ascii="Book Antiqua" w:hAnsi="Book Antiqua"/>
          <w:sz w:val="24"/>
          <w:szCs w:val="24"/>
          <w:lang w:val="en-US"/>
        </w:rPr>
        <w:t xml:space="preserve"> </w:t>
      </w:r>
      <w:r w:rsidR="00CF3D70" w:rsidRPr="00EF2A4D">
        <w:rPr>
          <w:rFonts w:ascii="Book Antiqua" w:hAnsi="Book Antiqua"/>
          <w:sz w:val="24"/>
          <w:szCs w:val="24"/>
          <w:lang w:val="en-US"/>
        </w:rPr>
        <w:t>This mechanism is not exclusive to Flaviviridae but may be a general feature among viruses that a</w:t>
      </w:r>
      <w:r w:rsidR="00EA3FB9">
        <w:rPr>
          <w:rFonts w:ascii="Book Antiqua" w:hAnsi="Book Antiqua"/>
          <w:sz w:val="24"/>
          <w:szCs w:val="24"/>
          <w:lang w:val="en-US"/>
        </w:rPr>
        <w:t>re associated with lipoprotein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Agnello&lt;/Author&gt;&lt;Year&gt;1999&lt;/Year&gt;&lt;RecNum&gt;76&lt;/RecNum&gt;&lt;DisplayText&gt;&lt;style face="superscript"&gt;[27]&lt;/style&gt;&lt;/DisplayText&gt;&lt;record&gt;&lt;rec-number&gt;76&lt;/rec-number&gt;&lt;foreign-keys&gt;&lt;key app="EN" db-id="v0xwvedr2tedaqe9z25xav94ddefatxavp05" timestamp="1322742000"&gt;76&lt;/key&gt;&lt;/foreign-keys&gt;&lt;ref-type name="Journal Article"&gt;17&lt;/ref-type&gt;&lt;contributors&gt;&lt;authors&gt;&lt;author&gt;Agnello, V.&lt;/author&gt;&lt;author&gt;Abel, G.&lt;/author&gt;&lt;author&gt;Elfahal, M.&lt;/author&gt;&lt;author&gt;Knight, G. B.&lt;/author&gt;&lt;author&gt;Zhang, Q. X.&lt;/author&gt;&lt;/authors&gt;&lt;/contributors&gt;&lt;auth-address&gt;Lahey Clinic Medical Center, Department of Laboratory Medicine, Burlington, MA 01805, USA. Vincent.Agnello@Lahey.org&lt;/auth-address&gt;&lt;titles&gt;&lt;title&gt;Hepatitis C virus and other flaviviridae viruses enter cells via low density lipoprotein receptor&lt;/title&gt;&lt;secondary-title&gt;Proc Natl Acad Sci U S A&lt;/secondary-title&gt;&lt;/titles&gt;&lt;periodical&gt;&lt;full-title&gt;Proc Natl Acad Sci U S A&lt;/full-title&gt;&lt;/periodical&gt;&lt;pages&gt;12766-71&lt;/pages&gt;&lt;volume&gt;96&lt;/volume&gt;&lt;number&gt;22&lt;/number&gt;&lt;edition&gt;1999/10/27&lt;/edition&gt;&lt;keywords&gt;&lt;keyword&gt;Animals&lt;/keyword&gt;&lt;keyword&gt;Cell Line&lt;/keyword&gt;&lt;keyword&gt;*Endocytosis&lt;/keyword&gt;&lt;keyword&gt;Flaviviridae/*physiology&lt;/keyword&gt;&lt;keyword&gt;Hepacivirus/*physiology&lt;/keyword&gt;&lt;keyword&gt;Humans&lt;/keyword&gt;&lt;keyword&gt;Receptors, LDL/*physiology&lt;/keyword&gt;&lt;keyword&gt;Receptors, Virus/*physiology&lt;/keyword&gt;&lt;keyword&gt;Virus Replication&lt;/keyword&gt;&lt;/keywords&gt;&lt;dates&gt;&lt;year&gt;1999&lt;/year&gt;&lt;pub-dates&gt;&lt;date&gt;Oct 26&lt;/date&gt;&lt;/pub-dates&gt;&lt;/dates&gt;&lt;isbn&gt;0027-8424 (Print)&amp;#xD;0027-8424 (Linking)&lt;/isbn&gt;&lt;accession-num&gt;10535997&lt;/accession-num&gt;&lt;urls&gt;&lt;related-urls&gt;&lt;url&gt;http://www.ncbi.nlm.nih.gov/entrez/query.fcgi?cmd=Retrieve&amp;amp;db=PubMed&amp;amp;dopt=Citation&amp;amp;list_uids=10535997&lt;/url&gt;&lt;/related-urls&gt;&lt;/urls&gt;&lt;custom2&gt;23090&lt;/custom2&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7" w:tooltip="Agnello, 1999 #76" w:history="1">
        <w:r w:rsidR="000F07FA" w:rsidRPr="00EF2A4D">
          <w:rPr>
            <w:rFonts w:ascii="Book Antiqua" w:hAnsi="Book Antiqua"/>
            <w:noProof/>
            <w:sz w:val="24"/>
            <w:szCs w:val="24"/>
            <w:vertAlign w:val="superscript"/>
            <w:lang w:val="en-US"/>
          </w:rPr>
          <w:t>2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F3D70" w:rsidRPr="00EF2A4D">
        <w:rPr>
          <w:rFonts w:ascii="Book Antiqua" w:hAnsi="Book Antiqua"/>
          <w:sz w:val="24"/>
          <w:szCs w:val="24"/>
          <w:lang w:val="en-US"/>
        </w:rPr>
        <w:t xml:space="preserve">. </w:t>
      </w:r>
      <w:r w:rsidR="00DE0398" w:rsidRPr="00EF2A4D">
        <w:rPr>
          <w:rFonts w:ascii="Book Antiqua" w:hAnsi="Book Antiqua"/>
          <w:sz w:val="24"/>
          <w:szCs w:val="24"/>
          <w:lang w:val="en-US"/>
        </w:rPr>
        <w:t>However</w:t>
      </w:r>
      <w:r w:rsidR="000C4053" w:rsidRPr="00EF2A4D">
        <w:rPr>
          <w:rFonts w:ascii="Book Antiqua" w:hAnsi="Book Antiqua"/>
          <w:sz w:val="24"/>
          <w:szCs w:val="24"/>
          <w:lang w:val="en-US"/>
        </w:rPr>
        <w:t xml:space="preserve">, LDL-R implication in </w:t>
      </w:r>
      <w:r w:rsidR="00261387" w:rsidRPr="00EF2A4D">
        <w:rPr>
          <w:rFonts w:ascii="Book Antiqua" w:hAnsi="Book Antiqua"/>
          <w:sz w:val="24"/>
          <w:szCs w:val="24"/>
          <w:lang w:val="en-US"/>
        </w:rPr>
        <w:t xml:space="preserve">the </w:t>
      </w:r>
      <w:r w:rsidR="000C4053" w:rsidRPr="00EF2A4D">
        <w:rPr>
          <w:rFonts w:ascii="Book Antiqua" w:hAnsi="Book Antiqua"/>
          <w:sz w:val="24"/>
          <w:szCs w:val="24"/>
          <w:lang w:val="en-US"/>
        </w:rPr>
        <w:t>HCV</w:t>
      </w:r>
      <w:r w:rsidR="00261387" w:rsidRPr="00EF2A4D">
        <w:rPr>
          <w:rFonts w:ascii="Book Antiqua" w:hAnsi="Book Antiqua"/>
          <w:sz w:val="24"/>
          <w:szCs w:val="24"/>
          <w:lang w:val="en-US"/>
        </w:rPr>
        <w:t xml:space="preserve"> lif</w:t>
      </w:r>
      <w:r w:rsidR="000C4053" w:rsidRPr="00EF2A4D">
        <w:rPr>
          <w:rFonts w:ascii="Book Antiqua" w:hAnsi="Book Antiqua"/>
          <w:sz w:val="24"/>
          <w:szCs w:val="24"/>
          <w:lang w:val="en-US"/>
        </w:rPr>
        <w:t xml:space="preserve">e cycle </w:t>
      </w:r>
      <w:r w:rsidR="005126E7" w:rsidRPr="00EF2A4D">
        <w:rPr>
          <w:rFonts w:ascii="Book Antiqua" w:hAnsi="Book Antiqua"/>
          <w:sz w:val="24"/>
          <w:szCs w:val="24"/>
          <w:lang w:val="en-US"/>
        </w:rPr>
        <w:t xml:space="preserve">has </w:t>
      </w:r>
      <w:r w:rsidR="00DE0398" w:rsidRPr="00EF2A4D">
        <w:rPr>
          <w:rFonts w:ascii="Book Antiqua" w:hAnsi="Book Antiqua"/>
          <w:sz w:val="24"/>
          <w:szCs w:val="24"/>
          <w:lang w:val="en-US"/>
        </w:rPr>
        <w:t xml:space="preserve">been controversial. </w:t>
      </w:r>
      <w:r w:rsidR="00EC13DF" w:rsidRPr="00EF2A4D">
        <w:rPr>
          <w:rFonts w:ascii="Book Antiqua" w:hAnsi="Book Antiqua"/>
          <w:sz w:val="24"/>
          <w:szCs w:val="24"/>
          <w:lang w:val="en-US"/>
        </w:rPr>
        <w:t>Although</w:t>
      </w:r>
      <w:r w:rsidR="004D4270" w:rsidRPr="00EF2A4D">
        <w:rPr>
          <w:rFonts w:ascii="Book Antiqua" w:hAnsi="Book Antiqua"/>
          <w:sz w:val="24"/>
          <w:szCs w:val="24"/>
          <w:lang w:val="en-US"/>
        </w:rPr>
        <w:t xml:space="preserve"> </w:t>
      </w:r>
      <w:r w:rsidR="00140745" w:rsidRPr="00EF2A4D">
        <w:rPr>
          <w:rFonts w:ascii="Book Antiqua" w:hAnsi="Book Antiqua"/>
          <w:sz w:val="24"/>
          <w:szCs w:val="24"/>
          <w:lang w:val="en-US"/>
        </w:rPr>
        <w:t>it has been suggested</w:t>
      </w:r>
      <w:r w:rsidR="004D4270" w:rsidRPr="00EF2A4D">
        <w:rPr>
          <w:rFonts w:ascii="Book Antiqua" w:hAnsi="Book Antiqua"/>
          <w:sz w:val="24"/>
          <w:szCs w:val="24"/>
          <w:lang w:val="en-US"/>
        </w:rPr>
        <w:t xml:space="preserve"> that</w:t>
      </w:r>
      <w:r w:rsidR="002D6384" w:rsidRPr="00EF2A4D">
        <w:rPr>
          <w:rFonts w:ascii="Book Antiqua" w:hAnsi="Book Antiqua"/>
          <w:sz w:val="24"/>
          <w:szCs w:val="24"/>
          <w:lang w:val="en-US"/>
        </w:rPr>
        <w:t xml:space="preserve"> HCV </w:t>
      </w:r>
      <w:r w:rsidR="00140745" w:rsidRPr="00EF2A4D">
        <w:rPr>
          <w:rFonts w:ascii="Book Antiqua" w:hAnsi="Book Antiqua"/>
          <w:sz w:val="24"/>
          <w:szCs w:val="24"/>
          <w:lang w:val="en-US"/>
        </w:rPr>
        <w:t xml:space="preserve">infectivity is facilitated by </w:t>
      </w:r>
      <w:r w:rsidR="002D6384" w:rsidRPr="00EF2A4D">
        <w:rPr>
          <w:rFonts w:ascii="Book Antiqua" w:hAnsi="Book Antiqua"/>
          <w:sz w:val="24"/>
          <w:szCs w:val="24"/>
          <w:lang w:val="en-US"/>
        </w:rPr>
        <w:t>interact</w:t>
      </w:r>
      <w:r w:rsidR="00140745" w:rsidRPr="00EF2A4D">
        <w:rPr>
          <w:rFonts w:ascii="Book Antiqua" w:hAnsi="Book Antiqua"/>
          <w:sz w:val="24"/>
          <w:szCs w:val="24"/>
          <w:lang w:val="en-US"/>
        </w:rPr>
        <w:t>ions</w:t>
      </w:r>
      <w:r w:rsidR="002D6384" w:rsidRPr="00EF2A4D">
        <w:rPr>
          <w:rFonts w:ascii="Book Antiqua" w:hAnsi="Book Antiqua"/>
          <w:sz w:val="24"/>
          <w:szCs w:val="24"/>
          <w:lang w:val="en-US"/>
        </w:rPr>
        <w:t xml:space="preserve"> </w:t>
      </w:r>
      <w:r w:rsidR="00140745" w:rsidRPr="00EF2A4D">
        <w:rPr>
          <w:rFonts w:ascii="Book Antiqua" w:hAnsi="Book Antiqua"/>
          <w:sz w:val="24"/>
          <w:szCs w:val="24"/>
          <w:lang w:val="en-US"/>
        </w:rPr>
        <w:t xml:space="preserve">between HCV’s ApoE moiety and </w:t>
      </w:r>
      <w:r w:rsidR="00EA3FB9">
        <w:rPr>
          <w:rFonts w:ascii="Book Antiqua" w:hAnsi="Book Antiqua"/>
          <w:sz w:val="24"/>
          <w:szCs w:val="24"/>
          <w:lang w:val="en-US"/>
        </w:rPr>
        <w:t>LDL-R</w:t>
      </w:r>
      <w:r w:rsidR="003635EA" w:rsidRPr="00EF2A4D">
        <w:rPr>
          <w:rFonts w:ascii="Book Antiqua" w:hAnsi="Book Antiqua"/>
          <w:sz w:val="24"/>
          <w:szCs w:val="24"/>
          <w:lang w:val="en-US"/>
        </w:rPr>
        <w:fldChar w:fldCharType="begin">
          <w:fldData xml:space="preserve">PEVuZE5vdGU+PENpdGU+PEF1dGhvcj5Pd2VuPC9BdXRob3I+PFllYXI+MjAwOTwvWWVhcj48UmVj
TnVtPjc2ODwvUmVjTnVtPjxEaXNwbGF5VGV4dD48c3R5bGUgZmFjZT0ic3VwZXJzY3JpcHQiPls4
NC04Nl08L3N0eWxlPjwvRGlzcGxheVRleHQ+PHJlY29yZD48cmVjLW51bWJlcj43Njg8L3JlYy1u
dW1iZXI+PGZvcmVpZ24ta2V5cz48a2V5IGFwcD0iRU4iIGRiLWlkPSJ2MHh3dmVkcjJ0ZWRhcWU5
ejI1eGF2OTRkZGVmYXR4YXZwMDUiIHRpbWVzdGFtcD0iMTM0NzAyNjU0MCI+NzY4PC9rZXk+PC9m
b3JlaWduLWtleXM+PHJlZi10eXBlIG5hbWU9IkpvdXJuYWwgQXJ0aWNsZSI+MTc8L3JlZi10eXBl
Pjxjb250cmlidXRvcnM+PGF1dGhvcnM+PGF1dGhvcj5Pd2VuLCBELiBNLjwvYXV0aG9yPjxhdXRo
b3I+SHVhbmcsIEguPC9hdXRob3I+PGF1dGhvcj5ZZSwgSi48L2F1dGhvcj48YXV0aG9yPkdhbGUs
IE0uPC9hdXRob3I+PC9hdXRob3JzPjwvY29udHJpYnV0b3JzPjxhdXRoLWFkZHJlc3M+R2FsZSwg
TSYjeEQ7VW5pdiBXYXNoaW5ndG9uLCBTY2ggTWVkLCBEZXB0IEltbXVub2wsIFNlYXR0bGUsIFdB
IDk4MTk1IFVTQSYjeEQ7VW5pdiBXYXNoaW5ndG9uLCBTY2ggTWVkLCBEZXB0IEltbXVub2wsIFNl
YXR0bGUsIFdBIDk4MTk1IFVTQSYjeEQ7VW5pdiBXYXNoaW5ndG9uLCBTY2ggTWVkLCBEZXB0IElt
bXVub2wsIFNlYXR0bGUsIFdBIDk4MTk1IFVTQSYjeEQ7VW5pdiBUZXhhcyBTVyBNZWQgQ3RyIERh
bGxhcywgRGVwdCBNaWNyb2Jpb2wsIERhbGxhcywgVFggNzUzOTAgVVNBJiN4RDtVbml2IFRleGFz
IFNXIE1lZCBDdHIgRGFsbGFzLCBEZXB0IE1vbCBHZW5ldCwgRGFsbGFzLCBUWCA3NTM5MCBVU0E8
L2F1dGgtYWRkcmVzcz48dGl0bGVzPjx0aXRsZT5BcG9saXBvcHJvdGVpbiBFIG9uIGhlcGF0aXRp
cyBDIHZpcmlvbiBmYWNpbGl0YXRlcyBpbmZlY3Rpb24gdGhyb3VnaCBpbnRlcmFjdGlvbiB3aXRo
IGxvdy1kZW5zaXR5IGxpcG9wcm90ZWluIHJlY2VwdG9yPC90aXRsZT48c2Vjb25kYXJ5LXRpdGxl
PlZpcm9sb2d5PC9zZWNvbmRhcnktdGl0bGU+PGFsdC10aXRsZT5WaXJvbG9neTwvYWx0LXRpdGxl
PjwvdGl0bGVzPjxwZXJpb2RpY2FsPjxmdWxsLXRpdGxlPlZpcm9sb2d5PC9mdWxsLXRpdGxlPjwv
cGVyaW9kaWNhbD48YWx0LXBlcmlvZGljYWw+PGZ1bGwtdGl0bGU+Vmlyb2xvZ3k8L2Z1bGwtdGl0
bGU+PC9hbHQtcGVyaW9kaWNhbD48cGFnZXM+OTktMTA4PC9wYWdlcz48dm9sdW1lPjM5NDwvdm9s
dW1lPjxudW1iZXI+MTwvbnVtYmVyPjxrZXl3b3Jkcz48a2V5d29yZD5oZXBhdGl0aXM8L2tleXdv
cmQ+PGtleXdvcmQ+aGN2PC9rZXl3b3JkPjxrZXl3b3JkPmxkbC1yPC9rZXl3b3JkPjxrZXl3b3Jk
PmxpcG9wcm90ZWluPC9rZXl3b3JkPjxrZXl3b3JkPmFwb2U8L2tleXdvcmQ+PGtleXdvcmQ+YXBv
Yjwva2V5d29yZD48a2V5d29yZD5lbnRyeTwva2V5d29yZD48a2V5d29yZD5yZWNlcHRvcjwva2V5
d29yZD48a2V5d29yZD5iIHR5cGUtaTwva2V5d29yZD48a2V5d29yZD52aXJ1cy1ybmEgcmVwbGlj
YXRpb248L2tleXdvcmQ+PGtleXdvcmQ+c2NhdmVuZ2VyLXJlY2VwdG9yPC9rZXl3b3JkPjxrZXl3
b3JkPmNlbGwgZW50cnk8L2tleXdvcmQ+PGtleXdvcmQ+bmV1dHJhbGl6aW5nIGFudGlib2RpZXM8
L2tleXdvcmQ+PGtleXdvcmQ+Y2FuZGlkYXRlIHJlY2VwdG9yPC9rZXl3b3JkPjxrZXl3b3JkPmh1
bWFuIGhlcGF0b2N5dGVzPC9rZXl3b3JkPjxrZXl3b3JkPmhlcGF0b21hLWNlbGxzPC9rZXl3b3Jk
PjxrZXl3b3JkPmNkODE8L2tleXdvcmQ+PGtleXdvcmQ+cHJvdGVpbjwva2V5d29yZD48L2tleXdv
cmRzPjxkYXRlcz48eWVhcj4yMDA5PC95ZWFyPjxwdWItZGF0ZXM+PGRhdGU+Tm92IDEwPC9kYXRl
PjwvcHViLWRhdGVzPjwvZGF0ZXM+PGlzYm4+MDA0Mi02ODIyPC9pc2JuPjxhY2Nlc3Npb24tbnVt
PklTSTowMDAyNzE0MzgwMDAwMTM8L2FjY2Vzc2lvbi1udW0+PHVybHM+PHJlbGF0ZWQtdXJscz48
dXJsPiZsdDtHbyB0byBJU0kmZ3Q7Oi8vMDAwMjcxNDM4MDAwMDEzPC91cmw+PHVybD5odHRwOi8v
YWMuZWxzLWNkbi5jb20vUzAwNDI2ODIyMDkwMDUyODUvMS1zMi4wLVMwMDQyNjgyMjA5MDA1Mjg1
LW1haW4ucGRmP190aWQ9NGJkNmFjYjAtZjhmNC0xMWUxLWIxODQtMDAwMDBhYWNiMzVlJmFtcDth
Y2RuYXQ9MTM0NzAyNjU3Ml81MzQ5YTQ2ODgwZWFkNTdjZTM1YjAyY2Q3MjViNzQwODwvdXJsPjwv
cmVsYXRlZC11cmxzPjwvdXJscz48ZWxlY3Ryb25pYy1yZXNvdXJjZS1udW0+RE9JIDEwLjEwMTYv
ai52aXJvbC4yMDA5LjA4LjAzNzwvZWxlY3Ryb25pYy1yZXNvdXJjZS1udW0+PGxhbmd1YWdlPkVu
Z2xpc2g8L2xhbmd1YWdlPjwvcmVjb3JkPjwvQ2l0ZT48Q2l0ZT48QXV0aG9yPk1henVtZGFyPC9B
dXRob3I+PFllYXI+MjAxMTwvWWVhcj48UmVjTnVtPjEwNTE8L1JlY051bT48cmVjb3JkPjxyZWMt
bnVtYmVyPjEwNTE8L3JlYy1udW1iZXI+PGZvcmVpZ24ta2V5cz48a2V5IGFwcD0iRU4iIGRiLWlk
PSJ2MHh3dmVkcjJ0ZWRhcWU5ejI1eGF2OTRkZGVmYXR4YXZwMDUiIHRpbWVzdGFtcD0iMTM4NTM5
MDQ2NyI+MTA1MTwva2V5PjwvZm9yZWlnbi1rZXlzPjxyZWYtdHlwZSBuYW1lPSJKb3VybmFsIEFy
dGljbGUiPjE3PC9yZWYtdHlwZT48Y29udHJpYnV0b3JzPjxhdXRob3JzPjxhdXRob3I+TWF6dW1k
YXIsIEIuPC9hdXRob3I+PGF1dGhvcj5CYW5lcmplZSwgQS48L2F1dGhvcj48YXV0aG9yPk1leWVy
LCBLLjwvYXV0aG9yPjxhdXRob3I+UmF5LCBSLjwvYXV0aG9yPjwvYXV0aG9ycz48L2NvbnRyaWJ1
dG9ycz48YXV0aC1hZGRyZXNzPkRlcGFydG1lbnQgb2YgSW50ZXJuYWwgTWVkaWNpbmUsIFN0LiBM
b3VpcyBVbml2ZXJzaXR5LCBTdC4gTG91aXMsIE1PLCBVU0EuPC9hdXRoLWFkZHJlc3M+PHRpdGxl
cz48dGl0bGU+SGVwYXRpdGlzIEMgdmlydXMgRTEgZW52ZWxvcGUgZ2x5Y29wcm90ZWluIGludGVy
YWN0cyB3aXRoIGFwb2xpcG9wcm90ZWlucyBpbiBmYWNpbGl0YXRpbmcgZW50cnkgaW50byBoZXBh
dG9jeXRlczwvdGl0bGU+PHNlY29uZGFyeS10aXRsZT5IZXBhdG9sb2d5PC9zZWNvbmRhcnktdGl0
bGU+PC90aXRsZXM+PHBlcmlvZGljYWw+PGZ1bGwtdGl0bGU+SGVwYXRvbG9neTwvZnVsbC10aXRs
ZT48L3BlcmlvZGljYWw+PHBhZ2VzPjExNDktNTY8L3BhZ2VzPjx2b2x1bWU+NTQ8L3ZvbHVtZT48
bnVtYmVyPjQ8L251bWJlcj48ZWRpdGlvbj4yMDExLzA3LzA4PC9lZGl0aW9uPjxrZXl3b3Jkcz48
a2V5d29yZD5BbmltYWxzPC9rZXl3b3JkPjxrZXl3b3JkPkFwb2xpcG9wcm90ZWlucy8qbWV0YWJv
bGlzbTwva2V5d29yZD48a2V5d29yZD5DZWxscywgQ3VsdHVyZWQ8L2tleXdvcmQ+PGtleXdvcmQ+
RW56eW1lLUxpbmtlZCBJbW11bm9zb3JiZW50IEFzc2F5PC9rZXl3b3JkPjxrZXl3b3JkPkhlcGFj
aXZpcnVzL2ltbXVub2xvZ3kvKm1ldGFib2xpc208L2tleXdvcmQ+PGtleXdvcmQ+SGVwYXRvY3l0
ZXMvKm1ldGFib2xpc20vcGh5c2lvbG9neTwva2V5d29yZD48a2V5d29yZD5IdW1hbnM8L2tleXdv
cmQ+PGtleXdvcmQ+TG93IERlbnNpdHkgTGlwb3Byb3RlaW4gUmVjZXB0b3ItUmVsYXRlZCBQcm90
ZWluLTEvbWV0YWJvbGlzbTwva2V5d29yZD48a2V5d29yZD5QbGF0ZWxldCBGYWN0b3IgNC9waGFy
bWFjb2xvZ3k8L2tleXdvcmQ+PGtleXdvcmQ+UHJvcHJvdGVpbiBDb252ZXJ0YXNlczwva2V5d29y
ZD48a2V5d29yZD5SYWJiaXRzPC9rZXl3b3JkPjxrZXl3b3JkPlNlbnNpdGl2aXR5IGFuZCBTcGVj
aWZpY2l0eTwva2V5d29yZD48a2V5d29yZD5TZXJpbmUgRW5kb3BlcHRpZGFzZXMvcGhhcm1hY29s
b2d5PC9rZXl3b3JkPjxrZXl3b3JkPlZlc2ljdWxhciBzdG9tYXRpdGlzIEluZGlhbmEgdmlydXMv
aW1tdW5vbG9neS9tZXRhYm9saXNtPC9rZXl3b3JkPjxrZXl3b3JkPlZpcmFsIEVudmVsb3BlIFBy
b3RlaW5zL2ltbXVub2xvZ3kvKm1ldGFib2xpc208L2tleXdvcmQ+PGtleXdvcmQ+VmlydXMgSW50
ZXJuYWxpemF0aW9uLypkcnVnIGVmZmVjdHM8L2tleXdvcmQ+PC9rZXl3b3Jkcz48ZGF0ZXM+PHll
YXI+MjAxMTwveWVhcj48cHViLWRhdGVzPjxkYXRlPk9jdDwvZGF0ZT48L3B1Yi1kYXRlcz48L2Rh
dGVzPjxpc2JuPjE1MjctMzM1MCAoRWxlY3Ryb25pYykmI3hEOzAyNzAtOTEzOSAoTGlua2luZyk8
L2lzYm4+PGFjY2Vzc2lvbi1udW0+MjE3MzU0NjY8L2FjY2Vzc2lvbi1udW0+PHdvcmstdHlwZT5D
b21wYXJhdGl2ZSBTdHVkeTwvd29yay10eXBlPjx1cmxzPjxyZWxhdGVkLXVybHM+PHVybD5odHRw
Oi8vd3d3Lm5jYmkubmxtLm5paC5nb3YvcHVibWVkLzIxNzM1NDY2PC91cmw+PHVybD5odHRwOi8v
b25saW5lbGlicmFyeS53aWxleS5jb20vc3RvcmUvMTAuMTAwMi9oZXAuMjQ1MjMvYXNzZXQvMjQ1
MjNfZnRwLnBkZj92PTEmYW1wO3Q9aG9mdG9leTMmYW1wO3M9NjJlNDllODE0ZGQ1OGE1MTBjMjg4
Y2M5YmU4ZjNhZjAwNDIxODVhNjwvdXJsPjwvcmVsYXRlZC11cmxzPjwvdXJscz48Y3VzdG9tMj4z
MTg0MTkxPC9jdXN0b20yPjxlbGVjdHJvbmljLXJlc291cmNlLW51bT4xMC4xMDAyL2hlcC4yNDUy
MzwvZWxlY3Ryb25pYy1yZXNvdXJjZS1udW0+PGxhbmd1YWdlPmVuZzwvbGFuZ3VhZ2U+PC9yZWNv
cmQ+PC9DaXRlPjxDaXRlPjxBdXRob3I+SGlzaGlraTwvQXV0aG9yPjxZZWFyPjIwMTA8L1llYXI+
PFJlY051bT43ODA8L1JlY051bT48cmVjb3JkPjxyZWMtbnVtYmVyPjc4MDwvcmVjLW51bWJlcj48
Zm9yZWlnbi1rZXlzPjxrZXkgYXBwPSJFTiIgZGItaWQ9InYweHd2ZWRyMnRlZGFxZTl6MjV4YXY5
NGRkZWZhdHhhdnAwNSIgdGltZXN0YW1wPSIxMzQ4MTQwMjQ0Ij43ODA8L2tleT48L2ZvcmVpZ24t
a2V5cz48cmVmLXR5cGUgbmFtZT0iSm91cm5hbCBBcnRpY2xlIj4xNzwvcmVmLXR5cGU+PGNvbnRy
aWJ1dG9ycz48YXV0aG9ycz48YXV0aG9yPkhpc2hpa2ksIFQuPC9hdXRob3I+PGF1dGhvcj5TaGlt
aXp1LCBZLjwvYXV0aG9yPjxhdXRob3I+VG9iaXRhLCBSLjwvYXV0aG9yPjxhdXRob3I+U3VnaXlh
bWEsIEsuPC9hdXRob3I+PGF1dGhvcj5PZ2F3YSwgSy48L2F1dGhvcj48YXV0aG9yPkZ1bmFtaSwg
Sy48L2F1dGhvcj48YXV0aG9yPk9oc2FraSwgWS48L2F1dGhvcj48YXV0aG9yPkZ1amltb3RvLCBU
LjwvYXV0aG9yPjxhdXRob3I+VGFrYWt1LCBILjwvYXV0aG9yPjxhdXRob3I+V2FraXRhLCBULjwv
YXV0aG9yPjxhdXRob3I+QmF1bWVydCwgVC4gRi48L2F1dGhvcj48YXV0aG9yPk1peWFuYXJpLCBZ
LjwvYXV0aG9yPjxhdXRob3I+U2hpbW90b2hubywgSy48L2F1dGhvcj48L2F1dGhvcnM+PC9jb250
cmlidXRvcnM+PGF1dGgtYWRkcmVzcz5SZXNlYXJjaCBJbnN0aXR1dGUsIENoaWJhIEluc3RpdHV0
ZSBvZiBUZWNobm9sb2d5LCBOYXJhc2hpbm8gQ2l0eSwgQ2hpYmEgMjc1LTAwMTYsIEphcGFuLiB0
YWtheXVraS5oaXNoaWtpQGl0LWNoaWJhLmFjLmpwPC9hdXRoLWFkZHJlc3M+PHRpdGxlcz48dGl0
bGU+SW5mZWN0aXZpdHkgb2YgaGVwYXRpdGlzIEMgdmlydXMgaXMgaW5mbHVlbmNlZCBieSBhc3Nv
Y2lhdGlvbiB3aXRoIGFwb2xpcG9wcm90ZWluIEUgaXNvZm9ybXM8L3RpdGxlPjxzZWNvbmRhcnkt
dGl0bGU+SiBWaXJvbDwvc2Vjb25kYXJ5LXRpdGxlPjxhbHQtdGl0bGU+Sm91cm5hbCBvZiB2aXJv
bG9neTwvYWx0LXRpdGxlPjwvdGl0bGVzPjxwZXJpb2RpY2FsPjxmdWxsLXRpdGxlPkogVmlyb2w8
L2Z1bGwtdGl0bGU+PC9wZXJpb2RpY2FsPjxhbHQtcGVyaW9kaWNhbD48ZnVsbC10aXRsZT5Kb3Vy
bmFsIG9mIHZpcm9sb2d5PC9mdWxsLXRpdGxlPjwvYWx0LXBlcmlvZGljYWw+PHBhZ2VzPjEyMDQ4
LTU3PC9wYWdlcz48dm9sdW1lPjg0PC92b2x1bWU+PG51bWJlcj4yMjwvbnVtYmVyPjxlZGl0aW9u
PjIwMTAvMDkvMTA8L2VkaXRpb24+PGtleXdvcmRzPjxrZXl3b3JkPkFwb2xpcG9wcm90ZWluIEUy
L2dlbmV0aWNzLyptZXRhYm9saXNtPC9rZXl3b3JkPjxrZXl3b3JkPkFwb2xpcG9wcm90ZWluIEUz
L2dlbmV0aWNzLyptZXRhYm9saXNtPC9rZXl3b3JkPjxrZXl3b3JkPkFwb2xpcG9wcm90ZWluIEU0
L2dlbmV0aWNzLyptZXRhYm9saXNtPC9rZXl3b3JkPjxrZXl3b3JkPkNlbGwgTGluZSwgVHVtb3I8
L2tleXdvcmQ+PGtleXdvcmQ+SGVwYWNpdmlydXMvKnBoeXNpb2xvZ3k8L2tleXdvcmQ+PGtleXdv
cmQ+SGVwYXRpdGlzIEMvZ2VuZXRpY3MvKm1ldGFib2xpc20vdmlyb2xvZ3k8L2tleXdvcmQ+PGtl
eXdvcmQ+SHVtYW5zPC9rZXl3b3JkPjxrZXl3b3JkPlByb3RlaW4gQmluZGluZzwva2V5d29yZD48
L2tleXdvcmRzPjxkYXRlcz48eWVhcj4yMDEwPC95ZWFyPjxwdWItZGF0ZXM+PGRhdGU+Tm92PC9k
YXRlPjwvcHViLWRhdGVzPjwvZGF0ZXM+PGlzYm4+MTA5OC01NTE0IChFbGVjdHJvbmljKSYjeEQ7
MDAyMi01MzhYIChMaW5raW5nKTwvaXNibj48YWNjZXNzaW9uLW51bT4yMDgyNjY4OTwvYWNjZXNz
aW9uLW51bT48d29yay10eXBlPlJlc2VhcmNoIFN1cHBvcnQsIE5vbi1VLlMuIEdvdiZhcG9zO3Q8
L3dvcmstdHlwZT48dXJscz48cmVsYXRlZC11cmxzPjx1cmw+aHR0cDovL3d3dy5uY2JpLm5sbS5u
aWguZ292L3B1Ym1lZC8yMDgyNjY4OTwvdXJsPjx1cmw+aHR0cDovL2p2aS5hc20ub3JnL2NvbnRl
bnQvODQvMjIvMTIwNDguZnVsbC5wZGY8L3VybD48L3JlbGF0ZWQtdXJscz48L3VybHM+PGN1c3Rv
bTI+Mjk3Nzg2MzwvY3VzdG9tMj48ZWxlY3Ryb25pYy1yZXNvdXJjZS1udW0+MTAuMTEyOC9KVkku
MDEwNjMtMTA8L2VsZWN0cm9uaWMtcmVzb3VyY2UtbnVtPjxsYW5ndWFnZT5lbmc8L2xhbmd1YWdl
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Pd2VuPC9BdXRob3I+PFllYXI+MjAwOTwvWWVhcj48UmVj
TnVtPjc2ODwvUmVjTnVtPjxEaXNwbGF5VGV4dD48c3R5bGUgZmFjZT0ic3VwZXJzY3JpcHQiPls4
NC04Nl08L3N0eWxlPjwvRGlzcGxheVRleHQ+PHJlY29yZD48cmVjLW51bWJlcj43Njg8L3JlYy1u
dW1iZXI+PGZvcmVpZ24ta2V5cz48a2V5IGFwcD0iRU4iIGRiLWlkPSJ2MHh3dmVkcjJ0ZWRhcWU5
ejI1eGF2OTRkZGVmYXR4YXZwMDUiIHRpbWVzdGFtcD0iMTM0NzAyNjU0MCI+NzY4PC9rZXk+PC9m
b3JlaWduLWtleXM+PHJlZi10eXBlIG5hbWU9IkpvdXJuYWwgQXJ0aWNsZSI+MTc8L3JlZi10eXBl
Pjxjb250cmlidXRvcnM+PGF1dGhvcnM+PGF1dGhvcj5Pd2VuLCBELiBNLjwvYXV0aG9yPjxhdXRo
b3I+SHVhbmcsIEguPC9hdXRob3I+PGF1dGhvcj5ZZSwgSi48L2F1dGhvcj48YXV0aG9yPkdhbGUs
IE0uPC9hdXRob3I+PC9hdXRob3JzPjwvY29udHJpYnV0b3JzPjxhdXRoLWFkZHJlc3M+R2FsZSwg
TSYjeEQ7VW5pdiBXYXNoaW5ndG9uLCBTY2ggTWVkLCBEZXB0IEltbXVub2wsIFNlYXR0bGUsIFdB
IDk4MTk1IFVTQSYjeEQ7VW5pdiBXYXNoaW5ndG9uLCBTY2ggTWVkLCBEZXB0IEltbXVub2wsIFNl
YXR0bGUsIFdBIDk4MTk1IFVTQSYjeEQ7VW5pdiBXYXNoaW5ndG9uLCBTY2ggTWVkLCBEZXB0IElt
bXVub2wsIFNlYXR0bGUsIFdBIDk4MTk1IFVTQSYjeEQ7VW5pdiBUZXhhcyBTVyBNZWQgQ3RyIERh
bGxhcywgRGVwdCBNaWNyb2Jpb2wsIERhbGxhcywgVFggNzUzOTAgVVNBJiN4RDtVbml2IFRleGFz
IFNXIE1lZCBDdHIgRGFsbGFzLCBEZXB0IE1vbCBHZW5ldCwgRGFsbGFzLCBUWCA3NTM5MCBVU0E8
L2F1dGgtYWRkcmVzcz48dGl0bGVzPjx0aXRsZT5BcG9saXBvcHJvdGVpbiBFIG9uIGhlcGF0aXRp
cyBDIHZpcmlvbiBmYWNpbGl0YXRlcyBpbmZlY3Rpb24gdGhyb3VnaCBpbnRlcmFjdGlvbiB3aXRo
IGxvdy1kZW5zaXR5IGxpcG9wcm90ZWluIHJlY2VwdG9yPC90aXRsZT48c2Vjb25kYXJ5LXRpdGxl
PlZpcm9sb2d5PC9zZWNvbmRhcnktdGl0bGU+PGFsdC10aXRsZT5WaXJvbG9neTwvYWx0LXRpdGxl
PjwvdGl0bGVzPjxwZXJpb2RpY2FsPjxmdWxsLXRpdGxlPlZpcm9sb2d5PC9mdWxsLXRpdGxlPjwv
cGVyaW9kaWNhbD48YWx0LXBlcmlvZGljYWw+PGZ1bGwtdGl0bGU+Vmlyb2xvZ3k8L2Z1bGwtdGl0
bGU+PC9hbHQtcGVyaW9kaWNhbD48cGFnZXM+OTktMTA4PC9wYWdlcz48dm9sdW1lPjM5NDwvdm9s
dW1lPjxudW1iZXI+MTwvbnVtYmVyPjxrZXl3b3Jkcz48a2V5d29yZD5oZXBhdGl0aXM8L2tleXdv
cmQ+PGtleXdvcmQ+aGN2PC9rZXl3b3JkPjxrZXl3b3JkPmxkbC1yPC9rZXl3b3JkPjxrZXl3b3Jk
PmxpcG9wcm90ZWluPC9rZXl3b3JkPjxrZXl3b3JkPmFwb2U8L2tleXdvcmQ+PGtleXdvcmQ+YXBv
Yjwva2V5d29yZD48a2V5d29yZD5lbnRyeTwva2V5d29yZD48a2V5d29yZD5yZWNlcHRvcjwva2V5
d29yZD48a2V5d29yZD5iIHR5cGUtaTwva2V5d29yZD48a2V5d29yZD52aXJ1cy1ybmEgcmVwbGlj
YXRpb248L2tleXdvcmQ+PGtleXdvcmQ+c2NhdmVuZ2VyLXJlY2VwdG9yPC9rZXl3b3JkPjxrZXl3
b3JkPmNlbGwgZW50cnk8L2tleXdvcmQ+PGtleXdvcmQ+bmV1dHJhbGl6aW5nIGFudGlib2RpZXM8
L2tleXdvcmQ+PGtleXdvcmQ+Y2FuZGlkYXRlIHJlY2VwdG9yPC9rZXl3b3JkPjxrZXl3b3JkPmh1
bWFuIGhlcGF0b2N5dGVzPC9rZXl3b3JkPjxrZXl3b3JkPmhlcGF0b21hLWNlbGxzPC9rZXl3b3Jk
PjxrZXl3b3JkPmNkODE8L2tleXdvcmQ+PGtleXdvcmQ+cHJvdGVpbjwva2V5d29yZD48L2tleXdv
cmRzPjxkYXRlcz48eWVhcj4yMDA5PC95ZWFyPjxwdWItZGF0ZXM+PGRhdGU+Tm92IDEwPC9kYXRl
PjwvcHViLWRhdGVzPjwvZGF0ZXM+PGlzYm4+MDA0Mi02ODIyPC9pc2JuPjxhY2Nlc3Npb24tbnVt
PklTSTowMDAyNzE0MzgwMDAwMTM8L2FjY2Vzc2lvbi1udW0+PHVybHM+PHJlbGF0ZWQtdXJscz48
dXJsPiZsdDtHbyB0byBJU0kmZ3Q7Oi8vMDAwMjcxNDM4MDAwMDEzPC91cmw+PHVybD5odHRwOi8v
YWMuZWxzLWNkbi5jb20vUzAwNDI2ODIyMDkwMDUyODUvMS1zMi4wLVMwMDQyNjgyMjA5MDA1Mjg1
LW1haW4ucGRmP190aWQ9NGJkNmFjYjAtZjhmNC0xMWUxLWIxODQtMDAwMDBhYWNiMzVlJmFtcDth
Y2RuYXQ9MTM0NzAyNjU3Ml81MzQ5YTQ2ODgwZWFkNTdjZTM1YjAyY2Q3MjViNzQwODwvdXJsPjwv
cmVsYXRlZC11cmxzPjwvdXJscz48ZWxlY3Ryb25pYy1yZXNvdXJjZS1udW0+RE9JIDEwLjEwMTYv
ai52aXJvbC4yMDA5LjA4LjAzNzwvZWxlY3Ryb25pYy1yZXNvdXJjZS1udW0+PGxhbmd1YWdlPkVu
Z2xpc2g8L2xhbmd1YWdlPjwvcmVjb3JkPjwvQ2l0ZT48Q2l0ZT48QXV0aG9yPk1henVtZGFyPC9B
dXRob3I+PFllYXI+MjAxMTwvWWVhcj48UmVjTnVtPjEwNTE8L1JlY051bT48cmVjb3JkPjxyZWMt
bnVtYmVyPjEwNTE8L3JlYy1udW1iZXI+PGZvcmVpZ24ta2V5cz48a2V5IGFwcD0iRU4iIGRiLWlk
PSJ2MHh3dmVkcjJ0ZWRhcWU5ejI1eGF2OTRkZGVmYXR4YXZwMDUiIHRpbWVzdGFtcD0iMTM4NTM5
MDQ2NyI+MTA1MTwva2V5PjwvZm9yZWlnbi1rZXlzPjxyZWYtdHlwZSBuYW1lPSJKb3VybmFsIEFy
dGljbGUiPjE3PC9yZWYtdHlwZT48Y29udHJpYnV0b3JzPjxhdXRob3JzPjxhdXRob3I+TWF6dW1k
YXIsIEIuPC9hdXRob3I+PGF1dGhvcj5CYW5lcmplZSwgQS48L2F1dGhvcj48YXV0aG9yPk1leWVy
LCBLLjwvYXV0aG9yPjxhdXRob3I+UmF5LCBSLjwvYXV0aG9yPjwvYXV0aG9ycz48L2NvbnRyaWJ1
dG9ycz48YXV0aC1hZGRyZXNzPkRlcGFydG1lbnQgb2YgSW50ZXJuYWwgTWVkaWNpbmUsIFN0LiBM
b3VpcyBVbml2ZXJzaXR5LCBTdC4gTG91aXMsIE1PLCBVU0EuPC9hdXRoLWFkZHJlc3M+PHRpdGxl
cz48dGl0bGU+SGVwYXRpdGlzIEMgdmlydXMgRTEgZW52ZWxvcGUgZ2x5Y29wcm90ZWluIGludGVy
YWN0cyB3aXRoIGFwb2xpcG9wcm90ZWlucyBpbiBmYWNpbGl0YXRpbmcgZW50cnkgaW50byBoZXBh
dG9jeXRlczwvdGl0bGU+PHNlY29uZGFyeS10aXRsZT5IZXBhdG9sb2d5PC9zZWNvbmRhcnktdGl0
bGU+PC90aXRsZXM+PHBlcmlvZGljYWw+PGZ1bGwtdGl0bGU+SGVwYXRvbG9neTwvZnVsbC10aXRs
ZT48L3BlcmlvZGljYWw+PHBhZ2VzPjExNDktNTY8L3BhZ2VzPjx2b2x1bWU+NTQ8L3ZvbHVtZT48
bnVtYmVyPjQ8L251bWJlcj48ZWRpdGlvbj4yMDExLzA3LzA4PC9lZGl0aW9uPjxrZXl3b3Jkcz48
a2V5d29yZD5BbmltYWxzPC9rZXl3b3JkPjxrZXl3b3JkPkFwb2xpcG9wcm90ZWlucy8qbWV0YWJv
bGlzbTwva2V5d29yZD48a2V5d29yZD5DZWxscywgQ3VsdHVyZWQ8L2tleXdvcmQ+PGtleXdvcmQ+
RW56eW1lLUxpbmtlZCBJbW11bm9zb3JiZW50IEFzc2F5PC9rZXl3b3JkPjxrZXl3b3JkPkhlcGFj
aXZpcnVzL2ltbXVub2xvZ3kvKm1ldGFib2xpc208L2tleXdvcmQ+PGtleXdvcmQ+SGVwYXRvY3l0
ZXMvKm1ldGFib2xpc20vcGh5c2lvbG9neTwva2V5d29yZD48a2V5d29yZD5IdW1hbnM8L2tleXdv
cmQ+PGtleXdvcmQ+TG93IERlbnNpdHkgTGlwb3Byb3RlaW4gUmVjZXB0b3ItUmVsYXRlZCBQcm90
ZWluLTEvbWV0YWJvbGlzbTwva2V5d29yZD48a2V5d29yZD5QbGF0ZWxldCBGYWN0b3IgNC9waGFy
bWFjb2xvZ3k8L2tleXdvcmQ+PGtleXdvcmQ+UHJvcHJvdGVpbiBDb252ZXJ0YXNlczwva2V5d29y
ZD48a2V5d29yZD5SYWJiaXRzPC9rZXl3b3JkPjxrZXl3b3JkPlNlbnNpdGl2aXR5IGFuZCBTcGVj
aWZpY2l0eTwva2V5d29yZD48a2V5d29yZD5TZXJpbmUgRW5kb3BlcHRpZGFzZXMvcGhhcm1hY29s
b2d5PC9rZXl3b3JkPjxrZXl3b3JkPlZlc2ljdWxhciBzdG9tYXRpdGlzIEluZGlhbmEgdmlydXMv
aW1tdW5vbG9neS9tZXRhYm9saXNtPC9rZXl3b3JkPjxrZXl3b3JkPlZpcmFsIEVudmVsb3BlIFBy
b3RlaW5zL2ltbXVub2xvZ3kvKm1ldGFib2xpc208L2tleXdvcmQ+PGtleXdvcmQ+VmlydXMgSW50
ZXJuYWxpemF0aW9uLypkcnVnIGVmZmVjdHM8L2tleXdvcmQ+PC9rZXl3b3Jkcz48ZGF0ZXM+PHll
YXI+MjAxMTwveWVhcj48cHViLWRhdGVzPjxkYXRlPk9jdDwvZGF0ZT48L3B1Yi1kYXRlcz48L2Rh
dGVzPjxpc2JuPjE1MjctMzM1MCAoRWxlY3Ryb25pYykmI3hEOzAyNzAtOTEzOSAoTGlua2luZyk8
L2lzYm4+PGFjY2Vzc2lvbi1udW0+MjE3MzU0NjY8L2FjY2Vzc2lvbi1udW0+PHdvcmstdHlwZT5D
b21wYXJhdGl2ZSBTdHVkeTwvd29yay10eXBlPjx1cmxzPjxyZWxhdGVkLXVybHM+PHVybD5odHRw
Oi8vd3d3Lm5jYmkubmxtLm5paC5nb3YvcHVibWVkLzIxNzM1NDY2PC91cmw+PHVybD5odHRwOi8v
b25saW5lbGlicmFyeS53aWxleS5jb20vc3RvcmUvMTAuMTAwMi9oZXAuMjQ1MjMvYXNzZXQvMjQ1
MjNfZnRwLnBkZj92PTEmYW1wO3Q9aG9mdG9leTMmYW1wO3M9NjJlNDllODE0ZGQ1OGE1MTBjMjg4
Y2M5YmU4ZjNhZjAwNDIxODVhNjwvdXJsPjwvcmVsYXRlZC11cmxzPjwvdXJscz48Y3VzdG9tMj4z
MTg0MTkxPC9jdXN0b20yPjxlbGVjdHJvbmljLXJlc291cmNlLW51bT4xMC4xMDAyL2hlcC4yNDUy
MzwvZWxlY3Ryb25pYy1yZXNvdXJjZS1udW0+PGxhbmd1YWdlPmVuZzwvbGFuZ3VhZ2U+PC9yZWNv
cmQ+PC9DaXRlPjxDaXRlPjxBdXRob3I+SGlzaGlraTwvQXV0aG9yPjxZZWFyPjIwMTA8L1llYXI+
PFJlY051bT43ODA8L1JlY051bT48cmVjb3JkPjxyZWMtbnVtYmVyPjc4MDwvcmVjLW51bWJlcj48
Zm9yZWlnbi1rZXlzPjxrZXkgYXBwPSJFTiIgZGItaWQ9InYweHd2ZWRyMnRlZGFxZTl6MjV4YXY5
NGRkZWZhdHhhdnAwNSIgdGltZXN0YW1wPSIxMzQ4MTQwMjQ0Ij43ODA8L2tleT48L2ZvcmVpZ24t
a2V5cz48cmVmLXR5cGUgbmFtZT0iSm91cm5hbCBBcnRpY2xlIj4xNzwvcmVmLXR5cGU+PGNvbnRy
aWJ1dG9ycz48YXV0aG9ycz48YXV0aG9yPkhpc2hpa2ksIFQuPC9hdXRob3I+PGF1dGhvcj5TaGlt
aXp1LCBZLjwvYXV0aG9yPjxhdXRob3I+VG9iaXRhLCBSLjwvYXV0aG9yPjxhdXRob3I+U3VnaXlh
bWEsIEsuPC9hdXRob3I+PGF1dGhvcj5PZ2F3YSwgSy48L2F1dGhvcj48YXV0aG9yPkZ1bmFtaSwg
Sy48L2F1dGhvcj48YXV0aG9yPk9oc2FraSwgWS48L2F1dGhvcj48YXV0aG9yPkZ1amltb3RvLCBU
LjwvYXV0aG9yPjxhdXRob3I+VGFrYWt1LCBILjwvYXV0aG9yPjxhdXRob3I+V2FraXRhLCBULjwv
YXV0aG9yPjxhdXRob3I+QmF1bWVydCwgVC4gRi48L2F1dGhvcj48YXV0aG9yPk1peWFuYXJpLCBZ
LjwvYXV0aG9yPjxhdXRob3I+U2hpbW90b2hubywgSy48L2F1dGhvcj48L2F1dGhvcnM+PC9jb250
cmlidXRvcnM+PGF1dGgtYWRkcmVzcz5SZXNlYXJjaCBJbnN0aXR1dGUsIENoaWJhIEluc3RpdHV0
ZSBvZiBUZWNobm9sb2d5LCBOYXJhc2hpbm8gQ2l0eSwgQ2hpYmEgMjc1LTAwMTYsIEphcGFuLiB0
YWtheXVraS5oaXNoaWtpQGl0LWNoaWJhLmFjLmpwPC9hdXRoLWFkZHJlc3M+PHRpdGxlcz48dGl0
bGU+SW5mZWN0aXZpdHkgb2YgaGVwYXRpdGlzIEMgdmlydXMgaXMgaW5mbHVlbmNlZCBieSBhc3Nv
Y2lhdGlvbiB3aXRoIGFwb2xpcG9wcm90ZWluIEUgaXNvZm9ybXM8L3RpdGxlPjxzZWNvbmRhcnkt
dGl0bGU+SiBWaXJvbDwvc2Vjb25kYXJ5LXRpdGxlPjxhbHQtdGl0bGU+Sm91cm5hbCBvZiB2aXJv
bG9neTwvYWx0LXRpdGxlPjwvdGl0bGVzPjxwZXJpb2RpY2FsPjxmdWxsLXRpdGxlPkogVmlyb2w8
L2Z1bGwtdGl0bGU+PC9wZXJpb2RpY2FsPjxhbHQtcGVyaW9kaWNhbD48ZnVsbC10aXRsZT5Kb3Vy
bmFsIG9mIHZpcm9sb2d5PC9mdWxsLXRpdGxlPjwvYWx0LXBlcmlvZGljYWw+PHBhZ2VzPjEyMDQ4
LTU3PC9wYWdlcz48dm9sdW1lPjg0PC92b2x1bWU+PG51bWJlcj4yMjwvbnVtYmVyPjxlZGl0aW9u
PjIwMTAvMDkvMTA8L2VkaXRpb24+PGtleXdvcmRzPjxrZXl3b3JkPkFwb2xpcG9wcm90ZWluIEUy
L2dlbmV0aWNzLyptZXRhYm9saXNtPC9rZXl3b3JkPjxrZXl3b3JkPkFwb2xpcG9wcm90ZWluIEUz
L2dlbmV0aWNzLyptZXRhYm9saXNtPC9rZXl3b3JkPjxrZXl3b3JkPkFwb2xpcG9wcm90ZWluIEU0
L2dlbmV0aWNzLyptZXRhYm9saXNtPC9rZXl3b3JkPjxrZXl3b3JkPkNlbGwgTGluZSwgVHVtb3I8
L2tleXdvcmQ+PGtleXdvcmQ+SGVwYWNpdmlydXMvKnBoeXNpb2xvZ3k8L2tleXdvcmQ+PGtleXdv
cmQ+SGVwYXRpdGlzIEMvZ2VuZXRpY3MvKm1ldGFib2xpc20vdmlyb2xvZ3k8L2tleXdvcmQ+PGtl
eXdvcmQ+SHVtYW5zPC9rZXl3b3JkPjxrZXl3b3JkPlByb3RlaW4gQmluZGluZzwva2V5d29yZD48
L2tleXdvcmRzPjxkYXRlcz48eWVhcj4yMDEwPC95ZWFyPjxwdWItZGF0ZXM+PGRhdGU+Tm92PC9k
YXRlPjwvcHViLWRhdGVzPjwvZGF0ZXM+PGlzYm4+MTA5OC01NTE0IChFbGVjdHJvbmljKSYjeEQ7
MDAyMi01MzhYIChMaW5raW5nKTwvaXNibj48YWNjZXNzaW9uLW51bT4yMDgyNjY4OTwvYWNjZXNz
aW9uLW51bT48d29yay10eXBlPlJlc2VhcmNoIFN1cHBvcnQsIE5vbi1VLlMuIEdvdiZhcG9zO3Q8
L3dvcmstdHlwZT48dXJscz48cmVsYXRlZC11cmxzPjx1cmw+aHR0cDovL3d3dy5uY2JpLm5sbS5u
aWguZ292L3B1Ym1lZC8yMDgyNjY4OTwvdXJsPjx1cmw+aHR0cDovL2p2aS5hc20ub3JnL2NvbnRl
bnQvODQvMjIvMTIwNDguZnVsbC5wZGY8L3VybD48L3JlbGF0ZWQtdXJscz48L3VybHM+PGN1c3Rv
bTI+Mjk3Nzg2MzwvY3VzdG9tMj48ZWxlY3Ryb25pYy1yZXNvdXJjZS1udW0+MTAuMTEyOC9KVkku
MDEwNjMtMTA8L2VsZWN0cm9uaWMtcmVzb3VyY2UtbnVtPjxsYW5ndWFnZT5lbmc8L2xhbmd1YWdl
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4" w:tooltip="Owen, 2009 #768" w:history="1">
        <w:r w:rsidR="000F07FA" w:rsidRPr="00EF2A4D">
          <w:rPr>
            <w:rFonts w:ascii="Book Antiqua" w:hAnsi="Book Antiqua"/>
            <w:noProof/>
            <w:sz w:val="24"/>
            <w:szCs w:val="24"/>
            <w:vertAlign w:val="superscript"/>
            <w:lang w:val="en-US"/>
          </w:rPr>
          <w:t>84-8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C13DF" w:rsidRPr="00EF2A4D">
        <w:rPr>
          <w:rFonts w:ascii="Book Antiqua" w:hAnsi="Book Antiqua"/>
          <w:sz w:val="24"/>
          <w:szCs w:val="24"/>
          <w:lang w:val="en-US"/>
        </w:rPr>
        <w:t xml:space="preserve">, recent data </w:t>
      </w:r>
      <w:r w:rsidR="002D6384" w:rsidRPr="00EF2A4D">
        <w:rPr>
          <w:rFonts w:ascii="Book Antiqua" w:hAnsi="Book Antiqua"/>
          <w:sz w:val="24"/>
          <w:szCs w:val="24"/>
          <w:lang w:val="en-US"/>
        </w:rPr>
        <w:t>indicate</w:t>
      </w:r>
      <w:r w:rsidR="00C82384" w:rsidRPr="00EF2A4D">
        <w:rPr>
          <w:rFonts w:ascii="Book Antiqua" w:hAnsi="Book Antiqua"/>
          <w:sz w:val="24"/>
          <w:szCs w:val="24"/>
          <w:lang w:val="en-US"/>
        </w:rPr>
        <w:t xml:space="preserve"> that</w:t>
      </w:r>
      <w:r w:rsidR="00EC13DF" w:rsidRPr="00EF2A4D">
        <w:rPr>
          <w:rFonts w:ascii="Book Antiqua" w:hAnsi="Book Antiqua"/>
          <w:sz w:val="24"/>
          <w:szCs w:val="24"/>
          <w:lang w:val="en-US"/>
        </w:rPr>
        <w:t xml:space="preserve"> this is not</w:t>
      </w:r>
      <w:r w:rsidR="00507CBB" w:rsidRPr="00EF2A4D">
        <w:rPr>
          <w:rFonts w:ascii="Book Antiqua" w:hAnsi="Book Antiqua"/>
          <w:sz w:val="24"/>
          <w:szCs w:val="24"/>
          <w:lang w:val="en-US"/>
        </w:rPr>
        <w:t xml:space="preserve"> necessarily the case</w:t>
      </w:r>
      <w:r w:rsidR="004C6AAE" w:rsidRPr="00EF2A4D">
        <w:rPr>
          <w:rFonts w:ascii="Book Antiqua" w:hAnsi="Book Antiqua"/>
          <w:sz w:val="24"/>
          <w:szCs w:val="24"/>
          <w:lang w:val="en-US"/>
        </w:rPr>
        <w:t xml:space="preserve">. Prentoe </w:t>
      </w:r>
      <w:r w:rsidR="00382DC9" w:rsidRPr="00382DC9">
        <w:rPr>
          <w:rFonts w:ascii="Book Antiqua" w:hAnsi="Book Antiqua"/>
          <w:i/>
          <w:sz w:val="24"/>
          <w:szCs w:val="24"/>
          <w:lang w:val="en-US"/>
        </w:rPr>
        <w:t>et al</w:t>
      </w:r>
      <w:r w:rsidR="00CB211A" w:rsidRPr="00EF2A4D">
        <w:rPr>
          <w:rFonts w:ascii="Book Antiqua" w:hAnsi="Book Antiqua"/>
          <w:sz w:val="24"/>
          <w:szCs w:val="24"/>
          <w:lang w:val="en-US"/>
        </w:rPr>
        <w:fldChar w:fldCharType="begin">
          <w:fldData xml:space="preserve">PEVuZE5vdGU+PENpdGU+PEF1dGhvcj5QcmVudG9lPC9BdXRob3I+PFllYXI+MjAxNDwvWWVhcj48
UmVjTnVtPjEwNDc8L1JlY051bT48RGlzcGxheVRleHQ+PHN0eWxlIGZhY2U9InN1cGVyc2NyaXB0
Ij5bODddPC9zdHlsZT48L0Rpc3BsYXlUZXh0PjxyZWNvcmQ+PHJlYy1udW1iZXI+MTA0NzwvcmVj
LW51bWJlcj48Zm9yZWlnbi1rZXlzPjxrZXkgYXBwPSJFTiIgZGItaWQ9InYweHd2ZWRyMnRlZGFx
ZTl6MjV4YXY5NGRkZWZhdHhhdnAwNSIgdGltZXN0YW1wPSIxMzg1MzkwMTk4Ij4xMDQ3PC9rZXk+
PC9mb3JlaWduLWtleXM+PHJlZi10eXBlIG5hbWU9IkpvdXJuYWwgQXJ0aWNsZSI+MTc8L3JlZi10
eXBlPjxjb250cmlidXRvcnM+PGF1dGhvcnM+PGF1dGhvcj5QcmVudG9lLCBKLjwvYXV0aG9yPjxh
dXRob3I+U2VycmUsIFMuIEIuPC9hdXRob3I+PGF1dGhvcj5SYW1pcmV6LCBTLjwvYXV0aG9yPjxh
dXRob3I+Tmljb3NpYSwgQS48L2F1dGhvcj48YXV0aG9yPkdvdHR3ZWluLCBKLiBNLjwvYXV0aG9y
PjxhdXRob3I+QnVraCwgSi48L2F1dGhvcj48L2F1dGhvcnM+PC9jb250cmlidXRvcnM+PGF1dGgt
YWRkcmVzcz5Db3BlbmhhZ2VuIEhlcGF0aXRpcyBDIFByb2dyYW0gKENPLUhFUCksIERlcGFydG1l
bnQgb2YgSW5mZWN0aW91cyBEaXNlYXNlcyBhbmQgQ2xpbmljYWwgUmVzZWFyY2ggQ2VudHJlLCBI
dmlkb3ZyZSBIb3NwaXRhbCBhbmQgRGVwYXJ0bWVudCBvZiBJbnRlcm5hdGlvbmFsIEhlYWx0aCwg
SW1tdW5vbG9neSBhbmQgTWljcm9iaW9sb2d5LCBGYWN1bHR5IG9mIEhlYWx0aCBhbmQgTWVkaWNh
bCBTY2llbmNlcywgVW5pdmVyc2l0eSBvZiBDb3BlbmhhZ2VuLCBDb3BlbmhhZ2VuLCBEZW5tYXJr
LjwvYXV0aC1hZGRyZXNzPjx0aXRsZXM+PHRpdGxlPkh5cGVydmFyaWFibGUgcmVnaW9uIDEgZGVs
ZXRpb24gYW5kIHJlcXVpcmVkIGFkYXB0aXZlIGVudmVsb3BlIG11dGF0aW9ucyBjb25mZXIgZGVj
cmVhc2VkIGRlcGVuZGVuY3kgb24gc2NhdmVuZ2VyIHJlY2VwdG9yIGNsYXNzIEIgdHlwZSBJIGFu
ZCBsb3ctZGVuc2l0eSBsaXBvcHJvdGVpbiByZWNlcHRvciBmb3IgaGVwYXRpdGlzIEMgdmlydXM8
L3RpdGxlPjxzZWNvbmRhcnktdGl0bGU+SiBWaXJvbDwvc2Vjb25kYXJ5LXRpdGxlPjxhbHQtdGl0
bGU+Sm91cm5hbCBvZiB2aXJvbG9neTwvYWx0LXRpdGxlPjwvdGl0bGVzPjxwZXJpb2RpY2FsPjxm
dWxsLXRpdGxlPkogVmlyb2w8L2Z1bGwtdGl0bGU+PC9wZXJpb2RpY2FsPjxhbHQtcGVyaW9kaWNh
bD48ZnVsbC10aXRsZT5Kb3VybmFsIG9mIHZpcm9sb2d5PC9mdWxsLXRpdGxlPjwvYWx0LXBlcmlv
ZGljYWw+PHBhZ2VzPjE3MjUtMzk8L3BhZ2VzPjx2b2x1bWU+ODg8L3ZvbHVtZT48bnVtYmVyPjM8
L251bWJlcj48ZWRpdGlvbj4yMDEzLzExLzIyPC9lZGl0aW9uPjxrZXl3b3Jkcz48a2V5d29yZD5D
ZWxsIExpbmUsIFR1bW9yPC9rZXl3b3JkPjxrZXl3b3JkPkhlcGFjaXZpcnVzL2NoZW1pc3RyeS9n
ZW5ldGljcy8qcGh5c2lvbG9neTwva2V5d29yZD48a2V5d29yZD5IZXBhdGl0aXMgQy9nZW5ldGlj
cy8qbWV0YWJvbGlzbS92aXJvbG9neTwva2V5d29yZD48a2V5d29yZD5IdW1hbnM8L2tleXdvcmQ+
PGtleXdvcmQ+UmVjZXB0b3JzLCBMREwvZ2VuZXRpY3MvKm1ldGFib2xpc208L2tleXdvcmQ+PGtl
eXdvcmQ+UmVjZXB0b3JzLCBWaXJ1cy9nZW5ldGljcy8qbWV0YWJvbGlzbTwva2V5d29yZD48a2V5
d29yZD5TY2F2ZW5nZXIgUmVjZXB0b3JzLCBDbGFzcyBCL2dlbmV0aWNzLyptZXRhYm9saXNtPC9r
ZXl3b3JkPjxrZXl3b3JkPipTZXF1ZW5jZSBEZWxldGlvbjwva2V5d29yZD48a2V5d29yZD5WaXJh
bCBFbnZlbG9wZSBQcm90ZWlucy8qY2hlbWlzdHJ5LypnZW5ldGljcy9tZXRhYm9saXNtPC9rZXl3
b3JkPjxrZXl3b3JkPlZpcnVzIEludGVybmFsaXphdGlvbjwva2V5d29yZD48L2tleXdvcmRzPjxk
YXRlcz48eWVhcj4yMDE0PC95ZWFyPjxwdWItZGF0ZXM+PGRhdGU+RmViPC9kYXRlPjwvcHViLWRh
dGVzPjwvZGF0ZXM+PGlzYm4+MTA5OC01NTE0IChFbGVjdHJvbmljKSYjeEQ7MDAyMi01MzhYIChM
aW5raW5nKTwvaXNibj48YWNjZXNzaW9uLW51bT4yNDI1NzYwNTwvYWNjZXNzaW9uLW51bT48dXJs
cz48cmVsYXRlZC11cmxzPjx1cmw+aHR0cDovL3d3dy5uY2JpLm5sbS5uaWguZ292L3B1Ym1lZC8y
NDI1NzYwNTwvdXJsPjwvcmVsYXRlZC11cmxzPjwvdXJscz48Y3VzdG9tMj4zOTExNTk1PC9jdXN0
b20yPjxlbGVjdHJvbmljLXJlc291cmNlLW51bT4xMC4xMTI4L0pWSS4wMjAxNy0xMzwvZWxlY3Ry
b25pYy1yZXNvdXJjZS1udW0+PGxhbmd1YWdlPmVuZzwvbGFuZ3VhZ2U+PC9yZWNvcmQ+PC9DaXRl
PjwvRW5kTm90ZT5=
</w:fldData>
        </w:fldChar>
      </w:r>
      <w:r w:rsidR="00CB211A" w:rsidRPr="00EF2A4D">
        <w:rPr>
          <w:rFonts w:ascii="Book Antiqua" w:hAnsi="Book Antiqua"/>
          <w:sz w:val="24"/>
          <w:szCs w:val="24"/>
          <w:lang w:val="en-US"/>
        </w:rPr>
        <w:instrText xml:space="preserve"> ADDIN EN.CITE </w:instrText>
      </w:r>
      <w:r w:rsidR="00CB211A" w:rsidRPr="00EF2A4D">
        <w:rPr>
          <w:rFonts w:ascii="Book Antiqua" w:hAnsi="Book Antiqua"/>
          <w:sz w:val="24"/>
          <w:szCs w:val="24"/>
          <w:lang w:val="en-US"/>
        </w:rPr>
        <w:fldChar w:fldCharType="begin">
          <w:fldData xml:space="preserve">PEVuZE5vdGU+PENpdGU+PEF1dGhvcj5QcmVudG9lPC9BdXRob3I+PFllYXI+MjAxNDwvWWVhcj48
UmVjTnVtPjEwNDc8L1JlY051bT48RGlzcGxheVRleHQ+PHN0eWxlIGZhY2U9InN1cGVyc2NyaXB0
Ij5bODddPC9zdHlsZT48L0Rpc3BsYXlUZXh0PjxyZWNvcmQ+PHJlYy1udW1iZXI+MTA0NzwvcmVj
LW51bWJlcj48Zm9yZWlnbi1rZXlzPjxrZXkgYXBwPSJFTiIgZGItaWQ9InYweHd2ZWRyMnRlZGFx
ZTl6MjV4YXY5NGRkZWZhdHhhdnAwNSIgdGltZXN0YW1wPSIxMzg1MzkwMTk4Ij4xMDQ3PC9rZXk+
PC9mb3JlaWduLWtleXM+PHJlZi10eXBlIG5hbWU9IkpvdXJuYWwgQXJ0aWNsZSI+MTc8L3JlZi10
eXBlPjxjb250cmlidXRvcnM+PGF1dGhvcnM+PGF1dGhvcj5QcmVudG9lLCBKLjwvYXV0aG9yPjxh
dXRob3I+U2VycmUsIFMuIEIuPC9hdXRob3I+PGF1dGhvcj5SYW1pcmV6LCBTLjwvYXV0aG9yPjxh
dXRob3I+Tmljb3NpYSwgQS48L2F1dGhvcj48YXV0aG9yPkdvdHR3ZWluLCBKLiBNLjwvYXV0aG9y
PjxhdXRob3I+QnVraCwgSi48L2F1dGhvcj48L2F1dGhvcnM+PC9jb250cmlidXRvcnM+PGF1dGgt
YWRkcmVzcz5Db3BlbmhhZ2VuIEhlcGF0aXRpcyBDIFByb2dyYW0gKENPLUhFUCksIERlcGFydG1l
bnQgb2YgSW5mZWN0aW91cyBEaXNlYXNlcyBhbmQgQ2xpbmljYWwgUmVzZWFyY2ggQ2VudHJlLCBI
dmlkb3ZyZSBIb3NwaXRhbCBhbmQgRGVwYXJ0bWVudCBvZiBJbnRlcm5hdGlvbmFsIEhlYWx0aCwg
SW1tdW5vbG9neSBhbmQgTWljcm9iaW9sb2d5LCBGYWN1bHR5IG9mIEhlYWx0aCBhbmQgTWVkaWNh
bCBTY2llbmNlcywgVW5pdmVyc2l0eSBvZiBDb3BlbmhhZ2VuLCBDb3BlbmhhZ2VuLCBEZW5tYXJr
LjwvYXV0aC1hZGRyZXNzPjx0aXRsZXM+PHRpdGxlPkh5cGVydmFyaWFibGUgcmVnaW9uIDEgZGVs
ZXRpb24gYW5kIHJlcXVpcmVkIGFkYXB0aXZlIGVudmVsb3BlIG11dGF0aW9ucyBjb25mZXIgZGVj
cmVhc2VkIGRlcGVuZGVuY3kgb24gc2NhdmVuZ2VyIHJlY2VwdG9yIGNsYXNzIEIgdHlwZSBJIGFu
ZCBsb3ctZGVuc2l0eSBsaXBvcHJvdGVpbiByZWNlcHRvciBmb3IgaGVwYXRpdGlzIEMgdmlydXM8
L3RpdGxlPjxzZWNvbmRhcnktdGl0bGU+SiBWaXJvbDwvc2Vjb25kYXJ5LXRpdGxlPjxhbHQtdGl0
bGU+Sm91cm5hbCBvZiB2aXJvbG9neTwvYWx0LXRpdGxlPjwvdGl0bGVzPjxwZXJpb2RpY2FsPjxm
dWxsLXRpdGxlPkogVmlyb2w8L2Z1bGwtdGl0bGU+PC9wZXJpb2RpY2FsPjxhbHQtcGVyaW9kaWNh
bD48ZnVsbC10aXRsZT5Kb3VybmFsIG9mIHZpcm9sb2d5PC9mdWxsLXRpdGxlPjwvYWx0LXBlcmlv
ZGljYWw+PHBhZ2VzPjE3MjUtMzk8L3BhZ2VzPjx2b2x1bWU+ODg8L3ZvbHVtZT48bnVtYmVyPjM8
L251bWJlcj48ZWRpdGlvbj4yMDEzLzExLzIyPC9lZGl0aW9uPjxrZXl3b3Jkcz48a2V5d29yZD5D
ZWxsIExpbmUsIFR1bW9yPC9rZXl3b3JkPjxrZXl3b3JkPkhlcGFjaXZpcnVzL2NoZW1pc3RyeS9n
ZW5ldGljcy8qcGh5c2lvbG9neTwva2V5d29yZD48a2V5d29yZD5IZXBhdGl0aXMgQy9nZW5ldGlj
cy8qbWV0YWJvbGlzbS92aXJvbG9neTwva2V5d29yZD48a2V5d29yZD5IdW1hbnM8L2tleXdvcmQ+
PGtleXdvcmQ+UmVjZXB0b3JzLCBMREwvZ2VuZXRpY3MvKm1ldGFib2xpc208L2tleXdvcmQ+PGtl
eXdvcmQ+UmVjZXB0b3JzLCBWaXJ1cy9nZW5ldGljcy8qbWV0YWJvbGlzbTwva2V5d29yZD48a2V5
d29yZD5TY2F2ZW5nZXIgUmVjZXB0b3JzLCBDbGFzcyBCL2dlbmV0aWNzLyptZXRhYm9saXNtPC9r
ZXl3b3JkPjxrZXl3b3JkPipTZXF1ZW5jZSBEZWxldGlvbjwva2V5d29yZD48a2V5d29yZD5WaXJh
bCBFbnZlbG9wZSBQcm90ZWlucy8qY2hlbWlzdHJ5LypnZW5ldGljcy9tZXRhYm9saXNtPC9rZXl3
b3JkPjxrZXl3b3JkPlZpcnVzIEludGVybmFsaXphdGlvbjwva2V5d29yZD48L2tleXdvcmRzPjxk
YXRlcz48eWVhcj4yMDE0PC95ZWFyPjxwdWItZGF0ZXM+PGRhdGU+RmViPC9kYXRlPjwvcHViLWRh
dGVzPjwvZGF0ZXM+PGlzYm4+MTA5OC01NTE0IChFbGVjdHJvbmljKSYjeEQ7MDAyMi01MzhYIChM
aW5raW5nKTwvaXNibj48YWNjZXNzaW9uLW51bT4yNDI1NzYwNTwvYWNjZXNzaW9uLW51bT48dXJs
cz48cmVsYXRlZC11cmxzPjx1cmw+aHR0cDovL3d3dy5uY2JpLm5sbS5uaWguZ292L3B1Ym1lZC8y
NDI1NzYwNTwvdXJsPjwvcmVsYXRlZC11cmxzPjwvdXJscz48Y3VzdG9tMj4zOTExNTk1PC9jdXN0
b20yPjxlbGVjdHJvbmljLXJlc291cmNlLW51bT4xMC4xMTI4L0pWSS4wMjAxNy0xMzwvZWxlY3Ry
b25pYy1yZXNvdXJjZS1udW0+PGxhbmd1YWdlPmVuZzwvbGFuZ3VhZ2U+PC9yZWNvcmQ+PC9DaXRl
PjwvRW5kTm90ZT5=
</w:fldData>
        </w:fldChar>
      </w:r>
      <w:r w:rsidR="00CB211A" w:rsidRPr="00EF2A4D">
        <w:rPr>
          <w:rFonts w:ascii="Book Antiqua" w:hAnsi="Book Antiqua"/>
          <w:sz w:val="24"/>
          <w:szCs w:val="24"/>
          <w:lang w:val="en-US"/>
        </w:rPr>
        <w:instrText xml:space="preserve"> ADDIN EN.CITE.DATA </w:instrText>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end"/>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separate"/>
      </w:r>
      <w:r w:rsidR="00CB211A" w:rsidRPr="00EF2A4D">
        <w:rPr>
          <w:rFonts w:ascii="Book Antiqua" w:hAnsi="Book Antiqua"/>
          <w:noProof/>
          <w:sz w:val="24"/>
          <w:szCs w:val="24"/>
          <w:vertAlign w:val="superscript"/>
          <w:lang w:val="en-US"/>
        </w:rPr>
        <w:t>[</w:t>
      </w:r>
      <w:hyperlink w:anchor="_ENREF_87" w:tooltip="Prentoe, 2014 #1047" w:history="1">
        <w:r w:rsidR="00CB211A" w:rsidRPr="00EF2A4D">
          <w:rPr>
            <w:rFonts w:ascii="Book Antiqua" w:hAnsi="Book Antiqua"/>
            <w:noProof/>
            <w:sz w:val="24"/>
            <w:szCs w:val="24"/>
            <w:vertAlign w:val="superscript"/>
            <w:lang w:val="en-US"/>
          </w:rPr>
          <w:t>87</w:t>
        </w:r>
      </w:hyperlink>
      <w:r w:rsidR="00CB211A" w:rsidRPr="00EF2A4D">
        <w:rPr>
          <w:rFonts w:ascii="Book Antiqua" w:hAnsi="Book Antiqua"/>
          <w:noProof/>
          <w:sz w:val="24"/>
          <w:szCs w:val="24"/>
          <w:vertAlign w:val="superscript"/>
          <w:lang w:val="en-US"/>
        </w:rPr>
        <w:t>]</w:t>
      </w:r>
      <w:r w:rsidR="00CB211A" w:rsidRPr="00EF2A4D">
        <w:rPr>
          <w:rFonts w:ascii="Book Antiqua" w:hAnsi="Book Antiqua"/>
          <w:sz w:val="24"/>
          <w:szCs w:val="24"/>
          <w:lang w:val="en-US"/>
        </w:rPr>
        <w:fldChar w:fldCharType="end"/>
      </w:r>
      <w:r w:rsidR="004C6AAE" w:rsidRPr="00EF2A4D">
        <w:rPr>
          <w:rFonts w:ascii="Book Antiqua" w:hAnsi="Book Antiqua"/>
          <w:sz w:val="24"/>
          <w:szCs w:val="24"/>
          <w:lang w:val="en-US"/>
        </w:rPr>
        <w:t xml:space="preserve"> observed that </w:t>
      </w:r>
      <w:r w:rsidR="00C153FA" w:rsidRPr="00EF2A4D">
        <w:rPr>
          <w:rFonts w:ascii="Book Antiqua" w:hAnsi="Book Antiqua"/>
          <w:sz w:val="24"/>
          <w:szCs w:val="24"/>
          <w:lang w:val="en-US"/>
        </w:rPr>
        <w:t>LDL-R antibodies interferi</w:t>
      </w:r>
      <w:r w:rsidR="00647BC9" w:rsidRPr="00EF2A4D">
        <w:rPr>
          <w:rFonts w:ascii="Book Antiqua" w:hAnsi="Book Antiqua"/>
          <w:sz w:val="24"/>
          <w:szCs w:val="24"/>
          <w:lang w:val="en-US"/>
        </w:rPr>
        <w:t xml:space="preserve">ng with ApoE- </w:t>
      </w:r>
      <w:r w:rsidR="00C153FA" w:rsidRPr="00EF2A4D">
        <w:rPr>
          <w:rFonts w:ascii="Book Antiqua" w:hAnsi="Book Antiqua"/>
          <w:sz w:val="24"/>
          <w:szCs w:val="24"/>
          <w:lang w:val="en-US"/>
        </w:rPr>
        <w:t>and ApoB</w:t>
      </w:r>
      <w:r w:rsidR="00647BC9" w:rsidRPr="00EF2A4D">
        <w:rPr>
          <w:rFonts w:ascii="Book Antiqua" w:hAnsi="Book Antiqua"/>
          <w:sz w:val="24"/>
          <w:szCs w:val="24"/>
          <w:lang w:val="en-US"/>
        </w:rPr>
        <w:t>-</w:t>
      </w:r>
      <w:r w:rsidR="00C153FA" w:rsidRPr="00EF2A4D">
        <w:rPr>
          <w:rFonts w:ascii="Book Antiqua" w:hAnsi="Book Antiqua"/>
          <w:sz w:val="24"/>
          <w:szCs w:val="24"/>
          <w:lang w:val="en-US"/>
        </w:rPr>
        <w:t>dependent LDL-R association blocked HCV infectivity less efficiently compared to LDL-R antibodies with lower interference of lipoprotein association.</w:t>
      </w:r>
      <w:r w:rsidR="001C61D2" w:rsidRPr="00EF2A4D">
        <w:rPr>
          <w:rFonts w:ascii="Book Antiqua" w:hAnsi="Book Antiqua"/>
          <w:sz w:val="24"/>
          <w:szCs w:val="24"/>
          <w:lang w:val="en-US"/>
        </w:rPr>
        <w:t xml:space="preserve"> </w:t>
      </w:r>
      <w:r w:rsidR="00D43A76" w:rsidRPr="00EF2A4D">
        <w:rPr>
          <w:rFonts w:ascii="Book Antiqua" w:hAnsi="Book Antiqua"/>
          <w:sz w:val="24"/>
          <w:szCs w:val="24"/>
          <w:lang w:val="en-US"/>
        </w:rPr>
        <w:t>Furthermore</w:t>
      </w:r>
      <w:r w:rsidR="00CF3D70" w:rsidRPr="00EF2A4D">
        <w:rPr>
          <w:rFonts w:ascii="Book Antiqua" w:hAnsi="Book Antiqua"/>
          <w:sz w:val="24"/>
          <w:szCs w:val="24"/>
          <w:lang w:val="en-US"/>
        </w:rPr>
        <w:t xml:space="preserve">, </w:t>
      </w:r>
      <w:r w:rsidR="00AF6E36" w:rsidRPr="00EF2A4D">
        <w:rPr>
          <w:rFonts w:ascii="Book Antiqua" w:hAnsi="Book Antiqua"/>
          <w:sz w:val="24"/>
          <w:szCs w:val="24"/>
          <w:lang w:val="en-US"/>
        </w:rPr>
        <w:t xml:space="preserve">addition of exogenous </w:t>
      </w:r>
      <w:r w:rsidR="00D72E70" w:rsidRPr="00EF2A4D">
        <w:rPr>
          <w:rFonts w:ascii="Book Antiqua" w:hAnsi="Book Antiqua"/>
          <w:sz w:val="24"/>
          <w:szCs w:val="24"/>
          <w:lang w:val="en-US"/>
        </w:rPr>
        <w:t>LPL</w:t>
      </w:r>
      <w:r w:rsidR="00CF3D70" w:rsidRPr="00EF2A4D">
        <w:rPr>
          <w:rFonts w:ascii="Book Antiqua" w:hAnsi="Book Antiqua"/>
          <w:sz w:val="24"/>
          <w:szCs w:val="24"/>
          <w:lang w:val="en-US"/>
        </w:rPr>
        <w:t xml:space="preserve"> increased HCV binding to</w:t>
      </w:r>
      <w:r w:rsidR="00B60966" w:rsidRPr="00EF2A4D">
        <w:rPr>
          <w:rFonts w:ascii="Book Antiqua" w:hAnsi="Book Antiqua"/>
          <w:sz w:val="24"/>
          <w:szCs w:val="24"/>
          <w:lang w:val="en-US"/>
        </w:rPr>
        <w:t xml:space="preserve"> </w:t>
      </w:r>
      <w:r w:rsidR="00CF3D70" w:rsidRPr="00EF2A4D">
        <w:rPr>
          <w:rFonts w:ascii="Book Antiqua" w:hAnsi="Book Antiqua"/>
          <w:sz w:val="24"/>
          <w:szCs w:val="24"/>
          <w:lang w:val="en-US"/>
        </w:rPr>
        <w:t>LDL-R</w:t>
      </w:r>
      <w:r w:rsidR="00D43A76" w:rsidRPr="00EF2A4D">
        <w:rPr>
          <w:rFonts w:ascii="Book Antiqua" w:hAnsi="Book Antiqua"/>
          <w:sz w:val="24"/>
          <w:szCs w:val="24"/>
          <w:lang w:val="en-US"/>
        </w:rPr>
        <w:t xml:space="preserve">, </w:t>
      </w:r>
      <w:r w:rsidR="0008008E" w:rsidRPr="00EF2A4D">
        <w:rPr>
          <w:rFonts w:ascii="Book Antiqua" w:hAnsi="Book Antiqua"/>
          <w:sz w:val="24"/>
          <w:szCs w:val="24"/>
          <w:lang w:val="en-US"/>
        </w:rPr>
        <w:t xml:space="preserve">which </w:t>
      </w:r>
      <w:r w:rsidR="00D43A76" w:rsidRPr="00EF2A4D">
        <w:rPr>
          <w:rFonts w:ascii="Book Antiqua" w:hAnsi="Book Antiqua"/>
          <w:sz w:val="24"/>
          <w:szCs w:val="24"/>
          <w:lang w:val="en-US"/>
        </w:rPr>
        <w:t>increased HCV RNA internalization</w:t>
      </w:r>
      <w:r w:rsidR="00CF3D70" w:rsidRPr="00EF2A4D">
        <w:rPr>
          <w:rFonts w:ascii="Book Antiqua" w:hAnsi="Book Antiqua"/>
          <w:sz w:val="24"/>
          <w:szCs w:val="24"/>
          <w:lang w:val="en-US"/>
        </w:rPr>
        <w:t xml:space="preserve"> </w:t>
      </w:r>
      <w:r w:rsidR="00AF6E36" w:rsidRPr="00EF2A4D">
        <w:rPr>
          <w:rFonts w:ascii="Book Antiqua" w:hAnsi="Book Antiqua"/>
          <w:sz w:val="24"/>
          <w:szCs w:val="24"/>
          <w:lang w:val="en-US"/>
        </w:rPr>
        <w:t>but reduced</w:t>
      </w:r>
      <w:r w:rsidR="00CF3D70" w:rsidRPr="00EF2A4D">
        <w:rPr>
          <w:rFonts w:ascii="Book Antiqua" w:hAnsi="Book Antiqua"/>
          <w:sz w:val="24"/>
          <w:szCs w:val="24"/>
          <w:lang w:val="en-US"/>
        </w:rPr>
        <w:t xml:space="preserve"> HCV infectivity</w:t>
      </w:r>
      <w:r w:rsidR="003635E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8" w:tooltip="Albecka, 2012 #439" w:history="1">
        <w:r w:rsidR="000F07FA" w:rsidRPr="00EF2A4D">
          <w:rPr>
            <w:rFonts w:ascii="Book Antiqua" w:hAnsi="Book Antiqua"/>
            <w:noProof/>
            <w:sz w:val="24"/>
            <w:szCs w:val="24"/>
            <w:vertAlign w:val="superscript"/>
            <w:lang w:val="en-US"/>
          </w:rPr>
          <w:t>8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DE0398" w:rsidRPr="00EF2A4D">
        <w:rPr>
          <w:rFonts w:ascii="Book Antiqua" w:hAnsi="Book Antiqua"/>
          <w:sz w:val="24"/>
          <w:szCs w:val="24"/>
          <w:lang w:val="en-US"/>
        </w:rPr>
        <w:t>.</w:t>
      </w:r>
      <w:r w:rsidR="007D240E" w:rsidRPr="00EF2A4D">
        <w:rPr>
          <w:rFonts w:ascii="Book Antiqua" w:hAnsi="Book Antiqua"/>
          <w:sz w:val="24"/>
          <w:szCs w:val="24"/>
          <w:lang w:val="en-US"/>
        </w:rPr>
        <w:t xml:space="preserve"> </w:t>
      </w:r>
      <w:r w:rsidR="00746726" w:rsidRPr="00EF2A4D">
        <w:rPr>
          <w:rFonts w:ascii="Book Antiqua" w:hAnsi="Book Antiqua"/>
          <w:sz w:val="24"/>
          <w:szCs w:val="24"/>
          <w:lang w:val="en-US"/>
        </w:rPr>
        <w:t xml:space="preserve">These </w:t>
      </w:r>
      <w:r w:rsidR="00C82384" w:rsidRPr="00EF2A4D">
        <w:rPr>
          <w:rFonts w:ascii="Book Antiqua" w:hAnsi="Book Antiqua"/>
          <w:sz w:val="24"/>
          <w:szCs w:val="24"/>
          <w:lang w:val="en-US"/>
        </w:rPr>
        <w:t>data</w:t>
      </w:r>
      <w:r w:rsidR="00746726" w:rsidRPr="00EF2A4D">
        <w:rPr>
          <w:rFonts w:ascii="Book Antiqua" w:hAnsi="Book Antiqua"/>
          <w:sz w:val="24"/>
          <w:szCs w:val="24"/>
          <w:lang w:val="en-US"/>
        </w:rPr>
        <w:t xml:space="preserve"> encourage us to speculate</w:t>
      </w:r>
      <w:r w:rsidR="00F3663D" w:rsidRPr="00EF2A4D">
        <w:rPr>
          <w:rFonts w:ascii="Book Antiqua" w:hAnsi="Book Antiqua"/>
          <w:sz w:val="24"/>
          <w:szCs w:val="24"/>
          <w:lang w:val="en-US"/>
        </w:rPr>
        <w:t xml:space="preserve"> that HCV can indeed interact with LDL-R but this </w:t>
      </w:r>
      <w:r w:rsidR="00C82384" w:rsidRPr="00EF2A4D">
        <w:rPr>
          <w:rFonts w:ascii="Book Antiqua" w:hAnsi="Book Antiqua"/>
          <w:sz w:val="24"/>
          <w:szCs w:val="24"/>
          <w:lang w:val="en-US"/>
        </w:rPr>
        <w:t xml:space="preserve">event </w:t>
      </w:r>
      <w:r w:rsidR="00F3663D" w:rsidRPr="00EF2A4D">
        <w:rPr>
          <w:rFonts w:ascii="Book Antiqua" w:hAnsi="Book Antiqua"/>
          <w:sz w:val="24"/>
          <w:szCs w:val="24"/>
          <w:lang w:val="en-US"/>
        </w:rPr>
        <w:t xml:space="preserve">does not necessarily lead to a productive infection. </w:t>
      </w:r>
      <w:r w:rsidR="00C82384" w:rsidRPr="00EF2A4D">
        <w:rPr>
          <w:rFonts w:ascii="Book Antiqua" w:hAnsi="Book Antiqua"/>
          <w:sz w:val="24"/>
          <w:szCs w:val="24"/>
          <w:lang w:val="en-US"/>
        </w:rPr>
        <w:t>Since</w:t>
      </w:r>
      <w:r w:rsidR="00F3663D" w:rsidRPr="00EF2A4D">
        <w:rPr>
          <w:rFonts w:ascii="Book Antiqua" w:hAnsi="Book Antiqua"/>
          <w:sz w:val="24"/>
          <w:szCs w:val="24"/>
          <w:lang w:val="en-US"/>
        </w:rPr>
        <w:t xml:space="preserve"> LDL-R blocking</w:t>
      </w:r>
      <w:r w:rsidR="007D240E" w:rsidRPr="00EF2A4D">
        <w:rPr>
          <w:rFonts w:ascii="Book Antiqua" w:hAnsi="Book Antiqua"/>
          <w:sz w:val="24"/>
          <w:szCs w:val="24"/>
          <w:lang w:val="en-US"/>
        </w:rPr>
        <w:t xml:space="preserve"> </w:t>
      </w:r>
      <w:r w:rsidR="00F3663D" w:rsidRPr="00EF2A4D">
        <w:rPr>
          <w:rFonts w:ascii="Book Antiqua" w:hAnsi="Book Antiqua"/>
          <w:sz w:val="24"/>
          <w:szCs w:val="24"/>
          <w:lang w:val="en-US"/>
        </w:rPr>
        <w:t xml:space="preserve">studies clearly assigned a </w:t>
      </w:r>
      <w:r w:rsidR="00A050FD" w:rsidRPr="00EF2A4D">
        <w:rPr>
          <w:rFonts w:ascii="Book Antiqua" w:hAnsi="Book Antiqua"/>
          <w:sz w:val="24"/>
          <w:szCs w:val="24"/>
          <w:lang w:val="en-US"/>
        </w:rPr>
        <w:t xml:space="preserve">supporting </w:t>
      </w:r>
      <w:r w:rsidR="00F3663D" w:rsidRPr="00EF2A4D">
        <w:rPr>
          <w:rFonts w:ascii="Book Antiqua" w:hAnsi="Book Antiqua"/>
          <w:sz w:val="24"/>
          <w:szCs w:val="24"/>
          <w:lang w:val="en-US"/>
        </w:rPr>
        <w:t>role</w:t>
      </w:r>
      <w:r w:rsidR="000C4053" w:rsidRPr="00EF2A4D">
        <w:rPr>
          <w:rFonts w:ascii="Book Antiqua" w:hAnsi="Book Antiqua"/>
          <w:sz w:val="24"/>
          <w:szCs w:val="24"/>
          <w:lang w:val="en-US"/>
        </w:rPr>
        <w:t xml:space="preserve"> for LDL</w:t>
      </w:r>
      <w:r w:rsidR="00F3663D" w:rsidRPr="00EF2A4D">
        <w:rPr>
          <w:rFonts w:ascii="Book Antiqua" w:hAnsi="Book Antiqua"/>
          <w:sz w:val="24"/>
          <w:szCs w:val="24"/>
          <w:lang w:val="en-US"/>
        </w:rPr>
        <w:t xml:space="preserve">-R in the life cycle of HCV, </w:t>
      </w:r>
      <w:r w:rsidR="00C82384" w:rsidRPr="00EF2A4D">
        <w:rPr>
          <w:rFonts w:ascii="Book Antiqua" w:hAnsi="Book Antiqua"/>
          <w:sz w:val="24"/>
          <w:szCs w:val="24"/>
          <w:lang w:val="en-US"/>
        </w:rPr>
        <w:t xml:space="preserve">we assume that this function must be </w:t>
      </w:r>
      <w:r w:rsidR="00F3663D" w:rsidRPr="00EF2A4D">
        <w:rPr>
          <w:rFonts w:ascii="Book Antiqua" w:hAnsi="Book Antiqua"/>
          <w:sz w:val="24"/>
          <w:szCs w:val="24"/>
          <w:lang w:val="en-US"/>
        </w:rPr>
        <w:t xml:space="preserve">distinct from its lipoprotein binding capacities. </w:t>
      </w:r>
      <w:r w:rsidR="00D43A76" w:rsidRPr="00EF2A4D">
        <w:rPr>
          <w:rFonts w:ascii="Book Antiqua" w:hAnsi="Book Antiqua"/>
          <w:sz w:val="24"/>
          <w:szCs w:val="24"/>
          <w:lang w:val="en-US"/>
        </w:rPr>
        <w:t>Interestingly</w:t>
      </w:r>
      <w:r w:rsidR="00B71CC9" w:rsidRPr="00EF2A4D">
        <w:rPr>
          <w:rFonts w:ascii="Book Antiqua" w:hAnsi="Book Antiqua"/>
          <w:sz w:val="24"/>
          <w:szCs w:val="24"/>
          <w:lang w:val="en-US"/>
        </w:rPr>
        <w:t>, r</w:t>
      </w:r>
      <w:r w:rsidR="00F3663D" w:rsidRPr="00EF2A4D">
        <w:rPr>
          <w:rFonts w:ascii="Book Antiqua" w:hAnsi="Book Antiqua"/>
          <w:sz w:val="24"/>
          <w:szCs w:val="24"/>
          <w:lang w:val="en-US"/>
        </w:rPr>
        <w:t xml:space="preserve">ecent work from </w:t>
      </w:r>
      <w:r w:rsidR="007D240E" w:rsidRPr="00EF2A4D">
        <w:rPr>
          <w:rFonts w:ascii="Book Antiqua" w:hAnsi="Book Antiqua"/>
          <w:sz w:val="24"/>
          <w:szCs w:val="24"/>
          <w:lang w:val="en-US"/>
        </w:rPr>
        <w:t xml:space="preserve">Albecka </w:t>
      </w:r>
      <w:r w:rsidR="00382DC9" w:rsidRPr="00382DC9">
        <w:rPr>
          <w:rFonts w:ascii="Book Antiqua" w:hAnsi="Book Antiqua"/>
          <w:i/>
          <w:sz w:val="24"/>
          <w:szCs w:val="24"/>
          <w:lang w:val="en-US"/>
        </w:rPr>
        <w:t>et al</w:t>
      </w:r>
      <w:r w:rsidR="00CB211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CB211A" w:rsidRPr="00EF2A4D">
        <w:rPr>
          <w:rFonts w:ascii="Book Antiqua" w:hAnsi="Book Antiqua"/>
          <w:sz w:val="24"/>
          <w:szCs w:val="24"/>
          <w:lang w:val="en-US"/>
        </w:rPr>
        <w:instrText xml:space="preserve"> ADDIN EN.CITE </w:instrText>
      </w:r>
      <w:r w:rsidR="00CB211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CB211A" w:rsidRPr="00EF2A4D">
        <w:rPr>
          <w:rFonts w:ascii="Book Antiqua" w:hAnsi="Book Antiqua"/>
          <w:sz w:val="24"/>
          <w:szCs w:val="24"/>
          <w:lang w:val="en-US"/>
        </w:rPr>
        <w:instrText xml:space="preserve"> ADDIN EN.CITE.DATA </w:instrText>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end"/>
      </w:r>
      <w:r w:rsidR="00CB211A" w:rsidRPr="00EF2A4D">
        <w:rPr>
          <w:rFonts w:ascii="Book Antiqua" w:hAnsi="Book Antiqua"/>
          <w:sz w:val="24"/>
          <w:szCs w:val="24"/>
          <w:lang w:val="en-US"/>
        </w:rPr>
      </w:r>
      <w:r w:rsidR="00CB211A" w:rsidRPr="00EF2A4D">
        <w:rPr>
          <w:rFonts w:ascii="Book Antiqua" w:hAnsi="Book Antiqua"/>
          <w:sz w:val="24"/>
          <w:szCs w:val="24"/>
          <w:lang w:val="en-US"/>
        </w:rPr>
        <w:fldChar w:fldCharType="separate"/>
      </w:r>
      <w:r w:rsidR="00CB211A" w:rsidRPr="00EF2A4D">
        <w:rPr>
          <w:rFonts w:ascii="Book Antiqua" w:hAnsi="Book Antiqua"/>
          <w:noProof/>
          <w:sz w:val="24"/>
          <w:szCs w:val="24"/>
          <w:vertAlign w:val="superscript"/>
          <w:lang w:val="en-US"/>
        </w:rPr>
        <w:t>[</w:t>
      </w:r>
      <w:hyperlink w:anchor="_ENREF_88" w:tooltip="Albecka, 2012 #439" w:history="1">
        <w:r w:rsidR="00CB211A" w:rsidRPr="00EF2A4D">
          <w:rPr>
            <w:rFonts w:ascii="Book Antiqua" w:hAnsi="Book Antiqua"/>
            <w:noProof/>
            <w:sz w:val="24"/>
            <w:szCs w:val="24"/>
            <w:vertAlign w:val="superscript"/>
            <w:lang w:val="en-US"/>
          </w:rPr>
          <w:t>88</w:t>
        </w:r>
      </w:hyperlink>
      <w:r w:rsidR="00CB211A" w:rsidRPr="00EF2A4D">
        <w:rPr>
          <w:rFonts w:ascii="Book Antiqua" w:hAnsi="Book Antiqua"/>
          <w:noProof/>
          <w:sz w:val="24"/>
          <w:szCs w:val="24"/>
          <w:vertAlign w:val="superscript"/>
          <w:lang w:val="en-US"/>
        </w:rPr>
        <w:t>]</w:t>
      </w:r>
      <w:r w:rsidR="00CB211A" w:rsidRPr="00EF2A4D">
        <w:rPr>
          <w:rFonts w:ascii="Book Antiqua" w:hAnsi="Book Antiqua"/>
          <w:sz w:val="24"/>
          <w:szCs w:val="24"/>
          <w:lang w:val="en-US"/>
        </w:rPr>
        <w:fldChar w:fldCharType="end"/>
      </w:r>
      <w:r w:rsidR="007D240E" w:rsidRPr="00EF2A4D">
        <w:rPr>
          <w:rFonts w:ascii="Book Antiqua" w:hAnsi="Book Antiqua"/>
          <w:sz w:val="24"/>
          <w:szCs w:val="24"/>
          <w:lang w:val="en-US"/>
        </w:rPr>
        <w:t xml:space="preserve"> </w:t>
      </w:r>
      <w:r w:rsidR="00D43A76" w:rsidRPr="00EF2A4D">
        <w:rPr>
          <w:rFonts w:ascii="Book Antiqua" w:hAnsi="Book Antiqua"/>
          <w:sz w:val="24"/>
          <w:szCs w:val="24"/>
          <w:lang w:val="en-US"/>
        </w:rPr>
        <w:t>confirms</w:t>
      </w:r>
      <w:r w:rsidR="00F3663D" w:rsidRPr="00EF2A4D">
        <w:rPr>
          <w:rFonts w:ascii="Book Antiqua" w:hAnsi="Book Antiqua"/>
          <w:sz w:val="24"/>
          <w:szCs w:val="24"/>
          <w:lang w:val="en-US"/>
        </w:rPr>
        <w:t xml:space="preserve"> </w:t>
      </w:r>
      <w:r w:rsidR="00C82384" w:rsidRPr="00EF2A4D">
        <w:rPr>
          <w:rFonts w:ascii="Book Antiqua" w:hAnsi="Book Antiqua"/>
          <w:sz w:val="24"/>
          <w:szCs w:val="24"/>
          <w:lang w:val="en-US"/>
        </w:rPr>
        <w:t xml:space="preserve">a role for </w:t>
      </w:r>
      <w:r w:rsidR="007D240E" w:rsidRPr="00EF2A4D">
        <w:rPr>
          <w:rFonts w:ascii="Book Antiqua" w:hAnsi="Book Antiqua"/>
          <w:sz w:val="24"/>
          <w:szCs w:val="24"/>
          <w:lang w:val="en-US"/>
        </w:rPr>
        <w:t xml:space="preserve">LDL-R </w:t>
      </w:r>
      <w:r w:rsidR="00A51AE0" w:rsidRPr="00EF2A4D">
        <w:rPr>
          <w:rFonts w:ascii="Book Antiqua" w:hAnsi="Book Antiqua"/>
          <w:sz w:val="24"/>
          <w:szCs w:val="24"/>
          <w:lang w:val="en-US"/>
        </w:rPr>
        <w:t>in the life cycle of HCV but</w:t>
      </w:r>
      <w:r w:rsidR="00D43A76" w:rsidRPr="00EF2A4D">
        <w:rPr>
          <w:rFonts w:ascii="Book Antiqua" w:hAnsi="Book Antiqua"/>
          <w:sz w:val="24"/>
          <w:szCs w:val="24"/>
          <w:lang w:val="en-US"/>
        </w:rPr>
        <w:t xml:space="preserve"> indicates that it</w:t>
      </w:r>
      <w:r w:rsidR="00A51AE0" w:rsidRPr="00EF2A4D">
        <w:rPr>
          <w:rFonts w:ascii="Book Antiqua" w:hAnsi="Book Antiqua"/>
          <w:sz w:val="24"/>
          <w:szCs w:val="24"/>
          <w:lang w:val="en-US"/>
        </w:rPr>
        <w:t xml:space="preserve"> is mainly</w:t>
      </w:r>
      <w:r w:rsidR="007D240E" w:rsidRPr="00EF2A4D">
        <w:rPr>
          <w:rFonts w:ascii="Book Antiqua" w:hAnsi="Book Antiqua"/>
          <w:sz w:val="24"/>
          <w:szCs w:val="24"/>
          <w:lang w:val="en-US"/>
        </w:rPr>
        <w:t xml:space="preserve"> </w:t>
      </w:r>
      <w:r w:rsidR="00A51AE0" w:rsidRPr="00EF2A4D">
        <w:rPr>
          <w:rFonts w:ascii="Book Antiqua" w:hAnsi="Book Antiqua"/>
          <w:sz w:val="24"/>
          <w:szCs w:val="24"/>
          <w:lang w:val="en-US"/>
        </w:rPr>
        <w:t>involved in</w:t>
      </w:r>
      <w:r w:rsidR="007D240E" w:rsidRPr="00EF2A4D">
        <w:rPr>
          <w:rFonts w:ascii="Book Antiqua" w:hAnsi="Book Antiqua"/>
          <w:sz w:val="24"/>
          <w:szCs w:val="24"/>
          <w:lang w:val="en-US"/>
        </w:rPr>
        <w:t xml:space="preserve"> viral replication</w:t>
      </w:r>
      <w:r w:rsidR="00F3663D" w:rsidRPr="00EF2A4D">
        <w:rPr>
          <w:rFonts w:ascii="Book Antiqua" w:hAnsi="Book Antiqua"/>
          <w:sz w:val="24"/>
          <w:szCs w:val="24"/>
          <w:lang w:val="en-US"/>
        </w:rPr>
        <w:t xml:space="preserve"> </w:t>
      </w:r>
      <w:r w:rsidR="00A51AE0" w:rsidRPr="00EF2A4D">
        <w:rPr>
          <w:rFonts w:ascii="Book Antiqua" w:hAnsi="Book Antiqua"/>
          <w:sz w:val="24"/>
          <w:szCs w:val="24"/>
          <w:lang w:val="en-US"/>
        </w:rPr>
        <w:t xml:space="preserve">rather than supporting </w:t>
      </w:r>
      <w:r w:rsidR="00D43A76" w:rsidRPr="00EF2A4D">
        <w:rPr>
          <w:rFonts w:ascii="Book Antiqua" w:hAnsi="Book Antiqua"/>
          <w:sz w:val="24"/>
          <w:szCs w:val="24"/>
          <w:lang w:val="en-US"/>
        </w:rPr>
        <w:t xml:space="preserve">productive </w:t>
      </w:r>
      <w:r w:rsidR="00A51AE0" w:rsidRPr="00EF2A4D">
        <w:rPr>
          <w:rFonts w:ascii="Book Antiqua" w:hAnsi="Book Antiqua"/>
          <w:sz w:val="24"/>
          <w:szCs w:val="24"/>
          <w:lang w:val="en-US"/>
        </w:rPr>
        <w:t>HCV entry</w:t>
      </w:r>
      <w:r w:rsidR="007D240E" w:rsidRPr="00EF2A4D">
        <w:rPr>
          <w:rFonts w:ascii="Book Antiqua" w:hAnsi="Book Antiqua"/>
          <w:sz w:val="24"/>
          <w:szCs w:val="24"/>
          <w:lang w:val="en-US"/>
        </w:rPr>
        <w:t>.</w:t>
      </w:r>
      <w:r w:rsidR="00D43A76" w:rsidRPr="00EF2A4D">
        <w:rPr>
          <w:rFonts w:ascii="Book Antiqua" w:hAnsi="Book Antiqua"/>
          <w:sz w:val="24"/>
          <w:szCs w:val="24"/>
          <w:lang w:val="en-US"/>
        </w:rPr>
        <w:t xml:space="preserve"> In summary, t</w:t>
      </w:r>
      <w:r w:rsidR="000C4053" w:rsidRPr="00EF2A4D">
        <w:rPr>
          <w:rFonts w:ascii="Book Antiqua" w:hAnsi="Book Antiqua"/>
          <w:sz w:val="24"/>
          <w:szCs w:val="24"/>
          <w:lang w:val="en-US"/>
        </w:rPr>
        <w:t xml:space="preserve">he </w:t>
      </w:r>
      <w:r w:rsidR="00D43A76" w:rsidRPr="00EF2A4D">
        <w:rPr>
          <w:rFonts w:ascii="Book Antiqua" w:hAnsi="Book Antiqua"/>
          <w:sz w:val="24"/>
          <w:szCs w:val="24"/>
          <w:lang w:val="en-US"/>
        </w:rPr>
        <w:t xml:space="preserve">function of </w:t>
      </w:r>
      <w:r w:rsidR="000C4053" w:rsidRPr="00EF2A4D">
        <w:rPr>
          <w:rFonts w:ascii="Book Antiqua" w:hAnsi="Book Antiqua"/>
          <w:sz w:val="24"/>
          <w:szCs w:val="24"/>
          <w:lang w:val="en-US"/>
        </w:rPr>
        <w:t xml:space="preserve">LDL-R </w:t>
      </w:r>
      <w:r w:rsidR="00D43A76" w:rsidRPr="00EF2A4D">
        <w:rPr>
          <w:rFonts w:ascii="Book Antiqua" w:hAnsi="Book Antiqua"/>
          <w:sz w:val="24"/>
          <w:szCs w:val="24"/>
          <w:lang w:val="en-US"/>
        </w:rPr>
        <w:t>during the HCV life</w:t>
      </w:r>
      <w:r w:rsidR="00C82384" w:rsidRPr="00EF2A4D">
        <w:rPr>
          <w:rFonts w:ascii="Book Antiqua" w:hAnsi="Book Antiqua"/>
          <w:sz w:val="24"/>
          <w:szCs w:val="24"/>
          <w:lang w:val="en-US"/>
        </w:rPr>
        <w:t xml:space="preserve"> </w:t>
      </w:r>
      <w:r w:rsidR="00D43A76" w:rsidRPr="00EF2A4D">
        <w:rPr>
          <w:rFonts w:ascii="Book Antiqua" w:hAnsi="Book Antiqua"/>
          <w:sz w:val="24"/>
          <w:szCs w:val="24"/>
          <w:lang w:val="en-US"/>
        </w:rPr>
        <w:t>cycle seems double-edged</w:t>
      </w:r>
      <w:r w:rsidR="000C4053" w:rsidRPr="00EF2A4D">
        <w:rPr>
          <w:rFonts w:ascii="Book Antiqua" w:hAnsi="Book Antiqua"/>
          <w:sz w:val="24"/>
          <w:szCs w:val="24"/>
          <w:lang w:val="en-US"/>
        </w:rPr>
        <w:t>:</w:t>
      </w:r>
      <w:r w:rsidR="00EC5DE7" w:rsidRPr="00EF2A4D">
        <w:rPr>
          <w:rFonts w:ascii="Book Antiqua" w:hAnsi="Book Antiqua"/>
          <w:sz w:val="24"/>
          <w:szCs w:val="24"/>
          <w:lang w:val="en-US"/>
        </w:rPr>
        <w:t xml:space="preserve"> </w:t>
      </w:r>
      <w:r w:rsidR="00EA3FB9">
        <w:rPr>
          <w:rFonts w:ascii="Book Antiqua" w:hAnsi="Book Antiqua" w:hint="eastAsia"/>
          <w:sz w:val="24"/>
          <w:szCs w:val="24"/>
          <w:lang w:val="en-US" w:eastAsia="zh-CN"/>
        </w:rPr>
        <w:t>(</w:t>
      </w:r>
      <w:r w:rsidR="00EC5DE7" w:rsidRPr="00EF2A4D">
        <w:rPr>
          <w:rFonts w:ascii="Book Antiqua" w:hAnsi="Book Antiqua"/>
          <w:sz w:val="24"/>
          <w:szCs w:val="24"/>
          <w:lang w:val="en-US"/>
        </w:rPr>
        <w:t>1)</w:t>
      </w:r>
      <w:r w:rsidR="000C4053" w:rsidRPr="00EF2A4D">
        <w:rPr>
          <w:rFonts w:ascii="Book Antiqua" w:hAnsi="Book Antiqua"/>
          <w:sz w:val="24"/>
          <w:szCs w:val="24"/>
          <w:lang w:val="en-US"/>
        </w:rPr>
        <w:t xml:space="preserve"> inhibition of infection </w:t>
      </w:r>
      <w:r w:rsidR="00D43A76" w:rsidRPr="00EF2A4D">
        <w:rPr>
          <w:rFonts w:ascii="Book Antiqua" w:hAnsi="Book Antiqua"/>
          <w:sz w:val="24"/>
          <w:szCs w:val="24"/>
          <w:lang w:val="en-US"/>
        </w:rPr>
        <w:t xml:space="preserve">through HCV-associated lipoprotein recognition, which </w:t>
      </w:r>
      <w:r w:rsidR="00EC5DE7" w:rsidRPr="00EF2A4D">
        <w:rPr>
          <w:rFonts w:ascii="Book Antiqua" w:hAnsi="Book Antiqua"/>
          <w:sz w:val="24"/>
          <w:szCs w:val="24"/>
          <w:lang w:val="en-US"/>
        </w:rPr>
        <w:t xml:space="preserve">supposedly </w:t>
      </w:r>
      <w:r w:rsidR="00D43A76" w:rsidRPr="00EF2A4D">
        <w:rPr>
          <w:rFonts w:ascii="Book Antiqua" w:hAnsi="Book Antiqua"/>
          <w:sz w:val="24"/>
          <w:szCs w:val="24"/>
          <w:lang w:val="en-US"/>
        </w:rPr>
        <w:t>pave</w:t>
      </w:r>
      <w:r w:rsidR="00EC5DE7" w:rsidRPr="00EF2A4D">
        <w:rPr>
          <w:rFonts w:ascii="Book Antiqua" w:hAnsi="Book Antiqua"/>
          <w:sz w:val="24"/>
          <w:szCs w:val="24"/>
          <w:lang w:val="en-US"/>
        </w:rPr>
        <w:t>s</w:t>
      </w:r>
      <w:r w:rsidR="00D43A76" w:rsidRPr="00EF2A4D">
        <w:rPr>
          <w:rFonts w:ascii="Book Antiqua" w:hAnsi="Book Antiqua"/>
          <w:sz w:val="24"/>
          <w:szCs w:val="24"/>
          <w:lang w:val="en-US"/>
        </w:rPr>
        <w:t xml:space="preserve"> the way to non-productive HCV </w:t>
      </w:r>
      <w:r w:rsidR="00D72E70" w:rsidRPr="00EF2A4D">
        <w:rPr>
          <w:rFonts w:ascii="Book Antiqua" w:hAnsi="Book Antiqua"/>
          <w:sz w:val="24"/>
          <w:szCs w:val="24"/>
          <w:lang w:val="en-US"/>
        </w:rPr>
        <w:t>entry</w:t>
      </w:r>
      <w:r w:rsidR="00EA3FB9">
        <w:rPr>
          <w:rFonts w:ascii="Book Antiqua" w:hAnsi="Book Antiqua" w:hint="eastAsia"/>
          <w:sz w:val="24"/>
          <w:szCs w:val="24"/>
          <w:lang w:val="en-US" w:eastAsia="zh-CN"/>
        </w:rPr>
        <w:t>;</w:t>
      </w:r>
      <w:r w:rsidR="00D43A76" w:rsidRPr="00EF2A4D">
        <w:rPr>
          <w:rFonts w:ascii="Book Antiqua" w:hAnsi="Book Antiqua"/>
          <w:sz w:val="24"/>
          <w:szCs w:val="24"/>
          <w:lang w:val="en-US"/>
        </w:rPr>
        <w:t xml:space="preserve"> </w:t>
      </w:r>
      <w:r w:rsidR="000C4053" w:rsidRPr="00EF2A4D">
        <w:rPr>
          <w:rFonts w:ascii="Book Antiqua" w:hAnsi="Book Antiqua"/>
          <w:sz w:val="24"/>
          <w:szCs w:val="24"/>
          <w:lang w:val="en-US"/>
        </w:rPr>
        <w:t xml:space="preserve">and </w:t>
      </w:r>
      <w:r w:rsidR="00EA3FB9">
        <w:rPr>
          <w:rFonts w:ascii="Book Antiqua" w:hAnsi="Book Antiqua" w:hint="eastAsia"/>
          <w:sz w:val="24"/>
          <w:szCs w:val="24"/>
          <w:lang w:val="en-US" w:eastAsia="zh-CN"/>
        </w:rPr>
        <w:t>(</w:t>
      </w:r>
      <w:r w:rsidR="00EC5DE7" w:rsidRPr="00EF2A4D">
        <w:rPr>
          <w:rFonts w:ascii="Book Antiqua" w:hAnsi="Book Antiqua"/>
          <w:sz w:val="24"/>
          <w:szCs w:val="24"/>
          <w:lang w:val="en-US"/>
        </w:rPr>
        <w:t xml:space="preserve">2) </w:t>
      </w:r>
      <w:r w:rsidR="00D43A76" w:rsidRPr="00EF2A4D">
        <w:rPr>
          <w:rFonts w:ascii="Book Antiqua" w:hAnsi="Book Antiqua"/>
          <w:sz w:val="24"/>
          <w:szCs w:val="24"/>
          <w:lang w:val="en-US"/>
        </w:rPr>
        <w:t xml:space="preserve">support of </w:t>
      </w:r>
      <w:r w:rsidR="000C4053" w:rsidRPr="00EF2A4D">
        <w:rPr>
          <w:rFonts w:ascii="Book Antiqua" w:hAnsi="Book Antiqua"/>
          <w:sz w:val="24"/>
          <w:szCs w:val="24"/>
          <w:lang w:val="en-US"/>
        </w:rPr>
        <w:t xml:space="preserve">infection </w:t>
      </w:r>
      <w:r w:rsidR="00EC5DE7" w:rsidRPr="00EF2A4D">
        <w:rPr>
          <w:rFonts w:ascii="Book Antiqua" w:hAnsi="Book Antiqua"/>
          <w:sz w:val="24"/>
          <w:szCs w:val="24"/>
          <w:lang w:val="en-US"/>
        </w:rPr>
        <w:t xml:space="preserve">by enhancing </w:t>
      </w:r>
      <w:r w:rsidR="007F6EFF" w:rsidRPr="00EF2A4D">
        <w:rPr>
          <w:rFonts w:ascii="Book Antiqua" w:hAnsi="Book Antiqua"/>
          <w:sz w:val="24"/>
          <w:szCs w:val="24"/>
          <w:lang w:val="en-US"/>
        </w:rPr>
        <w:t>replication</w:t>
      </w:r>
      <w:r w:rsidR="000C4053" w:rsidRPr="00EF2A4D">
        <w:rPr>
          <w:rFonts w:ascii="Book Antiqua" w:hAnsi="Book Antiqua"/>
          <w:sz w:val="24"/>
          <w:szCs w:val="24"/>
          <w:lang w:val="en-US"/>
        </w:rPr>
        <w:t>.</w:t>
      </w:r>
    </w:p>
    <w:p w14:paraId="7E438F4D" w14:textId="77777777" w:rsidR="00EA3FB9" w:rsidRDefault="00EA3FB9" w:rsidP="005B3E13">
      <w:pPr>
        <w:tabs>
          <w:tab w:val="left" w:pos="567"/>
        </w:tabs>
        <w:adjustRightInd w:val="0"/>
        <w:snapToGrid w:val="0"/>
        <w:spacing w:after="0" w:line="360" w:lineRule="auto"/>
        <w:jc w:val="both"/>
        <w:rPr>
          <w:rFonts w:ascii="Book Antiqua" w:hAnsi="Book Antiqua"/>
          <w:b/>
          <w:i/>
          <w:sz w:val="24"/>
          <w:szCs w:val="24"/>
          <w:lang w:val="en-US" w:eastAsia="zh-CN"/>
        </w:rPr>
      </w:pPr>
    </w:p>
    <w:p w14:paraId="5362E0BF" w14:textId="0A922711" w:rsidR="007132F1" w:rsidRDefault="007132F1" w:rsidP="005B3E13">
      <w:pPr>
        <w:tabs>
          <w:tab w:val="left" w:pos="567"/>
        </w:tabs>
        <w:adjustRightInd w:val="0"/>
        <w:snapToGrid w:val="0"/>
        <w:spacing w:after="0" w:line="360" w:lineRule="auto"/>
        <w:jc w:val="both"/>
        <w:rPr>
          <w:rFonts w:ascii="Book Antiqua" w:hAnsi="Book Antiqua"/>
          <w:sz w:val="24"/>
          <w:szCs w:val="24"/>
          <w:lang w:val="en-US" w:eastAsia="zh-CN"/>
        </w:rPr>
      </w:pPr>
      <w:r w:rsidRPr="00EA3FB9">
        <w:rPr>
          <w:rFonts w:ascii="Book Antiqua" w:hAnsi="Book Antiqua"/>
          <w:b/>
          <w:sz w:val="24"/>
          <w:szCs w:val="24"/>
          <w:lang w:val="en-US"/>
        </w:rPr>
        <w:t>NPC1L1</w:t>
      </w:r>
      <w:r w:rsidR="00EA3FB9">
        <w:rPr>
          <w:rFonts w:ascii="Book Antiqua" w:hAnsi="Book Antiqua" w:hint="eastAsia"/>
          <w:b/>
          <w:sz w:val="24"/>
          <w:szCs w:val="24"/>
          <w:lang w:val="en-US" w:eastAsia="zh-CN"/>
        </w:rPr>
        <w:t xml:space="preserve">: </w:t>
      </w:r>
      <w:r w:rsidRPr="00EF2A4D">
        <w:rPr>
          <w:rFonts w:ascii="Book Antiqua" w:hAnsi="Book Antiqua"/>
          <w:sz w:val="24"/>
          <w:szCs w:val="24"/>
          <w:lang w:val="en-US"/>
        </w:rPr>
        <w:t>The mos</w:t>
      </w:r>
      <w:r w:rsidR="00DB3C04" w:rsidRPr="00EF2A4D">
        <w:rPr>
          <w:rFonts w:ascii="Book Antiqua" w:hAnsi="Book Antiqua"/>
          <w:sz w:val="24"/>
          <w:szCs w:val="24"/>
          <w:lang w:val="en-US"/>
        </w:rPr>
        <w:t xml:space="preserve">t recently described host cell </w:t>
      </w:r>
      <w:r w:rsidR="008027E2" w:rsidRPr="00EF2A4D">
        <w:rPr>
          <w:rFonts w:ascii="Book Antiqua" w:hAnsi="Book Antiqua"/>
          <w:sz w:val="24"/>
          <w:szCs w:val="24"/>
          <w:lang w:val="en-US"/>
        </w:rPr>
        <w:t>protein</w:t>
      </w:r>
      <w:r w:rsidRPr="00EF2A4D">
        <w:rPr>
          <w:rFonts w:ascii="Book Antiqua" w:hAnsi="Book Antiqua"/>
          <w:sz w:val="24"/>
          <w:szCs w:val="24"/>
          <w:lang w:val="en-US"/>
        </w:rPr>
        <w:t xml:space="preserve"> that modulate</w:t>
      </w:r>
      <w:r w:rsidR="004C120B" w:rsidRPr="00EF2A4D">
        <w:rPr>
          <w:rFonts w:ascii="Book Antiqua" w:hAnsi="Book Antiqua"/>
          <w:sz w:val="24"/>
          <w:szCs w:val="24"/>
          <w:lang w:val="en-US"/>
        </w:rPr>
        <w:t>s</w:t>
      </w:r>
      <w:r w:rsidRPr="00EF2A4D">
        <w:rPr>
          <w:rFonts w:ascii="Book Antiqua" w:hAnsi="Book Antiqua"/>
          <w:sz w:val="24"/>
          <w:szCs w:val="24"/>
          <w:lang w:val="en-US"/>
        </w:rPr>
        <w:t xml:space="preserve"> HCV cell entry is the Niemann-Pick C1–like 1 cholesterol uptake receptor (</w:t>
      </w:r>
      <w:r w:rsidRPr="00EA3FB9">
        <w:rPr>
          <w:rFonts w:ascii="Book Antiqua" w:hAnsi="Book Antiqua"/>
          <w:sz w:val="24"/>
          <w:szCs w:val="24"/>
          <w:lang w:val="en-US"/>
        </w:rPr>
        <w:t>NPC1L1</w:t>
      </w:r>
      <w:r w:rsidRPr="00EF2A4D">
        <w:rPr>
          <w:rFonts w:ascii="Book Antiqua" w:hAnsi="Book Antiqua"/>
          <w:sz w:val="24"/>
          <w:szCs w:val="24"/>
          <w:lang w:val="en-US"/>
        </w:rPr>
        <w:t>)</w:t>
      </w:r>
      <w:r w:rsidR="00ED18E2" w:rsidRPr="00EF2A4D">
        <w:rPr>
          <w:rFonts w:ascii="Book Antiqua" w:hAnsi="Book Antiqua"/>
          <w:sz w:val="24"/>
          <w:szCs w:val="24"/>
          <w:lang w:val="en-US"/>
        </w:rPr>
        <w:fldChar w:fldCharType="begin">
          <w:fldData xml:space="preserve">PEVuZE5vdGU+PENpdGU+PEF1dGhvcj5TYWluejwvQXV0aG9yPjxZZWFyPjIwMTI8L1llYXI+PFJl
Y051bT4yNDg8L1JlY051bT48RGlzcGxheVRleHQ+PHN0eWxlIGZhY2U9InN1cGVyc2NyaXB0Ij5b
ODldPC9zdHlsZT48L0Rpc3BsYXlUZXh0PjxyZWNvcmQ+PHJlYy1udW1iZXI+MjQ4PC9yZWMtbnVt
YmVyPjxmb3JlaWduLWtleXM+PGtleSBhcHA9IkVOIiBkYi1pZD0idjB4d3ZlZHIydGVkYXFlOXoy
NXhhdjk0ZGRlZmF0eGF2cDA1IiB0aW1lc3RhbXA9IjEzMjY5MDUxNTMiPjI0OD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C9wZXJpb2RpY2FsPjxwYWdlcz4yODEtNTwvcGFnZXM+PHZvbHVtZT4xODwvdm9sdW1lPjxu
dW1iZXI+MjwvbnVtYmVyPjxlZGl0aW9uPjIwMTIvMDEvMTE8L2VkaXRpb24+PGtleXdvcmRzPjxr
ZXl3b3JkPkFuaW1hbHM8L2tleXdvcmQ+PGtleXdvcmQ+QW50aWNob2xlc3RlcmVtaWMgQWdlbnRz
L3BoYXJtYWNvbG9neTwva2V5d29yZD48a2V5d29yZD5BemV0aWRpbmVzL3BoYXJtYWNvbG9neTwv
a2V5d29yZD48a2V5d29yZD5DaG9sZXN0ZXJvbC9tZXRhYm9saXNtPC9rZXl3b3JkPjxrZXl3b3Jk
PkhlcGFjaXZpcnVzL2RydWcgZWZmZWN0cy8qcGh5c2lvbG9neTwva2V5d29yZD48a2V5d29yZD5I
ZXBhdGl0aXMgQy9tZXRhYm9saXNtL3Zpcm9sb2d5PC9rZXl3b3JkPjxrZXl3b3JkPkh1bWFuczwv
a2V5d29yZD48a2V5d29yZD5NYWxlPC9rZXl3b3JkPjxrZXl3b3JkPk1lbWJyYW5lIFRyYW5zcG9y
dCBQcm90ZWlucy8qbWV0YWJvbGlzbTwva2V5d29yZD48a2V5d29yZD5NaWNlPC9rZXl3b3JkPjxr
ZXl3b3JkPipWaXJ1cyBJbnRlcm5hbGl6YXRpb24vZHJ1ZyBlZmZlY3RzPC9rZXl3b3JkPjwva2V5
d29yZHM+PGRhdGVzPjx5ZWFyPjIwMTI8L3llYXI+PHB1Yi1kYXRlcz48ZGF0ZT5GZWI8L2RhdGU+
PC9wdWItZGF0ZXM+PC9kYXRlcz48aXNibj4xNTQ2LTE3MFggKEVsZWN0cm9uaWMpJiN4RDsxMDc4
LTg5NTYgKExpbmtpbmcpPC9pc2JuPjxhY2Nlc3Npb24tbnVtPjIyMjMxNTU3PC9hY2Nlc3Npb24t
bnVtPjx1cmxzPjxyZWxhdGVkLXVybHM+PHVybD5odHRwOi8vd3d3Lm5jYmkubmxtLm5paC5nb3Yv
cHVibWVkLzIyMjMxNTU3PC91cmw+PC9yZWxhdGVkLXVybHM+PC91cmxzPjxjdXN0b20yPjM1MzA5
NTc8L2N1c3RvbTI+PGVsZWN0cm9uaWMtcmVzb3VyY2UtbnVtPjEwLjEwMzgvbm0uMjU4MTwvZWxl
Y3Ryb25pYy1yZXNvdXJjZS1udW0+PGxhbmd1YWdlPkVuZzwvbGFuZ3VhZ2U+PC9yZWNvcmQ+PC9D
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WluejwvQXV0aG9yPjxZZWFyPjIwMTI8L1llYXI+PFJl
Y051bT4yNDg8L1JlY051bT48RGlzcGxheVRleHQ+PHN0eWxlIGZhY2U9InN1cGVyc2NyaXB0Ij5b
ODldPC9zdHlsZT48L0Rpc3BsYXlUZXh0PjxyZWNvcmQ+PHJlYy1udW1iZXI+MjQ4PC9yZWMtbnVt
YmVyPjxmb3JlaWduLWtleXM+PGtleSBhcHA9IkVOIiBkYi1pZD0idjB4d3ZlZHIydGVkYXFlOXoy
NXhhdjk0ZGRlZmF0eGF2cDA1IiB0aW1lc3RhbXA9IjEzMjY5MDUxNTMiPjI0OD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C9wZXJpb2RpY2FsPjxwYWdlcz4yODEtNTwvcGFnZXM+PHZvbHVtZT4xODwvdm9sdW1lPjxu
dW1iZXI+MjwvbnVtYmVyPjxlZGl0aW9uPjIwMTIvMDEvMTE8L2VkaXRpb24+PGtleXdvcmRzPjxr
ZXl3b3JkPkFuaW1hbHM8L2tleXdvcmQ+PGtleXdvcmQ+QW50aWNob2xlc3RlcmVtaWMgQWdlbnRz
L3BoYXJtYWNvbG9neTwva2V5d29yZD48a2V5d29yZD5BemV0aWRpbmVzL3BoYXJtYWNvbG9neTwv
a2V5d29yZD48a2V5d29yZD5DaG9sZXN0ZXJvbC9tZXRhYm9saXNtPC9rZXl3b3JkPjxrZXl3b3Jk
PkhlcGFjaXZpcnVzL2RydWcgZWZmZWN0cy8qcGh5c2lvbG9neTwva2V5d29yZD48a2V5d29yZD5I
ZXBhdGl0aXMgQy9tZXRhYm9saXNtL3Zpcm9sb2d5PC9rZXl3b3JkPjxrZXl3b3JkPkh1bWFuczwv
a2V5d29yZD48a2V5d29yZD5NYWxlPC9rZXl3b3JkPjxrZXl3b3JkPk1lbWJyYW5lIFRyYW5zcG9y
dCBQcm90ZWlucy8qbWV0YWJvbGlzbTwva2V5d29yZD48a2V5d29yZD5NaWNlPC9rZXl3b3JkPjxr
ZXl3b3JkPipWaXJ1cyBJbnRlcm5hbGl6YXRpb24vZHJ1ZyBlZmZlY3RzPC9rZXl3b3JkPjwva2V5
d29yZHM+PGRhdGVzPjx5ZWFyPjIwMTI8L3llYXI+PHB1Yi1kYXRlcz48ZGF0ZT5GZWI8L2RhdGU+
PC9wdWItZGF0ZXM+PC9kYXRlcz48aXNibj4xNTQ2LTE3MFggKEVsZWN0cm9uaWMpJiN4RDsxMDc4
LTg5NTYgKExpbmtpbmcpPC9pc2JuPjxhY2Nlc3Npb24tbnVtPjIyMjMxNTU3PC9hY2Nlc3Npb24t
bnVtPjx1cmxzPjxyZWxhdGVkLXVybHM+PHVybD5odHRwOi8vd3d3Lm5jYmkubmxtLm5paC5nb3Yv
cHVibWVkLzIyMjMxNTU3PC91cmw+PC9yZWxhdGVkLXVybHM+PC91cmxzPjxjdXN0b20yPjM1MzA5
NTc8L2N1c3RvbTI+PGVsZWN0cm9uaWMtcmVzb3VyY2UtbnVtPjEwLjEwMzgvbm0uMjU4MTwvZWxl
Y3Ryb25pYy1yZXNvdXJjZS1udW0+PGxhbmd1YWdlPkVuZzwvbGFuZ3VhZ2U+PC9yZWNvcmQ+PC9D
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ED18E2" w:rsidRPr="00EF2A4D">
        <w:rPr>
          <w:rFonts w:ascii="Book Antiqua" w:hAnsi="Book Antiqua"/>
          <w:sz w:val="24"/>
          <w:szCs w:val="24"/>
          <w:lang w:val="en-US"/>
        </w:rPr>
      </w:r>
      <w:r w:rsidR="00ED18E2"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9" w:tooltip="Sainz, 2012 #248" w:history="1">
        <w:r w:rsidR="000F07FA" w:rsidRPr="00EF2A4D">
          <w:rPr>
            <w:rFonts w:ascii="Book Antiqua" w:hAnsi="Book Antiqua"/>
            <w:noProof/>
            <w:sz w:val="24"/>
            <w:szCs w:val="24"/>
            <w:vertAlign w:val="superscript"/>
            <w:lang w:val="en-US"/>
          </w:rPr>
          <w:t>89</w:t>
        </w:r>
      </w:hyperlink>
      <w:r w:rsidR="00B71CFA" w:rsidRPr="00EF2A4D">
        <w:rPr>
          <w:rFonts w:ascii="Book Antiqua" w:hAnsi="Book Antiqua"/>
          <w:noProof/>
          <w:sz w:val="24"/>
          <w:szCs w:val="24"/>
          <w:vertAlign w:val="superscript"/>
          <w:lang w:val="en-US"/>
        </w:rPr>
        <w:t>]</w:t>
      </w:r>
      <w:r w:rsidR="00ED18E2" w:rsidRPr="00EF2A4D">
        <w:rPr>
          <w:rFonts w:ascii="Book Antiqua" w:hAnsi="Book Antiqua"/>
          <w:sz w:val="24"/>
          <w:szCs w:val="24"/>
          <w:lang w:val="en-US"/>
        </w:rPr>
        <w:fldChar w:fldCharType="end"/>
      </w:r>
      <w:r w:rsidRPr="00EF2A4D">
        <w:rPr>
          <w:rFonts w:ascii="Book Antiqua" w:hAnsi="Book Antiqua"/>
          <w:sz w:val="24"/>
          <w:szCs w:val="24"/>
          <w:lang w:val="en-US"/>
        </w:rPr>
        <w:t xml:space="preserve">. </w:t>
      </w:r>
      <w:r w:rsidR="00334202" w:rsidRPr="00EF2A4D">
        <w:rPr>
          <w:rFonts w:ascii="Book Antiqua" w:hAnsi="Book Antiqua"/>
          <w:sz w:val="24"/>
          <w:szCs w:val="24"/>
          <w:lang w:val="en-US"/>
        </w:rPr>
        <w:t>NPC1L1 is a 13-transmembrane-domain cell surface cholesterol-sensing receptor expressed on the apical surface of intestinal enterocytes and the bile canalicula</w:t>
      </w:r>
      <w:r w:rsidR="00EA3FB9">
        <w:rPr>
          <w:rFonts w:ascii="Book Antiqua" w:hAnsi="Book Antiqua"/>
          <w:sz w:val="24"/>
          <w:szCs w:val="24"/>
          <w:lang w:val="en-US"/>
        </w:rPr>
        <w:t>r membrane of human hepatocytes</w:t>
      </w:r>
      <w:r w:rsidR="003635EA" w:rsidRPr="00EF2A4D">
        <w:rPr>
          <w:rFonts w:ascii="Book Antiqua" w:hAnsi="Book Antiqua"/>
          <w:sz w:val="24"/>
          <w:szCs w:val="24"/>
          <w:lang w:val="en-US"/>
        </w:rPr>
        <w:fldChar w:fldCharType="begin">
          <w:fldData xml:space="preserve">PEVuZE5vdGU+PENpdGU+PEF1dGhvcj5ZdTwvQXV0aG9yPjxZZWFyPjIwMDg8L1llYXI+PFJlY051
bT42Mjk8L1JlY051bT48RGlzcGxheVRleHQ+PHN0eWxlIGZhY2U9InN1cGVyc2NyaXB0Ij5bOTBd
PC9zdHlsZT48L0Rpc3BsYXlUZXh0PjxyZWNvcmQ+PHJlYy1udW1iZXI+NjI5PC9yZWMtbnVtYmVy
Pjxmb3JlaWduLWtleXM+PGtleSBhcHA9IkVOIiBkYi1pZD0idjB4d3ZlZHIydGVkYXFlOXoyNXhh
djk0ZGRlZmF0eGF2cDA1IiB0aW1lc3RhbXA9IjEzMzQ3NjI4MTIiPjYyOTwva2V5PjwvZm9yZWln
bi1rZXlzPjxyZWYtdHlwZSBuYW1lPSJKb3VybmFsIEFydGljbGUiPjE3PC9yZWYtdHlwZT48Y29u
dHJpYnV0b3JzPjxhdXRob3JzPjxhdXRob3I+WXUsIEwuPC9hdXRob3I+PC9hdXRob3JzPjwvY29u
dHJpYnV0b3JzPjxhdXRoLWFkZHJlc3M+RGVwYXJ0bWVudCBvZiBQYXRob2xvZ3kgU2VjdGlvbiBv
biBMaXBpZCBTY2llbmNlcywgV2FrZSBGb3Jlc3QgVW5pdmVyc2l0eSBTY2hvb2wgb2YgTWVkaWNp
bmUsIE1lZGljYWwgQ2VudGVyIEJsdmQsIFdpbnN0b24tU2FsZW0sIE5DIDI3MTU3LTEwNDAsIFVT
QS4gbHl1QHdmdWJtYy5lZHU8L2F1dGgtYWRkcmVzcz48dGl0bGVzPjx0aXRsZT5UaGUgc3RydWN0
dXJlIGFuZCBmdW5jdGlvbiBvZiBOaWVtYW5uLVBpY2sgQzEtbGlrZSAxIHByb3RlaW48L3RpdGxl
PjxzZWNvbmRhcnktdGl0bGU+Q3VyciBPcGluIExpcGlkb2w8L3NlY29uZGFyeS10aXRsZT48YWx0
LXRpdGxlPkN1cnJlbnQgb3BpbmlvbiBpbiBsaXBpZG9sb2d5PC9hbHQtdGl0bGU+PC90aXRsZXM+
PHBlcmlvZGljYWw+PGZ1bGwtdGl0bGU+Q3VyciBPcGluIExpcGlkb2w8L2Z1bGwtdGl0bGU+PGFi
YnItMT5DdXJyZW50IG9waW5pb24gaW4gbGlwaWRvbG9neTwvYWJici0xPjwvcGVyaW9kaWNhbD48
YWx0LXBlcmlvZGljYWw+PGZ1bGwtdGl0bGU+Q3VyciBPcGluIExpcGlkb2w8L2Z1bGwtdGl0bGU+
PGFiYnItMT5DdXJyZW50IG9waW5pb24gaW4gbGlwaWRvbG9neTwvYWJici0xPjwvYWx0LXBlcmlv
ZGljYWw+PHBhZ2VzPjI2My05PC9wYWdlcz48dm9sdW1lPjE5PC92b2x1bWU+PG51bWJlcj4zPC9u
dW1iZXI+PGVkaXRpb24+MjAwOC8wNS8wODwvZWRpdGlvbj48a2V5d29yZHM+PGtleXdvcmQ+QW5p
bWFsczwva2V5d29yZD48a2V5d29yZD5CaWxpYXJ5IFRyYWN0L3NlY3JldGlvbjwva2V5d29yZD48
a2V5d29yZD5DaG9sZXN0ZXJvbC9zZWNyZXRpb248L2tleXdvcmQ+PGtleXdvcmQ+R2VuZSBFeHBy
ZXNzaW9uIFJlZ3VsYXRpb248L2tleXdvcmQ+PGtleXdvcmQ+SHVtYW5zPC9rZXl3b3JkPjxrZXl3
b3JkPkludGVzdGluYWwgQWJzb3JwdGlvbjwva2V5d29yZD48a2V5d29yZD5MaXZlci9tZXRhYm9s
aXNtPC9rZXl3b3JkPjxrZXl3b3JkPk1lbWJyYW5lIFByb3RlaW5zLypjaGVtaXN0cnkvZ2VuZXRp
Y3MvKnBoeXNpb2xvZ3k8L2tleXdvcmQ+PGtleXdvcmQ+TWVtYnJhbmUgVHJhbnNwb3J0IFByb3Rl
aW5zLypjaGVtaXN0cnkvZ2VuZXRpY3MvKnBoeXNpb2xvZ3k8L2tleXdvcmQ+PGtleXdvcmQ+UHJv
dGVpbiBDb25mb3JtYXRpb248L2tleXdvcmQ+PGtleXdvcmQ+U3RydWN0dXJlLUFjdGl2aXR5IFJl
bGF0aW9uc2hpcDwva2V5d29yZD48a2V5d29yZD5TdWJjZWxsdWxhciBGcmFjdGlvbnMvbWV0YWJv
bGlzbTwva2V5d29yZD48L2tleXdvcmRzPjxkYXRlcz48eWVhcj4yMDA4PC95ZWFyPjxwdWItZGF0
ZXM+PGRhdGU+SnVuPC9kYXRlPjwvcHViLWRhdGVzPjwvZGF0ZXM+PGlzYm4+MDk1Ny05NjcyIChQ
cmludCkmI3hEOzA5NTctOTY3MiAoTGlua2luZyk8L2lzYm4+PGFjY2Vzc2lvbi1udW0+MTg0NjA5
MTc8L2FjY2Vzc2lvbi1udW0+PHdvcmstdHlwZT5SZXNlYXJjaCBTdXBwb3J0LCBOb24tVS5TLiBH
b3YmYXBvczt0JiN4RDtSZXZpZXc8L3dvcmstdHlwZT48dXJscz48cmVsYXRlZC11cmxzPjx1cmw+
aHR0cDovL3d3dy5uY2JpLm5sbS5uaWguZ292L3B1Ym1lZC8xODQ2MDkxNzwvdXJsPjwvcmVsYXRl
ZC11cmxzPjwvdXJscz48ZWxlY3Ryb25pYy1yZXNvdXJjZS1udW0+MTAuMTA5Ny9NT0wuMGIwMTNl
MzI4MmY5YjU2Mz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ZdTwvQXV0aG9yPjxZZWFyPjIwMDg8L1llYXI+PFJlY051
bT42Mjk8L1JlY051bT48RGlzcGxheVRleHQ+PHN0eWxlIGZhY2U9InN1cGVyc2NyaXB0Ij5bOTBd
PC9zdHlsZT48L0Rpc3BsYXlUZXh0PjxyZWNvcmQ+PHJlYy1udW1iZXI+NjI5PC9yZWMtbnVtYmVy
Pjxmb3JlaWduLWtleXM+PGtleSBhcHA9IkVOIiBkYi1pZD0idjB4d3ZlZHIydGVkYXFlOXoyNXhh
djk0ZGRlZmF0eGF2cDA1IiB0aW1lc3RhbXA9IjEzMzQ3NjI4MTIiPjYyOTwva2V5PjwvZm9yZWln
bi1rZXlzPjxyZWYtdHlwZSBuYW1lPSJKb3VybmFsIEFydGljbGUiPjE3PC9yZWYtdHlwZT48Y29u
dHJpYnV0b3JzPjxhdXRob3JzPjxhdXRob3I+WXUsIEwuPC9hdXRob3I+PC9hdXRob3JzPjwvY29u
dHJpYnV0b3JzPjxhdXRoLWFkZHJlc3M+RGVwYXJ0bWVudCBvZiBQYXRob2xvZ3kgU2VjdGlvbiBv
biBMaXBpZCBTY2llbmNlcywgV2FrZSBGb3Jlc3QgVW5pdmVyc2l0eSBTY2hvb2wgb2YgTWVkaWNp
bmUsIE1lZGljYWwgQ2VudGVyIEJsdmQsIFdpbnN0b24tU2FsZW0sIE5DIDI3MTU3LTEwNDAsIFVT
QS4gbHl1QHdmdWJtYy5lZHU8L2F1dGgtYWRkcmVzcz48dGl0bGVzPjx0aXRsZT5UaGUgc3RydWN0
dXJlIGFuZCBmdW5jdGlvbiBvZiBOaWVtYW5uLVBpY2sgQzEtbGlrZSAxIHByb3RlaW48L3RpdGxl
PjxzZWNvbmRhcnktdGl0bGU+Q3VyciBPcGluIExpcGlkb2w8L3NlY29uZGFyeS10aXRsZT48YWx0
LXRpdGxlPkN1cnJlbnQgb3BpbmlvbiBpbiBsaXBpZG9sb2d5PC9hbHQtdGl0bGU+PC90aXRsZXM+
PHBlcmlvZGljYWw+PGZ1bGwtdGl0bGU+Q3VyciBPcGluIExpcGlkb2w8L2Z1bGwtdGl0bGU+PGFi
YnItMT5DdXJyZW50IG9waW5pb24gaW4gbGlwaWRvbG9neTwvYWJici0xPjwvcGVyaW9kaWNhbD48
YWx0LXBlcmlvZGljYWw+PGZ1bGwtdGl0bGU+Q3VyciBPcGluIExpcGlkb2w8L2Z1bGwtdGl0bGU+
PGFiYnItMT5DdXJyZW50IG9waW5pb24gaW4gbGlwaWRvbG9neTwvYWJici0xPjwvYWx0LXBlcmlv
ZGljYWw+PHBhZ2VzPjI2My05PC9wYWdlcz48dm9sdW1lPjE5PC92b2x1bWU+PG51bWJlcj4zPC9u
dW1iZXI+PGVkaXRpb24+MjAwOC8wNS8wODwvZWRpdGlvbj48a2V5d29yZHM+PGtleXdvcmQ+QW5p
bWFsczwva2V5d29yZD48a2V5d29yZD5CaWxpYXJ5IFRyYWN0L3NlY3JldGlvbjwva2V5d29yZD48
a2V5d29yZD5DaG9sZXN0ZXJvbC9zZWNyZXRpb248L2tleXdvcmQ+PGtleXdvcmQ+R2VuZSBFeHBy
ZXNzaW9uIFJlZ3VsYXRpb248L2tleXdvcmQ+PGtleXdvcmQ+SHVtYW5zPC9rZXl3b3JkPjxrZXl3
b3JkPkludGVzdGluYWwgQWJzb3JwdGlvbjwva2V5d29yZD48a2V5d29yZD5MaXZlci9tZXRhYm9s
aXNtPC9rZXl3b3JkPjxrZXl3b3JkPk1lbWJyYW5lIFByb3RlaW5zLypjaGVtaXN0cnkvZ2VuZXRp
Y3MvKnBoeXNpb2xvZ3k8L2tleXdvcmQ+PGtleXdvcmQ+TWVtYnJhbmUgVHJhbnNwb3J0IFByb3Rl
aW5zLypjaGVtaXN0cnkvZ2VuZXRpY3MvKnBoeXNpb2xvZ3k8L2tleXdvcmQ+PGtleXdvcmQ+UHJv
dGVpbiBDb25mb3JtYXRpb248L2tleXdvcmQ+PGtleXdvcmQ+U3RydWN0dXJlLUFjdGl2aXR5IFJl
bGF0aW9uc2hpcDwva2V5d29yZD48a2V5d29yZD5TdWJjZWxsdWxhciBGcmFjdGlvbnMvbWV0YWJv
bGlzbTwva2V5d29yZD48L2tleXdvcmRzPjxkYXRlcz48eWVhcj4yMDA4PC95ZWFyPjxwdWItZGF0
ZXM+PGRhdGU+SnVuPC9kYXRlPjwvcHViLWRhdGVzPjwvZGF0ZXM+PGlzYm4+MDk1Ny05NjcyIChQ
cmludCkmI3hEOzA5NTctOTY3MiAoTGlua2luZyk8L2lzYm4+PGFjY2Vzc2lvbi1udW0+MTg0NjA5
MTc8L2FjY2Vzc2lvbi1udW0+PHdvcmstdHlwZT5SZXNlYXJjaCBTdXBwb3J0LCBOb24tVS5TLiBH
b3YmYXBvczt0JiN4RDtSZXZpZXc8L3dvcmstdHlwZT48dXJscz48cmVsYXRlZC11cmxzPjx1cmw+
aHR0cDovL3d3dy5uY2JpLm5sbS5uaWguZ292L3B1Ym1lZC8xODQ2MDkxNzwvdXJsPjwvcmVsYXRl
ZC11cmxzPjwvdXJscz48ZWxlY3Ryb25pYy1yZXNvdXJjZS1udW0+MTAuMTA5Ny9NT0wuMGIwMTNl
MzI4MmY5YjU2Mz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90" w:tooltip="Yu, 2008 #629" w:history="1">
        <w:r w:rsidR="000F07FA" w:rsidRPr="00EF2A4D">
          <w:rPr>
            <w:rFonts w:ascii="Book Antiqua" w:hAnsi="Book Antiqua"/>
            <w:noProof/>
            <w:sz w:val="24"/>
            <w:szCs w:val="24"/>
            <w:vertAlign w:val="superscript"/>
            <w:lang w:val="en-US"/>
          </w:rPr>
          <w:t>9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34202" w:rsidRPr="00EF2A4D">
        <w:rPr>
          <w:rFonts w:ascii="Book Antiqua" w:hAnsi="Book Antiqua"/>
          <w:sz w:val="24"/>
          <w:szCs w:val="24"/>
          <w:lang w:val="en-US"/>
        </w:rPr>
        <w:t>. It is critical for in</w:t>
      </w:r>
      <w:r w:rsidR="00EA3FB9">
        <w:rPr>
          <w:rFonts w:ascii="Book Antiqua" w:hAnsi="Book Antiqua"/>
          <w:sz w:val="24"/>
          <w:szCs w:val="24"/>
          <w:lang w:val="en-US"/>
        </w:rPr>
        <w:t>testinal cholesterol absorption</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Altmann&lt;/Author&gt;&lt;Year&gt;2004&lt;/Year&gt;&lt;RecNum&gt;199&lt;/RecNum&gt;&lt;DisplayText&gt;&lt;style face="superscript"&gt;[91]&lt;/style&gt;&lt;/DisplayText&gt;&lt;record&gt;&lt;rec-number&gt;199&lt;/rec-number&gt;&lt;foreign-keys&gt;&lt;key app="EN" db-id="v0xwvedr2tedaqe9z25xav94ddefatxavp05" timestamp="1326731747"&gt;199&lt;/key&gt;&lt;/foreign-keys&gt;&lt;ref-type name="Journal Article"&gt;17&lt;/ref-type&gt;&lt;contributors&gt;&lt;authors&gt;&lt;author&gt;Altmann, S. W.&lt;/author&gt;&lt;author&gt;Davis, H. R.&lt;/author&gt;&lt;author&gt;Zhu, L. J.&lt;/author&gt;&lt;author&gt;Yao, X. R.&lt;/author&gt;&lt;author&gt;Hoos, L. M.&lt;/author&gt;&lt;author&gt;Tetzloff, G.&lt;/author&gt;&lt;author&gt;Iyer, S. P. N.&lt;/author&gt;&lt;author&gt;Maguire, M.&lt;/author&gt;&lt;author&gt;Golovko, A.&lt;/author&gt;&lt;author&gt;Zeng, M.&lt;/author&gt;&lt;author&gt;Wang, L. Q.&lt;/author&gt;&lt;author&gt;Murgolo, N.&lt;/author&gt;&lt;author&gt;Graziano, M. P.&lt;/author&gt;&lt;/authors&gt;&lt;/contributors&gt;&lt;auth-address&gt;Altmann, SW&amp;#xD;Schering Plough Corp, Res Inst, Dept Cardiovasc Endocrine Res, 2015 Galloping Hill Rd, Kenilworth, NJ 07033 USA&amp;#xD;Schering Plough Corp, Res Inst, Dept Cardiovasc Endocrine Res, Kenilworth, NJ 07033 USA&amp;#xD;Schering Plough Corp, Res Inst, Dept Discovery Technol, Kenilworth, NJ 07033 USA&lt;/auth-address&gt;&lt;titles&gt;&lt;title&gt;Niemann-Pick C1 like 1 protein is critical for intestinal cholesterol absorption&lt;/title&gt;&lt;secondary-title&gt;Science&lt;/secondary-title&gt;&lt;/titles&gt;&lt;periodical&gt;&lt;full-title&gt;Science&lt;/full-title&gt;&lt;/periodical&gt;&lt;pages&gt;1201-1204&lt;/pages&gt;&lt;volume&gt;303&lt;/volume&gt;&lt;number&gt;5661&lt;/number&gt;&lt;keywords&gt;&lt;keyword&gt;dietary-cholesterol&lt;/keyword&gt;&lt;keyword&gt;2-azetidinone class&lt;/keyword&gt;&lt;keyword&gt;gene&lt;/keyword&gt;&lt;keyword&gt;identification&lt;/keyword&gt;&lt;keyword&gt;mice&lt;/keyword&gt;&lt;keyword&gt;inhibitors&lt;/keyword&gt;&lt;keyword&gt;metabolism&lt;/keyword&gt;&lt;keyword&gt;hypercholesterolemia&lt;/keyword&gt;&lt;keyword&gt;glycoprotein&lt;/keyword&gt;&lt;keyword&gt;accumulation&lt;/keyword&gt;&lt;/keywords&gt;&lt;dates&gt;&lt;year&gt;2004&lt;/year&gt;&lt;pub-dates&gt;&lt;date&gt;Feb 20&lt;/date&gt;&lt;/pub-dates&gt;&lt;/dates&gt;&lt;isbn&gt;0036-8075&lt;/isbn&gt;&lt;accession-num&gt;ISI:000189074700049&lt;/accession-num&gt;&lt;urls&gt;&lt;related-urls&gt;&lt;url&gt;&amp;lt;Go to ISI&amp;gt;://000189074700049&lt;/url&gt;&lt;/related-urls&gt;&lt;/urls&gt;&lt;language&gt;English&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91" w:tooltip="Altmann, 2004 #199" w:history="1">
        <w:r w:rsidR="000F07FA" w:rsidRPr="00EF2A4D">
          <w:rPr>
            <w:rFonts w:ascii="Book Antiqua" w:hAnsi="Book Antiqua"/>
            <w:noProof/>
            <w:sz w:val="24"/>
            <w:szCs w:val="24"/>
            <w:vertAlign w:val="superscript"/>
            <w:lang w:val="en-US"/>
          </w:rPr>
          <w:t>9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34202" w:rsidRPr="00EF2A4D">
        <w:rPr>
          <w:rFonts w:ascii="Book Antiqua" w:hAnsi="Book Antiqua"/>
          <w:sz w:val="24"/>
          <w:szCs w:val="24"/>
          <w:lang w:val="en-US"/>
        </w:rPr>
        <w:t xml:space="preserve"> and regulation of bi</w:t>
      </w:r>
      <w:r w:rsidR="00EA3FB9">
        <w:rPr>
          <w:rFonts w:ascii="Book Antiqua" w:hAnsi="Book Antiqua"/>
          <w:sz w:val="24"/>
          <w:szCs w:val="24"/>
          <w:lang w:val="en-US"/>
        </w:rPr>
        <w:t>liary cholesterol concentration</w:t>
      </w:r>
      <w:r w:rsidR="003635EA" w:rsidRPr="00EF2A4D">
        <w:rPr>
          <w:rFonts w:ascii="Book Antiqua" w:hAnsi="Book Antiqua"/>
          <w:sz w:val="24"/>
          <w:szCs w:val="24"/>
          <w:lang w:val="en-US"/>
        </w:rPr>
        <w:fldChar w:fldCharType="begin">
          <w:fldData xml:space="preserve">PEVuZE5vdGU+PENpdGU+PEF1dGhvcj5UZW1lbDwvQXV0aG9yPjxZZWFyPjIwMDc8L1llYXI+PFJl
Y051bT42MzM8L1JlY051bT48RGlzcGxheVRleHQ+PHN0eWxlIGZhY2U9InN1cGVyc2NyaXB0Ij5b
OTJdPC9zdHlsZT48L0Rpc3BsYXlUZXh0PjxyZWNvcmQ+PHJlYy1udW1iZXI+NjMzPC9yZWMtbnVt
YmVyPjxmb3JlaWduLWtleXM+PGtleSBhcHA9IkVOIiBkYi1pZD0idjB4d3ZlZHIydGVkYXFlOXoy
NXhhdjk0ZGRlZmF0eGF2cDA1IiB0aW1lc3RhbXA9IjEzMzQ3NjQ3MTEiPjYzMzwva2V5PjwvZm9y
ZWlnbi1rZXlzPjxyZWYtdHlwZSBuYW1lPSJKb3VybmFsIEFydGljbGUiPjE3PC9yZWYtdHlwZT48
Y29udHJpYnV0b3JzPjxhdXRob3JzPjxhdXRob3I+VGVtZWwsIFIuIEUuPC9hdXRob3I+PGF1dGhv
cj5UYW5nLCBXLjwvYXV0aG9yPjxhdXRob3I+TWEsIFkuPC9hdXRob3I+PGF1dGhvcj5SdWRlbCwg
TC4gTC48L2F1dGhvcj48YXV0aG9yPldpbGxpbmdoYW0sIE0uIEMuPC9hdXRob3I+PGF1dGhvcj5J
b2Fubm91LCBZLiBBLjwvYXV0aG9yPjxhdXRob3I+RGF2aWVzLCBKLiBQLjwvYXV0aG9yPjxhdXRo
b3I+Tmlsc3NvbiwgTC4gTS48L2F1dGhvcj48YXV0aG9yPll1LCBMLjwvYXV0aG9yPjwvYXV0aG9y
cz48L2NvbnRyaWJ1dG9ycz48YXV0aC1hZGRyZXNzPkRlcGFydG1lbnQgb2YgUGF0aG9sb2d5LCBT
ZWN0aW9uIG9uIExpcGlkIFNjaWVuY2VzLCBXYWtlIEZvcmVzdCBVbml2ZXJzaXR5IFNjaG9vbCBv
ZiBNZWRpY2luZSwgV2luc3Rvbi1TYWxlbSwgTkMgMjcxNTctMTA0MCwgVVNBLjwvYXV0aC1hZGRy
ZXNzPjx0aXRsZXM+PHRpdGxlPkhlcGF0aWMgTmllbWFubi1QaWNrIEMxLWxpa2UgMSByZWd1bGF0
ZXMgYmlsaWFyeSBjaG9sZXN0ZXJvbCBjb25jZW50cmF0aW9uIGFuZCBpcyBhIHRhcmdldCBvZiBl
emV0aW1pYm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E5NjgtNzg8L3BhZ2VzPjx2
b2x1bWU+MTE3PC92b2x1bWU+PG51bWJlcj43PC9udW1iZXI+PGVkaXRpb24+MjAwNy8wNi8xNjwv
ZWRpdGlvbj48a2V5d29yZHM+PGtleXdvcmQ+QVRQLUJpbmRpbmcgQ2Fzc2V0dGUgVHJhbnNwb3J0
ZXJzL21ldGFib2xpc208L2tleXdvcmQ+PGtleXdvcmQ+QW5pbWFsczwva2V5d29yZD48a2V5d29y
ZD5BcG9saXBvcHJvdGVpbnMgRS9ibG9vZDwva2V5d29yZD48a2V5d29yZD5BemV0aWRpbmVzLypw
aGFybWFjb2xvZ3k8L2tleXdvcmQ+PGtleXdvcmQ+QmlsZS8qZHJ1ZyBlZmZlY3RzLyptZXRhYm9s
aXNtPC9rZXl3b3JkPjxrZXl3b3JkPkJpbGUgQWNpZHMgYW5kIFNhbHRzL21ldGFib2xpc208L2tl
eXdvcmQ+PGtleXdvcmQ+Q2VsbCBNZW1icmFuZS9tZXRhYm9saXNtPC9rZXl3b3JkPjxrZXl3b3Jk
PkNob2xlc3Rlcm9sL2Jsb29kLyptZXRhYm9saXNtL3NlY3JldGlvbjwva2V5d29yZD48a2V5d29y
ZD4qR2VuZSBFeHByZXNzaW9uIFJlZ3VsYXRpb248L2tleXdvcmQ+PGtleXdvcmQ+SHVtYW5zPC9r
ZXl3b3JkPjxrZXl3b3JkPkxpdmVyL21ldGFib2xpc208L2tleXdvcmQ+PGtleXdvcmQ+TWFsZTwv
a2V5d29yZD48a2V5d29yZD5NZW1icmFuZSBQcm90ZWlucy9nZW5ldGljcy8qbWV0YWJvbGlzbTwv
a2V5d29yZD48a2V5d29yZD5NaWNlPC9rZXl3b3JkPjxrZXl3b3JkPk1pY2UsIFRyYW5zZ2VuaWM8
L2tleXdvcmQ+PGtleXdvcmQ+UGhvc3Bob2xpcGlkcy9tZXRhYm9saXNtPC9rZXl3b3JkPjwva2V5
d29yZHM+PGRhdGVzPjx5ZWFyPjIwMDc8L3llYXI+PHB1Yi1kYXRlcz48ZGF0ZT5KdWw8L2RhdGU+
PC9wdWItZGF0ZXM+PC9kYXRlcz48aXNibj4wMDIxLTk3MzggKFByaW50KSYjeEQ7MDAyMS05NzM4
IChMaW5raW5nKTwvaXNibj48YWNjZXNzaW9uLW51bT4xNzU3MTE2NDwvYWNjZXNzaW9uLW51bT48
d29yay10eXBlPlJlc2VhcmNoIFN1cHBvcnQsIE4uSS5ILiwgRXh0cmFtdXJhbCYjeEQ7UmVzZWFy
Y2ggU3VwcG9ydCwgTm9uLVUuUy4gR292JmFwb3M7dDwvd29yay10eXBlPjx1cmxzPjxyZWxhdGVk
LXVybHM+PHVybD5odHRwOi8vd3d3Lm5jYmkubmxtLm5paC5nb3YvcHVibWVkLzE3NTcxMTY0PC91
cmw+PHVybD5odHRwOi8vd3d3LmpjaS5vcmcvYXJ0aWNsZXMvdmlldy8zMDA2MC9maWxlcy9wZGY8
L3VybD48L3JlbGF0ZWQtdXJscz48L3VybHM+PGN1c3RvbTI+MTg4ODU2NzwvY3VzdG9tMj48ZWxl
Y3Ryb25pYy1yZXNvdXJjZS1udW0+MTAuMTE3Mi9KQ0kzMDA2MDwvZWxlY3Ryb25pYy1yZXNvdXJj
ZS1udW0+PGxhbmd1YWdlPmVuZzwvbGFuZ3Vh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UZW1lbDwvQXV0aG9yPjxZZWFyPjIwMDc8L1llYXI+PFJl
Y051bT42MzM8L1JlY051bT48RGlzcGxheVRleHQ+PHN0eWxlIGZhY2U9InN1cGVyc2NyaXB0Ij5b
OTJdPC9zdHlsZT48L0Rpc3BsYXlUZXh0PjxyZWNvcmQ+PHJlYy1udW1iZXI+NjMzPC9yZWMtbnVt
YmVyPjxmb3JlaWduLWtleXM+PGtleSBhcHA9IkVOIiBkYi1pZD0idjB4d3ZlZHIydGVkYXFlOXoy
NXhhdjk0ZGRlZmF0eGF2cDA1IiB0aW1lc3RhbXA9IjEzMzQ3NjQ3MTEiPjYzMzwva2V5PjwvZm9y
ZWlnbi1rZXlzPjxyZWYtdHlwZSBuYW1lPSJKb3VybmFsIEFydGljbGUiPjE3PC9yZWYtdHlwZT48
Y29udHJpYnV0b3JzPjxhdXRob3JzPjxhdXRob3I+VGVtZWwsIFIuIEUuPC9hdXRob3I+PGF1dGhv
cj5UYW5nLCBXLjwvYXV0aG9yPjxhdXRob3I+TWEsIFkuPC9hdXRob3I+PGF1dGhvcj5SdWRlbCwg
TC4gTC48L2F1dGhvcj48YXV0aG9yPldpbGxpbmdoYW0sIE0uIEMuPC9hdXRob3I+PGF1dGhvcj5J
b2Fubm91LCBZLiBBLjwvYXV0aG9yPjxhdXRob3I+RGF2aWVzLCBKLiBQLjwvYXV0aG9yPjxhdXRo
b3I+Tmlsc3NvbiwgTC4gTS48L2F1dGhvcj48YXV0aG9yPll1LCBMLjwvYXV0aG9yPjwvYXV0aG9y
cz48L2NvbnRyaWJ1dG9ycz48YXV0aC1hZGRyZXNzPkRlcGFydG1lbnQgb2YgUGF0aG9sb2d5LCBT
ZWN0aW9uIG9uIExpcGlkIFNjaWVuY2VzLCBXYWtlIEZvcmVzdCBVbml2ZXJzaXR5IFNjaG9vbCBv
ZiBNZWRpY2luZSwgV2luc3Rvbi1TYWxlbSwgTkMgMjcxNTctMTA0MCwgVVNBLjwvYXV0aC1hZGRy
ZXNzPjx0aXRsZXM+PHRpdGxlPkhlcGF0aWMgTmllbWFubi1QaWNrIEMxLWxpa2UgMSByZWd1bGF0
ZXMgYmlsaWFyeSBjaG9sZXN0ZXJvbCBjb25jZW50cmF0aW9uIGFuZCBpcyBhIHRhcmdldCBvZiBl
emV0aW1pYm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E5NjgtNzg8L3BhZ2VzPjx2
b2x1bWU+MTE3PC92b2x1bWU+PG51bWJlcj43PC9udW1iZXI+PGVkaXRpb24+MjAwNy8wNi8xNjwv
ZWRpdGlvbj48a2V5d29yZHM+PGtleXdvcmQ+QVRQLUJpbmRpbmcgQ2Fzc2V0dGUgVHJhbnNwb3J0
ZXJzL21ldGFib2xpc208L2tleXdvcmQ+PGtleXdvcmQ+QW5pbWFsczwva2V5d29yZD48a2V5d29y
ZD5BcG9saXBvcHJvdGVpbnMgRS9ibG9vZDwva2V5d29yZD48a2V5d29yZD5BemV0aWRpbmVzLypw
aGFybWFjb2xvZ3k8L2tleXdvcmQ+PGtleXdvcmQ+QmlsZS8qZHJ1ZyBlZmZlY3RzLyptZXRhYm9s
aXNtPC9rZXl3b3JkPjxrZXl3b3JkPkJpbGUgQWNpZHMgYW5kIFNhbHRzL21ldGFib2xpc208L2tl
eXdvcmQ+PGtleXdvcmQ+Q2VsbCBNZW1icmFuZS9tZXRhYm9saXNtPC9rZXl3b3JkPjxrZXl3b3Jk
PkNob2xlc3Rlcm9sL2Jsb29kLyptZXRhYm9saXNtL3NlY3JldGlvbjwva2V5d29yZD48a2V5d29y
ZD4qR2VuZSBFeHByZXNzaW9uIFJlZ3VsYXRpb248L2tleXdvcmQ+PGtleXdvcmQ+SHVtYW5zPC9r
ZXl3b3JkPjxrZXl3b3JkPkxpdmVyL21ldGFib2xpc208L2tleXdvcmQ+PGtleXdvcmQ+TWFsZTwv
a2V5d29yZD48a2V5d29yZD5NZW1icmFuZSBQcm90ZWlucy9nZW5ldGljcy8qbWV0YWJvbGlzbTwv
a2V5d29yZD48a2V5d29yZD5NaWNlPC9rZXl3b3JkPjxrZXl3b3JkPk1pY2UsIFRyYW5zZ2VuaWM8
L2tleXdvcmQ+PGtleXdvcmQ+UGhvc3Bob2xpcGlkcy9tZXRhYm9saXNtPC9rZXl3b3JkPjwva2V5
d29yZHM+PGRhdGVzPjx5ZWFyPjIwMDc8L3llYXI+PHB1Yi1kYXRlcz48ZGF0ZT5KdWw8L2RhdGU+
PC9wdWItZGF0ZXM+PC9kYXRlcz48aXNibj4wMDIxLTk3MzggKFByaW50KSYjeEQ7MDAyMS05NzM4
IChMaW5raW5nKTwvaXNibj48YWNjZXNzaW9uLW51bT4xNzU3MTE2NDwvYWNjZXNzaW9uLW51bT48
d29yay10eXBlPlJlc2VhcmNoIFN1cHBvcnQsIE4uSS5ILiwgRXh0cmFtdXJhbCYjeEQ7UmVzZWFy
Y2ggU3VwcG9ydCwgTm9uLVUuUy4gR292JmFwb3M7dDwvd29yay10eXBlPjx1cmxzPjxyZWxhdGVk
LXVybHM+PHVybD5odHRwOi8vd3d3Lm5jYmkubmxtLm5paC5nb3YvcHVibWVkLzE3NTcxMTY0PC91
cmw+PHVybD5odHRwOi8vd3d3LmpjaS5vcmcvYXJ0aWNsZXMvdmlldy8zMDA2MC9maWxlcy9wZGY8
L3VybD48L3JlbGF0ZWQtdXJscz48L3VybHM+PGN1c3RvbTI+MTg4ODU2NzwvY3VzdG9tMj48ZWxl
Y3Ryb25pYy1yZXNvdXJjZS1udW0+MTAuMTE3Mi9KQ0kzMDA2MDwvZWxlY3Ryb25pYy1yZXNvdXJj
ZS1udW0+PGxhbmd1YWdlPmVuZzwvbGFuZ3Vh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92" w:tooltip="Temel, 2007 #633" w:history="1">
        <w:r w:rsidR="000F07FA" w:rsidRPr="00EF2A4D">
          <w:rPr>
            <w:rFonts w:ascii="Book Antiqua" w:hAnsi="Book Antiqua"/>
            <w:noProof/>
            <w:sz w:val="24"/>
            <w:szCs w:val="24"/>
            <w:vertAlign w:val="superscript"/>
            <w:lang w:val="en-US"/>
          </w:rPr>
          <w:t>9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34202" w:rsidRPr="00EF2A4D">
        <w:rPr>
          <w:rFonts w:ascii="Book Antiqua" w:hAnsi="Book Antiqua"/>
          <w:sz w:val="24"/>
          <w:szCs w:val="24"/>
          <w:lang w:val="en-US"/>
        </w:rPr>
        <w:t xml:space="preserve">. </w:t>
      </w:r>
      <w:r w:rsidR="002E0698" w:rsidRPr="00EF2A4D">
        <w:rPr>
          <w:rFonts w:ascii="Book Antiqua" w:hAnsi="Book Antiqua"/>
          <w:sz w:val="24"/>
          <w:szCs w:val="24"/>
          <w:lang w:val="en-US"/>
        </w:rPr>
        <w:t xml:space="preserve">Probably, the </w:t>
      </w:r>
      <w:r w:rsidR="002E0698" w:rsidRPr="00EF2A4D">
        <w:rPr>
          <w:rFonts w:ascii="Book Antiqua" w:hAnsi="Book Antiqua"/>
          <w:sz w:val="24"/>
          <w:szCs w:val="24"/>
          <w:lang w:val="en-US"/>
        </w:rPr>
        <w:lastRenderedPageBreak/>
        <w:t xml:space="preserve">cholesterol uptake activity of NPC1L1 is involved in HCV entry. </w:t>
      </w:r>
      <w:r w:rsidRPr="00EF2A4D">
        <w:rPr>
          <w:rFonts w:ascii="Book Antiqua" w:hAnsi="Book Antiqua"/>
          <w:sz w:val="24"/>
          <w:szCs w:val="24"/>
          <w:lang w:val="en-US"/>
        </w:rPr>
        <w:t xml:space="preserve">Antibody-mediated receptor blockade of NPC1L1 </w:t>
      </w:r>
      <w:r w:rsidR="00EC5DE7" w:rsidRPr="00EF2A4D">
        <w:rPr>
          <w:rFonts w:ascii="Book Antiqua" w:hAnsi="Book Antiqua"/>
          <w:sz w:val="24"/>
          <w:szCs w:val="24"/>
          <w:lang w:val="en-US"/>
        </w:rPr>
        <w:t>large extracellular loop 1 (</w:t>
      </w:r>
      <w:r w:rsidRPr="00EF2A4D">
        <w:rPr>
          <w:rFonts w:ascii="Book Antiqua" w:hAnsi="Book Antiqua"/>
          <w:sz w:val="24"/>
          <w:szCs w:val="24"/>
          <w:lang w:val="en-US"/>
        </w:rPr>
        <w:t>LEL1</w:t>
      </w:r>
      <w:r w:rsidR="00EC5DE7" w:rsidRPr="00EF2A4D">
        <w:rPr>
          <w:rFonts w:ascii="Book Antiqua" w:hAnsi="Book Antiqua"/>
          <w:sz w:val="24"/>
          <w:szCs w:val="24"/>
          <w:lang w:val="en-US"/>
        </w:rPr>
        <w:t xml:space="preserve">), </w:t>
      </w:r>
      <w:r w:rsidRPr="00EF2A4D">
        <w:rPr>
          <w:rFonts w:ascii="Book Antiqua" w:hAnsi="Book Antiqua"/>
          <w:sz w:val="24"/>
          <w:szCs w:val="24"/>
          <w:lang w:val="en-US"/>
        </w:rPr>
        <w:t>but not LEL 2 or LEL</w:t>
      </w:r>
      <w:r w:rsidR="00A037D4" w:rsidRPr="00EF2A4D">
        <w:rPr>
          <w:rFonts w:ascii="Book Antiqua" w:hAnsi="Book Antiqua"/>
          <w:sz w:val="24"/>
          <w:szCs w:val="24"/>
          <w:lang w:val="en-US"/>
        </w:rPr>
        <w:t>3</w:t>
      </w:r>
      <w:r w:rsidR="00EC5DE7" w:rsidRPr="00EF2A4D">
        <w:rPr>
          <w:rFonts w:ascii="Book Antiqua" w:hAnsi="Book Antiqua"/>
          <w:sz w:val="24"/>
          <w:szCs w:val="24"/>
          <w:lang w:val="en-US"/>
        </w:rPr>
        <w:t>,</w:t>
      </w:r>
      <w:r w:rsidR="00A037D4" w:rsidRPr="00EF2A4D">
        <w:rPr>
          <w:rFonts w:ascii="Book Antiqua" w:hAnsi="Book Antiqua"/>
          <w:sz w:val="24"/>
          <w:szCs w:val="24"/>
          <w:lang w:val="en-US"/>
        </w:rPr>
        <w:t xml:space="preserve"> and NPC1L1 silencing impairs</w:t>
      </w:r>
      <w:r w:rsidRPr="00EF2A4D">
        <w:rPr>
          <w:rFonts w:ascii="Book Antiqua" w:hAnsi="Book Antiqua"/>
          <w:sz w:val="24"/>
          <w:szCs w:val="24"/>
          <w:lang w:val="en-US"/>
        </w:rPr>
        <w:t xml:space="preserve"> HCVcc infection initiation. Ezetimibe, a 2-azetidinone-class NPC1L1 antagonist that has been approved by the FDA as a cholesterol-lowering medi</w:t>
      </w:r>
      <w:r w:rsidR="00CB211A">
        <w:rPr>
          <w:rFonts w:ascii="Book Antiqua" w:hAnsi="Book Antiqua"/>
          <w:sz w:val="24"/>
          <w:szCs w:val="24"/>
          <w:lang w:val="en-US"/>
        </w:rPr>
        <w:t>cine</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Bays&lt;/Author&gt;&lt;Year&gt;2008&lt;/Year&gt;&lt;RecNum&gt;210&lt;/RecNum&gt;&lt;DisplayText&gt;&lt;style face="superscript"&gt;[93]&lt;/style&gt;&lt;/DisplayText&gt;&lt;record&gt;&lt;rec-number&gt;210&lt;/rec-number&gt;&lt;foreign-keys&gt;&lt;key app="EN" db-id="v0xwvedr2tedaqe9z25xav94ddefatxavp05" timestamp="1326733395"&gt;210&lt;/key&gt;&lt;/foreign-keys&gt;&lt;ref-type name="Journal Article"&gt;17&lt;/ref-type&gt;&lt;contributors&gt;&lt;authors&gt;&lt;author&gt;Bays, H. E.&lt;/author&gt;&lt;author&gt;Neff, D.&lt;/author&gt;&lt;author&gt;Tomassini, J. E.&lt;/author&gt;&lt;author&gt;Tershakovec, A. M.&lt;/author&gt;&lt;/authors&gt;&lt;/contributors&gt;&lt;auth-address&gt;Louisville Metabolic and Atherosclerosis Research Center, 3288 Illinois Avenue, Louisville, KY 40213, USA. hbaysmd@aol.com&lt;/auth-address&gt;&lt;titles&gt;&lt;title&gt;Ezetimibe: cholesterol lowering and beyond&lt;/title&gt;&lt;secondary-title&gt;Expert Rev Cardiovasc Ther&lt;/secondary-title&gt;&lt;/titles&gt;&lt;periodical&gt;&lt;full-title&gt;Expert Rev Cardiovasc Ther&lt;/full-title&gt;&lt;/periodical&gt;&lt;pages&gt;447-70&lt;/pages&gt;&lt;volume&gt;6&lt;/volume&gt;&lt;number&gt;4&lt;/number&gt;&lt;edition&gt;2008/04/12&lt;/edition&gt;&lt;keywords&gt;&lt;keyword&gt;Anticholesteremic Agents/pharmacology/*therapeutic use&lt;/keyword&gt;&lt;keyword&gt;Azetidines/pharmacology/*therapeutic use&lt;/keyword&gt;&lt;keyword&gt;Cholesterol/metabolism&lt;/keyword&gt;&lt;keyword&gt;Controlled Clinical Trials as Topic&lt;/keyword&gt;&lt;keyword&gt;Coronary Disease/prevention &amp;amp; control&lt;/keyword&gt;&lt;keyword&gt;Drug Therapy, Combination&lt;/keyword&gt;&lt;keyword&gt;Humans&lt;/keyword&gt;&lt;keyword&gt;Hydroxymethylglutaryl-CoA Reductase Inhibitors/therapeutic use&lt;/keyword&gt;&lt;keyword&gt;Hypercholesterolemia/*drug therapy&lt;/keyword&gt;&lt;/keywords&gt;&lt;dates&gt;&lt;year&gt;2008&lt;/year&gt;&lt;pub-dates&gt;&lt;date&gt;Apr&lt;/date&gt;&lt;/pub-dates&gt;&lt;/dates&gt;&lt;isbn&gt;1744-8344 (Electronic)&amp;#xD;1477-9072 (Linking)&lt;/isbn&gt;&lt;accession-num&gt;18402536&lt;/accession-num&gt;&lt;urls&gt;&lt;related-urls&gt;&lt;url&gt;http://www.ncbi.nlm.nih.gov/entrez/query.fcgi?cmd=Retrieve&amp;amp;db=PubMed&amp;amp;dopt=Citation&amp;amp;list_uids=18402536&lt;/url&gt;&lt;url&gt;http://www.expert-reviews.com/doi/pdfplus/10.1586/14779072.6.4.447&lt;/url&gt;&lt;/related-urls&gt;&lt;/urls&gt;&lt;electronic-resource-num&gt;10.1586/14779072.6.4.447&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93" w:tooltip="Bays, 2008 #210" w:history="1">
        <w:r w:rsidR="000F07FA" w:rsidRPr="00EF2A4D">
          <w:rPr>
            <w:rFonts w:ascii="Book Antiqua" w:hAnsi="Book Antiqua"/>
            <w:noProof/>
            <w:sz w:val="24"/>
            <w:szCs w:val="24"/>
            <w:vertAlign w:val="superscript"/>
            <w:lang w:val="en-US"/>
          </w:rPr>
          <w:t>9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inhibits HCV uptake of all major genotypes </w:t>
      </w:r>
      <w:r w:rsidRPr="00EF2A4D">
        <w:rPr>
          <w:rFonts w:ascii="Book Antiqua" w:hAnsi="Book Antiqua"/>
          <w:i/>
          <w:sz w:val="24"/>
          <w:szCs w:val="24"/>
          <w:lang w:val="en-US"/>
        </w:rPr>
        <w:t>in vitro</w:t>
      </w:r>
      <w:r w:rsidRPr="00EF2A4D">
        <w:rPr>
          <w:rFonts w:ascii="Book Antiqua" w:hAnsi="Book Antiqua"/>
          <w:sz w:val="24"/>
          <w:szCs w:val="24"/>
          <w:lang w:val="en-US"/>
        </w:rPr>
        <w:t xml:space="preserve"> at a post-binding step and delays genotype</w:t>
      </w:r>
      <w:r w:rsidR="003536A0">
        <w:rPr>
          <w:rFonts w:ascii="Book Antiqua" w:hAnsi="Book Antiqua"/>
          <w:sz w:val="24"/>
          <w:szCs w:val="24"/>
          <w:lang w:val="en-US"/>
        </w:rPr>
        <w:t xml:space="preserve"> 1b infection in humanized mice</w:t>
      </w:r>
      <w:r w:rsidR="003635EA" w:rsidRPr="00EF2A4D">
        <w:rPr>
          <w:rFonts w:ascii="Book Antiqua" w:hAnsi="Book Antiqua"/>
          <w:sz w:val="24"/>
          <w:szCs w:val="24"/>
          <w:lang w:val="en-US"/>
        </w:rPr>
        <w:fldChar w:fldCharType="begin">
          <w:fldData xml:space="preserve">PEVuZE5vdGU+PENpdGU+PEF1dGhvcj5TYWluejwvQXV0aG9yPjxZZWFyPjIwMTI8L1llYXI+PFJl
Y051bT4yNDg8L1JlY051bT48RGlzcGxheVRleHQ+PHN0eWxlIGZhY2U9InN1cGVyc2NyaXB0Ij5b
ODldPC9zdHlsZT48L0Rpc3BsYXlUZXh0PjxyZWNvcmQ+PHJlYy1udW1iZXI+MjQ4PC9yZWMtbnVt
YmVyPjxmb3JlaWduLWtleXM+PGtleSBhcHA9IkVOIiBkYi1pZD0idjB4d3ZlZHIydGVkYXFlOXoy
NXhhdjk0ZGRlZmF0eGF2cDA1IiB0aW1lc3RhbXA9IjEzMjY5MDUxNTMiPjI0OD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C9wZXJpb2RpY2FsPjxwYWdlcz4yODEtNTwvcGFnZXM+PHZvbHVtZT4xODwvdm9sdW1lPjxu
dW1iZXI+MjwvbnVtYmVyPjxlZGl0aW9uPjIwMTIvMDEvMTE8L2VkaXRpb24+PGtleXdvcmRzPjxr
ZXl3b3JkPkFuaW1hbHM8L2tleXdvcmQ+PGtleXdvcmQ+QW50aWNob2xlc3RlcmVtaWMgQWdlbnRz
L3BoYXJtYWNvbG9neTwva2V5d29yZD48a2V5d29yZD5BemV0aWRpbmVzL3BoYXJtYWNvbG9neTwv
a2V5d29yZD48a2V5d29yZD5DaG9sZXN0ZXJvbC9tZXRhYm9saXNtPC9rZXl3b3JkPjxrZXl3b3Jk
PkhlcGFjaXZpcnVzL2RydWcgZWZmZWN0cy8qcGh5c2lvbG9neTwva2V5d29yZD48a2V5d29yZD5I
ZXBhdGl0aXMgQy9tZXRhYm9saXNtL3Zpcm9sb2d5PC9rZXl3b3JkPjxrZXl3b3JkPkh1bWFuczwv
a2V5d29yZD48a2V5d29yZD5NYWxlPC9rZXl3b3JkPjxrZXl3b3JkPk1lbWJyYW5lIFRyYW5zcG9y
dCBQcm90ZWlucy8qbWV0YWJvbGlzbTwva2V5d29yZD48a2V5d29yZD5NaWNlPC9rZXl3b3JkPjxr
ZXl3b3JkPipWaXJ1cyBJbnRlcm5hbGl6YXRpb24vZHJ1ZyBlZmZlY3RzPC9rZXl3b3JkPjwva2V5
d29yZHM+PGRhdGVzPjx5ZWFyPjIwMTI8L3llYXI+PHB1Yi1kYXRlcz48ZGF0ZT5GZWI8L2RhdGU+
PC9wdWItZGF0ZXM+PC9kYXRlcz48aXNibj4xNTQ2LTE3MFggKEVsZWN0cm9uaWMpJiN4RDsxMDc4
LTg5NTYgKExpbmtpbmcpPC9pc2JuPjxhY2Nlc3Npb24tbnVtPjIyMjMxNTU3PC9hY2Nlc3Npb24t
bnVtPjx1cmxzPjxyZWxhdGVkLXVybHM+PHVybD5odHRwOi8vd3d3Lm5jYmkubmxtLm5paC5nb3Yv
cHVibWVkLzIyMjMxNTU3PC91cmw+PC9yZWxhdGVkLXVybHM+PC91cmxzPjxjdXN0b20yPjM1MzA5
NTc8L2N1c3RvbTI+PGVsZWN0cm9uaWMtcmVzb3VyY2UtbnVtPjEwLjEwMzgvbm0uMjU4MTwvZWxl
Y3Ryb25pYy1yZXNvdXJjZS1udW0+PGxhbmd1YWdlPkVuZzwvbGFuZ3VhZ2U+PC9yZWNvcmQ+PC9D
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WluejwvQXV0aG9yPjxZZWFyPjIwMTI8L1llYXI+PFJl
Y051bT4yNDg8L1JlY051bT48RGlzcGxheVRleHQ+PHN0eWxlIGZhY2U9InN1cGVyc2NyaXB0Ij5b
ODldPC9zdHlsZT48L0Rpc3BsYXlUZXh0PjxyZWNvcmQ+PHJlYy1udW1iZXI+MjQ4PC9yZWMtbnVt
YmVyPjxmb3JlaWduLWtleXM+PGtleSBhcHA9IkVOIiBkYi1pZD0idjB4d3ZlZHIydGVkYXFlOXoy
NXhhdjk0ZGRlZmF0eGF2cDA1IiB0aW1lc3RhbXA9IjEzMjY5MDUxNTMiPjI0ODwva2V5PjwvZm9y
ZWlnbi1rZXlzPjxyZWYtdHlwZSBuYW1lPSJKb3VybmFsIEFydGljbGUiPjE3PC9yZWYtdHlwZT48
Y29udHJpYnV0b3JzPjxhdXRob3JzPjxhdXRob3I+U2FpbnosIEIuLCBKci48L2F1dGhvcj48YXV0
aG9yPkJhcnJldHRvLCBOLjwvYXV0aG9yPjxhdXRob3I+TWFydGluLCBELiBOLjwvYXV0aG9yPjxh
dXRob3I+SGlyYWdhLCBOLjwvYXV0aG9yPjxhdXRob3I+SW1hbXVyYSwgTS48L2F1dGhvcj48YXV0
aG9yPkh1c3NhaW4sIFMuPC9hdXRob3I+PGF1dGhvcj5NYXJzaCwgSy4gQS48L2F1dGhvcj48YXV0
aG9yPll1LCBYLjwvYXV0aG9yPjxhdXRob3I+Q2hheWFtYSwgSy48L2F1dGhvcj48YXV0aG9yPkFs
cmVmYWksIFcuIEEuPC9hdXRob3I+PGF1dGhvcj5VcHJpY2hhcmQsIFMuIEwuPC9hdXRob3I+PC9h
dXRob3JzPjwvY29udHJpYnV0b3JzPjxhdXRoLWFkZHJlc3M+RGVwYXJ0bWVudCBvZiBNZWRpY2lu
ZSwgVW5pdmVyc2l0eSBvZiBJbGxpbm9pcy1DaGljYWdvLCBDaGljYWdvLCBJbGxpbm9pcywgVVNB
LjwvYXV0aC1hZGRyZXNzPjx0aXRsZXM+PHRpdGxlPklkZW50aWZpY2F0aW9uIG9mIHRoZSBOaWVt
YW5uLVBpY2sgQzEtbGlrZSAxIGNob2xlc3Rlcm9sIGFic29ycHRpb24gcmVjZXB0b3IgYXMgYSBu
ZXcgaGVwYXRpdGlzIEMgdmlydXMgZW50cnkgZmFjdG9yPC90aXRsZT48c2Vjb25kYXJ5LXRpdGxl
Pk5hdCBNZWQ8L3NlY29uZGFyeS10aXRsZT48YWx0LXRpdGxlPk5hdHVyZSBtZWRpY2luZTwvYWx0
LXRpdGxlPjwvdGl0bGVzPjxwZXJpb2RpY2FsPjxmdWxsLXRpdGxlPk5hdCBNZWQ8L2Z1bGwtdGl0
bGU+PC9wZXJpb2RpY2FsPjxwYWdlcz4yODEtNTwvcGFnZXM+PHZvbHVtZT4xODwvdm9sdW1lPjxu
dW1iZXI+MjwvbnVtYmVyPjxlZGl0aW9uPjIwMTIvMDEvMTE8L2VkaXRpb24+PGtleXdvcmRzPjxr
ZXl3b3JkPkFuaW1hbHM8L2tleXdvcmQ+PGtleXdvcmQ+QW50aWNob2xlc3RlcmVtaWMgQWdlbnRz
L3BoYXJtYWNvbG9neTwva2V5d29yZD48a2V5d29yZD5BemV0aWRpbmVzL3BoYXJtYWNvbG9neTwv
a2V5d29yZD48a2V5d29yZD5DaG9sZXN0ZXJvbC9tZXRhYm9saXNtPC9rZXl3b3JkPjxrZXl3b3Jk
PkhlcGFjaXZpcnVzL2RydWcgZWZmZWN0cy8qcGh5c2lvbG9neTwva2V5d29yZD48a2V5d29yZD5I
ZXBhdGl0aXMgQy9tZXRhYm9saXNtL3Zpcm9sb2d5PC9rZXl3b3JkPjxrZXl3b3JkPkh1bWFuczwv
a2V5d29yZD48a2V5d29yZD5NYWxlPC9rZXl3b3JkPjxrZXl3b3JkPk1lbWJyYW5lIFRyYW5zcG9y
dCBQcm90ZWlucy8qbWV0YWJvbGlzbTwva2V5d29yZD48a2V5d29yZD5NaWNlPC9rZXl3b3JkPjxr
ZXl3b3JkPipWaXJ1cyBJbnRlcm5hbGl6YXRpb24vZHJ1ZyBlZmZlY3RzPC9rZXl3b3JkPjwva2V5
d29yZHM+PGRhdGVzPjx5ZWFyPjIwMTI8L3llYXI+PHB1Yi1kYXRlcz48ZGF0ZT5GZWI8L2RhdGU+
PC9wdWItZGF0ZXM+PC9kYXRlcz48aXNibj4xNTQ2LTE3MFggKEVsZWN0cm9uaWMpJiN4RDsxMDc4
LTg5NTYgKExpbmtpbmcpPC9pc2JuPjxhY2Nlc3Npb24tbnVtPjIyMjMxNTU3PC9hY2Nlc3Npb24t
bnVtPjx1cmxzPjxyZWxhdGVkLXVybHM+PHVybD5odHRwOi8vd3d3Lm5jYmkubmxtLm5paC5nb3Yv
cHVibWVkLzIyMjMxNTU3PC91cmw+PC9yZWxhdGVkLXVybHM+PC91cmxzPjxjdXN0b20yPjM1MzA5
NTc8L2N1c3RvbTI+PGVsZWN0cm9uaWMtcmVzb3VyY2UtbnVtPjEwLjEwMzgvbm0uMjU4MTwvZWxl
Y3Ryb25pYy1yZXNvdXJjZS1udW0+PGxhbmd1YWdlPkVuZzwvbGFuZ3VhZ2U+PC9yZWNvcmQ+PC9D
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9" w:tooltip="Sainz, 2012 #248" w:history="1">
        <w:r w:rsidR="000F07FA" w:rsidRPr="00EF2A4D">
          <w:rPr>
            <w:rFonts w:ascii="Book Antiqua" w:hAnsi="Book Antiqua"/>
            <w:noProof/>
            <w:sz w:val="24"/>
            <w:szCs w:val="24"/>
            <w:vertAlign w:val="superscript"/>
            <w:lang w:val="en-US"/>
          </w:rPr>
          <w:t>8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w:t>
      </w:r>
    </w:p>
    <w:p w14:paraId="35680186" w14:textId="77777777" w:rsidR="003536A0" w:rsidRPr="00EA3FB9" w:rsidRDefault="003536A0" w:rsidP="005B3E13">
      <w:pPr>
        <w:tabs>
          <w:tab w:val="left" w:pos="567"/>
        </w:tabs>
        <w:adjustRightInd w:val="0"/>
        <w:snapToGrid w:val="0"/>
        <w:spacing w:after="0" w:line="360" w:lineRule="auto"/>
        <w:jc w:val="both"/>
        <w:rPr>
          <w:rFonts w:ascii="Book Antiqua" w:hAnsi="Book Antiqua"/>
          <w:b/>
          <w:sz w:val="24"/>
          <w:szCs w:val="24"/>
          <w:lang w:val="en-US" w:eastAsia="zh-CN"/>
        </w:rPr>
      </w:pPr>
    </w:p>
    <w:p w14:paraId="3C6B71B9" w14:textId="196F5B37" w:rsidR="007E7B53" w:rsidRPr="003536A0" w:rsidRDefault="003536A0" w:rsidP="005B3E13">
      <w:pPr>
        <w:tabs>
          <w:tab w:val="left" w:pos="567"/>
        </w:tabs>
        <w:adjustRightInd w:val="0"/>
        <w:snapToGrid w:val="0"/>
        <w:spacing w:after="0" w:line="360" w:lineRule="auto"/>
        <w:jc w:val="both"/>
        <w:rPr>
          <w:rFonts w:ascii="Book Antiqua" w:hAnsi="Book Antiqua"/>
          <w:b/>
          <w:sz w:val="24"/>
          <w:szCs w:val="24"/>
          <w:lang w:val="en-US"/>
        </w:rPr>
      </w:pPr>
      <w:r w:rsidRPr="003536A0">
        <w:rPr>
          <w:rFonts w:ascii="Book Antiqua" w:hAnsi="Book Antiqua"/>
          <w:b/>
          <w:sz w:val="24"/>
          <w:szCs w:val="24"/>
          <w:lang w:val="en-US"/>
        </w:rPr>
        <w:t>HSPG</w:t>
      </w:r>
      <w:r w:rsidR="00C94812" w:rsidRPr="003536A0">
        <w:rPr>
          <w:rFonts w:ascii="Book Antiqua" w:hAnsi="Book Antiqua"/>
          <w:b/>
          <w:sz w:val="24"/>
          <w:szCs w:val="24"/>
          <w:lang w:val="en-US"/>
        </w:rPr>
        <w:t xml:space="preserve">, </w:t>
      </w:r>
      <w:r w:rsidRPr="003536A0">
        <w:rPr>
          <w:rFonts w:ascii="Book Antiqua" w:hAnsi="Book Antiqua"/>
          <w:b/>
          <w:sz w:val="24"/>
          <w:szCs w:val="24"/>
          <w:lang w:val="en-US"/>
        </w:rPr>
        <w:t>LPL</w:t>
      </w:r>
      <w:r w:rsidR="00C94812" w:rsidRPr="003536A0">
        <w:rPr>
          <w:rFonts w:ascii="Book Antiqua" w:hAnsi="Book Antiqua"/>
          <w:b/>
          <w:sz w:val="24"/>
          <w:szCs w:val="24"/>
          <w:lang w:val="en-US"/>
        </w:rPr>
        <w:t xml:space="preserve"> and</w:t>
      </w:r>
      <w:r w:rsidR="00A050FD" w:rsidRPr="003536A0">
        <w:rPr>
          <w:rFonts w:ascii="Book Antiqua" w:hAnsi="Book Antiqua"/>
          <w:b/>
          <w:sz w:val="24"/>
          <w:szCs w:val="24"/>
          <w:lang w:val="en-US"/>
        </w:rPr>
        <w:t xml:space="preserve"> hepatic</w:t>
      </w:r>
      <w:r w:rsidR="00182651" w:rsidRPr="003536A0">
        <w:rPr>
          <w:rFonts w:ascii="Book Antiqua" w:hAnsi="Book Antiqua"/>
          <w:b/>
          <w:sz w:val="24"/>
          <w:szCs w:val="24"/>
          <w:lang w:val="en-US"/>
        </w:rPr>
        <w:t xml:space="preserve"> triglyceride</w:t>
      </w:r>
      <w:r w:rsidR="00A050FD" w:rsidRPr="003536A0">
        <w:rPr>
          <w:rFonts w:ascii="Book Antiqua" w:hAnsi="Book Antiqua"/>
          <w:b/>
          <w:sz w:val="24"/>
          <w:szCs w:val="24"/>
          <w:lang w:val="en-US"/>
        </w:rPr>
        <w:t xml:space="preserve"> lipase</w:t>
      </w:r>
      <w:r>
        <w:rPr>
          <w:rFonts w:ascii="Book Antiqua" w:hAnsi="Book Antiqua" w:hint="eastAsia"/>
          <w:b/>
          <w:sz w:val="24"/>
          <w:szCs w:val="24"/>
          <w:lang w:val="en-US" w:eastAsia="zh-CN"/>
        </w:rPr>
        <w:t xml:space="preserve">: </w:t>
      </w:r>
      <w:r w:rsidR="00A37DA0" w:rsidRPr="00EF2A4D">
        <w:rPr>
          <w:rFonts w:ascii="Book Antiqua" w:hAnsi="Book Antiqua"/>
          <w:sz w:val="24"/>
          <w:szCs w:val="24"/>
          <w:lang w:val="en-US"/>
        </w:rPr>
        <w:t xml:space="preserve">Although </w:t>
      </w:r>
      <w:r w:rsidR="00A44F5E" w:rsidRPr="003536A0">
        <w:rPr>
          <w:rFonts w:ascii="Book Antiqua" w:hAnsi="Book Antiqua"/>
          <w:sz w:val="24"/>
          <w:szCs w:val="24"/>
          <w:lang w:val="en-US"/>
        </w:rPr>
        <w:t>LPL</w:t>
      </w:r>
      <w:r w:rsidR="00A44F5E" w:rsidRPr="00EF2A4D">
        <w:rPr>
          <w:rFonts w:ascii="Book Antiqua" w:hAnsi="Book Antiqua"/>
          <w:sz w:val="24"/>
          <w:szCs w:val="24"/>
          <w:lang w:val="en-US"/>
        </w:rPr>
        <w:t xml:space="preserve"> exerts its physiological action at the </w:t>
      </w:r>
      <w:r w:rsidR="00C34573" w:rsidRPr="00EF2A4D">
        <w:rPr>
          <w:rFonts w:ascii="Book Antiqua" w:hAnsi="Book Antiqua"/>
          <w:sz w:val="24"/>
          <w:szCs w:val="24"/>
          <w:lang w:val="en-US"/>
        </w:rPr>
        <w:t xml:space="preserve">luminal surface of </w:t>
      </w:r>
      <w:r w:rsidR="00756800" w:rsidRPr="00EF2A4D">
        <w:rPr>
          <w:rFonts w:ascii="Book Antiqua" w:hAnsi="Book Antiqua"/>
          <w:sz w:val="24"/>
          <w:szCs w:val="24"/>
          <w:lang w:val="en-US"/>
        </w:rPr>
        <w:t xml:space="preserve">for example cardiac, muscle and adipose tissue </w:t>
      </w:r>
      <w:r w:rsidR="00A44F5E" w:rsidRPr="00EF2A4D">
        <w:rPr>
          <w:rFonts w:ascii="Book Antiqua" w:hAnsi="Book Antiqua"/>
          <w:sz w:val="24"/>
          <w:szCs w:val="24"/>
          <w:lang w:val="en-US"/>
        </w:rPr>
        <w:t>endothelial cell</w:t>
      </w:r>
      <w:r w:rsidR="00C34573" w:rsidRPr="00EF2A4D">
        <w:rPr>
          <w:rFonts w:ascii="Book Antiqua" w:hAnsi="Book Antiqua"/>
          <w:sz w:val="24"/>
          <w:szCs w:val="24"/>
          <w:lang w:val="en-US"/>
        </w:rPr>
        <w:t>s</w:t>
      </w:r>
      <w:r w:rsidR="00A37DA0" w:rsidRPr="00EF2A4D">
        <w:rPr>
          <w:rFonts w:ascii="Book Antiqua" w:hAnsi="Book Antiqua"/>
          <w:sz w:val="24"/>
          <w:szCs w:val="24"/>
          <w:lang w:val="en-US"/>
        </w:rPr>
        <w:t>, i</w:t>
      </w:r>
      <w:r w:rsidR="00A44F5E" w:rsidRPr="00EF2A4D">
        <w:rPr>
          <w:rFonts w:ascii="Book Antiqua" w:hAnsi="Book Antiqua"/>
          <w:sz w:val="24"/>
          <w:szCs w:val="24"/>
          <w:lang w:val="en-US"/>
        </w:rPr>
        <w:t xml:space="preserve">t is found to be </w:t>
      </w:r>
      <w:r w:rsidR="0057715C" w:rsidRPr="00EF2A4D">
        <w:rPr>
          <w:rFonts w:ascii="Book Antiqua" w:hAnsi="Book Antiqua"/>
          <w:sz w:val="24"/>
          <w:szCs w:val="24"/>
          <w:lang w:val="en-US"/>
        </w:rPr>
        <w:t xml:space="preserve">synthesized by </w:t>
      </w:r>
      <w:r w:rsidR="00A44F5E" w:rsidRPr="00EF2A4D">
        <w:rPr>
          <w:rFonts w:ascii="Book Antiqua" w:hAnsi="Book Antiqua"/>
          <w:sz w:val="24"/>
          <w:szCs w:val="24"/>
          <w:lang w:val="en-US"/>
        </w:rPr>
        <w:t>parenchymal cells</w:t>
      </w:r>
      <w:r w:rsidR="00756800" w:rsidRPr="00EF2A4D">
        <w:rPr>
          <w:rFonts w:ascii="Book Antiqua" w:hAnsi="Book Antiqua"/>
          <w:sz w:val="24"/>
          <w:szCs w:val="24"/>
          <w:lang w:val="en-US"/>
        </w:rPr>
        <w:t xml:space="preserve"> </w:t>
      </w:r>
      <w:r w:rsidR="00A44F5E" w:rsidRPr="00EF2A4D">
        <w:rPr>
          <w:rFonts w:ascii="Book Antiqua" w:hAnsi="Book Antiqua"/>
          <w:sz w:val="24"/>
          <w:szCs w:val="24"/>
          <w:lang w:val="en-US"/>
        </w:rPr>
        <w:t>and thought to be translocated</w:t>
      </w:r>
      <w:r w:rsidR="005B54E6" w:rsidRPr="00EF2A4D">
        <w:rPr>
          <w:rFonts w:ascii="Book Antiqua" w:hAnsi="Book Antiqua"/>
          <w:sz w:val="24"/>
          <w:szCs w:val="24"/>
          <w:lang w:val="en-US"/>
        </w:rPr>
        <w:t xml:space="preserve"> </w:t>
      </w:r>
      <w:r w:rsidR="00C34573" w:rsidRPr="00EF2A4D">
        <w:rPr>
          <w:rFonts w:ascii="Book Antiqua" w:hAnsi="Book Antiqua"/>
          <w:sz w:val="24"/>
          <w:szCs w:val="24"/>
          <w:lang w:val="en-US"/>
        </w:rPr>
        <w:t>to its site of action afterwards</w:t>
      </w:r>
      <w:r w:rsidR="00756800" w:rsidRPr="00EF2A4D">
        <w:rPr>
          <w:rFonts w:ascii="Book Antiqua" w:hAnsi="Book Antiqua"/>
          <w:sz w:val="24"/>
          <w:szCs w:val="24"/>
          <w:lang w:val="en-US"/>
        </w:rPr>
        <w:t xml:space="preserve">. </w:t>
      </w:r>
      <w:r w:rsidR="00766962" w:rsidRPr="00EF2A4D">
        <w:rPr>
          <w:rFonts w:ascii="Book Antiqua" w:hAnsi="Book Antiqua"/>
          <w:sz w:val="24"/>
          <w:szCs w:val="24"/>
          <w:lang w:val="en-US"/>
        </w:rPr>
        <w:t>LPL</w:t>
      </w:r>
      <w:r w:rsidR="00083DBF" w:rsidRPr="00EF2A4D">
        <w:rPr>
          <w:rFonts w:ascii="Book Antiqua" w:hAnsi="Book Antiqua"/>
          <w:sz w:val="24"/>
          <w:szCs w:val="24"/>
          <w:lang w:val="en-US"/>
        </w:rPr>
        <w:t xml:space="preserve"> is </w:t>
      </w:r>
      <w:r w:rsidR="00E66B90" w:rsidRPr="00EF2A4D">
        <w:rPr>
          <w:rFonts w:ascii="Book Antiqua" w:hAnsi="Book Antiqua"/>
          <w:sz w:val="24"/>
          <w:szCs w:val="24"/>
          <w:lang w:val="en-US"/>
        </w:rPr>
        <w:t xml:space="preserve">a </w:t>
      </w:r>
      <w:r w:rsidR="00083DBF" w:rsidRPr="00EF2A4D">
        <w:rPr>
          <w:rFonts w:ascii="Book Antiqua" w:hAnsi="Book Antiqua"/>
          <w:sz w:val="24"/>
          <w:szCs w:val="24"/>
          <w:lang w:val="en-US"/>
        </w:rPr>
        <w:t>secretory water</w:t>
      </w:r>
      <w:r w:rsidR="005126E7" w:rsidRPr="00EF2A4D">
        <w:rPr>
          <w:rFonts w:ascii="Book Antiqua" w:hAnsi="Book Antiqua"/>
          <w:sz w:val="24"/>
          <w:szCs w:val="24"/>
          <w:lang w:val="en-US"/>
        </w:rPr>
        <w:t>-</w:t>
      </w:r>
      <w:r w:rsidR="00083DBF" w:rsidRPr="00EF2A4D">
        <w:rPr>
          <w:rFonts w:ascii="Book Antiqua" w:hAnsi="Book Antiqua"/>
          <w:sz w:val="24"/>
          <w:szCs w:val="24"/>
          <w:lang w:val="en-US"/>
        </w:rPr>
        <w:t>soluble protein that</w:t>
      </w:r>
      <w:r w:rsidR="00766962" w:rsidRPr="00EF2A4D">
        <w:rPr>
          <w:rFonts w:ascii="Book Antiqua" w:hAnsi="Book Antiqua"/>
          <w:sz w:val="24"/>
          <w:szCs w:val="24"/>
          <w:lang w:val="en-US"/>
        </w:rPr>
        <w:t xml:space="preserve"> belongs to the triglyceride lipase family and has triacylglycerol hydrolase activity that </w:t>
      </w:r>
      <w:r w:rsidR="008A3781" w:rsidRPr="00EF2A4D">
        <w:rPr>
          <w:rFonts w:ascii="Book Antiqua" w:hAnsi="Book Antiqua"/>
          <w:sz w:val="24"/>
          <w:szCs w:val="24"/>
          <w:lang w:val="en-US"/>
        </w:rPr>
        <w:t>targets</w:t>
      </w:r>
      <w:r w:rsidR="00766962" w:rsidRPr="00EF2A4D">
        <w:rPr>
          <w:rFonts w:ascii="Book Antiqua" w:hAnsi="Book Antiqua"/>
          <w:sz w:val="24"/>
          <w:szCs w:val="24"/>
          <w:lang w:val="en-US"/>
        </w:rPr>
        <w:t xml:space="preserve"> lipoproteins such as chylomicrons and VLDL</w:t>
      </w:r>
      <w:r w:rsidR="00581D3E" w:rsidRPr="00EF2A4D">
        <w:rPr>
          <w:rFonts w:ascii="Book Antiqua" w:hAnsi="Book Antiqua"/>
          <w:sz w:val="24"/>
          <w:szCs w:val="24"/>
          <w:lang w:val="en-US"/>
        </w:rPr>
        <w:t xml:space="preserve"> through their ApoC</w:t>
      </w:r>
      <w:r w:rsidR="000C358B" w:rsidRPr="00EF2A4D">
        <w:rPr>
          <w:rFonts w:ascii="Book Antiqua" w:hAnsi="Book Antiqua"/>
          <w:sz w:val="24"/>
          <w:szCs w:val="24"/>
          <w:lang w:val="en-US"/>
        </w:rPr>
        <w:t>II</w:t>
      </w:r>
      <w:r w:rsidR="00581D3E" w:rsidRPr="00EF2A4D">
        <w:rPr>
          <w:rFonts w:ascii="Book Antiqua" w:hAnsi="Book Antiqua"/>
          <w:sz w:val="24"/>
          <w:szCs w:val="24"/>
          <w:lang w:val="en-US"/>
        </w:rPr>
        <w:t xml:space="preserve"> moiety</w:t>
      </w:r>
      <w:r w:rsidR="000F62CC" w:rsidRPr="00EF2A4D">
        <w:rPr>
          <w:rFonts w:ascii="Book Antiqua" w:hAnsi="Book Antiqua"/>
          <w:sz w:val="24"/>
          <w:szCs w:val="24"/>
          <w:lang w:val="en-US"/>
        </w:rPr>
        <w:t xml:space="preserve">. </w:t>
      </w:r>
      <w:r w:rsidR="00EC5DE7" w:rsidRPr="00EF2A4D">
        <w:rPr>
          <w:rFonts w:ascii="Book Antiqua" w:hAnsi="Book Antiqua"/>
          <w:sz w:val="24"/>
          <w:szCs w:val="24"/>
          <w:lang w:val="en-US"/>
        </w:rPr>
        <w:t>By hydrolyzing</w:t>
      </w:r>
      <w:r w:rsidR="000F62CC" w:rsidRPr="00EF2A4D">
        <w:rPr>
          <w:rFonts w:ascii="Book Antiqua" w:hAnsi="Book Antiqua"/>
          <w:sz w:val="24"/>
          <w:szCs w:val="24"/>
          <w:lang w:val="en-US"/>
        </w:rPr>
        <w:t xml:space="preserve"> the triacylglycerol component</w:t>
      </w:r>
      <w:r w:rsidR="00EC5DE7" w:rsidRPr="00EF2A4D">
        <w:rPr>
          <w:rFonts w:ascii="Book Antiqua" w:hAnsi="Book Antiqua"/>
          <w:sz w:val="24"/>
          <w:szCs w:val="24"/>
          <w:lang w:val="en-US"/>
        </w:rPr>
        <w:t>, LPL</w:t>
      </w:r>
      <w:r w:rsidR="000F62CC" w:rsidRPr="00EF2A4D">
        <w:rPr>
          <w:rFonts w:ascii="Book Antiqua" w:hAnsi="Book Antiqua"/>
          <w:sz w:val="24"/>
          <w:szCs w:val="24"/>
          <w:lang w:val="en-US"/>
        </w:rPr>
        <w:t xml:space="preserve"> provides fatty acids </w:t>
      </w:r>
      <w:r w:rsidR="00EC5DE7" w:rsidRPr="00EF2A4D">
        <w:rPr>
          <w:rFonts w:ascii="Book Antiqua" w:hAnsi="Book Antiqua"/>
          <w:sz w:val="24"/>
          <w:szCs w:val="24"/>
          <w:lang w:val="en-US"/>
        </w:rPr>
        <w:t xml:space="preserve">to </w:t>
      </w:r>
      <w:r w:rsidR="000F62CC" w:rsidRPr="00EF2A4D">
        <w:rPr>
          <w:rFonts w:ascii="Book Antiqua" w:hAnsi="Book Antiqua"/>
          <w:sz w:val="24"/>
          <w:szCs w:val="24"/>
          <w:lang w:val="en-US"/>
        </w:rPr>
        <w:t>peripheral tissues</w:t>
      </w:r>
      <w:r w:rsidR="00EC5DE7" w:rsidRPr="00EF2A4D">
        <w:rPr>
          <w:rFonts w:ascii="Book Antiqua" w:hAnsi="Book Antiqua"/>
          <w:sz w:val="24"/>
          <w:szCs w:val="24"/>
          <w:lang w:val="en-US"/>
        </w:rPr>
        <w:t xml:space="preserve"> and</w:t>
      </w:r>
      <w:r w:rsidR="00581D3E" w:rsidRPr="00EF2A4D">
        <w:rPr>
          <w:rFonts w:ascii="Book Antiqua" w:hAnsi="Book Antiqua"/>
          <w:sz w:val="24"/>
          <w:szCs w:val="24"/>
          <w:lang w:val="en-US"/>
        </w:rPr>
        <w:t xml:space="preserve"> </w:t>
      </w:r>
      <w:r w:rsidR="000F62CC" w:rsidRPr="00EF2A4D">
        <w:rPr>
          <w:rFonts w:ascii="Book Antiqua" w:hAnsi="Book Antiqua"/>
          <w:sz w:val="24"/>
          <w:szCs w:val="24"/>
          <w:lang w:val="en-US"/>
        </w:rPr>
        <w:t>therefore plays</w:t>
      </w:r>
      <w:r w:rsidR="00C05DAE" w:rsidRPr="00EF2A4D">
        <w:rPr>
          <w:rFonts w:ascii="Book Antiqua" w:hAnsi="Book Antiqua"/>
          <w:sz w:val="24"/>
          <w:szCs w:val="24"/>
          <w:lang w:val="en-US"/>
        </w:rPr>
        <w:t xml:space="preserve"> a central role in overall lipid metabolism. In addition, LPL has a non-catalytic function</w:t>
      </w:r>
      <w:r w:rsidR="003C71A6" w:rsidRPr="00EF2A4D">
        <w:rPr>
          <w:rFonts w:ascii="Book Antiqua" w:hAnsi="Book Antiqua"/>
          <w:sz w:val="24"/>
          <w:szCs w:val="24"/>
          <w:lang w:val="en-US"/>
        </w:rPr>
        <w:t xml:space="preserve"> based on its heparin- and lipoprotein-binding domains</w:t>
      </w:r>
      <w:r w:rsidR="004B7A21" w:rsidRPr="00EF2A4D">
        <w:rPr>
          <w:rFonts w:ascii="Book Antiqua" w:hAnsi="Book Antiqua"/>
          <w:sz w:val="24"/>
          <w:szCs w:val="24"/>
          <w:lang w:val="en-US"/>
        </w:rPr>
        <w:t>,</w:t>
      </w:r>
      <w:r w:rsidR="00C05DAE" w:rsidRPr="00EF2A4D">
        <w:rPr>
          <w:rFonts w:ascii="Book Antiqua" w:hAnsi="Book Antiqua"/>
          <w:sz w:val="24"/>
          <w:szCs w:val="24"/>
          <w:lang w:val="en-US"/>
        </w:rPr>
        <w:t xml:space="preserve"> which enables </w:t>
      </w:r>
      <w:r w:rsidR="004B7A21" w:rsidRPr="00EF2A4D">
        <w:rPr>
          <w:rFonts w:ascii="Book Antiqua" w:hAnsi="Book Antiqua"/>
          <w:sz w:val="24"/>
          <w:szCs w:val="24"/>
          <w:lang w:val="en-US"/>
        </w:rPr>
        <w:t xml:space="preserve">it </w:t>
      </w:r>
      <w:r w:rsidR="00C05DAE" w:rsidRPr="00EF2A4D">
        <w:rPr>
          <w:rFonts w:ascii="Book Antiqua" w:hAnsi="Book Antiqua"/>
          <w:sz w:val="24"/>
          <w:szCs w:val="24"/>
          <w:lang w:val="en-US"/>
        </w:rPr>
        <w:t xml:space="preserve">to </w:t>
      </w:r>
      <w:r w:rsidR="00083DBF" w:rsidRPr="00EF2A4D">
        <w:rPr>
          <w:rFonts w:ascii="Book Antiqua" w:hAnsi="Book Antiqua"/>
          <w:sz w:val="24"/>
          <w:szCs w:val="24"/>
          <w:lang w:val="en-US"/>
        </w:rPr>
        <w:t xml:space="preserve">form a bridge between </w:t>
      </w:r>
      <w:r w:rsidR="00BB2313" w:rsidRPr="00EF2A4D">
        <w:rPr>
          <w:rFonts w:ascii="Book Antiqua" w:hAnsi="Book Antiqua"/>
          <w:sz w:val="24"/>
          <w:szCs w:val="24"/>
          <w:lang w:val="en-US"/>
        </w:rPr>
        <w:t xml:space="preserve">lipoproteins and </w:t>
      </w:r>
      <w:r w:rsidR="00083DBF" w:rsidRPr="00EF2A4D">
        <w:rPr>
          <w:rFonts w:ascii="Book Antiqua" w:hAnsi="Book Antiqua"/>
          <w:sz w:val="24"/>
          <w:szCs w:val="24"/>
          <w:lang w:val="en-US"/>
        </w:rPr>
        <w:t xml:space="preserve">cell surface </w:t>
      </w:r>
      <w:r w:rsidR="00083DBF" w:rsidRPr="00C71958">
        <w:rPr>
          <w:rFonts w:ascii="Book Antiqua" w:hAnsi="Book Antiqua"/>
          <w:sz w:val="24"/>
          <w:szCs w:val="24"/>
          <w:lang w:val="en-US"/>
        </w:rPr>
        <w:t>HSPG</w:t>
      </w:r>
      <w:r w:rsidR="00BB2313" w:rsidRPr="00EF2A4D">
        <w:rPr>
          <w:rFonts w:ascii="Book Antiqua" w:hAnsi="Book Antiqua"/>
          <w:sz w:val="24"/>
          <w:szCs w:val="24"/>
          <w:lang w:val="en-US"/>
        </w:rPr>
        <w:t xml:space="preserve">, especially </w:t>
      </w:r>
      <w:r w:rsidR="004B7A21" w:rsidRPr="00EF2A4D">
        <w:rPr>
          <w:rFonts w:ascii="Book Antiqua" w:hAnsi="Book Antiqua"/>
          <w:sz w:val="24"/>
          <w:szCs w:val="24"/>
          <w:lang w:val="en-US"/>
        </w:rPr>
        <w:t xml:space="preserve">with strong ligand affinity </w:t>
      </w:r>
      <w:r w:rsidR="00BB2313" w:rsidRPr="00EF2A4D">
        <w:rPr>
          <w:rFonts w:ascii="Book Antiqua" w:hAnsi="Book Antiqua"/>
          <w:sz w:val="24"/>
          <w:szCs w:val="24"/>
          <w:lang w:val="en-US"/>
        </w:rPr>
        <w:t>to hepatocyte HSPG</w:t>
      </w:r>
      <w:r w:rsidR="002479C0" w:rsidRPr="00EF2A4D">
        <w:rPr>
          <w:rFonts w:ascii="Book Antiqua" w:hAnsi="Book Antiqua"/>
          <w:sz w:val="24"/>
          <w:szCs w:val="24"/>
          <w:lang w:val="en-US"/>
        </w:rPr>
        <w:t xml:space="preserve"> (syndecan-1)</w:t>
      </w:r>
      <w:r w:rsidR="00083DBF" w:rsidRPr="00EF2A4D">
        <w:rPr>
          <w:rFonts w:ascii="Book Antiqua" w:hAnsi="Book Antiqua"/>
          <w:sz w:val="24"/>
          <w:szCs w:val="24"/>
          <w:lang w:val="en-US"/>
        </w:rPr>
        <w:t xml:space="preserve">. </w:t>
      </w:r>
      <w:r w:rsidR="007E7B53" w:rsidRPr="00EF2A4D">
        <w:rPr>
          <w:rFonts w:ascii="Book Antiqua" w:hAnsi="Book Antiqua"/>
          <w:sz w:val="24"/>
          <w:szCs w:val="24"/>
          <w:lang w:val="en-US"/>
        </w:rPr>
        <w:t>Since HCV particles are tightl</w:t>
      </w:r>
      <w:r w:rsidR="00931931" w:rsidRPr="00EF2A4D">
        <w:rPr>
          <w:rFonts w:ascii="Book Antiqua" w:hAnsi="Book Antiqua"/>
          <w:sz w:val="24"/>
          <w:szCs w:val="24"/>
          <w:lang w:val="en-US"/>
        </w:rPr>
        <w:t>y associated to lipoproteins, h</w:t>
      </w:r>
      <w:r w:rsidR="007E7B53" w:rsidRPr="00EF2A4D">
        <w:rPr>
          <w:rFonts w:ascii="Book Antiqua" w:hAnsi="Book Antiqua"/>
          <w:sz w:val="24"/>
          <w:szCs w:val="24"/>
          <w:lang w:val="en-US"/>
        </w:rPr>
        <w:t>epatocyte HSPG has been proposed as a possi</w:t>
      </w:r>
      <w:r w:rsidR="00394DCE">
        <w:rPr>
          <w:rFonts w:ascii="Book Antiqua" w:hAnsi="Book Antiqua"/>
          <w:sz w:val="24"/>
          <w:szCs w:val="24"/>
          <w:lang w:val="en-US"/>
        </w:rPr>
        <w:t>ble attachment receptor for HCV</w:t>
      </w:r>
      <w:r w:rsidR="003635EA" w:rsidRPr="00EF2A4D">
        <w:rPr>
          <w:rFonts w:ascii="Book Antiqua" w:hAnsi="Book Antiqua"/>
          <w:sz w:val="24"/>
          <w:szCs w:val="24"/>
          <w:lang w:val="en-US"/>
        </w:rPr>
        <w:fldChar w:fldCharType="begin">
          <w:fldData xml:space="preserve">PEVuZE5vdGU+PENpdGU+PEF1dGhvcj5HZXJtaTwvQXV0aG9yPjxZZWFyPjIwMDI8L1llYXI+PFJl
Y051bT43MzwvUmVjTnVtPjxEaXNwbGF5VGV4dD48c3R5bGUgZmFjZT0ic3VwZXJzY3JpcHQiPls5
NC05Nl08L3N0eWxlPjwvRGlzcGxheVRleHQ+PHJlY29yZD48cmVjLW51bWJlcj43MzwvcmVjLW51
bWJlcj48Zm9yZWlnbi1rZXlzPjxrZXkgYXBwPSJFTiIgZGItaWQ9InYweHd2ZWRyMnRlZGFxZTl6
MjV4YXY5NGRkZWZhdHhhdnAwNSIgdGltZXN0YW1wPSIxMzIyNzQxODk1Ij43Mzwva2V5PjwvZm9y
ZWlnbi1rZXlzPjxyZWYtdHlwZSBuYW1lPSJKb3VybmFsIEFydGljbGUiPjE3PC9yZWYtdHlwZT48
Y29udHJpYnV0b3JzPjxhdXRob3JzPjxhdXRob3I+R2VybWksIFIuPC9hdXRob3I+PGF1dGhvcj5D
cmFuY2UsIEouIE0uPC9hdXRob3I+PGF1dGhvcj5HYXJpbiwgRC48L2F1dGhvcj48YXV0aG9yPkd1
aW1ldCwgSi48L2F1dGhvcj48YXV0aG9yPkxvcnRhdC1KYWNvYiwgSC48L2F1dGhvcj48YXV0aG9y
PlJ1aWdyb2ssIFIuIFcuPC9hdXRob3I+PGF1dGhvcj5aYXJza2ksIEouIFAuPC9hdXRob3I+PGF1
dGhvcj5Ecm91ZXQsIEUuPC9hdXRob3I+PC9hdXRob3JzPjwvY29udHJpYnV0b3JzPjxhdXRoLWFk
ZHJlc3M+TGFib3JhdG9pcmUgZGUgVmlyb2xvZ2llIE1vbGVjdWxhaXJlIGV0IFN0cnVjdHVyYWxl
IEVBIDI5MzksIFVuaXZlcnNpdGUgSm9zZXBoIEZvdXJpZXIsIEZhY3VsdGUgZGUgTWVkZWNpbmUt
UGhhcm1hY2llIGRlIEdyZW5vYmxlLCBMYSBUcm9uY2hlLCBGcmFuY2UuPC9hdXRoLWFkZHJlc3M+
PHRpdGxlcz48dGl0bGU+Q2VsbHVsYXIgZ2x5Y29zYW1pbm9nbHljYW5zIGFuZCBsb3cgZGVuc2l0
eSBsaXBvcHJvdGVpbiByZWNlcHRvciBhcmUgaW52b2x2ZWQgaW4gaGVwYXRpdGlzIEMgdmlydXMg
YWRzb3JwdGlvbjwvdGl0bGU+PHNlY29uZGFyeS10aXRsZT5KIE1lZCBWaXJvbDwvc2Vjb25kYXJ5
LXRpdGxlPjwvdGl0bGVzPjxwZXJpb2RpY2FsPjxmdWxsLXRpdGxlPkogTWVkIFZpcm9sPC9mdWxs
LXRpdGxlPjwvcGVyaW9kaWNhbD48cGFnZXM+MjA2LTE1PC9wYWdlcz48dm9sdW1lPjY4PC92b2x1
bWU+PG51bWJlcj4yPC9udW1iZXI+PGVkaXRpb24+MjAwMi8wOS8wNTwvZWRpdGlvbj48a2V5d29y
ZHM+PGtleXdvcmQ+QWRzb3JwdGlvbjwva2V5d29yZD48a2V5d29yZD5BbmltYWxzPC9rZXl3b3Jk
PjxrZXl3b3JkPkFudGlnZW5zLCBDRC9tZXRhYm9saXNtPC9rZXl3b3JkPjxrZXl3b3JkPkJpbmRp
bmcgU2l0ZXM8L2tleXdvcmQ+PGtleXdvcmQ+Q2VsbCBMaW5lPC9rZXl3b3JkPjxrZXl3b3JkPkNl
bGwgTWVtYnJhbmUvaW1tdW5vbG9neS9tZXRhYm9saXNtL3Zpcm9sb2d5PC9rZXl3b3JkPjxrZXl3
b3JkPkNlcmNvcGl0aGVjdXMgYWV0aGlvcHM8L2tleXdvcmQ+PGtleXdvcmQ+R2x5Y29zYW1pbm9n
bHljYW5zLyptZXRhYm9saXNtPC9rZXl3b3JkPjxrZXl3b3JkPkhlcGFjaXZpcnVzLyptZXRhYm9s
aXNtLypwYXRob2dlbmljaXR5PC9rZXl3b3JkPjxrZXl3b3JkPkhlcGFyaW4vcGhhcm1hY29sb2d5
PC9rZXl3b3JkPjxrZXl3b3JkPkh1bWFuczwva2V5d29yZD48a2V5d29yZD4qTWVtYnJhbmUgUHJv
dGVpbnM8L2tleXdvcmQ+PGtleXdvcmQ+UmVjZXB0b3JzLCBMREwvKm1ldGFib2xpc208L2tleXdv
cmQ+PGtleXdvcmQ+UmVjZXB0b3JzLCBWaXJ1cy9tZXRhYm9saXNtPC9rZXl3b3JkPjxrZXl3b3Jk
PlZlcm8gQ2VsbHM8L2tleXdvcmQ+PC9rZXl3b3Jkcz48ZGF0ZXM+PHllYXI+MjAwMjwveWVhcj48
cHViLWRhdGVzPjxkYXRlPk9jdDwvZGF0ZT48L3B1Yi1kYXRlcz48L2RhdGVzPjxpc2JuPjAxNDYt
NjYxNSAoUHJpbnQpJiN4RDswMTQ2LTY2MTUgKExpbmtpbmcpPC9pc2JuPjxhY2Nlc3Npb24tbnVt
PjEyMjEwNDA5PC9hY2Nlc3Npb24tbnVtPjx1cmxzPjxyZWxhdGVkLXVybHM+PHVybD5odHRwOi8v
d3d3Lm5jYmkubmxtLm5paC5nb3YvZW50cmV6L3F1ZXJ5LmZjZ2k/Y21kPVJldHJpZXZlJmFtcDtk
Yj1QdWJNZWQmYW1wO2RvcHQ9Q2l0YXRpb24mYW1wO2xpc3RfdWlkcz0xMjIxMDQwOTwvdXJsPjx1
cmw+aHR0cDovL29ubGluZWxpYnJhcnkud2lsZXkuY29tL3N0b3JlLzEwLjEwMDIvam12LjEwMTk2
L2Fzc2V0LzEwMTk2X2Z0cC5wZGY/dj0xJmFtcDt0PWd4bXlhNzIxJmFtcDtzPTNhNDhiNjBhY2U1
ZjdkZTg5YjA5OWY5ODlkMTBlNmRhMDQ3ZTM2NDg8L3VybD48L3JlbGF0ZWQtdXJscz48L3VybHM+
PGVsZWN0cm9uaWMtcmVzb3VyY2UtbnVtPjEwLjEwMDIvam12LjEwMTk2PC9lbGVjdHJvbmljLXJl
c291cmNlLW51bT48bGFuZ3VhZ2U+ZW5nPC9sYW5ndWFnZT48L3JlY29yZD48L0NpdGU+PENpdGU+
PEF1dGhvcj5CYXJ0aDwvQXV0aG9yPjxZZWFyPjIwMDY8L1llYXI+PFJlY051bT40MDY8L1JlY051
bT48cmVjb3JkPjxyZWMtbnVtYmVyPjQwNjwvcmVjLW51bWJlcj48Zm9yZWlnbi1rZXlzPjxrZXkg
YXBwPSJFTiIgZGItaWQ9InYweHd2ZWRyMnRlZGFxZTl6MjV4YXY5NGRkZWZhdHhhdnAwNSIgdGlt
ZXN0YW1wPSIxMzI4NzkxODU1Ij40MDY8L2tleT48L2ZvcmVpZ24ta2V5cz48cmVmLXR5cGUgbmFt
ZT0iSm91cm5hbCBBcnRpY2xlIj4xNzwvcmVmLXR5cGU+PGNvbnRyaWJ1dG9ycz48YXV0aG9ycz48
YXV0aG9yPkJhcnRoLCBILjwvYXV0aG9yPjxhdXRob3I+U2Nobm9iZXIsIEUuIEsuPC9hdXRob3I+
PGF1dGhvcj5aaGFuZywgRi48L2F1dGhvcj48YXV0aG9yPkxpbmhhcmR0LCBSLiBKLjwvYXV0aG9y
PjxhdXRob3I+RGVwbGEsIEUuPC9hdXRob3I+PGF1dGhvcj5Cb3NvbiwgQi48L2F1dGhvcj48YXV0
aG9yPkNvc3NldCwgRi4gTC48L2F1dGhvcj48YXV0aG9yPlBhdGVsLCBBLiBILjwvYXV0aG9yPjxh
dXRob3I+Qmx1bSwgSC4gRS48L2F1dGhvcj48YXV0aG9yPkJhdW1lcnQsIFQuIEYuPC9hdXRob3I+
PC9hdXRob3JzPjwvY29udHJpYnV0b3JzPjxhdXRoLWFkZHJlc3M+RGVwYXJ0bWVudCBvZiBNZWRp
Y2luZSBJSSwgVW5pdmVyc2l0eSBvZiBGcmVpYnVyZywgSHVnc3RldHRlciBTdHJhc3NlIDU1LCBE
LTc5MTA2IEZyZWlidXJnLCBHZXJtYW55LjwvYXV0aC1hZGRyZXNzPjx0aXRsZXM+PHRpdGxlPlZp
cmFsIGFuZCBjZWxsdWxhciBkZXRlcm1pbmFudHMgb2YgdGhlIGhlcGF0aXRpcyBDIHZpcnVzIGVu
dmVsb3BlLWhlcGFyYW4gc3VsZmF0ZSBpbnRlcmFjdGlvbjwvdGl0bGU+PHNlY29uZGFyeS10aXRs
ZT5KIFZpcm9sPC9zZWNvbmRhcnktdGl0bGU+PGFsdC10aXRsZT5Kb3VybmFsIG9mIHZpcm9sb2d5
PC9hbHQtdGl0bGU+PC90aXRsZXM+PHBlcmlvZGljYWw+PGZ1bGwtdGl0bGU+SiBWaXJvbDwvZnVs
bC10aXRsZT48L3BlcmlvZGljYWw+PGFsdC1wZXJpb2RpY2FsPjxmdWxsLXRpdGxlPkpvdXJuYWwg
b2Ygdmlyb2xvZ3k8L2Z1bGwtdGl0bGU+PC9hbHQtcGVyaW9kaWNhbD48cGFnZXM+MTA1NzktOTA8
L3BhZ2VzPjx2b2x1bWU+ODA8L3ZvbHVtZT48bnVtYmVyPjIxPC9udW1iZXI+PGVkaXRpb24+MjAw
Ni8wOC8yNTwvZWRpdGlvbj48a2V5d29yZHM+PGtleXdvcmQ+QW5pbWFsczwva2V5d29yZD48a2V5
d29yZD5BbnRpYm9kaWVzLCBWaXJhbDwva2V5d29yZD48a2V5d29yZD5BbnRpZ2VucywgVmlyYWw8
L2tleXdvcmQ+PGtleXdvcmQ+QmluZGluZyBTaXRlczwva2V5d29yZD48a2V5d29yZD5DZWxsIExp
bmU8L2tleXdvcmQ+PGtleXdvcmQ+RXBpdG9wZSBNYXBwaW5nPC9rZXl3b3JkPjxrZXl3b3JkPkhl
TGEgQ2VsbHM8L2tleXdvcmQ+PGtleXdvcmQ+SGVwYWNpdmlydXMvZ2VuZXRpY3MvaW1tdW5vbG9n
eS8qcGF0aG9nZW5pY2l0eS8qcGh5c2lvbG9neTwva2V5d29yZD48a2V5d29yZD5IZXBhcml0aW4g
U3VsZmF0ZS9jaGVtaXN0cnkvKm1ldGFib2xpc208L2tleXdvcmQ+PGtleXdvcmQ+SGVwYXRpdGlz
IEMsIENocm9uaWMvZXRpb2xvZ3kvaW1tdW5vbG9neS92aXJvbG9neTwva2V5d29yZD48a2V5d29y
ZD5IdW1hbnM8L2tleXdvcmQ+PGtleXdvcmQ+TWljZTwva2V5d29yZD48a2V5d29yZD5Qcm90ZWlu
IEJpbmRpbmc8L2tleXdvcmQ+PGtleXdvcmQ+UmVjb21iaW5hbnQgUHJvdGVpbnMvZ2VuZXRpY3Mv
bWV0YWJvbGlzbTwva2V5d29yZD48a2V5d29yZD5TdXJmYWNlIFBsYXNtb24gUmVzb25hbmNlPC9r
ZXl3b3JkPjxrZXl3b3JkPlZpcmFsIEVudmVsb3BlIFByb3RlaW5zL2dlbmV0aWNzL2ltbXVub2xv
Z3kvKnBoeXNpb2xvZ3k8L2tleXdvcmQ+PGtleXdvcmQ+VmlydWxlbmNlPC9rZXl3b3JkPjwva2V5
d29yZHM+PGRhdGVzPjx5ZWFyPjIwMDY8L3llYXI+PHB1Yi1kYXRlcz48ZGF0ZT5Ob3Y8L2RhdGU+
PC9wdWItZGF0ZXM+PC9kYXRlcz48aXNibj4wMDIyLTUzOFggKFByaW50KSYjeEQ7MDAyMi01MzhY
IChMaW5raW5nKTwvaXNibj48YWNjZXNzaW9uLW51bT4xNjkyODc1MzwvYWNjZXNzaW9uLW51bT48
d29yay10eXBlPlJlc2VhcmNoIFN1cHBvcnQsIE5vbi1VLlMuIEdvdiZhcG9zO3Q8L3dvcmstdHlw
ZT48dXJscz48cmVsYXRlZC11cmxzPjx1cmw+aHR0cDovL3d3dy5uY2JpLm5sbS5uaWguZ292L3B1
Ym1lZC8xNjkyODc1MzwvdXJsPjx1cmw+aHR0cDovL2p2aS5hc20ub3JnL2NvbnRlbnQvODAvMjEv
MTA1NzkuZnVsbC5wZGY8L3VybD48L3JlbGF0ZWQtdXJscz48L3VybHM+PGN1c3RvbTI+MTY0MTc4
MzwvY3VzdG9tMj48ZWxlY3Ryb25pYy1yZXNvdXJjZS1udW0+MTAuMTEyOC9KVkkuMDA5NDEtMDY8
L2VsZWN0cm9uaWMtcmVzb3VyY2UtbnVtPjxsYW5ndWFnZT5lbmc8L2xhbmd1YWdlPjwvcmVjb3Jk
PjwvQ2l0ZT48Q2l0ZT48QXV0aG9yPktvdXRzb3VkYWtpczwvQXV0aG9yPjxZZWFyPjIwMDY8L1ll
YXI+PFJlY051bT40MDg8L1JlY051bT48cmVjb3JkPjxyZWMtbnVtYmVyPjQwODwvcmVjLW51bWJl
cj48Zm9yZWlnbi1rZXlzPjxrZXkgYXBwPSJFTiIgZGItaWQ9InYweHd2ZWRyMnRlZGFxZTl6MjV4
YXY5NGRkZWZhdHhhdnAwNSIgdGltZXN0YW1wPSIxMzI4ODAzNTg0Ij40MDg8L2tleT48L2ZvcmVp
Z24ta2V5cz48cmVmLXR5cGUgbmFtZT0iSm91cm5hbCBBcnRpY2xlIj4xNzwvcmVmLXR5cGU+PGNv
bnRyaWJ1dG9ycz48YXV0aG9ycz48YXV0aG9yPktvdXRzb3VkYWtpcywgRy48L2F1dGhvcj48YXV0
aG9yPkthdWwsIEEuPC9hdXRob3I+PGF1dGhvcj5TdGVpbm1hbm4sIEUuPC9hdXRob3I+PGF1dGhv
cj5LYWxsaXMsIFMuPC9hdXRob3I+PGF1dGhvcj5Mb2htYW5uLCBWLjwvYXV0aG9yPjxhdXRob3I+
UGlldHNjaG1hbm4sIFQuPC9hdXRob3I+PGF1dGhvcj5CYXJ0ZW5zY2hsYWdlciwgUi48L2F1dGhv
cj48L2F1dGhvcnM+PC9jb250cmlidXRvcnM+PGF1dGgtYWRkcmVzcz5EZXBhcnRtZW50IG9mIE1v
bGVjdWxhciBWaXJvbG9neSwgVW5pdmVyc2l0eSBvZiBIZWlkZWxiZXJnLCBJbSBOZXVlbmhlaW1l
ciBGZWxkIDM0NSwgSGVpZGVsYmVyZyA2OTEyMCwgR2VybWFueS48L2F1dGgtYWRkcmVzcz48dGl0
bGVzPjx0aXRsZT5DaGFyYWN0ZXJpemF0aW9uIG9mIHRoZSBlYXJseSBzdGVwcyBvZiBoZXBhdGl0
aXMgQyB2aXJ1cyBpbmZlY3Rpb24gYnkgdXNpbmcgbHVjaWZlcmFzZSByZXBvcnRlciB2aXJ1c2V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1MzA4LTIwPC9wYWdlcz48dm9sdW1lPjgwPC92b2x1bWU+PG51bWJlcj4x
MTwvbnVtYmVyPjxlZGl0aW9uPjIwMDYvMDUvMTY8L2VkaXRpb24+PGtleXdvcmRzPjxrZXl3b3Jk
PkNlbGxzLCBDdWx0dXJlZDwva2V5d29yZD48a2V5d29yZD5DaGltZXJpc208L2tleXdvcmQ+PGtl
eXdvcmQ+R2VuZXMsIFJlcG9ydGVyPC9rZXl3b3JkPjxrZXl3b3JkPkdlbm9tZSwgVmlyYWwvKmdl
bmV0aWNzPC9rZXl3b3JkPjxrZXl3b3JkPkhlcGFjaXZpcnVzL2NsYXNzaWZpY2F0aW9uL2RydWcg
ZWZmZWN0cy9nZW5ldGljcy8qcGh5c2lvbG9neTwva2V5d29yZD48a2V5d29yZD5IZXBhdGl0aXMg
Qy8qZ2VuZXRpY3MvcGF0aG9sb2d5PC9rZXl3b3JkPjxrZXl3b3JkPkh1bWFuczwva2V5d29yZD48
a2V5d29yZD5LaW5ldGljczwva2V5d29yZD48a2V5d29yZD5MdWNpZmVyYXNlcy8qbWV0YWJvbGlz
bTwva2V5d29yZD48a2V5d29yZD5STkEsIFZpcmFsL2dlbmV0aWNzPC9rZXl3b3JkPjwva2V5d29y
ZHM+PGRhdGVzPjx5ZWFyPjIwMDY8L3llYXI+PHB1Yi1kYXRlcz48ZGF0ZT5KdW48L2RhdGU+PC9w
dWItZGF0ZXM+PC9kYXRlcz48aXNibj4wMDIyLTUzOFggKFByaW50KSYjeEQ7MDAyMi01MzhYIChM
aW5raW5nKTwvaXNibj48YWNjZXNzaW9uLW51bT4xNjY5OTAxMTwvYWNjZXNzaW9uLW51bT48d29y
ay10eXBlPlJlc2VhcmNoIFN1cHBvcnQsIE5vbi1VLlMuIEdvdiZhcG9zO3Q8L3dvcmstdHlwZT48
dXJscz48cmVsYXRlZC11cmxzPjx1cmw+aHR0cDovL3d3dy5uY2JpLm5sbS5uaWguZ292L3B1Ym1l
ZC8xNjY5OTAxMTwvdXJsPjx1cmw+aHR0cDovL2p2aS5hc20ub3JnL2NvbnRlbnQvODAvMTEvNTMw
OC5mdWxsLnBkZjwvdXJsPjwvcmVsYXRlZC11cmxzPjwvdXJscz48Y3VzdG9tMj4xNDcyMTc2PC9j
dXN0b20yPjxlbGVjdHJvbmljLXJlc291cmNlLW51bT4xMC4xMTI4L0pWSS4wMjQ2MC0wNTwvZWxl
Y3Ryb25pYy1yZXNvdXJjZS1udW0+PGxhbmd1YWdlPmVuZzwvbGFuZ3VhZ2U+PC9yZWNvcmQ+PC9D
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HZXJtaTwvQXV0aG9yPjxZZWFyPjIwMDI8L1llYXI+PFJl
Y051bT43MzwvUmVjTnVtPjxEaXNwbGF5VGV4dD48c3R5bGUgZmFjZT0ic3VwZXJzY3JpcHQiPls5
NC05Nl08L3N0eWxlPjwvRGlzcGxheVRleHQ+PHJlY29yZD48cmVjLW51bWJlcj43MzwvcmVjLW51
bWJlcj48Zm9yZWlnbi1rZXlzPjxrZXkgYXBwPSJFTiIgZGItaWQ9InYweHd2ZWRyMnRlZGFxZTl6
MjV4YXY5NGRkZWZhdHhhdnAwNSIgdGltZXN0YW1wPSIxMzIyNzQxODk1Ij43Mzwva2V5PjwvZm9y
ZWlnbi1rZXlzPjxyZWYtdHlwZSBuYW1lPSJKb3VybmFsIEFydGljbGUiPjE3PC9yZWYtdHlwZT48
Y29udHJpYnV0b3JzPjxhdXRob3JzPjxhdXRob3I+R2VybWksIFIuPC9hdXRob3I+PGF1dGhvcj5D
cmFuY2UsIEouIE0uPC9hdXRob3I+PGF1dGhvcj5HYXJpbiwgRC48L2F1dGhvcj48YXV0aG9yPkd1
aW1ldCwgSi48L2F1dGhvcj48YXV0aG9yPkxvcnRhdC1KYWNvYiwgSC48L2F1dGhvcj48YXV0aG9y
PlJ1aWdyb2ssIFIuIFcuPC9hdXRob3I+PGF1dGhvcj5aYXJza2ksIEouIFAuPC9hdXRob3I+PGF1
dGhvcj5Ecm91ZXQsIEUuPC9hdXRob3I+PC9hdXRob3JzPjwvY29udHJpYnV0b3JzPjxhdXRoLWFk
ZHJlc3M+TGFib3JhdG9pcmUgZGUgVmlyb2xvZ2llIE1vbGVjdWxhaXJlIGV0IFN0cnVjdHVyYWxl
IEVBIDI5MzksIFVuaXZlcnNpdGUgSm9zZXBoIEZvdXJpZXIsIEZhY3VsdGUgZGUgTWVkZWNpbmUt
UGhhcm1hY2llIGRlIEdyZW5vYmxlLCBMYSBUcm9uY2hlLCBGcmFuY2UuPC9hdXRoLWFkZHJlc3M+
PHRpdGxlcz48dGl0bGU+Q2VsbHVsYXIgZ2x5Y29zYW1pbm9nbHljYW5zIGFuZCBsb3cgZGVuc2l0
eSBsaXBvcHJvdGVpbiByZWNlcHRvciBhcmUgaW52b2x2ZWQgaW4gaGVwYXRpdGlzIEMgdmlydXMg
YWRzb3JwdGlvbjwvdGl0bGU+PHNlY29uZGFyeS10aXRsZT5KIE1lZCBWaXJvbDwvc2Vjb25kYXJ5
LXRpdGxlPjwvdGl0bGVzPjxwZXJpb2RpY2FsPjxmdWxsLXRpdGxlPkogTWVkIFZpcm9sPC9mdWxs
LXRpdGxlPjwvcGVyaW9kaWNhbD48cGFnZXM+MjA2LTE1PC9wYWdlcz48dm9sdW1lPjY4PC92b2x1
bWU+PG51bWJlcj4yPC9udW1iZXI+PGVkaXRpb24+MjAwMi8wOS8wNTwvZWRpdGlvbj48a2V5d29y
ZHM+PGtleXdvcmQ+QWRzb3JwdGlvbjwva2V5d29yZD48a2V5d29yZD5BbmltYWxzPC9rZXl3b3Jk
PjxrZXl3b3JkPkFudGlnZW5zLCBDRC9tZXRhYm9saXNtPC9rZXl3b3JkPjxrZXl3b3JkPkJpbmRp
bmcgU2l0ZXM8L2tleXdvcmQ+PGtleXdvcmQ+Q2VsbCBMaW5lPC9rZXl3b3JkPjxrZXl3b3JkPkNl
bGwgTWVtYnJhbmUvaW1tdW5vbG9neS9tZXRhYm9saXNtL3Zpcm9sb2d5PC9rZXl3b3JkPjxrZXl3
b3JkPkNlcmNvcGl0aGVjdXMgYWV0aGlvcHM8L2tleXdvcmQ+PGtleXdvcmQ+R2x5Y29zYW1pbm9n
bHljYW5zLyptZXRhYm9saXNtPC9rZXl3b3JkPjxrZXl3b3JkPkhlcGFjaXZpcnVzLyptZXRhYm9s
aXNtLypwYXRob2dlbmljaXR5PC9rZXl3b3JkPjxrZXl3b3JkPkhlcGFyaW4vcGhhcm1hY29sb2d5
PC9rZXl3b3JkPjxrZXl3b3JkPkh1bWFuczwva2V5d29yZD48a2V5d29yZD4qTWVtYnJhbmUgUHJv
dGVpbnM8L2tleXdvcmQ+PGtleXdvcmQ+UmVjZXB0b3JzLCBMREwvKm1ldGFib2xpc208L2tleXdv
cmQ+PGtleXdvcmQ+UmVjZXB0b3JzLCBWaXJ1cy9tZXRhYm9saXNtPC9rZXl3b3JkPjxrZXl3b3Jk
PlZlcm8gQ2VsbHM8L2tleXdvcmQ+PC9rZXl3b3Jkcz48ZGF0ZXM+PHllYXI+MjAwMjwveWVhcj48
cHViLWRhdGVzPjxkYXRlPk9jdDwvZGF0ZT48L3B1Yi1kYXRlcz48L2RhdGVzPjxpc2JuPjAxNDYt
NjYxNSAoUHJpbnQpJiN4RDswMTQ2LTY2MTUgKExpbmtpbmcpPC9pc2JuPjxhY2Nlc3Npb24tbnVt
PjEyMjEwNDA5PC9hY2Nlc3Npb24tbnVtPjx1cmxzPjxyZWxhdGVkLXVybHM+PHVybD5odHRwOi8v
d3d3Lm5jYmkubmxtLm5paC5nb3YvZW50cmV6L3F1ZXJ5LmZjZ2k/Y21kPVJldHJpZXZlJmFtcDtk
Yj1QdWJNZWQmYW1wO2RvcHQ9Q2l0YXRpb24mYW1wO2xpc3RfdWlkcz0xMjIxMDQwOTwvdXJsPjx1
cmw+aHR0cDovL29ubGluZWxpYnJhcnkud2lsZXkuY29tL3N0b3JlLzEwLjEwMDIvam12LjEwMTk2
L2Fzc2V0LzEwMTk2X2Z0cC5wZGY/dj0xJmFtcDt0PWd4bXlhNzIxJmFtcDtzPTNhNDhiNjBhY2U1
ZjdkZTg5YjA5OWY5ODlkMTBlNmRhMDQ3ZTM2NDg8L3VybD48L3JlbGF0ZWQtdXJscz48L3VybHM+
PGVsZWN0cm9uaWMtcmVzb3VyY2UtbnVtPjEwLjEwMDIvam12LjEwMTk2PC9lbGVjdHJvbmljLXJl
c291cmNlLW51bT48bGFuZ3VhZ2U+ZW5nPC9sYW5ndWFnZT48L3JlY29yZD48L0NpdGU+PENpdGU+
PEF1dGhvcj5CYXJ0aDwvQXV0aG9yPjxZZWFyPjIwMDY8L1llYXI+PFJlY051bT40MDY8L1JlY051
bT48cmVjb3JkPjxyZWMtbnVtYmVyPjQwNjwvcmVjLW51bWJlcj48Zm9yZWlnbi1rZXlzPjxrZXkg
YXBwPSJFTiIgZGItaWQ9InYweHd2ZWRyMnRlZGFxZTl6MjV4YXY5NGRkZWZhdHhhdnAwNSIgdGlt
ZXN0YW1wPSIxMzI4NzkxODU1Ij40MDY8L2tleT48L2ZvcmVpZ24ta2V5cz48cmVmLXR5cGUgbmFt
ZT0iSm91cm5hbCBBcnRpY2xlIj4xNzwvcmVmLXR5cGU+PGNvbnRyaWJ1dG9ycz48YXV0aG9ycz48
YXV0aG9yPkJhcnRoLCBILjwvYXV0aG9yPjxhdXRob3I+U2Nobm9iZXIsIEUuIEsuPC9hdXRob3I+
PGF1dGhvcj5aaGFuZywgRi48L2F1dGhvcj48YXV0aG9yPkxpbmhhcmR0LCBSLiBKLjwvYXV0aG9y
PjxhdXRob3I+RGVwbGEsIEUuPC9hdXRob3I+PGF1dGhvcj5Cb3NvbiwgQi48L2F1dGhvcj48YXV0
aG9yPkNvc3NldCwgRi4gTC48L2F1dGhvcj48YXV0aG9yPlBhdGVsLCBBLiBILjwvYXV0aG9yPjxh
dXRob3I+Qmx1bSwgSC4gRS48L2F1dGhvcj48YXV0aG9yPkJhdW1lcnQsIFQuIEYuPC9hdXRob3I+
PC9hdXRob3JzPjwvY29udHJpYnV0b3JzPjxhdXRoLWFkZHJlc3M+RGVwYXJ0bWVudCBvZiBNZWRp
Y2luZSBJSSwgVW5pdmVyc2l0eSBvZiBGcmVpYnVyZywgSHVnc3RldHRlciBTdHJhc3NlIDU1LCBE
LTc5MTA2IEZyZWlidXJnLCBHZXJtYW55LjwvYXV0aC1hZGRyZXNzPjx0aXRsZXM+PHRpdGxlPlZp
cmFsIGFuZCBjZWxsdWxhciBkZXRlcm1pbmFudHMgb2YgdGhlIGhlcGF0aXRpcyBDIHZpcnVzIGVu
dmVsb3BlLWhlcGFyYW4gc3VsZmF0ZSBpbnRlcmFjdGlvbjwvdGl0bGU+PHNlY29uZGFyeS10aXRs
ZT5KIFZpcm9sPC9zZWNvbmRhcnktdGl0bGU+PGFsdC10aXRsZT5Kb3VybmFsIG9mIHZpcm9sb2d5
PC9hbHQtdGl0bGU+PC90aXRsZXM+PHBlcmlvZGljYWw+PGZ1bGwtdGl0bGU+SiBWaXJvbDwvZnVs
bC10aXRsZT48L3BlcmlvZGljYWw+PGFsdC1wZXJpb2RpY2FsPjxmdWxsLXRpdGxlPkpvdXJuYWwg
b2Ygdmlyb2xvZ3k8L2Z1bGwtdGl0bGU+PC9hbHQtcGVyaW9kaWNhbD48cGFnZXM+MTA1NzktOTA8
L3BhZ2VzPjx2b2x1bWU+ODA8L3ZvbHVtZT48bnVtYmVyPjIxPC9udW1iZXI+PGVkaXRpb24+MjAw
Ni8wOC8yNTwvZWRpdGlvbj48a2V5d29yZHM+PGtleXdvcmQ+QW5pbWFsczwva2V5d29yZD48a2V5
d29yZD5BbnRpYm9kaWVzLCBWaXJhbDwva2V5d29yZD48a2V5d29yZD5BbnRpZ2VucywgVmlyYWw8
L2tleXdvcmQ+PGtleXdvcmQ+QmluZGluZyBTaXRlczwva2V5d29yZD48a2V5d29yZD5DZWxsIExp
bmU8L2tleXdvcmQ+PGtleXdvcmQ+RXBpdG9wZSBNYXBwaW5nPC9rZXl3b3JkPjxrZXl3b3JkPkhl
TGEgQ2VsbHM8L2tleXdvcmQ+PGtleXdvcmQ+SGVwYWNpdmlydXMvZ2VuZXRpY3MvaW1tdW5vbG9n
eS8qcGF0aG9nZW5pY2l0eS8qcGh5c2lvbG9neTwva2V5d29yZD48a2V5d29yZD5IZXBhcml0aW4g
U3VsZmF0ZS9jaGVtaXN0cnkvKm1ldGFib2xpc208L2tleXdvcmQ+PGtleXdvcmQ+SGVwYXRpdGlz
IEMsIENocm9uaWMvZXRpb2xvZ3kvaW1tdW5vbG9neS92aXJvbG9neTwva2V5d29yZD48a2V5d29y
ZD5IdW1hbnM8L2tleXdvcmQ+PGtleXdvcmQ+TWljZTwva2V5d29yZD48a2V5d29yZD5Qcm90ZWlu
IEJpbmRpbmc8L2tleXdvcmQ+PGtleXdvcmQ+UmVjb21iaW5hbnQgUHJvdGVpbnMvZ2VuZXRpY3Mv
bWV0YWJvbGlzbTwva2V5d29yZD48a2V5d29yZD5TdXJmYWNlIFBsYXNtb24gUmVzb25hbmNlPC9r
ZXl3b3JkPjxrZXl3b3JkPlZpcmFsIEVudmVsb3BlIFByb3RlaW5zL2dlbmV0aWNzL2ltbXVub2xv
Z3kvKnBoeXNpb2xvZ3k8L2tleXdvcmQ+PGtleXdvcmQ+VmlydWxlbmNlPC9rZXl3b3JkPjwva2V5
d29yZHM+PGRhdGVzPjx5ZWFyPjIwMDY8L3llYXI+PHB1Yi1kYXRlcz48ZGF0ZT5Ob3Y8L2RhdGU+
PC9wdWItZGF0ZXM+PC9kYXRlcz48aXNibj4wMDIyLTUzOFggKFByaW50KSYjeEQ7MDAyMi01MzhY
IChMaW5raW5nKTwvaXNibj48YWNjZXNzaW9uLW51bT4xNjkyODc1MzwvYWNjZXNzaW9uLW51bT48
d29yay10eXBlPlJlc2VhcmNoIFN1cHBvcnQsIE5vbi1VLlMuIEdvdiZhcG9zO3Q8L3dvcmstdHlw
ZT48dXJscz48cmVsYXRlZC11cmxzPjx1cmw+aHR0cDovL3d3dy5uY2JpLm5sbS5uaWguZ292L3B1
Ym1lZC8xNjkyODc1MzwvdXJsPjx1cmw+aHR0cDovL2p2aS5hc20ub3JnL2NvbnRlbnQvODAvMjEv
MTA1NzkuZnVsbC5wZGY8L3VybD48L3JlbGF0ZWQtdXJscz48L3VybHM+PGN1c3RvbTI+MTY0MTc4
MzwvY3VzdG9tMj48ZWxlY3Ryb25pYy1yZXNvdXJjZS1udW0+MTAuMTEyOC9KVkkuMDA5NDEtMDY8
L2VsZWN0cm9uaWMtcmVzb3VyY2UtbnVtPjxsYW5ndWFnZT5lbmc8L2xhbmd1YWdlPjwvcmVjb3Jk
PjwvQ2l0ZT48Q2l0ZT48QXV0aG9yPktvdXRzb3VkYWtpczwvQXV0aG9yPjxZZWFyPjIwMDY8L1ll
YXI+PFJlY051bT40MDg8L1JlY051bT48cmVjb3JkPjxyZWMtbnVtYmVyPjQwODwvcmVjLW51bWJl
cj48Zm9yZWlnbi1rZXlzPjxrZXkgYXBwPSJFTiIgZGItaWQ9InYweHd2ZWRyMnRlZGFxZTl6MjV4
YXY5NGRkZWZhdHhhdnAwNSIgdGltZXN0YW1wPSIxMzI4ODAzNTg0Ij40MDg8L2tleT48L2ZvcmVp
Z24ta2V5cz48cmVmLXR5cGUgbmFtZT0iSm91cm5hbCBBcnRpY2xlIj4xNzwvcmVmLXR5cGU+PGNv
bnRyaWJ1dG9ycz48YXV0aG9ycz48YXV0aG9yPktvdXRzb3VkYWtpcywgRy48L2F1dGhvcj48YXV0
aG9yPkthdWwsIEEuPC9hdXRob3I+PGF1dGhvcj5TdGVpbm1hbm4sIEUuPC9hdXRob3I+PGF1dGhv
cj5LYWxsaXMsIFMuPC9hdXRob3I+PGF1dGhvcj5Mb2htYW5uLCBWLjwvYXV0aG9yPjxhdXRob3I+
UGlldHNjaG1hbm4sIFQuPC9hdXRob3I+PGF1dGhvcj5CYXJ0ZW5zY2hsYWdlciwgUi48L2F1dGhv
cj48L2F1dGhvcnM+PC9jb250cmlidXRvcnM+PGF1dGgtYWRkcmVzcz5EZXBhcnRtZW50IG9mIE1v
bGVjdWxhciBWaXJvbG9neSwgVW5pdmVyc2l0eSBvZiBIZWlkZWxiZXJnLCBJbSBOZXVlbmhlaW1l
ciBGZWxkIDM0NSwgSGVpZGVsYmVyZyA2OTEyMCwgR2VybWFueS48L2F1dGgtYWRkcmVzcz48dGl0
bGVzPjx0aXRsZT5DaGFyYWN0ZXJpemF0aW9uIG9mIHRoZSBlYXJseSBzdGVwcyBvZiBoZXBhdGl0
aXMgQyB2aXJ1cyBpbmZlY3Rpb24gYnkgdXNpbmcgbHVjaWZlcmFzZSByZXBvcnRlciB2aXJ1c2Vz
PC90aXRsZT48c2Vjb25kYXJ5LXRpdGxlPkogVmlyb2w8L3NlY29uZGFyeS10aXRsZT48YWx0LXRp
dGxlPkpvdXJuYWwgb2Ygdmlyb2xvZ3k8L2FsdC10aXRsZT48L3RpdGxlcz48cGVyaW9kaWNhbD48
ZnVsbC10aXRsZT5KIFZpcm9sPC9mdWxsLXRpdGxlPjwvcGVyaW9kaWNhbD48YWx0LXBlcmlvZGlj
YWw+PGZ1bGwtdGl0bGU+Sm91cm5hbCBvZiB2aXJvbG9neTwvZnVsbC10aXRsZT48L2FsdC1wZXJp
b2RpY2FsPjxwYWdlcz41MzA4LTIwPC9wYWdlcz48dm9sdW1lPjgwPC92b2x1bWU+PG51bWJlcj4x
MTwvbnVtYmVyPjxlZGl0aW9uPjIwMDYvMDUvMTY8L2VkaXRpb24+PGtleXdvcmRzPjxrZXl3b3Jk
PkNlbGxzLCBDdWx0dXJlZDwva2V5d29yZD48a2V5d29yZD5DaGltZXJpc208L2tleXdvcmQ+PGtl
eXdvcmQ+R2VuZXMsIFJlcG9ydGVyPC9rZXl3b3JkPjxrZXl3b3JkPkdlbm9tZSwgVmlyYWwvKmdl
bmV0aWNzPC9rZXl3b3JkPjxrZXl3b3JkPkhlcGFjaXZpcnVzL2NsYXNzaWZpY2F0aW9uL2RydWcg
ZWZmZWN0cy9nZW5ldGljcy8qcGh5c2lvbG9neTwva2V5d29yZD48a2V5d29yZD5IZXBhdGl0aXMg
Qy8qZ2VuZXRpY3MvcGF0aG9sb2d5PC9rZXl3b3JkPjxrZXl3b3JkPkh1bWFuczwva2V5d29yZD48
a2V5d29yZD5LaW5ldGljczwva2V5d29yZD48a2V5d29yZD5MdWNpZmVyYXNlcy8qbWV0YWJvbGlz
bTwva2V5d29yZD48a2V5d29yZD5STkEsIFZpcmFsL2dlbmV0aWNzPC9rZXl3b3JkPjwva2V5d29y
ZHM+PGRhdGVzPjx5ZWFyPjIwMDY8L3llYXI+PHB1Yi1kYXRlcz48ZGF0ZT5KdW48L2RhdGU+PC9w
dWItZGF0ZXM+PC9kYXRlcz48aXNibj4wMDIyLTUzOFggKFByaW50KSYjeEQ7MDAyMi01MzhYIChM
aW5raW5nKTwvaXNibj48YWNjZXNzaW9uLW51bT4xNjY5OTAxMTwvYWNjZXNzaW9uLW51bT48d29y
ay10eXBlPlJlc2VhcmNoIFN1cHBvcnQsIE5vbi1VLlMuIEdvdiZhcG9zO3Q8L3dvcmstdHlwZT48
dXJscz48cmVsYXRlZC11cmxzPjx1cmw+aHR0cDovL3d3dy5uY2JpLm5sbS5uaWguZ292L3B1Ym1l
ZC8xNjY5OTAxMTwvdXJsPjx1cmw+aHR0cDovL2p2aS5hc20ub3JnL2NvbnRlbnQvODAvMTEvNTMw
OC5mdWxsLnBkZjwvdXJsPjwvcmVsYXRlZC11cmxzPjwvdXJscz48Y3VzdG9tMj4xNDcyMTc2PC9j
dXN0b20yPjxlbGVjdHJvbmljLXJlc291cmNlLW51bT4xMC4xMTI4L0pWSS4wMjQ2MC0wNTwvZWxl
Y3Ryb25pYy1yZXNvdXJjZS1udW0+PGxhbmd1YWdlPmVuZzwvbGFuZ3VhZ2U+PC9yZWNvcmQ+PC9D
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94" w:tooltip="Germi, 2002 #73" w:history="1">
        <w:r w:rsidR="000F07FA" w:rsidRPr="00EF2A4D">
          <w:rPr>
            <w:rFonts w:ascii="Book Antiqua" w:hAnsi="Book Antiqua"/>
            <w:noProof/>
            <w:sz w:val="24"/>
            <w:szCs w:val="24"/>
            <w:vertAlign w:val="superscript"/>
            <w:lang w:val="en-US"/>
          </w:rPr>
          <w:t>94-9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E7B53" w:rsidRPr="00EF2A4D">
        <w:rPr>
          <w:rFonts w:ascii="Book Antiqua" w:hAnsi="Book Antiqua"/>
          <w:sz w:val="24"/>
          <w:szCs w:val="24"/>
          <w:lang w:val="en-US"/>
        </w:rPr>
        <w:t xml:space="preserve">. </w:t>
      </w:r>
      <w:r w:rsidR="003F33F0" w:rsidRPr="00EF2A4D">
        <w:rPr>
          <w:rFonts w:ascii="Book Antiqua" w:hAnsi="Book Antiqua"/>
          <w:sz w:val="24"/>
          <w:szCs w:val="24"/>
          <w:lang w:val="en-US"/>
        </w:rPr>
        <w:t xml:space="preserve">In addition, </w:t>
      </w:r>
      <w:r w:rsidR="007E7B53" w:rsidRPr="00EF2A4D">
        <w:rPr>
          <w:rFonts w:ascii="Book Antiqua" w:hAnsi="Book Antiqua"/>
          <w:sz w:val="24"/>
          <w:szCs w:val="24"/>
        </w:rPr>
        <w:t xml:space="preserve">ApoE has been implicated in virus attachment to the host cell by </w:t>
      </w:r>
      <w:r w:rsidR="00931931" w:rsidRPr="00EF2A4D">
        <w:rPr>
          <w:rFonts w:ascii="Book Antiqua" w:hAnsi="Book Antiqua"/>
          <w:sz w:val="24"/>
          <w:szCs w:val="24"/>
        </w:rPr>
        <w:t xml:space="preserve">an </w:t>
      </w:r>
      <w:r w:rsidR="007E7B53" w:rsidRPr="00EF2A4D">
        <w:rPr>
          <w:rFonts w:ascii="Book Antiqua" w:hAnsi="Book Antiqua"/>
          <w:sz w:val="24"/>
          <w:szCs w:val="24"/>
        </w:rPr>
        <w:t xml:space="preserve">interaction </w:t>
      </w:r>
      <w:r w:rsidR="00EC5DE7" w:rsidRPr="00EF2A4D">
        <w:rPr>
          <w:rFonts w:ascii="Book Antiqua" w:hAnsi="Book Antiqua"/>
          <w:sz w:val="24"/>
          <w:szCs w:val="24"/>
        </w:rPr>
        <w:t xml:space="preserve">that </w:t>
      </w:r>
      <w:r w:rsidR="00931931" w:rsidRPr="00EF2A4D">
        <w:rPr>
          <w:rFonts w:ascii="Book Antiqua" w:hAnsi="Book Antiqua"/>
          <w:sz w:val="24"/>
          <w:szCs w:val="24"/>
        </w:rPr>
        <w:t>involv</w:t>
      </w:r>
      <w:r w:rsidR="00EC5DE7" w:rsidRPr="00EF2A4D">
        <w:rPr>
          <w:rFonts w:ascii="Book Antiqua" w:hAnsi="Book Antiqua"/>
          <w:sz w:val="24"/>
          <w:szCs w:val="24"/>
        </w:rPr>
        <w:t>es</w:t>
      </w:r>
      <w:r w:rsidR="007E7B53" w:rsidRPr="00EF2A4D">
        <w:rPr>
          <w:rFonts w:ascii="Book Antiqua" w:hAnsi="Book Antiqua"/>
          <w:sz w:val="24"/>
          <w:szCs w:val="24"/>
        </w:rPr>
        <w:t xml:space="preserve"> cell surface </w:t>
      </w:r>
      <w:r w:rsidR="00931931" w:rsidRPr="00EF2A4D">
        <w:rPr>
          <w:rFonts w:ascii="Book Antiqua" w:hAnsi="Book Antiqua"/>
          <w:sz w:val="24"/>
          <w:szCs w:val="24"/>
        </w:rPr>
        <w:t>HSPG</w:t>
      </w:r>
      <w:r w:rsidR="00394DCE">
        <w:rPr>
          <w:rFonts w:ascii="Book Antiqua" w:hAnsi="Book Antiqua"/>
          <w:sz w:val="24"/>
          <w:szCs w:val="24"/>
        </w:rPr>
        <w:t>, in particular syndecan-1</w:t>
      </w:r>
      <w:r w:rsidR="003635EA" w:rsidRPr="00EF2A4D">
        <w:rPr>
          <w:rFonts w:ascii="Book Antiqua" w:hAnsi="Book Antiqua"/>
          <w:sz w:val="24"/>
          <w:szCs w:val="24"/>
        </w:rPr>
        <w:fldChar w:fldCharType="begin">
          <w:fldData xml:space="preserve">PEVuZE5vdGU+PENpdGU+PEF1dGhvcj5KaWFuZzwvQXV0aG9yPjxZZWFyPjIwMTI8L1llYXI+PFJl
Y051bT4xMDQ0PC9SZWNOdW0+PERpc3BsYXlUZXh0PjxzdHlsZSBmYWNlPSJzdXBlcnNjcmlwdCI+
Wzk3LCA5OF08L3N0eWxlPjwvRGlzcGxheVRleHQ+PHJlY29yZD48cmVjLW51bWJlcj4xMDQ0PC9y
ZWMtbnVtYmVyPjxmb3JlaWduLWtleXM+PGtleSBhcHA9IkVOIiBkYi1pZD0idjB4d3ZlZHIydGVk
YXFlOXoyNXhhdjk0ZGRlZmF0eGF2cDA1IiB0aW1lc3RhbXA9IjEzODUwNDY5NjYiPjEwNDQ8L2tl
eT48L2ZvcmVpZ24ta2V5cz48cmVmLXR5cGUgbmFtZT0iSm91cm5hbCBBcnRpY2xlIj4xNzwvcmVm
LXR5cGU+PGNvbnRyaWJ1dG9ycz48YXV0aG9ycz48YXV0aG9yPkppYW5nLCBKLjwvYXV0aG9yPjxh
dXRob3I+Q3VuLCBXLjwvYXV0aG9yPjxhdXRob3I+V3UsIFguPC9hdXRob3I+PGF1dGhvcj5TaGks
IFEuPC9hdXRob3I+PGF1dGhvcj5UYW5nLCBILjwvYXV0aG9yPjxhdXRob3I+THVvLCBHLjwvYXV0
aG9yPjwvYXV0aG9ycz48L2NvbnRyaWJ1dG9ycz48YXV0aC1hZGRyZXNzPkRlcGFydG1lbnQgb2Yg
TWljcm9iaW9sb2d5LCBJbW11bm9sb2d5IGFuZCBNb2xlY3VsYXIgR2VuZXRpY3MsIFVuaXZlcnNp
dHkgb2YgS2VudHVja3kgQ29sbGVnZSBvZiBNZWRpY2luZSwgTGV4aW5ndG9uLCBLZW50dWNreSwg
VVNBLjwvYXV0aC1hZGRyZXNzPjx0aXRsZXM+PHRpdGxlPkhlcGF0aXRpcyBDIHZpcnVzIGF0dGFj
aG1lbnQgbWVkaWF0ZWQgYnkgYXBvbGlwb3Byb3RlaW4gRSBiaW5kaW5nIHRvIGNlbGwgc3VyZmFj
ZSBoZXBhcmFuIHN1bGZhdGU8L3RpdGxlPjxzZWNvbmRhcnktdGl0bGU+SiBWaXJvbDwvc2Vjb25k
YXJ5LXRpdGxlPjxhbHQtdGl0bGU+Sm91cm5hbCBvZiB2aXJvbG9neTwvYWx0LXRpdGxlPjwvdGl0
bGVzPjxwZXJpb2RpY2FsPjxmdWxsLXRpdGxlPkogVmlyb2w8L2Z1bGwtdGl0bGU+PC9wZXJpb2Rp
Y2FsPjxhbHQtcGVyaW9kaWNhbD48ZnVsbC10aXRsZT5Kb3VybmFsIG9mIHZpcm9sb2d5PC9mdWxs
LXRpdGxlPjwvYWx0LXBlcmlvZGljYWw+PHBhZ2VzPjcyNTYtNjc8L3BhZ2VzPjx2b2x1bWU+ODY8
L3ZvbHVtZT48bnVtYmVyPjEzPC9udW1iZXI+PGtleXdvcmRzPjxrZXl3b3JkPkFwb2xpcG9wcm90
ZWlucyBFL2dlbmV0aWNzLyptZXRhYm9saXNtPC9rZXl3b3JkPjxrZXl3b3JkPkNlbGxzLCBDdWx0
dXJlZDwva2V5d29yZD48a2V5d29yZD5HZW5lIEtub2NrZG93biBUZWNobmlxdWVzPC9rZXl3b3Jk
PjxrZXl3b3JkPkhlcGFjaXZpcnVzLypwaHlzaW9sb2d5PC9rZXl3b3JkPjxrZXl3b3JkPkhlcGFy
aXRpbiBTdWxmYXRlLyptZXRhYm9saXNtPC9rZXl3b3JkPjxrZXl3b3JkPkhlcGF0b2N5dGVzLyp2
aXJvbG9neTwva2V5d29yZD48a2V5d29yZD5IdW1hbnM8L2tleXdvcmQ+PGtleXdvcmQ+TXV0YW50
IFByb3RlaW5zL2dlbmV0aWNzL21ldGFib2xpc208L2tleXdvcmQ+PGtleXdvcmQ+UG9pbnQgTXV0
YXRpb248L2tleXdvcmQ+PGtleXdvcmQ+UHJvdGVpbiBCaW5kaW5nPC9rZXl3b3JkPjxrZXl3b3Jk
PlJlY2VwdG9ycywgVmlydXMvYW50YWdvbmlzdHMgJmFtcDsgaW5oaWJpdG9ycy9tZXRhYm9saXNt
PC9rZXl3b3JkPjxrZXl3b3JkPipWaXJ1cyBBdHRhY2htZW50PC9rZXl3b3JkPjwva2V5d29yZHM+
PGRhdGVzPjx5ZWFyPjIwMTI8L3llYXI+PHB1Yi1kYXRlcz48ZGF0ZT5KdWw8L2RhdGU+PC9wdWIt
ZGF0ZXM+PC9kYXRlcz48aXNibj4xMDk4LTU1MTQgKEVsZWN0cm9uaWMpJiN4RDswMDIyLTUzOFgg
KExpbmtpbmcpPC9pc2JuPjxhY2Nlc3Npb24tbnVtPjIyNTMyNjkyPC9hY2Nlc3Npb24tbnVtPjx1
cmxzPjxyZWxhdGVkLXVybHM+PHVybD5odHRwOi8vd3d3Lm5jYmkubmxtLm5paC5nb3YvcHVibWVk
LzIyNTMyNjkyPC91cmw+PC9yZWxhdGVkLXVybHM+PC91cmxzPjxjdXN0b20yPjM0MTYzMzU8L2N1
c3RvbTI+PGVsZWN0cm9uaWMtcmVzb3VyY2UtbnVtPjEwLjExMjgvSlZJLjA3MjIyLTExPC9lbGVj
dHJvbmljLXJlc291cmNlLW51bT48bGFuZ3VhZ2U+RW5nbGlzaDwvbGFuZ3VhZ2U+PC9yZWNvcmQ+
PC9DaXRlPjxDaXRlPjxBdXRob3I+U2hpPC9BdXRob3I+PFllYXI+MjAxMzwvWWVhcj48UmVjTnVt
PjEwNDY8L1JlY051bT48cmVjb3JkPjxyZWMtbnVtYmVyPjEwNDY8L3JlYy1udW1iZXI+PGZvcmVp
Z24ta2V5cz48a2V5IGFwcD0iRU4iIGRiLWlkPSJ2MHh3dmVkcjJ0ZWRhcWU5ejI1eGF2OTRkZGVm
YXR4YXZwMDUiIHRpbWVzdGFtcD0iMTM4NTA0OTYwMyI+MTA0Njwva2V5PjwvZm9yZWlnbi1rZXlz
PjxyZWYtdHlwZSBuYW1lPSJKb3VybmFsIEFydGljbGUiPjE3PC9yZWYtdHlwZT48Y29udHJpYnV0
b3JzPjxhdXRob3JzPjxhdXRob3I+U2hpLCBRLjwvYXV0aG9yPjxhdXRob3I+SmlhbmcsIEouPC9h
dXRob3I+PGF1dGhvcj5MdW8sIEcuPC9hdXRob3I+PC9hdXRob3JzPjwvY29udHJpYnV0b3JzPjxh
dXRoLWFkZHJlc3M+RGVwYXJ0bWVudCBvZiBNaWNyb2Jpb2xvZ3ksIEltbXVub2xvZ3kgYW5kIE1v
bGVjdWxhciBHZW5ldGljcywgVW5pdmVyc2l0eSBvZiBLZW50dWNreSBDb2xsZWdlIG9mIE1lZGlj
aW5lLCBMZXhpbmd0b24sIEtlbnR1Y2t5LCBVU0EuPC9hdXRoLWFkZHJlc3M+PHRpdGxlcz48dGl0
bGU+U3luZGVjYW4tMSBzZXJ2ZXMgYXMgdGhlIG1ham9yIHJlY2VwdG9yIGZvciBhdHRhY2htZW50
IG9mIGhlcGF0aXRpcyBDIHZpcnVzIHRvIHRoZSBzdXJmYWNlcyBvZiBoZXBhdG9jeXRlczwvdGl0
bGU+PHNlY29uZGFyeS10aXRsZT5KIFZpcm9sPC9zZWNvbmRhcnktdGl0bGU+PGFsdC10aXRsZT5K
b3VybmFsIG9mIHZpcm9sb2d5PC9hbHQtdGl0bGU+PC90aXRsZXM+PHBlcmlvZGljYWw+PGZ1bGwt
dGl0bGU+SiBWaXJvbDwvZnVsbC10aXRsZT48L3BlcmlvZGljYWw+PGFsdC1wZXJpb2RpY2FsPjxm
dWxsLXRpdGxlPkpvdXJuYWwgb2Ygdmlyb2xvZ3k8L2Z1bGwtdGl0bGU+PC9hbHQtcGVyaW9kaWNh
bD48cGFnZXM+Njg2Ni03NTwvcGFnZXM+PHZvbHVtZT44Nzwvdm9sdW1lPjxudW1iZXI+MTI8L251
bWJlcj48a2V5d29yZHM+PGtleXdvcmQ+QW5pbWFsczwva2V5d29yZD48a2V5d29yZD5DZWxsIExp
bmUsIFR1bW9yPC9rZXl3b3JkPjxrZXl3b3JkPkNlbGwgTWVtYnJhbmUvbWV0YWJvbGlzbS8qdmly
b2xvZ3k8L2tleXdvcmQ+PGtleXdvcmQ+SGVwYWNpdmlydXMvZ2VuZXRpY3MvbWV0YWJvbGlzbS8q
cGF0aG9nZW5pY2l0eTwva2V5d29yZD48a2V5d29yZD5IZXBhcmFuIFN1bGZhdGUgUHJvdGVvZ2x5
Y2Fucy9tZXRhYm9saXNtPC9rZXl3b3JkPjxrZXl3b3JkPkhlcGF0b2N5dGVzLyp2aXJvbG9neTwv
a2V5d29yZD48a2V5d29yZD5IdW1hbnM8L2tleXdvcmQ+PGtleXdvcmQ+TWljZTwva2V5d29yZD48
a2V5d29yZD5STkEsIFNtYWxsIEludGVyZmVyaW5nL2dlbmV0aWNzL21ldGFib2xpc208L2tleXdv
cmQ+PGtleXdvcmQ+UmVjZXB0b3JzLCBWaXJ1cy8qbWV0YWJvbGlzbTwva2V5d29yZD48a2V5d29y
ZD5TeW5kZWNhbi0xLyptZXRhYm9saXNtPC9rZXl3b3JkPjxrZXl3b3JkPipWaXJ1cyBBdHRhY2ht
ZW50PC9rZXl3b3JkPjwva2V5d29yZHM+PGRhdGVzPjx5ZWFyPjIwMTM8L3llYXI+PHB1Yi1kYXRl
cz48ZGF0ZT5KdW48L2RhdGU+PC9wdWItZGF0ZXM+PC9kYXRlcz48aXNibj4xMDk4LTU1MTQgKEVs
ZWN0cm9uaWMpJiN4RDswMDIyLTUzOFggKExpbmtpbmcpPC9pc2JuPjxhY2Nlc3Npb24tbnVtPjIz
NTc2NTA2PC9hY2Nlc3Npb24tbnVtPjx1cmxzPjxyZWxhdGVkLXVybHM+PHVybD5odHRwOi8vd3d3
Lm5jYmkubmxtLm5paC5nb3YvcHVibWVkLzIzNTc2NTA2PC91cmw+PC9yZWxhdGVkLXVybHM+PC91
cmxzPjxjdXN0b20yPjM2NzYxMDI8L2N1c3RvbTI+PGVsZWN0cm9uaWMtcmVzb3VyY2UtbnVtPjEw
LjExMjgvSlZJLjAzNDc1LTEyPC9lbGVjdHJvbmljLXJlc291cmNlLW51bT48bGFuZ3VhZ2U+RW5n
bGlzaDwvbGFuZ3Vh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KaWFuZzwvQXV0aG9yPjxZZWFyPjIwMTI8L1llYXI+PFJl
Y051bT4xMDQ0PC9SZWNOdW0+PERpc3BsYXlUZXh0PjxzdHlsZSBmYWNlPSJzdXBlcnNjcmlwdCI+
Wzk3LCA5OF08L3N0eWxlPjwvRGlzcGxheVRleHQ+PHJlY29yZD48cmVjLW51bWJlcj4xMDQ0PC9y
ZWMtbnVtYmVyPjxmb3JlaWduLWtleXM+PGtleSBhcHA9IkVOIiBkYi1pZD0idjB4d3ZlZHIydGVk
YXFlOXoyNXhhdjk0ZGRlZmF0eGF2cDA1IiB0aW1lc3RhbXA9IjEzODUwNDY5NjYiPjEwNDQ8L2tl
eT48L2ZvcmVpZ24ta2V5cz48cmVmLXR5cGUgbmFtZT0iSm91cm5hbCBBcnRpY2xlIj4xNzwvcmVm
LXR5cGU+PGNvbnRyaWJ1dG9ycz48YXV0aG9ycz48YXV0aG9yPkppYW5nLCBKLjwvYXV0aG9yPjxh
dXRob3I+Q3VuLCBXLjwvYXV0aG9yPjxhdXRob3I+V3UsIFguPC9hdXRob3I+PGF1dGhvcj5TaGks
IFEuPC9hdXRob3I+PGF1dGhvcj5UYW5nLCBILjwvYXV0aG9yPjxhdXRob3I+THVvLCBHLjwvYXV0
aG9yPjwvYXV0aG9ycz48L2NvbnRyaWJ1dG9ycz48YXV0aC1hZGRyZXNzPkRlcGFydG1lbnQgb2Yg
TWljcm9iaW9sb2d5LCBJbW11bm9sb2d5IGFuZCBNb2xlY3VsYXIgR2VuZXRpY3MsIFVuaXZlcnNp
dHkgb2YgS2VudHVja3kgQ29sbGVnZSBvZiBNZWRpY2luZSwgTGV4aW5ndG9uLCBLZW50dWNreSwg
VVNBLjwvYXV0aC1hZGRyZXNzPjx0aXRsZXM+PHRpdGxlPkhlcGF0aXRpcyBDIHZpcnVzIGF0dGFj
aG1lbnQgbWVkaWF0ZWQgYnkgYXBvbGlwb3Byb3RlaW4gRSBiaW5kaW5nIHRvIGNlbGwgc3VyZmFj
ZSBoZXBhcmFuIHN1bGZhdGU8L3RpdGxlPjxzZWNvbmRhcnktdGl0bGU+SiBWaXJvbDwvc2Vjb25k
YXJ5LXRpdGxlPjxhbHQtdGl0bGU+Sm91cm5hbCBvZiB2aXJvbG9neTwvYWx0LXRpdGxlPjwvdGl0
bGVzPjxwZXJpb2RpY2FsPjxmdWxsLXRpdGxlPkogVmlyb2w8L2Z1bGwtdGl0bGU+PC9wZXJpb2Rp
Y2FsPjxhbHQtcGVyaW9kaWNhbD48ZnVsbC10aXRsZT5Kb3VybmFsIG9mIHZpcm9sb2d5PC9mdWxs
LXRpdGxlPjwvYWx0LXBlcmlvZGljYWw+PHBhZ2VzPjcyNTYtNjc8L3BhZ2VzPjx2b2x1bWU+ODY8
L3ZvbHVtZT48bnVtYmVyPjEzPC9udW1iZXI+PGtleXdvcmRzPjxrZXl3b3JkPkFwb2xpcG9wcm90
ZWlucyBFL2dlbmV0aWNzLyptZXRhYm9saXNtPC9rZXl3b3JkPjxrZXl3b3JkPkNlbGxzLCBDdWx0
dXJlZDwva2V5d29yZD48a2V5d29yZD5HZW5lIEtub2NrZG93biBUZWNobmlxdWVzPC9rZXl3b3Jk
PjxrZXl3b3JkPkhlcGFjaXZpcnVzLypwaHlzaW9sb2d5PC9rZXl3b3JkPjxrZXl3b3JkPkhlcGFy
aXRpbiBTdWxmYXRlLyptZXRhYm9saXNtPC9rZXl3b3JkPjxrZXl3b3JkPkhlcGF0b2N5dGVzLyp2
aXJvbG9neTwva2V5d29yZD48a2V5d29yZD5IdW1hbnM8L2tleXdvcmQ+PGtleXdvcmQ+TXV0YW50
IFByb3RlaW5zL2dlbmV0aWNzL21ldGFib2xpc208L2tleXdvcmQ+PGtleXdvcmQ+UG9pbnQgTXV0
YXRpb248L2tleXdvcmQ+PGtleXdvcmQ+UHJvdGVpbiBCaW5kaW5nPC9rZXl3b3JkPjxrZXl3b3Jk
PlJlY2VwdG9ycywgVmlydXMvYW50YWdvbmlzdHMgJmFtcDsgaW5oaWJpdG9ycy9tZXRhYm9saXNt
PC9rZXl3b3JkPjxrZXl3b3JkPipWaXJ1cyBBdHRhY2htZW50PC9rZXl3b3JkPjwva2V5d29yZHM+
PGRhdGVzPjx5ZWFyPjIwMTI8L3llYXI+PHB1Yi1kYXRlcz48ZGF0ZT5KdWw8L2RhdGU+PC9wdWIt
ZGF0ZXM+PC9kYXRlcz48aXNibj4xMDk4LTU1MTQgKEVsZWN0cm9uaWMpJiN4RDswMDIyLTUzOFgg
KExpbmtpbmcpPC9pc2JuPjxhY2Nlc3Npb24tbnVtPjIyNTMyNjkyPC9hY2Nlc3Npb24tbnVtPjx1
cmxzPjxyZWxhdGVkLXVybHM+PHVybD5odHRwOi8vd3d3Lm5jYmkubmxtLm5paC5nb3YvcHVibWVk
LzIyNTMyNjkyPC91cmw+PC9yZWxhdGVkLXVybHM+PC91cmxzPjxjdXN0b20yPjM0MTYzMzU8L2N1
c3RvbTI+PGVsZWN0cm9uaWMtcmVzb3VyY2UtbnVtPjEwLjExMjgvSlZJLjA3MjIyLTExPC9lbGVj
dHJvbmljLXJlc291cmNlLW51bT48bGFuZ3VhZ2U+RW5nbGlzaDwvbGFuZ3VhZ2U+PC9yZWNvcmQ+
PC9DaXRlPjxDaXRlPjxBdXRob3I+U2hpPC9BdXRob3I+PFllYXI+MjAxMzwvWWVhcj48UmVjTnVt
PjEwNDY8L1JlY051bT48cmVjb3JkPjxyZWMtbnVtYmVyPjEwNDY8L3JlYy1udW1iZXI+PGZvcmVp
Z24ta2V5cz48a2V5IGFwcD0iRU4iIGRiLWlkPSJ2MHh3dmVkcjJ0ZWRhcWU5ejI1eGF2OTRkZGVm
YXR4YXZwMDUiIHRpbWVzdGFtcD0iMTM4NTA0OTYwMyI+MTA0Njwva2V5PjwvZm9yZWlnbi1rZXlz
PjxyZWYtdHlwZSBuYW1lPSJKb3VybmFsIEFydGljbGUiPjE3PC9yZWYtdHlwZT48Y29udHJpYnV0
b3JzPjxhdXRob3JzPjxhdXRob3I+U2hpLCBRLjwvYXV0aG9yPjxhdXRob3I+SmlhbmcsIEouPC9h
dXRob3I+PGF1dGhvcj5MdW8sIEcuPC9hdXRob3I+PC9hdXRob3JzPjwvY29udHJpYnV0b3JzPjxh
dXRoLWFkZHJlc3M+RGVwYXJ0bWVudCBvZiBNaWNyb2Jpb2xvZ3ksIEltbXVub2xvZ3kgYW5kIE1v
bGVjdWxhciBHZW5ldGljcywgVW5pdmVyc2l0eSBvZiBLZW50dWNreSBDb2xsZWdlIG9mIE1lZGlj
aW5lLCBMZXhpbmd0b24sIEtlbnR1Y2t5LCBVU0EuPC9hdXRoLWFkZHJlc3M+PHRpdGxlcz48dGl0
bGU+U3luZGVjYW4tMSBzZXJ2ZXMgYXMgdGhlIG1ham9yIHJlY2VwdG9yIGZvciBhdHRhY2htZW50
IG9mIGhlcGF0aXRpcyBDIHZpcnVzIHRvIHRoZSBzdXJmYWNlcyBvZiBoZXBhdG9jeXRlczwvdGl0
bGU+PHNlY29uZGFyeS10aXRsZT5KIFZpcm9sPC9zZWNvbmRhcnktdGl0bGU+PGFsdC10aXRsZT5K
b3VybmFsIG9mIHZpcm9sb2d5PC9hbHQtdGl0bGU+PC90aXRsZXM+PHBlcmlvZGljYWw+PGZ1bGwt
dGl0bGU+SiBWaXJvbDwvZnVsbC10aXRsZT48L3BlcmlvZGljYWw+PGFsdC1wZXJpb2RpY2FsPjxm
dWxsLXRpdGxlPkpvdXJuYWwgb2Ygdmlyb2xvZ3k8L2Z1bGwtdGl0bGU+PC9hbHQtcGVyaW9kaWNh
bD48cGFnZXM+Njg2Ni03NTwvcGFnZXM+PHZvbHVtZT44Nzwvdm9sdW1lPjxudW1iZXI+MTI8L251
bWJlcj48a2V5d29yZHM+PGtleXdvcmQ+QW5pbWFsczwva2V5d29yZD48a2V5d29yZD5DZWxsIExp
bmUsIFR1bW9yPC9rZXl3b3JkPjxrZXl3b3JkPkNlbGwgTWVtYnJhbmUvbWV0YWJvbGlzbS8qdmly
b2xvZ3k8L2tleXdvcmQ+PGtleXdvcmQ+SGVwYWNpdmlydXMvZ2VuZXRpY3MvbWV0YWJvbGlzbS8q
cGF0aG9nZW5pY2l0eTwva2V5d29yZD48a2V5d29yZD5IZXBhcmFuIFN1bGZhdGUgUHJvdGVvZ2x5
Y2Fucy9tZXRhYm9saXNtPC9rZXl3b3JkPjxrZXl3b3JkPkhlcGF0b2N5dGVzLyp2aXJvbG9neTwv
a2V5d29yZD48a2V5d29yZD5IdW1hbnM8L2tleXdvcmQ+PGtleXdvcmQ+TWljZTwva2V5d29yZD48
a2V5d29yZD5STkEsIFNtYWxsIEludGVyZmVyaW5nL2dlbmV0aWNzL21ldGFib2xpc208L2tleXdv
cmQ+PGtleXdvcmQ+UmVjZXB0b3JzLCBWaXJ1cy8qbWV0YWJvbGlzbTwva2V5d29yZD48a2V5d29y
ZD5TeW5kZWNhbi0xLyptZXRhYm9saXNtPC9rZXl3b3JkPjxrZXl3b3JkPipWaXJ1cyBBdHRhY2ht
ZW50PC9rZXl3b3JkPjwva2V5d29yZHM+PGRhdGVzPjx5ZWFyPjIwMTM8L3llYXI+PHB1Yi1kYXRl
cz48ZGF0ZT5KdW48L2RhdGU+PC9wdWItZGF0ZXM+PC9kYXRlcz48aXNibj4xMDk4LTU1MTQgKEVs
ZWN0cm9uaWMpJiN4RDswMDIyLTUzOFggKExpbmtpbmcpPC9pc2JuPjxhY2Nlc3Npb24tbnVtPjIz
NTc2NTA2PC9hY2Nlc3Npb24tbnVtPjx1cmxzPjxyZWxhdGVkLXVybHM+PHVybD5odHRwOi8vd3d3
Lm5jYmkubmxtLm5paC5nb3YvcHVibWVkLzIzNTc2NTA2PC91cmw+PC9yZWxhdGVkLXVybHM+PC91
cmxzPjxjdXN0b20yPjM2NzYxMDI8L2N1c3RvbTI+PGVsZWN0cm9uaWMtcmVzb3VyY2UtbnVtPjEw
LjExMjgvSlZJLjAzNDc1LTEyPC9lbGVjdHJvbmljLXJlc291cmNlLW51bT48bGFuZ3VhZ2U+RW5n
bGlzaDwvbGFuZ3Vh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97" w:tooltip="Jiang, 2012 #1044" w:history="1">
        <w:r w:rsidR="000F07FA" w:rsidRPr="00EF2A4D">
          <w:rPr>
            <w:rFonts w:ascii="Book Antiqua" w:hAnsi="Book Antiqua"/>
            <w:noProof/>
            <w:sz w:val="24"/>
            <w:szCs w:val="24"/>
            <w:vertAlign w:val="superscript"/>
          </w:rPr>
          <w:t>97</w:t>
        </w:r>
      </w:hyperlink>
      <w:r w:rsidR="00394DCE">
        <w:rPr>
          <w:rFonts w:ascii="Book Antiqua" w:hAnsi="Book Antiqua"/>
          <w:noProof/>
          <w:sz w:val="24"/>
          <w:szCs w:val="24"/>
          <w:vertAlign w:val="superscript"/>
        </w:rPr>
        <w:t>,</w:t>
      </w:r>
      <w:hyperlink w:anchor="_ENREF_98" w:tooltip="Shi, 2013 #1046" w:history="1">
        <w:r w:rsidR="000F07FA" w:rsidRPr="00EF2A4D">
          <w:rPr>
            <w:rFonts w:ascii="Book Antiqua" w:hAnsi="Book Antiqua"/>
            <w:noProof/>
            <w:sz w:val="24"/>
            <w:szCs w:val="24"/>
            <w:vertAlign w:val="superscript"/>
          </w:rPr>
          <w:t>98</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7E7B53" w:rsidRPr="00EF2A4D">
        <w:rPr>
          <w:rFonts w:ascii="Book Antiqua" w:hAnsi="Book Antiqua"/>
          <w:sz w:val="24"/>
          <w:szCs w:val="24"/>
        </w:rPr>
        <w:t>.</w:t>
      </w:r>
    </w:p>
    <w:p w14:paraId="00F68946" w14:textId="48CBA2BB" w:rsidR="004C3AD1" w:rsidRPr="00EF2A4D" w:rsidRDefault="00E66B90"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Although extrahepatically expressed, </w:t>
      </w:r>
      <w:r w:rsidR="00747615" w:rsidRPr="00EF2A4D">
        <w:rPr>
          <w:rFonts w:ascii="Book Antiqua" w:hAnsi="Book Antiqua"/>
          <w:sz w:val="24"/>
          <w:szCs w:val="24"/>
          <w:lang w:val="en-US"/>
        </w:rPr>
        <w:t xml:space="preserve">peripheral </w:t>
      </w:r>
      <w:r w:rsidR="00083DBF" w:rsidRPr="00EF2A4D">
        <w:rPr>
          <w:rFonts w:ascii="Book Antiqua" w:hAnsi="Book Antiqua"/>
          <w:sz w:val="24"/>
          <w:szCs w:val="24"/>
          <w:lang w:val="en-US"/>
        </w:rPr>
        <w:t>LPL</w:t>
      </w:r>
      <w:r w:rsidR="0024669D" w:rsidRPr="00EF2A4D">
        <w:rPr>
          <w:rFonts w:ascii="Book Antiqua" w:hAnsi="Book Antiqua"/>
          <w:sz w:val="24"/>
          <w:szCs w:val="24"/>
          <w:lang w:val="en-US"/>
        </w:rPr>
        <w:t xml:space="preserve"> was shown to be an important component</w:t>
      </w:r>
      <w:r w:rsidR="00D72E70" w:rsidRPr="00EF2A4D">
        <w:rPr>
          <w:rFonts w:ascii="Book Antiqua" w:hAnsi="Book Antiqua"/>
          <w:sz w:val="24"/>
          <w:szCs w:val="24"/>
          <w:lang w:val="en-US"/>
        </w:rPr>
        <w:t xml:space="preserve"> of lipoproteins</w:t>
      </w:r>
      <w:r w:rsidR="0024669D" w:rsidRPr="00EF2A4D">
        <w:rPr>
          <w:rFonts w:ascii="Book Antiqua" w:hAnsi="Book Antiqua"/>
          <w:sz w:val="24"/>
          <w:szCs w:val="24"/>
          <w:lang w:val="en-US"/>
        </w:rPr>
        <w:t xml:space="preserve"> capable of mediating the</w:t>
      </w:r>
      <w:r w:rsidR="00931931" w:rsidRPr="00EF2A4D">
        <w:rPr>
          <w:rFonts w:ascii="Book Antiqua" w:hAnsi="Book Antiqua"/>
          <w:sz w:val="24"/>
          <w:szCs w:val="24"/>
          <w:lang w:val="en-US"/>
        </w:rPr>
        <w:t>ir</w:t>
      </w:r>
      <w:r w:rsidR="0024669D" w:rsidRPr="00EF2A4D">
        <w:rPr>
          <w:rFonts w:ascii="Book Antiqua" w:hAnsi="Book Antiqua"/>
          <w:sz w:val="24"/>
          <w:szCs w:val="24"/>
          <w:lang w:val="en-US"/>
        </w:rPr>
        <w:t xml:space="preserve"> binding to hepatic receptors</w:t>
      </w:r>
      <w:r w:rsidR="00D72E70" w:rsidRPr="00EF2A4D">
        <w:rPr>
          <w:rFonts w:ascii="Book Antiqua" w:hAnsi="Book Antiqua"/>
          <w:sz w:val="24"/>
          <w:szCs w:val="24"/>
          <w:lang w:val="en-US"/>
        </w:rPr>
        <w:t xml:space="preserve"> and</w:t>
      </w:r>
      <w:r w:rsidR="0024669D" w:rsidRPr="00EF2A4D">
        <w:rPr>
          <w:rFonts w:ascii="Book Antiqua" w:hAnsi="Book Antiqua"/>
          <w:sz w:val="24"/>
          <w:szCs w:val="24"/>
          <w:lang w:val="en-US"/>
        </w:rPr>
        <w:t>, thereby targeting</w:t>
      </w:r>
      <w:r w:rsidR="00083DBF" w:rsidRPr="00EF2A4D">
        <w:rPr>
          <w:rFonts w:ascii="Book Antiqua" w:hAnsi="Book Antiqua"/>
          <w:sz w:val="24"/>
          <w:szCs w:val="24"/>
          <w:lang w:val="en-US"/>
        </w:rPr>
        <w:t xml:space="preserve"> lipoproteins</w:t>
      </w:r>
      <w:r w:rsidR="0024669D" w:rsidRPr="00EF2A4D">
        <w:rPr>
          <w:rFonts w:ascii="Book Antiqua" w:hAnsi="Book Antiqua"/>
          <w:sz w:val="24"/>
          <w:szCs w:val="24"/>
          <w:lang w:val="en-US"/>
        </w:rPr>
        <w:t xml:space="preserve"> to the liver for internalization and </w:t>
      </w:r>
      <w:r w:rsidR="00083DBF" w:rsidRPr="00EF2A4D">
        <w:rPr>
          <w:rFonts w:ascii="Book Antiqua" w:hAnsi="Book Antiqua"/>
          <w:sz w:val="24"/>
          <w:szCs w:val="24"/>
          <w:lang w:val="en-US"/>
        </w:rPr>
        <w:t xml:space="preserve">degradation </w:t>
      </w:r>
      <w:r w:rsidR="00394DCE">
        <w:rPr>
          <w:rFonts w:ascii="Book Antiqua" w:hAnsi="Book Antiqua"/>
          <w:sz w:val="24"/>
          <w:szCs w:val="24"/>
          <w:lang w:val="en-US"/>
        </w:rPr>
        <w:t>in hepatocytes</w:t>
      </w:r>
      <w:r w:rsidR="003635EA" w:rsidRPr="00EF2A4D">
        <w:rPr>
          <w:rFonts w:ascii="Book Antiqua" w:hAnsi="Book Antiqua"/>
          <w:sz w:val="24"/>
          <w:szCs w:val="24"/>
          <w:lang w:val="en-US"/>
        </w:rPr>
        <w:fldChar w:fldCharType="begin">
          <w:fldData xml:space="preserve">PEVuZE5vdGU+PENpdGU+PEF1dGhvcj5NZWFkPC9BdXRob3I+PFllYXI+MjAwMjwvWWVhcj48UmVj
TnVtPjEwNzI8L1JlY051bT48RGlzcGxheVRleHQ+PHN0eWxlIGZhY2U9InN1cGVyc2NyaXB0Ij5b
MzQsIDk5LCAxMDBdPC9zdHlsZT48L0Rpc3BsYXlUZXh0PjxyZWNvcmQ+PHJlYy1udW1iZXI+MTA3
MjwvcmVjLW51bWJlcj48Zm9yZWlnbi1rZXlzPjxrZXkgYXBwPSJFTiIgZGItaWQ9InYweHd2ZWRy
MnRlZGFxZTl6MjV4YXY5NGRkZWZhdHhhdnAwNSIgdGltZXN0YW1wPSIxMzg2MTY4MTM4Ij4xMDcy
PC9rZXk+PC9mb3JlaWduLWtleXM+PHJlZi10eXBlIG5hbWU9IkpvdXJuYWwgQXJ0aWNsZSI+MTc8
L3JlZi10eXBlPjxjb250cmlidXRvcnM+PGF1dGhvcnM+PGF1dGhvcj5NZWFkLCBKLiBSLjwvYXV0
aG9yPjxhdXRob3I+SXJ2aW5lLCBTLiBBLjwvYXV0aG9yPjxhdXRob3I+UmFtamksIEQuIFAuPC9h
dXRob3I+PC9hdXRob3JzPjwvY29udHJpYnV0b3JzPjxhdXRoLWFkZHJlc3M+Q2FyZGlmZiBTY2hv
b2wgb2YgQmlvc2NpZW5jZXMsIENhcmRpZmYgVW5pdmVyc2l0eSwgTXVzZXVtIEF2ZW51ZSwgUC5P
LiBCb3ggOTExLCBDYXJkaWZmIENGMTAgM1VTLCBXYWxlcywgVUsuPC9hdXRoLWFkZHJlc3M+PHRp
dGxlcz48dGl0bGU+TGlwb3Byb3RlaW4gbGlwYXNlOiBzdHJ1Y3R1cmUsIGZ1bmN0aW9uLCByZWd1
bGF0aW9uLCBhbmQgcm9sZSBpbiBkaXNlYXNlPC90aXRsZT48c2Vjb25kYXJ5LXRpdGxlPkogTW9s
IE1lZCAoQmVybCk8L3NlY29uZGFyeS10aXRsZT48L3RpdGxlcz48cGVyaW9kaWNhbD48ZnVsbC10
aXRsZT5KIE1vbCBNZWQgKEJlcmwpPC9mdWxsLXRpdGxlPjwvcGVyaW9kaWNhbD48cGFnZXM+NzUz
LTY5PC9wYWdlcz48dm9sdW1lPjgwPC92b2x1bWU+PG51bWJlcj4xMjwvbnVtYmVyPjxlZGl0aW9u
PjIwMDIvMTIvMTc8L2VkaXRpb24+PGtleXdvcmRzPjxrZXl3b3JkPkFuaW1hbHM8L2tleXdvcmQ+
PGtleXdvcmQ+QXJ0ZXJpb3NjbGVyb3Npcy9nZW5ldGljczwva2V5d29yZD48a2V5d29yZD4qR2Vu
ZSBFeHByZXNzaW9uIFJlZ3VsYXRpb248L2tleXdvcmQ+PGtleXdvcmQ+SHVtYW5zPC9rZXl3b3Jk
PjxrZXl3b3JkPkxpcG9wcm90ZWluIExpcGFzZS8qY2hlbWlzdHJ5L2dlbmV0aWNzLypwaHlzaW9s
b2d5PC9rZXl3b3JkPjxrZXl3b3JkPkxpcG9wcm90ZWlucy9tZXRhYm9saXNtPC9rZXl3b3JkPjxr
ZXl3b3JkPk1pY2U8L2tleXdvcmQ+PGtleXdvcmQ+TW9kZWxzLCBCaW9sb2dpY2FsPC9rZXl3b3Jk
PjxrZXl3b3JkPk9iZXNpdHkvZ2VuZXRpY3M8L2tleXdvcmQ+PGtleXdvcmQ+UmF0czwva2V5d29y
ZD48a2V5d29yZD5TaWduYWwgVHJhbnNkdWN0aW9uPC9rZXl3b3JkPjxrZXl3b3JkPlN0cnVjdHVy
ZS1BY3Rpdml0eSBSZWxhdGlvbnNoaXA8L2tleXdvcmQ+PGtleXdvcmQ+VGlzc3VlIERpc3RyaWJ1
dGlvbjwva2V5d29yZD48L2tleXdvcmRzPjxkYXRlcz48eWVhcj4yMDAyPC95ZWFyPjxwdWItZGF0
ZXM+PGRhdGU+RGVjPC9kYXRlPjwvcHViLWRhdGVzPjwvZGF0ZXM+PGlzYm4+MDk0Ni0yNzE2IChQ
cmludCkmI3hEOzA5NDYtMjcxNiAoTGlua2luZyk8L2lzYm4+PGFjY2Vzc2lvbi1udW0+MTI0ODM0
NjE8L2FjY2Vzc2lvbi1udW0+PHdvcmstdHlwZT5SZXNlYXJjaCBTdXBwb3J0LCBOb24tVS5TLiBH
b3YmYXBvczt0JiN4RDtSZXZpZXc8L3dvcmstdHlwZT48dXJscz48cmVsYXRlZC11cmxzPjx1cmw+
aHR0cDovL3d3dy5uY2JpLm5sbS5uaWguZ292L3B1Ym1lZC8xMjQ4MzQ2MTwvdXJsPjx1cmw+aHR0
cDovL2xpbmsuc3ByaW5nZXIuY29tL2FydGljbGUvMTAuMTAwNyUyRnMwMDEwOS0wMDItMDM4NC05
PC91cmw+PHVybD5odHRwOi8vZG93bmxvYWQuc3ByaW5nZXIuY29tL3N0YXRpYy9wZGYvMTYvYXJ0
JTI1M0ExMC4xMDA3JTI1MkZzMDAxMDktMDAyLTAzODQtOS5wZGY/YXV0aDY2PTEzODY0MDUxMDlf
YTMyZDM3M2QxM2EzNTg3MGEzYTJjNzc1ZjBiNzQ4NDUmYW1wO2V4dD0ucGRmPC91cmw+PC9yZWxh
dGVkLXVybHM+PC91cmxzPjxlbGVjdHJvbmljLXJlc291cmNlLW51bT4xMC4xMDA3L3MwMDEwOS0w
MDItMDM4NC05PC9lbGVjdHJvbmljLXJlc291cmNlLW51bT48bGFuZ3VhZ2U+ZW5nPC9sYW5ndWFn
ZT48L3JlY29yZD48L0NpdGU+PENpdGU+PEF1dGhvcj5IZWVyZW48L0F1dGhvcj48WWVhcj4yMDAy
PC9ZZWFyPjxSZWNOdW0+MTA3NDwvUmVjTnVtPjxyZWNvcmQ+PHJlYy1udW1iZXI+MTA3NDwvcmVj
LW51bWJlcj48Zm9yZWlnbi1rZXlzPjxrZXkgYXBwPSJFTiIgZGItaWQ9InYweHd2ZWRyMnRlZGFx
ZTl6MjV4YXY5NGRkZWZhdHhhdnAwNSIgdGltZXN0YW1wPSIxMzg2MTc1NzM1Ij4xMDc0PC9rZXk+
PC9mb3JlaWduLWtleXM+PHJlZi10eXBlIG5hbWU9IkpvdXJuYWwgQXJ0aWNsZSI+MTc8L3JlZi10
eXBlPjxjb250cmlidXRvcnM+PGF1dGhvcnM+PGF1dGhvcj5IZWVyZW4sIEouPC9hdXRob3I+PGF1
dGhvcj5OaWVtZWllciwgQS48L2F1dGhvcj48YXV0aG9yPk1lcmtlbCwgTS48L2F1dGhvcj48YXV0
aG9yPkJlaXNpZWdlbCwgVS48L2F1dGhvcj48L2F1dGhvcnM+PC9jb250cmlidXRvcnM+PGF1dGgt
YWRkcmVzcz5EZXBhcnRtZW50IG9mIE1lZGljYWwgQmlvY2hlbWlzdHJ5IGFuZCBNb2xlY3VsYXIg
QmlvbG9neSwgVW5pdmVyc2l0eSBIb3NwaXRhbCBIYW1idXJnLUVwcGVuZG9yZiwgTWFydGluaXN0
cmFzc2UgNTIsIDIwMjQ2IEhhbWJ1cmcsIEdlcm1hbnkuIGhlZXJlbkB1a2UudW5pLWhhbWJ1cmcu
ZGU8L2F1dGgtYWRkcmVzcz48dGl0bGVzPjx0aXRsZT5FbmRvdGhlbGlhbC1kZXJpdmVkIGxpcG9w
cm90ZWluIGxpcGFzZSBpcyBib3VuZCB0byBwb3N0cHJhbmRpYWwgdHJpZ2x5Y2VyaWRlLXJpY2gg
bGlwb3Byb3RlaW5zIGFuZCBtZWRpYXRlcyB0aGVpciBoZXBhdGljIGNsZWFyYW5jZSBpbiB2aXZv
PC90aXRsZT48c2Vjb25kYXJ5LXRpdGxlPkogTW9sIE1lZCAoQmVybCk8L3NlY29uZGFyeS10aXRs
ZT48L3RpdGxlcz48cGVyaW9kaWNhbD48ZnVsbC10aXRsZT5KIE1vbCBNZWQgKEJlcmwpPC9mdWxs
LXRpdGxlPjwvcGVyaW9kaWNhbD48cGFnZXM+NTc2LTg0PC9wYWdlcz48dm9sdW1lPjgwPC92b2x1
bWU+PG51bWJlcj45PC9udW1iZXI+PGVkaXRpb24+MjAwMi8wOS8xMzwvZWRpdGlvbj48a2V5d29y
ZHM+PGtleXdvcmQ+QWR1bHQ8L2tleXdvcmQ+PGtleXdvcmQ+QW5pbWFsczwva2V5d29yZD48a2V5
d29yZD5BcG9saXBvcHJvdGVpbiBDLUlJPC9rZXl3b3JkPjxrZXl3b3JkPkFwb2xpcG9wcm90ZWlu
IEUzPC9rZXl3b3JkPjxrZXl3b3JkPkFwb2xpcG9wcm90ZWlucyBDL2Jsb29kL2RlZmljaWVuY3kv
Z2VuZXRpY3M8L2tleXdvcmQ+PGtleXdvcmQ+QXBvbGlwb3Byb3RlaW5zIEUvYmxvb2QvZGVmaWNp
ZW5jeS9nZW5ldGljczwva2V5d29yZD48a2V5d29yZD5DYXJjaW5vbWEsIEhlcGF0b2NlbGx1bGFy
L3BhdGhvbG9neTwva2V5d29yZD48a2V5d29yZD5DYXR0bGU8L2tleXdvcmQ+PGtleXdvcmQ+Q2Vs
bCBMaW5lPC9rZXl3b3JkPjxrZXl3b3JkPkNob2xlc3Rlcm9sL2Jsb29kPC9rZXl3b3JkPjxrZXl3
b3JkPkNoeWxvbWljcm9ucy9waGFybWFjb2tpbmV0aWNzPC9rZXl3b3JkPjxrZXl3b3JkPkVuZG90
aGVsaXVtLCBWYXNjdWxhci8qZW56eW1vbG9neTwva2V5d29yZD48a2V5d29yZD5HZW5vdHlwZTwv
a2V5d29yZD48a2V5d29yZD5IZXBhcmluL3BoYXJtYWNva2luZXRpY3M8L2tleXdvcmQ+PGtleXdv
cmQ+SHVtYW5zPC9rZXl3b3JkPjxrZXl3b3JkPkxpcG9wcm90ZWluIExpcGFzZS9ibG9vZC8qbWV0
YWJvbGlzbTwva2V5d29yZD48a2V5d29yZD5MaXBvcHJvdGVpbnMvYmxvb2QvKm1ldGFib2xpc208
L2tleXdvcmQ+PGtleXdvcmQ+TGl2ZXIvY3l0b2xvZ3kvKm1ldGFib2xpc208L2tleXdvcmQ+PGtl
eXdvcmQ+TWFsZTwva2V5d29yZD48a2V5d29yZD5NZXRhYm9saWMgQ2xlYXJhbmNlIFJhdGU8L2tl
eXdvcmQ+PGtleXdvcmQ+TWljZTwva2V5d29yZD48a2V5d29yZD5NaWNlLCBJbmJyZWQgQzU3Qkw8
L2tleXdvcmQ+PGtleXdvcmQ+TWljZSwgVHJhbnNnZW5pYzwva2V5d29yZD48a2V5d29yZD5NdXNj
bGUsIFNrZWxldGFsL21ldGFib2xpc208L2tleXdvcmQ+PGtleXdvcmQ+TXV0YXRpb248L2tleXdv
cmQ+PGtleXdvcmQ+KlBvc3RwcmFuZGlhbCBQZXJpb2Q8L2tleXdvcmQ+PGtleXdvcmQ+UmVjZXB0
b3JzLCBMaXBvcHJvdGVpbi9tZXRhYm9saXNtPC9rZXl3b3JkPjxrZXl3b3JkPlRyaWdseWNlcmlk
ZXMvYmxvb2QvKm1ldGFib2xpc208L2tleXdvcmQ+PGtleXdvcmQ+VHVtb3IgQ2VsbHMsIEN1bHR1
cmVkPC9rZXl3b3JkPjwva2V5d29yZHM+PGRhdGVzPjx5ZWFyPjIwMDI8L3llYXI+PHB1Yi1kYXRl
cz48ZGF0ZT5TZXA8L2RhdGU+PC9wdWItZGF0ZXM+PC9kYXRlcz48aXNibj4wOTQ2LTI3MTYgKFBy
aW50KSYjeEQ7MDk0Ni0yNzE2IChMaW5raW5nKTwvaXNibj48YWNjZXNzaW9uLW51bT4xMjIyNjcz
OTwvYWNjZXNzaW9uLW51bT48d29yay10eXBlPkNvbXBhcmF0aXZlIFN0dWR5JiN4RDtSZXNlYXJj
aCBTdXBwb3J0LCBOb24tVS5TLiBHb3YmYXBvczt0PC93b3JrLXR5cGU+PHVybHM+PHJlbGF0ZWQt
dXJscz48dXJsPmh0dHA6Ly93d3cubmNiaS5ubG0ubmloLmdvdi9wdWJtZWQvMTIyMjY3Mzk8L3Vy
bD48dXJsPmh0dHA6Ly9saW5rLnNwcmluZ2VyLmNvbS9hcnRpY2xlLzEwLjEwMDclMkZzMDAxMDkt
MDAyLTAzNTEtNTwvdXJsPjx1cmw+aHR0cDovL2Rvd25sb2FkLnNwcmluZ2VyLmNvbS9zdGF0aWMv
cGRmLzI3Ni9hcnQlMjUzQTEwLjEwMDclMjUyRnMwMDEwOS0wMDItMDM1MS01LnBkZj9hdXRoNjY9
MTM4NjQwNTExM18xN2M0OGJhMGY0MmMwMWU5ZjMwY2Y5ZDAxM2U0OGQ4OSZhbXA7ZXh0PS5wZGY8
L3VybD48L3JlbGF0ZWQtdXJscz48L3VybHM+PGVsZWN0cm9uaWMtcmVzb3VyY2UtbnVtPjEwLjEw
MDcvczAwMTA5LTAwMi0wMzUxLTU8L2VsZWN0cm9uaWMtcmVzb3VyY2UtbnVtPjxsYW5ndWFnZT5l
bmc8L2xhbmd1YWdlPjwvcmVjb3JkPjwvQ2l0ZT48Q2l0ZT48QXV0aG9yPlpoZW5nPC9BdXRob3I+
PFllYXI+MjAwNjwvWWVhcj48UmVjTnVtPjEwNzk8L1JlY051bT48cmVjb3JkPjxyZWMtbnVtYmVy
PjEwNzk8L3JlYy1udW1iZXI+PGZvcmVpZ24ta2V5cz48a2V5IGFwcD0iRU4iIGRiLWlkPSJ2MHh3
dmVkcjJ0ZWRhcWU5ejI1eGF2OTRkZGVmYXR4YXZwMDUiIHRpbWVzdGFtcD0iMTM4NjI0NDE2MSI+
MTA3OTwva2V5PjwvZm9yZWlnbi1rZXlzPjxyZWYtdHlwZSBuYW1lPSJKb3VybmFsIEFydGljbGUi
PjE3PC9yZWYtdHlwZT48Y29udHJpYnV0b3JzPjxhdXRob3JzPjxhdXRob3I+WmhlbmcsIEMuPC9h
dXRob3I+PGF1dGhvcj5NdXJkb2NoLCBTLiBKLjwvYXV0aG9yPjxhdXRob3I+QnJ1bnplbGwsIEou
IEQuPC9hdXRob3I+PGF1dGhvcj5TYWNrcywgRi4gTS48L2F1dGhvcj48L2F1dGhvcnM+PC9jb250
cmlidXRvcnM+PGF1dGgtYWRkcmVzcz5EZXBhcnRtZW50IG9mIE51dHJpdGlvbiwgSGFydmFyZCBT
Y2hvb2wgb2YgUHVibGljIEhlYWx0aCwgQm9zdG9uLCBNQSAwMjExNSwgVVNBLjwvYXV0aC1hZGRy
ZXNzPjx0aXRsZXM+PHRpdGxlPkxpcG9wcm90ZWluIGxpcGFzZSBib3VuZCB0byBhcG9saXBvcHJv
dGVpbiBCIGxpcG9wcm90ZWlucyBhY2NlbGVyYXRlcyBjbGVhcmFuY2Ugb2YgcG9zdHByYW5kaWFs
IGxpcG9wcm90ZWlucyBpbiBodW1hbn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g5MS02PC9wYWdlcz48dm9sdW1lPjI2PC92b2x1
bWU+PG51bWJlcj40PC9udW1iZXI+PGVkaXRpb24+MjAwNi8wMS8xODwvZWRpdGlvbj48a2V5d29y
ZHM+PGtleXdvcmQ+QWR1bHQ8L2tleXdvcmQ+PGtleXdvcmQ+QXBvbGlwb3Byb3RlaW4gQi00ODwv
a2V5d29yZD48a2V5d29yZD5BcG9saXBvcHJvdGVpbnMgQi8qbWV0YWJvbGlzbTwva2V5d29yZD48
a2V5d29yZD5CaW9sb2dpY2FsIFRyYW5zcG9ydDwva2V5d29yZD48a2V5d29yZD5Cb2R5IE1hc3Mg
SW5kZXg8L2tleXdvcmQ+PGtleXdvcmQ+RmVtYWxlPC9rZXl3b3JkPjxrZXl3b3JkPkh1bWFuczwv
a2V5d29yZD48a2V5d29yZD5MYWN0b25lcy9waGFybWFjb2xvZ3k8L2tleXdvcmQ+PGtleXdvcmQ+
TGlwb3Byb3RlaW4gTGlwYXNlL2FudGFnb25pc3RzICZhbXA7IGluaGliaXRvcnMvKm1ldGFib2xp
c208L2tleXdvcmQ+PGtleXdvcmQ+TGlwb3Byb3RlaW5zL2NoZW1pc3RyeS9tZXRhYm9saXNtPC9r
ZXl3b3JkPjxrZXl3b3JkPk1hbGU8L2tleXdvcmQ+PGtleXdvcmQ+UGFydGljbGUgU2l6ZTwva2V5
d29yZD48a2V5d29yZD5Qb3N0cHJhbmRpYWwgUGVyaW9kL3BoeXNpb2xvZ3k8L2tleXdvcmQ+PGtl
eXdvcmQ+UHJvdGVpbiBCaW5kaW5nPC9rZXl3b3JkPjwva2V5d29yZHM+PGRhdGVzPjx5ZWFyPjIw
MDY8L3llYXI+PHB1Yi1kYXRlcz48ZGF0ZT5BcHI8L2RhdGU+PC9wdWItZGF0ZXM+PC9kYXRlcz48
aXNibj4xNTI0LTQ2MzYgKEVsZWN0cm9uaWMpJiN4RDsxMDc5LTU2NDIgKExpbmtpbmcpPC9pc2Ju
PjxhY2Nlc3Npb24tbnVtPjE2NDEwNDU5PC9hY2Nlc3Npb24tbnVtPjx3b3JrLXR5cGU+UmVzZWFy
Y2ggU3VwcG9ydCwgTi5JLkguLCBFeHRyYW11cmFsPC93b3JrLXR5cGU+PHVybHM+PHJlbGF0ZWQt
dXJscz48dXJsPmh0dHA6Ly93d3cubmNiaS5ubG0ubmloLmdvdi9wdWJtZWQvMTY0MTA0NTk8L3Vy
bD48dXJsPmh0dHA6Ly9hdHZiLmFoYWpvdXJuYWxzLm9yZy9jb250ZW50LzI2LzQvODkxLmZ1bGwu
cGRmPC91cmw+PC9yZWxhdGVkLXVybHM+PC91cmxzPjxjdXN0b20yPjMyMTkyMjA8L2N1c3RvbTI+
PGVsZWN0cm9uaWMtcmVzb3VyY2UtbnVtPjEwLjExNjEvMDEuQVRWLjAwMDAyMDM1MTIuMDEwMDcu
M2Q8L2VsZWN0cm9uaWMtcmVzb3VyY2UtbnVtPjxsYW5ndWFnZT5lbmc8L2xhbmd1YWdlPjwvcmVj
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WFkPC9BdXRob3I+PFllYXI+MjAwMjwvWWVhcj48UmVj
TnVtPjEwNzI8L1JlY051bT48RGlzcGxheVRleHQ+PHN0eWxlIGZhY2U9InN1cGVyc2NyaXB0Ij5b
MzQsIDk5LCAxMDBdPC9zdHlsZT48L0Rpc3BsYXlUZXh0PjxyZWNvcmQ+PHJlYy1udW1iZXI+MTA3
MjwvcmVjLW51bWJlcj48Zm9yZWlnbi1rZXlzPjxrZXkgYXBwPSJFTiIgZGItaWQ9InYweHd2ZWRy
MnRlZGFxZTl6MjV4YXY5NGRkZWZhdHhhdnAwNSIgdGltZXN0YW1wPSIxMzg2MTY4MTM4Ij4xMDcy
PC9rZXk+PC9mb3JlaWduLWtleXM+PHJlZi10eXBlIG5hbWU9IkpvdXJuYWwgQXJ0aWNsZSI+MTc8
L3JlZi10eXBlPjxjb250cmlidXRvcnM+PGF1dGhvcnM+PGF1dGhvcj5NZWFkLCBKLiBSLjwvYXV0
aG9yPjxhdXRob3I+SXJ2aW5lLCBTLiBBLjwvYXV0aG9yPjxhdXRob3I+UmFtamksIEQuIFAuPC9h
dXRob3I+PC9hdXRob3JzPjwvY29udHJpYnV0b3JzPjxhdXRoLWFkZHJlc3M+Q2FyZGlmZiBTY2hv
b2wgb2YgQmlvc2NpZW5jZXMsIENhcmRpZmYgVW5pdmVyc2l0eSwgTXVzZXVtIEF2ZW51ZSwgUC5P
LiBCb3ggOTExLCBDYXJkaWZmIENGMTAgM1VTLCBXYWxlcywgVUsuPC9hdXRoLWFkZHJlc3M+PHRp
dGxlcz48dGl0bGU+TGlwb3Byb3RlaW4gbGlwYXNlOiBzdHJ1Y3R1cmUsIGZ1bmN0aW9uLCByZWd1
bGF0aW9uLCBhbmQgcm9sZSBpbiBkaXNlYXNlPC90aXRsZT48c2Vjb25kYXJ5LXRpdGxlPkogTW9s
IE1lZCAoQmVybCk8L3NlY29uZGFyeS10aXRsZT48L3RpdGxlcz48cGVyaW9kaWNhbD48ZnVsbC10
aXRsZT5KIE1vbCBNZWQgKEJlcmwpPC9mdWxsLXRpdGxlPjwvcGVyaW9kaWNhbD48cGFnZXM+NzUz
LTY5PC9wYWdlcz48dm9sdW1lPjgwPC92b2x1bWU+PG51bWJlcj4xMjwvbnVtYmVyPjxlZGl0aW9u
PjIwMDIvMTIvMTc8L2VkaXRpb24+PGtleXdvcmRzPjxrZXl3b3JkPkFuaW1hbHM8L2tleXdvcmQ+
PGtleXdvcmQ+QXJ0ZXJpb3NjbGVyb3Npcy9nZW5ldGljczwva2V5d29yZD48a2V5d29yZD4qR2Vu
ZSBFeHByZXNzaW9uIFJlZ3VsYXRpb248L2tleXdvcmQ+PGtleXdvcmQ+SHVtYW5zPC9rZXl3b3Jk
PjxrZXl3b3JkPkxpcG9wcm90ZWluIExpcGFzZS8qY2hlbWlzdHJ5L2dlbmV0aWNzLypwaHlzaW9s
b2d5PC9rZXl3b3JkPjxrZXl3b3JkPkxpcG9wcm90ZWlucy9tZXRhYm9saXNtPC9rZXl3b3JkPjxr
ZXl3b3JkPk1pY2U8L2tleXdvcmQ+PGtleXdvcmQ+TW9kZWxzLCBCaW9sb2dpY2FsPC9rZXl3b3Jk
PjxrZXl3b3JkPk9iZXNpdHkvZ2VuZXRpY3M8L2tleXdvcmQ+PGtleXdvcmQ+UmF0czwva2V5d29y
ZD48a2V5d29yZD5TaWduYWwgVHJhbnNkdWN0aW9uPC9rZXl3b3JkPjxrZXl3b3JkPlN0cnVjdHVy
ZS1BY3Rpdml0eSBSZWxhdGlvbnNoaXA8L2tleXdvcmQ+PGtleXdvcmQ+VGlzc3VlIERpc3RyaWJ1
dGlvbjwva2V5d29yZD48L2tleXdvcmRzPjxkYXRlcz48eWVhcj4yMDAyPC95ZWFyPjxwdWItZGF0
ZXM+PGRhdGU+RGVjPC9kYXRlPjwvcHViLWRhdGVzPjwvZGF0ZXM+PGlzYm4+MDk0Ni0yNzE2IChQ
cmludCkmI3hEOzA5NDYtMjcxNiAoTGlua2luZyk8L2lzYm4+PGFjY2Vzc2lvbi1udW0+MTI0ODM0
NjE8L2FjY2Vzc2lvbi1udW0+PHdvcmstdHlwZT5SZXNlYXJjaCBTdXBwb3J0LCBOb24tVS5TLiBH
b3YmYXBvczt0JiN4RDtSZXZpZXc8L3dvcmstdHlwZT48dXJscz48cmVsYXRlZC11cmxzPjx1cmw+
aHR0cDovL3d3dy5uY2JpLm5sbS5uaWguZ292L3B1Ym1lZC8xMjQ4MzQ2MTwvdXJsPjx1cmw+aHR0
cDovL2xpbmsuc3ByaW5nZXIuY29tL2FydGljbGUvMTAuMTAwNyUyRnMwMDEwOS0wMDItMDM4NC05
PC91cmw+PHVybD5odHRwOi8vZG93bmxvYWQuc3ByaW5nZXIuY29tL3N0YXRpYy9wZGYvMTYvYXJ0
JTI1M0ExMC4xMDA3JTI1MkZzMDAxMDktMDAyLTAzODQtOS5wZGY/YXV0aDY2PTEzODY0MDUxMDlf
YTMyZDM3M2QxM2EzNTg3MGEzYTJjNzc1ZjBiNzQ4NDUmYW1wO2V4dD0ucGRmPC91cmw+PC9yZWxh
dGVkLXVybHM+PC91cmxzPjxlbGVjdHJvbmljLXJlc291cmNlLW51bT4xMC4xMDA3L3MwMDEwOS0w
MDItMDM4NC05PC9lbGVjdHJvbmljLXJlc291cmNlLW51bT48bGFuZ3VhZ2U+ZW5nPC9sYW5ndWFn
ZT48L3JlY29yZD48L0NpdGU+PENpdGU+PEF1dGhvcj5IZWVyZW48L0F1dGhvcj48WWVhcj4yMDAy
PC9ZZWFyPjxSZWNOdW0+MTA3NDwvUmVjTnVtPjxyZWNvcmQ+PHJlYy1udW1iZXI+MTA3NDwvcmVj
LW51bWJlcj48Zm9yZWlnbi1rZXlzPjxrZXkgYXBwPSJFTiIgZGItaWQ9InYweHd2ZWRyMnRlZGFx
ZTl6MjV4YXY5NGRkZWZhdHhhdnAwNSIgdGltZXN0YW1wPSIxMzg2MTc1NzM1Ij4xMDc0PC9rZXk+
PC9mb3JlaWduLWtleXM+PHJlZi10eXBlIG5hbWU9IkpvdXJuYWwgQXJ0aWNsZSI+MTc8L3JlZi10
eXBlPjxjb250cmlidXRvcnM+PGF1dGhvcnM+PGF1dGhvcj5IZWVyZW4sIEouPC9hdXRob3I+PGF1
dGhvcj5OaWVtZWllciwgQS48L2F1dGhvcj48YXV0aG9yPk1lcmtlbCwgTS48L2F1dGhvcj48YXV0
aG9yPkJlaXNpZWdlbCwgVS48L2F1dGhvcj48L2F1dGhvcnM+PC9jb250cmlidXRvcnM+PGF1dGgt
YWRkcmVzcz5EZXBhcnRtZW50IG9mIE1lZGljYWwgQmlvY2hlbWlzdHJ5IGFuZCBNb2xlY3VsYXIg
QmlvbG9neSwgVW5pdmVyc2l0eSBIb3NwaXRhbCBIYW1idXJnLUVwcGVuZG9yZiwgTWFydGluaXN0
cmFzc2UgNTIsIDIwMjQ2IEhhbWJ1cmcsIEdlcm1hbnkuIGhlZXJlbkB1a2UudW5pLWhhbWJ1cmcu
ZGU8L2F1dGgtYWRkcmVzcz48dGl0bGVzPjx0aXRsZT5FbmRvdGhlbGlhbC1kZXJpdmVkIGxpcG9w
cm90ZWluIGxpcGFzZSBpcyBib3VuZCB0byBwb3N0cHJhbmRpYWwgdHJpZ2x5Y2VyaWRlLXJpY2gg
bGlwb3Byb3RlaW5zIGFuZCBtZWRpYXRlcyB0aGVpciBoZXBhdGljIGNsZWFyYW5jZSBpbiB2aXZv
PC90aXRsZT48c2Vjb25kYXJ5LXRpdGxlPkogTW9sIE1lZCAoQmVybCk8L3NlY29uZGFyeS10aXRs
ZT48L3RpdGxlcz48cGVyaW9kaWNhbD48ZnVsbC10aXRsZT5KIE1vbCBNZWQgKEJlcmwpPC9mdWxs
LXRpdGxlPjwvcGVyaW9kaWNhbD48cGFnZXM+NTc2LTg0PC9wYWdlcz48dm9sdW1lPjgwPC92b2x1
bWU+PG51bWJlcj45PC9udW1iZXI+PGVkaXRpb24+MjAwMi8wOS8xMzwvZWRpdGlvbj48a2V5d29y
ZHM+PGtleXdvcmQ+QWR1bHQ8L2tleXdvcmQ+PGtleXdvcmQ+QW5pbWFsczwva2V5d29yZD48a2V5
d29yZD5BcG9saXBvcHJvdGVpbiBDLUlJPC9rZXl3b3JkPjxrZXl3b3JkPkFwb2xpcG9wcm90ZWlu
IEUzPC9rZXl3b3JkPjxrZXl3b3JkPkFwb2xpcG9wcm90ZWlucyBDL2Jsb29kL2RlZmljaWVuY3kv
Z2VuZXRpY3M8L2tleXdvcmQ+PGtleXdvcmQ+QXBvbGlwb3Byb3RlaW5zIEUvYmxvb2QvZGVmaWNp
ZW5jeS9nZW5ldGljczwva2V5d29yZD48a2V5d29yZD5DYXJjaW5vbWEsIEhlcGF0b2NlbGx1bGFy
L3BhdGhvbG9neTwva2V5d29yZD48a2V5d29yZD5DYXR0bGU8L2tleXdvcmQ+PGtleXdvcmQ+Q2Vs
bCBMaW5lPC9rZXl3b3JkPjxrZXl3b3JkPkNob2xlc3Rlcm9sL2Jsb29kPC9rZXl3b3JkPjxrZXl3
b3JkPkNoeWxvbWljcm9ucy9waGFybWFjb2tpbmV0aWNzPC9rZXl3b3JkPjxrZXl3b3JkPkVuZG90
aGVsaXVtLCBWYXNjdWxhci8qZW56eW1vbG9neTwva2V5d29yZD48a2V5d29yZD5HZW5vdHlwZTwv
a2V5d29yZD48a2V5d29yZD5IZXBhcmluL3BoYXJtYWNva2luZXRpY3M8L2tleXdvcmQ+PGtleXdv
cmQ+SHVtYW5zPC9rZXl3b3JkPjxrZXl3b3JkPkxpcG9wcm90ZWluIExpcGFzZS9ibG9vZC8qbWV0
YWJvbGlzbTwva2V5d29yZD48a2V5d29yZD5MaXBvcHJvdGVpbnMvYmxvb2QvKm1ldGFib2xpc208
L2tleXdvcmQ+PGtleXdvcmQ+TGl2ZXIvY3l0b2xvZ3kvKm1ldGFib2xpc208L2tleXdvcmQ+PGtl
eXdvcmQ+TWFsZTwva2V5d29yZD48a2V5d29yZD5NZXRhYm9saWMgQ2xlYXJhbmNlIFJhdGU8L2tl
eXdvcmQ+PGtleXdvcmQ+TWljZTwva2V5d29yZD48a2V5d29yZD5NaWNlLCBJbmJyZWQgQzU3Qkw8
L2tleXdvcmQ+PGtleXdvcmQ+TWljZSwgVHJhbnNnZW5pYzwva2V5d29yZD48a2V5d29yZD5NdXNj
bGUsIFNrZWxldGFsL21ldGFib2xpc208L2tleXdvcmQ+PGtleXdvcmQ+TXV0YXRpb248L2tleXdv
cmQ+PGtleXdvcmQ+KlBvc3RwcmFuZGlhbCBQZXJpb2Q8L2tleXdvcmQ+PGtleXdvcmQ+UmVjZXB0
b3JzLCBMaXBvcHJvdGVpbi9tZXRhYm9saXNtPC9rZXl3b3JkPjxrZXl3b3JkPlRyaWdseWNlcmlk
ZXMvYmxvb2QvKm1ldGFib2xpc208L2tleXdvcmQ+PGtleXdvcmQ+VHVtb3IgQ2VsbHMsIEN1bHR1
cmVkPC9rZXl3b3JkPjwva2V5d29yZHM+PGRhdGVzPjx5ZWFyPjIwMDI8L3llYXI+PHB1Yi1kYXRl
cz48ZGF0ZT5TZXA8L2RhdGU+PC9wdWItZGF0ZXM+PC9kYXRlcz48aXNibj4wOTQ2LTI3MTYgKFBy
aW50KSYjeEQ7MDk0Ni0yNzE2IChMaW5raW5nKTwvaXNibj48YWNjZXNzaW9uLW51bT4xMjIyNjcz
OTwvYWNjZXNzaW9uLW51bT48d29yay10eXBlPkNvbXBhcmF0aXZlIFN0dWR5JiN4RDtSZXNlYXJj
aCBTdXBwb3J0LCBOb24tVS5TLiBHb3YmYXBvczt0PC93b3JrLXR5cGU+PHVybHM+PHJlbGF0ZWQt
dXJscz48dXJsPmh0dHA6Ly93d3cubmNiaS5ubG0ubmloLmdvdi9wdWJtZWQvMTIyMjY3Mzk8L3Vy
bD48dXJsPmh0dHA6Ly9saW5rLnNwcmluZ2VyLmNvbS9hcnRpY2xlLzEwLjEwMDclMkZzMDAxMDkt
MDAyLTAzNTEtNTwvdXJsPjx1cmw+aHR0cDovL2Rvd25sb2FkLnNwcmluZ2VyLmNvbS9zdGF0aWMv
cGRmLzI3Ni9hcnQlMjUzQTEwLjEwMDclMjUyRnMwMDEwOS0wMDItMDM1MS01LnBkZj9hdXRoNjY9
MTM4NjQwNTExM18xN2M0OGJhMGY0MmMwMWU5ZjMwY2Y5ZDAxM2U0OGQ4OSZhbXA7ZXh0PS5wZGY8
L3VybD48L3JlbGF0ZWQtdXJscz48L3VybHM+PGVsZWN0cm9uaWMtcmVzb3VyY2UtbnVtPjEwLjEw
MDcvczAwMTA5LTAwMi0wMzUxLTU8L2VsZWN0cm9uaWMtcmVzb3VyY2UtbnVtPjxsYW5ndWFnZT5l
bmc8L2xhbmd1YWdlPjwvcmVjb3JkPjwvQ2l0ZT48Q2l0ZT48QXV0aG9yPlpoZW5nPC9BdXRob3I+
PFllYXI+MjAwNjwvWWVhcj48UmVjTnVtPjEwNzk8L1JlY051bT48cmVjb3JkPjxyZWMtbnVtYmVy
PjEwNzk8L3JlYy1udW1iZXI+PGZvcmVpZ24ta2V5cz48a2V5IGFwcD0iRU4iIGRiLWlkPSJ2MHh3
dmVkcjJ0ZWRhcWU5ejI1eGF2OTRkZGVmYXR4YXZwMDUiIHRpbWVzdGFtcD0iMTM4NjI0NDE2MSI+
MTA3OTwva2V5PjwvZm9yZWlnbi1rZXlzPjxyZWYtdHlwZSBuYW1lPSJKb3VybmFsIEFydGljbGUi
PjE3PC9yZWYtdHlwZT48Y29udHJpYnV0b3JzPjxhdXRob3JzPjxhdXRob3I+WmhlbmcsIEMuPC9h
dXRob3I+PGF1dGhvcj5NdXJkb2NoLCBTLiBKLjwvYXV0aG9yPjxhdXRob3I+QnJ1bnplbGwsIEou
IEQuPC9hdXRob3I+PGF1dGhvcj5TYWNrcywgRi4gTS48L2F1dGhvcj48L2F1dGhvcnM+PC9jb250
cmlidXRvcnM+PGF1dGgtYWRkcmVzcz5EZXBhcnRtZW50IG9mIE51dHJpdGlvbiwgSGFydmFyZCBT
Y2hvb2wgb2YgUHVibGljIEhlYWx0aCwgQm9zdG9uLCBNQSAwMjExNSwgVVNBLjwvYXV0aC1hZGRy
ZXNzPjx0aXRsZXM+PHRpdGxlPkxpcG9wcm90ZWluIGxpcGFzZSBib3VuZCB0byBhcG9saXBvcHJv
dGVpbiBCIGxpcG9wcm90ZWlucyBhY2NlbGVyYXRlcyBjbGVhcmFuY2Ugb2YgcG9zdHByYW5kaWFs
IGxpcG9wcm90ZWlucyBpbiBodW1hbnM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g5MS02PC9wYWdlcz48dm9sdW1lPjI2PC92b2x1
bWU+PG51bWJlcj40PC9udW1iZXI+PGVkaXRpb24+MjAwNi8wMS8xODwvZWRpdGlvbj48a2V5d29y
ZHM+PGtleXdvcmQ+QWR1bHQ8L2tleXdvcmQ+PGtleXdvcmQ+QXBvbGlwb3Byb3RlaW4gQi00ODwv
a2V5d29yZD48a2V5d29yZD5BcG9saXBvcHJvdGVpbnMgQi8qbWV0YWJvbGlzbTwva2V5d29yZD48
a2V5d29yZD5CaW9sb2dpY2FsIFRyYW5zcG9ydDwva2V5d29yZD48a2V5d29yZD5Cb2R5IE1hc3Mg
SW5kZXg8L2tleXdvcmQ+PGtleXdvcmQ+RmVtYWxlPC9rZXl3b3JkPjxrZXl3b3JkPkh1bWFuczwv
a2V5d29yZD48a2V5d29yZD5MYWN0b25lcy9waGFybWFjb2xvZ3k8L2tleXdvcmQ+PGtleXdvcmQ+
TGlwb3Byb3RlaW4gTGlwYXNlL2FudGFnb25pc3RzICZhbXA7IGluaGliaXRvcnMvKm1ldGFib2xp
c208L2tleXdvcmQ+PGtleXdvcmQ+TGlwb3Byb3RlaW5zL2NoZW1pc3RyeS9tZXRhYm9saXNtPC9r
ZXl3b3JkPjxrZXl3b3JkPk1hbGU8L2tleXdvcmQ+PGtleXdvcmQ+UGFydGljbGUgU2l6ZTwva2V5
d29yZD48a2V5d29yZD5Qb3N0cHJhbmRpYWwgUGVyaW9kL3BoeXNpb2xvZ3k8L2tleXdvcmQ+PGtl
eXdvcmQ+UHJvdGVpbiBCaW5kaW5nPC9rZXl3b3JkPjwva2V5d29yZHM+PGRhdGVzPjx5ZWFyPjIw
MDY8L3llYXI+PHB1Yi1kYXRlcz48ZGF0ZT5BcHI8L2RhdGU+PC9wdWItZGF0ZXM+PC9kYXRlcz48
aXNibj4xNTI0LTQ2MzYgKEVsZWN0cm9uaWMpJiN4RDsxMDc5LTU2NDIgKExpbmtpbmcpPC9pc2Ju
PjxhY2Nlc3Npb24tbnVtPjE2NDEwNDU5PC9hY2Nlc3Npb24tbnVtPjx3b3JrLXR5cGU+UmVzZWFy
Y2ggU3VwcG9ydCwgTi5JLkguLCBFeHRyYW11cmFsPC93b3JrLXR5cGU+PHVybHM+PHJlbGF0ZWQt
dXJscz48dXJsPmh0dHA6Ly93d3cubmNiaS5ubG0ubmloLmdvdi9wdWJtZWQvMTY0MTA0NTk8L3Vy
bD48dXJsPmh0dHA6Ly9hdHZiLmFoYWpvdXJuYWxzLm9yZy9jb250ZW50LzI2LzQvODkxLmZ1bGwu
cGRmPC91cmw+PC9yZWxhdGVkLXVybHM+PC91cmxzPjxjdXN0b20yPjMyMTkyMjA8L2N1c3RvbTI+
PGVsZWN0cm9uaWMtcmVzb3VyY2UtbnVtPjEwLjExNjEvMDEuQVRWLjAwMDAyMDM1MTIuMDEwMDcu
M2Q8L2VsZWN0cm9uaWMtcmVzb3VyY2UtbnVtPjxsYW5ndWFnZT5lbmc8L2xhbmd1YWdlPjwvcmVj
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34" w:tooltip="Mead, 2002 #1072" w:history="1">
        <w:r w:rsidR="000F07FA" w:rsidRPr="00EF2A4D">
          <w:rPr>
            <w:rFonts w:ascii="Book Antiqua" w:hAnsi="Book Antiqua"/>
            <w:noProof/>
            <w:sz w:val="24"/>
            <w:szCs w:val="24"/>
            <w:vertAlign w:val="superscript"/>
            <w:lang w:val="en-US"/>
          </w:rPr>
          <w:t>34</w:t>
        </w:r>
      </w:hyperlink>
      <w:r w:rsidR="00394DCE">
        <w:rPr>
          <w:rFonts w:ascii="Book Antiqua" w:hAnsi="Book Antiqua"/>
          <w:noProof/>
          <w:sz w:val="24"/>
          <w:szCs w:val="24"/>
          <w:vertAlign w:val="superscript"/>
          <w:lang w:val="en-US"/>
        </w:rPr>
        <w:t>,</w:t>
      </w:r>
      <w:hyperlink w:anchor="_ENREF_99" w:tooltip="Heeren, 2002 #1074" w:history="1">
        <w:r w:rsidR="000F07FA" w:rsidRPr="00EF2A4D">
          <w:rPr>
            <w:rFonts w:ascii="Book Antiqua" w:hAnsi="Book Antiqua"/>
            <w:noProof/>
            <w:sz w:val="24"/>
            <w:szCs w:val="24"/>
            <w:vertAlign w:val="superscript"/>
            <w:lang w:val="en-US"/>
          </w:rPr>
          <w:t>99</w:t>
        </w:r>
      </w:hyperlink>
      <w:r w:rsidR="00394DCE">
        <w:rPr>
          <w:rFonts w:ascii="Book Antiqua" w:hAnsi="Book Antiqua"/>
          <w:noProof/>
          <w:sz w:val="24"/>
          <w:szCs w:val="24"/>
          <w:vertAlign w:val="superscript"/>
          <w:lang w:val="en-US"/>
        </w:rPr>
        <w:t>,</w:t>
      </w:r>
      <w:hyperlink w:anchor="_ENREF_100" w:tooltip="Zheng, 2006 #1079" w:history="1">
        <w:r w:rsidR="000F07FA" w:rsidRPr="00EF2A4D">
          <w:rPr>
            <w:rFonts w:ascii="Book Antiqua" w:hAnsi="Book Antiqua"/>
            <w:noProof/>
            <w:sz w:val="24"/>
            <w:szCs w:val="24"/>
            <w:vertAlign w:val="superscript"/>
            <w:lang w:val="en-US"/>
          </w:rPr>
          <w:t>10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648D3" w:rsidRPr="00EF2A4D">
        <w:rPr>
          <w:rFonts w:ascii="Book Antiqua" w:hAnsi="Book Antiqua"/>
          <w:sz w:val="24"/>
          <w:szCs w:val="24"/>
          <w:lang w:val="en-US"/>
        </w:rPr>
        <w:t xml:space="preserve">. As it is involved in </w:t>
      </w:r>
      <w:r w:rsidRPr="00EF2A4D">
        <w:rPr>
          <w:rFonts w:ascii="Book Antiqua" w:hAnsi="Book Antiqua"/>
          <w:sz w:val="24"/>
          <w:szCs w:val="24"/>
          <w:lang w:val="en-US"/>
        </w:rPr>
        <w:t xml:space="preserve">hepatic </w:t>
      </w:r>
      <w:r w:rsidR="008A3781" w:rsidRPr="00EF2A4D">
        <w:rPr>
          <w:rFonts w:ascii="Book Antiqua" w:hAnsi="Book Antiqua"/>
          <w:sz w:val="24"/>
          <w:szCs w:val="24"/>
          <w:lang w:val="en-US"/>
        </w:rPr>
        <w:t>clearance</w:t>
      </w:r>
      <w:r w:rsidR="004B7A21" w:rsidRPr="00EF2A4D">
        <w:rPr>
          <w:rFonts w:ascii="Book Antiqua" w:hAnsi="Book Antiqua"/>
          <w:sz w:val="24"/>
          <w:szCs w:val="24"/>
          <w:lang w:val="en-US"/>
        </w:rPr>
        <w:t xml:space="preserve"> of</w:t>
      </w:r>
      <w:r w:rsidR="008A3781" w:rsidRPr="00EF2A4D">
        <w:rPr>
          <w:rFonts w:ascii="Book Antiqua" w:hAnsi="Book Antiqua"/>
          <w:sz w:val="24"/>
          <w:szCs w:val="24"/>
          <w:lang w:val="en-US"/>
        </w:rPr>
        <w:t xml:space="preserve"> </w:t>
      </w:r>
      <w:r w:rsidR="004B7A21" w:rsidRPr="00EF2A4D">
        <w:rPr>
          <w:rFonts w:ascii="Book Antiqua" w:hAnsi="Book Antiqua"/>
          <w:sz w:val="24"/>
          <w:szCs w:val="24"/>
          <w:lang w:val="en-US"/>
        </w:rPr>
        <w:t xml:space="preserve">lipoproteins </w:t>
      </w:r>
      <w:r w:rsidR="008A3781" w:rsidRPr="00EF2A4D">
        <w:rPr>
          <w:rFonts w:ascii="Book Antiqua" w:hAnsi="Book Antiqua"/>
          <w:sz w:val="24"/>
          <w:szCs w:val="24"/>
          <w:lang w:val="en-US"/>
        </w:rPr>
        <w:t xml:space="preserve">from the circulation, </w:t>
      </w:r>
      <w:r w:rsidR="009E449F" w:rsidRPr="00EF2A4D">
        <w:rPr>
          <w:rFonts w:ascii="Book Antiqua" w:hAnsi="Book Antiqua"/>
          <w:sz w:val="24"/>
          <w:szCs w:val="24"/>
          <w:lang w:val="en-US"/>
        </w:rPr>
        <w:t>LPL</w:t>
      </w:r>
      <w:r w:rsidR="00931931" w:rsidRPr="00EF2A4D">
        <w:rPr>
          <w:rFonts w:ascii="Book Antiqua" w:hAnsi="Book Antiqua"/>
          <w:sz w:val="24"/>
          <w:szCs w:val="24"/>
          <w:lang w:val="en-US"/>
        </w:rPr>
        <w:t>’</w:t>
      </w:r>
      <w:r w:rsidR="009E449F" w:rsidRPr="00EF2A4D">
        <w:rPr>
          <w:rFonts w:ascii="Book Antiqua" w:hAnsi="Book Antiqua"/>
          <w:sz w:val="24"/>
          <w:szCs w:val="24"/>
          <w:lang w:val="en-US"/>
        </w:rPr>
        <w:t>s</w:t>
      </w:r>
      <w:r w:rsidR="00AF6E36" w:rsidRPr="00EF2A4D">
        <w:rPr>
          <w:rFonts w:ascii="Book Antiqua" w:hAnsi="Book Antiqua"/>
          <w:sz w:val="24"/>
          <w:szCs w:val="24"/>
          <w:lang w:val="en-US"/>
        </w:rPr>
        <w:t xml:space="preserve"> role</w:t>
      </w:r>
      <w:r w:rsidR="008A3781" w:rsidRPr="00EF2A4D">
        <w:rPr>
          <w:rFonts w:ascii="Book Antiqua" w:hAnsi="Book Antiqua"/>
          <w:sz w:val="24"/>
          <w:szCs w:val="24"/>
          <w:lang w:val="en-US"/>
        </w:rPr>
        <w:t xml:space="preserve"> has been investigated </w:t>
      </w:r>
      <w:r w:rsidR="00522454" w:rsidRPr="00EF2A4D">
        <w:rPr>
          <w:rFonts w:ascii="Book Antiqua" w:hAnsi="Book Antiqua"/>
          <w:sz w:val="24"/>
          <w:szCs w:val="24"/>
          <w:lang w:val="en-US"/>
        </w:rPr>
        <w:t>in H</w:t>
      </w:r>
      <w:r w:rsidR="008A3781" w:rsidRPr="00EF2A4D">
        <w:rPr>
          <w:rFonts w:ascii="Book Antiqua" w:hAnsi="Book Antiqua"/>
          <w:sz w:val="24"/>
          <w:szCs w:val="24"/>
          <w:lang w:val="en-US"/>
        </w:rPr>
        <w:t xml:space="preserve">CV cell </w:t>
      </w:r>
      <w:r w:rsidR="009418E6" w:rsidRPr="00EF2A4D">
        <w:rPr>
          <w:rFonts w:ascii="Book Antiqua" w:hAnsi="Book Antiqua"/>
          <w:sz w:val="24"/>
          <w:szCs w:val="24"/>
          <w:lang w:val="en-US"/>
        </w:rPr>
        <w:t>entry</w:t>
      </w:r>
      <w:r w:rsidR="004236D5" w:rsidRPr="00EF2A4D">
        <w:rPr>
          <w:rFonts w:ascii="Book Antiqua" w:hAnsi="Book Antiqua"/>
          <w:sz w:val="24"/>
          <w:szCs w:val="24"/>
          <w:lang w:val="en-US"/>
        </w:rPr>
        <w:t>. I</w:t>
      </w:r>
      <w:r w:rsidR="008A3781" w:rsidRPr="00EF2A4D">
        <w:rPr>
          <w:rFonts w:ascii="Book Antiqua" w:hAnsi="Book Antiqua"/>
          <w:sz w:val="24"/>
          <w:szCs w:val="24"/>
          <w:lang w:val="en-US"/>
        </w:rPr>
        <w:t xml:space="preserve">t was observed that </w:t>
      </w:r>
      <w:r w:rsidR="007418BB" w:rsidRPr="00EF2A4D">
        <w:rPr>
          <w:rFonts w:ascii="Book Antiqua" w:hAnsi="Book Antiqua"/>
          <w:sz w:val="24"/>
          <w:szCs w:val="24"/>
          <w:lang w:val="en-US"/>
        </w:rPr>
        <w:t xml:space="preserve">exogenous </w:t>
      </w:r>
      <w:r w:rsidR="008A3781" w:rsidRPr="00EF2A4D">
        <w:rPr>
          <w:rFonts w:ascii="Book Antiqua" w:hAnsi="Book Antiqua"/>
          <w:sz w:val="24"/>
          <w:szCs w:val="24"/>
          <w:lang w:val="en-US"/>
        </w:rPr>
        <w:t xml:space="preserve">LPL indeed mediates </w:t>
      </w:r>
      <w:r w:rsidR="003F5D8C" w:rsidRPr="00EF2A4D">
        <w:rPr>
          <w:rFonts w:ascii="Book Antiqua" w:hAnsi="Book Antiqua"/>
          <w:sz w:val="24"/>
          <w:szCs w:val="24"/>
          <w:lang w:val="en-US"/>
        </w:rPr>
        <w:t xml:space="preserve">cellular </w:t>
      </w:r>
      <w:r w:rsidR="008A3781" w:rsidRPr="00EF2A4D">
        <w:rPr>
          <w:rFonts w:ascii="Book Antiqua" w:hAnsi="Book Antiqua"/>
          <w:sz w:val="24"/>
          <w:szCs w:val="24"/>
          <w:lang w:val="en-US"/>
        </w:rPr>
        <w:t xml:space="preserve">binding </w:t>
      </w:r>
      <w:r w:rsidR="003F5D8C" w:rsidRPr="00EF2A4D">
        <w:rPr>
          <w:rFonts w:ascii="Book Antiqua" w:hAnsi="Book Antiqua"/>
          <w:sz w:val="24"/>
          <w:szCs w:val="24"/>
          <w:lang w:val="en-US"/>
        </w:rPr>
        <w:t xml:space="preserve">of HCV </w:t>
      </w:r>
      <w:r w:rsidR="009C6AF9" w:rsidRPr="00EF2A4D">
        <w:rPr>
          <w:rFonts w:ascii="Book Antiqua" w:hAnsi="Book Antiqua"/>
          <w:sz w:val="24"/>
          <w:szCs w:val="24"/>
          <w:lang w:val="en-US"/>
        </w:rPr>
        <w:t xml:space="preserve">through </w:t>
      </w:r>
      <w:r w:rsidR="00F37205" w:rsidRPr="00EF2A4D">
        <w:rPr>
          <w:rFonts w:ascii="Book Antiqua" w:hAnsi="Book Antiqua"/>
          <w:sz w:val="24"/>
          <w:szCs w:val="24"/>
          <w:lang w:val="en-US"/>
        </w:rPr>
        <w:t>HCV-</w:t>
      </w:r>
      <w:r w:rsidR="009C6AF9" w:rsidRPr="00EF2A4D">
        <w:rPr>
          <w:rFonts w:ascii="Book Antiqua" w:hAnsi="Book Antiqua"/>
          <w:sz w:val="24"/>
          <w:szCs w:val="24"/>
          <w:lang w:val="en-US"/>
        </w:rPr>
        <w:t xml:space="preserve">associated lipoproteins </w:t>
      </w:r>
      <w:r w:rsidR="00174B78" w:rsidRPr="00EF2A4D">
        <w:rPr>
          <w:rFonts w:ascii="Book Antiqua" w:hAnsi="Book Antiqua"/>
          <w:sz w:val="24"/>
          <w:szCs w:val="24"/>
          <w:lang w:val="en-US"/>
        </w:rPr>
        <w:t xml:space="preserve">in </w:t>
      </w:r>
      <w:r w:rsidR="00B5678E" w:rsidRPr="00EF2A4D">
        <w:rPr>
          <w:rFonts w:ascii="Book Antiqua" w:hAnsi="Book Antiqua"/>
          <w:sz w:val="24"/>
          <w:szCs w:val="24"/>
          <w:lang w:val="en-US"/>
        </w:rPr>
        <w:t>a</w:t>
      </w:r>
      <w:r w:rsidR="004B7A21" w:rsidRPr="00EF2A4D">
        <w:rPr>
          <w:rFonts w:ascii="Book Antiqua" w:hAnsi="Book Antiqua"/>
          <w:sz w:val="24"/>
          <w:szCs w:val="24"/>
          <w:lang w:val="en-US"/>
        </w:rPr>
        <w:t>n</w:t>
      </w:r>
      <w:r w:rsidR="00B5678E" w:rsidRPr="00EF2A4D">
        <w:rPr>
          <w:rFonts w:ascii="Book Antiqua" w:hAnsi="Book Antiqua"/>
          <w:sz w:val="24"/>
          <w:szCs w:val="24"/>
          <w:lang w:val="en-US"/>
        </w:rPr>
        <w:t xml:space="preserve"> HSPG-dependent manner</w:t>
      </w:r>
      <w:r w:rsidR="004236D5" w:rsidRPr="00EF2A4D">
        <w:rPr>
          <w:rFonts w:ascii="Book Antiqua" w:hAnsi="Book Antiqua"/>
          <w:sz w:val="24"/>
          <w:szCs w:val="24"/>
          <w:lang w:val="en-US"/>
        </w:rPr>
        <w:t xml:space="preserve">. </w:t>
      </w:r>
      <w:r w:rsidR="007418BB" w:rsidRPr="00EF2A4D">
        <w:rPr>
          <w:rFonts w:ascii="Book Antiqua" w:hAnsi="Book Antiqua"/>
          <w:sz w:val="24"/>
          <w:szCs w:val="24"/>
          <w:lang w:val="en-US"/>
        </w:rPr>
        <w:t xml:space="preserve">These findings </w:t>
      </w:r>
      <w:r w:rsidR="000A00BA" w:rsidRPr="00EF2A4D">
        <w:rPr>
          <w:rFonts w:ascii="Book Antiqua" w:hAnsi="Book Antiqua"/>
          <w:sz w:val="24"/>
          <w:szCs w:val="24"/>
          <w:lang w:val="en-US"/>
        </w:rPr>
        <w:t xml:space="preserve">suggest </w:t>
      </w:r>
      <w:r w:rsidR="007418BB" w:rsidRPr="00EF2A4D">
        <w:rPr>
          <w:rFonts w:ascii="Book Antiqua" w:hAnsi="Book Antiqua"/>
          <w:sz w:val="24"/>
          <w:szCs w:val="24"/>
          <w:lang w:val="en-US"/>
        </w:rPr>
        <w:t xml:space="preserve">an indirect interaction of HCV with HSPG, through LPL. </w:t>
      </w:r>
      <w:r w:rsidR="000A00BA" w:rsidRPr="00EF2A4D">
        <w:rPr>
          <w:rFonts w:ascii="Book Antiqua" w:hAnsi="Book Antiqua"/>
          <w:sz w:val="24"/>
          <w:szCs w:val="24"/>
          <w:lang w:val="en-US"/>
        </w:rPr>
        <w:t xml:space="preserve">As </w:t>
      </w:r>
      <w:r w:rsidR="000A00BA" w:rsidRPr="00EF2A4D">
        <w:rPr>
          <w:rFonts w:ascii="Book Antiqua" w:hAnsi="Book Antiqua"/>
          <w:sz w:val="24"/>
          <w:szCs w:val="24"/>
          <w:lang w:val="en-US"/>
        </w:rPr>
        <w:lastRenderedPageBreak/>
        <w:t>mentioned</w:t>
      </w:r>
      <w:r w:rsidR="003F5D8C" w:rsidRPr="00EF2A4D">
        <w:rPr>
          <w:rFonts w:ascii="Book Antiqua" w:hAnsi="Book Antiqua"/>
          <w:sz w:val="24"/>
          <w:szCs w:val="24"/>
          <w:lang w:val="en-US"/>
        </w:rPr>
        <w:t xml:space="preserve"> however</w:t>
      </w:r>
      <w:r w:rsidR="000A00BA" w:rsidRPr="00EF2A4D">
        <w:rPr>
          <w:rFonts w:ascii="Book Antiqua" w:hAnsi="Book Antiqua"/>
          <w:sz w:val="24"/>
          <w:szCs w:val="24"/>
          <w:lang w:val="en-US"/>
        </w:rPr>
        <w:t xml:space="preserve">, </w:t>
      </w:r>
      <w:r w:rsidR="003F5D8C" w:rsidRPr="00EF2A4D">
        <w:rPr>
          <w:rFonts w:ascii="Book Antiqua" w:hAnsi="Book Antiqua"/>
          <w:sz w:val="24"/>
          <w:szCs w:val="24"/>
          <w:lang w:val="en-US"/>
        </w:rPr>
        <w:t>while</w:t>
      </w:r>
      <w:r w:rsidR="004236D5" w:rsidRPr="00EF2A4D">
        <w:rPr>
          <w:rFonts w:ascii="Book Antiqua" w:hAnsi="Book Antiqua"/>
          <w:sz w:val="24"/>
          <w:szCs w:val="24"/>
          <w:lang w:val="en-US"/>
        </w:rPr>
        <w:t xml:space="preserve"> </w:t>
      </w:r>
      <w:r w:rsidR="00F37205" w:rsidRPr="00EF2A4D">
        <w:rPr>
          <w:rFonts w:ascii="Book Antiqua" w:hAnsi="Book Antiqua"/>
          <w:sz w:val="24"/>
          <w:szCs w:val="24"/>
          <w:lang w:val="en-US"/>
        </w:rPr>
        <w:t>LPL</w:t>
      </w:r>
      <w:r w:rsidR="004236D5" w:rsidRPr="00EF2A4D">
        <w:rPr>
          <w:rFonts w:ascii="Book Antiqua" w:hAnsi="Book Antiqua"/>
          <w:sz w:val="24"/>
          <w:szCs w:val="24"/>
          <w:lang w:val="en-US"/>
        </w:rPr>
        <w:t xml:space="preserve"> enhance</w:t>
      </w:r>
      <w:r w:rsidR="00F10BD6" w:rsidRPr="00EF2A4D">
        <w:rPr>
          <w:rFonts w:ascii="Book Antiqua" w:hAnsi="Book Antiqua"/>
          <w:sz w:val="24"/>
          <w:szCs w:val="24"/>
          <w:lang w:val="en-US"/>
        </w:rPr>
        <w:t>s</w:t>
      </w:r>
      <w:r w:rsidR="004236D5" w:rsidRPr="00EF2A4D">
        <w:rPr>
          <w:rFonts w:ascii="Book Antiqua" w:hAnsi="Book Antiqua"/>
          <w:sz w:val="24"/>
          <w:szCs w:val="24"/>
          <w:lang w:val="en-US"/>
        </w:rPr>
        <w:t xml:space="preserve"> HCVcc binding to </w:t>
      </w:r>
      <w:r w:rsidR="00174B78" w:rsidRPr="00EF2A4D">
        <w:rPr>
          <w:rFonts w:ascii="Book Antiqua" w:hAnsi="Book Antiqua"/>
          <w:sz w:val="24"/>
          <w:szCs w:val="24"/>
          <w:lang w:val="en-US"/>
        </w:rPr>
        <w:t>hepatoma</w:t>
      </w:r>
      <w:r w:rsidR="004236D5" w:rsidRPr="00EF2A4D">
        <w:rPr>
          <w:rFonts w:ascii="Book Antiqua" w:hAnsi="Book Antiqua"/>
          <w:sz w:val="24"/>
          <w:szCs w:val="24"/>
          <w:lang w:val="en-US"/>
        </w:rPr>
        <w:t xml:space="preserve"> cells, it</w:t>
      </w:r>
      <w:r w:rsidR="00F37205" w:rsidRPr="00EF2A4D">
        <w:rPr>
          <w:rFonts w:ascii="Book Antiqua" w:hAnsi="Book Antiqua"/>
          <w:sz w:val="24"/>
          <w:szCs w:val="24"/>
          <w:lang w:val="en-US"/>
        </w:rPr>
        <w:t xml:space="preserve"> </w:t>
      </w:r>
      <w:r w:rsidR="004C3AD1" w:rsidRPr="00EF2A4D">
        <w:rPr>
          <w:rFonts w:ascii="Book Antiqua" w:hAnsi="Book Antiqua"/>
          <w:sz w:val="24"/>
          <w:szCs w:val="24"/>
          <w:lang w:val="en-US"/>
        </w:rPr>
        <w:t xml:space="preserve">actually </w:t>
      </w:r>
      <w:r w:rsidR="00F37205" w:rsidRPr="00EF2A4D">
        <w:rPr>
          <w:rFonts w:ascii="Book Antiqua" w:hAnsi="Book Antiqua"/>
          <w:sz w:val="24"/>
          <w:szCs w:val="24"/>
          <w:lang w:val="en-US"/>
        </w:rPr>
        <w:t>decrease</w:t>
      </w:r>
      <w:r w:rsidR="00F10BD6" w:rsidRPr="00EF2A4D">
        <w:rPr>
          <w:rFonts w:ascii="Book Antiqua" w:hAnsi="Book Antiqua"/>
          <w:sz w:val="24"/>
          <w:szCs w:val="24"/>
          <w:lang w:val="en-US"/>
        </w:rPr>
        <w:t>s</w:t>
      </w:r>
      <w:r w:rsidR="00F37205" w:rsidRPr="00EF2A4D">
        <w:rPr>
          <w:rFonts w:ascii="Book Antiqua" w:hAnsi="Book Antiqua"/>
          <w:sz w:val="24"/>
          <w:szCs w:val="24"/>
          <w:lang w:val="en-US"/>
        </w:rPr>
        <w:t xml:space="preserve"> HCV infecti</w:t>
      </w:r>
      <w:r w:rsidR="004C3AD1" w:rsidRPr="00EF2A4D">
        <w:rPr>
          <w:rFonts w:ascii="Book Antiqua" w:hAnsi="Book Antiqua"/>
          <w:sz w:val="24"/>
          <w:szCs w:val="24"/>
          <w:lang w:val="en-US"/>
        </w:rPr>
        <w:t>vity</w:t>
      </w:r>
      <w:r w:rsidR="003635EA" w:rsidRPr="00EF2A4D">
        <w:rPr>
          <w:rFonts w:ascii="Book Antiqua" w:hAnsi="Book Antiqua"/>
          <w:sz w:val="24"/>
          <w:szCs w:val="24"/>
          <w:lang w:val="en-US"/>
        </w:rPr>
        <w:fldChar w:fldCharType="begin">
          <w:fldData xml:space="preserve">PEVuZE5vdGU+PENpdGU+PEF1dGhvcj5BbmRyZW88L0F1dGhvcj48WWVhcj4yMDA3PC9ZZWFyPjxS
ZWNOdW0+MTA3MTwvUmVjTnVtPjxEaXNwbGF5VGV4dD48c3R5bGUgZmFjZT0ic3VwZXJzY3JpcHQi
Pls4OCwgMTAxLCAxMDJdPC9zdHlsZT48L0Rpc3BsYXlUZXh0PjxyZWNvcmQ+PHJlYy1udW1iZXI+
MTA3MTwvcmVjLW51bWJlcj48Zm9yZWlnbi1rZXlzPjxrZXkgYXBwPSJFTiIgZGItaWQ9InYweHd2
ZWRyMnRlZGFxZTl6MjV4YXY5NGRkZWZhdHhhdnAwNSIgdGltZXN0YW1wPSIxMzg2MTY2Nzc1Ij4x
MDcxPC9rZXk+PC9mb3JlaWduLWtleXM+PHJlZi10eXBlIG5hbWU9IkpvdXJuYWwgQXJ0aWNsZSI+
MTc8L3JlZi10eXBlPjxjb250cmlidXRvcnM+PGF1dGhvcnM+PGF1dGhvcj5BbmRyZW8sIFUuPC9h
dXRob3I+PGF1dGhvcj5NYWlsbGFyZCwgUC48L2F1dGhvcj48YXV0aG9yPkthbGluaW5hLCBPLjwv
YXV0aG9yPjxhdXRob3I+V2FsaWMsIE0uPC9hdXRob3I+PGF1dGhvcj5NZXVycywgRS48L2F1dGhv
cj48YXV0aG9yPk1hcnRpbm90LCBNLjwvYXV0aG9yPjxhdXRob3I+TWFyY2VsbGluLCBQLjwvYXV0
aG9yPjxhdXRob3I+QnVka293c2thLCBBLjwvYXV0aG9yPjwvYXV0aG9ycz48L2NvbnRyaWJ1dG9y
cz48YXV0aC1hZGRyZXNzPlVuaXRlIEhlcGFjaXZpcnVzIEluc3RpdHV0IFBhc3RldXIsIDI1LzI4
IFJ1ZSBkdSBEciBSb3V4LCA3NTcyNCBQYXJpcyBDZWRleCAxNSwgRnJhbmNlLjwvYXV0aC1hZGRy
ZXNzPjx0aXRsZXM+PHRpdGxlPkxpcG9wcm90ZWluIGxpcGFzZSBtZWRpYXRlcyBoZXBhdGl0aXMg
QyB2aXJ1cyAoSENWKSBjZWxsIGVudHJ5IGFuZCBpbmhpYml0cyBIQ1YgaW5mZWN0aW9uPC90aXRs
ZT48c2Vjb25kYXJ5LXRpdGxlPkNlbGwgTWljcm9iaW9sPC9zZWNvbmRhcnktdGl0bGU+PGFsdC10
aXRsZT5DZWxsdWxhciBtaWNyb2Jpb2xvZ3k8L2FsdC10aXRsZT48L3RpdGxlcz48cGVyaW9kaWNh
bD48ZnVsbC10aXRsZT5DZWxsIE1pY3JvYmlvbDwvZnVsbC10aXRsZT48L3BlcmlvZGljYWw+PHBh
Z2VzPjI0NDUtNTY8L3BhZ2VzPjx2b2x1bWU+OTwvdm9sdW1lPjxudW1iZXI+MTA8L251bWJlcj48
ZWRpdGlvbj4yMDA3LzA1LzIzPC9lZGl0aW9uPjxrZXl3b3Jkcz48a2V5d29yZD5BbmltYWxzPC9r
ZXl3b3JkPjxrZXl3b3JkPkFwb2xpcG9wcm90ZWlucyBCL21ldGFib2xpc208L2tleXdvcmQ+PGtl
eXdvcmQ+Q0hPIENlbGxzPC9rZXl3b3JkPjxrZXl3b3JkPkNlbGwgTGluZTwva2V5d29yZD48a2V5
d29yZD5DZWxsIExpbmUsIFR1bW9yPC9rZXl3b3JkPjxrZXl3b3JkPkNyaWNldGluYWU8L2tleXdv
cmQ+PGtleXdvcmQ+Q3JpY2V0dWx1czwva2V5d29yZD48a2V5d29yZD5EaW1lcml6YXRpb248L2tl
eXdvcmQ+PGtleXdvcmQ+SGVwYWNpdmlydXMvKnBoeXNpb2xvZ3k8L2tleXdvcmQ+PGtleXdvcmQ+
SGVwYXJhbiBTdWxmYXRlIFByb3Rlb2dseWNhbnMvbWV0YWJvbGlzbTwva2V5d29yZD48a2V5d29y
ZD5IZXBhdGl0aXMgQy8qdmlyb2xvZ3k8L2tleXdvcmQ+PGtleXdvcmQ+SHVtYW5zPC9rZXl3b3Jk
PjxrZXl3b3JkPkxhY3RvbmVzL3BoYXJtYWNvbG9neTwva2V5d29yZD48a2V5d29yZD5MaXBvcHJv
dGVpbiBMaXBhc2UvKnBoeXNpb2xvZ3k8L2tleXdvcmQ+PGtleXdvcmQ+TWFjcm9waGFnZXMvbWV0
YWJvbGlzbS92aXJvbG9neTwva2V5d29yZD48a2V5d29yZD5SZWNlcHRvcnMsIExpcG9wcm90ZWlu
L21ldGFib2xpc208L2tleXdvcmQ+PGtleXdvcmQ+VmlydXMgSW50ZXJuYWxpemF0aW9uPC9rZXl3
b3JkPjwva2V5d29yZHM+PGRhdGVzPjx5ZWFyPjIwMDc8L3llYXI+PHB1Yi1kYXRlcz48ZGF0ZT5P
Y3Q8L2RhdGU+PC9wdWItZGF0ZXM+PC9kYXRlcz48aXNibj4xNDYyLTU4MTQgKFByaW50KSYjeEQ7
MTQ2Mi01ODE0IChMaW5raW5nKTwvaXNibj48YWNjZXNzaW9uLW51bT4xNzUxNzA2MzwvYWNjZXNz
aW9uLW51bT48d29yay10eXBlPlJlc2VhcmNoIFN1cHBvcnQsIE5vbi1VLlMuIEdvdiZhcG9zO3Q8
L3dvcmstdHlwZT48dXJscz48cmVsYXRlZC11cmxzPjx1cmw+aHR0cDovL3d3dy5uY2JpLm5sbS5u
aWguZ292L3B1Ym1lZC8xNzUxNzA2MzwvdXJsPjx1cmw+aHR0cDovL29ubGluZWxpYnJhcnkud2ls
ZXkuY29tL3N0b3JlLzEwLjExMTEvai4xNDYyLTU4MjIuMjAwNy4wMDk3Mi54L2Fzc2V0L2ouMTQ2
Mi01ODIyLjIwMDcuMDA5NzIueC5wZGY/dj0xJmFtcDt0PWhvc251Mm4xJmFtcDtzPWMyZjBhYjZl
OTVlY2QwOWMwNmI1YjQ1MmFjZGMwMDdmNWZhZDM2OTM8L3VybD48L3JlbGF0ZWQtdXJscz48L3Vy
bHM+PGVsZWN0cm9uaWMtcmVzb3VyY2UtbnVtPjEwLjExMTEvai4xNDYyLTU4MjIuMjAwNy4wMDk3
Mi54PC9lbGVjdHJvbmljLXJlc291cmNlLW51bT48bGFuZ3VhZ2U+ZW5nPC9sYW5ndWFnZT48L3Jl
Y29yZD48L0NpdGU+PENpdGU+PEF1dGhvcj5NYWlsbGFyZDwvQXV0aG9yPjxZZWFyPjIwMTE8L1ll
YXI+PFJlY051bT4xMDgwPC9SZWNOdW0+PHJlY29yZD48cmVjLW51bWJlcj4xMDgwPC9yZWMtbnVt
YmVyPjxmb3JlaWduLWtleXM+PGtleSBhcHA9IkVOIiBkYi1pZD0idjB4d3ZlZHIydGVkYXFlOXoy
NXhhdjk0ZGRlZmF0eGF2cDA1IiB0aW1lc3RhbXA9IjEzODYyNDQzODEiPjEwODA8L2tleT48L2Zv
cmVpZ24ta2V5cz48cmVmLXR5cGUgbmFtZT0iSm91cm5hbCBBcnRpY2xlIj4xNzwvcmVmLXR5cGU+
PGNvbnRyaWJ1dG9ycz48YXV0aG9ycz48YXV0aG9yPk1haWxsYXJkLCBQLjwvYXV0aG9yPjxhdXRo
b3I+V2FsaWMsIE0uPC9hdXRob3I+PGF1dGhvcj5NZXVsZW1hbiwgUC48L2F1dGhvcj48YXV0aG9y
PlJvb2h2YW5kLCBGLjwvYXV0aG9yPjxhdXRob3I+SHVieSwgVC48L2F1dGhvcj48YXV0aG9yPkxl
IEdvZmYsIFcuPC9hdXRob3I+PGF1dGhvcj5MZXJvdXgtUm9lbHMsIEcuPC9hdXRob3I+PGF1dGhv
cj5QZWNoZXVyLCBFLiBJLjwvYXV0aG9yPjxhdXRob3I+QnVka293c2thLCBBLjwvYXV0aG9yPjwv
YXV0aG9ycz48L2NvbnRyaWJ1dG9ycz48YXV0aC1hZGRyZXNzPkluc3RpdHV0IFBhc3RldXIsIFVu
aXRlIEhlcGFjaXZpcnVzIGV0IEltbXVuaXRlIElubmVlLCBEZXBhcnRlbWVudCBkZSBWaXJvbG9n
aWUsIFBhcmlzLCBGcmFuY2UuPC9hdXRoLWFkZHJlc3M+PHRpdGxlcz48dGl0bGU+TGlwb3Byb3Rl
aW4gbGlwYXNlIGluaGliaXRzIGhlcGF0aXRpcyBDIHZpcnVzIChIQ1YpIGluZmVjdGlvbiBieSBi
bG9ja2luZyB2aXJ1cyBjZWxsIGVudHJ5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2NjM3PC9wYWdlcz48dm9sdW1lPjY8L3ZvbHVtZT48bnVtYmVy
PjEwPC9udW1iZXI+PGVkaXRpb24+MjAxMS8xMS8wMTwvZWRpdGlvbj48a2V5d29yZHM+PGtleXdv
cmQ+QW5pbWFsczwva2V5d29yZD48a2V5d29yZD5CYXNlIFNlcXVlbmNlPC9rZXl3b3JkPjxrZXl3
b3JkPkNlbGwgTGluZSwgVHVtb3I8L2tleXdvcmQ+PGtleXdvcmQ+RE5BIFByaW1lcnM8L2tleXdv
cmQ+PGtleXdvcmQ+SGVwYWNpdmlydXMvKnBhdGhvZ2VuaWNpdHk8L2tleXdvcmQ+PGtleXdvcmQ+
SHVtYW5zPC9rZXl3b3JkPjxrZXl3b3JkPkxpcG9wcm90ZWluIExpcGFzZS8qbWV0YWJvbGlzbTwv
a2V5d29yZD48a2V5d29yZD5MaXBvcHJvdGVpbnMvbWV0YWJvbGlzbTwva2V5d29yZD48a2V5d29y
ZD4qTWVtYnJhbmUgRnVzaW9uPC9rZXl3b3JkPjxrZXl3b3JkPk1pY2U8L2tleXdvcmQ+PGtleXdv
cmQ+TWljZSwgU0NJRDwva2V5d29yZD48a2V5d29yZD5NaWNyb3Njb3B5LCBFbGVjdHJvbiwgVHJh
bnNtaXNzaW9uPC9rZXl3b3JkPjxrZXl3b3JkPk1pY3Jvc2NvcHksIEltbXVub2VsZWN0cm9uPC9r
ZXl3b3JkPjxrZXl3b3JkPlBvbHltZXJhc2UgQ2hhaW4gUmVhY3Rpb248L2tleXdvcmQ+PC9rZXl3
b3Jkcz48ZGF0ZXM+PHllYXI+MjAxMTwveWVhcj48L2RhdGVzPjxpc2JuPjE5MzItNjIwMyAoRWxl
Y3Ryb25pYykmI3hEOzE5MzItNjIwMyAoTGlua2luZyk8L2lzYm4+PGFjY2Vzc2lvbi1udW0+MjIw
Mzk1MjE8L2FjY2Vzc2lvbi1udW0+PHdvcmstdHlwZT5SZXNlYXJjaCBTdXBwb3J0LCBOb24tVS5T
LiBHb3YmYXBvczt0PC93b3JrLXR5cGU+PHVybHM+PHJlbGF0ZWQtdXJscz48dXJsPmh0dHA6Ly93
d3cubmNiaS5ubG0ubmloLmdvdi9wdWJtZWQvMjIwMzk1MjE8L3VybD48dXJsPmh0dHA6Ly93d3cu
cGxvc29uZS5vcmcvYXJ0aWNsZS9mZXRjaE9iamVjdC5hY3Rpb24/dXJpPWluZm8lM0Fkb2klMkYx
MC4xMzcxJTJGam91cm5hbC5wb25lLjAwMjY2MzcmYW1wO3JlcHJlc2VudGF0aW9uPVBERjwvdXJs
PjwvcmVsYXRlZC11cmxzPjwvdXJscz48Y3VzdG9tMj4zMTk4ODA3PC9jdXN0b20yPjxlbGVjdHJv
bmljLXJlc291cmNlLW51bT4xMC4xMzcxL2pvdXJuYWwucG9uZS4wMDI2NjM3PC9lbGVjdHJvbmlj
LXJlc291cmNlLW51bT48bGFuZ3VhZ2U+ZW5nPC9sYW5ndWFnZT48L3JlY29yZD48L0NpdGU+PENp
dGU+PEF1dGhvcj5BbGJlY2thPC9BdXRob3I+PFllYXI+MjAxMjwvWWVhcj48UmVjTnVtPjQzOTwv
UmVjTnVtPjxyZWNvcmQ+PHJlYy1udW1iZXI+NDM5PC9yZWMtbnVtYmVyPjxmb3JlaWduLWtleXM+
PGtleSBhcHA9IkVOIiBkYi1pZD0idjB4d3ZlZHIydGVkYXFlOXoyNXhhdjk0ZGRlZmF0eGF2cDA1
IiB0aW1lc3RhbXA9IjEzMzA3ODA1NjEiPjQzOTwva2V5PjwvZm9yZWlnbi1rZXlzPjxyZWYtdHlw
ZSBuYW1lPSJKb3VybmFsIEFydGljbGUiPjE3PC9yZWYtdHlwZT48Y29udHJpYnV0b3JzPjxhdXRo
b3JzPjxhdXRob3I+QWxiZWNrYSwgQS48L2F1dGhvcj48YXV0aG9yPkJlbG91emFyZCwgUy48L2F1
dGhvcj48YXV0aG9yPk9wIGRlIEJlZWNrLCBBLjwvYXV0aG9yPjxhdXRob3I+RGVzY2FtcHMsIFYu
PC9hdXRob3I+PGF1dGhvcj5Hb3Vlc2xhaW4sIEwuPC9hdXRob3I+PGF1dGhvcj5CZXJ0cmFuZC1N
aWNoZWwsIEouPC9hdXRob3I+PGF1dGhvcj5UZXJjZSwgRi48L2F1dGhvcj48YXV0aG9yPkR1dmVy
bGllLCBHLjwvYXV0aG9yPjxhdXRob3I+Um91aWxsZSwgWS48L2F1dGhvcj48YXV0aG9yPkR1YnVp
c3NvbiwgSi48L2F1dGhvcj48L2F1dGhvcnM+PC9jb250cmlidXRvcnM+PGF1dGgtYWRkcmVzcz5J
bnN0aXR1dCBQYXN0ZXVyIGRlIExpbGxlLCBDZW50ZXIgZm9yIEluZmVjdGlvbiBhbmQgSW1tdW5p
dHkgb2YgTGlsbGUsIExpbGxlLCBGcmFuY2UuPC9hdXRoLWFkZHJlc3M+PHRpdGxlcz48dGl0bGU+
Um9sZSBvZiBsb3ctZGVuc2l0eSBsaXBvcHJvdGVpbiByZWNlcHRvciBpbiB0aGUgaGVwYXRpdGlz
IEMgdmlydXMgbGlmZSBjeWNsZTwvdGl0bGU+PHNlY29uZGFyeS10aXRsZT5IZXBhdG9sb2d5PC9z
ZWNvbmRhcnktdGl0bGU+PC90aXRsZXM+PHBlcmlvZGljYWw+PGZ1bGwtdGl0bGU+SGVwYXRvbG9n
eTwvZnVsbC10aXRsZT48L3BlcmlvZGljYWw+PHBhZ2VzPjk5OC0xMDA3PC9wYWdlcz48dm9sdW1l
PjU1PC92b2x1bWU+PG51bWJlcj40PC9udW1iZXI+PGVkaXRpb24+MjAxMS8xMS8yOTwvZWRpdGlv
bj48a2V5d29yZHM+PGtleXdvcmQ+QW5pbWFsczwva2V5d29yZD48a2V5d29yZD5BbnRpYm9kaWVz
L3BoYXJtYWNvbG9neTwva2V5d29yZD48a2V5d29yZD5DSE8gQ2VsbHM8L2tleXdvcmQ+PGtleXdv
cmQ+Q2VsbCBMaW5lLCBUdW1vcjwva2V5d29yZD48a2V5d29yZD5DcmljZXRpbmFlPC9rZXl3b3Jk
PjxrZXl3b3JkPkNyaWNldHVsdXM8L2tleXdvcmQ+PGtleXdvcmQ+RmVtYWxlPC9rZXl3b3JkPjxr
ZXl3b3JkPkhFSzI5MyBDZWxsczwva2V5d29yZD48a2V5d29yZD5IZXBhY2l2aXJ1cy8qZ3Jvd3Ro
ICZhbXA7IGRldmVsb3BtZW50L3BhdGhvZ2VuaWNpdHkvKnBoeXNpb2xvZ3k8L2tleXdvcmQ+PGtl
eXdvcmQ+SGVwYXRvY3l0ZXMvcGF0aG9sb2d5L3Zpcm9sb2d5PC9rZXl3b3JkPjxrZXl3b3JkPkh1
bWFuczwva2V5d29yZD48a2V5d29yZD5LaWRuZXkvY3l0b2xvZ3kvdmlyb2xvZ3k8L2tleXdvcmQ+
PGtleXdvcmQ+TGlmZSBDeWNsZSBTdGFnZXMvKnBoeXNpb2xvZ3k8L2tleXdvcmQ+PGtleXdvcmQ+
T3ZhcnkvY3l0b2xvZ3kvdmlyb2xvZ3k8L2tleXdvcmQ+PGtleXdvcmQ+Uk5BLCBWaXJhbC9tZXRh
Ym9saXNtPC9rZXl3b3JkPjxrZXl3b3JkPlJlY2VwdG9ycywgTERML2FudGFnb25pc3RzICZhbXA7
IGluaGliaXRvcnMvZHJ1ZyBlZmZlY3RzLypwaHlzaW9sb2d5PC9rZXl3b3JkPjxrZXl3b3JkPlZp
cnVzIFJlcGxpY2F0aW9uL3BoeXNpb2xvZ3k8L2tleXdvcmQ+PC9rZXl3b3Jkcz48ZGF0ZXM+PHll
YXI+MjAxMjwveWVhcj48cHViLWRhdGVzPjxkYXRlPkFwcjwvZGF0ZT48L3B1Yi1kYXRlcz48L2Rh
dGVzPjxpc2JuPjE1MjctMzM1MCAoRWxlY3Ryb25pYykmI3hEOzAyNzAtOTEzOSAoTGlua2luZyk8
L2lzYm4+PGFjY2Vzc2lvbi1udW0+MjIxMjEwMDI8L2FjY2Vzc2lvbi1udW0+PHdvcmstdHlwZT5S
ZXNlYXJjaCBTdXBwb3J0LCBOb24tVS5TLiBHb3YmYXBvczt0PC93b3JrLXR5cGU+PHVybHM+PHJl
bGF0ZWQtdXJscz48dXJsPmh0dHA6Ly93d3cubmNiaS5ubG0ubmloLmdvdi9wdWJtZWQvMjIxMjEw
MDI8L3VybD48L3JlbGF0ZWQtdXJscz48L3VybHM+PGVsZWN0cm9uaWMtcmVzb3VyY2UtbnVtPjEw
LjEwMDIvaGVwLjI1NTAxPC9lbGVjdHJvbmljLXJlc291cmNlLW51bT48bGFuZ3VhZ2U+ZW5nPC9s
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W88L0F1dGhvcj48WWVhcj4yMDA3PC9ZZWFyPjxS
ZWNOdW0+MTA3MTwvUmVjTnVtPjxEaXNwbGF5VGV4dD48c3R5bGUgZmFjZT0ic3VwZXJzY3JpcHQi
Pls4OCwgMTAxLCAxMDJdPC9zdHlsZT48L0Rpc3BsYXlUZXh0PjxyZWNvcmQ+PHJlYy1udW1iZXI+
MTA3MTwvcmVjLW51bWJlcj48Zm9yZWlnbi1rZXlzPjxrZXkgYXBwPSJFTiIgZGItaWQ9InYweHd2
ZWRyMnRlZGFxZTl6MjV4YXY5NGRkZWZhdHhhdnAwNSIgdGltZXN0YW1wPSIxMzg2MTY2Nzc1Ij4x
MDcxPC9rZXk+PC9mb3JlaWduLWtleXM+PHJlZi10eXBlIG5hbWU9IkpvdXJuYWwgQXJ0aWNsZSI+
MTc8L3JlZi10eXBlPjxjb250cmlidXRvcnM+PGF1dGhvcnM+PGF1dGhvcj5BbmRyZW8sIFUuPC9h
dXRob3I+PGF1dGhvcj5NYWlsbGFyZCwgUC48L2F1dGhvcj48YXV0aG9yPkthbGluaW5hLCBPLjwv
YXV0aG9yPjxhdXRob3I+V2FsaWMsIE0uPC9hdXRob3I+PGF1dGhvcj5NZXVycywgRS48L2F1dGhv
cj48YXV0aG9yPk1hcnRpbm90LCBNLjwvYXV0aG9yPjxhdXRob3I+TWFyY2VsbGluLCBQLjwvYXV0
aG9yPjxhdXRob3I+QnVka293c2thLCBBLjwvYXV0aG9yPjwvYXV0aG9ycz48L2NvbnRyaWJ1dG9y
cz48YXV0aC1hZGRyZXNzPlVuaXRlIEhlcGFjaXZpcnVzIEluc3RpdHV0IFBhc3RldXIsIDI1LzI4
IFJ1ZSBkdSBEciBSb3V4LCA3NTcyNCBQYXJpcyBDZWRleCAxNSwgRnJhbmNlLjwvYXV0aC1hZGRy
ZXNzPjx0aXRsZXM+PHRpdGxlPkxpcG9wcm90ZWluIGxpcGFzZSBtZWRpYXRlcyBoZXBhdGl0aXMg
QyB2aXJ1cyAoSENWKSBjZWxsIGVudHJ5IGFuZCBpbmhpYml0cyBIQ1YgaW5mZWN0aW9uPC90aXRs
ZT48c2Vjb25kYXJ5LXRpdGxlPkNlbGwgTWljcm9iaW9sPC9zZWNvbmRhcnktdGl0bGU+PGFsdC10
aXRsZT5DZWxsdWxhciBtaWNyb2Jpb2xvZ3k8L2FsdC10aXRsZT48L3RpdGxlcz48cGVyaW9kaWNh
bD48ZnVsbC10aXRsZT5DZWxsIE1pY3JvYmlvbDwvZnVsbC10aXRsZT48L3BlcmlvZGljYWw+PHBh
Z2VzPjI0NDUtNTY8L3BhZ2VzPjx2b2x1bWU+OTwvdm9sdW1lPjxudW1iZXI+MTA8L251bWJlcj48
ZWRpdGlvbj4yMDA3LzA1LzIzPC9lZGl0aW9uPjxrZXl3b3Jkcz48a2V5d29yZD5BbmltYWxzPC9r
ZXl3b3JkPjxrZXl3b3JkPkFwb2xpcG9wcm90ZWlucyBCL21ldGFib2xpc208L2tleXdvcmQ+PGtl
eXdvcmQ+Q0hPIENlbGxzPC9rZXl3b3JkPjxrZXl3b3JkPkNlbGwgTGluZTwva2V5d29yZD48a2V5
d29yZD5DZWxsIExpbmUsIFR1bW9yPC9rZXl3b3JkPjxrZXl3b3JkPkNyaWNldGluYWU8L2tleXdv
cmQ+PGtleXdvcmQ+Q3JpY2V0dWx1czwva2V5d29yZD48a2V5d29yZD5EaW1lcml6YXRpb248L2tl
eXdvcmQ+PGtleXdvcmQ+SGVwYWNpdmlydXMvKnBoeXNpb2xvZ3k8L2tleXdvcmQ+PGtleXdvcmQ+
SGVwYXJhbiBTdWxmYXRlIFByb3Rlb2dseWNhbnMvbWV0YWJvbGlzbTwva2V5d29yZD48a2V5d29y
ZD5IZXBhdGl0aXMgQy8qdmlyb2xvZ3k8L2tleXdvcmQ+PGtleXdvcmQ+SHVtYW5zPC9rZXl3b3Jk
PjxrZXl3b3JkPkxhY3RvbmVzL3BoYXJtYWNvbG9neTwva2V5d29yZD48a2V5d29yZD5MaXBvcHJv
dGVpbiBMaXBhc2UvKnBoeXNpb2xvZ3k8L2tleXdvcmQ+PGtleXdvcmQ+TWFjcm9waGFnZXMvbWV0
YWJvbGlzbS92aXJvbG9neTwva2V5d29yZD48a2V5d29yZD5SZWNlcHRvcnMsIExpcG9wcm90ZWlu
L21ldGFib2xpc208L2tleXdvcmQ+PGtleXdvcmQ+VmlydXMgSW50ZXJuYWxpemF0aW9uPC9rZXl3
b3JkPjwva2V5d29yZHM+PGRhdGVzPjx5ZWFyPjIwMDc8L3llYXI+PHB1Yi1kYXRlcz48ZGF0ZT5P
Y3Q8L2RhdGU+PC9wdWItZGF0ZXM+PC9kYXRlcz48aXNibj4xNDYyLTU4MTQgKFByaW50KSYjeEQ7
MTQ2Mi01ODE0IChMaW5raW5nKTwvaXNibj48YWNjZXNzaW9uLW51bT4xNzUxNzA2MzwvYWNjZXNz
aW9uLW51bT48d29yay10eXBlPlJlc2VhcmNoIFN1cHBvcnQsIE5vbi1VLlMuIEdvdiZhcG9zO3Q8
L3dvcmstdHlwZT48dXJscz48cmVsYXRlZC11cmxzPjx1cmw+aHR0cDovL3d3dy5uY2JpLm5sbS5u
aWguZ292L3B1Ym1lZC8xNzUxNzA2MzwvdXJsPjx1cmw+aHR0cDovL29ubGluZWxpYnJhcnkud2ls
ZXkuY29tL3N0b3JlLzEwLjExMTEvai4xNDYyLTU4MjIuMjAwNy4wMDk3Mi54L2Fzc2V0L2ouMTQ2
Mi01ODIyLjIwMDcuMDA5NzIueC5wZGY/dj0xJmFtcDt0PWhvc251Mm4xJmFtcDtzPWMyZjBhYjZl
OTVlY2QwOWMwNmI1YjQ1MmFjZGMwMDdmNWZhZDM2OTM8L3VybD48L3JlbGF0ZWQtdXJscz48L3Vy
bHM+PGVsZWN0cm9uaWMtcmVzb3VyY2UtbnVtPjEwLjExMTEvai4xNDYyLTU4MjIuMjAwNy4wMDk3
Mi54PC9lbGVjdHJvbmljLXJlc291cmNlLW51bT48bGFuZ3VhZ2U+ZW5nPC9sYW5ndWFnZT48L3Jl
Y29yZD48L0NpdGU+PENpdGU+PEF1dGhvcj5NYWlsbGFyZDwvQXV0aG9yPjxZZWFyPjIwMTE8L1ll
YXI+PFJlY051bT4xMDgwPC9SZWNOdW0+PHJlY29yZD48cmVjLW51bWJlcj4xMDgwPC9yZWMtbnVt
YmVyPjxmb3JlaWduLWtleXM+PGtleSBhcHA9IkVOIiBkYi1pZD0idjB4d3ZlZHIydGVkYXFlOXoy
NXhhdjk0ZGRlZmF0eGF2cDA1IiB0aW1lc3RhbXA9IjEzODYyNDQzODEiPjEwODA8L2tleT48L2Zv
cmVpZ24ta2V5cz48cmVmLXR5cGUgbmFtZT0iSm91cm5hbCBBcnRpY2xlIj4xNzwvcmVmLXR5cGU+
PGNvbnRyaWJ1dG9ycz48YXV0aG9ycz48YXV0aG9yPk1haWxsYXJkLCBQLjwvYXV0aG9yPjxhdXRo
b3I+V2FsaWMsIE0uPC9hdXRob3I+PGF1dGhvcj5NZXVsZW1hbiwgUC48L2F1dGhvcj48YXV0aG9y
PlJvb2h2YW5kLCBGLjwvYXV0aG9yPjxhdXRob3I+SHVieSwgVC48L2F1dGhvcj48YXV0aG9yPkxl
IEdvZmYsIFcuPC9hdXRob3I+PGF1dGhvcj5MZXJvdXgtUm9lbHMsIEcuPC9hdXRob3I+PGF1dGhv
cj5QZWNoZXVyLCBFLiBJLjwvYXV0aG9yPjxhdXRob3I+QnVka293c2thLCBBLjwvYXV0aG9yPjwv
YXV0aG9ycz48L2NvbnRyaWJ1dG9ycz48YXV0aC1hZGRyZXNzPkluc3RpdHV0IFBhc3RldXIsIFVu
aXRlIEhlcGFjaXZpcnVzIGV0IEltbXVuaXRlIElubmVlLCBEZXBhcnRlbWVudCBkZSBWaXJvbG9n
aWUsIFBhcmlzLCBGcmFuY2UuPC9hdXRoLWFkZHJlc3M+PHRpdGxlcz48dGl0bGU+TGlwb3Byb3Rl
aW4gbGlwYXNlIGluaGliaXRzIGhlcGF0aXRpcyBDIHZpcnVzIChIQ1YpIGluZmVjdGlvbiBieSBi
bG9ja2luZyB2aXJ1cyBjZWxsIGVudHJ5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2NjM3PC9wYWdlcz48dm9sdW1lPjY8L3ZvbHVtZT48bnVtYmVy
PjEwPC9udW1iZXI+PGVkaXRpb24+MjAxMS8xMS8wMTwvZWRpdGlvbj48a2V5d29yZHM+PGtleXdv
cmQ+QW5pbWFsczwva2V5d29yZD48a2V5d29yZD5CYXNlIFNlcXVlbmNlPC9rZXl3b3JkPjxrZXl3
b3JkPkNlbGwgTGluZSwgVHVtb3I8L2tleXdvcmQ+PGtleXdvcmQ+RE5BIFByaW1lcnM8L2tleXdv
cmQ+PGtleXdvcmQ+SGVwYWNpdmlydXMvKnBhdGhvZ2VuaWNpdHk8L2tleXdvcmQ+PGtleXdvcmQ+
SHVtYW5zPC9rZXl3b3JkPjxrZXl3b3JkPkxpcG9wcm90ZWluIExpcGFzZS8qbWV0YWJvbGlzbTwv
a2V5d29yZD48a2V5d29yZD5MaXBvcHJvdGVpbnMvbWV0YWJvbGlzbTwva2V5d29yZD48a2V5d29y
ZD4qTWVtYnJhbmUgRnVzaW9uPC9rZXl3b3JkPjxrZXl3b3JkPk1pY2U8L2tleXdvcmQ+PGtleXdv
cmQ+TWljZSwgU0NJRDwva2V5d29yZD48a2V5d29yZD5NaWNyb3Njb3B5LCBFbGVjdHJvbiwgVHJh
bnNtaXNzaW9uPC9rZXl3b3JkPjxrZXl3b3JkPk1pY3Jvc2NvcHksIEltbXVub2VsZWN0cm9uPC9r
ZXl3b3JkPjxrZXl3b3JkPlBvbHltZXJhc2UgQ2hhaW4gUmVhY3Rpb248L2tleXdvcmQ+PC9rZXl3
b3Jkcz48ZGF0ZXM+PHllYXI+MjAxMTwveWVhcj48L2RhdGVzPjxpc2JuPjE5MzItNjIwMyAoRWxl
Y3Ryb25pYykmI3hEOzE5MzItNjIwMyAoTGlua2luZyk8L2lzYm4+PGFjY2Vzc2lvbi1udW0+MjIw
Mzk1MjE8L2FjY2Vzc2lvbi1udW0+PHdvcmstdHlwZT5SZXNlYXJjaCBTdXBwb3J0LCBOb24tVS5T
LiBHb3YmYXBvczt0PC93b3JrLXR5cGU+PHVybHM+PHJlbGF0ZWQtdXJscz48dXJsPmh0dHA6Ly93
d3cubmNiaS5ubG0ubmloLmdvdi9wdWJtZWQvMjIwMzk1MjE8L3VybD48dXJsPmh0dHA6Ly93d3cu
cGxvc29uZS5vcmcvYXJ0aWNsZS9mZXRjaE9iamVjdC5hY3Rpb24/dXJpPWluZm8lM0Fkb2klMkYx
MC4xMzcxJTJGam91cm5hbC5wb25lLjAwMjY2MzcmYW1wO3JlcHJlc2VudGF0aW9uPVBERjwvdXJs
PjwvcmVsYXRlZC11cmxzPjwvdXJscz48Y3VzdG9tMj4zMTk4ODA3PC9jdXN0b20yPjxlbGVjdHJv
bmljLXJlc291cmNlLW51bT4xMC4xMzcxL2pvdXJuYWwucG9uZS4wMDI2NjM3PC9lbGVjdHJvbmlj
LXJlc291cmNlLW51bT48bGFuZ3VhZ2U+ZW5nPC9sYW5ndWFnZT48L3JlY29yZD48L0NpdGU+PENp
dGU+PEF1dGhvcj5BbGJlY2thPC9BdXRob3I+PFllYXI+MjAxMjwvWWVhcj48UmVjTnVtPjQzOTwv
UmVjTnVtPjxyZWNvcmQ+PHJlYy1udW1iZXI+NDM5PC9yZWMtbnVtYmVyPjxmb3JlaWduLWtleXM+
PGtleSBhcHA9IkVOIiBkYi1pZD0idjB4d3ZlZHIydGVkYXFlOXoyNXhhdjk0ZGRlZmF0eGF2cDA1
IiB0aW1lc3RhbXA9IjEzMzA3ODA1NjEiPjQzOTwva2V5PjwvZm9yZWlnbi1rZXlzPjxyZWYtdHlw
ZSBuYW1lPSJKb3VybmFsIEFydGljbGUiPjE3PC9yZWYtdHlwZT48Y29udHJpYnV0b3JzPjxhdXRo
b3JzPjxhdXRob3I+QWxiZWNrYSwgQS48L2F1dGhvcj48YXV0aG9yPkJlbG91emFyZCwgUy48L2F1
dGhvcj48YXV0aG9yPk9wIGRlIEJlZWNrLCBBLjwvYXV0aG9yPjxhdXRob3I+RGVzY2FtcHMsIFYu
PC9hdXRob3I+PGF1dGhvcj5Hb3Vlc2xhaW4sIEwuPC9hdXRob3I+PGF1dGhvcj5CZXJ0cmFuZC1N
aWNoZWwsIEouPC9hdXRob3I+PGF1dGhvcj5UZXJjZSwgRi48L2F1dGhvcj48YXV0aG9yPkR1dmVy
bGllLCBHLjwvYXV0aG9yPjxhdXRob3I+Um91aWxsZSwgWS48L2F1dGhvcj48YXV0aG9yPkR1YnVp
c3NvbiwgSi48L2F1dGhvcj48L2F1dGhvcnM+PC9jb250cmlidXRvcnM+PGF1dGgtYWRkcmVzcz5J
bnN0aXR1dCBQYXN0ZXVyIGRlIExpbGxlLCBDZW50ZXIgZm9yIEluZmVjdGlvbiBhbmQgSW1tdW5p
dHkgb2YgTGlsbGUsIExpbGxlLCBGcmFuY2UuPC9hdXRoLWFkZHJlc3M+PHRpdGxlcz48dGl0bGU+
Um9sZSBvZiBsb3ctZGVuc2l0eSBsaXBvcHJvdGVpbiByZWNlcHRvciBpbiB0aGUgaGVwYXRpdGlz
IEMgdmlydXMgbGlmZSBjeWNsZTwvdGl0bGU+PHNlY29uZGFyeS10aXRsZT5IZXBhdG9sb2d5PC9z
ZWNvbmRhcnktdGl0bGU+PC90aXRsZXM+PHBlcmlvZGljYWw+PGZ1bGwtdGl0bGU+SGVwYXRvbG9n
eTwvZnVsbC10aXRsZT48L3BlcmlvZGljYWw+PHBhZ2VzPjk5OC0xMDA3PC9wYWdlcz48dm9sdW1l
PjU1PC92b2x1bWU+PG51bWJlcj40PC9udW1iZXI+PGVkaXRpb24+MjAxMS8xMS8yOTwvZWRpdGlv
bj48a2V5d29yZHM+PGtleXdvcmQ+QW5pbWFsczwva2V5d29yZD48a2V5d29yZD5BbnRpYm9kaWVz
L3BoYXJtYWNvbG9neTwva2V5d29yZD48a2V5d29yZD5DSE8gQ2VsbHM8L2tleXdvcmQ+PGtleXdv
cmQ+Q2VsbCBMaW5lLCBUdW1vcjwva2V5d29yZD48a2V5d29yZD5DcmljZXRpbmFlPC9rZXl3b3Jk
PjxrZXl3b3JkPkNyaWNldHVsdXM8L2tleXdvcmQ+PGtleXdvcmQ+RmVtYWxlPC9rZXl3b3JkPjxr
ZXl3b3JkPkhFSzI5MyBDZWxsczwva2V5d29yZD48a2V5d29yZD5IZXBhY2l2aXJ1cy8qZ3Jvd3Ro
ICZhbXA7IGRldmVsb3BtZW50L3BhdGhvZ2VuaWNpdHkvKnBoeXNpb2xvZ3k8L2tleXdvcmQ+PGtl
eXdvcmQ+SGVwYXRvY3l0ZXMvcGF0aG9sb2d5L3Zpcm9sb2d5PC9rZXl3b3JkPjxrZXl3b3JkPkh1
bWFuczwva2V5d29yZD48a2V5d29yZD5LaWRuZXkvY3l0b2xvZ3kvdmlyb2xvZ3k8L2tleXdvcmQ+
PGtleXdvcmQ+TGlmZSBDeWNsZSBTdGFnZXMvKnBoeXNpb2xvZ3k8L2tleXdvcmQ+PGtleXdvcmQ+
T3ZhcnkvY3l0b2xvZ3kvdmlyb2xvZ3k8L2tleXdvcmQ+PGtleXdvcmQ+Uk5BLCBWaXJhbC9tZXRh
Ym9saXNtPC9rZXl3b3JkPjxrZXl3b3JkPlJlY2VwdG9ycywgTERML2FudGFnb25pc3RzICZhbXA7
IGluaGliaXRvcnMvZHJ1ZyBlZmZlY3RzLypwaHlzaW9sb2d5PC9rZXl3b3JkPjxrZXl3b3JkPlZp
cnVzIFJlcGxpY2F0aW9uL3BoeXNpb2xvZ3k8L2tleXdvcmQ+PC9rZXl3b3Jkcz48ZGF0ZXM+PHll
YXI+MjAxMjwveWVhcj48cHViLWRhdGVzPjxkYXRlPkFwcjwvZGF0ZT48L3B1Yi1kYXRlcz48L2Rh
dGVzPjxpc2JuPjE1MjctMzM1MCAoRWxlY3Ryb25pYykmI3hEOzAyNzAtOTEzOSAoTGlua2luZyk8
L2lzYm4+PGFjY2Vzc2lvbi1udW0+MjIxMjEwMDI8L2FjY2Vzc2lvbi1udW0+PHdvcmstdHlwZT5S
ZXNlYXJjaCBTdXBwb3J0LCBOb24tVS5TLiBHb3YmYXBvczt0PC93b3JrLXR5cGU+PHVybHM+PHJl
bGF0ZWQtdXJscz48dXJsPmh0dHA6Ly93d3cubmNiaS5ubG0ubmloLmdvdi9wdWJtZWQvMjIxMjEw
MDI8L3VybD48L3JlbGF0ZWQtdXJscz48L3VybHM+PGVsZWN0cm9uaWMtcmVzb3VyY2UtbnVtPjEw
LjEwMDIvaGVwLjI1NTAxPC9lbGVjdHJvbmljLXJlc291cmNlLW51bT48bGFuZ3VhZ2U+ZW5nPC9s
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8" w:tooltip="Albecka, 2012 #439" w:history="1">
        <w:r w:rsidR="000F07FA" w:rsidRPr="00EF2A4D">
          <w:rPr>
            <w:rFonts w:ascii="Book Antiqua" w:hAnsi="Book Antiqua"/>
            <w:noProof/>
            <w:sz w:val="24"/>
            <w:szCs w:val="24"/>
            <w:vertAlign w:val="superscript"/>
            <w:lang w:val="en-US"/>
          </w:rPr>
          <w:t>88</w:t>
        </w:r>
      </w:hyperlink>
      <w:r w:rsidR="00394DCE">
        <w:rPr>
          <w:rFonts w:ascii="Book Antiqua" w:hAnsi="Book Antiqua"/>
          <w:noProof/>
          <w:sz w:val="24"/>
          <w:szCs w:val="24"/>
          <w:vertAlign w:val="superscript"/>
          <w:lang w:val="en-US"/>
        </w:rPr>
        <w:t>,</w:t>
      </w:r>
      <w:hyperlink w:anchor="_ENREF_101" w:tooltip="Andreo, 2007 #1071" w:history="1">
        <w:r w:rsidR="000F07FA" w:rsidRPr="00EF2A4D">
          <w:rPr>
            <w:rFonts w:ascii="Book Antiqua" w:hAnsi="Book Antiqua"/>
            <w:noProof/>
            <w:sz w:val="24"/>
            <w:szCs w:val="24"/>
            <w:vertAlign w:val="superscript"/>
            <w:lang w:val="en-US"/>
          </w:rPr>
          <w:t>101</w:t>
        </w:r>
      </w:hyperlink>
      <w:r w:rsidR="00394DCE">
        <w:rPr>
          <w:rFonts w:ascii="Book Antiqua" w:hAnsi="Book Antiqua"/>
          <w:noProof/>
          <w:sz w:val="24"/>
          <w:szCs w:val="24"/>
          <w:vertAlign w:val="superscript"/>
          <w:lang w:val="en-US"/>
        </w:rPr>
        <w:t>,</w:t>
      </w:r>
      <w:hyperlink w:anchor="_ENREF_102" w:tooltip="Maillard, 2011 #1080" w:history="1">
        <w:r w:rsidR="000F07FA" w:rsidRPr="00EF2A4D">
          <w:rPr>
            <w:rFonts w:ascii="Book Antiqua" w:hAnsi="Book Antiqua"/>
            <w:noProof/>
            <w:sz w:val="24"/>
            <w:szCs w:val="24"/>
            <w:vertAlign w:val="superscript"/>
            <w:lang w:val="en-US"/>
          </w:rPr>
          <w:t>10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B5678E" w:rsidRPr="00EF2A4D">
        <w:rPr>
          <w:rFonts w:ascii="Book Antiqua" w:hAnsi="Book Antiqua"/>
          <w:sz w:val="24"/>
          <w:szCs w:val="24"/>
          <w:lang w:val="en-US"/>
        </w:rPr>
        <w:t>.</w:t>
      </w:r>
      <w:r w:rsidR="00C437AE" w:rsidRPr="00EF2A4D">
        <w:rPr>
          <w:rFonts w:ascii="Book Antiqua" w:hAnsi="Book Antiqua"/>
          <w:sz w:val="24"/>
          <w:szCs w:val="24"/>
          <w:lang w:val="en-US"/>
        </w:rPr>
        <w:t xml:space="preserve"> </w:t>
      </w:r>
    </w:p>
    <w:p w14:paraId="0CFCE55A" w14:textId="361A78AF" w:rsidR="00174B78" w:rsidRPr="00EF2A4D" w:rsidRDefault="003F5D8C"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Different </w:t>
      </w:r>
      <w:r w:rsidR="00F10BD6" w:rsidRPr="00EF2A4D">
        <w:rPr>
          <w:rFonts w:ascii="Book Antiqua" w:hAnsi="Book Antiqua"/>
          <w:sz w:val="24"/>
          <w:szCs w:val="24"/>
          <w:lang w:val="en-US"/>
        </w:rPr>
        <w:t>mechanism</w:t>
      </w:r>
      <w:r w:rsidRPr="00EF2A4D">
        <w:rPr>
          <w:rFonts w:ascii="Book Antiqua" w:hAnsi="Book Antiqua"/>
          <w:sz w:val="24"/>
          <w:szCs w:val="24"/>
          <w:lang w:val="en-US"/>
        </w:rPr>
        <w:t xml:space="preserve">s can be proposed to explain this abortive </w:t>
      </w:r>
      <w:r w:rsidR="00FD1F71" w:rsidRPr="00EF2A4D">
        <w:rPr>
          <w:rFonts w:ascii="Book Antiqua" w:hAnsi="Book Antiqua"/>
          <w:sz w:val="24"/>
          <w:szCs w:val="24"/>
          <w:lang w:val="en-US"/>
        </w:rPr>
        <w:t xml:space="preserve">LPL-dependent </w:t>
      </w:r>
      <w:r w:rsidRPr="00EF2A4D">
        <w:rPr>
          <w:rFonts w:ascii="Book Antiqua" w:hAnsi="Book Antiqua"/>
          <w:sz w:val="24"/>
          <w:szCs w:val="24"/>
          <w:lang w:val="en-US"/>
        </w:rPr>
        <w:t xml:space="preserve">infection process. </w:t>
      </w:r>
      <w:r w:rsidR="00FD1F71" w:rsidRPr="00EF2A4D">
        <w:rPr>
          <w:rFonts w:ascii="Book Antiqua" w:hAnsi="Book Antiqua"/>
          <w:sz w:val="24"/>
          <w:szCs w:val="24"/>
          <w:lang w:val="en-US"/>
        </w:rPr>
        <w:t xml:space="preserve">LPL could mediate hepatic lipoviral clearance </w:t>
      </w:r>
      <w:r w:rsidR="00641743" w:rsidRPr="00EF2A4D">
        <w:rPr>
          <w:rFonts w:ascii="Book Antiqua" w:hAnsi="Book Antiqua"/>
          <w:sz w:val="24"/>
          <w:szCs w:val="24"/>
          <w:lang w:val="en-US"/>
        </w:rPr>
        <w:t xml:space="preserve">either </w:t>
      </w:r>
      <w:r w:rsidR="00FD1F71" w:rsidRPr="00EF2A4D">
        <w:rPr>
          <w:rFonts w:ascii="Book Antiqua" w:hAnsi="Book Antiqua"/>
          <w:sz w:val="24"/>
          <w:szCs w:val="24"/>
          <w:lang w:val="en-US"/>
        </w:rPr>
        <w:t>by means of its lipoprotein bridging abilities to liver HSPG (syndecan-1), that leads to direct endocytosis through the HSPG-metabolic</w:t>
      </w:r>
      <w:r w:rsidR="00394DCE">
        <w:rPr>
          <w:rFonts w:ascii="Book Antiqua" w:hAnsi="Book Antiqua"/>
          <w:sz w:val="24"/>
          <w:szCs w:val="24"/>
          <w:lang w:val="en-US"/>
        </w:rPr>
        <w:t xml:space="preserve"> pathway and degradation of HCV</w:t>
      </w:r>
      <w:r w:rsidR="00FD1F71" w:rsidRPr="00EF2A4D">
        <w:rPr>
          <w:rFonts w:ascii="Book Antiqua" w:hAnsi="Book Antiqua"/>
          <w:sz w:val="24"/>
          <w:szCs w:val="24"/>
          <w:lang w:val="en-US"/>
        </w:rPr>
        <w:fldChar w:fldCharType="begin">
          <w:fldData xml:space="preserve">PEVuZE5vdGU+PENpdGU+PEF1dGhvcj5BbmRyZW88L0F1dGhvcj48WWVhcj4yMDA3PC9ZZWFyPjxS
ZWNOdW0+MTA3MTwvUmVjTnVtPjxEaXNwbGF5VGV4dD48c3R5bGUgZmFjZT0ic3VwZXJzY3JpcHQi
PlsxMDFdPC9zdHlsZT48L0Rpc3BsYXlUZXh0PjxyZWNvcmQ+PHJlYy1udW1iZXI+MTA3MTwvcmVj
LW51bWJlcj48Zm9yZWlnbi1rZXlzPjxrZXkgYXBwPSJFTiIgZGItaWQ9InYweHd2ZWRyMnRlZGFx
ZTl6MjV4YXY5NGRkZWZhdHhhdnAwNSIgdGltZXN0YW1wPSIxMzg2MTY2Nzc1Ij4xMDcxPC9rZXk+
PC9mb3JlaWduLWtleXM+PHJlZi10eXBlIG5hbWU9IkpvdXJuYWwgQXJ0aWNsZSI+MTc8L3JlZi10
eXBlPjxjb250cmlidXRvcnM+PGF1dGhvcnM+PGF1dGhvcj5BbmRyZW8sIFUuPC9hdXRob3I+PGF1
dGhvcj5NYWlsbGFyZCwgUC48L2F1dGhvcj48YXV0aG9yPkthbGluaW5hLCBPLjwvYXV0aG9yPjxh
dXRob3I+V2FsaWMsIE0uPC9hdXRob3I+PGF1dGhvcj5NZXVycywgRS48L2F1dGhvcj48YXV0aG9y
Pk1hcnRpbm90LCBNLjwvYXV0aG9yPjxhdXRob3I+TWFyY2VsbGluLCBQLjwvYXV0aG9yPjxhdXRo
b3I+QnVka293c2thLCBBLjwvYXV0aG9yPjwvYXV0aG9ycz48L2NvbnRyaWJ1dG9ycz48YXV0aC1h
ZGRyZXNzPlVuaXRlIEhlcGFjaXZpcnVzIEluc3RpdHV0IFBhc3RldXIsIDI1LzI4IFJ1ZSBkdSBE
ciBSb3V4LCA3NTcyNCBQYXJpcyBDZWRleCAxNSwgRnJhbmNlLjwvYXV0aC1hZGRyZXNzPjx0aXRs
ZXM+PHRpdGxlPkxpcG9wcm90ZWluIGxpcGFzZSBtZWRpYXRlcyBoZXBhdGl0aXMgQyB2aXJ1cyAo
SENWKSBjZWxsIGVudHJ5IGFuZCBpbmhpYml0cyBIQ1YgaW5mZWN0aW9uPC90aXRsZT48c2Vjb25k
YXJ5LXRpdGxlPkNlbGwgTWljcm9iaW9sPC9zZWNvbmRhcnktdGl0bGU+PGFsdC10aXRsZT5DZWxs
dWxhciBtaWNyb2Jpb2xvZ3k8L2FsdC10aXRsZT48L3RpdGxlcz48cGVyaW9kaWNhbD48ZnVsbC10
aXRsZT5DZWxsIE1pY3JvYmlvbDwvZnVsbC10aXRsZT48L3BlcmlvZGljYWw+PHBhZ2VzPjI0NDUt
NTY8L3BhZ2VzPjx2b2x1bWU+OTwvdm9sdW1lPjxudW1iZXI+MTA8L251bWJlcj48ZWRpdGlvbj4y
MDA3LzA1LzIzPC9lZGl0aW9uPjxrZXl3b3Jkcz48a2V5d29yZD5BbmltYWxzPC9rZXl3b3JkPjxr
ZXl3b3JkPkFwb2xpcG9wcm90ZWlucyBCL21ldGFib2xpc208L2tleXdvcmQ+PGtleXdvcmQ+Q0hP
IENlbGxzPC9rZXl3b3JkPjxrZXl3b3JkPkNlbGwgTGluZTwva2V5d29yZD48a2V5d29yZD5DZWxs
IExpbmUsIFR1bW9yPC9rZXl3b3JkPjxrZXl3b3JkPkNyaWNldGluYWU8L2tleXdvcmQ+PGtleXdv
cmQ+Q3JpY2V0dWx1czwva2V5d29yZD48a2V5d29yZD5EaW1lcml6YXRpb248L2tleXdvcmQ+PGtl
eXdvcmQ+SGVwYWNpdmlydXMvKnBoeXNpb2xvZ3k8L2tleXdvcmQ+PGtleXdvcmQ+SGVwYXJhbiBT
dWxmYXRlIFByb3Rlb2dseWNhbnMvbWV0YWJvbGlzbTwva2V5d29yZD48a2V5d29yZD5IZXBhdGl0
aXMgQy8qdmlyb2xvZ3k8L2tleXdvcmQ+PGtleXdvcmQ+SHVtYW5zPC9rZXl3b3JkPjxrZXl3b3Jk
PkxhY3RvbmVzL3BoYXJtYWNvbG9neTwva2V5d29yZD48a2V5d29yZD5MaXBvcHJvdGVpbiBMaXBh
c2UvKnBoeXNpb2xvZ3k8L2tleXdvcmQ+PGtleXdvcmQ+TWFjcm9waGFnZXMvbWV0YWJvbGlzbS92
aXJvbG9neTwva2V5d29yZD48a2V5d29yZD5SZWNlcHRvcnMsIExpcG9wcm90ZWluL21ldGFib2xp
c208L2tleXdvcmQ+PGtleXdvcmQ+VmlydXMgSW50ZXJuYWxpemF0aW9uPC9rZXl3b3JkPjwva2V5
d29yZHM+PGRhdGVzPjx5ZWFyPjIwMDc8L3llYXI+PHB1Yi1kYXRlcz48ZGF0ZT5PY3Q8L2RhdGU+
PC9wdWItZGF0ZXM+PC9kYXRlcz48aXNibj4xNDYyLTU4MTQgKFByaW50KSYjeEQ7MTQ2Mi01ODE0
IChMaW5raW5nKTwvaXNibj48YWNjZXNzaW9uLW51bT4xNzUxNzA2MzwvYWNjZXNzaW9uLW51bT48
d29yay10eXBlPlJlc2VhcmNoIFN1cHBvcnQsIE5vbi1VLlMuIEdvdiZhcG9zO3Q8L3dvcmstdHlw
ZT48dXJscz48cmVsYXRlZC11cmxzPjx1cmw+aHR0cDovL3d3dy5uY2JpLm5sbS5uaWguZ292L3B1
Ym1lZC8xNzUxNzA2MzwvdXJsPjx1cmw+aHR0cDovL29ubGluZWxpYnJhcnkud2lsZXkuY29tL3N0
b3JlLzEwLjExMTEvai4xNDYyLTU4MjIuMjAwNy4wMDk3Mi54L2Fzc2V0L2ouMTQ2Mi01ODIyLjIw
MDcuMDA5NzIueC5wZGY/dj0xJmFtcDt0PWhvc251Mm4xJmFtcDtzPWMyZjBhYjZlOTVlY2QwOWMw
NmI1YjQ1MmFjZGMwMDdmNWZhZDM2OTM8L3VybD48L3JlbGF0ZWQtdXJscz48L3VybHM+PGVsZWN0
cm9uaWMtcmVzb3VyY2UtbnVtPjEwLjExMTEvai4xNDYyLTU4MjIuMjAwNy4wMDk3Mi54PC9lbGVj
dHJvbmljLXJlc291cmNlLW51bT48bGFuZ3VhZ2U+ZW5nPC9sYW5ndWFnZT48L3JlY29yZD48L0Np
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W88L0F1dGhvcj48WWVhcj4yMDA3PC9ZZWFyPjxS
ZWNOdW0+MTA3MTwvUmVjTnVtPjxEaXNwbGF5VGV4dD48c3R5bGUgZmFjZT0ic3VwZXJzY3JpcHQi
PlsxMDFdPC9zdHlsZT48L0Rpc3BsYXlUZXh0PjxyZWNvcmQ+PHJlYy1udW1iZXI+MTA3MTwvcmVj
LW51bWJlcj48Zm9yZWlnbi1rZXlzPjxrZXkgYXBwPSJFTiIgZGItaWQ9InYweHd2ZWRyMnRlZGFx
ZTl6MjV4YXY5NGRkZWZhdHhhdnAwNSIgdGltZXN0YW1wPSIxMzg2MTY2Nzc1Ij4xMDcxPC9rZXk+
PC9mb3JlaWduLWtleXM+PHJlZi10eXBlIG5hbWU9IkpvdXJuYWwgQXJ0aWNsZSI+MTc8L3JlZi10
eXBlPjxjb250cmlidXRvcnM+PGF1dGhvcnM+PGF1dGhvcj5BbmRyZW8sIFUuPC9hdXRob3I+PGF1
dGhvcj5NYWlsbGFyZCwgUC48L2F1dGhvcj48YXV0aG9yPkthbGluaW5hLCBPLjwvYXV0aG9yPjxh
dXRob3I+V2FsaWMsIE0uPC9hdXRob3I+PGF1dGhvcj5NZXVycywgRS48L2F1dGhvcj48YXV0aG9y
Pk1hcnRpbm90LCBNLjwvYXV0aG9yPjxhdXRob3I+TWFyY2VsbGluLCBQLjwvYXV0aG9yPjxhdXRo
b3I+QnVka293c2thLCBBLjwvYXV0aG9yPjwvYXV0aG9ycz48L2NvbnRyaWJ1dG9ycz48YXV0aC1h
ZGRyZXNzPlVuaXRlIEhlcGFjaXZpcnVzIEluc3RpdHV0IFBhc3RldXIsIDI1LzI4IFJ1ZSBkdSBE
ciBSb3V4LCA3NTcyNCBQYXJpcyBDZWRleCAxNSwgRnJhbmNlLjwvYXV0aC1hZGRyZXNzPjx0aXRs
ZXM+PHRpdGxlPkxpcG9wcm90ZWluIGxpcGFzZSBtZWRpYXRlcyBoZXBhdGl0aXMgQyB2aXJ1cyAo
SENWKSBjZWxsIGVudHJ5IGFuZCBpbmhpYml0cyBIQ1YgaW5mZWN0aW9uPC90aXRsZT48c2Vjb25k
YXJ5LXRpdGxlPkNlbGwgTWljcm9iaW9sPC9zZWNvbmRhcnktdGl0bGU+PGFsdC10aXRsZT5DZWxs
dWxhciBtaWNyb2Jpb2xvZ3k8L2FsdC10aXRsZT48L3RpdGxlcz48cGVyaW9kaWNhbD48ZnVsbC10
aXRsZT5DZWxsIE1pY3JvYmlvbDwvZnVsbC10aXRsZT48L3BlcmlvZGljYWw+PHBhZ2VzPjI0NDUt
NTY8L3BhZ2VzPjx2b2x1bWU+OTwvdm9sdW1lPjxudW1iZXI+MTA8L251bWJlcj48ZWRpdGlvbj4y
MDA3LzA1LzIzPC9lZGl0aW9uPjxrZXl3b3Jkcz48a2V5d29yZD5BbmltYWxzPC9rZXl3b3JkPjxr
ZXl3b3JkPkFwb2xpcG9wcm90ZWlucyBCL21ldGFib2xpc208L2tleXdvcmQ+PGtleXdvcmQ+Q0hP
IENlbGxzPC9rZXl3b3JkPjxrZXl3b3JkPkNlbGwgTGluZTwva2V5d29yZD48a2V5d29yZD5DZWxs
IExpbmUsIFR1bW9yPC9rZXl3b3JkPjxrZXl3b3JkPkNyaWNldGluYWU8L2tleXdvcmQ+PGtleXdv
cmQ+Q3JpY2V0dWx1czwva2V5d29yZD48a2V5d29yZD5EaW1lcml6YXRpb248L2tleXdvcmQ+PGtl
eXdvcmQ+SGVwYWNpdmlydXMvKnBoeXNpb2xvZ3k8L2tleXdvcmQ+PGtleXdvcmQ+SGVwYXJhbiBT
dWxmYXRlIFByb3Rlb2dseWNhbnMvbWV0YWJvbGlzbTwva2V5d29yZD48a2V5d29yZD5IZXBhdGl0
aXMgQy8qdmlyb2xvZ3k8L2tleXdvcmQ+PGtleXdvcmQ+SHVtYW5zPC9rZXl3b3JkPjxrZXl3b3Jk
PkxhY3RvbmVzL3BoYXJtYWNvbG9neTwva2V5d29yZD48a2V5d29yZD5MaXBvcHJvdGVpbiBMaXBh
c2UvKnBoeXNpb2xvZ3k8L2tleXdvcmQ+PGtleXdvcmQ+TWFjcm9waGFnZXMvbWV0YWJvbGlzbS92
aXJvbG9neTwva2V5d29yZD48a2V5d29yZD5SZWNlcHRvcnMsIExpcG9wcm90ZWluL21ldGFib2xp
c208L2tleXdvcmQ+PGtleXdvcmQ+VmlydXMgSW50ZXJuYWxpemF0aW9uPC9rZXl3b3JkPjwva2V5
d29yZHM+PGRhdGVzPjx5ZWFyPjIwMDc8L3llYXI+PHB1Yi1kYXRlcz48ZGF0ZT5PY3Q8L2RhdGU+
PC9wdWItZGF0ZXM+PC9kYXRlcz48aXNibj4xNDYyLTU4MTQgKFByaW50KSYjeEQ7MTQ2Mi01ODE0
IChMaW5raW5nKTwvaXNibj48YWNjZXNzaW9uLW51bT4xNzUxNzA2MzwvYWNjZXNzaW9uLW51bT48
d29yay10eXBlPlJlc2VhcmNoIFN1cHBvcnQsIE5vbi1VLlMuIEdvdiZhcG9zO3Q8L3dvcmstdHlw
ZT48dXJscz48cmVsYXRlZC11cmxzPjx1cmw+aHR0cDovL3d3dy5uY2JpLm5sbS5uaWguZ292L3B1
Ym1lZC8xNzUxNzA2MzwvdXJsPjx1cmw+aHR0cDovL29ubGluZWxpYnJhcnkud2lsZXkuY29tL3N0
b3JlLzEwLjExMTEvai4xNDYyLTU4MjIuMjAwNy4wMDk3Mi54L2Fzc2V0L2ouMTQ2Mi01ODIyLjIw
MDcuMDA5NzIueC5wZGY/dj0xJmFtcDt0PWhvc251Mm4xJmFtcDtzPWMyZjBhYjZlOTVlY2QwOWMw
NmI1YjQ1MmFjZGMwMDdmNWZhZDM2OTM8L3VybD48L3JlbGF0ZWQtdXJscz48L3VybHM+PGVsZWN0
cm9uaWMtcmVzb3VyY2UtbnVtPjEwLjExMTEvai4xNDYyLTU4MjIuMjAwNy4wMDk3Mi54PC9lbGVj
dHJvbmljLXJlc291cmNlLW51bT48bGFuZ3VhZ2U+ZW5nPC9sYW5ndWFnZT48L3JlY29yZD48L0Np
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FD1F71" w:rsidRPr="00EF2A4D">
        <w:rPr>
          <w:rFonts w:ascii="Book Antiqua" w:hAnsi="Book Antiqua"/>
          <w:sz w:val="24"/>
          <w:szCs w:val="24"/>
          <w:lang w:val="en-US"/>
        </w:rPr>
      </w:r>
      <w:r w:rsidR="00FD1F71"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1" w:tooltip="Andreo, 2007 #1071" w:history="1">
        <w:r w:rsidR="000F07FA" w:rsidRPr="00EF2A4D">
          <w:rPr>
            <w:rFonts w:ascii="Book Antiqua" w:hAnsi="Book Antiqua"/>
            <w:noProof/>
            <w:sz w:val="24"/>
            <w:szCs w:val="24"/>
            <w:vertAlign w:val="superscript"/>
            <w:lang w:val="en-US"/>
          </w:rPr>
          <w:t>101</w:t>
        </w:r>
      </w:hyperlink>
      <w:r w:rsidR="00B71CFA" w:rsidRPr="00EF2A4D">
        <w:rPr>
          <w:rFonts w:ascii="Book Antiqua" w:hAnsi="Book Antiqua"/>
          <w:noProof/>
          <w:sz w:val="24"/>
          <w:szCs w:val="24"/>
          <w:vertAlign w:val="superscript"/>
          <w:lang w:val="en-US"/>
        </w:rPr>
        <w:t>]</w:t>
      </w:r>
      <w:r w:rsidR="00FD1F71" w:rsidRPr="00EF2A4D">
        <w:rPr>
          <w:rFonts w:ascii="Book Antiqua" w:hAnsi="Book Antiqua"/>
          <w:sz w:val="24"/>
          <w:szCs w:val="24"/>
          <w:lang w:val="en-US"/>
        </w:rPr>
        <w:fldChar w:fldCharType="end"/>
      </w:r>
      <w:r w:rsidR="00FD1F71" w:rsidRPr="00EF2A4D">
        <w:rPr>
          <w:rFonts w:ascii="Book Antiqua" w:hAnsi="Book Antiqua"/>
          <w:sz w:val="24"/>
          <w:szCs w:val="24"/>
          <w:lang w:val="en-US"/>
        </w:rPr>
        <w:t xml:space="preserve">, </w:t>
      </w:r>
      <w:r w:rsidR="00641743" w:rsidRPr="00EF2A4D">
        <w:rPr>
          <w:rFonts w:ascii="Book Antiqua" w:hAnsi="Book Antiqua"/>
          <w:sz w:val="24"/>
          <w:szCs w:val="24"/>
          <w:lang w:val="en-US"/>
        </w:rPr>
        <w:t xml:space="preserve">or </w:t>
      </w:r>
      <w:r w:rsidR="00FD1F71" w:rsidRPr="00EF2A4D">
        <w:rPr>
          <w:rFonts w:ascii="Book Antiqua" w:hAnsi="Book Antiqua"/>
          <w:sz w:val="24"/>
          <w:szCs w:val="24"/>
          <w:lang w:val="en-US"/>
        </w:rPr>
        <w:t>alternatively by its lipolytic activity</w:t>
      </w:r>
      <w:r w:rsidR="00641743" w:rsidRPr="00EF2A4D">
        <w:rPr>
          <w:rFonts w:ascii="Book Antiqua" w:hAnsi="Book Antiqua"/>
          <w:sz w:val="24"/>
          <w:szCs w:val="24"/>
          <w:lang w:val="en-US"/>
        </w:rPr>
        <w:t>, or by a combination of both</w:t>
      </w:r>
      <w:r w:rsidR="00FD1F71" w:rsidRPr="00EF2A4D">
        <w:rPr>
          <w:rFonts w:ascii="Book Antiqua" w:hAnsi="Book Antiqua"/>
          <w:sz w:val="24"/>
          <w:szCs w:val="24"/>
          <w:lang w:val="en-US"/>
        </w:rPr>
        <w:t>.</w:t>
      </w:r>
      <w:r w:rsidR="00641743" w:rsidRPr="00EF2A4D">
        <w:rPr>
          <w:rFonts w:ascii="Book Antiqua" w:hAnsi="Book Antiqua"/>
          <w:sz w:val="24"/>
          <w:szCs w:val="24"/>
          <w:lang w:val="en-US"/>
        </w:rPr>
        <w:t xml:space="preserve"> T</w:t>
      </w:r>
      <w:r w:rsidR="00647F2A" w:rsidRPr="00EF2A4D">
        <w:rPr>
          <w:rFonts w:ascii="Book Antiqua" w:hAnsi="Book Antiqua"/>
          <w:sz w:val="24"/>
          <w:szCs w:val="24"/>
          <w:lang w:val="en-US"/>
        </w:rPr>
        <w:t xml:space="preserve">he </w:t>
      </w:r>
      <w:r w:rsidR="00D33D5E" w:rsidRPr="00EF2A4D">
        <w:rPr>
          <w:rFonts w:ascii="Book Antiqua" w:hAnsi="Book Antiqua"/>
          <w:sz w:val="24"/>
          <w:szCs w:val="24"/>
          <w:lang w:val="en-US"/>
        </w:rPr>
        <w:t xml:space="preserve">enzymatic </w:t>
      </w:r>
      <w:r w:rsidR="00647F2A" w:rsidRPr="00EF2A4D">
        <w:rPr>
          <w:rFonts w:ascii="Book Antiqua" w:hAnsi="Book Antiqua"/>
          <w:sz w:val="24"/>
          <w:szCs w:val="24"/>
          <w:lang w:val="en-US"/>
        </w:rPr>
        <w:t xml:space="preserve">activity of LPL could transform HCV-associated lipoproteins into lipoprotein remnants </w:t>
      </w:r>
      <w:r w:rsidR="00641743" w:rsidRPr="00EF2A4D">
        <w:rPr>
          <w:rFonts w:ascii="Book Antiqua" w:hAnsi="Book Antiqua"/>
          <w:sz w:val="24"/>
          <w:szCs w:val="24"/>
          <w:lang w:val="en-US"/>
        </w:rPr>
        <w:t xml:space="preserve">that facilitate </w:t>
      </w:r>
      <w:r w:rsidR="00647F2A" w:rsidRPr="00EF2A4D">
        <w:rPr>
          <w:rFonts w:ascii="Book Antiqua" w:hAnsi="Book Antiqua"/>
          <w:sz w:val="24"/>
          <w:szCs w:val="24"/>
          <w:lang w:val="en-US"/>
        </w:rPr>
        <w:t>virus binding to LDL-R,</w:t>
      </w:r>
      <w:r w:rsidR="009418E6" w:rsidRPr="00EF2A4D">
        <w:rPr>
          <w:rFonts w:ascii="Book Antiqua" w:hAnsi="Book Antiqua"/>
          <w:sz w:val="24"/>
          <w:szCs w:val="24"/>
          <w:lang w:val="en-US"/>
        </w:rPr>
        <w:t xml:space="preserve"> also</w:t>
      </w:r>
      <w:r w:rsidR="00647F2A" w:rsidRPr="00EF2A4D">
        <w:rPr>
          <w:rFonts w:ascii="Book Antiqua" w:hAnsi="Book Antiqua"/>
          <w:sz w:val="24"/>
          <w:szCs w:val="24"/>
          <w:lang w:val="en-US"/>
        </w:rPr>
        <w:t xml:space="preserve"> a non-productive HCV entry </w:t>
      </w:r>
      <w:r w:rsidR="00A050FD" w:rsidRPr="00EF2A4D">
        <w:rPr>
          <w:rFonts w:ascii="Book Antiqua" w:hAnsi="Book Antiqua"/>
          <w:sz w:val="24"/>
          <w:szCs w:val="24"/>
          <w:lang w:val="en-US"/>
        </w:rPr>
        <w:t>pathway</w:t>
      </w:r>
      <w:r w:rsidR="003635E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CwgMTAzXTwvc3R5bGU+PC9EaXNwbGF5VGV4dD48cmVjb3JkPjxyZWMtbnVtYmVyPjQzOTwv
cmVjLW51bWJlcj48Zm9yZWlnbi1rZXlzPjxrZXkgYXBwPSJFTiIgZGItaWQ9InYweHd2ZWRyMnRl
ZGFxZTl6MjV4YXY5NGRkZWZhdHhhdnAwNSIgdGltZXN0YW1wPSIxMzMwNzgwNTYxIj40Mzk8L2tl
eT48L2ZvcmVpZ24ta2V5cz48cmVmLXR5cGUgbmFtZT0iSm91cm5hbCBBcnRpY2xlIj4xNzwvcmVm
LXR5cGU+PGNvbnRyaWJ1dG9ycz48YXV0aG9ycz48YXV0aG9yPkFsYmVja2EsIEEuPC9hdXRob3I+
PGF1dGhvcj5CZWxvdXphcmQsIFMuPC9hdXRob3I+PGF1dGhvcj5PcCBkZSBCZWVjaywgQS48L2F1
dGhvcj48YXV0aG9yPkRlc2NhbXBzLCBWLjwvYXV0aG9yPjxhdXRob3I+R291ZXNsYWluLCBMLjwv
YXV0aG9yPjxhdXRob3I+QmVydHJhbmQtTWljaGVsLCBKLjwvYXV0aG9yPjxhdXRob3I+VGVyY2Us
IEYuPC9hdXRob3I+PGF1dGhvcj5EdXZlcmxpZSwgRy48L2F1dGhvcj48YXV0aG9yPlJvdWlsbGUs
IFkuPC9hdXRob3I+PGF1dGhvcj5EdWJ1aXNzb24sIEouPC9hdXRob3I+PC9hdXRob3JzPjwvY29u
dHJpYnV0b3JzPjxhdXRoLWFkZHJlc3M+SW5zdGl0dXQgUGFzdGV1ciBkZSBMaWxsZSwgQ2VudGVy
IGZvciBJbmZlY3Rpb24gYW5kIEltbXVuaXR5IG9mIExpbGxlLCBMaWxsZSwgRnJhbmNlLjwvYXV0
aC1hZGRyZXNzPjx0aXRsZXM+PHRpdGxlPlJvbGUgb2YgbG93LWRlbnNpdHkgbGlwb3Byb3RlaW4g
cmVjZXB0b3IgaW4gdGhlIGhlcGF0aXRpcyBDIHZpcnVzIGxpZmUgY3ljbGU8L3RpdGxlPjxzZWNv
bmRhcnktdGl0bGU+SGVwYXRvbG9neTwvc2Vjb25kYXJ5LXRpdGxlPjwvdGl0bGVzPjxwZXJpb2Rp
Y2FsPjxmdWxsLXRpdGxlPkhlcGF0b2xvZ3k8L2Z1bGwtdGl0bGU+PC9wZXJpb2RpY2FsPjxwYWdl
cz45OTgtMTAwNzwvcGFnZXM+PHZvbHVtZT41NTwvdm9sdW1lPjxudW1iZXI+NDwvbnVtYmVyPjxl
ZGl0aW9uPjIwMTEvMTEvMjk8L2VkaXRpb24+PGtleXdvcmRzPjxrZXl3b3JkPkFuaW1hbHM8L2tl
eXdvcmQ+PGtleXdvcmQ+QW50aWJvZGllcy9waGFybWFjb2xvZ3k8L2tleXdvcmQ+PGtleXdvcmQ+
Q0hPIENlbGxzPC9rZXl3b3JkPjxrZXl3b3JkPkNlbGwgTGluZSwgVHVtb3I8L2tleXdvcmQ+PGtl
eXdvcmQ+Q3JpY2V0aW5hZTwva2V5d29yZD48a2V5d29yZD5DcmljZXR1bHVzPC9rZXl3b3JkPjxr
ZXl3b3JkPkZlbWFsZTwva2V5d29yZD48a2V5d29yZD5IRUsyOTMgQ2VsbHM8L2tleXdvcmQ+PGtl
eXdvcmQ+SGVwYWNpdmlydXMvKmdyb3d0aCAmYW1wOyBkZXZlbG9wbWVudC9wYXRob2dlbmljaXR5
LypwaHlzaW9sb2d5PC9rZXl3b3JkPjxrZXl3b3JkPkhlcGF0b2N5dGVzL3BhdGhvbG9neS92aXJv
bG9neTwva2V5d29yZD48a2V5d29yZD5IdW1hbnM8L2tleXdvcmQ+PGtleXdvcmQ+S2lkbmV5L2N5
dG9sb2d5L3Zpcm9sb2d5PC9rZXl3b3JkPjxrZXl3b3JkPkxpZmUgQ3ljbGUgU3RhZ2VzLypwaHlz
aW9sb2d5PC9rZXl3b3JkPjxrZXl3b3JkPk92YXJ5L2N5dG9sb2d5L3Zpcm9sb2d5PC9rZXl3b3Jk
PjxrZXl3b3JkPlJOQSwgVmlyYWwvbWV0YWJvbGlzbTwva2V5d29yZD48a2V5d29yZD5SZWNlcHRv
cnMsIExETC9hbnRhZ29uaXN0cyAmYW1wOyBpbmhpYml0b3JzL2RydWcgZWZmZWN0cy8qcGh5c2lv
bG9neTwva2V5d29yZD48a2V5d29yZD5WaXJ1cyBSZXBsaWNhdGlvbi9waHlzaW9sb2d5PC9rZXl3
b3JkPjwva2V5d29yZHM+PGRhdGVzPjx5ZWFyPjIwMTI8L3llYXI+PHB1Yi1kYXRlcz48ZGF0ZT5B
cHI8L2RhdGU+PC9wdWItZGF0ZXM+PC9kYXRlcz48aXNibj4xNTI3LTMzNTAgKEVsZWN0cm9uaWMp
JiN4RDswMjcwLTkxMzkgKExpbmtpbmcpPC9pc2JuPjxhY2Nlc3Npb24tbnVtPjIyMTIxMDAyPC9h
Y2Nlc3Npb24tbnVtPjx3b3JrLXR5cGU+UmVzZWFyY2ggU3VwcG9ydCwgTm9uLVUuUy4gR292JmFw
b3M7dDwvd29yay10eXBlPjx1cmxzPjxyZWxhdGVkLXVybHM+PHVybD5odHRwOi8vd3d3Lm5jYmku
bmxtLm5paC5nb3YvcHVibWVkLzIyMTIxMDAyPC91cmw+PC9yZWxhdGVkLXVybHM+PC91cmxzPjxl
bGVjdHJvbmljLXJlc291cmNlLW51bT4xMC4xMDAyL2hlcC4yNTUwMTwvZWxlY3Ryb25pYy1yZXNv
dXJjZS1udW0+PGxhbmd1YWdlPmVuZzwvbGFuZ3VhZ2U+PC9yZWNvcmQ+PC9DaXRlPjxDaXRlPjxB
dXRob3I+U2hpbWl6dTwvQXV0aG9yPjxZZWFyPjIwMTA8L1llYXI+PFJlY051bT4xMDg5PC9SZWNO
dW0+PHJlY29yZD48cmVjLW51bWJlcj4xMDg5PC9yZWMtbnVtYmVyPjxmb3JlaWduLWtleXM+PGtl
eSBhcHA9IkVOIiBkYi1pZD0idjB4d3ZlZHIydGVkYXFlOXoyNXhhdjk0ZGRlZmF0eGF2cDA1IiB0
aW1lc3RhbXA9IjEzODY2OTUwNjUiPjEwODk8L2tleT48L2ZvcmVpZ24ta2V5cz48cmVmLXR5cGUg
bmFtZT0iSm91cm5hbCBBcnRpY2xlIj4xNzwvcmVmLXR5cGU+PGNvbnRyaWJ1dG9ycz48YXV0aG9y
cz48YXV0aG9yPlNoaW1penUsIFkuPC9hdXRob3I+PGF1dGhvcj5IaXNoaWtpLCBULjwvYXV0aG9y
PjxhdXRob3I+U3VnaXlhbWEsIEsuPC9hdXRob3I+PGF1dGhvcj5PZ2F3YSwgSy48L2F1dGhvcj48
YXV0aG9yPkZ1bmFtaSwgSy48L2F1dGhvcj48YXV0aG9yPkthdG8sIEEuPC9hdXRob3I+PGF1dGhv
cj5PaHNha2ksIFkuPC9hdXRob3I+PGF1dGhvcj5GdWppbW90bywgVC48L2F1dGhvcj48YXV0aG9y
PlRha2FrdSwgSC48L2F1dGhvcj48YXV0aG9yPlNoaW1vdG9obm8sIEsuPC9hdXRob3I+PC9hdXRo
b3JzPjwvY29udHJpYnV0b3JzPjxhdXRoLWFkZHJlc3M+UmVzZWFyY2ggSW5zdGl0dXRlLCBDaGli
YSBJbnN0aXR1dGUgb2YgVGVjaG5vbG9neSwgMi0xNy0xIFRzdWRhbnVtYSwgTmFyYXNoaW5vLCBD
aGliYSAyNzUtMDAxNiwgSmFwYW4uIHl1a28uc2hpbWl6dUBpdC1jaGliYS5hYy5qcDwvYXV0aC1h
ZGRyZXNzPjx0aXRsZXM+PHRpdGxlPkxpcG9wcm90ZWluIGxpcGFzZSBhbmQgaGVwYXRpYyB0cmln
bHljZXJpZGUgbGlwYXNlIHJlZHVjZSB0aGUgaW5mZWN0aXZpdHkgb2YgaGVwYXRpdGlzIEMgdmly
dXMgKEhDVikgdGhyb3VnaCB0aGVpciBjYXRhbHl0aWMgYWN0aXZpdGllcyBvbiBIQ1YtYXNzb2Np
YXRlZCBsaXBvcHJvdGVpbnM8L3RpdGxlPjxzZWNvbmRhcnktdGl0bGU+Vmlyb2xvZ3k8L3NlY29u
ZGFyeS10aXRsZT48YWx0LXRpdGxlPlZpcm9sb2d5PC9hbHQtdGl0bGU+PC90aXRsZXM+PHBlcmlv
ZGljYWw+PGZ1bGwtdGl0bGU+Vmlyb2xvZ3k8L2Z1bGwtdGl0bGU+PC9wZXJpb2RpY2FsPjxhbHQt
cGVyaW9kaWNhbD48ZnVsbC10aXRsZT5WaXJvbG9neTwvZnVsbC10aXRsZT48L2FsdC1wZXJpb2Rp
Y2FsPjxwYWdlcz4xNTItOTwvcGFnZXM+PHZvbHVtZT40MDc8L3ZvbHVtZT48bnVtYmVyPjE8L251
bWJlcj48ZWRpdGlvbj4yMDEwLzA5LzA5PC9lZGl0aW9uPjxrZXl3b3Jkcz48a2V5d29yZD5DZWxs
IExpbmU8L2tleXdvcmQ+PGtleXdvcmQ+Q3VsdHVyZSBNZWRpYS9jaGVtaXN0cnk8L2tleXdvcmQ+
PGtleXdvcmQ+R2VuZSBTaWxlbmNpbmc8L2tleXdvcmQ+PGtleXdvcmQ+SGVwYWNpdmlydXMvZHJ1
ZyBlZmZlY3RzLypwYXRob2dlbmljaXR5PC9rZXl3b3JkPjxrZXl3b3JkPkh1bWFuczwva2V5d29y
ZD48a2V5d29yZD5MaXBhc2UvKm1ldGFib2xpc208L2tleXdvcmQ+PGtleXdvcmQ+TGlwb3Byb3Rl
aW4gTGlwYXNlLyptZXRhYm9saXNtPC9rZXl3b3JkPjxrZXl3b3JkPkxpcG9wcm90ZWlucy8qbWV0
YWJvbGlzbTwva2V5d29yZD48a2V5d29yZD5Qcm90ZWluIEJpbmRpbmc8L2tleXdvcmQ+PGtleXdv
cmQ+VmlyYWwgUHJvdGVpbnMvKm1ldGFib2xpc208L2tleXdvcmQ+PC9rZXl3b3Jkcz48ZGF0ZXM+
PHllYXI+MjAxMDwveWVhcj48cHViLWRhdGVzPjxkYXRlPk5vdiAxMDwvZGF0ZT48L3B1Yi1kYXRl
cz48L2RhdGVzPjxpc2JuPjEwOTYtMDM0MSAoRWxlY3Ryb25pYykmI3hEOzAwNDItNjgyMiAoTGlu
a2luZyk8L2lzYm4+PGFjY2Vzc2lvbi1udW0+MjA4MjI3ODc8L2FjY2Vzc2lvbi1udW0+PHdvcmst
dHlwZT5SZXNlYXJjaCBTdXBwb3J0LCBOb24tVS5TLiBHb3YmYXBvczt0PC93b3JrLXR5cGU+PHVy
bHM+PHJlbGF0ZWQtdXJscz48dXJsPmh0dHA6Ly93d3cubmNiaS5ubG0ubmloLmdvdi9wdWJtZWQv
MjA4MjI3ODc8L3VybD48dXJsPmh0dHA6Ly9hYy5lbHMtY2RuLmNvbS9TMDA0MjY4MjIxMDAwNTI4
My8xLXMyLjAtUzAwNDI2ODIyMTAwMDUyODMtbWFpbi5wZGY/X3RpZD1jZDYwNTliNi02MWJjLTEx
ZTMtOTVmOC0wMDAwMGFhY2IzNjAmYW1wO2FjZG5hdD0xMzg2Njk1MTA3XzYyODc5NGZhODIyM2Zk
NmFkYTE3ODNjMzRmMDdlZTk4PC91cmw+PC9yZWxhdGVkLXVybHM+PC91cmxzPjxlbGVjdHJvbmlj
LXJlc291cmNlLW51bT4xMC4xMDE2L2oudmlyb2wuMjAxMC4wOC4wMTE8L2VsZWN0cm9uaWMtcmVz
b3VyY2UtbnVtPjxsYW5ndWFnZT5lbmc8L2xhbmd1YWdlPjwvcmVjb3JkPjwvQ2l0ZT48L0VuZE5v
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CwgMTAzXTwvc3R5bGU+PC9EaXNwbGF5VGV4dD48cmVjb3JkPjxyZWMtbnVtYmVyPjQzOTwv
cmVjLW51bWJlcj48Zm9yZWlnbi1rZXlzPjxrZXkgYXBwPSJFTiIgZGItaWQ9InYweHd2ZWRyMnRl
ZGFxZTl6MjV4YXY5NGRkZWZhdHhhdnAwNSIgdGltZXN0YW1wPSIxMzMwNzgwNTYxIj40Mzk8L2tl
eT48L2ZvcmVpZ24ta2V5cz48cmVmLXR5cGUgbmFtZT0iSm91cm5hbCBBcnRpY2xlIj4xNzwvcmVm
LXR5cGU+PGNvbnRyaWJ1dG9ycz48YXV0aG9ycz48YXV0aG9yPkFsYmVja2EsIEEuPC9hdXRob3I+
PGF1dGhvcj5CZWxvdXphcmQsIFMuPC9hdXRob3I+PGF1dGhvcj5PcCBkZSBCZWVjaywgQS48L2F1
dGhvcj48YXV0aG9yPkRlc2NhbXBzLCBWLjwvYXV0aG9yPjxhdXRob3I+R291ZXNsYWluLCBMLjwv
YXV0aG9yPjxhdXRob3I+QmVydHJhbmQtTWljaGVsLCBKLjwvYXV0aG9yPjxhdXRob3I+VGVyY2Us
IEYuPC9hdXRob3I+PGF1dGhvcj5EdXZlcmxpZSwgRy48L2F1dGhvcj48YXV0aG9yPlJvdWlsbGUs
IFkuPC9hdXRob3I+PGF1dGhvcj5EdWJ1aXNzb24sIEouPC9hdXRob3I+PC9hdXRob3JzPjwvY29u
dHJpYnV0b3JzPjxhdXRoLWFkZHJlc3M+SW5zdGl0dXQgUGFzdGV1ciBkZSBMaWxsZSwgQ2VudGVy
IGZvciBJbmZlY3Rpb24gYW5kIEltbXVuaXR5IG9mIExpbGxlLCBMaWxsZSwgRnJhbmNlLjwvYXV0
aC1hZGRyZXNzPjx0aXRsZXM+PHRpdGxlPlJvbGUgb2YgbG93LWRlbnNpdHkgbGlwb3Byb3RlaW4g
cmVjZXB0b3IgaW4gdGhlIGhlcGF0aXRpcyBDIHZpcnVzIGxpZmUgY3ljbGU8L3RpdGxlPjxzZWNv
bmRhcnktdGl0bGU+SGVwYXRvbG9neTwvc2Vjb25kYXJ5LXRpdGxlPjwvdGl0bGVzPjxwZXJpb2Rp
Y2FsPjxmdWxsLXRpdGxlPkhlcGF0b2xvZ3k8L2Z1bGwtdGl0bGU+PC9wZXJpb2RpY2FsPjxwYWdl
cz45OTgtMTAwNzwvcGFnZXM+PHZvbHVtZT41NTwvdm9sdW1lPjxudW1iZXI+NDwvbnVtYmVyPjxl
ZGl0aW9uPjIwMTEvMTEvMjk8L2VkaXRpb24+PGtleXdvcmRzPjxrZXl3b3JkPkFuaW1hbHM8L2tl
eXdvcmQ+PGtleXdvcmQ+QW50aWJvZGllcy9waGFybWFjb2xvZ3k8L2tleXdvcmQ+PGtleXdvcmQ+
Q0hPIENlbGxzPC9rZXl3b3JkPjxrZXl3b3JkPkNlbGwgTGluZSwgVHVtb3I8L2tleXdvcmQ+PGtl
eXdvcmQ+Q3JpY2V0aW5hZTwva2V5d29yZD48a2V5d29yZD5DcmljZXR1bHVzPC9rZXl3b3JkPjxr
ZXl3b3JkPkZlbWFsZTwva2V5d29yZD48a2V5d29yZD5IRUsyOTMgQ2VsbHM8L2tleXdvcmQ+PGtl
eXdvcmQ+SGVwYWNpdmlydXMvKmdyb3d0aCAmYW1wOyBkZXZlbG9wbWVudC9wYXRob2dlbmljaXR5
LypwaHlzaW9sb2d5PC9rZXl3b3JkPjxrZXl3b3JkPkhlcGF0b2N5dGVzL3BhdGhvbG9neS92aXJv
bG9neTwva2V5d29yZD48a2V5d29yZD5IdW1hbnM8L2tleXdvcmQ+PGtleXdvcmQ+S2lkbmV5L2N5
dG9sb2d5L3Zpcm9sb2d5PC9rZXl3b3JkPjxrZXl3b3JkPkxpZmUgQ3ljbGUgU3RhZ2VzLypwaHlz
aW9sb2d5PC9rZXl3b3JkPjxrZXl3b3JkPk92YXJ5L2N5dG9sb2d5L3Zpcm9sb2d5PC9rZXl3b3Jk
PjxrZXl3b3JkPlJOQSwgVmlyYWwvbWV0YWJvbGlzbTwva2V5d29yZD48a2V5d29yZD5SZWNlcHRv
cnMsIExETC9hbnRhZ29uaXN0cyAmYW1wOyBpbmhpYml0b3JzL2RydWcgZWZmZWN0cy8qcGh5c2lv
bG9neTwva2V5d29yZD48a2V5d29yZD5WaXJ1cyBSZXBsaWNhdGlvbi9waHlzaW9sb2d5PC9rZXl3
b3JkPjwva2V5d29yZHM+PGRhdGVzPjx5ZWFyPjIwMTI8L3llYXI+PHB1Yi1kYXRlcz48ZGF0ZT5B
cHI8L2RhdGU+PC9wdWItZGF0ZXM+PC9kYXRlcz48aXNibj4xNTI3LTMzNTAgKEVsZWN0cm9uaWMp
JiN4RDswMjcwLTkxMzkgKExpbmtpbmcpPC9pc2JuPjxhY2Nlc3Npb24tbnVtPjIyMTIxMDAyPC9h
Y2Nlc3Npb24tbnVtPjx3b3JrLXR5cGU+UmVzZWFyY2ggU3VwcG9ydCwgTm9uLVUuUy4gR292JmFw
b3M7dDwvd29yay10eXBlPjx1cmxzPjxyZWxhdGVkLXVybHM+PHVybD5odHRwOi8vd3d3Lm5jYmku
bmxtLm5paC5nb3YvcHVibWVkLzIyMTIxMDAyPC91cmw+PC9yZWxhdGVkLXVybHM+PC91cmxzPjxl
bGVjdHJvbmljLXJlc291cmNlLW51bT4xMC4xMDAyL2hlcC4yNTUwMTwvZWxlY3Ryb25pYy1yZXNv
dXJjZS1udW0+PGxhbmd1YWdlPmVuZzwvbGFuZ3VhZ2U+PC9yZWNvcmQ+PC9DaXRlPjxDaXRlPjxB
dXRob3I+U2hpbWl6dTwvQXV0aG9yPjxZZWFyPjIwMTA8L1llYXI+PFJlY051bT4xMDg5PC9SZWNO
dW0+PHJlY29yZD48cmVjLW51bWJlcj4xMDg5PC9yZWMtbnVtYmVyPjxmb3JlaWduLWtleXM+PGtl
eSBhcHA9IkVOIiBkYi1pZD0idjB4d3ZlZHIydGVkYXFlOXoyNXhhdjk0ZGRlZmF0eGF2cDA1IiB0
aW1lc3RhbXA9IjEzODY2OTUwNjUiPjEwODk8L2tleT48L2ZvcmVpZ24ta2V5cz48cmVmLXR5cGUg
bmFtZT0iSm91cm5hbCBBcnRpY2xlIj4xNzwvcmVmLXR5cGU+PGNvbnRyaWJ1dG9ycz48YXV0aG9y
cz48YXV0aG9yPlNoaW1penUsIFkuPC9hdXRob3I+PGF1dGhvcj5IaXNoaWtpLCBULjwvYXV0aG9y
PjxhdXRob3I+U3VnaXlhbWEsIEsuPC9hdXRob3I+PGF1dGhvcj5PZ2F3YSwgSy48L2F1dGhvcj48
YXV0aG9yPkZ1bmFtaSwgSy48L2F1dGhvcj48YXV0aG9yPkthdG8sIEEuPC9hdXRob3I+PGF1dGhv
cj5PaHNha2ksIFkuPC9hdXRob3I+PGF1dGhvcj5GdWppbW90bywgVC48L2F1dGhvcj48YXV0aG9y
PlRha2FrdSwgSC48L2F1dGhvcj48YXV0aG9yPlNoaW1vdG9obm8sIEsuPC9hdXRob3I+PC9hdXRo
b3JzPjwvY29udHJpYnV0b3JzPjxhdXRoLWFkZHJlc3M+UmVzZWFyY2ggSW5zdGl0dXRlLCBDaGli
YSBJbnN0aXR1dGUgb2YgVGVjaG5vbG9neSwgMi0xNy0xIFRzdWRhbnVtYSwgTmFyYXNoaW5vLCBD
aGliYSAyNzUtMDAxNiwgSmFwYW4uIHl1a28uc2hpbWl6dUBpdC1jaGliYS5hYy5qcDwvYXV0aC1h
ZGRyZXNzPjx0aXRsZXM+PHRpdGxlPkxpcG9wcm90ZWluIGxpcGFzZSBhbmQgaGVwYXRpYyB0cmln
bHljZXJpZGUgbGlwYXNlIHJlZHVjZSB0aGUgaW5mZWN0aXZpdHkgb2YgaGVwYXRpdGlzIEMgdmly
dXMgKEhDVikgdGhyb3VnaCB0aGVpciBjYXRhbHl0aWMgYWN0aXZpdGllcyBvbiBIQ1YtYXNzb2Np
YXRlZCBsaXBvcHJvdGVpbnM8L3RpdGxlPjxzZWNvbmRhcnktdGl0bGU+Vmlyb2xvZ3k8L3NlY29u
ZGFyeS10aXRsZT48YWx0LXRpdGxlPlZpcm9sb2d5PC9hbHQtdGl0bGU+PC90aXRsZXM+PHBlcmlv
ZGljYWw+PGZ1bGwtdGl0bGU+Vmlyb2xvZ3k8L2Z1bGwtdGl0bGU+PC9wZXJpb2RpY2FsPjxhbHQt
cGVyaW9kaWNhbD48ZnVsbC10aXRsZT5WaXJvbG9neTwvZnVsbC10aXRsZT48L2FsdC1wZXJpb2Rp
Y2FsPjxwYWdlcz4xNTItOTwvcGFnZXM+PHZvbHVtZT40MDc8L3ZvbHVtZT48bnVtYmVyPjE8L251
bWJlcj48ZWRpdGlvbj4yMDEwLzA5LzA5PC9lZGl0aW9uPjxrZXl3b3Jkcz48a2V5d29yZD5DZWxs
IExpbmU8L2tleXdvcmQ+PGtleXdvcmQ+Q3VsdHVyZSBNZWRpYS9jaGVtaXN0cnk8L2tleXdvcmQ+
PGtleXdvcmQ+R2VuZSBTaWxlbmNpbmc8L2tleXdvcmQ+PGtleXdvcmQ+SGVwYWNpdmlydXMvZHJ1
ZyBlZmZlY3RzLypwYXRob2dlbmljaXR5PC9rZXl3b3JkPjxrZXl3b3JkPkh1bWFuczwva2V5d29y
ZD48a2V5d29yZD5MaXBhc2UvKm1ldGFib2xpc208L2tleXdvcmQ+PGtleXdvcmQ+TGlwb3Byb3Rl
aW4gTGlwYXNlLyptZXRhYm9saXNtPC9rZXl3b3JkPjxrZXl3b3JkPkxpcG9wcm90ZWlucy8qbWV0
YWJvbGlzbTwva2V5d29yZD48a2V5d29yZD5Qcm90ZWluIEJpbmRpbmc8L2tleXdvcmQ+PGtleXdv
cmQ+VmlyYWwgUHJvdGVpbnMvKm1ldGFib2xpc208L2tleXdvcmQ+PC9rZXl3b3Jkcz48ZGF0ZXM+
PHllYXI+MjAxMDwveWVhcj48cHViLWRhdGVzPjxkYXRlPk5vdiAxMDwvZGF0ZT48L3B1Yi1kYXRl
cz48L2RhdGVzPjxpc2JuPjEwOTYtMDM0MSAoRWxlY3Ryb25pYykmI3hEOzAwNDItNjgyMiAoTGlu
a2luZyk8L2lzYm4+PGFjY2Vzc2lvbi1udW0+MjA4MjI3ODc8L2FjY2Vzc2lvbi1udW0+PHdvcmst
dHlwZT5SZXNlYXJjaCBTdXBwb3J0LCBOb24tVS5TLiBHb3YmYXBvczt0PC93b3JrLXR5cGU+PHVy
bHM+PHJlbGF0ZWQtdXJscz48dXJsPmh0dHA6Ly93d3cubmNiaS5ubG0ubmloLmdvdi9wdWJtZWQv
MjA4MjI3ODc8L3VybD48dXJsPmh0dHA6Ly9hYy5lbHMtY2RuLmNvbS9TMDA0MjY4MjIxMDAwNTI4
My8xLXMyLjAtUzAwNDI2ODIyMTAwMDUyODMtbWFpbi5wZGY/X3RpZD1jZDYwNTliNi02MWJjLTEx
ZTMtOTVmOC0wMDAwMGFhY2IzNjAmYW1wO2FjZG5hdD0xMzg2Njk1MTA3XzYyODc5NGZhODIyM2Zk
NmFkYTE3ODNjMzRmMDdlZTk4PC91cmw+PC9yZWxhdGVkLXVybHM+PC91cmxzPjxlbGVjdHJvbmlj
LXJlc291cmNlLW51bT4xMC4xMDE2L2oudmlyb2wuMjAxMC4wOC4wMTE8L2VsZWN0cm9uaWMtcmVz
b3VyY2UtbnVtPjxsYW5ndWFnZT5lbmc8L2xhbmd1YWdlPjwvcmVjb3JkPjwvQ2l0ZT48L0VuZE5v
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8" w:tooltip="Albecka, 2012 #439" w:history="1">
        <w:r w:rsidR="000F07FA" w:rsidRPr="00EF2A4D">
          <w:rPr>
            <w:rFonts w:ascii="Book Antiqua" w:hAnsi="Book Antiqua"/>
            <w:noProof/>
            <w:sz w:val="24"/>
            <w:szCs w:val="24"/>
            <w:vertAlign w:val="superscript"/>
            <w:lang w:val="en-US"/>
          </w:rPr>
          <w:t>88</w:t>
        </w:r>
      </w:hyperlink>
      <w:r w:rsidR="00394DCE">
        <w:rPr>
          <w:rFonts w:ascii="Book Antiqua" w:hAnsi="Book Antiqua"/>
          <w:noProof/>
          <w:sz w:val="24"/>
          <w:szCs w:val="24"/>
          <w:vertAlign w:val="superscript"/>
          <w:lang w:val="en-US"/>
        </w:rPr>
        <w:t>,</w:t>
      </w:r>
      <w:hyperlink w:anchor="_ENREF_103" w:tooltip="Shimizu, 2010 #1089" w:history="1">
        <w:r w:rsidR="000F07FA" w:rsidRPr="00EF2A4D">
          <w:rPr>
            <w:rFonts w:ascii="Book Antiqua" w:hAnsi="Book Antiqua"/>
            <w:noProof/>
            <w:sz w:val="24"/>
            <w:szCs w:val="24"/>
            <w:vertAlign w:val="superscript"/>
            <w:lang w:val="en-US"/>
          </w:rPr>
          <w:t>10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647F2A" w:rsidRPr="00EF2A4D">
        <w:rPr>
          <w:rFonts w:ascii="Book Antiqua" w:hAnsi="Book Antiqua"/>
          <w:sz w:val="24"/>
          <w:szCs w:val="24"/>
          <w:lang w:val="en-US"/>
        </w:rPr>
        <w:t>.</w:t>
      </w:r>
      <w:r w:rsidR="004C3AD1" w:rsidRPr="00EF2A4D">
        <w:rPr>
          <w:rFonts w:ascii="Book Antiqua" w:hAnsi="Book Antiqua"/>
          <w:sz w:val="24"/>
          <w:szCs w:val="24"/>
          <w:lang w:val="en-US"/>
        </w:rPr>
        <w:t xml:space="preserve"> </w:t>
      </w:r>
      <w:r w:rsidR="00641743" w:rsidRPr="00EF2A4D">
        <w:rPr>
          <w:rFonts w:ascii="Book Antiqua" w:hAnsi="Book Antiqua"/>
          <w:sz w:val="24"/>
          <w:szCs w:val="24"/>
          <w:lang w:val="en-US"/>
        </w:rPr>
        <w:t>Finally</w:t>
      </w:r>
      <w:r w:rsidR="00174B78" w:rsidRPr="00EF2A4D">
        <w:rPr>
          <w:rFonts w:ascii="Book Antiqua" w:hAnsi="Book Antiqua"/>
          <w:sz w:val="24"/>
          <w:szCs w:val="24"/>
          <w:lang w:val="en-US"/>
        </w:rPr>
        <w:t xml:space="preserve">, </w:t>
      </w:r>
      <w:r w:rsidR="009418E6" w:rsidRPr="00EF2A4D">
        <w:rPr>
          <w:rFonts w:ascii="Book Antiqua" w:hAnsi="Book Antiqua"/>
          <w:sz w:val="24"/>
          <w:szCs w:val="24"/>
          <w:lang w:val="en-US"/>
        </w:rPr>
        <w:t xml:space="preserve">using electron microscopy </w:t>
      </w:r>
      <w:r w:rsidR="00174B78" w:rsidRPr="00EF2A4D">
        <w:rPr>
          <w:rFonts w:ascii="Book Antiqua" w:hAnsi="Book Antiqua"/>
          <w:sz w:val="24"/>
          <w:szCs w:val="24"/>
          <w:lang w:val="en-US"/>
        </w:rPr>
        <w:t xml:space="preserve">Maillard </w:t>
      </w:r>
      <w:r w:rsidR="00174B78" w:rsidRPr="00394DCE">
        <w:rPr>
          <w:rFonts w:ascii="Book Antiqua" w:hAnsi="Book Antiqua"/>
          <w:i/>
          <w:sz w:val="24"/>
          <w:szCs w:val="24"/>
          <w:lang w:val="en-US"/>
        </w:rPr>
        <w:t>et al</w:t>
      </w:r>
      <w:r w:rsidR="00394DCE" w:rsidRPr="00EF2A4D">
        <w:rPr>
          <w:rFonts w:ascii="Book Antiqua" w:hAnsi="Book Antiqua"/>
          <w:sz w:val="24"/>
          <w:szCs w:val="24"/>
          <w:lang w:val="en-US"/>
        </w:rPr>
        <w:fldChar w:fldCharType="begin">
          <w:fldData xml:space="preserve">PEVuZE5vdGU+PENpdGU+PEF1dGhvcj5NYWlsbGFyZDwvQXV0aG9yPjxZZWFyPjIwMTE8L1llYXI+
PFJlY051bT4xMDgwPC9SZWNOdW0+PERpc3BsYXlUZXh0PjxzdHlsZSBmYWNlPSJzdXBlcnNjcmlw
dCI+WzEwMl08L3N0eWxlPjwvRGlzcGxheVRleHQ+PHJlY29yZD48cmVjLW51bWJlcj4xMDgwPC9y
ZWMtbnVtYmVyPjxmb3JlaWduLWtleXM+PGtleSBhcHA9IkVOIiBkYi1pZD0idjB4d3ZlZHIydGVk
YXFlOXoyNXhhdjk0ZGRlZmF0eGF2cDA1IiB0aW1lc3RhbXA9IjEzODYyNDQzODEiPjEwODA8L2tl
eT48L2ZvcmVpZ24ta2V5cz48cmVmLXR5cGUgbmFtZT0iSm91cm5hbCBBcnRpY2xlIj4xNzwvcmVm
LXR5cGU+PGNvbnRyaWJ1dG9ycz48YXV0aG9ycz48YXV0aG9yPk1haWxsYXJkLCBQLjwvYXV0aG9y
PjxhdXRob3I+V2FsaWMsIE0uPC9hdXRob3I+PGF1dGhvcj5NZXVsZW1hbiwgUC48L2F1dGhvcj48
YXV0aG9yPlJvb2h2YW5kLCBGLjwvYXV0aG9yPjxhdXRob3I+SHVieSwgVC48L2F1dGhvcj48YXV0
aG9yPkxlIEdvZmYsIFcuPC9hdXRob3I+PGF1dGhvcj5MZXJvdXgtUm9lbHMsIEcuPC9hdXRob3I+
PGF1dGhvcj5QZWNoZXVyLCBFLiBJLjwvYXV0aG9yPjxhdXRob3I+QnVka293c2thLCBBLjwvYXV0
aG9yPjwvYXV0aG9ycz48L2NvbnRyaWJ1dG9ycz48YXV0aC1hZGRyZXNzPkluc3RpdHV0IFBhc3Rl
dXIsIFVuaXRlIEhlcGFjaXZpcnVzIGV0IEltbXVuaXRlIElubmVlLCBEZXBhcnRlbWVudCBkZSBW
aXJvbG9naWUsIFBhcmlzLCBGcmFuY2UuPC9hdXRoLWFkZHJlc3M+PHRpdGxlcz48dGl0bGU+TGlw
b3Byb3RlaW4gbGlwYXNlIGluaGliaXRzIGhlcGF0aXRpcyBDIHZpcnVzIChIQ1YpIGluZmVjdGlv
biBieSBibG9ja2luZyB2aXJ1cyBjZWxsIGVudHJ5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2NjM3PC9wYWdlcz48dm9sdW1lPjY8L3ZvbHVtZT48
bnVtYmVyPjEwPC9udW1iZXI+PGVkaXRpb24+MjAxMS8xMS8wMTwvZWRpdGlvbj48a2V5d29yZHM+
PGtleXdvcmQ+QW5pbWFsczwva2V5d29yZD48a2V5d29yZD5CYXNlIFNlcXVlbmNlPC9rZXl3b3Jk
PjxrZXl3b3JkPkNlbGwgTGluZSwgVHVtb3I8L2tleXdvcmQ+PGtleXdvcmQ+RE5BIFByaW1lcnM8
L2tleXdvcmQ+PGtleXdvcmQ+SGVwYWNpdmlydXMvKnBhdGhvZ2VuaWNpdHk8L2tleXdvcmQ+PGtl
eXdvcmQ+SHVtYW5zPC9rZXl3b3JkPjxrZXl3b3JkPkxpcG9wcm90ZWluIExpcGFzZS8qbWV0YWJv
bGlzbTwva2V5d29yZD48a2V5d29yZD5MaXBvcHJvdGVpbnMvbWV0YWJvbGlzbTwva2V5d29yZD48
a2V5d29yZD4qTWVtYnJhbmUgRnVzaW9uPC9rZXl3b3JkPjxrZXl3b3JkPk1pY2U8L2tleXdvcmQ+
PGtleXdvcmQ+TWljZSwgU0NJRDwva2V5d29yZD48a2V5d29yZD5NaWNyb3Njb3B5LCBFbGVjdHJv
biwgVHJhbnNtaXNzaW9uPC9rZXl3b3JkPjxrZXl3b3JkPk1pY3Jvc2NvcHksIEltbXVub2VsZWN0
cm9uPC9rZXl3b3JkPjxrZXl3b3JkPlBvbHltZXJhc2UgQ2hhaW4gUmVhY3Rpb248L2tleXdvcmQ+
PC9rZXl3b3Jkcz48ZGF0ZXM+PHllYXI+MjAxMTwveWVhcj48L2RhdGVzPjxpc2JuPjE5MzItNjIw
MyAoRWxlY3Ryb25pYykmI3hEOzE5MzItNjIwMyAoTGlua2luZyk8L2lzYm4+PGFjY2Vzc2lvbi1u
dW0+MjIwMzk1MjE8L2FjY2Vzc2lvbi1udW0+PHdvcmstdHlwZT5SZXNlYXJjaCBTdXBwb3J0LCBO
b24tVS5TLiBHb3YmYXBvczt0PC93b3JrLXR5cGU+PHVybHM+PHJlbGF0ZWQtdXJscz48dXJsPmh0
dHA6Ly93d3cubmNiaS5ubG0ubmloLmdvdi9wdWJtZWQvMjIwMzk1MjE8L3VybD48dXJsPmh0dHA6
Ly93d3cucGxvc29uZS5vcmcvYXJ0aWNsZS9mZXRjaE9iamVjdC5hY3Rpb24/dXJpPWluZm8lM0Fk
b2klMkYxMC4xMzcxJTJGam91cm5hbC5wb25lLjAwMjY2MzcmYW1wO3JlcHJlc2VudGF0aW9uPVBE
RjwvdXJsPjwvcmVsYXRlZC11cmxzPjwvdXJscz48Y3VzdG9tMj4zMTk4ODA3PC9jdXN0b20yPjxl
bGVjdHJvbmljLXJlc291cmNlLW51bT4xMC4xMzcxL2pvdXJuYWwucG9uZS4wMDI2NjM3PC9lbGVj
dHJvbmljLXJlc291cmNlLW51bT48bGFuZ3VhZ2U+ZW5nPC9sYW5ndWFnZT48L3JlY29yZD48L0Np
dGU+PC9FbmROb3RlPgB=
</w:fldData>
        </w:fldChar>
      </w:r>
      <w:r w:rsidR="00394DCE" w:rsidRPr="00EF2A4D">
        <w:rPr>
          <w:rFonts w:ascii="Book Antiqua" w:hAnsi="Book Antiqua"/>
          <w:sz w:val="24"/>
          <w:szCs w:val="24"/>
          <w:lang w:val="en-US"/>
        </w:rPr>
        <w:instrText xml:space="preserve"> ADDIN EN.CITE </w:instrText>
      </w:r>
      <w:r w:rsidR="00394DCE" w:rsidRPr="00EF2A4D">
        <w:rPr>
          <w:rFonts w:ascii="Book Antiqua" w:hAnsi="Book Antiqua"/>
          <w:sz w:val="24"/>
          <w:szCs w:val="24"/>
          <w:lang w:val="en-US"/>
        </w:rPr>
        <w:fldChar w:fldCharType="begin">
          <w:fldData xml:space="preserve">PEVuZE5vdGU+PENpdGU+PEF1dGhvcj5NYWlsbGFyZDwvQXV0aG9yPjxZZWFyPjIwMTE8L1llYXI+
PFJlY051bT4xMDgwPC9SZWNOdW0+PERpc3BsYXlUZXh0PjxzdHlsZSBmYWNlPSJzdXBlcnNjcmlw
dCI+WzEwMl08L3N0eWxlPjwvRGlzcGxheVRleHQ+PHJlY29yZD48cmVjLW51bWJlcj4xMDgwPC9y
ZWMtbnVtYmVyPjxmb3JlaWduLWtleXM+PGtleSBhcHA9IkVOIiBkYi1pZD0idjB4d3ZlZHIydGVk
YXFlOXoyNXhhdjk0ZGRlZmF0eGF2cDA1IiB0aW1lc3RhbXA9IjEzODYyNDQzODEiPjEwODA8L2tl
eT48L2ZvcmVpZ24ta2V5cz48cmVmLXR5cGUgbmFtZT0iSm91cm5hbCBBcnRpY2xlIj4xNzwvcmVm
LXR5cGU+PGNvbnRyaWJ1dG9ycz48YXV0aG9ycz48YXV0aG9yPk1haWxsYXJkLCBQLjwvYXV0aG9y
PjxhdXRob3I+V2FsaWMsIE0uPC9hdXRob3I+PGF1dGhvcj5NZXVsZW1hbiwgUC48L2F1dGhvcj48
YXV0aG9yPlJvb2h2YW5kLCBGLjwvYXV0aG9yPjxhdXRob3I+SHVieSwgVC48L2F1dGhvcj48YXV0
aG9yPkxlIEdvZmYsIFcuPC9hdXRob3I+PGF1dGhvcj5MZXJvdXgtUm9lbHMsIEcuPC9hdXRob3I+
PGF1dGhvcj5QZWNoZXVyLCBFLiBJLjwvYXV0aG9yPjxhdXRob3I+QnVka293c2thLCBBLjwvYXV0
aG9yPjwvYXV0aG9ycz48L2NvbnRyaWJ1dG9ycz48YXV0aC1hZGRyZXNzPkluc3RpdHV0IFBhc3Rl
dXIsIFVuaXRlIEhlcGFjaXZpcnVzIGV0IEltbXVuaXRlIElubmVlLCBEZXBhcnRlbWVudCBkZSBW
aXJvbG9naWUsIFBhcmlzLCBGcmFuY2UuPC9hdXRoLWFkZHJlc3M+PHRpdGxlcz48dGl0bGU+TGlw
b3Byb3RlaW4gbGlwYXNlIGluaGliaXRzIGhlcGF0aXRpcyBDIHZpcnVzIChIQ1YpIGluZmVjdGlv
biBieSBibG9ja2luZyB2aXJ1cyBjZWxsIGVudHJ5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I2NjM3PC9wYWdlcz48dm9sdW1lPjY8L3ZvbHVtZT48
bnVtYmVyPjEwPC9udW1iZXI+PGVkaXRpb24+MjAxMS8xMS8wMTwvZWRpdGlvbj48a2V5d29yZHM+
PGtleXdvcmQ+QW5pbWFsczwva2V5d29yZD48a2V5d29yZD5CYXNlIFNlcXVlbmNlPC9rZXl3b3Jk
PjxrZXl3b3JkPkNlbGwgTGluZSwgVHVtb3I8L2tleXdvcmQ+PGtleXdvcmQ+RE5BIFByaW1lcnM8
L2tleXdvcmQ+PGtleXdvcmQ+SGVwYWNpdmlydXMvKnBhdGhvZ2VuaWNpdHk8L2tleXdvcmQ+PGtl
eXdvcmQ+SHVtYW5zPC9rZXl3b3JkPjxrZXl3b3JkPkxpcG9wcm90ZWluIExpcGFzZS8qbWV0YWJv
bGlzbTwva2V5d29yZD48a2V5d29yZD5MaXBvcHJvdGVpbnMvbWV0YWJvbGlzbTwva2V5d29yZD48
a2V5d29yZD4qTWVtYnJhbmUgRnVzaW9uPC9rZXl3b3JkPjxrZXl3b3JkPk1pY2U8L2tleXdvcmQ+
PGtleXdvcmQ+TWljZSwgU0NJRDwva2V5d29yZD48a2V5d29yZD5NaWNyb3Njb3B5LCBFbGVjdHJv
biwgVHJhbnNtaXNzaW9uPC9rZXl3b3JkPjxrZXl3b3JkPk1pY3Jvc2NvcHksIEltbXVub2VsZWN0
cm9uPC9rZXl3b3JkPjxrZXl3b3JkPlBvbHltZXJhc2UgQ2hhaW4gUmVhY3Rpb248L2tleXdvcmQ+
PC9rZXl3b3Jkcz48ZGF0ZXM+PHllYXI+MjAxMTwveWVhcj48L2RhdGVzPjxpc2JuPjE5MzItNjIw
MyAoRWxlY3Ryb25pYykmI3hEOzE5MzItNjIwMyAoTGlua2luZyk8L2lzYm4+PGFjY2Vzc2lvbi1u
dW0+MjIwMzk1MjE8L2FjY2Vzc2lvbi1udW0+PHdvcmstdHlwZT5SZXNlYXJjaCBTdXBwb3J0LCBO
b24tVS5TLiBHb3YmYXBvczt0PC93b3JrLXR5cGU+PHVybHM+PHJlbGF0ZWQtdXJscz48dXJsPmh0
dHA6Ly93d3cubmNiaS5ubG0ubmloLmdvdi9wdWJtZWQvMjIwMzk1MjE8L3VybD48dXJsPmh0dHA6
Ly93d3cucGxvc29uZS5vcmcvYXJ0aWNsZS9mZXRjaE9iamVjdC5hY3Rpb24/dXJpPWluZm8lM0Fk
b2klMkYxMC4xMzcxJTJGam91cm5hbC5wb25lLjAwMjY2MzcmYW1wO3JlcHJlc2VudGF0aW9uPVBE
RjwvdXJsPjwvcmVsYXRlZC11cmxzPjwvdXJscz48Y3VzdG9tMj4zMTk4ODA3PC9jdXN0b20yPjxl
bGVjdHJvbmljLXJlc291cmNlLW51bT4xMC4xMzcxL2pvdXJuYWwucG9uZS4wMDI2NjM3PC9lbGVj
dHJvbmljLXJlc291cmNlLW51bT48bGFuZ3VhZ2U+ZW5nPC9sYW5ndWFnZT48L3JlY29yZD48L0Np
dGU+PC9FbmROb3RlPgB=
</w:fldData>
        </w:fldChar>
      </w:r>
      <w:r w:rsidR="00394DCE" w:rsidRPr="00EF2A4D">
        <w:rPr>
          <w:rFonts w:ascii="Book Antiqua" w:hAnsi="Book Antiqua"/>
          <w:sz w:val="24"/>
          <w:szCs w:val="24"/>
          <w:lang w:val="en-US"/>
        </w:rPr>
        <w:instrText xml:space="preserve"> ADDIN EN.CITE.DATA </w:instrText>
      </w:r>
      <w:r w:rsidR="00394DCE" w:rsidRPr="00EF2A4D">
        <w:rPr>
          <w:rFonts w:ascii="Book Antiqua" w:hAnsi="Book Antiqua"/>
          <w:sz w:val="24"/>
          <w:szCs w:val="24"/>
          <w:lang w:val="en-US"/>
        </w:rPr>
      </w:r>
      <w:r w:rsidR="00394DCE" w:rsidRPr="00EF2A4D">
        <w:rPr>
          <w:rFonts w:ascii="Book Antiqua" w:hAnsi="Book Antiqua"/>
          <w:sz w:val="24"/>
          <w:szCs w:val="24"/>
          <w:lang w:val="en-US"/>
        </w:rPr>
        <w:fldChar w:fldCharType="end"/>
      </w:r>
      <w:r w:rsidR="00394DCE" w:rsidRPr="00EF2A4D">
        <w:rPr>
          <w:rFonts w:ascii="Book Antiqua" w:hAnsi="Book Antiqua"/>
          <w:sz w:val="24"/>
          <w:szCs w:val="24"/>
          <w:lang w:val="en-US"/>
        </w:rPr>
      </w:r>
      <w:r w:rsidR="00394DCE" w:rsidRPr="00EF2A4D">
        <w:rPr>
          <w:rFonts w:ascii="Book Antiqua" w:hAnsi="Book Antiqua"/>
          <w:sz w:val="24"/>
          <w:szCs w:val="24"/>
          <w:lang w:val="en-US"/>
        </w:rPr>
        <w:fldChar w:fldCharType="separate"/>
      </w:r>
      <w:r w:rsidR="00394DCE" w:rsidRPr="00EF2A4D">
        <w:rPr>
          <w:rFonts w:ascii="Book Antiqua" w:hAnsi="Book Antiqua"/>
          <w:noProof/>
          <w:sz w:val="24"/>
          <w:szCs w:val="24"/>
          <w:vertAlign w:val="superscript"/>
          <w:lang w:val="en-US"/>
        </w:rPr>
        <w:t>[</w:t>
      </w:r>
      <w:hyperlink w:anchor="_ENREF_102" w:tooltip="Maillard, 2011 #1080" w:history="1">
        <w:r w:rsidR="00394DCE" w:rsidRPr="00EF2A4D">
          <w:rPr>
            <w:rFonts w:ascii="Book Antiqua" w:hAnsi="Book Antiqua"/>
            <w:noProof/>
            <w:sz w:val="24"/>
            <w:szCs w:val="24"/>
            <w:vertAlign w:val="superscript"/>
            <w:lang w:val="en-US"/>
          </w:rPr>
          <w:t>102</w:t>
        </w:r>
      </w:hyperlink>
      <w:r w:rsidR="00394DCE" w:rsidRPr="00EF2A4D">
        <w:rPr>
          <w:rFonts w:ascii="Book Antiqua" w:hAnsi="Book Antiqua"/>
          <w:noProof/>
          <w:sz w:val="24"/>
          <w:szCs w:val="24"/>
          <w:vertAlign w:val="superscript"/>
          <w:lang w:val="en-US"/>
        </w:rPr>
        <w:t>]</w:t>
      </w:r>
      <w:r w:rsidR="00394DCE" w:rsidRPr="00EF2A4D">
        <w:rPr>
          <w:rFonts w:ascii="Book Antiqua" w:hAnsi="Book Antiqua"/>
          <w:sz w:val="24"/>
          <w:szCs w:val="24"/>
          <w:lang w:val="en-US"/>
        </w:rPr>
        <w:fldChar w:fldCharType="end"/>
      </w:r>
      <w:r w:rsidR="00174B78" w:rsidRPr="00EF2A4D">
        <w:rPr>
          <w:rFonts w:ascii="Book Antiqua" w:hAnsi="Book Antiqua"/>
          <w:sz w:val="24"/>
          <w:szCs w:val="24"/>
          <w:lang w:val="en-US"/>
        </w:rPr>
        <w:t xml:space="preserve"> </w:t>
      </w:r>
      <w:r w:rsidR="00414966" w:rsidRPr="00EF2A4D">
        <w:rPr>
          <w:rFonts w:ascii="Book Antiqua" w:hAnsi="Book Antiqua"/>
          <w:sz w:val="24"/>
          <w:szCs w:val="24"/>
          <w:lang w:val="en-US"/>
        </w:rPr>
        <w:t>provided</w:t>
      </w:r>
      <w:r w:rsidR="00174B78" w:rsidRPr="00EF2A4D">
        <w:rPr>
          <w:rFonts w:ascii="Book Antiqua" w:hAnsi="Book Antiqua"/>
          <w:sz w:val="24"/>
          <w:szCs w:val="24"/>
          <w:lang w:val="en-US"/>
        </w:rPr>
        <w:t xml:space="preserve"> evidence</w:t>
      </w:r>
      <w:r w:rsidR="00414966" w:rsidRPr="00EF2A4D">
        <w:rPr>
          <w:rFonts w:ascii="Book Antiqua" w:hAnsi="Book Antiqua"/>
          <w:sz w:val="24"/>
          <w:szCs w:val="24"/>
          <w:lang w:val="en-US"/>
        </w:rPr>
        <w:t xml:space="preserve"> </w:t>
      </w:r>
      <w:r w:rsidR="00DA6600" w:rsidRPr="00EF2A4D">
        <w:rPr>
          <w:rFonts w:ascii="Book Antiqua" w:hAnsi="Book Antiqua"/>
          <w:sz w:val="24"/>
          <w:szCs w:val="24"/>
          <w:lang w:val="en-US"/>
        </w:rPr>
        <w:t>for infectivity inhibition by</w:t>
      </w:r>
      <w:r w:rsidR="00174B78" w:rsidRPr="00EF2A4D">
        <w:rPr>
          <w:rFonts w:ascii="Book Antiqua" w:hAnsi="Book Antiqua"/>
          <w:sz w:val="24"/>
          <w:szCs w:val="24"/>
          <w:lang w:val="en-US"/>
        </w:rPr>
        <w:t xml:space="preserve"> retention of the vir</w:t>
      </w:r>
      <w:r w:rsidR="00414966" w:rsidRPr="00EF2A4D">
        <w:rPr>
          <w:rFonts w:ascii="Book Antiqua" w:hAnsi="Book Antiqua"/>
          <w:sz w:val="24"/>
          <w:szCs w:val="24"/>
          <w:lang w:val="en-US"/>
        </w:rPr>
        <w:t>al particle at the cell surface</w:t>
      </w:r>
      <w:r w:rsidR="00991E93" w:rsidRPr="00EF2A4D">
        <w:rPr>
          <w:rFonts w:ascii="Book Antiqua" w:hAnsi="Book Antiqua"/>
          <w:sz w:val="24"/>
          <w:szCs w:val="24"/>
          <w:lang w:val="en-US"/>
        </w:rPr>
        <w:t>,</w:t>
      </w:r>
      <w:r w:rsidR="00414966" w:rsidRPr="00EF2A4D">
        <w:rPr>
          <w:rFonts w:ascii="Book Antiqua" w:hAnsi="Book Antiqua"/>
          <w:sz w:val="24"/>
          <w:szCs w:val="24"/>
          <w:lang w:val="en-US"/>
        </w:rPr>
        <w:t xml:space="preserve"> </w:t>
      </w:r>
      <w:r w:rsidR="00D33D5E" w:rsidRPr="00EF2A4D">
        <w:rPr>
          <w:rFonts w:ascii="Book Antiqua" w:hAnsi="Book Antiqua"/>
          <w:sz w:val="24"/>
          <w:szCs w:val="24"/>
          <w:lang w:val="en-US"/>
        </w:rPr>
        <w:t xml:space="preserve">rather than </w:t>
      </w:r>
      <w:r w:rsidR="00991E93" w:rsidRPr="00EF2A4D">
        <w:rPr>
          <w:rFonts w:ascii="Book Antiqua" w:hAnsi="Book Antiqua"/>
          <w:sz w:val="24"/>
          <w:szCs w:val="24"/>
          <w:lang w:val="en-US"/>
        </w:rPr>
        <w:t>non-productive cellular uptake,</w:t>
      </w:r>
      <w:r w:rsidR="00D33D5E" w:rsidRPr="00EF2A4D">
        <w:rPr>
          <w:rFonts w:ascii="Book Antiqua" w:hAnsi="Book Antiqua"/>
          <w:sz w:val="24"/>
          <w:szCs w:val="24"/>
          <w:lang w:val="en-US"/>
        </w:rPr>
        <w:t xml:space="preserve"> </w:t>
      </w:r>
      <w:r w:rsidR="00991E93" w:rsidRPr="00EF2A4D">
        <w:rPr>
          <w:rFonts w:ascii="Book Antiqua" w:hAnsi="Book Antiqua"/>
          <w:sz w:val="24"/>
          <w:szCs w:val="24"/>
          <w:lang w:val="en-US"/>
        </w:rPr>
        <w:t>that</w:t>
      </w:r>
      <w:r w:rsidR="00D33D5E" w:rsidRPr="00EF2A4D">
        <w:rPr>
          <w:rFonts w:ascii="Book Antiqua" w:hAnsi="Book Antiqua"/>
          <w:sz w:val="24"/>
          <w:szCs w:val="24"/>
          <w:lang w:val="en-US"/>
        </w:rPr>
        <w:t xml:space="preserve"> depended</w:t>
      </w:r>
      <w:r w:rsidR="00414966" w:rsidRPr="00EF2A4D">
        <w:rPr>
          <w:rFonts w:ascii="Book Antiqua" w:hAnsi="Book Antiqua"/>
          <w:sz w:val="24"/>
          <w:szCs w:val="24"/>
          <w:lang w:val="en-US"/>
        </w:rPr>
        <w:t xml:space="preserve"> on </w:t>
      </w:r>
      <w:r w:rsidR="004C3AD1" w:rsidRPr="00EF2A4D">
        <w:rPr>
          <w:rFonts w:ascii="Book Antiqua" w:hAnsi="Book Antiqua"/>
          <w:sz w:val="24"/>
          <w:szCs w:val="24"/>
          <w:lang w:val="en-US"/>
        </w:rPr>
        <w:t xml:space="preserve">both </w:t>
      </w:r>
      <w:r w:rsidR="00414966" w:rsidRPr="00EF2A4D">
        <w:rPr>
          <w:rFonts w:ascii="Book Antiqua" w:hAnsi="Book Antiqua"/>
          <w:sz w:val="24"/>
          <w:szCs w:val="24"/>
          <w:lang w:val="en-US"/>
        </w:rPr>
        <w:t>LPL</w:t>
      </w:r>
      <w:r w:rsidR="004C3AD1" w:rsidRPr="00EF2A4D">
        <w:rPr>
          <w:rFonts w:ascii="Book Antiqua" w:hAnsi="Book Antiqua"/>
          <w:sz w:val="24"/>
          <w:szCs w:val="24"/>
          <w:lang w:val="en-US"/>
        </w:rPr>
        <w:t>-</w:t>
      </w:r>
      <w:r w:rsidR="00760070" w:rsidRPr="00EF2A4D">
        <w:rPr>
          <w:rFonts w:ascii="Book Antiqua" w:hAnsi="Book Antiqua"/>
          <w:sz w:val="24"/>
          <w:szCs w:val="24"/>
          <w:lang w:val="en-US"/>
        </w:rPr>
        <w:t xml:space="preserve">mediated lipolytic modification of the </w:t>
      </w:r>
      <w:r w:rsidR="00682B7E" w:rsidRPr="00EF2A4D">
        <w:rPr>
          <w:rFonts w:ascii="Book Antiqua" w:hAnsi="Book Antiqua"/>
          <w:sz w:val="24"/>
          <w:szCs w:val="24"/>
          <w:lang w:val="en-US"/>
        </w:rPr>
        <w:t>viral lipoprotein content</w:t>
      </w:r>
      <w:r w:rsidR="00760070" w:rsidRPr="00EF2A4D">
        <w:rPr>
          <w:rFonts w:ascii="Book Antiqua" w:hAnsi="Book Antiqua"/>
          <w:sz w:val="24"/>
          <w:szCs w:val="24"/>
          <w:lang w:val="en-US"/>
        </w:rPr>
        <w:t xml:space="preserve"> </w:t>
      </w:r>
      <w:r w:rsidR="00682B7E" w:rsidRPr="00EF2A4D">
        <w:rPr>
          <w:rFonts w:ascii="Book Antiqua" w:hAnsi="Book Antiqua"/>
          <w:sz w:val="24"/>
          <w:szCs w:val="24"/>
          <w:lang w:val="en-US"/>
        </w:rPr>
        <w:t>and</w:t>
      </w:r>
      <w:r w:rsidR="00760070" w:rsidRPr="00EF2A4D">
        <w:rPr>
          <w:rFonts w:ascii="Book Antiqua" w:hAnsi="Book Antiqua"/>
          <w:sz w:val="24"/>
          <w:szCs w:val="24"/>
          <w:lang w:val="en-US"/>
        </w:rPr>
        <w:t xml:space="preserve"> </w:t>
      </w:r>
      <w:r w:rsidR="00AF6E36" w:rsidRPr="00EF2A4D">
        <w:rPr>
          <w:rFonts w:ascii="Book Antiqua" w:hAnsi="Book Antiqua"/>
          <w:sz w:val="24"/>
          <w:szCs w:val="24"/>
          <w:lang w:val="en-US"/>
        </w:rPr>
        <w:t>its</w:t>
      </w:r>
      <w:r w:rsidR="00760070" w:rsidRPr="00EF2A4D">
        <w:rPr>
          <w:rFonts w:ascii="Book Antiqua" w:hAnsi="Book Antiqua"/>
          <w:sz w:val="24"/>
          <w:szCs w:val="24"/>
          <w:lang w:val="en-US"/>
        </w:rPr>
        <w:t xml:space="preserve"> </w:t>
      </w:r>
      <w:r w:rsidR="00E94D53" w:rsidRPr="00EF2A4D">
        <w:rPr>
          <w:rFonts w:ascii="Book Antiqua" w:hAnsi="Book Antiqua"/>
          <w:sz w:val="24"/>
          <w:szCs w:val="24"/>
          <w:lang w:val="en-US"/>
        </w:rPr>
        <w:t xml:space="preserve">strong </w:t>
      </w:r>
      <w:r w:rsidR="00760070" w:rsidRPr="00EF2A4D">
        <w:rPr>
          <w:rFonts w:ascii="Book Antiqua" w:hAnsi="Book Antiqua"/>
          <w:sz w:val="24"/>
          <w:szCs w:val="24"/>
          <w:lang w:val="en-US"/>
        </w:rPr>
        <w:t>bridging effect.</w:t>
      </w:r>
    </w:p>
    <w:p w14:paraId="5CF75389" w14:textId="76937E73" w:rsidR="00435AFE" w:rsidRPr="00EF2A4D" w:rsidRDefault="007A5980"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As mentioned, LPL is a non-hepatically expressed triglyceride lipase, mainly involved in converting VLDL to IDL and LDL. Another enzyme catalyzing IDL to LDL </w:t>
      </w:r>
      <w:r w:rsidR="008C12F3" w:rsidRPr="00EF2A4D">
        <w:rPr>
          <w:rFonts w:ascii="Book Antiqua" w:hAnsi="Book Antiqua"/>
          <w:sz w:val="24"/>
          <w:szCs w:val="24"/>
          <w:lang w:val="en-US"/>
        </w:rPr>
        <w:t xml:space="preserve">conversion </w:t>
      </w:r>
      <w:r w:rsidRPr="00EF2A4D">
        <w:rPr>
          <w:rFonts w:ascii="Book Antiqua" w:hAnsi="Book Antiqua"/>
          <w:sz w:val="24"/>
          <w:szCs w:val="24"/>
          <w:lang w:val="en-US"/>
        </w:rPr>
        <w:t xml:space="preserve">is the hepatically expressed </w:t>
      </w:r>
      <w:r w:rsidR="009418E6" w:rsidRPr="00EF2A4D">
        <w:rPr>
          <w:rFonts w:ascii="Book Antiqua" w:hAnsi="Book Antiqua"/>
          <w:sz w:val="24"/>
          <w:szCs w:val="24"/>
          <w:lang w:val="en-US"/>
        </w:rPr>
        <w:t>h</w:t>
      </w:r>
      <w:r w:rsidR="00B3736B" w:rsidRPr="00EF2A4D">
        <w:rPr>
          <w:rFonts w:ascii="Book Antiqua" w:hAnsi="Book Antiqua"/>
          <w:sz w:val="24"/>
          <w:szCs w:val="24"/>
          <w:lang w:val="en-US"/>
        </w:rPr>
        <w:t xml:space="preserve">epatic </w:t>
      </w:r>
      <w:r w:rsidR="009418E6" w:rsidRPr="00EF2A4D">
        <w:rPr>
          <w:rFonts w:ascii="Book Antiqua" w:hAnsi="Book Antiqua"/>
          <w:sz w:val="24"/>
          <w:szCs w:val="24"/>
          <w:lang w:val="en-US"/>
        </w:rPr>
        <w:t>t</w:t>
      </w:r>
      <w:r w:rsidR="005B3F22" w:rsidRPr="00EF2A4D">
        <w:rPr>
          <w:rFonts w:ascii="Book Antiqua" w:hAnsi="Book Antiqua"/>
          <w:sz w:val="24"/>
          <w:szCs w:val="24"/>
          <w:lang w:val="en-US"/>
        </w:rPr>
        <w:t xml:space="preserve">riglyceride </w:t>
      </w:r>
      <w:r w:rsidR="009418E6" w:rsidRPr="00EF2A4D">
        <w:rPr>
          <w:rFonts w:ascii="Book Antiqua" w:hAnsi="Book Antiqua"/>
          <w:sz w:val="24"/>
          <w:szCs w:val="24"/>
          <w:lang w:val="en-US"/>
        </w:rPr>
        <w:t>l</w:t>
      </w:r>
      <w:r w:rsidR="00182651" w:rsidRPr="00EF2A4D">
        <w:rPr>
          <w:rFonts w:ascii="Book Antiqua" w:hAnsi="Book Antiqua"/>
          <w:sz w:val="24"/>
          <w:szCs w:val="24"/>
          <w:lang w:val="en-US"/>
        </w:rPr>
        <w:t>ipase (</w:t>
      </w:r>
      <w:r w:rsidR="00182651" w:rsidRPr="00D01FB5">
        <w:rPr>
          <w:rFonts w:ascii="Book Antiqua" w:hAnsi="Book Antiqua"/>
          <w:sz w:val="24"/>
          <w:szCs w:val="24"/>
          <w:lang w:val="en-US"/>
        </w:rPr>
        <w:t>HTGL</w:t>
      </w:r>
      <w:r w:rsidR="00182651" w:rsidRPr="00EF2A4D">
        <w:rPr>
          <w:rFonts w:ascii="Book Antiqua" w:hAnsi="Book Antiqua"/>
          <w:sz w:val="24"/>
          <w:szCs w:val="24"/>
          <w:lang w:val="en-US"/>
        </w:rPr>
        <w:t>)</w:t>
      </w:r>
      <w:r w:rsidRPr="00EF2A4D">
        <w:rPr>
          <w:rFonts w:ascii="Book Antiqua" w:hAnsi="Book Antiqua"/>
          <w:sz w:val="24"/>
          <w:szCs w:val="24"/>
          <w:lang w:val="en-US"/>
        </w:rPr>
        <w:t>. M</w:t>
      </w:r>
      <w:r w:rsidR="00A050FD" w:rsidRPr="00EF2A4D">
        <w:rPr>
          <w:rFonts w:ascii="Book Antiqua" w:hAnsi="Book Antiqua"/>
          <w:sz w:val="24"/>
          <w:szCs w:val="24"/>
          <w:lang w:val="en-US"/>
        </w:rPr>
        <w:t xml:space="preserve">odification of HCVcc-associated lipoproteins </w:t>
      </w:r>
      <w:r w:rsidRPr="00EF2A4D">
        <w:rPr>
          <w:rFonts w:ascii="Book Antiqua" w:hAnsi="Book Antiqua"/>
          <w:sz w:val="24"/>
          <w:szCs w:val="24"/>
          <w:lang w:val="en-US"/>
        </w:rPr>
        <w:t xml:space="preserve">exerted </w:t>
      </w:r>
      <w:r w:rsidR="00A050FD" w:rsidRPr="00EF2A4D">
        <w:rPr>
          <w:rFonts w:ascii="Book Antiqua" w:hAnsi="Book Antiqua"/>
          <w:sz w:val="24"/>
          <w:szCs w:val="24"/>
          <w:lang w:val="en-US"/>
        </w:rPr>
        <w:t xml:space="preserve">by </w:t>
      </w:r>
      <w:r w:rsidRPr="00EF2A4D">
        <w:rPr>
          <w:rFonts w:ascii="Book Antiqua" w:hAnsi="Book Antiqua"/>
          <w:sz w:val="24"/>
          <w:szCs w:val="24"/>
          <w:lang w:val="en-US"/>
        </w:rPr>
        <w:t>these lipases</w:t>
      </w:r>
      <w:r w:rsidR="008677D6" w:rsidRPr="00EF2A4D">
        <w:rPr>
          <w:rFonts w:ascii="Book Antiqua" w:hAnsi="Book Antiqua"/>
          <w:sz w:val="24"/>
          <w:szCs w:val="24"/>
          <w:lang w:val="en-US"/>
        </w:rPr>
        <w:t>, resulted</w:t>
      </w:r>
      <w:r w:rsidR="00182651" w:rsidRPr="00EF2A4D">
        <w:rPr>
          <w:rFonts w:ascii="Book Antiqua" w:hAnsi="Book Antiqua"/>
          <w:sz w:val="24"/>
          <w:szCs w:val="24"/>
          <w:lang w:val="en-US"/>
        </w:rPr>
        <w:t xml:space="preserve"> in </w:t>
      </w:r>
      <w:r w:rsidR="00641743" w:rsidRPr="00EF2A4D">
        <w:rPr>
          <w:rFonts w:ascii="Book Antiqua" w:hAnsi="Book Antiqua"/>
          <w:sz w:val="24"/>
          <w:szCs w:val="24"/>
          <w:lang w:val="en-US"/>
        </w:rPr>
        <w:t xml:space="preserve">a decreased </w:t>
      </w:r>
      <w:r w:rsidR="009418E6" w:rsidRPr="00EF2A4D">
        <w:rPr>
          <w:rFonts w:ascii="Book Antiqua" w:hAnsi="Book Antiqua"/>
          <w:sz w:val="24"/>
          <w:szCs w:val="24"/>
          <w:lang w:val="en-US"/>
        </w:rPr>
        <w:t>amount of</w:t>
      </w:r>
      <w:r w:rsidR="00182651" w:rsidRPr="00EF2A4D">
        <w:rPr>
          <w:rFonts w:ascii="Book Antiqua" w:hAnsi="Book Antiqua"/>
          <w:sz w:val="24"/>
          <w:szCs w:val="24"/>
          <w:lang w:val="en-US"/>
        </w:rPr>
        <w:t xml:space="preserve"> HCV</w:t>
      </w:r>
      <w:r w:rsidRPr="00EF2A4D">
        <w:rPr>
          <w:rFonts w:ascii="Book Antiqua" w:hAnsi="Book Antiqua"/>
          <w:sz w:val="24"/>
          <w:szCs w:val="24"/>
          <w:lang w:val="en-US"/>
        </w:rPr>
        <w:t>-associated ApoE</w:t>
      </w:r>
      <w:r w:rsidR="00182651" w:rsidRPr="00EF2A4D">
        <w:rPr>
          <w:rFonts w:ascii="Book Antiqua" w:hAnsi="Book Antiqua"/>
          <w:sz w:val="24"/>
          <w:szCs w:val="24"/>
          <w:lang w:val="en-US"/>
        </w:rPr>
        <w:t xml:space="preserve"> and HCV of higher density, </w:t>
      </w:r>
      <w:r w:rsidR="005B3F22" w:rsidRPr="00EF2A4D">
        <w:rPr>
          <w:rFonts w:ascii="Book Antiqua" w:hAnsi="Book Antiqua"/>
          <w:sz w:val="24"/>
          <w:szCs w:val="24"/>
          <w:lang w:val="en-US"/>
        </w:rPr>
        <w:t>which</w:t>
      </w:r>
      <w:r w:rsidR="008677D6" w:rsidRPr="00EF2A4D">
        <w:rPr>
          <w:rFonts w:ascii="Book Antiqua" w:hAnsi="Book Antiqua"/>
          <w:sz w:val="24"/>
          <w:szCs w:val="24"/>
          <w:lang w:val="en-US"/>
        </w:rPr>
        <w:t xml:space="preserve"> </w:t>
      </w:r>
      <w:r w:rsidRPr="00EF2A4D">
        <w:rPr>
          <w:rFonts w:ascii="Book Antiqua" w:hAnsi="Book Antiqua"/>
          <w:sz w:val="24"/>
          <w:szCs w:val="24"/>
          <w:lang w:val="en-US"/>
        </w:rPr>
        <w:t xml:space="preserve">caused </w:t>
      </w:r>
      <w:r w:rsidR="008677D6" w:rsidRPr="00EF2A4D">
        <w:rPr>
          <w:rFonts w:ascii="Book Antiqua" w:hAnsi="Book Antiqua"/>
          <w:sz w:val="24"/>
          <w:szCs w:val="24"/>
          <w:lang w:val="en-US"/>
        </w:rPr>
        <w:t xml:space="preserve">loss of </w:t>
      </w:r>
      <w:r w:rsidRPr="00EF2A4D">
        <w:rPr>
          <w:rFonts w:ascii="Book Antiqua" w:hAnsi="Book Antiqua"/>
          <w:sz w:val="24"/>
          <w:szCs w:val="24"/>
          <w:lang w:val="en-US"/>
        </w:rPr>
        <w:t>HCV</w:t>
      </w:r>
      <w:r w:rsidR="00A050FD" w:rsidRPr="00EF2A4D">
        <w:rPr>
          <w:rFonts w:ascii="Book Antiqua" w:hAnsi="Book Antiqua"/>
          <w:sz w:val="24"/>
          <w:szCs w:val="24"/>
          <w:lang w:val="en-US"/>
        </w:rPr>
        <w:t xml:space="preserve"> </w:t>
      </w:r>
      <w:r w:rsidRPr="00EF2A4D">
        <w:rPr>
          <w:rFonts w:ascii="Book Antiqua" w:hAnsi="Book Antiqua"/>
          <w:sz w:val="24"/>
          <w:szCs w:val="24"/>
          <w:lang w:val="en-US"/>
        </w:rPr>
        <w:t>infectivity</w:t>
      </w:r>
      <w:r w:rsidR="00A050FD" w:rsidRPr="00EF2A4D">
        <w:rPr>
          <w:rFonts w:ascii="Book Antiqua" w:hAnsi="Book Antiqua"/>
          <w:sz w:val="24"/>
          <w:szCs w:val="24"/>
          <w:lang w:val="en-US"/>
        </w:rPr>
        <w:t xml:space="preserve">. </w:t>
      </w:r>
      <w:r w:rsidR="00182651" w:rsidRPr="00EF2A4D">
        <w:rPr>
          <w:rFonts w:ascii="Book Antiqua" w:hAnsi="Book Antiqua"/>
          <w:sz w:val="24"/>
          <w:szCs w:val="24"/>
          <w:lang w:val="en-US"/>
        </w:rPr>
        <w:t xml:space="preserve">HTGL blockade </w:t>
      </w:r>
      <w:r w:rsidR="006766D9" w:rsidRPr="00EF2A4D">
        <w:rPr>
          <w:rFonts w:ascii="Book Antiqua" w:hAnsi="Book Antiqua"/>
          <w:sz w:val="24"/>
          <w:szCs w:val="24"/>
          <w:lang w:val="en-US"/>
        </w:rPr>
        <w:t xml:space="preserve">partially </w:t>
      </w:r>
      <w:r w:rsidR="00182651" w:rsidRPr="00EF2A4D">
        <w:rPr>
          <w:rFonts w:ascii="Book Antiqua" w:hAnsi="Book Antiqua"/>
          <w:sz w:val="24"/>
          <w:szCs w:val="24"/>
          <w:lang w:val="en-US"/>
        </w:rPr>
        <w:t>neutralized LPL-mediated infection inhibition and its knockdown even increased HCV infectivity</w:t>
      </w:r>
      <w:r w:rsidR="003635EA" w:rsidRPr="00EF2A4D">
        <w:rPr>
          <w:rFonts w:ascii="Book Antiqua" w:hAnsi="Book Antiqua"/>
          <w:sz w:val="24"/>
          <w:szCs w:val="24"/>
          <w:lang w:val="en-US"/>
        </w:rPr>
        <w:fldChar w:fldCharType="begin">
          <w:fldData xml:space="preserve">PEVuZE5vdGU+PENpdGU+PEF1dGhvcj5TaGltaXp1PC9BdXRob3I+PFllYXI+MjAxMDwvWWVhcj48
UmVjTnVtPjEwODk8L1JlY051bT48RGlzcGxheVRleHQ+PHN0eWxlIGZhY2U9InN1cGVyc2NyaXB0
Ij5bMTAzXTwvc3R5bGU+PC9EaXNwbGF5VGV4dD48cmVjb3JkPjxyZWMtbnVtYmVyPjEwODk8L3Jl
Yy1udW1iZXI+PGZvcmVpZ24ta2V5cz48a2V5IGFwcD0iRU4iIGRiLWlkPSJ2MHh3dmVkcjJ0ZWRh
cWU5ejI1eGF2OTRkZGVmYXR4YXZwMDUiIHRpbWVzdGFtcD0iMTM4NjY5NTA2NSI+MTA4OTwva2V5
PjwvZm9yZWlnbi1rZXlzPjxyZWYtdHlwZSBuYW1lPSJKb3VybmFsIEFydGljbGUiPjE3PC9yZWYt
dHlwZT48Y29udHJpYnV0b3JzPjxhdXRob3JzPjxhdXRob3I+U2hpbWl6dSwgWS48L2F1dGhvcj48
YXV0aG9yPkhpc2hpa2ksIFQuPC9hdXRob3I+PGF1dGhvcj5TdWdpeWFtYSwgSy48L2F1dGhvcj48
YXV0aG9yPk9nYXdhLCBLLjwvYXV0aG9yPjxhdXRob3I+RnVuYW1pLCBLLjwvYXV0aG9yPjxhdXRo
b3I+S2F0bywgQS48L2F1dGhvcj48YXV0aG9yPk9oc2FraSwgWS48L2F1dGhvcj48YXV0aG9yPkZ1
amltb3RvLCBULjwvYXV0aG9yPjxhdXRob3I+VGFrYWt1LCBILjwvYXV0aG9yPjxhdXRob3I+U2hp
bW90b2hubywgSy48L2F1dGhvcj48L2F1dGhvcnM+PC9jb250cmlidXRvcnM+PGF1dGgtYWRkcmVz
cz5SZXNlYXJjaCBJbnN0aXR1dGUsIENoaWJhIEluc3RpdHV0ZSBvZiBUZWNobm9sb2d5LCAyLTE3
LTEgVHN1ZGFudW1hLCBOYXJhc2hpbm8sIENoaWJhIDI3NS0wMDE2LCBKYXBhbi4geXVrby5zaGlt
aXp1QGl0LWNoaWJhLmFjLmpwPC9hdXRoLWFkZHJlc3M+PHRpdGxlcz48dGl0bGU+TGlwb3Byb3Rl
aW4gbGlwYXNlIGFuZCBoZXBhdGljIHRyaWdseWNlcmlkZSBsaXBhc2UgcmVkdWNlIHRoZSBpbmZl
Y3Rpdml0eSBvZiBoZXBhdGl0aXMgQyB2aXJ1cyAoSENWKSB0aHJvdWdoIHRoZWlyIGNhdGFseXRp
YyBhY3Rpdml0aWVzIG9uIEhDVi1hc3NvY2lhdGVkIGxpcG9wcm90ZWluczwvdGl0bGU+PHNlY29u
ZGFyeS10aXRsZT5WaXJvbG9neTwvc2Vjb25kYXJ5LXRpdGxlPjxhbHQtdGl0bGU+Vmlyb2xvZ3k8
L2FsdC10aXRsZT48L3RpdGxlcz48cGVyaW9kaWNhbD48ZnVsbC10aXRsZT5WaXJvbG9neTwvZnVs
bC10aXRsZT48L3BlcmlvZGljYWw+PGFsdC1wZXJpb2RpY2FsPjxmdWxsLXRpdGxlPlZpcm9sb2d5
PC9mdWxsLXRpdGxlPjwvYWx0LXBlcmlvZGljYWw+PHBhZ2VzPjE1Mi05PC9wYWdlcz48dm9sdW1l
PjQwNzwvdm9sdW1lPjxudW1iZXI+MTwvbnVtYmVyPjxlZGl0aW9uPjIwMTAvMDkvMDk8L2VkaXRp
b24+PGtleXdvcmRzPjxrZXl3b3JkPkNlbGwgTGluZTwva2V5d29yZD48a2V5d29yZD5DdWx0dXJl
IE1lZGlhL2NoZW1pc3RyeTwva2V5d29yZD48a2V5d29yZD5HZW5lIFNpbGVuY2luZzwva2V5d29y
ZD48a2V5d29yZD5IZXBhY2l2aXJ1cy9kcnVnIGVmZmVjdHMvKnBhdGhvZ2VuaWNpdHk8L2tleXdv
cmQ+PGtleXdvcmQ+SHVtYW5zPC9rZXl3b3JkPjxrZXl3b3JkPkxpcGFzZS8qbWV0YWJvbGlzbTwv
a2V5d29yZD48a2V5d29yZD5MaXBvcHJvdGVpbiBMaXBhc2UvKm1ldGFib2xpc208L2tleXdvcmQ+
PGtleXdvcmQ+TGlwb3Byb3RlaW5zLyptZXRhYm9saXNtPC9rZXl3b3JkPjxrZXl3b3JkPlByb3Rl
aW4gQmluZGluZzwva2V5d29yZD48a2V5d29yZD5WaXJhbCBQcm90ZWlucy8qbWV0YWJvbGlzbTwv
a2V5d29yZD48L2tleXdvcmRzPjxkYXRlcz48eWVhcj4yMDEwPC95ZWFyPjxwdWItZGF0ZXM+PGRh
dGU+Tm92IDEwPC9kYXRlPjwvcHViLWRhdGVzPjwvZGF0ZXM+PGlzYm4+MTA5Ni0wMzQxIChFbGVj
dHJvbmljKSYjeEQ7MDA0Mi02ODIyIChMaW5raW5nKTwvaXNibj48YWNjZXNzaW9uLW51bT4yMDgy
Mjc4NzwvYWNjZXNzaW9uLW51bT48d29yay10eXBlPlJlc2VhcmNoIFN1cHBvcnQsIE5vbi1VLlMu
IEdvdiZhcG9zO3Q8L3dvcmstdHlwZT48dXJscz48cmVsYXRlZC11cmxzPjx1cmw+aHR0cDovL3d3
dy5uY2JpLm5sbS5uaWguZ292L3B1Ym1lZC8yMDgyMjc4NzwvdXJsPjx1cmw+aHR0cDovL2FjLmVs
cy1jZG4uY29tL1MwMDQyNjgyMjEwMDA1MjgzLzEtczIuMC1TMDA0MjY4MjIxMDAwNTI4My1tYWlu
LnBkZj9fdGlkPWNkNjA1OWI2LTYxYmMtMTFlMy05NWY4LTAwMDAwYWFjYjM2MCZhbXA7YWNkbmF0
PTEzODY2OTUxMDdfNjI4Nzk0ZmE4MjIzZmQ2YWRhMTc4M2MzNGYwN2VlOTg8L3VybD48L3JlbGF0
ZWQtdXJscz48L3VybHM+PGVsZWN0cm9uaWMtcmVzb3VyY2UtbnVtPjEwLjEwMTYvai52aXJvbC4y
MDEwLjA4LjAxMT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aGltaXp1PC9BdXRob3I+PFllYXI+MjAxMDwvWWVhcj48
UmVjTnVtPjEwODk8L1JlY051bT48RGlzcGxheVRleHQ+PHN0eWxlIGZhY2U9InN1cGVyc2NyaXB0
Ij5bMTAzXTwvc3R5bGU+PC9EaXNwbGF5VGV4dD48cmVjb3JkPjxyZWMtbnVtYmVyPjEwODk8L3Jl
Yy1udW1iZXI+PGZvcmVpZ24ta2V5cz48a2V5IGFwcD0iRU4iIGRiLWlkPSJ2MHh3dmVkcjJ0ZWRh
cWU5ejI1eGF2OTRkZGVmYXR4YXZwMDUiIHRpbWVzdGFtcD0iMTM4NjY5NTA2NSI+MTA4OTwva2V5
PjwvZm9yZWlnbi1rZXlzPjxyZWYtdHlwZSBuYW1lPSJKb3VybmFsIEFydGljbGUiPjE3PC9yZWYt
dHlwZT48Y29udHJpYnV0b3JzPjxhdXRob3JzPjxhdXRob3I+U2hpbWl6dSwgWS48L2F1dGhvcj48
YXV0aG9yPkhpc2hpa2ksIFQuPC9hdXRob3I+PGF1dGhvcj5TdWdpeWFtYSwgSy48L2F1dGhvcj48
YXV0aG9yPk9nYXdhLCBLLjwvYXV0aG9yPjxhdXRob3I+RnVuYW1pLCBLLjwvYXV0aG9yPjxhdXRo
b3I+S2F0bywgQS48L2F1dGhvcj48YXV0aG9yPk9oc2FraSwgWS48L2F1dGhvcj48YXV0aG9yPkZ1
amltb3RvLCBULjwvYXV0aG9yPjxhdXRob3I+VGFrYWt1LCBILjwvYXV0aG9yPjxhdXRob3I+U2hp
bW90b2hubywgSy48L2F1dGhvcj48L2F1dGhvcnM+PC9jb250cmlidXRvcnM+PGF1dGgtYWRkcmVz
cz5SZXNlYXJjaCBJbnN0aXR1dGUsIENoaWJhIEluc3RpdHV0ZSBvZiBUZWNobm9sb2d5LCAyLTE3
LTEgVHN1ZGFudW1hLCBOYXJhc2hpbm8sIENoaWJhIDI3NS0wMDE2LCBKYXBhbi4geXVrby5zaGlt
aXp1QGl0LWNoaWJhLmFjLmpwPC9hdXRoLWFkZHJlc3M+PHRpdGxlcz48dGl0bGU+TGlwb3Byb3Rl
aW4gbGlwYXNlIGFuZCBoZXBhdGljIHRyaWdseWNlcmlkZSBsaXBhc2UgcmVkdWNlIHRoZSBpbmZl
Y3Rpdml0eSBvZiBoZXBhdGl0aXMgQyB2aXJ1cyAoSENWKSB0aHJvdWdoIHRoZWlyIGNhdGFseXRp
YyBhY3Rpdml0aWVzIG9uIEhDVi1hc3NvY2lhdGVkIGxpcG9wcm90ZWluczwvdGl0bGU+PHNlY29u
ZGFyeS10aXRsZT5WaXJvbG9neTwvc2Vjb25kYXJ5LXRpdGxlPjxhbHQtdGl0bGU+Vmlyb2xvZ3k8
L2FsdC10aXRsZT48L3RpdGxlcz48cGVyaW9kaWNhbD48ZnVsbC10aXRsZT5WaXJvbG9neTwvZnVs
bC10aXRsZT48L3BlcmlvZGljYWw+PGFsdC1wZXJpb2RpY2FsPjxmdWxsLXRpdGxlPlZpcm9sb2d5
PC9mdWxsLXRpdGxlPjwvYWx0LXBlcmlvZGljYWw+PHBhZ2VzPjE1Mi05PC9wYWdlcz48dm9sdW1l
PjQwNzwvdm9sdW1lPjxudW1iZXI+MTwvbnVtYmVyPjxlZGl0aW9uPjIwMTAvMDkvMDk8L2VkaXRp
b24+PGtleXdvcmRzPjxrZXl3b3JkPkNlbGwgTGluZTwva2V5d29yZD48a2V5d29yZD5DdWx0dXJl
IE1lZGlhL2NoZW1pc3RyeTwva2V5d29yZD48a2V5d29yZD5HZW5lIFNpbGVuY2luZzwva2V5d29y
ZD48a2V5d29yZD5IZXBhY2l2aXJ1cy9kcnVnIGVmZmVjdHMvKnBhdGhvZ2VuaWNpdHk8L2tleXdv
cmQ+PGtleXdvcmQ+SHVtYW5zPC9rZXl3b3JkPjxrZXl3b3JkPkxpcGFzZS8qbWV0YWJvbGlzbTwv
a2V5d29yZD48a2V5d29yZD5MaXBvcHJvdGVpbiBMaXBhc2UvKm1ldGFib2xpc208L2tleXdvcmQ+
PGtleXdvcmQ+TGlwb3Byb3RlaW5zLyptZXRhYm9saXNtPC9rZXl3b3JkPjxrZXl3b3JkPlByb3Rl
aW4gQmluZGluZzwva2V5d29yZD48a2V5d29yZD5WaXJhbCBQcm90ZWlucy8qbWV0YWJvbGlzbTwv
a2V5d29yZD48L2tleXdvcmRzPjxkYXRlcz48eWVhcj4yMDEwPC95ZWFyPjxwdWItZGF0ZXM+PGRh
dGU+Tm92IDEwPC9kYXRlPjwvcHViLWRhdGVzPjwvZGF0ZXM+PGlzYm4+MTA5Ni0wMzQxIChFbGVj
dHJvbmljKSYjeEQ7MDA0Mi02ODIyIChMaW5raW5nKTwvaXNibj48YWNjZXNzaW9uLW51bT4yMDgy
Mjc4NzwvYWNjZXNzaW9uLW51bT48d29yay10eXBlPlJlc2VhcmNoIFN1cHBvcnQsIE5vbi1VLlMu
IEdvdiZhcG9zO3Q8L3dvcmstdHlwZT48dXJscz48cmVsYXRlZC11cmxzPjx1cmw+aHR0cDovL3d3
dy5uY2JpLm5sbS5uaWguZ292L3B1Ym1lZC8yMDgyMjc4NzwvdXJsPjx1cmw+aHR0cDovL2FjLmVs
cy1jZG4uY29tL1MwMDQyNjgyMjEwMDA1MjgzLzEtczIuMC1TMDA0MjY4MjIxMDAwNTI4My1tYWlu
LnBkZj9fdGlkPWNkNjA1OWI2LTYxYmMtMTFlMy05NWY4LTAwMDAwYWFjYjM2MCZhbXA7YWNkbmF0
PTEzODY2OTUxMDdfNjI4Nzk0ZmE4MjIzZmQ2YWRhMTc4M2MzNGYwN2VlOTg8L3VybD48L3JlbGF0
ZWQtdXJscz48L3VybHM+PGVsZWN0cm9uaWMtcmVzb3VyY2UtbnVtPjEwLjEwMTYvai52aXJvbC4y
MDEwLjA4LjAxMT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3" w:tooltip="Shimizu, 2010 #1089" w:history="1">
        <w:r w:rsidR="000F07FA" w:rsidRPr="00EF2A4D">
          <w:rPr>
            <w:rFonts w:ascii="Book Antiqua" w:hAnsi="Book Antiqua"/>
            <w:noProof/>
            <w:sz w:val="24"/>
            <w:szCs w:val="24"/>
            <w:vertAlign w:val="superscript"/>
            <w:lang w:val="en-US"/>
          </w:rPr>
          <w:t>10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B46126" w:rsidRPr="00EF2A4D">
        <w:rPr>
          <w:rFonts w:ascii="Book Antiqua" w:hAnsi="Book Antiqua"/>
          <w:sz w:val="24"/>
          <w:szCs w:val="24"/>
          <w:lang w:val="en-US"/>
        </w:rPr>
        <w:t xml:space="preserve">. </w:t>
      </w:r>
      <w:r w:rsidR="00EB684C" w:rsidRPr="00EF2A4D">
        <w:rPr>
          <w:rFonts w:ascii="Book Antiqua" w:hAnsi="Book Antiqua"/>
          <w:sz w:val="24"/>
          <w:szCs w:val="24"/>
          <w:lang w:val="en-US"/>
        </w:rPr>
        <w:t>Altogether, t</w:t>
      </w:r>
      <w:r w:rsidR="00B46126" w:rsidRPr="00EF2A4D">
        <w:rPr>
          <w:rFonts w:ascii="Book Antiqua" w:hAnsi="Book Antiqua"/>
          <w:sz w:val="24"/>
          <w:szCs w:val="24"/>
          <w:lang w:val="en-US"/>
        </w:rPr>
        <w:t xml:space="preserve">hese observations </w:t>
      </w:r>
      <w:r w:rsidR="00EB684C" w:rsidRPr="00EF2A4D">
        <w:rPr>
          <w:rFonts w:ascii="Book Antiqua" w:hAnsi="Book Antiqua"/>
          <w:sz w:val="24"/>
          <w:szCs w:val="24"/>
          <w:lang w:val="en-US"/>
        </w:rPr>
        <w:t xml:space="preserve">tempt us to hypothesize </w:t>
      </w:r>
      <w:r w:rsidR="006766D9" w:rsidRPr="00EF2A4D">
        <w:rPr>
          <w:rFonts w:ascii="Book Antiqua" w:hAnsi="Book Antiqua"/>
          <w:sz w:val="24"/>
          <w:szCs w:val="24"/>
          <w:lang w:val="en-US"/>
        </w:rPr>
        <w:t xml:space="preserve">that </w:t>
      </w:r>
      <w:r w:rsidR="00DD019D" w:rsidRPr="00EF2A4D">
        <w:rPr>
          <w:rFonts w:ascii="Book Antiqua" w:hAnsi="Book Antiqua"/>
          <w:sz w:val="24"/>
          <w:szCs w:val="24"/>
          <w:lang w:val="en-US"/>
        </w:rPr>
        <w:t>interactions with lipases can</w:t>
      </w:r>
      <w:r w:rsidR="00AF5466" w:rsidRPr="00EF2A4D">
        <w:rPr>
          <w:rFonts w:ascii="Book Antiqua" w:hAnsi="Book Antiqua"/>
          <w:sz w:val="24"/>
          <w:szCs w:val="24"/>
          <w:lang w:val="en-US"/>
        </w:rPr>
        <w:t xml:space="preserve"> </w:t>
      </w:r>
      <w:r w:rsidR="006766D9" w:rsidRPr="00EF2A4D">
        <w:rPr>
          <w:rFonts w:ascii="Book Antiqua" w:hAnsi="Book Antiqua"/>
          <w:sz w:val="24"/>
          <w:szCs w:val="24"/>
          <w:lang w:val="en-US"/>
        </w:rPr>
        <w:t xml:space="preserve">target </w:t>
      </w:r>
      <w:r w:rsidR="00F10BD6" w:rsidRPr="00EF2A4D">
        <w:rPr>
          <w:rFonts w:ascii="Book Antiqua" w:hAnsi="Book Antiqua"/>
          <w:sz w:val="24"/>
          <w:szCs w:val="24"/>
          <w:lang w:val="en-US"/>
        </w:rPr>
        <w:t xml:space="preserve">the lipoviroparticle </w:t>
      </w:r>
      <w:r w:rsidR="006766D9" w:rsidRPr="00EF2A4D">
        <w:rPr>
          <w:rFonts w:ascii="Book Antiqua" w:hAnsi="Book Antiqua"/>
          <w:sz w:val="24"/>
          <w:szCs w:val="24"/>
          <w:lang w:val="en-US"/>
        </w:rPr>
        <w:t>t</w:t>
      </w:r>
      <w:r w:rsidR="005B3F22" w:rsidRPr="00EF2A4D">
        <w:rPr>
          <w:rFonts w:ascii="Book Antiqua" w:hAnsi="Book Antiqua"/>
          <w:sz w:val="24"/>
          <w:szCs w:val="24"/>
          <w:lang w:val="en-US"/>
        </w:rPr>
        <w:t>o a</w:t>
      </w:r>
      <w:r w:rsidR="00EB684C" w:rsidRPr="00EF2A4D">
        <w:rPr>
          <w:rFonts w:ascii="Book Antiqua" w:hAnsi="Book Antiqua"/>
          <w:sz w:val="24"/>
          <w:szCs w:val="24"/>
          <w:lang w:val="en-US"/>
        </w:rPr>
        <w:t>n abortive</w:t>
      </w:r>
      <w:r w:rsidR="005B3F22" w:rsidRPr="00EF2A4D">
        <w:rPr>
          <w:rFonts w:ascii="Book Antiqua" w:hAnsi="Book Antiqua"/>
          <w:sz w:val="24"/>
          <w:szCs w:val="24"/>
          <w:lang w:val="en-US"/>
        </w:rPr>
        <w:t xml:space="preserve"> entry pathway</w:t>
      </w:r>
      <w:r w:rsidR="006766D9" w:rsidRPr="00EF2A4D">
        <w:rPr>
          <w:rFonts w:ascii="Book Antiqua" w:hAnsi="Book Antiqua"/>
          <w:sz w:val="24"/>
          <w:szCs w:val="24"/>
          <w:lang w:val="en-US"/>
        </w:rPr>
        <w:t xml:space="preserve"> </w:t>
      </w:r>
      <w:r w:rsidR="00F10BD6" w:rsidRPr="00EF2A4D">
        <w:rPr>
          <w:rFonts w:ascii="Book Antiqua" w:hAnsi="Book Antiqua"/>
          <w:sz w:val="24"/>
          <w:szCs w:val="24"/>
          <w:lang w:val="en-US"/>
        </w:rPr>
        <w:t xml:space="preserve">that </w:t>
      </w:r>
      <w:r w:rsidR="006766D9" w:rsidRPr="00EF2A4D">
        <w:rPr>
          <w:rFonts w:ascii="Book Antiqua" w:hAnsi="Book Antiqua"/>
          <w:sz w:val="24"/>
          <w:szCs w:val="24"/>
          <w:lang w:val="en-US"/>
        </w:rPr>
        <w:t>involv</w:t>
      </w:r>
      <w:r w:rsidR="00F10BD6" w:rsidRPr="00EF2A4D">
        <w:rPr>
          <w:rFonts w:ascii="Book Antiqua" w:hAnsi="Book Antiqua"/>
          <w:sz w:val="24"/>
          <w:szCs w:val="24"/>
          <w:lang w:val="en-US"/>
        </w:rPr>
        <w:t>es</w:t>
      </w:r>
      <w:r w:rsidR="006766D9" w:rsidRPr="00EF2A4D">
        <w:rPr>
          <w:rFonts w:ascii="Book Antiqua" w:hAnsi="Book Antiqua"/>
          <w:sz w:val="24"/>
          <w:szCs w:val="24"/>
          <w:lang w:val="en-US"/>
        </w:rPr>
        <w:t xml:space="preserve"> </w:t>
      </w:r>
      <w:r w:rsidR="00B46126" w:rsidRPr="00EF2A4D">
        <w:rPr>
          <w:rFonts w:ascii="Book Antiqua" w:hAnsi="Book Antiqua"/>
          <w:sz w:val="24"/>
          <w:szCs w:val="24"/>
          <w:lang w:val="en-US"/>
        </w:rPr>
        <w:t>LDL-R</w:t>
      </w:r>
      <w:r w:rsidR="00DD019D" w:rsidRPr="00EF2A4D">
        <w:rPr>
          <w:rFonts w:ascii="Book Antiqua" w:hAnsi="Book Antiqua"/>
          <w:sz w:val="24"/>
          <w:szCs w:val="24"/>
          <w:lang w:val="en-US"/>
        </w:rPr>
        <w:t xml:space="preserve"> and/or HSPG</w:t>
      </w:r>
      <w:r w:rsidR="00B46126" w:rsidRPr="00EF2A4D">
        <w:rPr>
          <w:rFonts w:ascii="Book Antiqua" w:hAnsi="Book Antiqua"/>
          <w:sz w:val="24"/>
          <w:szCs w:val="24"/>
          <w:lang w:val="en-US"/>
        </w:rPr>
        <w:t>.</w:t>
      </w:r>
    </w:p>
    <w:p w14:paraId="1873D8E7" w14:textId="77777777" w:rsidR="00D01FB5" w:rsidRDefault="00D01FB5" w:rsidP="005B3E13">
      <w:pPr>
        <w:pStyle w:val="a9"/>
        <w:adjustRightInd w:val="0"/>
        <w:snapToGrid w:val="0"/>
        <w:spacing w:after="0" w:line="360" w:lineRule="auto"/>
        <w:ind w:left="0"/>
        <w:contextualSpacing w:val="0"/>
        <w:jc w:val="both"/>
        <w:rPr>
          <w:rFonts w:ascii="Book Antiqua" w:hAnsi="Book Antiqua"/>
          <w:b/>
          <w:sz w:val="24"/>
          <w:szCs w:val="24"/>
          <w:lang w:val="en-US" w:eastAsia="zh-CN"/>
        </w:rPr>
      </w:pPr>
    </w:p>
    <w:p w14:paraId="174C89B3" w14:textId="77777777" w:rsidR="00F43114" w:rsidRPr="00D01FB5" w:rsidRDefault="006F2BC6" w:rsidP="005B3E13">
      <w:pPr>
        <w:pStyle w:val="a9"/>
        <w:adjustRightInd w:val="0"/>
        <w:snapToGrid w:val="0"/>
        <w:spacing w:after="0" w:line="360" w:lineRule="auto"/>
        <w:ind w:left="0"/>
        <w:contextualSpacing w:val="0"/>
        <w:jc w:val="both"/>
        <w:rPr>
          <w:rFonts w:ascii="Book Antiqua" w:hAnsi="Book Antiqua"/>
          <w:b/>
          <w:i/>
          <w:sz w:val="24"/>
          <w:szCs w:val="24"/>
          <w:lang w:val="en-US"/>
        </w:rPr>
      </w:pPr>
      <w:r w:rsidRPr="00D01FB5">
        <w:rPr>
          <w:rFonts w:ascii="Book Antiqua" w:hAnsi="Book Antiqua"/>
          <w:b/>
          <w:i/>
          <w:sz w:val="24"/>
          <w:szCs w:val="24"/>
          <w:lang w:val="en-US"/>
        </w:rPr>
        <w:t>L</w:t>
      </w:r>
      <w:r w:rsidR="007304EB" w:rsidRPr="00D01FB5">
        <w:rPr>
          <w:rFonts w:ascii="Book Antiqua" w:hAnsi="Book Antiqua"/>
          <w:b/>
          <w:i/>
          <w:sz w:val="24"/>
          <w:szCs w:val="24"/>
          <w:lang w:val="en-US"/>
        </w:rPr>
        <w:t>ipid receptor ligands influence HCV</w:t>
      </w:r>
      <w:r w:rsidR="001F6415" w:rsidRPr="00D01FB5">
        <w:rPr>
          <w:rFonts w:ascii="Book Antiqua" w:hAnsi="Book Antiqua"/>
          <w:b/>
          <w:i/>
          <w:sz w:val="24"/>
          <w:szCs w:val="24"/>
          <w:lang w:val="en-US"/>
        </w:rPr>
        <w:t xml:space="preserve"> entry</w:t>
      </w:r>
    </w:p>
    <w:p w14:paraId="6E4B486E" w14:textId="47032303" w:rsidR="007304EB" w:rsidRPr="00EF2A4D" w:rsidRDefault="007304EB"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lang w:val="en-US"/>
        </w:rPr>
        <w:t xml:space="preserve">Several SR-BI receptor ligands have been reported to alter HCV infectivity; </w:t>
      </w:r>
      <w:r w:rsidRPr="008A556D">
        <w:rPr>
          <w:rFonts w:ascii="Book Antiqua" w:hAnsi="Book Antiqua"/>
          <w:sz w:val="24"/>
          <w:szCs w:val="24"/>
          <w:lang w:val="en-US"/>
        </w:rPr>
        <w:t>HDL</w:t>
      </w:r>
      <w:r w:rsidRPr="00EF2A4D">
        <w:rPr>
          <w:rFonts w:ascii="Book Antiqua" w:hAnsi="Book Antiqua"/>
          <w:sz w:val="24"/>
          <w:szCs w:val="24"/>
          <w:lang w:val="en-US"/>
        </w:rPr>
        <w:t xml:space="preserve"> enhances HCV entry</w:t>
      </w:r>
      <w:r w:rsidR="00B41EA4" w:rsidRPr="00EF2A4D">
        <w:rPr>
          <w:rFonts w:ascii="Book Antiqua" w:hAnsi="Book Antiqua"/>
          <w:sz w:val="24"/>
          <w:szCs w:val="24"/>
          <w:lang w:val="en-US"/>
        </w:rPr>
        <w:t xml:space="preserve"> (see next </w:t>
      </w:r>
      <w:r w:rsidR="00F63416" w:rsidRPr="00EF2A4D">
        <w:rPr>
          <w:rFonts w:ascii="Book Antiqua" w:hAnsi="Book Antiqua"/>
          <w:sz w:val="24"/>
          <w:szCs w:val="24"/>
          <w:lang w:val="en-US"/>
        </w:rPr>
        <w:t>paragraph</w:t>
      </w:r>
      <w:r w:rsidR="00B41EA4" w:rsidRPr="00EF2A4D">
        <w:rPr>
          <w:rFonts w:ascii="Book Antiqua" w:hAnsi="Book Antiqua"/>
          <w:sz w:val="24"/>
          <w:szCs w:val="24"/>
          <w:lang w:val="en-US"/>
        </w:rPr>
        <w:t xml:space="preserve">) </w:t>
      </w:r>
      <w:r w:rsidRPr="00EF2A4D">
        <w:rPr>
          <w:rFonts w:ascii="Book Antiqua" w:hAnsi="Book Antiqua"/>
          <w:sz w:val="24"/>
          <w:szCs w:val="24"/>
          <w:lang w:val="en-US"/>
        </w:rPr>
        <w:t>whereas</w:t>
      </w:r>
      <w:r w:rsidR="00D469A9" w:rsidRPr="00EF2A4D">
        <w:rPr>
          <w:rFonts w:ascii="Book Antiqua" w:hAnsi="Book Antiqua"/>
          <w:sz w:val="24"/>
          <w:szCs w:val="24"/>
          <w:lang w:val="en-US"/>
        </w:rPr>
        <w:t xml:space="preserve"> VLDL,</w:t>
      </w:r>
      <w:r w:rsidRPr="00EF2A4D">
        <w:rPr>
          <w:rFonts w:ascii="Book Antiqua" w:hAnsi="Book Antiqua"/>
          <w:sz w:val="24"/>
          <w:szCs w:val="24"/>
          <w:lang w:val="en-US"/>
        </w:rPr>
        <w:t xml:space="preserve"> </w:t>
      </w:r>
      <w:r w:rsidR="009C32A3" w:rsidRPr="00EF2A4D">
        <w:rPr>
          <w:rFonts w:ascii="Book Antiqua" w:hAnsi="Book Antiqua"/>
          <w:sz w:val="24"/>
          <w:szCs w:val="24"/>
          <w:lang w:val="en-US"/>
        </w:rPr>
        <w:t xml:space="preserve">LDL, </w:t>
      </w:r>
      <w:r w:rsidRPr="00EF2A4D">
        <w:rPr>
          <w:rFonts w:ascii="Book Antiqua" w:hAnsi="Book Antiqua"/>
          <w:sz w:val="24"/>
          <w:szCs w:val="24"/>
          <w:lang w:val="en-US"/>
        </w:rPr>
        <w:t>oxidized LDL</w:t>
      </w:r>
      <w:r w:rsidR="009F0257" w:rsidRPr="00EF2A4D">
        <w:rPr>
          <w:rFonts w:ascii="Book Antiqua" w:hAnsi="Book Antiqua"/>
          <w:b/>
          <w:sz w:val="24"/>
          <w:szCs w:val="24"/>
          <w:lang w:val="en-US"/>
        </w:rPr>
        <w:t xml:space="preserve"> </w:t>
      </w:r>
      <w:r w:rsidRPr="00EF2A4D">
        <w:rPr>
          <w:rFonts w:ascii="Book Antiqua" w:hAnsi="Book Antiqua"/>
          <w:sz w:val="24"/>
          <w:szCs w:val="24"/>
          <w:lang w:val="en-US"/>
        </w:rPr>
        <w:t xml:space="preserve">and amyloid-α have inhibitory effects. </w:t>
      </w:r>
      <w:r w:rsidRPr="00D01FB5">
        <w:rPr>
          <w:rFonts w:ascii="Book Antiqua" w:hAnsi="Book Antiqua"/>
          <w:sz w:val="24"/>
          <w:szCs w:val="24"/>
          <w:lang w:val="en-US"/>
        </w:rPr>
        <w:t>OxLDL</w:t>
      </w:r>
      <w:r w:rsidRPr="00EF2A4D">
        <w:rPr>
          <w:rFonts w:ascii="Book Antiqua" w:hAnsi="Book Antiqua"/>
          <w:sz w:val="24"/>
          <w:szCs w:val="24"/>
          <w:lang w:val="en-US"/>
        </w:rPr>
        <w:t xml:space="preserve"> </w:t>
      </w:r>
      <w:r w:rsidR="00F63416" w:rsidRPr="00EF2A4D">
        <w:rPr>
          <w:rFonts w:ascii="Book Antiqua" w:hAnsi="Book Antiqua"/>
          <w:sz w:val="24"/>
          <w:szCs w:val="24"/>
          <w:lang w:val="en-US"/>
        </w:rPr>
        <w:t xml:space="preserve">presumably </w:t>
      </w:r>
      <w:r w:rsidRPr="00EF2A4D">
        <w:rPr>
          <w:rFonts w:ascii="Book Antiqua" w:hAnsi="Book Antiqua"/>
          <w:sz w:val="24"/>
          <w:szCs w:val="24"/>
          <w:lang w:val="en-US"/>
        </w:rPr>
        <w:t>inhibits HCV infection by two different mechani</w:t>
      </w:r>
      <w:r w:rsidR="004C3AD1" w:rsidRPr="00EF2A4D">
        <w:rPr>
          <w:rFonts w:ascii="Book Antiqua" w:hAnsi="Book Antiqua"/>
          <w:sz w:val="24"/>
          <w:szCs w:val="24"/>
          <w:lang w:val="en-US"/>
        </w:rPr>
        <w:t>s</w:t>
      </w:r>
      <w:r w:rsidRPr="00EF2A4D">
        <w:rPr>
          <w:rFonts w:ascii="Book Antiqua" w:hAnsi="Book Antiqua"/>
          <w:sz w:val="24"/>
          <w:szCs w:val="24"/>
          <w:lang w:val="en-US"/>
        </w:rPr>
        <w:t xml:space="preserve">ms. First, it </w:t>
      </w:r>
      <w:r w:rsidR="00C94812" w:rsidRPr="00EF2A4D">
        <w:rPr>
          <w:rFonts w:ascii="Book Antiqua" w:hAnsi="Book Antiqua"/>
          <w:sz w:val="24"/>
          <w:szCs w:val="24"/>
          <w:lang w:val="en-US"/>
        </w:rPr>
        <w:t>affects</w:t>
      </w:r>
      <w:r w:rsidRPr="00EF2A4D">
        <w:rPr>
          <w:rFonts w:ascii="Book Antiqua" w:hAnsi="Book Antiqua"/>
          <w:sz w:val="24"/>
          <w:szCs w:val="24"/>
          <w:lang w:val="en-US"/>
        </w:rPr>
        <w:t xml:space="preserve"> the biophysical properties of the viral particle; and second it perturbs the interaction between HCV and SR-BI in a non-competitive manner</w:t>
      </w:r>
      <w:r w:rsidR="003635EA" w:rsidRPr="00EF2A4D">
        <w:rPr>
          <w:rFonts w:ascii="Book Antiqua" w:hAnsi="Book Antiqua"/>
          <w:sz w:val="24"/>
          <w:szCs w:val="24"/>
          <w:lang w:val="en-US"/>
        </w:rPr>
        <w:fldChar w:fldCharType="begin">
          <w:fldData xml:space="preserve">PEVuZE5vdGU+PENpdGU+PEF1dGhvcj52b24gSGFobjwvQXV0aG9yPjxZZWFyPjIwMDY8L1llYXI+
PFJlY051bT42NDg8L1JlY051bT48RGlzcGxheVRleHQ+PHN0eWxlIGZhY2U9InN1cGVyc2NyaXB0
Ij5bMTA0LCAxMDVdPC9zdHlsZT48L0Rpc3BsYXlUZXh0PjxyZWNvcmQ+PHJlYy1udW1iZXI+NjQ4
PC9yZWMtbnVtYmVyPjxmb3JlaWduLWtleXM+PGtleSBhcHA9IkVOIiBkYi1pZD0idjB4d3ZlZHIy
dGVkYXFlOXoyNXhhdjk0ZGRlZmF0eGF2cDA1IiB0aW1lc3RhbXA9IjEzMzQ5MzAwMDciPjY0ODwv
a2V5PjwvZm9yZWlnbi1rZXlzPjxyZWYtdHlwZSBuYW1lPSJKb3VybmFsIEFydGljbGUiPjE3PC9y
ZWYtdHlwZT48Y29udHJpYnV0b3JzPjxhdXRob3JzPjxhdXRob3I+dm9uIEhhaG4sIFQuPC9hdXRo
b3I+PGF1dGhvcj5MaW5kZW5iYWNoLCBCLiBELjwvYXV0aG9yPjxhdXRob3I+Qm91bGxpZXIsIEEu
PC9hdXRob3I+PGF1dGhvcj5RdWVoZW5iZXJnZXIsIE8uPC9hdXRob3I+PGF1dGhvcj5QYXVsc29u
LCBNLjwvYXV0aG9yPjxhdXRob3I+UmljZSwgQy4gTS48L2F1dGhvcj48YXV0aG9yPk1jS2VhdGlu
ZywgSi4gQS48L2F1dGhvcj48L2F1dGhvcnM+PC9jb250cmlidXRvcnM+PGF1dGgtYWRkcmVzcz52
b24gSGFobiwgVCYjeEQ7Um9ja2VmZWxsZXIgVW5pdiwgQ3RyIFN0dWR5IEhlcGF0aXRpcyBDLCAx
MjMwIFlvcmsgQXZlLEJveCA2NCwgTmV3IFlvcmssIE5ZIDEwMDIxIFVTQSYjeEQ7Um9ja2VmZWxs
ZXIgVW5pdiwgQ3RyIFN0dWR5IEhlcGF0aXRpcyBDLCAxMjMwIFlvcmsgQXZlLEJveCA2NCwgTmV3
IFlvcmssIE5ZIDEwMDIxIFVTQSYjeEQ7Um9ja2VmZWxsZXIgVW5pdiwgQ3RyIFN0dWR5IEhlcGF0
aXRpcyBDLCBOZXcgWW9yaywgTlkgMTAwMjEgVVNBJiN4RDtVbml2IENhbGlmIFNhbiBEaWVnbywg
RGVwdCBNZWQsIFNhbiBEaWVnbywgQ0EgOTIxMDMgVVNBPC9hdXRoLWFkZHJlc3M+PHRpdGxlcz48
dGl0bGU+T3hpZGl6ZWQgbG93LWRlbnNpdHkgbGlwb3Byb3RlaW4gaW5oaWJpdHMgaGVwYXRpdGlz
IEMgdmlydXMgY2VsbCBlbnRyeSBpbiBodW1hbiBoZXBhdG9tYSBjZWxs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OTMyLTk0MjwvcGFn
ZXM+PHZvbHVtZT40Mzwvdm9sdW1lPjxudW1iZXI+NTwvbnVtYmVyPjxrZXl3b3Jkcz48a2V5d29y
ZD5iIHR5cGUtaTwva2V5d29yZD48a2V5d29yZD5zY2F2ZW5nZXIgcmVjZXB0b3ItYmk8L2tleXdv
cmQ+PGtleXdvcmQ+Y2FuZGlkYXRlIHJlY2VwdG9yPC9rZXl3b3JkPjxrZXl3b3JkPmUyIGdseWNv
cHJvdGVpbjwva2V5d29yZD48a2V5d29yZD5odW1hbiBzZXJ1bTwva2V5d29yZD48a2V5d29yZD52
ZXJ5LWxvdzwva2V5d29yZD48a2V5d29yZD5zci1iaTwva2V5d29yZD48a2V5d29yZD5pbmZlY3Rp
b248L2tleXdvcmQ+PGtleXdvcmQ+YmluZGluZzwva2V5d29yZD48a2V5d29yZD5jZDgxPC9rZXl3
b3JkPjwva2V5d29yZHM+PGRhdGVzPjx5ZWFyPjIwMDY8L3llYXI+PHB1Yi1kYXRlcz48ZGF0ZT5N
YXk8L2RhdGU+PC9wdWItZGF0ZXM+PC9kYXRlcz48aXNibj4wMjcwLTkxMzk8L2lzYm4+PGFjY2Vz
c2lvbi1udW0+SVNJOjAwMDIzNzMyNzIwMDAwOTwvYWNjZXNzaW9uLW51bT48dXJscz48cmVsYXRl
ZC11cmxzPjx1cmw+Jmx0O0dvIHRvIElTSSZndDs6Ly8wMDAyMzczMjcyMDAwMDk8L3VybD48dXJs
Pmh0dHA6Ly9vbmxpbmVsaWJyYXJ5LndpbGV5LmNvbS9zdG9yZS8xMC4xMDAyL2hlcC4yMTEzOS9h
c3NldC8yMTEzOV9mdHAucGRmP3Y9MSZhbXA7dD1oMTlhdW04dyZhbXA7cz0zZWM4YWM4MmQ3MmVm
YTEwMzYzMjg2Nzk1YTU1OGU2YTU4MTM0MDQyPC91cmw+PC9yZWxhdGVkLXVybHM+PC91cmxzPjxl
bGVjdHJvbmljLXJlc291cmNlLW51bT5Eb2kgMTAuMTAwMi9IZXAuMjExMzk8L2VsZWN0cm9uaWMt
cmVzb3VyY2UtbnVtPjxsYW5ndWFnZT5FbmdsaXNoPC9sYW5ndWFnZT48L3JlY29yZD48L0NpdGU+
PENpdGU+PEF1dGhvcj5XZXN0aGF1czwvQXV0aG9yPjxZZWFyPjIwMTM8L1llYXI+PFJlY051bT44
MzI8L1JlY051bT48cmVjb3JkPjxyZWMtbnVtYmVyPjgzMjwvcmVjLW51bWJlcj48Zm9yZWlnbi1r
ZXlzPjxrZXkgYXBwPSJFTiIgZGItaWQ9InYweHd2ZWRyMnRlZGFxZTl6MjV4YXY5NGRkZWZhdHhh
dnAwNSIgdGltZXN0YW1wPSIxMzU1MTMwNjMyIj44MzI8L2tleT48L2ZvcmVpZ24ta2V5cz48cmVm
LXR5cGUgbmFtZT0iSm91cm5hbCBBcnRpY2xlIj4xNzwvcmVmLXR5cGU+PGNvbnRyaWJ1dG9ycz48
YXV0aG9ycz48YXV0aG9yPldlc3RoYXVzLCBTLjwvYXV0aG9yPjxhdXRob3I+QmFua3dpdHosIEQu
PC9hdXRob3I+PGF1dGhvcj5Fcm5zdCwgUy48L2F1dGhvcj48YXV0aG9yPlJvaHJtYW5uLCBLLjwv
YXV0aG9yPjxhdXRob3I+V2FwcGxlciwgSS48L2F1dGhvcj48YXV0aG9yPkFnbmUsIEMuPC9hdXRo
b3I+PGF1dGhvcj5MdWNodGVmZWxkLCBNLjwvYXV0aG9yPjxhdXRob3I+U2NoaWVmZmVyLCBCLjwv
YXV0aG9yPjxhdXRob3I+U2FycmF6aW4sIEMuPC9hdXRob3I+PGF1dGhvcj5NYW5ucywgTS4gUC48
L2F1dGhvcj48YXV0aG9yPlBpZXRzY2htYW5uLCBULjwvYXV0aG9yPjxhdXRob3I+Q2llc2VrLCBT
LjwvYXV0aG9yPjxhdXRob3I+dm9uIEhhaG4sIFQuPC9hdXRob3I+PC9hdXRob3JzPjwvY29udHJp
YnV0b3JzPjxhdXRoLWFkZHJlc3M+SW5zdGl0dXRlIGZvciBNb2xlY3VsYXIgQmlvbG9neSwgTWVk
aXppbmlzY2hlIEhvY2hzY2h1bGUgSGFubm92ZXIsIEhhbm5vdmVyLCBHZXJtYW55LjwvYXV0aC1h
ZGRyZXNzPjx0aXRsZXM+PHRpdGxlPkNoYXJhY3Rlcml6YXRpb24gb2YgdGhlIGluaGliaXRpb24g
b2YgaGVwYXRpdGlzIEMgdmlydXMgZW50cnkgYnkgaW4gdml0cm8tZ2VuZXJhdGVkIGFuZCBwYXRp
ZW50LWRlcml2ZWQgb3hpZGl6ZWQgbG93LWRlbnNpdHkgbGlwb3Byb3RlaW4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3MTYtMjQ8L3Bh
Z2VzPjx2b2x1bWU+NTc8L3ZvbHVtZT48bnVtYmVyPjU8L251bWJlcj48ZWRpdGlvbj4yMDEyLzEy
LzA2PC9lZGl0aW9uPjxrZXl3b3Jkcz48a2V5d29yZD5BbnRpZ2VucywgQ0QzNi9waHlzaW9sb2d5
PC9rZXl3b3JkPjxrZXl3b3JkPkNhcmNpbm9tYSwgSGVwYXRvY2VsbHVsYXIvcGF0aG9sb2d5L3Zp
cm9sb2d5PC9rZXl3b3JkPjxrZXl3b3JkPkNlbGwgTGluZSwgVHVtb3I8L2tleXdvcmQ+PGtleXdv
cmQ+Q2VsbHMsIEN1bHR1cmVkPC9rZXl3b3JkPjxrZXl3b3JkPkROQSwgVmlyYWwvZ2VuZXRpY3M8
L2tleXdvcmQ+PGtleXdvcmQ+R2Vub3R5cGU8L2tleXdvcmQ+PGtleXdvcmQ+SGVwYWNpdmlydXMv
ZHJ1ZyBlZmZlY3RzLypnZW5ldGljcy8qcGh5c2lvbG9neTwva2V5d29yZD48a2V5d29yZD5IZXBh
dGl0aXMgQywgQ2hyb25pYy8qYmxvb2Q8L2tleXdvcmQ+PGtleXdvcmQ+SHVtYW5zPC9rZXl3b3Jk
PjxrZXl3b3JkPkxpcG9wcm90ZWlucywgTERML2Jsb29kLypwaGFybWFjb2xvZ3k8L2tleXdvcmQ+
PGtleXdvcmQ+TGl2ZXIgTmVvcGxhc21zL3BhdGhvbG9neS92aXJvbG9neTwva2V5d29yZD48a2V5
d29yZD5WaXJhbCBMb2FkPC9rZXl3b3JkPjxrZXl3b3JkPlZpcmlvbi9waHlzaW9sb2d5PC9rZXl3
b3JkPjxrZXl3b3JkPlZpcnVzIFJlcGxpY2F0aW9uLypkcnVnIGVmZmVjdHMvcGh5c2lvbG9neTwv
a2V5d29yZD48L2tleXdvcmRzPjxkYXRlcz48eWVhcj4yMDEzPC95ZWFyPjxwdWItZGF0ZXM+PGRh
dGU+TWF5PC9kYXRlPjwvcHViLWRhdGVzPjwvZGF0ZXM+PGlzYm4+MTUyNy0zMzUwIChFbGVjdHJv
bmljKSYjeEQ7MDI3MC05MTM5IChMaW5raW5nKTwvaXNibj48YWNjZXNzaW9uLW51bT4yMzIxMjcw
NjwvYWNjZXNzaW9uLW51bT48dXJscz48cmVsYXRlZC11cmxzPjx1cmw+aHR0cDovL3d3dy5uY2Jp
Lm5sbS5uaWguZ292L3B1Ym1lZC8yMzIxMjcwNjwvdXJsPjwvcmVsYXRlZC11cmxzPjwvdXJscz48
ZWxlY3Ryb25pYy1yZXNvdXJjZS1udW0+MTAuMTAwMi9oZXAuMjYxOTA8L2VsZWN0cm9uaWMtcmVz
b3VyY2UtbnVtPjxsYW5ndWFnZT5Fbmc8L2xhbmd1YWdlPjwvcmVjb3JkPjwvQ2l0ZT48L0VuZE5v
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2b24gSGFobjwvQXV0aG9yPjxZZWFyPjIwMDY8L1llYXI+
PFJlY051bT42NDg8L1JlY051bT48RGlzcGxheVRleHQ+PHN0eWxlIGZhY2U9InN1cGVyc2NyaXB0
Ij5bMTA0LCAxMDVdPC9zdHlsZT48L0Rpc3BsYXlUZXh0PjxyZWNvcmQ+PHJlYy1udW1iZXI+NjQ4
PC9yZWMtbnVtYmVyPjxmb3JlaWduLWtleXM+PGtleSBhcHA9IkVOIiBkYi1pZD0idjB4d3ZlZHIy
dGVkYXFlOXoyNXhhdjk0ZGRlZmF0eGF2cDA1IiB0aW1lc3RhbXA9IjEzMzQ5MzAwMDciPjY0ODwv
a2V5PjwvZm9yZWlnbi1rZXlzPjxyZWYtdHlwZSBuYW1lPSJKb3VybmFsIEFydGljbGUiPjE3PC9y
ZWYtdHlwZT48Y29udHJpYnV0b3JzPjxhdXRob3JzPjxhdXRob3I+dm9uIEhhaG4sIFQuPC9hdXRo
b3I+PGF1dGhvcj5MaW5kZW5iYWNoLCBCLiBELjwvYXV0aG9yPjxhdXRob3I+Qm91bGxpZXIsIEEu
PC9hdXRob3I+PGF1dGhvcj5RdWVoZW5iZXJnZXIsIE8uPC9hdXRob3I+PGF1dGhvcj5QYXVsc29u
LCBNLjwvYXV0aG9yPjxhdXRob3I+UmljZSwgQy4gTS48L2F1dGhvcj48YXV0aG9yPk1jS2VhdGlu
ZywgSi4gQS48L2F1dGhvcj48L2F1dGhvcnM+PC9jb250cmlidXRvcnM+PGF1dGgtYWRkcmVzcz52
b24gSGFobiwgVCYjeEQ7Um9ja2VmZWxsZXIgVW5pdiwgQ3RyIFN0dWR5IEhlcGF0aXRpcyBDLCAx
MjMwIFlvcmsgQXZlLEJveCA2NCwgTmV3IFlvcmssIE5ZIDEwMDIxIFVTQSYjeEQ7Um9ja2VmZWxs
ZXIgVW5pdiwgQ3RyIFN0dWR5IEhlcGF0aXRpcyBDLCAxMjMwIFlvcmsgQXZlLEJveCA2NCwgTmV3
IFlvcmssIE5ZIDEwMDIxIFVTQSYjeEQ7Um9ja2VmZWxsZXIgVW5pdiwgQ3RyIFN0dWR5IEhlcGF0
aXRpcyBDLCBOZXcgWW9yaywgTlkgMTAwMjEgVVNBJiN4RDtVbml2IENhbGlmIFNhbiBEaWVnbywg
RGVwdCBNZWQsIFNhbiBEaWVnbywgQ0EgOTIxMDMgVVNBPC9hdXRoLWFkZHJlc3M+PHRpdGxlcz48
dGl0bGU+T3hpZGl6ZWQgbG93LWRlbnNpdHkgbGlwb3Byb3RlaW4gaW5oaWJpdHMgaGVwYXRpdGlz
IEMgdmlydXMgY2VsbCBlbnRyeSBpbiBodW1hbiBoZXBhdG9tYSBjZWxs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OTMyLTk0MjwvcGFn
ZXM+PHZvbHVtZT40Mzwvdm9sdW1lPjxudW1iZXI+NTwvbnVtYmVyPjxrZXl3b3Jkcz48a2V5d29y
ZD5iIHR5cGUtaTwva2V5d29yZD48a2V5d29yZD5zY2F2ZW5nZXIgcmVjZXB0b3ItYmk8L2tleXdv
cmQ+PGtleXdvcmQ+Y2FuZGlkYXRlIHJlY2VwdG9yPC9rZXl3b3JkPjxrZXl3b3JkPmUyIGdseWNv
cHJvdGVpbjwva2V5d29yZD48a2V5d29yZD5odW1hbiBzZXJ1bTwva2V5d29yZD48a2V5d29yZD52
ZXJ5LWxvdzwva2V5d29yZD48a2V5d29yZD5zci1iaTwva2V5d29yZD48a2V5d29yZD5pbmZlY3Rp
b248L2tleXdvcmQ+PGtleXdvcmQ+YmluZGluZzwva2V5d29yZD48a2V5d29yZD5jZDgxPC9rZXl3
b3JkPjwva2V5d29yZHM+PGRhdGVzPjx5ZWFyPjIwMDY8L3llYXI+PHB1Yi1kYXRlcz48ZGF0ZT5N
YXk8L2RhdGU+PC9wdWItZGF0ZXM+PC9kYXRlcz48aXNibj4wMjcwLTkxMzk8L2lzYm4+PGFjY2Vz
c2lvbi1udW0+SVNJOjAwMDIzNzMyNzIwMDAwOTwvYWNjZXNzaW9uLW51bT48dXJscz48cmVsYXRl
ZC11cmxzPjx1cmw+Jmx0O0dvIHRvIElTSSZndDs6Ly8wMDAyMzczMjcyMDAwMDk8L3VybD48dXJs
Pmh0dHA6Ly9vbmxpbmVsaWJyYXJ5LndpbGV5LmNvbS9zdG9yZS8xMC4xMDAyL2hlcC4yMTEzOS9h
c3NldC8yMTEzOV9mdHAucGRmP3Y9MSZhbXA7dD1oMTlhdW04dyZhbXA7cz0zZWM4YWM4MmQ3MmVm
YTEwMzYzMjg2Nzk1YTU1OGU2YTU4MTM0MDQyPC91cmw+PC9yZWxhdGVkLXVybHM+PC91cmxzPjxl
bGVjdHJvbmljLXJlc291cmNlLW51bT5Eb2kgMTAuMTAwMi9IZXAuMjExMzk8L2VsZWN0cm9uaWMt
cmVzb3VyY2UtbnVtPjxsYW5ndWFnZT5FbmdsaXNoPC9sYW5ndWFnZT48L3JlY29yZD48L0NpdGU+
PENpdGU+PEF1dGhvcj5XZXN0aGF1czwvQXV0aG9yPjxZZWFyPjIwMTM8L1llYXI+PFJlY051bT44
MzI8L1JlY051bT48cmVjb3JkPjxyZWMtbnVtYmVyPjgzMjwvcmVjLW51bWJlcj48Zm9yZWlnbi1r
ZXlzPjxrZXkgYXBwPSJFTiIgZGItaWQ9InYweHd2ZWRyMnRlZGFxZTl6MjV4YXY5NGRkZWZhdHhh
dnAwNSIgdGltZXN0YW1wPSIxMzU1MTMwNjMyIj44MzI8L2tleT48L2ZvcmVpZ24ta2V5cz48cmVm
LXR5cGUgbmFtZT0iSm91cm5hbCBBcnRpY2xlIj4xNzwvcmVmLXR5cGU+PGNvbnRyaWJ1dG9ycz48
YXV0aG9ycz48YXV0aG9yPldlc3RoYXVzLCBTLjwvYXV0aG9yPjxhdXRob3I+QmFua3dpdHosIEQu
PC9hdXRob3I+PGF1dGhvcj5Fcm5zdCwgUy48L2F1dGhvcj48YXV0aG9yPlJvaHJtYW5uLCBLLjwv
YXV0aG9yPjxhdXRob3I+V2FwcGxlciwgSS48L2F1dGhvcj48YXV0aG9yPkFnbmUsIEMuPC9hdXRo
b3I+PGF1dGhvcj5MdWNodGVmZWxkLCBNLjwvYXV0aG9yPjxhdXRob3I+U2NoaWVmZmVyLCBCLjwv
YXV0aG9yPjxhdXRob3I+U2FycmF6aW4sIEMuPC9hdXRob3I+PGF1dGhvcj5NYW5ucywgTS4gUC48
L2F1dGhvcj48YXV0aG9yPlBpZXRzY2htYW5uLCBULjwvYXV0aG9yPjxhdXRob3I+Q2llc2VrLCBT
LjwvYXV0aG9yPjxhdXRob3I+dm9uIEhhaG4sIFQuPC9hdXRob3I+PC9hdXRob3JzPjwvY29udHJp
YnV0b3JzPjxhdXRoLWFkZHJlc3M+SW5zdGl0dXRlIGZvciBNb2xlY3VsYXIgQmlvbG9neSwgTWVk
aXppbmlzY2hlIEhvY2hzY2h1bGUgSGFubm92ZXIsIEhhbm5vdmVyLCBHZXJtYW55LjwvYXV0aC1h
ZGRyZXNzPjx0aXRsZXM+PHRpdGxlPkNoYXJhY3Rlcml6YXRpb24gb2YgdGhlIGluaGliaXRpb24g
b2YgaGVwYXRpdGlzIEMgdmlydXMgZW50cnkgYnkgaW4gdml0cm8tZ2VuZXJhdGVkIGFuZCBwYXRp
ZW50LWRlcml2ZWQgb3hpZGl6ZWQgbG93LWRlbnNpdHkgbGlwb3Byb3RlaW4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3MTYtMjQ8L3Bh
Z2VzPjx2b2x1bWU+NTc8L3ZvbHVtZT48bnVtYmVyPjU8L251bWJlcj48ZWRpdGlvbj4yMDEyLzEy
LzA2PC9lZGl0aW9uPjxrZXl3b3Jkcz48a2V5d29yZD5BbnRpZ2VucywgQ0QzNi9waHlzaW9sb2d5
PC9rZXl3b3JkPjxrZXl3b3JkPkNhcmNpbm9tYSwgSGVwYXRvY2VsbHVsYXIvcGF0aG9sb2d5L3Zp
cm9sb2d5PC9rZXl3b3JkPjxrZXl3b3JkPkNlbGwgTGluZSwgVHVtb3I8L2tleXdvcmQ+PGtleXdv
cmQ+Q2VsbHMsIEN1bHR1cmVkPC9rZXl3b3JkPjxrZXl3b3JkPkROQSwgVmlyYWwvZ2VuZXRpY3M8
L2tleXdvcmQ+PGtleXdvcmQ+R2Vub3R5cGU8L2tleXdvcmQ+PGtleXdvcmQ+SGVwYWNpdmlydXMv
ZHJ1ZyBlZmZlY3RzLypnZW5ldGljcy8qcGh5c2lvbG9neTwva2V5d29yZD48a2V5d29yZD5IZXBh
dGl0aXMgQywgQ2hyb25pYy8qYmxvb2Q8L2tleXdvcmQ+PGtleXdvcmQ+SHVtYW5zPC9rZXl3b3Jk
PjxrZXl3b3JkPkxpcG9wcm90ZWlucywgTERML2Jsb29kLypwaGFybWFjb2xvZ3k8L2tleXdvcmQ+
PGtleXdvcmQ+TGl2ZXIgTmVvcGxhc21zL3BhdGhvbG9neS92aXJvbG9neTwva2V5d29yZD48a2V5
d29yZD5WaXJhbCBMb2FkPC9rZXl3b3JkPjxrZXl3b3JkPlZpcmlvbi9waHlzaW9sb2d5PC9rZXl3
b3JkPjxrZXl3b3JkPlZpcnVzIFJlcGxpY2F0aW9uLypkcnVnIGVmZmVjdHMvcGh5c2lvbG9neTwv
a2V5d29yZD48L2tleXdvcmRzPjxkYXRlcz48eWVhcj4yMDEzPC95ZWFyPjxwdWItZGF0ZXM+PGRh
dGU+TWF5PC9kYXRlPjwvcHViLWRhdGVzPjwvZGF0ZXM+PGlzYm4+MTUyNy0zMzUwIChFbGVjdHJv
bmljKSYjeEQ7MDI3MC05MTM5IChMaW5raW5nKTwvaXNibj48YWNjZXNzaW9uLW51bT4yMzIxMjcw
NjwvYWNjZXNzaW9uLW51bT48dXJscz48cmVsYXRlZC11cmxzPjx1cmw+aHR0cDovL3d3dy5uY2Jp
Lm5sbS5uaWguZ292L3B1Ym1lZC8yMzIxMjcwNjwvdXJsPjwvcmVsYXRlZC11cmxzPjwvdXJscz48
ZWxlY3Ryb25pYy1yZXNvdXJjZS1udW0+MTAuMTAwMi9oZXAuMjYxOTA8L2VsZWN0cm9uaWMtcmVz
b3VyY2UtbnVtPjxsYW5ndWFnZT5Fbmc8L2xhbmd1YWdlPjwvcmVjb3JkPjwvQ2l0ZT48L0VuZE5v
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4" w:tooltip="von Hahn, 2006 #648" w:history="1">
        <w:r w:rsidR="000F07FA" w:rsidRPr="00EF2A4D">
          <w:rPr>
            <w:rFonts w:ascii="Book Antiqua" w:hAnsi="Book Antiqua"/>
            <w:noProof/>
            <w:sz w:val="24"/>
            <w:szCs w:val="24"/>
            <w:vertAlign w:val="superscript"/>
            <w:lang w:val="en-US"/>
          </w:rPr>
          <w:t>104</w:t>
        </w:r>
      </w:hyperlink>
      <w:r w:rsidR="00D01FB5">
        <w:rPr>
          <w:rFonts w:ascii="Book Antiqua" w:hAnsi="Book Antiqua"/>
          <w:noProof/>
          <w:sz w:val="24"/>
          <w:szCs w:val="24"/>
          <w:vertAlign w:val="superscript"/>
          <w:lang w:val="en-US"/>
        </w:rPr>
        <w:t>,</w:t>
      </w:r>
      <w:hyperlink w:anchor="_ENREF_105" w:tooltip="Westhaus, 2013 #832" w:history="1">
        <w:r w:rsidR="000F07FA" w:rsidRPr="00EF2A4D">
          <w:rPr>
            <w:rFonts w:ascii="Book Antiqua" w:hAnsi="Book Antiqua"/>
            <w:noProof/>
            <w:sz w:val="24"/>
            <w:szCs w:val="24"/>
            <w:vertAlign w:val="superscript"/>
            <w:lang w:val="en-US"/>
          </w:rPr>
          <w:t>10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F4EFA" w:rsidRPr="00EF2A4D">
        <w:rPr>
          <w:rFonts w:ascii="Book Antiqua" w:hAnsi="Book Antiqua"/>
          <w:sz w:val="24"/>
          <w:szCs w:val="24"/>
          <w:lang w:val="en-US"/>
        </w:rPr>
        <w:t xml:space="preserve">. </w:t>
      </w:r>
      <w:r w:rsidRPr="007B4BF5">
        <w:rPr>
          <w:rFonts w:ascii="Book Antiqua" w:hAnsi="Book Antiqua"/>
          <w:sz w:val="24"/>
          <w:szCs w:val="24"/>
          <w:lang w:val="en-US"/>
        </w:rPr>
        <w:t>Serum amyloid A</w:t>
      </w:r>
      <w:r w:rsidRPr="00EF2A4D">
        <w:rPr>
          <w:rFonts w:ascii="Book Antiqua" w:hAnsi="Book Antiqua"/>
          <w:sz w:val="24"/>
          <w:szCs w:val="24"/>
          <w:lang w:val="en-US"/>
        </w:rPr>
        <w:t>, an acute phase protein and SR-BI receptor ligand</w:t>
      </w:r>
      <w:r w:rsidR="00B556E2" w:rsidRPr="00EF2A4D">
        <w:rPr>
          <w:rFonts w:ascii="Book Antiqua" w:hAnsi="Book Antiqua"/>
          <w:sz w:val="24"/>
          <w:szCs w:val="24"/>
          <w:lang w:val="en-US"/>
        </w:rPr>
        <w:t xml:space="preserve">, </w:t>
      </w:r>
      <w:r w:rsidR="00B556E2" w:rsidRPr="00EF2A4D">
        <w:rPr>
          <w:rFonts w:ascii="Book Antiqua" w:hAnsi="Book Antiqua"/>
          <w:sz w:val="24"/>
          <w:szCs w:val="24"/>
          <w:lang w:val="en-US"/>
        </w:rPr>
        <w:lastRenderedPageBreak/>
        <w:t xml:space="preserve">was </w:t>
      </w:r>
      <w:r w:rsidR="00F63416" w:rsidRPr="00EF2A4D">
        <w:rPr>
          <w:rFonts w:ascii="Book Antiqua" w:hAnsi="Book Antiqua"/>
          <w:sz w:val="24"/>
          <w:szCs w:val="24"/>
          <w:lang w:val="en-US"/>
        </w:rPr>
        <w:t xml:space="preserve">also </w:t>
      </w:r>
      <w:r w:rsidR="00B556E2" w:rsidRPr="00EF2A4D">
        <w:rPr>
          <w:rFonts w:ascii="Book Antiqua" w:hAnsi="Book Antiqua"/>
          <w:sz w:val="24"/>
          <w:szCs w:val="24"/>
          <w:lang w:val="en-US"/>
        </w:rPr>
        <w:t>shown to possess anti-HCV</w:t>
      </w:r>
      <w:r w:rsidRPr="00EF2A4D">
        <w:rPr>
          <w:rFonts w:ascii="Book Antiqua" w:hAnsi="Book Antiqua"/>
          <w:sz w:val="24"/>
          <w:szCs w:val="24"/>
          <w:lang w:val="en-US"/>
        </w:rPr>
        <w:t xml:space="preserve"> activity </w:t>
      </w:r>
      <w:r w:rsidR="00432EE4" w:rsidRPr="00EF2A4D">
        <w:rPr>
          <w:rFonts w:ascii="Book Antiqua" w:hAnsi="Book Antiqua"/>
          <w:sz w:val="24"/>
          <w:szCs w:val="24"/>
          <w:lang w:val="en-US"/>
        </w:rPr>
        <w:t>by</w:t>
      </w:r>
      <w:r w:rsidRPr="00EF2A4D">
        <w:rPr>
          <w:rFonts w:ascii="Book Antiqua" w:hAnsi="Book Antiqua"/>
          <w:sz w:val="24"/>
          <w:szCs w:val="24"/>
          <w:lang w:val="en-US"/>
        </w:rPr>
        <w:t xml:space="preserve"> </w:t>
      </w:r>
      <w:r w:rsidR="00432EE4" w:rsidRPr="00EF2A4D">
        <w:rPr>
          <w:rFonts w:ascii="Book Antiqua" w:hAnsi="Book Antiqua"/>
          <w:sz w:val="24"/>
          <w:szCs w:val="24"/>
          <w:lang w:val="en-US"/>
        </w:rPr>
        <w:t>interacting with</w:t>
      </w:r>
      <w:r w:rsidR="00382DC9">
        <w:rPr>
          <w:rFonts w:ascii="Book Antiqua" w:hAnsi="Book Antiqua"/>
          <w:sz w:val="24"/>
          <w:szCs w:val="24"/>
          <w:lang w:val="en-US"/>
        </w:rPr>
        <w:t xml:space="preserve"> the viral particle</w:t>
      </w:r>
      <w:r w:rsidR="003635EA" w:rsidRPr="00EF2A4D">
        <w:rPr>
          <w:rFonts w:ascii="Book Antiqua" w:hAnsi="Book Antiqua"/>
          <w:sz w:val="24"/>
          <w:szCs w:val="24"/>
          <w:lang w:val="en-US"/>
        </w:rPr>
        <w:fldChar w:fldCharType="begin">
          <w:fldData xml:space="preserve">PEVuZE5vdGU+PENpdGU+PEF1dGhvcj5MYXZpZTwvQXV0aG9yPjxZZWFyPjIwMDY8L1llYXI+PFJl
Y051bT42NDk8L1JlY051bT48RGlzcGxheVRleHQ+PHN0eWxlIGZhY2U9InN1cGVyc2NyaXB0Ij5b
MTA2LCAxMDddPC9zdHlsZT48L0Rpc3BsYXlUZXh0PjxyZWNvcmQ+PHJlYy1udW1iZXI+NjQ5PC9y
ZWMtbnVtYmVyPjxmb3JlaWduLWtleXM+PGtleSBhcHA9IkVOIiBkYi1pZD0idjB4d3ZlZHIydGVk
YXFlOXoyNXhhdjk0ZGRlZmF0eGF2cDA1IiB0aW1lc3RhbXA9IjEzMzQ5MzA0MzQiPjY0OTwva2V5
PjwvZm9yZWlnbi1rZXlzPjxyZWYtdHlwZSBuYW1lPSJKb3VybmFsIEFydGljbGUiPjE3PC9yZWYt
dHlwZT48Y29udHJpYnV0b3JzPjxhdXRob3JzPjxhdXRob3I+TGF2aWUsIE0uPC9hdXRob3I+PGF1
dGhvcj5Wb2lzc2V0LCBDLjwvYXV0aG9yPjxhdXRob3I+VnUtRGFjLCBOLjwvYXV0aG9yPjxhdXRo
b3I+WnVyYXdza2ksIFYuPC9hdXRob3I+PGF1dGhvcj5EdXZlcmxpZSwgRy48L2F1dGhvcj48YXV0
aG9yPld5Y2hvd3NraSwgQy48L2F1dGhvcj48YXV0aG9yPkR1YnVpc3NvbiwgSi48L2F1dGhvcj48
L2F1dGhvcnM+PC9jb250cmlidXRvcnM+PGF1dGgtYWRkcmVzcz5EdWJ1aXNzb24sIEomI3hEO0NO
UlMsIFVNUiA4MTYxLCBJbnN0IEJpb2wgTGlsbGUsIEhlcGF0aXRpcyBDIExhYiwgMSBSdWUgQ2Fs
bWV0dGUsQlA0NDcsIEYtNTkwMjEgTGlsbGUsIEZyYW5jZSYjeEQ7Q05SUywgVU1SIDgxNjEsIElu
c3QgQmlvbCBMaWxsZSwgSGVwYXRpdGlzIEMgTGFiLCAxIFJ1ZSBDYWxtZXR0ZSxCUDQ0NywgRi01
OTAyMSBMaWxsZSwgRnJhbmNlJiN4RDtDTlJTLCBVTVIgODE2MSwgSW5zdCBCaW9sIExpbGxlLCBI
ZXBhdGl0aXMgQyBMYWIsIEYtNTkwMjEgTGlsbGUsIEZyYW5jZSYjeEQ7SW5zdCBQYXN0ZXVyLCBG
LTU5MDE5IExpbGxlLCBGcmFuY2UmI3hEO0N0ciBIb3NwIFVuaXYgQW1pZW5zLCBWaXJvbCBMYWIs
IEFtaWVucywgRnJhbmNlPC9hdXRoLWFkZHJlc3M+PHRpdGxlcz48dGl0bGU+U2VydW0gYW15bG9p
ZCBBIGhhcyBhbnRpdmlyYWwgYWN0aXZpdHkgYWdhaW5zdCBoZXBhdGl0aXMgQyB2aXJ1cyBieSBp
bmhpYml0aW5nIHZpcnVzIGVudHJ5IGluIGEgY2VsbCBjdWx0dXJlIHN5c3Rlb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YyNi0xNjM0
PC9wYWdlcz48dm9sdW1lPjQ0PC92b2x1bWU+PG51bWJlcj42PC9udW1iZXI+PGtleXdvcmRzPjxr
ZXl3b3JkPmIgdHlwZS1pPC9rZXl3b3JkPjxrZXl3b3JkPmdyYW0tbmVnYXRpdmUgYmFjdGVyaWE8
L2tleXdvcmQ+PGtleXdvcmQ+c2NhdmVuZ2VyIHJlY2VwdG9yLWJpPC9rZXl3b3JkPjxrZXl3b3Jk
PnByb3RlaW48L2tleXdvcmQ+PGtleXdvcmQ+Z2x5Y29wcm90ZWluczwva2V5d29yZD48a2V5d29y
ZD5pbmZlY3Rpb248L2tleXdvcmQ+PGtleXdvcmQ+cHNldWRvcGFydGljbGVzPC9rZXl3b3JkPjxr
ZXl3b3JkPmxvY2FsaXphdGlvbjwva2V5d29yZD48a2V5d29yZD5lbmhhbmNlbWVudDwva2V5d29y
ZD48a2V5d29yZD5jaG9sZXN0ZXJvbDwva2V5d29yZD48L2tleXdvcmRzPjxkYXRlcz48eWVhcj4y
MDA2PC95ZWFyPjxwdWItZGF0ZXM+PGRhdGU+RGVjPC9kYXRlPjwvcHViLWRhdGVzPjwvZGF0ZXM+
PGlzYm4+MDI3MC05MTM5PC9pc2JuPjxhY2Nlc3Npb24tbnVtPklTSTowMDAyNDI1NDA3MDAwMzM8
L2FjY2Vzc2lvbi1udW0+PHVybHM+PHJlbGF0ZWQtdXJscz48dXJsPiZsdDtHbyB0byBJU0kmZ3Q7
Oi8vMDAwMjQyNTQwNzAwMDMzPC91cmw+PHVybD5odHRwOi8vb25saW5lbGlicmFyeS53aWxleS5j
b20vc3RvcmUvMTAuMTAwMi9oZXAuMjE0MDYvYXNzZXQvMjE0MDZfZnRwLnBkZj92PTEmYW1wO3Q9
aDE5YjNsY3MmYW1wO3M9ZTg2OWI1ODFiZjM1N2Y3MzUxN2YxMDViOTE0MTMxOTkyNmM4OGMyNzwv
dXJsPjwvcmVsYXRlZC11cmxzPjwvdXJscz48ZWxlY3Ryb25pYy1yZXNvdXJjZS1udW0+RG9pIDEw
LjEwMDIvSGVwLjIxNDA2PC9lbGVjdHJvbmljLXJlc291cmNlLW51bT48bGFuZ3VhZ2U+RW5nbGlz
aDwvbGFuZ3VhZ2U+PC9yZWNvcmQ+PC9DaXRlPjxDaXRlPjxBdXRob3I+Q2FpPC9BdXRob3I+PFll
YXI+MjAwNzwvWWVhcj48UmVjTnVtPjY0MzwvUmVjTnVtPjxyZWNvcmQ+PHJlYy1udW1iZXI+NjQz
PC9yZWMtbnVtYmVyPjxmb3JlaWduLWtleXM+PGtleSBhcHA9IkVOIiBkYi1pZD0idjB4d3ZlZHIy
dGVkYXFlOXoyNXhhdjk0ZGRlZmF0eGF2cDA1IiB0aW1lc3RhbXA9IjEzMzQ5MjkwNjQiPjY0Mzwv
a2V5PjwvZm9yZWlnbi1rZXlzPjxyZWYtdHlwZSBuYW1lPSJKb3VybmFsIEFydGljbGUiPjE3PC9y
ZWYtdHlwZT48Y29udHJpYnV0b3JzPjxhdXRob3JzPjxhdXRob3I+Q2FpLCBaLjwvYXV0aG9yPjxh
dXRob3I+Q2FpLCBMLjwvYXV0aG9yPjxhdXRob3I+SmlhbmcsIEouPC9hdXRob3I+PGF1dGhvcj5D
aGFuZywgSy4gUy48L2F1dGhvcj48YXV0aG9yPnZhbiBkZXIgV2VzdGh1eXplbiwgRC4gUi48L2F1
dGhvcj48YXV0aG9yPkx1bywgRy48L2F1dGhvcj48L2F1dGhvcnM+PC9jb250cmlidXRvcnM+PGF1
dGgtYWRkcmVzcz5EZXBhcnRtZW50IG9mIE1pY3JvYmlvbG9neSwgSW1tdW5vbG9neSwgYW5kIE1v
bGVjdWxhciBHZW5ldGljcywgVW5pdmVyc2l0eSBvZiBLZW50dWNreSBDb2xsZWdlIG9mIE1lZGlj
aW5lLCA4MDAgUm9zZSBTdHJlZXQsIExleGluZ3RvbiwgS1kgNDA1MzYsIFVTQS48L2F1dGgtYWRk
cmVzcz48dGl0bGVzPjx0aXRsZT5IdW1hbiBzZXJ1bSBhbXlsb2lkIEEgcHJvdGVpbiBpbmhpYml0
cyBoZXBhdGl0aXMgQyB2aXJ1cyBlbnRyeSBpbnRvIGNlbGxzPC90aXRsZT48c2Vjb25kYXJ5LXRp
dGxlPkogVmlyb2w8L3NlY29uZGFyeS10aXRsZT48YWx0LXRpdGxlPkpvdXJuYWwgb2Ygdmlyb2xv
Z3k8L2FsdC10aXRsZT48L3RpdGxlcz48cGVyaW9kaWNhbD48ZnVsbC10aXRsZT5KIFZpcm9sPC9m
dWxsLXRpdGxlPjwvcGVyaW9kaWNhbD48YWx0LXBlcmlvZGljYWw+PGZ1bGwtdGl0bGU+Sm91cm5h
bCBvZiB2aXJvbG9neTwvZnVsbC10aXRsZT48L2FsdC1wZXJpb2RpY2FsPjxwYWdlcz42MTI4LTMz
PC9wYWdlcz48dm9sdW1lPjgxPC92b2x1bWU+PG51bWJlcj4xMTwvbnVtYmVyPjxlZGl0aW9uPjIw
MDcvMDMvMDM8L2VkaXRpb24+PGtleXdvcmRzPjxrZXl3b3JkPkNlbGwgTGluZSwgVHVtb3I8L2tl
eXdvcmQ+PGtleXdvcmQ+SGVwYWNpdmlydXMvKnBhdGhvZ2VuaWNpdHk8L2tleXdvcmQ+PGtleXdv
cmQ+SGVwYXRpdGlzIEMvKnByZXZlbnRpb24gJmFtcDsgY29udHJvbC8qdmlyb2xvZ3k8L2tleXdv
cmQ+PGtleXdvcmQ+SHVtYW5zPC9rZXl3b3JkPjxrZXl3b3JkPlNlcnVtIEFteWxvaWQgQSBQcm90
ZWluLypwaHlzaW9sb2d5PC9rZXl3b3JkPjxrZXl3b3JkPipWaXJ1cyBJbnRlcm5hbGl6YXRpb248
L2tleXdvcmQ+PC9rZXl3b3Jkcz48ZGF0ZXM+PHllYXI+MjAwNzwveWVhcj48cHViLWRhdGVzPjxk
YXRlPkp1bjwvZGF0ZT48L3B1Yi1kYXRlcz48L2RhdGVzPjxpc2JuPjAwMjItNTM4WCAoUHJpbnQp
JiN4RDswMDIyLTUzOFggKExpbmtpbmcpPC9pc2JuPjxhY2Nlc3Npb24tbnVtPjE3MzI5MzI1PC9h
Y2Nlc3Npb24tbnVtPjx3b3JrLXR5cGU+UmVzZWFyY2ggU3VwcG9ydCwgTi5JLkguLCBFeHRyYW11
cmFsPC93b3JrLXR5cGU+PHVybHM+PHJlbGF0ZWQtdXJscz48dXJsPmh0dHA6Ly93d3cubmNiaS5u
bG0ubmloLmdvdi9wdWJtZWQvMTczMjkzMjU8L3VybD48dXJsPmh0dHA6Ly9qdmkuYXNtLm9yZy9j
b250ZW50LzgxLzExLzYxMjguZnVsbC5wZGY8L3VybD48L3JlbGF0ZWQtdXJscz48L3VybHM+PGN1
c3RvbTI+MTkwMDI1NTwvY3VzdG9tMj48ZWxlY3Ryb25pYy1yZXNvdXJjZS1udW0+MTAuMTEyOC9K
VkkuMDI2MjctMDY8L2VsZWN0cm9uaWMtcmVzb3VyY2UtbnVtPjxsYW5ndWFnZT5lbmc8L2xhbmd1
YWdl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MYXZpZTwvQXV0aG9yPjxZZWFyPjIwMDY8L1llYXI+PFJl
Y051bT42NDk8L1JlY051bT48RGlzcGxheVRleHQ+PHN0eWxlIGZhY2U9InN1cGVyc2NyaXB0Ij5b
MTA2LCAxMDddPC9zdHlsZT48L0Rpc3BsYXlUZXh0PjxyZWNvcmQ+PHJlYy1udW1iZXI+NjQ5PC9y
ZWMtbnVtYmVyPjxmb3JlaWduLWtleXM+PGtleSBhcHA9IkVOIiBkYi1pZD0idjB4d3ZlZHIydGVk
YXFlOXoyNXhhdjk0ZGRlZmF0eGF2cDA1IiB0aW1lc3RhbXA9IjEzMzQ5MzA0MzQiPjY0OTwva2V5
PjwvZm9yZWlnbi1rZXlzPjxyZWYtdHlwZSBuYW1lPSJKb3VybmFsIEFydGljbGUiPjE3PC9yZWYt
dHlwZT48Y29udHJpYnV0b3JzPjxhdXRob3JzPjxhdXRob3I+TGF2aWUsIE0uPC9hdXRob3I+PGF1
dGhvcj5Wb2lzc2V0LCBDLjwvYXV0aG9yPjxhdXRob3I+VnUtRGFjLCBOLjwvYXV0aG9yPjxhdXRo
b3I+WnVyYXdza2ksIFYuPC9hdXRob3I+PGF1dGhvcj5EdXZlcmxpZSwgRy48L2F1dGhvcj48YXV0
aG9yPld5Y2hvd3NraSwgQy48L2F1dGhvcj48YXV0aG9yPkR1YnVpc3NvbiwgSi48L2F1dGhvcj48
L2F1dGhvcnM+PC9jb250cmlidXRvcnM+PGF1dGgtYWRkcmVzcz5EdWJ1aXNzb24sIEomI3hEO0NO
UlMsIFVNUiA4MTYxLCBJbnN0IEJpb2wgTGlsbGUsIEhlcGF0aXRpcyBDIExhYiwgMSBSdWUgQ2Fs
bWV0dGUsQlA0NDcsIEYtNTkwMjEgTGlsbGUsIEZyYW5jZSYjeEQ7Q05SUywgVU1SIDgxNjEsIElu
c3QgQmlvbCBMaWxsZSwgSGVwYXRpdGlzIEMgTGFiLCAxIFJ1ZSBDYWxtZXR0ZSxCUDQ0NywgRi01
OTAyMSBMaWxsZSwgRnJhbmNlJiN4RDtDTlJTLCBVTVIgODE2MSwgSW5zdCBCaW9sIExpbGxlLCBI
ZXBhdGl0aXMgQyBMYWIsIEYtNTkwMjEgTGlsbGUsIEZyYW5jZSYjeEQ7SW5zdCBQYXN0ZXVyLCBG
LTU5MDE5IExpbGxlLCBGcmFuY2UmI3hEO0N0ciBIb3NwIFVuaXYgQW1pZW5zLCBWaXJvbCBMYWIs
IEFtaWVucywgRnJhbmNlPC9hdXRoLWFkZHJlc3M+PHRpdGxlcz48dGl0bGU+U2VydW0gYW15bG9p
ZCBBIGhhcyBhbnRpdmlyYWwgYWN0aXZpdHkgYWdhaW5zdCBoZXBhdGl0aXMgQyB2aXJ1cyBieSBp
bmhpYml0aW5nIHZpcnVzIGVudHJ5IGluIGEgY2VsbCBjdWx0dXJlIHN5c3RlbT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YyNi0xNjM0
PC9wYWdlcz48dm9sdW1lPjQ0PC92b2x1bWU+PG51bWJlcj42PC9udW1iZXI+PGtleXdvcmRzPjxr
ZXl3b3JkPmIgdHlwZS1pPC9rZXl3b3JkPjxrZXl3b3JkPmdyYW0tbmVnYXRpdmUgYmFjdGVyaWE8
L2tleXdvcmQ+PGtleXdvcmQ+c2NhdmVuZ2VyIHJlY2VwdG9yLWJpPC9rZXl3b3JkPjxrZXl3b3Jk
PnByb3RlaW48L2tleXdvcmQ+PGtleXdvcmQ+Z2x5Y29wcm90ZWluczwva2V5d29yZD48a2V5d29y
ZD5pbmZlY3Rpb248L2tleXdvcmQ+PGtleXdvcmQ+cHNldWRvcGFydGljbGVzPC9rZXl3b3JkPjxr
ZXl3b3JkPmxvY2FsaXphdGlvbjwva2V5d29yZD48a2V5d29yZD5lbmhhbmNlbWVudDwva2V5d29y
ZD48a2V5d29yZD5jaG9sZXN0ZXJvbDwva2V5d29yZD48L2tleXdvcmRzPjxkYXRlcz48eWVhcj4y
MDA2PC95ZWFyPjxwdWItZGF0ZXM+PGRhdGU+RGVjPC9kYXRlPjwvcHViLWRhdGVzPjwvZGF0ZXM+
PGlzYm4+MDI3MC05MTM5PC9pc2JuPjxhY2Nlc3Npb24tbnVtPklTSTowMDAyNDI1NDA3MDAwMzM8
L2FjY2Vzc2lvbi1udW0+PHVybHM+PHJlbGF0ZWQtdXJscz48dXJsPiZsdDtHbyB0byBJU0kmZ3Q7
Oi8vMDAwMjQyNTQwNzAwMDMzPC91cmw+PHVybD5odHRwOi8vb25saW5lbGlicmFyeS53aWxleS5j
b20vc3RvcmUvMTAuMTAwMi9oZXAuMjE0MDYvYXNzZXQvMjE0MDZfZnRwLnBkZj92PTEmYW1wO3Q9
aDE5YjNsY3MmYW1wO3M9ZTg2OWI1ODFiZjM1N2Y3MzUxN2YxMDViOTE0MTMxOTkyNmM4OGMyNzwv
dXJsPjwvcmVsYXRlZC11cmxzPjwvdXJscz48ZWxlY3Ryb25pYy1yZXNvdXJjZS1udW0+RG9pIDEw
LjEwMDIvSGVwLjIxNDA2PC9lbGVjdHJvbmljLXJlc291cmNlLW51bT48bGFuZ3VhZ2U+RW5nbGlz
aDwvbGFuZ3VhZ2U+PC9yZWNvcmQ+PC9DaXRlPjxDaXRlPjxBdXRob3I+Q2FpPC9BdXRob3I+PFll
YXI+MjAwNzwvWWVhcj48UmVjTnVtPjY0MzwvUmVjTnVtPjxyZWNvcmQ+PHJlYy1udW1iZXI+NjQz
PC9yZWMtbnVtYmVyPjxmb3JlaWduLWtleXM+PGtleSBhcHA9IkVOIiBkYi1pZD0idjB4d3ZlZHIy
dGVkYXFlOXoyNXhhdjk0ZGRlZmF0eGF2cDA1IiB0aW1lc3RhbXA9IjEzMzQ5MjkwNjQiPjY0Mzwv
a2V5PjwvZm9yZWlnbi1rZXlzPjxyZWYtdHlwZSBuYW1lPSJKb3VybmFsIEFydGljbGUiPjE3PC9y
ZWYtdHlwZT48Y29udHJpYnV0b3JzPjxhdXRob3JzPjxhdXRob3I+Q2FpLCBaLjwvYXV0aG9yPjxh
dXRob3I+Q2FpLCBMLjwvYXV0aG9yPjxhdXRob3I+SmlhbmcsIEouPC9hdXRob3I+PGF1dGhvcj5D
aGFuZywgSy4gUy48L2F1dGhvcj48YXV0aG9yPnZhbiBkZXIgV2VzdGh1eXplbiwgRC4gUi48L2F1
dGhvcj48YXV0aG9yPkx1bywgRy48L2F1dGhvcj48L2F1dGhvcnM+PC9jb250cmlidXRvcnM+PGF1
dGgtYWRkcmVzcz5EZXBhcnRtZW50IG9mIE1pY3JvYmlvbG9neSwgSW1tdW5vbG9neSwgYW5kIE1v
bGVjdWxhciBHZW5ldGljcywgVW5pdmVyc2l0eSBvZiBLZW50dWNreSBDb2xsZWdlIG9mIE1lZGlj
aW5lLCA4MDAgUm9zZSBTdHJlZXQsIExleGluZ3RvbiwgS1kgNDA1MzYsIFVTQS48L2F1dGgtYWRk
cmVzcz48dGl0bGVzPjx0aXRsZT5IdW1hbiBzZXJ1bSBhbXlsb2lkIEEgcHJvdGVpbiBpbmhpYml0
cyBoZXBhdGl0aXMgQyB2aXJ1cyBlbnRyeSBpbnRvIGNlbGxzPC90aXRsZT48c2Vjb25kYXJ5LXRp
dGxlPkogVmlyb2w8L3NlY29uZGFyeS10aXRsZT48YWx0LXRpdGxlPkpvdXJuYWwgb2Ygdmlyb2xv
Z3k8L2FsdC10aXRsZT48L3RpdGxlcz48cGVyaW9kaWNhbD48ZnVsbC10aXRsZT5KIFZpcm9sPC9m
dWxsLXRpdGxlPjwvcGVyaW9kaWNhbD48YWx0LXBlcmlvZGljYWw+PGZ1bGwtdGl0bGU+Sm91cm5h
bCBvZiB2aXJvbG9neTwvZnVsbC10aXRsZT48L2FsdC1wZXJpb2RpY2FsPjxwYWdlcz42MTI4LTMz
PC9wYWdlcz48dm9sdW1lPjgxPC92b2x1bWU+PG51bWJlcj4xMTwvbnVtYmVyPjxlZGl0aW9uPjIw
MDcvMDMvMDM8L2VkaXRpb24+PGtleXdvcmRzPjxrZXl3b3JkPkNlbGwgTGluZSwgVHVtb3I8L2tl
eXdvcmQ+PGtleXdvcmQ+SGVwYWNpdmlydXMvKnBhdGhvZ2VuaWNpdHk8L2tleXdvcmQ+PGtleXdv
cmQ+SGVwYXRpdGlzIEMvKnByZXZlbnRpb24gJmFtcDsgY29udHJvbC8qdmlyb2xvZ3k8L2tleXdv
cmQ+PGtleXdvcmQ+SHVtYW5zPC9rZXl3b3JkPjxrZXl3b3JkPlNlcnVtIEFteWxvaWQgQSBQcm90
ZWluLypwaHlzaW9sb2d5PC9rZXl3b3JkPjxrZXl3b3JkPipWaXJ1cyBJbnRlcm5hbGl6YXRpb248
L2tleXdvcmQ+PC9rZXl3b3Jkcz48ZGF0ZXM+PHllYXI+MjAwNzwveWVhcj48cHViLWRhdGVzPjxk
YXRlPkp1bjwvZGF0ZT48L3B1Yi1kYXRlcz48L2RhdGVzPjxpc2JuPjAwMjItNTM4WCAoUHJpbnQp
JiN4RDswMDIyLTUzOFggKExpbmtpbmcpPC9pc2JuPjxhY2Nlc3Npb24tbnVtPjE3MzI5MzI1PC9h
Y2Nlc3Npb24tbnVtPjx3b3JrLXR5cGU+UmVzZWFyY2ggU3VwcG9ydCwgTi5JLkguLCBFeHRyYW11
cmFsPC93b3JrLXR5cGU+PHVybHM+PHJlbGF0ZWQtdXJscz48dXJsPmh0dHA6Ly93d3cubmNiaS5u
bG0ubmloLmdvdi9wdWJtZWQvMTczMjkzMjU8L3VybD48dXJsPmh0dHA6Ly9qdmkuYXNtLm9yZy9j
b250ZW50LzgxLzExLzYxMjguZnVsbC5wZGY8L3VybD48L3JlbGF0ZWQtdXJscz48L3VybHM+PGN1
c3RvbTI+MTkwMDI1NTwvY3VzdG9tMj48ZWxlY3Ryb25pYy1yZXNvdXJjZS1udW0+MTAuMTEyOC9K
VkkuMDI2MjctMDY8L2VsZWN0cm9uaWMtcmVzb3VyY2UtbnVtPjxsYW5ndWFnZT5lbmc8L2xhbmd1
YWdl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6" w:tooltip="Lavie, 2006 #649" w:history="1">
        <w:r w:rsidR="000F07FA" w:rsidRPr="00EF2A4D">
          <w:rPr>
            <w:rFonts w:ascii="Book Antiqua" w:hAnsi="Book Antiqua"/>
            <w:noProof/>
            <w:sz w:val="24"/>
            <w:szCs w:val="24"/>
            <w:vertAlign w:val="superscript"/>
            <w:lang w:val="en-US"/>
          </w:rPr>
          <w:t>106</w:t>
        </w:r>
      </w:hyperlink>
      <w:r w:rsidR="00382DC9">
        <w:rPr>
          <w:rFonts w:ascii="Book Antiqua" w:hAnsi="Book Antiqua"/>
          <w:noProof/>
          <w:sz w:val="24"/>
          <w:szCs w:val="24"/>
          <w:vertAlign w:val="superscript"/>
          <w:lang w:val="en-US"/>
        </w:rPr>
        <w:t>,</w:t>
      </w:r>
      <w:hyperlink w:anchor="_ENREF_107" w:tooltip="Cai, 2007 #643" w:history="1">
        <w:r w:rsidR="000F07FA" w:rsidRPr="00EF2A4D">
          <w:rPr>
            <w:rFonts w:ascii="Book Antiqua" w:hAnsi="Book Antiqua"/>
            <w:noProof/>
            <w:sz w:val="24"/>
            <w:szCs w:val="24"/>
            <w:vertAlign w:val="superscript"/>
            <w:lang w:val="en-US"/>
          </w:rPr>
          <w:t>10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w:t>
      </w:r>
    </w:p>
    <w:p w14:paraId="59268AD6" w14:textId="49FF76BC" w:rsidR="00F62D1D" w:rsidRDefault="00BA1A74" w:rsidP="005B3E13">
      <w:pPr>
        <w:adjustRightInd w:val="0"/>
        <w:snapToGrid w:val="0"/>
        <w:spacing w:after="0" w:line="360" w:lineRule="auto"/>
        <w:ind w:firstLineChars="100" w:firstLine="240"/>
        <w:jc w:val="both"/>
        <w:rPr>
          <w:rFonts w:ascii="Book Antiqua" w:hAnsi="Book Antiqua"/>
          <w:sz w:val="24"/>
          <w:szCs w:val="24"/>
          <w:lang w:val="en-US" w:eastAsia="zh-CN"/>
        </w:rPr>
      </w:pPr>
      <w:r w:rsidRPr="00EF2A4D">
        <w:rPr>
          <w:rFonts w:ascii="Book Antiqua" w:hAnsi="Book Antiqua"/>
          <w:sz w:val="24"/>
          <w:szCs w:val="24"/>
        </w:rPr>
        <w:t xml:space="preserve">Both </w:t>
      </w:r>
      <w:r w:rsidRPr="006A77B4">
        <w:rPr>
          <w:rFonts w:ascii="Book Antiqua" w:hAnsi="Book Antiqua"/>
          <w:sz w:val="24"/>
          <w:szCs w:val="24"/>
        </w:rPr>
        <w:t>LDL and VLDL</w:t>
      </w:r>
      <w:r w:rsidRPr="00EF2A4D">
        <w:rPr>
          <w:rFonts w:ascii="Book Antiqua" w:hAnsi="Book Antiqua"/>
          <w:sz w:val="24"/>
          <w:szCs w:val="24"/>
        </w:rPr>
        <w:t xml:space="preserve"> reduce infectiv</w:t>
      </w:r>
      <w:r w:rsidR="00382DC9">
        <w:rPr>
          <w:rFonts w:ascii="Book Antiqua" w:hAnsi="Book Antiqua"/>
          <w:sz w:val="24"/>
          <w:szCs w:val="24"/>
        </w:rPr>
        <w:t xml:space="preserve">ity of </w:t>
      </w:r>
      <w:proofErr w:type="gramStart"/>
      <w:r w:rsidR="00382DC9">
        <w:rPr>
          <w:rFonts w:ascii="Book Antiqua" w:hAnsi="Book Antiqua"/>
          <w:sz w:val="24"/>
          <w:szCs w:val="24"/>
        </w:rPr>
        <w:t>HCVpp</w:t>
      </w:r>
      <w:proofErr w:type="gramEnd"/>
      <w:r w:rsidR="003635EA" w:rsidRPr="00EF2A4D">
        <w:rPr>
          <w:rFonts w:ascii="Book Antiqua" w:hAnsi="Book Antiqua"/>
          <w:sz w:val="24"/>
          <w:szCs w:val="24"/>
          <w:lang w:val="en-US"/>
        </w:rPr>
        <w:fldChar w:fldCharType="begin">
          <w:fldData xml:space="preserve">PEVuZE5vdGU+PENpdGU+PEF1dGhvcj5NZXVuaWVyPC9BdXRob3I+PFllYXI+MjAwNTwvWWVhcj48
UmVjTnVtPjExNDE8L1JlY051bT48RGlzcGxheVRleHQ+PHN0eWxlIGZhY2U9InN1cGVyc2NyaXB0
Ij5bMjMsIDEwOF08L3N0eWxlPjwvRGlzcGxheVRleHQ+PHJlY29yZD48cmVjLW51bWJlcj4xMTQx
PC9yZWMtbnVtYmVyPjxmb3JlaWduLWtleXM+PGtleSBhcHA9IkVOIiBkYi1pZD0idjB4d3ZlZHIy
dGVkYXFlOXoyNXhhdjk0ZGRlZmF0eGF2cDA1IiB0aW1lc3RhbXA9IjEzODc1NDcwMzQiPjExNDE8
L2tleT48L2ZvcmVpZ24ta2V5cz48cmVmLXR5cGUgbmFtZT0iSm91cm5hbCBBcnRpY2xlIj4xNzwv
cmVmLXR5cGU+PGNvbnRyaWJ1dG9ycz48YXV0aG9ycz48YXV0aG9yPk1ldW5pZXIsIEouIEMuPC9h
dXRob3I+PGF1dGhvcj5FbmdsZSwgUi4gRS48L2F1dGhvcj48YXV0aG9yPkZhdWxrLCBLLjwvYXV0
aG9yPjxhdXRob3I+WmhhbywgTS48L2F1dGhvcj48YXV0aG9yPkJhcnRvc2NoLCBCLjwvYXV0aG9y
PjxhdXRob3I+QWx0ZXIsIEguPC9hdXRob3I+PGF1dGhvcj5FbWVyc29uLCBTLiBVLjwvYXV0aG9y
PjxhdXRob3I+Q29zc2V0LCBGLiBMLjwvYXV0aG9yPjxhdXRob3I+UHVyY2VsbCwgUi4gSC48L2F1
dGhvcj48YXV0aG9yPkJ1a2gsIEouPC9hdXRob3I+PC9hdXRob3JzPjwvY29udHJpYnV0b3JzPjxh
dXRoLWFkZHJlc3M+TGFib3JhdG9yeSBvZiBJbmZlY3Rpb3VzIERpc2Vhc2VzLCBOYXRpb25hbCBJ
bnN0aXR1dGUgb2YgQWxsZXJneSBhbmQgSW5mZWN0aW91cyBEaXNlYXNlcywgTmF0aW9uYWwgSW5z
dGl0dXRlcyBvZiBIZWFsdGgsIEJldGhlc2RhLCBNRCAyMDg5MiwgVVNBLjwvYXV0aC1hZGRyZXNz
Pjx0aXRsZXM+PHRpdGxlPkV2aWRlbmNlIGZvciBjcm9zcy1nZW5vdHlwZSBuZXV0cmFsaXphdGlv
biBvZiBoZXBhdGl0aXMgQyB2aXJ1cyBwc2V1ZG8tcGFydGljbGVzIGFuZCBlbmhhbmNlbWVudCBv
ZiBpbmZlY3Rpdml0eSBieSBhcG9saXBvcHJvdGVpbiBDM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hbHQtcGVyaW9kaWNhbD48ZnVsbC10aXRsZT5Qcm9jZWVkaW5ncyBvZiB0aGUgTmF0aW9uYWwg
QWNhZGVteSBvZiBTY2llbmNlcyBvZiB0aGUgVW5pdGVkIFN0YXRlcyBvZiBBbWVyaWNhPC9mdWxs
LXRpdGxlPjwvYWx0LXBlcmlvZGljYWw+PHBhZ2VzPjQ1NjAtNTwvcGFnZXM+PHZvbHVtZT4xMDI8
L3ZvbHVtZT48bnVtYmVyPjEyPC9udW1iZXI+PGVkaXRpb24+MjAwNS8wMy8xNjwvZWRpdGlvbj48
a2V5d29yZHM+PGtleXdvcmQ+QW5pbWFsczwva2V5d29yZD48a2V5d29yZD5BbnRpYm9kaWVzLCBW
aXJhbC9ibG9vZDwva2V5d29yZD48a2V5d29yZD5BcG9saXBvcHJvdGVpbiBDLUk8L2tleXdvcmQ+
PGtleXdvcmQ+QXBvbGlwb3Byb3RlaW5zIEMvYmxvb2QvKmltbXVub2xvZ3k8L2tleXdvcmQ+PGtl
eXdvcmQ+Q3Jvc3MgUmVhY3Rpb25zPC9rZXl3b3JkPjxrZXl3b3JkPkdlbm90eXBlPC9rZXl3b3Jk
PjxrZXl3b3JkPkhlcGFjaXZpcnVzLypnZW5ldGljcy8qaW1tdW5vbG9neS9wYXRob2dlbmljaXR5
PC9rZXl3b3JkPjxrZXl3b3JkPkhlcGF0aXRpcyBDLCBDaHJvbmljL2Jsb29kLyppbW11bm9sb2d5
Lyp2aXJvbG9neTwva2V5d29yZD48a2V5d29yZD5IdW1hbnM8L2tleXdvcmQ+PGtleXdvcmQ+TmV1
dHJhbGl6YXRpb24gVGVzdHM8L2tleXdvcmQ+PGtleXdvcmQ+UGFuIHRyb2dsb2R5dGVzL2ltbXVu
b2xvZ3k8L2tleXdvcmQ+PGtleXdvcmQ+VmlyYWwgRW52ZWxvcGUgUHJvdGVpbnMvaW1tdW5vbG9n
eTwva2V5d29yZD48a2V5d29yZD5WaXJ1bGVuY2U8L2tleXdvcmQ+PC9rZXl3b3Jkcz48ZGF0ZXM+
PHllYXI+MjAwNTwveWVhcj48cHViLWRhdGVzPjxkYXRlPk1hciAyMjwvZGF0ZT48L3B1Yi1kYXRl
cz48L2RhdGVzPjxpc2JuPjAwMjctODQyNCAoUHJpbnQpJiN4RDswMDI3LTg0MjQgKExpbmtpbmcp
PC9pc2JuPjxhY2Nlc3Npb24tbnVtPjE1NzY3NTc4PC9hY2Nlc3Npb24tbnVtPjx1cmxzPjxyZWxh
dGVkLXVybHM+PHVybD5odHRwOi8vd3d3Lm5jYmkubmxtLm5paC5nb3YvcHVibWVkLzE1NzY3NTc4
PC91cmw+PHVybD5odHRwOi8vd3d3LnBuYXMub3JnL2NvbnRlbnQvMTAyLzEyLzQ1NjAuZnVsbC5w
ZGY8L3VybD48L3JlbGF0ZWQtdXJscz48L3VybHM+PGN1c3RvbTI+NTU1NTA3PC9jdXN0b20yPjxl
bGVjdHJvbmljLXJlc291cmNlLW51bT4xMC4xMDczL3BuYXMuMDUwMTI3NTEwMjwvZWxlY3Ryb25p
Yy1yZXNvdXJjZS1udW0+PGxhbmd1YWdlPmVuZzwvbGFuZ3VhZ2U+PC9yZWNvcmQ+PC9DaXRlPjxD
aXRlPjxBdXRob3I+QmFydG9zY2g8L0F1dGhvcj48WWVhcj4yMDA1PC9ZZWFyPjxSZWNOdW0+MzA4
PC9SZWNOdW0+PHJlY29yZD48cmVjLW51bWJlcj4zMDg8L3JlYy1udW1iZXI+PGZvcmVpZ24ta2V5
cz48a2V5IGFwcD0iRU4iIGRiLWlkPSJ2MHh3dmVkcjJ0ZWRhcWU5ejI1eGF2OTRkZGVmYXR4YXZw
MDUiIHRpbWVzdGFtcD0iMTMyODM3NjA0MCI+MzA4PC9rZXk+PC9mb3JlaWduLWtleXM+PHJlZi10
eXBlIG5hbWU9IkpvdXJuYWwgQXJ0aWNsZSI+MTc8L3JlZi10eXBlPjxjb250cmlidXRvcnM+PGF1
dGhvcnM+PGF1dGhvcj5CYXJ0b3NjaCwgQi48L2F1dGhvcj48YXV0aG9yPlZlcm5leSwgRy48L2F1
dGhvcj48YXV0aG9yPkRyZXV4LCBNLjwvYXV0aG9yPjxhdXRob3I+RG9ub3QsIFAuPC9hdXRob3I+
PGF1dGhvcj5Nb3JpY2UsIFkuPC9hdXRob3I+PGF1dGhvcj5QZW5pbiwgRi48L2F1dGhvcj48YXV0
aG9yPlBhd2xvdHNreSwgSi4gTS48L2F1dGhvcj48YXV0aG9yPkxhdmlsbGV0dGUsIEQuPC9hdXRo
b3I+PGF1dGhvcj5Db3NzZXQsIEYuIEwuPC9hdXRob3I+PC9hdXRob3JzPjwvY29udHJpYnV0b3Jz
PjxhdXRoLWFkZHJlc3M+TGFib3JhdG9pcmUgZGUgVmVjdG9yb2xvZ2llIFJldHJvdmlyYWxlIGV0
IFRoZXJhcGllIEdlbmlxdWUsIElOU0VSTSBVNDEyLCBFY29sZSBOb3JtYWxlIFN1cGVyaWV1cmUg
ZGUgTHlvbiwgSUZSMTI4IEJpb1NjaWVuY2VzIEx5b24tR2VybGFuZCwgTHlvbiwgRnJhbmNlLjwv
YXV0aC1hZGRyZXNzPjx0aXRsZXM+PHRpdGxlPkFuIGludGVycGxheSBiZXR3ZWVuIGh5cGVydmFy
aWFibGUgcmVnaW9uIDEgb2YgdGhlIGhlcGF0aXRpcyBDIHZpcnVzIEUyIGdseWNvcHJvdGVpbiwg
dGhlIHNjYXZlbmdlciByZWNlcHRvciBCSSwgYW5kIGhpZ2gtZGVuc2l0eSBsaXBvcHJvdGVpbiBw
cm9tb3RlcyBib3RoIGVuaGFuY2VtZW50IG9mIGluZmVjdGlvbiBhbmQgcHJvdGVjdGlvbiBhZ2Fp
bnN0IG5ldXRyYWxpemluZyBhbnRpYm9kaWVzPC90aXRsZT48c2Vjb25kYXJ5LXRpdGxlPkogVmly
b2w8L3NlY29uZGFyeS10aXRsZT48YWx0LXRpdGxlPkpvdXJuYWwgb2Ygdmlyb2xvZ3k8L2FsdC10
aXRsZT48L3RpdGxlcz48cGVyaW9kaWNhbD48ZnVsbC10aXRsZT5KIFZpcm9sPC9mdWxsLXRpdGxl
PjwvcGVyaW9kaWNhbD48YWx0LXBlcmlvZGljYWw+PGZ1bGwtdGl0bGU+Sm91cm5hbCBvZiB2aXJv
bG9neTwvZnVsbC10aXRsZT48L2FsdC1wZXJpb2RpY2FsPjxwYWdlcz44MjE3LTI5PC9wYWdlcz48
dm9sdW1lPjc5PC92b2x1bWU+PG51bWJlcj4xMzwvbnVtYmVyPjxlZGl0aW9uPjIwMDUvMDYvMTY8
L2VkaXRpb24+PGtleXdvcmRzPjxrZXl3b3JkPkNhcmNpbm9tYSwgSGVwYXRvY2VsbHVsYXI8L2tl
eXdvcmQ+PGtleXdvcmQ+Q2VsbCBMaW5lPC9rZXl3b3JkPjxrZXl3b3JkPkNlbGwgTGluZSwgVHVt
b3I8L2tleXdvcmQ+PGtleXdvcmQ+Q29tcGxlbWVudGFyaXR5IERldGVybWluaW5nIFJlZ2lvbnMv
KmdlbmV0aWNzL21ldGFib2xpc208L2tleXdvcmQ+PGtleXdvcmQ+SGVwYWNpdmlydXMvZ2VuZXRp
Y3MvKnBoeXNpb2xvZ3k8L2tleXdvcmQ+PGtleXdvcmQ+SGVwYXRpdGlzIEMvYmxvb2Q8L2tleXdv
cmQ+PGtleXdvcmQ+SGVwYXRpdGlzIEMgQW50aWJvZGllcy9pbW11bm9sb2d5PC9rZXl3b3JkPjxr
ZXl3b3JkPkh1bWFuczwva2V5d29yZD48a2V5d29yZD5MaXBvcHJvdGVpbnMsIEhETC8qYmxvb2Q8
L2tleXdvcmQ+PGtleXdvcmQ+TGl2ZXIgTmVvcGxhc21zPC9rZXl3b3JkPjxrZXl3b3JkPk11dGFn
ZW5lc2lzLCBTaXRlLURpcmVjdGVkPC9rZXl3b3JkPjxrZXl3b3JkPlBvaW50IE11dGF0aW9uPC9r
ZXl3b3JkPjxrZXl3b3JkPlJlY29tYmluYW50IFByb3RlaW5zL21ldGFib2xpc208L2tleXdvcmQ+
PGtleXdvcmQ+VmlyYWwgRW52ZWxvcGUgUHJvdGVpbnMvZ2VuZXRpY3MvKm1ldGFib2xpc208L2tl
eXdvcmQ+PC9rZXl3b3Jkcz48ZGF0ZXM+PHllYXI+MjAwNTwveWVhcj48cHViLWRhdGVzPjxkYXRl
Pkp1bDwvZGF0ZT48L3B1Yi1kYXRlcz48L2RhdGVzPjxpc2JuPjAwMjItNTM4WCAoUHJpbnQpJiN4
RDswMDIyLTUzOFggKExpbmtpbmcpPC9pc2JuPjxhY2Nlc3Npb24tbnVtPjE1OTU2NTY3PC9hY2Nl
c3Npb24tbnVtPjx3b3JrLXR5cGU+UmVzZWFyY2ggU3VwcG9ydCwgTm9uLVUuUy4gR292JmFwb3M7
dDwvd29yay10eXBlPjx1cmxzPjxyZWxhdGVkLXVybHM+PHVybD5odHRwOi8vd3d3Lm5jYmkubmxt
Lm5paC5nb3YvcHVibWVkLzE1OTU2NTY3PC91cmw+PHVybD5odHRwOi8vanZpLmFzbS5vcmcvY29u
dGVudC83OS8xMy84MjE3LmZ1bGwucGRmPC91cmw+PC9yZWxhdGVkLXVybHM+PC91cmxzPjxjdXN0
b20yPjExNDM3MDU8L2N1c3RvbTI+PGVsZWN0cm9uaWMtcmVzb3VyY2UtbnVtPjEwLjExMjgvSlZJ
Ljc5LjEzLjgyMTctODIyOS4yMDA1PC9lbGVjdHJvbmljLXJlc291cmNlLW51bT48bGFuZ3VhZ2U+
ZW5nPC9s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uaWVyPC9BdXRob3I+PFllYXI+MjAwNTwvWWVhcj48
UmVjTnVtPjExNDE8L1JlY051bT48RGlzcGxheVRleHQ+PHN0eWxlIGZhY2U9InN1cGVyc2NyaXB0
Ij5bMjMsIDEwOF08L3N0eWxlPjwvRGlzcGxheVRleHQ+PHJlY29yZD48cmVjLW51bWJlcj4xMTQx
PC9yZWMtbnVtYmVyPjxmb3JlaWduLWtleXM+PGtleSBhcHA9IkVOIiBkYi1pZD0idjB4d3ZlZHIy
dGVkYXFlOXoyNXhhdjk0ZGRlZmF0eGF2cDA1IiB0aW1lc3RhbXA9IjEzODc1NDcwMzQiPjExNDE8
L2tleT48L2ZvcmVpZ24ta2V5cz48cmVmLXR5cGUgbmFtZT0iSm91cm5hbCBBcnRpY2xlIj4xNzwv
cmVmLXR5cGU+PGNvbnRyaWJ1dG9ycz48YXV0aG9ycz48YXV0aG9yPk1ldW5pZXIsIEouIEMuPC9h
dXRob3I+PGF1dGhvcj5FbmdsZSwgUi4gRS48L2F1dGhvcj48YXV0aG9yPkZhdWxrLCBLLjwvYXV0
aG9yPjxhdXRob3I+WmhhbywgTS48L2F1dGhvcj48YXV0aG9yPkJhcnRvc2NoLCBCLjwvYXV0aG9y
PjxhdXRob3I+QWx0ZXIsIEguPC9hdXRob3I+PGF1dGhvcj5FbWVyc29uLCBTLiBVLjwvYXV0aG9y
PjxhdXRob3I+Q29zc2V0LCBGLiBMLjwvYXV0aG9yPjxhdXRob3I+UHVyY2VsbCwgUi4gSC48L2F1
dGhvcj48YXV0aG9yPkJ1a2gsIEouPC9hdXRob3I+PC9hdXRob3JzPjwvY29udHJpYnV0b3JzPjxh
dXRoLWFkZHJlc3M+TGFib3JhdG9yeSBvZiBJbmZlY3Rpb3VzIERpc2Vhc2VzLCBOYXRpb25hbCBJ
bnN0aXR1dGUgb2YgQWxsZXJneSBhbmQgSW5mZWN0aW91cyBEaXNlYXNlcywgTmF0aW9uYWwgSW5z
dGl0dXRlcyBvZiBIZWFsdGgsIEJldGhlc2RhLCBNRCAyMDg5MiwgVVNBLjwvYXV0aC1hZGRyZXNz
Pjx0aXRsZXM+PHRpdGxlPkV2aWRlbmNlIGZvciBjcm9zcy1nZW5vdHlwZSBuZXV0cmFsaXphdGlv
biBvZiBoZXBhdGl0aXMgQyB2aXJ1cyBwc2V1ZG8tcGFydGljbGVzIGFuZCBlbmhhbmNlbWVudCBv
ZiBpbmZlY3Rpdml0eSBieSBhcG9saXBvcHJvdGVpbiBDMT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C9wZXJpb2RpY2Fs
PjxhbHQtcGVyaW9kaWNhbD48ZnVsbC10aXRsZT5Qcm9jZWVkaW5ncyBvZiB0aGUgTmF0aW9uYWwg
QWNhZGVteSBvZiBTY2llbmNlcyBvZiB0aGUgVW5pdGVkIFN0YXRlcyBvZiBBbWVyaWNhPC9mdWxs
LXRpdGxlPjwvYWx0LXBlcmlvZGljYWw+PHBhZ2VzPjQ1NjAtNTwvcGFnZXM+PHZvbHVtZT4xMDI8
L3ZvbHVtZT48bnVtYmVyPjEyPC9udW1iZXI+PGVkaXRpb24+MjAwNS8wMy8xNjwvZWRpdGlvbj48
a2V5d29yZHM+PGtleXdvcmQ+QW5pbWFsczwva2V5d29yZD48a2V5d29yZD5BbnRpYm9kaWVzLCBW
aXJhbC9ibG9vZDwva2V5d29yZD48a2V5d29yZD5BcG9saXBvcHJvdGVpbiBDLUk8L2tleXdvcmQ+
PGtleXdvcmQ+QXBvbGlwb3Byb3RlaW5zIEMvYmxvb2QvKmltbXVub2xvZ3k8L2tleXdvcmQ+PGtl
eXdvcmQ+Q3Jvc3MgUmVhY3Rpb25zPC9rZXl3b3JkPjxrZXl3b3JkPkdlbm90eXBlPC9rZXl3b3Jk
PjxrZXl3b3JkPkhlcGFjaXZpcnVzLypnZW5ldGljcy8qaW1tdW5vbG9neS9wYXRob2dlbmljaXR5
PC9rZXl3b3JkPjxrZXl3b3JkPkhlcGF0aXRpcyBDLCBDaHJvbmljL2Jsb29kLyppbW11bm9sb2d5
Lyp2aXJvbG9neTwva2V5d29yZD48a2V5d29yZD5IdW1hbnM8L2tleXdvcmQ+PGtleXdvcmQ+TmV1
dHJhbGl6YXRpb24gVGVzdHM8L2tleXdvcmQ+PGtleXdvcmQ+UGFuIHRyb2dsb2R5dGVzL2ltbXVu
b2xvZ3k8L2tleXdvcmQ+PGtleXdvcmQ+VmlyYWwgRW52ZWxvcGUgUHJvdGVpbnMvaW1tdW5vbG9n
eTwva2V5d29yZD48a2V5d29yZD5WaXJ1bGVuY2U8L2tleXdvcmQ+PC9rZXl3b3Jkcz48ZGF0ZXM+
PHllYXI+MjAwNTwveWVhcj48cHViLWRhdGVzPjxkYXRlPk1hciAyMjwvZGF0ZT48L3B1Yi1kYXRl
cz48L2RhdGVzPjxpc2JuPjAwMjctODQyNCAoUHJpbnQpJiN4RDswMDI3LTg0MjQgKExpbmtpbmcp
PC9pc2JuPjxhY2Nlc3Npb24tbnVtPjE1NzY3NTc4PC9hY2Nlc3Npb24tbnVtPjx1cmxzPjxyZWxh
dGVkLXVybHM+PHVybD5odHRwOi8vd3d3Lm5jYmkubmxtLm5paC5nb3YvcHVibWVkLzE1NzY3NTc4
PC91cmw+PHVybD5odHRwOi8vd3d3LnBuYXMub3JnL2NvbnRlbnQvMTAyLzEyLzQ1NjAuZnVsbC5w
ZGY8L3VybD48L3JlbGF0ZWQtdXJscz48L3VybHM+PGN1c3RvbTI+NTU1NTA3PC9jdXN0b20yPjxl
bGVjdHJvbmljLXJlc291cmNlLW51bT4xMC4xMDczL3BuYXMuMDUwMTI3NTEwMjwvZWxlY3Ryb25p
Yy1yZXNvdXJjZS1udW0+PGxhbmd1YWdlPmVuZzwvbGFuZ3VhZ2U+PC9yZWNvcmQ+PC9DaXRlPjxD
aXRlPjxBdXRob3I+QmFydG9zY2g8L0F1dGhvcj48WWVhcj4yMDA1PC9ZZWFyPjxSZWNOdW0+MzA4
PC9SZWNOdW0+PHJlY29yZD48cmVjLW51bWJlcj4zMDg8L3JlYy1udW1iZXI+PGZvcmVpZ24ta2V5
cz48a2V5IGFwcD0iRU4iIGRiLWlkPSJ2MHh3dmVkcjJ0ZWRhcWU5ejI1eGF2OTRkZGVmYXR4YXZw
MDUiIHRpbWVzdGFtcD0iMTMyODM3NjA0MCI+MzA4PC9rZXk+PC9mb3JlaWduLWtleXM+PHJlZi10
eXBlIG5hbWU9IkpvdXJuYWwgQXJ0aWNsZSI+MTc8L3JlZi10eXBlPjxjb250cmlidXRvcnM+PGF1
dGhvcnM+PGF1dGhvcj5CYXJ0b3NjaCwgQi48L2F1dGhvcj48YXV0aG9yPlZlcm5leSwgRy48L2F1
dGhvcj48YXV0aG9yPkRyZXV4LCBNLjwvYXV0aG9yPjxhdXRob3I+RG9ub3QsIFAuPC9hdXRob3I+
PGF1dGhvcj5Nb3JpY2UsIFkuPC9hdXRob3I+PGF1dGhvcj5QZW5pbiwgRi48L2F1dGhvcj48YXV0
aG9yPlBhd2xvdHNreSwgSi4gTS48L2F1dGhvcj48YXV0aG9yPkxhdmlsbGV0dGUsIEQuPC9hdXRo
b3I+PGF1dGhvcj5Db3NzZXQsIEYuIEwuPC9hdXRob3I+PC9hdXRob3JzPjwvY29udHJpYnV0b3Jz
PjxhdXRoLWFkZHJlc3M+TGFib3JhdG9pcmUgZGUgVmVjdG9yb2xvZ2llIFJldHJvdmlyYWxlIGV0
IFRoZXJhcGllIEdlbmlxdWUsIElOU0VSTSBVNDEyLCBFY29sZSBOb3JtYWxlIFN1cGVyaWV1cmUg
ZGUgTHlvbiwgSUZSMTI4IEJpb1NjaWVuY2VzIEx5b24tR2VybGFuZCwgTHlvbiwgRnJhbmNlLjwv
YXV0aC1hZGRyZXNzPjx0aXRsZXM+PHRpdGxlPkFuIGludGVycGxheSBiZXR3ZWVuIGh5cGVydmFy
aWFibGUgcmVnaW9uIDEgb2YgdGhlIGhlcGF0aXRpcyBDIHZpcnVzIEUyIGdseWNvcHJvdGVpbiwg
dGhlIHNjYXZlbmdlciByZWNlcHRvciBCSSwgYW5kIGhpZ2gtZGVuc2l0eSBsaXBvcHJvdGVpbiBw
cm9tb3RlcyBib3RoIGVuaGFuY2VtZW50IG9mIGluZmVjdGlvbiBhbmQgcHJvdGVjdGlvbiBhZ2Fp
bnN0IG5ldXRyYWxpemluZyBhbnRpYm9kaWVzPC90aXRsZT48c2Vjb25kYXJ5LXRpdGxlPkogVmly
b2w8L3NlY29uZGFyeS10aXRsZT48YWx0LXRpdGxlPkpvdXJuYWwgb2Ygdmlyb2xvZ3k8L2FsdC10
aXRsZT48L3RpdGxlcz48cGVyaW9kaWNhbD48ZnVsbC10aXRsZT5KIFZpcm9sPC9mdWxsLXRpdGxl
PjwvcGVyaW9kaWNhbD48YWx0LXBlcmlvZGljYWw+PGZ1bGwtdGl0bGU+Sm91cm5hbCBvZiB2aXJv
bG9neTwvZnVsbC10aXRsZT48L2FsdC1wZXJpb2RpY2FsPjxwYWdlcz44MjE3LTI5PC9wYWdlcz48
dm9sdW1lPjc5PC92b2x1bWU+PG51bWJlcj4xMzwvbnVtYmVyPjxlZGl0aW9uPjIwMDUvMDYvMTY8
L2VkaXRpb24+PGtleXdvcmRzPjxrZXl3b3JkPkNhcmNpbm9tYSwgSGVwYXRvY2VsbHVsYXI8L2tl
eXdvcmQ+PGtleXdvcmQ+Q2VsbCBMaW5lPC9rZXl3b3JkPjxrZXl3b3JkPkNlbGwgTGluZSwgVHVt
b3I8L2tleXdvcmQ+PGtleXdvcmQ+Q29tcGxlbWVudGFyaXR5IERldGVybWluaW5nIFJlZ2lvbnMv
KmdlbmV0aWNzL21ldGFib2xpc208L2tleXdvcmQ+PGtleXdvcmQ+SGVwYWNpdmlydXMvZ2VuZXRp
Y3MvKnBoeXNpb2xvZ3k8L2tleXdvcmQ+PGtleXdvcmQ+SGVwYXRpdGlzIEMvYmxvb2Q8L2tleXdv
cmQ+PGtleXdvcmQ+SGVwYXRpdGlzIEMgQW50aWJvZGllcy9pbW11bm9sb2d5PC9rZXl3b3JkPjxr
ZXl3b3JkPkh1bWFuczwva2V5d29yZD48a2V5d29yZD5MaXBvcHJvdGVpbnMsIEhETC8qYmxvb2Q8
L2tleXdvcmQ+PGtleXdvcmQ+TGl2ZXIgTmVvcGxhc21zPC9rZXl3b3JkPjxrZXl3b3JkPk11dGFn
ZW5lc2lzLCBTaXRlLURpcmVjdGVkPC9rZXl3b3JkPjxrZXl3b3JkPlBvaW50IE11dGF0aW9uPC9r
ZXl3b3JkPjxrZXl3b3JkPlJlY29tYmluYW50IFByb3RlaW5zL21ldGFib2xpc208L2tleXdvcmQ+
PGtleXdvcmQ+VmlyYWwgRW52ZWxvcGUgUHJvdGVpbnMvZ2VuZXRpY3MvKm1ldGFib2xpc208L2tl
eXdvcmQ+PC9rZXl3b3Jkcz48ZGF0ZXM+PHllYXI+MjAwNTwveWVhcj48cHViLWRhdGVzPjxkYXRl
Pkp1bDwvZGF0ZT48L3B1Yi1kYXRlcz48L2RhdGVzPjxpc2JuPjAwMjItNTM4WCAoUHJpbnQpJiN4
RDswMDIyLTUzOFggKExpbmtpbmcpPC9pc2JuPjxhY2Nlc3Npb24tbnVtPjE1OTU2NTY3PC9hY2Nl
c3Npb24tbnVtPjx3b3JrLXR5cGU+UmVzZWFyY2ggU3VwcG9ydCwgTm9uLVUuUy4gR292JmFwb3M7
dDwvd29yay10eXBlPjx1cmxzPjxyZWxhdGVkLXVybHM+PHVybD5odHRwOi8vd3d3Lm5jYmkubmxt
Lm5paC5nb3YvcHVibWVkLzE1OTU2NTY3PC91cmw+PHVybD5odHRwOi8vanZpLmFzbS5vcmcvY29u
dGVudC83OS8xMy84MjE3LmZ1bGwucGRmPC91cmw+PC9yZWxhdGVkLXVybHM+PC91cmxzPjxjdXN0
b20yPjExNDM3MDU8L2N1c3RvbTI+PGVsZWN0cm9uaWMtcmVzb3VyY2UtbnVtPjEwLjExMjgvSlZJ
Ljc5LjEzLjgyMTctODIyOS4yMDA1PC9lbGVjdHJvbmljLXJlc291cmNlLW51bT48bGFuZ3VhZ2U+
ZW5nPC9s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3" w:tooltip="Bartosch, 2005 #308" w:history="1">
        <w:r w:rsidR="000F07FA" w:rsidRPr="00EF2A4D">
          <w:rPr>
            <w:rFonts w:ascii="Book Antiqua" w:hAnsi="Book Antiqua"/>
            <w:noProof/>
            <w:sz w:val="24"/>
            <w:szCs w:val="24"/>
            <w:vertAlign w:val="superscript"/>
            <w:lang w:val="en-US"/>
          </w:rPr>
          <w:t>23</w:t>
        </w:r>
      </w:hyperlink>
      <w:r w:rsidR="00382DC9">
        <w:rPr>
          <w:rFonts w:ascii="Book Antiqua" w:hAnsi="Book Antiqua"/>
          <w:noProof/>
          <w:sz w:val="24"/>
          <w:szCs w:val="24"/>
          <w:vertAlign w:val="superscript"/>
          <w:lang w:val="en-US"/>
        </w:rPr>
        <w:t>,</w:t>
      </w:r>
      <w:hyperlink w:anchor="_ENREF_108" w:tooltip="Meunier, 2005 #1141" w:history="1">
        <w:r w:rsidR="000F07FA" w:rsidRPr="00EF2A4D">
          <w:rPr>
            <w:rFonts w:ascii="Book Antiqua" w:hAnsi="Book Antiqua"/>
            <w:noProof/>
            <w:sz w:val="24"/>
            <w:szCs w:val="24"/>
            <w:vertAlign w:val="superscript"/>
            <w:lang w:val="en-US"/>
          </w:rPr>
          <w:t>10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w:t>
      </w:r>
      <w:r w:rsidR="002367BC" w:rsidRPr="00EF2A4D">
        <w:rPr>
          <w:rFonts w:ascii="Book Antiqua" w:hAnsi="Book Antiqua"/>
          <w:sz w:val="24"/>
          <w:szCs w:val="24"/>
          <w:lang w:val="en-US"/>
        </w:rPr>
        <w:t xml:space="preserve"> </w:t>
      </w:r>
      <w:r w:rsidRPr="00EF2A4D">
        <w:rPr>
          <w:rFonts w:ascii="Book Antiqua" w:hAnsi="Book Antiqua"/>
          <w:sz w:val="24"/>
          <w:szCs w:val="24"/>
          <w:lang w:val="en-US"/>
        </w:rPr>
        <w:t>VLDL inhibit</w:t>
      </w:r>
      <w:r w:rsidR="00F63416" w:rsidRPr="00EF2A4D">
        <w:rPr>
          <w:rFonts w:ascii="Book Antiqua" w:hAnsi="Book Antiqua"/>
          <w:sz w:val="24"/>
          <w:szCs w:val="24"/>
          <w:lang w:val="en-US"/>
        </w:rPr>
        <w:t>s</w:t>
      </w:r>
      <w:r w:rsidRPr="00EF2A4D">
        <w:rPr>
          <w:rFonts w:ascii="Book Antiqua" w:hAnsi="Book Antiqua"/>
          <w:sz w:val="24"/>
          <w:szCs w:val="24"/>
          <w:lang w:val="en-US"/>
        </w:rPr>
        <w:t xml:space="preserve"> HCVcc </w:t>
      </w:r>
      <w:r w:rsidR="002367BC" w:rsidRPr="00EF2A4D">
        <w:rPr>
          <w:rFonts w:ascii="Book Antiqua" w:hAnsi="Book Antiqua"/>
          <w:sz w:val="24"/>
          <w:szCs w:val="24"/>
          <w:lang w:val="en-US"/>
        </w:rPr>
        <w:t>probably by abrogating the binding between virus associated A</w:t>
      </w:r>
      <w:r w:rsidR="003551E0">
        <w:rPr>
          <w:rFonts w:ascii="Book Antiqua" w:hAnsi="Book Antiqua"/>
          <w:sz w:val="24"/>
          <w:szCs w:val="24"/>
          <w:lang w:val="en-US"/>
        </w:rPr>
        <w:t>poE and SR-BI</w:t>
      </w:r>
      <w:r w:rsidR="003635EA" w:rsidRPr="00EF2A4D">
        <w:rPr>
          <w:rFonts w:ascii="Book Antiqua" w:hAnsi="Book Antiqua"/>
          <w:sz w:val="24"/>
          <w:szCs w:val="24"/>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6" w:tooltip="Dao Thi, 2012 #948" w:history="1">
        <w:r w:rsidR="000F07FA" w:rsidRPr="00EF2A4D">
          <w:rPr>
            <w:rFonts w:ascii="Book Antiqua" w:hAnsi="Book Antiqua"/>
            <w:noProof/>
            <w:sz w:val="24"/>
            <w:szCs w:val="24"/>
            <w:vertAlign w:val="superscript"/>
          </w:rPr>
          <w:t>66</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FE7434" w:rsidRPr="00EF2A4D">
        <w:rPr>
          <w:rFonts w:ascii="Book Antiqua" w:hAnsi="Book Antiqua"/>
          <w:sz w:val="24"/>
          <w:szCs w:val="24"/>
        </w:rPr>
        <w:t>.</w:t>
      </w:r>
      <w:r w:rsidR="009F0A16" w:rsidRPr="00EF2A4D">
        <w:rPr>
          <w:rFonts w:ascii="Book Antiqua" w:hAnsi="Book Antiqua"/>
          <w:sz w:val="24"/>
          <w:szCs w:val="24"/>
        </w:rPr>
        <w:t xml:space="preserve"> </w:t>
      </w:r>
      <w:r w:rsidR="00F63416" w:rsidRPr="00EF2A4D">
        <w:rPr>
          <w:rFonts w:ascii="Book Antiqua" w:hAnsi="Book Antiqua"/>
          <w:sz w:val="24"/>
          <w:szCs w:val="24"/>
        </w:rPr>
        <w:t xml:space="preserve">To some degree, </w:t>
      </w:r>
      <w:r w:rsidR="00B556E2" w:rsidRPr="00EF2A4D">
        <w:rPr>
          <w:rFonts w:ascii="Book Antiqua" w:hAnsi="Book Antiqua"/>
          <w:sz w:val="24"/>
          <w:szCs w:val="24"/>
        </w:rPr>
        <w:t>LDL also inhibit</w:t>
      </w:r>
      <w:r w:rsidR="00F63416" w:rsidRPr="00EF2A4D">
        <w:rPr>
          <w:rFonts w:ascii="Book Antiqua" w:hAnsi="Book Antiqua"/>
          <w:sz w:val="24"/>
          <w:szCs w:val="24"/>
        </w:rPr>
        <w:t>s</w:t>
      </w:r>
      <w:r w:rsidR="00B556E2" w:rsidRPr="00EF2A4D">
        <w:rPr>
          <w:rFonts w:ascii="Book Antiqua" w:hAnsi="Book Antiqua"/>
          <w:sz w:val="24"/>
          <w:szCs w:val="24"/>
        </w:rPr>
        <w:t xml:space="preserve"> SR-BI interaction with HCV from serum of infected patients but less efficient</w:t>
      </w:r>
      <w:r w:rsidR="001A2074" w:rsidRPr="00EF2A4D">
        <w:rPr>
          <w:rFonts w:ascii="Book Antiqua" w:hAnsi="Book Antiqua"/>
          <w:sz w:val="24"/>
          <w:szCs w:val="24"/>
        </w:rPr>
        <w:t>ly</w:t>
      </w:r>
      <w:r w:rsidR="00382DC9">
        <w:rPr>
          <w:rFonts w:ascii="Book Antiqua" w:hAnsi="Book Antiqua"/>
          <w:sz w:val="24"/>
          <w:szCs w:val="24"/>
        </w:rPr>
        <w:t xml:space="preserve"> than VLDL</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Maillard&lt;/Author&gt;&lt;Year&gt;2006&lt;/Year&gt;&lt;RecNum&gt;505&lt;/RecNum&gt;&lt;DisplayText&gt;&lt;style face="superscript"&gt;[67]&lt;/style&gt;&lt;/DisplayText&gt;&lt;record&gt;&lt;rec-number&gt;505&lt;/rec-number&gt;&lt;foreign-keys&gt;&lt;key app="EN" db-id="v0xwvedr2tedaqe9z25xav94ddefatxavp05" timestamp="1331049023"&gt;505&lt;/key&gt;&lt;/foreign-keys&gt;&lt;ref-type name="Journal Article"&gt;17&lt;/ref-type&gt;&lt;contributors&gt;&lt;authors&gt;&lt;author&gt;Maillard, P.&lt;/author&gt;&lt;author&gt;Huby, T.&lt;/author&gt;&lt;author&gt;Andreo, U.&lt;/author&gt;&lt;author&gt;Moreau, M.&lt;/author&gt;&lt;author&gt;Chapman, J.&lt;/author&gt;&lt;author&gt;Budkowska, A.&lt;/author&gt;&lt;/authors&gt;&lt;/contributors&gt;&lt;auth-address&gt;Hepacivirus Unit, Pasteur Institute, Paris, France.&lt;/auth-address&gt;&lt;titles&gt;&lt;title&gt;The interaction of natural hepatitis C virus with human scavenger receptor SR-BI/Cla1 is mediated by ApoB-containing lipoproteins&lt;/title&gt;&lt;secondary-title&gt;FASEB J&lt;/secondary-title&gt;&lt;alt-title&gt;FASEB journal : official publication of the Federation of American Societies for Experimental Biology&lt;/alt-title&gt;&lt;/titles&gt;&lt;periodical&gt;&lt;full-title&gt;FASEB J&lt;/full-title&gt;&lt;/periodical&gt;&lt;pages&gt;735-7&lt;/pages&gt;&lt;volume&gt;20&lt;/volume&gt;&lt;number&gt;6&lt;/number&gt;&lt;edition&gt;2006/02/16&lt;/edition&gt;&lt;keywords&gt;&lt;keyword&gt;Animals&lt;/keyword&gt;&lt;keyword&gt;Apolipoproteins B/*metabolism&lt;/keyword&gt;&lt;keyword&gt;CHO Cells&lt;/keyword&gt;&lt;keyword&gt;Cell Line, Tumor&lt;/keyword&gt;&lt;keyword&gt;Cricetinae&lt;/keyword&gt;&lt;keyword&gt;Gene Expression Regulation&lt;/keyword&gt;&lt;keyword&gt;Hepacivirus/*metabolism&lt;/keyword&gt;&lt;keyword&gt;Humans&lt;/keyword&gt;&lt;keyword&gt;Scavenger Receptors, Class B/*metabolism&lt;/keyword&gt;&lt;/keywords&gt;&lt;dates&gt;&lt;year&gt;2006&lt;/year&gt;&lt;pub-dates&gt;&lt;date&gt;Apr&lt;/date&gt;&lt;/pub-dates&gt;&lt;/dates&gt;&lt;isbn&gt;1530-6860 (Electronic)&amp;#xD;0892-6638 (Linking)&lt;/isbn&gt;&lt;accession-num&gt;16476701&lt;/accession-num&gt;&lt;work-type&gt;Research Support, Non-U.S. Gov&amp;apos;t&lt;/work-type&gt;&lt;urls&gt;&lt;related-urls&gt;&lt;url&gt;http://www.ncbi.nlm.nih.gov/pubmed/16476701&lt;/url&gt;&lt;url&gt;http://www.fasebj.org/content/early/2006/04/01/fj.05-4728fje.full.pdf&lt;/url&gt;&lt;/related-urls&gt;&lt;/urls&gt;&lt;electronic-resource-num&gt;10.1096/fj.05-4728fje&lt;/electronic-resource-num&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7" w:tooltip="Maillard, 2006 #505" w:history="1">
        <w:r w:rsidR="000F07FA" w:rsidRPr="00EF2A4D">
          <w:rPr>
            <w:rFonts w:ascii="Book Antiqua" w:hAnsi="Book Antiqua"/>
            <w:noProof/>
            <w:sz w:val="24"/>
            <w:szCs w:val="24"/>
            <w:vertAlign w:val="superscript"/>
          </w:rPr>
          <w:t>6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B556E2" w:rsidRPr="00EF2A4D">
        <w:rPr>
          <w:rFonts w:ascii="Book Antiqua" w:hAnsi="Book Antiqua"/>
          <w:sz w:val="24"/>
          <w:szCs w:val="24"/>
        </w:rPr>
        <w:t xml:space="preserve">. </w:t>
      </w:r>
      <w:r w:rsidR="002367BC" w:rsidRPr="00EF2A4D">
        <w:rPr>
          <w:rFonts w:ascii="Book Antiqua" w:hAnsi="Book Antiqua"/>
          <w:sz w:val="24"/>
          <w:szCs w:val="24"/>
        </w:rPr>
        <w:t>Accordingly</w:t>
      </w:r>
      <w:r w:rsidR="009F0A16" w:rsidRPr="00EF2A4D">
        <w:rPr>
          <w:rFonts w:ascii="Book Antiqua" w:hAnsi="Book Antiqua"/>
          <w:sz w:val="24"/>
          <w:szCs w:val="24"/>
        </w:rPr>
        <w:t>,</w:t>
      </w:r>
      <w:r w:rsidRPr="00EF2A4D">
        <w:rPr>
          <w:rFonts w:ascii="Book Antiqua" w:hAnsi="Book Antiqua"/>
          <w:sz w:val="24"/>
          <w:szCs w:val="24"/>
        </w:rPr>
        <w:t xml:space="preserve"> LDL and</w:t>
      </w:r>
      <w:r w:rsidR="002367BC" w:rsidRPr="00EF2A4D">
        <w:rPr>
          <w:rFonts w:ascii="Book Antiqua" w:hAnsi="Book Antiqua"/>
          <w:sz w:val="24"/>
          <w:szCs w:val="24"/>
        </w:rPr>
        <w:t xml:space="preserve"> VLDL </w:t>
      </w:r>
      <w:r w:rsidR="00F63416" w:rsidRPr="00EF2A4D">
        <w:rPr>
          <w:rFonts w:ascii="Book Antiqua" w:hAnsi="Book Antiqua"/>
          <w:sz w:val="24"/>
          <w:szCs w:val="24"/>
        </w:rPr>
        <w:t>out</w:t>
      </w:r>
      <w:r w:rsidR="002367BC" w:rsidRPr="00EF2A4D">
        <w:rPr>
          <w:rFonts w:ascii="Book Antiqua" w:hAnsi="Book Antiqua"/>
          <w:sz w:val="24"/>
          <w:szCs w:val="24"/>
        </w:rPr>
        <w:t xml:space="preserve">compete </w:t>
      </w:r>
      <w:r w:rsidR="002367BC" w:rsidRPr="00EF2A4D">
        <w:rPr>
          <w:rFonts w:ascii="Book Antiqua" w:hAnsi="Book Antiqua"/>
          <w:sz w:val="24"/>
          <w:szCs w:val="24"/>
          <w:lang w:val="en-US"/>
        </w:rPr>
        <w:t>serum</w:t>
      </w:r>
      <w:r w:rsidR="00F63416" w:rsidRPr="00EF2A4D">
        <w:rPr>
          <w:rFonts w:ascii="Book Antiqua" w:hAnsi="Book Antiqua"/>
          <w:sz w:val="24"/>
          <w:szCs w:val="24"/>
          <w:lang w:val="en-US"/>
        </w:rPr>
        <w:t>-</w:t>
      </w:r>
      <w:r w:rsidR="002367BC" w:rsidRPr="00EF2A4D">
        <w:rPr>
          <w:rFonts w:ascii="Book Antiqua" w:hAnsi="Book Antiqua"/>
          <w:sz w:val="24"/>
          <w:szCs w:val="24"/>
          <w:lang w:val="en-US"/>
        </w:rPr>
        <w:t xml:space="preserve">derived </w:t>
      </w:r>
      <w:r w:rsidR="001A2074" w:rsidRPr="00EF2A4D">
        <w:rPr>
          <w:rFonts w:ascii="Book Antiqua" w:hAnsi="Book Antiqua"/>
          <w:sz w:val="24"/>
          <w:szCs w:val="24"/>
          <w:lang w:val="en-US"/>
        </w:rPr>
        <w:t xml:space="preserve">lipoviroparticle </w:t>
      </w:r>
      <w:r w:rsidR="002367BC" w:rsidRPr="00EF2A4D">
        <w:rPr>
          <w:rFonts w:ascii="Book Antiqua" w:hAnsi="Book Antiqua"/>
          <w:sz w:val="24"/>
          <w:szCs w:val="24"/>
          <w:lang w:val="en-US"/>
        </w:rPr>
        <w:t>b</w:t>
      </w:r>
      <w:r w:rsidR="00382DC9">
        <w:rPr>
          <w:rFonts w:ascii="Book Antiqua" w:hAnsi="Book Antiqua"/>
          <w:sz w:val="24"/>
          <w:szCs w:val="24"/>
          <w:lang w:val="en-US"/>
        </w:rPr>
        <w:t>inding to hepatocyte cell lines</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rPr>
        <w:t xml:space="preserve">. </w:t>
      </w:r>
      <w:r w:rsidR="00DE0398" w:rsidRPr="00EF2A4D">
        <w:rPr>
          <w:rFonts w:ascii="Book Antiqua" w:hAnsi="Book Antiqua"/>
          <w:sz w:val="24"/>
          <w:szCs w:val="24"/>
          <w:lang w:val="en-US"/>
        </w:rPr>
        <w:t xml:space="preserve">LDL has </w:t>
      </w:r>
      <w:r w:rsidR="00E4050A" w:rsidRPr="00EF2A4D">
        <w:rPr>
          <w:rFonts w:ascii="Book Antiqua" w:hAnsi="Book Antiqua"/>
          <w:sz w:val="24"/>
          <w:szCs w:val="24"/>
          <w:lang w:val="en-US"/>
        </w:rPr>
        <w:t xml:space="preserve">also </w:t>
      </w:r>
      <w:r w:rsidR="00DE0398" w:rsidRPr="00EF2A4D">
        <w:rPr>
          <w:rFonts w:ascii="Book Antiqua" w:hAnsi="Book Antiqua"/>
          <w:sz w:val="24"/>
          <w:szCs w:val="24"/>
          <w:lang w:val="en-US"/>
        </w:rPr>
        <w:t>been shown to compete with serum</w:t>
      </w:r>
      <w:r w:rsidR="00F63416" w:rsidRPr="00EF2A4D">
        <w:rPr>
          <w:rFonts w:ascii="Book Antiqua" w:hAnsi="Book Antiqua"/>
          <w:sz w:val="24"/>
          <w:szCs w:val="24"/>
          <w:lang w:val="en-US"/>
        </w:rPr>
        <w:t>-</w:t>
      </w:r>
      <w:r w:rsidR="00DE0398" w:rsidRPr="00EF2A4D">
        <w:rPr>
          <w:rFonts w:ascii="Book Antiqua" w:hAnsi="Book Antiqua"/>
          <w:sz w:val="24"/>
          <w:szCs w:val="24"/>
          <w:lang w:val="en-US"/>
        </w:rPr>
        <w:t>deri</w:t>
      </w:r>
      <w:r w:rsidR="00382DC9">
        <w:rPr>
          <w:rFonts w:ascii="Book Antiqua" w:hAnsi="Book Antiqua"/>
          <w:sz w:val="24"/>
          <w:szCs w:val="24"/>
          <w:lang w:val="en-US"/>
        </w:rPr>
        <w:t>ved HCV for LDL-R</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Monazahian&lt;/Author&gt;&lt;Year&gt;1999&lt;/Year&gt;&lt;RecNum&gt;1065&lt;/RecNum&gt;&lt;DisplayText&gt;&lt;style face="superscript"&gt;[82]&lt;/style&gt;&lt;/DisplayText&gt;&lt;record&gt;&lt;rec-number&gt;1065&lt;/rec-number&gt;&lt;foreign-keys&gt;&lt;key app="EN" db-id="v0xwvedr2tedaqe9z25xav94ddefatxavp05" timestamp="1386064707"&gt;1065&lt;/key&gt;&lt;/foreign-keys&gt;&lt;ref-type name="Journal Article"&gt;17&lt;/ref-type&gt;&lt;contributors&gt;&lt;authors&gt;&lt;author&gt;Monazahian, M.&lt;/author&gt;&lt;author&gt;Bohme, I.&lt;/author&gt;&lt;author&gt;Bonk, S.&lt;/author&gt;&lt;author&gt;Koch, A.&lt;/author&gt;&lt;author&gt;Scholz, C.&lt;/author&gt;&lt;author&gt;Grethe, S.&lt;/author&gt;&lt;author&gt;Thomssen, R.&lt;/author&gt;&lt;/authors&gt;&lt;/contributors&gt;&lt;auth-address&gt;Department of Medical Microbiology, University of Gottingen, Germany. mmonaza@gwdg.de&lt;/auth-address&gt;&lt;titles&gt;&lt;title&gt;Low density lipoprotein receptor as a candidate receptor for hepatitis C virus&lt;/title&gt;&lt;secondary-title&gt;J Med Virol&lt;/secondary-title&gt;&lt;alt-title&gt;Journal of medical virology&lt;/alt-title&gt;&lt;/titles&gt;&lt;periodical&gt;&lt;full-title&gt;J Med Virol&lt;/full-title&gt;&lt;/periodical&gt;&lt;alt-periodical&gt;&lt;full-title&gt;Journal of medical virology&lt;/full-title&gt;&lt;/alt-periodical&gt;&lt;pages&gt;223-9&lt;/pages&gt;&lt;volume&gt;57&lt;/volume&gt;&lt;number&gt;3&lt;/number&gt;&lt;edition&gt;1999/02/18&lt;/edition&gt;&lt;keywords&gt;&lt;keyword&gt;Adsorption&lt;/keyword&gt;&lt;keyword&gt;Animals&lt;/keyword&gt;&lt;keyword&gt;COS Cells&lt;/keyword&gt;&lt;keyword&gt;Cell Line, Transformed&lt;/keyword&gt;&lt;keyword&gt;Cells, Cultured&lt;/keyword&gt;&lt;keyword&gt;Hepacivirus/immunology/*metabolism&lt;/keyword&gt;&lt;keyword&gt;Humans&lt;/keyword&gt;&lt;keyword&gt;Lipoproteins, LDL/immunology&lt;/keyword&gt;&lt;keyword&gt;Receptors, LDL/genetics/*metabolism&lt;/keyword&gt;&lt;keyword&gt;Receptors, Virus/genetics/*metabolism&lt;/keyword&gt;&lt;keyword&gt;Transfection&lt;/keyword&gt;&lt;/keywords&gt;&lt;dates&gt;&lt;year&gt;1999&lt;/year&gt;&lt;pub-dates&gt;&lt;date&gt;Mar&lt;/date&gt;&lt;/pub-dates&gt;&lt;/dates&gt;&lt;isbn&gt;0146-6615 (Print)&amp;#xD;0146-6615 (Linking)&lt;/isbn&gt;&lt;accession-num&gt;10022791&lt;/accession-num&gt;&lt;work-type&gt;Research Support, Non-U.S. Gov&amp;apos;t&lt;/work-type&gt;&lt;urls&gt;&lt;related-urls&gt;&lt;url&gt;http://www.ncbi.nlm.nih.gov/pubmed/10022791&lt;/url&gt;&lt;/related-urls&gt;&lt;/urls&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2" w:tooltip="Monazahian, 1999 #1065" w:history="1">
        <w:r w:rsidR="000F07FA" w:rsidRPr="00EF2A4D">
          <w:rPr>
            <w:rFonts w:ascii="Book Antiqua" w:hAnsi="Book Antiqua"/>
            <w:noProof/>
            <w:sz w:val="24"/>
            <w:szCs w:val="24"/>
            <w:vertAlign w:val="superscript"/>
            <w:lang w:val="en-US"/>
          </w:rPr>
          <w:t>8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D67EF5" w:rsidRPr="00EF2A4D">
        <w:rPr>
          <w:rFonts w:ascii="Book Antiqua" w:hAnsi="Book Antiqua"/>
          <w:sz w:val="24"/>
          <w:szCs w:val="24"/>
          <w:lang w:val="en-US"/>
        </w:rPr>
        <w:t>.</w:t>
      </w:r>
    </w:p>
    <w:p w14:paraId="2C315086" w14:textId="77777777" w:rsidR="00382DC9" w:rsidRPr="00382DC9" w:rsidRDefault="00382DC9" w:rsidP="005B3E13">
      <w:pPr>
        <w:adjustRightInd w:val="0"/>
        <w:snapToGrid w:val="0"/>
        <w:spacing w:after="0" w:line="360" w:lineRule="auto"/>
        <w:ind w:firstLineChars="100" w:firstLine="240"/>
        <w:jc w:val="both"/>
        <w:rPr>
          <w:rFonts w:ascii="Book Antiqua" w:hAnsi="Book Antiqua"/>
          <w:i/>
          <w:sz w:val="24"/>
          <w:szCs w:val="24"/>
          <w:lang w:val="en-US" w:eastAsia="zh-CN"/>
        </w:rPr>
      </w:pPr>
    </w:p>
    <w:p w14:paraId="36A91CB8" w14:textId="77777777" w:rsidR="007304EB" w:rsidRPr="00382DC9" w:rsidRDefault="00283A97" w:rsidP="005B3E13">
      <w:pPr>
        <w:pStyle w:val="a9"/>
        <w:adjustRightInd w:val="0"/>
        <w:snapToGrid w:val="0"/>
        <w:spacing w:after="0" w:line="360" w:lineRule="auto"/>
        <w:ind w:left="0"/>
        <w:contextualSpacing w:val="0"/>
        <w:jc w:val="both"/>
        <w:rPr>
          <w:rFonts w:ascii="Book Antiqua" w:hAnsi="Book Antiqua"/>
          <w:b/>
          <w:i/>
          <w:sz w:val="24"/>
          <w:szCs w:val="24"/>
          <w:lang w:val="fr-FR"/>
        </w:rPr>
      </w:pPr>
      <w:r w:rsidRPr="00382DC9">
        <w:rPr>
          <w:rFonts w:ascii="Book Antiqua" w:hAnsi="Book Antiqua"/>
          <w:b/>
          <w:i/>
          <w:sz w:val="24"/>
          <w:szCs w:val="24"/>
          <w:lang w:val="fr-FR"/>
        </w:rPr>
        <w:t>HDL</w:t>
      </w:r>
      <w:r w:rsidR="006522CB" w:rsidRPr="00382DC9">
        <w:rPr>
          <w:rFonts w:ascii="Book Antiqua" w:hAnsi="Book Antiqua"/>
          <w:b/>
          <w:i/>
          <w:sz w:val="24"/>
          <w:szCs w:val="24"/>
          <w:lang w:val="fr-FR"/>
        </w:rPr>
        <w:t xml:space="preserve"> enhances</w:t>
      </w:r>
      <w:r w:rsidR="007304EB" w:rsidRPr="00382DC9">
        <w:rPr>
          <w:rFonts w:ascii="Book Antiqua" w:hAnsi="Book Antiqua"/>
          <w:b/>
          <w:i/>
          <w:sz w:val="24"/>
          <w:szCs w:val="24"/>
          <w:lang w:val="fr-FR"/>
        </w:rPr>
        <w:t xml:space="preserve"> </w:t>
      </w:r>
      <w:r w:rsidRPr="00382DC9">
        <w:rPr>
          <w:rFonts w:ascii="Book Antiqua" w:hAnsi="Book Antiqua"/>
          <w:b/>
          <w:i/>
          <w:sz w:val="24"/>
          <w:szCs w:val="24"/>
          <w:lang w:val="fr-FR"/>
        </w:rPr>
        <w:t xml:space="preserve">HCV </w:t>
      </w:r>
      <w:r w:rsidR="007304EB" w:rsidRPr="00382DC9">
        <w:rPr>
          <w:rFonts w:ascii="Book Antiqua" w:hAnsi="Book Antiqua"/>
          <w:b/>
          <w:i/>
          <w:sz w:val="24"/>
          <w:szCs w:val="24"/>
          <w:lang w:val="fr-FR"/>
        </w:rPr>
        <w:t xml:space="preserve">infection </w:t>
      </w:r>
      <w:bookmarkStart w:id="64" w:name="_GoBack"/>
      <w:bookmarkEnd w:id="64"/>
    </w:p>
    <w:p w14:paraId="10BF84AE" w14:textId="3F5D8CC3" w:rsidR="00FF5FC3" w:rsidRPr="00EF2A4D" w:rsidRDefault="00451D12"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rPr>
        <w:t>Different groups</w:t>
      </w:r>
      <w:r w:rsidR="007304EB" w:rsidRPr="00EF2A4D">
        <w:rPr>
          <w:rFonts w:ascii="Book Antiqua" w:hAnsi="Book Antiqua"/>
          <w:sz w:val="24"/>
          <w:szCs w:val="24"/>
        </w:rPr>
        <w:t xml:space="preserve"> </w:t>
      </w:r>
      <w:r w:rsidR="00D93A3B" w:rsidRPr="00EF2A4D">
        <w:rPr>
          <w:rFonts w:ascii="Book Antiqua" w:hAnsi="Book Antiqua"/>
          <w:sz w:val="24"/>
          <w:szCs w:val="24"/>
        </w:rPr>
        <w:t>reported</w:t>
      </w:r>
      <w:r w:rsidR="007304EB" w:rsidRPr="00EF2A4D">
        <w:rPr>
          <w:rFonts w:ascii="Book Antiqua" w:hAnsi="Book Antiqua"/>
          <w:sz w:val="24"/>
          <w:szCs w:val="24"/>
        </w:rPr>
        <w:t xml:space="preserve"> that infectivity of </w:t>
      </w:r>
      <w:r w:rsidRPr="00EF2A4D">
        <w:rPr>
          <w:rFonts w:ascii="Book Antiqua" w:hAnsi="Book Antiqua"/>
          <w:sz w:val="24"/>
          <w:szCs w:val="24"/>
        </w:rPr>
        <w:t>HCVcc and HCVpp</w:t>
      </w:r>
      <w:r w:rsidR="007304EB" w:rsidRPr="00EF2A4D">
        <w:rPr>
          <w:rFonts w:ascii="Book Antiqua" w:hAnsi="Book Antiqua"/>
          <w:sz w:val="24"/>
          <w:szCs w:val="24"/>
        </w:rPr>
        <w:t xml:space="preserve"> in cell culture is enhanced by</w:t>
      </w:r>
      <w:r w:rsidRPr="00EF2A4D">
        <w:rPr>
          <w:rFonts w:ascii="Book Antiqua" w:hAnsi="Book Antiqua"/>
          <w:sz w:val="24"/>
          <w:szCs w:val="24"/>
        </w:rPr>
        <w:t xml:space="preserve"> the presence of</w:t>
      </w:r>
      <w:r w:rsidR="007D6DFB" w:rsidRPr="00EF2A4D">
        <w:rPr>
          <w:rFonts w:ascii="Book Antiqua" w:hAnsi="Book Antiqua"/>
          <w:sz w:val="24"/>
          <w:szCs w:val="24"/>
        </w:rPr>
        <w:t xml:space="preserve"> human</w:t>
      </w:r>
      <w:r w:rsidR="00682BEA" w:rsidRPr="00EF2A4D">
        <w:rPr>
          <w:rFonts w:ascii="Book Antiqua" w:hAnsi="Book Antiqua"/>
          <w:sz w:val="24"/>
          <w:szCs w:val="24"/>
        </w:rPr>
        <w:t xml:space="preserve"> serum, </w:t>
      </w:r>
      <w:r w:rsidR="00AC3D19" w:rsidRPr="00EF2A4D">
        <w:rPr>
          <w:rFonts w:ascii="Book Antiqua" w:hAnsi="Book Antiqua"/>
          <w:sz w:val="24"/>
          <w:szCs w:val="24"/>
        </w:rPr>
        <w:t>in which</w:t>
      </w:r>
      <w:r w:rsidR="00682BEA" w:rsidRPr="00EF2A4D">
        <w:rPr>
          <w:rFonts w:ascii="Book Antiqua" w:hAnsi="Book Antiqua"/>
          <w:sz w:val="24"/>
          <w:szCs w:val="24"/>
        </w:rPr>
        <w:t xml:space="preserve"> the</w:t>
      </w:r>
      <w:r w:rsidR="007D6DFB" w:rsidRPr="00EF2A4D">
        <w:rPr>
          <w:rFonts w:ascii="Book Antiqua" w:hAnsi="Book Antiqua"/>
          <w:sz w:val="24"/>
          <w:szCs w:val="24"/>
        </w:rPr>
        <w:t xml:space="preserve"> </w:t>
      </w:r>
      <w:r w:rsidR="007304EB" w:rsidRPr="00EF2A4D">
        <w:rPr>
          <w:rFonts w:ascii="Book Antiqua" w:hAnsi="Book Antiqua"/>
          <w:sz w:val="24"/>
          <w:szCs w:val="24"/>
        </w:rPr>
        <w:t>HDL</w:t>
      </w:r>
      <w:r w:rsidR="00682BEA" w:rsidRPr="00EF2A4D">
        <w:rPr>
          <w:rFonts w:ascii="Book Antiqua" w:hAnsi="Book Antiqua"/>
          <w:sz w:val="24"/>
          <w:szCs w:val="24"/>
        </w:rPr>
        <w:t xml:space="preserve"> component was identified </w:t>
      </w:r>
      <w:r w:rsidR="00D93A3B" w:rsidRPr="00EF2A4D">
        <w:rPr>
          <w:rFonts w:ascii="Book Antiqua" w:hAnsi="Book Antiqua"/>
          <w:sz w:val="24"/>
          <w:szCs w:val="24"/>
        </w:rPr>
        <w:t>as</w:t>
      </w:r>
      <w:r w:rsidR="00682BEA" w:rsidRPr="00EF2A4D">
        <w:rPr>
          <w:rFonts w:ascii="Book Antiqua" w:hAnsi="Book Antiqua"/>
          <w:sz w:val="24"/>
          <w:szCs w:val="24"/>
        </w:rPr>
        <w:t xml:space="preserve"> the responsible agent</w:t>
      </w:r>
      <w:r w:rsidR="003635E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UsIDY5LCA3MiwgNzMsIDEwOCwgMTA5XTwvc3R5bGU+PC9EaXNwbGF5VGV4dD48cmVj
b3JkPjxyZWMtbnVtYmVyPjMwODwvcmVjLW51bWJlcj48Zm9yZWlnbi1rZXlzPjxrZXkgYXBwPSJF
TiIgZGItaWQ9InYweHd2ZWRyMnRlZGFxZTl6MjV4YXY5NGRkZWZhdHhhdnAwNSIgdGltZXN0YW1w
PSIxMzI4Mzc2MDQwIj4zMDg8L2tleT48L2ZvcmVpZ24ta2V5cz48cmVmLXR5cGUgbmFtZT0iSm91
cm5hbCBBcnRpY2xlIj4xNzwvcmVmLXR5cGU+PGNvbnRyaWJ1dG9ycz48YXV0aG9ycz48YXV0aG9y
PkJhcnRvc2NoLCBCLjwvYXV0aG9yPjxhdXRob3I+VmVybmV5LCBHLjwvYXV0aG9yPjxhdXRob3I+
RHJldXgsIE0uPC9hdXRob3I+PGF1dGhvcj5Eb25vdCwgUC48L2F1dGhvcj48YXV0aG9yPk1vcmlj
ZSwgWS48L2F1dGhvcj48YXV0aG9yPlBlbmluLCBGLjwvYXV0aG9yPjxhdXRob3I+UGF3bG90c2t5
LCBKLiBNLjwvYXV0aG9yPjxhdXRob3I+TGF2aWxsZXR0ZSwgRC48L2F1dGhvcj48YXV0aG9yPkNv
c3NldCwgRi4gTC48L2F1dGhvcj48L2F1dGhvcnM+PC9jb250cmlidXRvcnM+PGF1dGgtYWRkcmVz
cz5MYWJvcmF0b2lyZSBkZSBWZWN0b3JvbG9naWUgUmV0cm92aXJhbGUgZXQgVGhlcmFwaWUgR2Vu
aXF1ZSwgSU5TRVJNIFU0MTIsIEVjb2xlIE5vcm1hbGUgU3VwZXJpZXVyZSBkZSBMeW9uLCBJRlIx
MjggQmlvU2NpZW5jZXMgTHlvbi1HZXJsYW5kLCBMeW9uLCBGcmFuY2UuPC9hdXRoLWFkZHJlc3M+
PHRpdGxlcz48dGl0bGU+QW4gaW50ZXJwbGF5IGJldHdlZW4gaHlwZXJ2YXJpYWJsZSByZWdpb24g
MSBvZiB0aGUgaGVwYXRpdGlzIEMgdmlydXMgRTIgZ2x5Y29wcm90ZWluLCB0aGUgc2NhdmVuZ2Vy
IHJlY2VwdG9yIEJJLCBhbmQgaGlnaC1kZW5zaXR5IGxpcG9wcm90ZWluIHByb21vdGVzIGJvdGgg
ZW5oYW5jZW1lbnQgb2YgaW5mZWN0aW9uIGFuZCBwcm90ZWN0aW9uIGFnYWluc3QgbmV1dHJhbGl6
aW5nIGFudGlib2RpZXM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gyMTctMjk8L3BhZ2VzPjx2b2x1bWU+Nzk8L3Zv
bHVtZT48bnVtYmVyPjEzPC9udW1iZXI+PGVkaXRpb24+MjAwNS8wNi8xNjwvZWRpdGlvbj48a2V5
d29yZHM+PGtleXdvcmQ+Q2FyY2lub21hLCBIZXBhdG9jZWxsdWxhcjwva2V5d29yZD48a2V5d29y
ZD5DZWxsIExpbmU8L2tleXdvcmQ+PGtleXdvcmQ+Q2VsbCBMaW5lLCBUdW1vcjwva2V5d29yZD48
a2V5d29yZD5Db21wbGVtZW50YXJpdHkgRGV0ZXJtaW5pbmcgUmVnaW9ucy8qZ2VuZXRpY3MvbWV0
YWJvbGlzbTwva2V5d29yZD48a2V5d29yZD5IZXBhY2l2aXJ1cy9nZW5ldGljcy8qcGh5c2lvbG9n
eTwva2V5d29yZD48a2V5d29yZD5IZXBhdGl0aXMgQy9ibG9vZDwva2V5d29yZD48a2V5d29yZD5I
ZXBhdGl0aXMgQyBBbnRpYm9kaWVzL2ltbXVub2xvZ3k8L2tleXdvcmQ+PGtleXdvcmQ+SHVtYW5z
PC9rZXl3b3JkPjxrZXl3b3JkPkxpcG9wcm90ZWlucywgSERMLypibG9vZDwva2V5d29yZD48a2V5
d29yZD5MaXZlciBOZW9wbGFzbXM8L2tleXdvcmQ+PGtleXdvcmQ+TXV0YWdlbmVzaXMsIFNpdGUt
RGlyZWN0ZWQ8L2tleXdvcmQ+PGtleXdvcmQ+UG9pbnQgTXV0YXRpb248L2tleXdvcmQ+PGtleXdv
cmQ+UmVjb21iaW5hbnQgUHJvdGVpbnMvbWV0YWJvbGlzbTwva2V5d29yZD48a2V5d29yZD5WaXJh
bCBFbnZlbG9wZSBQcm90ZWlucy9nZW5ldGljcy8qbWV0YWJvbGlzbTwva2V5d29yZD48L2tleXdv
cmRzPjxkYXRlcz48eWVhcj4yMDA1PC95ZWFyPjxwdWItZGF0ZXM+PGRhdGU+SnVsPC9kYXRlPjwv
cHViLWRhdGVzPjwvZGF0ZXM+PGlzYm4+MDAyMi01MzhYIChQcmludCkmI3hEOzAwMjItNTM4WCAo
TGlua2luZyk8L2lzYm4+PGFjY2Vzc2lvbi1udW0+MTU5NTY1Njc8L2FjY2Vzc2lvbi1udW0+PHdv
cmstdHlwZT5SZXNlYXJjaCBTdXBwb3J0LCBOb24tVS5TLiBHb3YmYXBvczt0PC93b3JrLXR5cGU+
PHVybHM+PHJlbGF0ZWQtdXJscz48dXJsPmh0dHA6Ly93d3cubmNiaS5ubG0ubmloLmdvdi9wdWJt
ZWQvMTU5NTY1Njc8L3VybD48dXJsPmh0dHA6Ly9qdmkuYXNtLm9yZy9jb250ZW50Lzc5LzEzLzgy
MTcuZnVsbC5wZGY8L3VybD48L3JlbGF0ZWQtdXJscz48L3VybHM+PGN1c3RvbTI+MTE0MzcwNTwv
Y3VzdG9tMj48ZWxlY3Ryb25pYy1yZXNvdXJjZS1udW0+MTAuMTEyOC9KVkkuNzkuMTMuODIxNy04
MjI5LjIwMDU8L2VsZWN0cm9uaWMtcmVzb3VyY2UtbnVtPjxsYW5ndWFnZT5lbmc8L2xhbmd1YWdl
PjwvcmVjb3JkPjwvQ2l0ZT48Q2l0ZT48QXV0aG9yPlZvaXNzZXQ8L0F1dGhvcj48WWVhcj4yMDA1
PC9ZZWFyPjxSZWNOdW0+NTM8L1JlY051bT48cmVjb3JkPjxyZWMtbnVtYmVyPjUzPC9yZWMtbnVt
YmVyPjxmb3JlaWduLWtleXM+PGtleSBhcHA9IkVOIiBkYi1pZD0idjB4d3ZlZHIydGVkYXFlOXoy
NXhhdjk0ZGRlZmF0eGF2cDA1IiB0aW1lc3RhbXA9IjEzMTkxMDAwMTMiPjUzPC9rZXk+PC9mb3Jl
aWduLWtleXM+PHJlZi10eXBlIG5hbWU9IkpvdXJuYWwgQXJ0aWNsZSI+MTc8L3JlZi10eXBlPjxj
b250cmlidXRvcnM+PGF1dGhvcnM+PGF1dGhvcj5Wb2lzc2V0LCBDLjwvYXV0aG9yPjxhdXRob3I+
Q2FsbGVucywgTi48L2F1dGhvcj48YXV0aG9yPkJsYW5jaGFyZCwgRS48L2F1dGhvcj48YXV0aG9y
Pk9wIERlIEJlZWNrLCBBLjwvYXV0aG9yPjxhdXRob3I+RHVidWlzc29uLCBKLjwvYXV0aG9yPjxh
dXRob3I+VnUtRGFjLCBOLjwvYXV0aG9yPjwvYXV0aG9ycz48L2NvbnRyaWJ1dG9ycz48YXV0aC1h
ZGRyZXNzPkNOUlMtVVBSMjUxMSwgSW5zdGl0dXQgZGUgQmlvbG9naWUgZGUgTGlsbGUgYW5kIElu
c3RpdHV0IFBhc3RldXIgZGUgTGlsbGUsIExpbGxlIDU5MDIxLCBGcmFuY2UuPC9hdXRoLWFkZHJl
c3M+PHRpdGxlcz48dGl0bGU+SGlnaCBkZW5zaXR5IGxpcG9wcm90ZWlucyBmYWNpbGl0YXRlIGhl
cGF0aXRpcyBDIHZpcnVzIGVudHJ5IHRocm91Z2ggdGhlIHNjYXZlbmdlciByZWNlcHRvciBjbGFz
cyBCIHR5cGUgSTwvdGl0bGU+PHNlY29uZGFyeS10aXRsZT5KIEJpb2wgQ2hlbTwvc2Vjb25kYXJ5
LXRpdGxlPjwvdGl0bGVzPjxwZXJpb2RpY2FsPjxmdWxsLXRpdGxlPkogQmlvbCBDaGVtPC9mdWxs
LXRpdGxlPjwvcGVyaW9kaWNhbD48cGFnZXM+Nzc5My05PC9wYWdlcz48dm9sdW1lPjI4MDwvdm9s
dW1lPjxudW1iZXI+OTwvbnVtYmVyPjxlZGl0aW9uPjIwMDUvMDEvMDY8L2VkaXRpb24+PGtleXdv
cmRzPjxrZXl3b3JkPkFudGlnZW5zLCBDRDM2PC9rZXl3b3JkPjxrZXl3b3JkPkNlbGwgTGluZTwv
a2V5d29yZD48a2V5d29yZD5DZW50cmlmdWdhdGlvbiwgRGVuc2l0eSBHcmFkaWVudDwva2V5d29y
ZD48a2V5d29yZD5Eb3NlLVJlc3BvbnNlIFJlbGF0aW9uc2hpcCwgRHJ1Zzwva2V5d29yZD48a2V5
d29yZD5Eb3duLVJlZ3VsYXRpb248L2tleXdvcmQ+PGtleXdvcmQ+R2VuZSBTaWxlbmNpbmc8L2tl
eXdvcmQ+PGtleXdvcmQ+R2x5Y29wcm90ZWlucy9jaGVtaXN0cnk8L2tleXdvcmQ+PGtleXdvcmQ+
SGVwYWNpdmlydXMvKm1ldGFib2xpc208L2tleXdvcmQ+PGtleXdvcmQ+SHVtYW5zPC9rZXl3b3Jk
PjxrZXl3b3JkPkltbXVub3ByZWNpcGl0YXRpb248L2tleXdvcmQ+PGtleXdvcmQ+TGlnYW5kczwv
a2V5d29yZD48a2V5d29yZD5MaXBpZHMvY2hlbWlzdHJ5PC9rZXl3b3JkPjxrZXl3b3JkPkxpcG9w
cm90ZWlucywgSERML2NoZW1pc3RyeS8qbWV0YWJvbGlzbTwva2V5d29yZD48a2V5d29yZD5Qcm90
ZWluIEJpbmRpbmc8L2tleXdvcmQ+PGtleXdvcmQ+Uk5BIEludGVyZmVyZW5jZTwva2V5d29yZD48
a2V5d29yZD5STkEsIFNtYWxsIEludGVyZmVyaW5nL21ldGFib2xpc208L2tleXdvcmQ+PGtleXdv
cmQ+UmVjZXB0b3JzLCBJbW11bm9sb2dpYy8qbWV0YWJvbGlzbTwva2V5d29yZD48a2V5d29yZD5S
ZWNlcHRvcnMsIFNjYXZlbmdlcjwva2V5d29yZD48a2V5d29yZD5TY2F2ZW5nZXIgUmVjZXB0b3Jz
LCBDbGFzcyBCPC9rZXl3b3JkPjxrZXl3b3JkPlN1Y3Jvc2UvcGhhcm1hY29sb2d5PC9rZXl3b3Jk
PjxrZXl3b3JkPlZpcmFsIEVudmVsb3BlIFByb3RlaW5zLypjaGVtaXN0cnkvbWV0YWJvbGlzbTwv
a2V5d29yZD48L2tleXdvcmRzPjxkYXRlcz48eWVhcj4yMDA1PC95ZWFyPjxwdWItZGF0ZXM+PGRh
dGU+TWFyIDQ8L2RhdGU+PC9wdWItZGF0ZXM+PC9kYXRlcz48aXNibj4wMDIxLTkyNTggKFByaW50
KSYjeEQ7MDAyMS05MjU4IChMaW5raW5nKTwvaXNibj48YWNjZXNzaW9uLW51bT4xNTYzMjE3MTwv
YWNjZXNzaW9uLW51bT48dXJscz48cmVsYXRlZC11cmxzPjx1cmw+aHR0cDovL3d3dy5uY2JpLm5s
bS5uaWguZ292L2VudHJlei9xdWVyeS5mY2dpP2NtZD1SZXRyaWV2ZSZhbXA7ZGI9UHViTWVkJmFt
cDtkb3B0PUNpdGF0aW9uJmFtcDtsaXN0X3VpZHM9MTU2MzIxNzE8L3VybD48dXJsPmh0dHA6Ly93
d3cuamJjLm9yZy9jb250ZW50LzI4MC85Lzc3OTMuZnVsbC5wZGY8L3VybD48L3JlbGF0ZWQtdXJs
cz48L3VybHM+PGVsZWN0cm9uaWMtcmVzb3VyY2UtbnVtPk00MTE2MDAyMDAgW3BpaV0mI3hEOzEw
LjEwNzQvamJjLk00MTE2MDAyMDA8L2VsZWN0cm9uaWMtcmVzb3VyY2UtbnVtPjxsYW5ndWFnZT5l
bmc8L2xhbmd1YWdlPjwvcmVjb3JkPjwvQ2l0ZT48Q2l0ZT48QXV0aG9yPk1ldW5pZXI8L0F1dGhv
cj48WWVhcj4yMDA1PC9ZZWFyPjxSZWNOdW0+MTE0MTwvUmVjTnVtPjxyZWNvcmQ+PHJlYy1udW1i
ZXI+MTE0MTwvcmVjLW51bWJlcj48Zm9yZWlnbi1rZXlzPjxrZXkgYXBwPSJFTiIgZGItaWQ9InYw
eHd2ZWRyMnRlZGFxZTl6MjV4YXY5NGRkZWZhdHhhdnAwNSIgdGltZXN0YW1wPSIxMzg3NTQ3MDM0
Ij4xMTQxPC9rZXk+PC9mb3JlaWduLWtleXM+PHJlZi10eXBlIG5hbWU9IkpvdXJuYWwgQXJ0aWNs
ZSI+MTc8L3JlZi10eXBlPjxjb250cmlidXRvcnM+PGF1dGhvcnM+PGF1dGhvcj5NZXVuaWVyLCBK
LiBDLjwvYXV0aG9yPjxhdXRob3I+RW5nbGUsIFIuIEUuPC9hdXRob3I+PGF1dGhvcj5GYXVsaywg
Sy48L2F1dGhvcj48YXV0aG9yPlpoYW8sIE0uPC9hdXRob3I+PGF1dGhvcj5CYXJ0b3NjaCwgQi48
L2F1dGhvcj48YXV0aG9yPkFsdGVyLCBILjwvYXV0aG9yPjxhdXRob3I+RW1lcnNvbiwgUy4gVS48
L2F1dGhvcj48YXV0aG9yPkNvc3NldCwgRi4gTC48L2F1dGhvcj48YXV0aG9yPlB1cmNlbGwsIFIu
IEguPC9hdXRob3I+PGF1dGhvcj5CdWtoLCBKLjwvYXV0aG9yPjwvYXV0aG9ycz48L2NvbnRyaWJ1
dG9ycz48YXV0aC1hZGRyZXNzPkxhYm9yYXRvcnkgb2YgSW5mZWN0aW91cyBEaXNlYXNlcywgTmF0
aW9uYWwgSW5zdGl0dXRlIG9mIEFsbGVyZ3kgYW5kIEluZmVjdGlvdXMgRGlzZWFzZXMsIE5hdGlv
bmFsIEluc3RpdHV0ZXMgb2YgSGVhbHRoLCBCZXRoZXNkYSwgTUQgMjA4OTIsIFVTQS48L2F1dGgt
YWRkcmVzcz48dGl0bGVzPjx0aXRsZT5FdmlkZW5jZSBmb3IgY3Jvc3MtZ2Vub3R5cGUgbmV1dHJh
bGl6YXRpb24gb2YgaGVwYXRpdGlzIEMgdmlydXMgcHNldWRvLXBhcnRpY2xlcyBhbmQgZW5oYW5j
ZW1lbnQgb2YgaW5mZWN0aXZpdHkgYnkgYXBvbGlwb3Byb3RlaW4gQz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0NTYwLTU8L3BhZ2VzPjx2b2x1
bWU+MTAyPC92b2x1bWU+PG51bWJlcj4xMjwvbnVtYmVyPjxlZGl0aW9uPjIwMDUvMDMvMTY8L2Vk
aXRpb24+PGtleXdvcmRzPjxrZXl3b3JkPkFuaW1hbHM8L2tleXdvcmQ+PGtleXdvcmQ+QW50aWJv
ZGllcywgVmlyYWwvYmxvb2Q8L2tleXdvcmQ+PGtleXdvcmQ+QXBvbGlwb3Byb3RlaW4gQy1JPC9r
ZXl3b3JkPjxrZXl3b3JkPkFwb2xpcG9wcm90ZWlucyBDL2Jsb29kLyppbW11bm9sb2d5PC9rZXl3
b3JkPjxrZXl3b3JkPkNyb3NzIFJlYWN0aW9uczwva2V5d29yZD48a2V5d29yZD5HZW5vdHlwZTwv
a2V5d29yZD48a2V5d29yZD5IZXBhY2l2aXJ1cy8qZ2VuZXRpY3MvKmltbXVub2xvZ3kvcGF0aG9n
ZW5pY2l0eTwva2V5d29yZD48a2V5d29yZD5IZXBhdGl0aXMgQywgQ2hyb25pYy9ibG9vZC8qaW1t
dW5vbG9neS8qdmlyb2xvZ3k8L2tleXdvcmQ+PGtleXdvcmQ+SHVtYW5zPC9rZXl3b3JkPjxrZXl3
b3JkPk5ldXRyYWxpemF0aW9uIFRlc3RzPC9rZXl3b3JkPjxrZXl3b3JkPlBhbiB0cm9nbG9keXRl
cy9pbW11bm9sb2d5PC9rZXl3b3JkPjxrZXl3b3JkPlZpcmFsIEVudmVsb3BlIFByb3RlaW5zL2lt
bXVub2xvZ3k8L2tleXdvcmQ+PGtleXdvcmQ+VmlydWxlbmNlPC9rZXl3b3JkPjwva2V5d29yZHM+
PGRhdGVzPjx5ZWFyPjIwMDU8L3llYXI+PHB1Yi1kYXRlcz48ZGF0ZT5NYXIgMjI8L2RhdGU+PC9w
dWItZGF0ZXM+PC9kYXRlcz48aXNibj4wMDI3LTg0MjQgKFByaW50KSYjeEQ7MDAyNy04NDI0IChM
aW5raW5nKTwvaXNibj48YWNjZXNzaW9uLW51bT4xNTc2NzU3ODwvYWNjZXNzaW9uLW51bT48dXJs
cz48cmVsYXRlZC11cmxzPjx1cmw+aHR0cDovL3d3dy5uY2JpLm5sbS5uaWguZ292L3B1Ym1lZC8x
NTc2NzU3ODwvdXJsPjx1cmw+aHR0cDovL3d3dy5wbmFzLm9yZy9jb250ZW50LzEwMi8xMi80NTYw
LmZ1bGwucGRmPC91cmw+PC9yZWxhdGVkLXVybHM+PC91cmxzPjxjdXN0b20yPjU1NTUwNzwvY3Vz
dG9tMj48ZWxlY3Ryb25pYy1yZXNvdXJjZS1udW0+MTAuMTA3My9wbmFzLjA1MDEyNzUxMDI8L2Vs
ZWN0cm9uaWMtcmVzb3VyY2UtbnVtPjxsYW5ndWFnZT5lbmc8L2xhbmd1YWdlPjwvcmVjb3JkPjwv
Q2l0ZT48Q2l0ZT48QXV0aG9yPkRyZXV4PC9BdXRob3I+PFllYXI+MjAwOTwvWWVhcj48UmVjTnVt
PjI5OTwvUmVjTnVtPjxyZWNvcmQ+PHJlYy1udW1iZXI+Mjk5PC9yZWMtbnVtYmVyPjxmb3JlaWdu
LWtleXM+PGtleSBhcHA9IkVOIiBkYi1pZD0idjB4d3ZlZHIydGVkYXFlOXoyNXhhdjk0ZGRlZmF0
eGF2cDA1IiB0aW1lc3RhbXA9IjEzMjgxOTE2NTEiPjI5OTwva2V5PjwvZm9yZWlnbi1rZXlzPjxy
ZWYtdHlwZSBuYW1lPSJKb3VybmFsIEFydGljbGUiPjE3PC9yZWYtdHlwZT48Y29udHJpYnV0b3Jz
PjxhdXRob3JzPjxhdXRob3I+RHJldXgsIE0uPC9hdXRob3I+PGF1dGhvcj5EYW8gVGhpLCBWLiBM
LjwvYXV0aG9yPjxhdXRob3I+RnJlc3F1ZXQsIEouPC9hdXRob3I+PGF1dGhvcj5HdWVyaW4sIE0u
PC9hdXRob3I+PGF1dGhvcj5KdWxpYSwgWi48L2F1dGhvcj48YXV0aG9yPlZlcm5leSwgRy48L2F1
dGhvcj48YXV0aG9yPkR1cmFudGVsLCBELjwvYXV0aG9yPjxhdXRob3I+Wm91bGltLCBGLjwvYXV0
aG9yPjxhdXRob3I+TGF2aWxsZXR0ZSwgRC48L2F1dGhvcj48YXV0aG9yPkNvc3NldCwgRi4gTC48
L2F1dGhvcj48YXV0aG9yPkJhcnRvc2NoLCBCLjwvYXV0aG9yPjwvYXV0aG9ycz48L2NvbnRyaWJ1
dG9ycz48YXV0aC1hZGRyZXNzPlVuaXZlcnNpdGUgZGUgTHlvbiwgVUNCLUx5b24xLCBJRlIxMjgs
IElOU0VSTSwgVTc1OCwgRWNvbGUgTm9ybWFsZSBTdXBlcmlldXJlIGRlIEx5b24sIEx5b24sIEZy
YW5jZS48L2F1dGgtYWRkcmVzcz48dGl0bGVzPjx0aXRsZT5SZWNlcHRvciBjb21wbGVtZW50YXRp
b24gYW5kIG11dGFnZW5lc2lzIHJldmVhbCBTUi1CSSBhcyBhbiBlc3NlbnRpYWwgSENWIGVudHJ5
IGZhY3RvciBhbmQgZnVuY3Rpb25hbGx5IGltcGx5IGl0cyBpbnRyYS0gYW5kIGV4dHJhLWNlbGx1
bGFyIGRvbWFpbnM8L3RpdGxlPjxzZWNvbmRhcnktdGl0bGU+UExvUyBQYXRob2c8L3NlY29uZGFy
eS10aXRsZT48YWx0LXRpdGxlPlBMb1MgcGF0aG9nZW5zPC9hbHQtdGl0bGU+PC90aXRsZXM+PHBl
cmlvZGljYWw+PGZ1bGwtdGl0bGU+UExvUyBQYXRob2c8L2Z1bGwtdGl0bGU+PC9wZXJpb2RpY2Fs
PjxwYWdlcz5lMTAwMDMxMDwvcGFnZXM+PHZvbHVtZT41PC92b2x1bWU+PG51bWJlcj4yPC9udW1i
ZXI+PGVkaXRpb24+MjAwOS8wMi8yMTwvZWRpdGlvbj48a2V5d29yZHM+PGtleXdvcmQ+QW5pbWFs
czwva2V5d29yZD48a2V5d29yZD5BbnRpZ2VucywgQ0QvZ2VuZXRpY3MvbWV0YWJvbGlzbTwva2V5
d29yZD48a2V5d29yZD5BbnRpZ2VucywgQ0Q4MTwva2V5d29yZD48a2V5d29yZD5DSE8gQ2VsbHM8
L2tleXdvcmQ+PGtleXdvcmQ+Q2VsbCBMaW5lPC9rZXl3b3JkPjxrZXl3b3JkPkNlbGwgTGluZSwg
VHVtb3I8L2tleXdvcmQ+PGtleXdvcmQ+Q3JpY2V0aW5hZTwva2V5d29yZD48a2V5d29yZD5Dcmlj
ZXR1bHVzPC9rZXl3b3JkPjxrZXl3b3JkPkRvZ3M8L2tleXdvcmQ+PGtleXdvcmQ+SGVwYWNpdmly
dXMvKm1ldGFib2xpc208L2tleXdvcmQ+PGtleXdvcmQ+SHVtYW5zPC9rZXl3b3JkPjxrZXl3b3Jk
Pk1lbWJyYW5lIFByb3RlaW5zL2dlbmV0aWNzL21ldGFib2xpc208L2tleXdvcmQ+PGtleXdvcmQ+
TWljZTwva2V5d29yZD48a2V5d29yZD5NdXRhZ2VuZXNpczwva2V5d29yZD48a2V5d29yZD5Qcm90
ZWluIFN0cnVjdHVyZSwgVGVydGlhcnk8L2tleXdvcmQ+PGtleXdvcmQ+UmF0czwva2V5d29yZD48
a2V5d29yZD5SZWNlcHRvcnMsIFZpcnVzL2dlbmV0aWNzL21ldGFib2xpc208L2tleXdvcmQ+PGtl
eXdvcmQ+UmVjb21iaW5hbnQgRnVzaW9uIFByb3RlaW5zPC9rZXl3b3JkPjxrZXl3b3JkPlNjYXZl
bmdlciBSZWNlcHRvcnMsIENsYXNzIEIvKmdlbmV0aWNzL21ldGFib2xpc208L2tleXdvcmQ+PGtl
eXdvcmQ+KlZpcnVzIEludGVybmFsaXphdGlvbjwva2V5d29yZD48L2tleXdvcmRzPjxkYXRlcz48
eWVhcj4yMDA5PC95ZWFyPjxwdWItZGF0ZXM+PGRhdGU+RmViPC9kYXRlPjwvcHViLWRhdGVzPjwv
ZGF0ZXM+PGlzYm4+MTU1My03Mzc0IChFbGVjdHJvbmljKSYjeEQ7MTU1My03MzY2IChMaW5raW5n
KTwvaXNibj48YWNjZXNzaW9uLW51bT4xOTIyOTMxMjwvYWNjZXNzaW9uLW51bT48d29yay10eXBl
PlJlc2VhcmNoIFN1cHBvcnQsIE5vbi1VLlMuIEdvdiZhcG9zO3Q8L3dvcmstdHlwZT48dXJscz48
cmVsYXRlZC11cmxzPjx1cmw+aHR0cDovL3d3dy5uY2JpLm5sbS5uaWguZ292L3B1Ym1lZC8xOTIy
OTMxMjwvdXJsPjx1cmw+aHR0cDovL3d3dy5wbG9zcGF0aG9nZW5zLm9yZy9hcnRpY2xlL2ZldGNo
T2JqZWN0QXR0YWNobWVudC5hY3Rpb24/dXJpPWluZm8lM0Fkb2klMkYxMC4xMzcxJTJGam91cm5h
bC5wcGF0LjEwMDAzMTAmYW1wO3JlcHJlc2VudGF0aW9uPVBERjwvdXJsPjwvcmVsYXRlZC11cmxz
PjwvdXJscz48Y3VzdG9tMj4yNjM2ODkwPC9jdXN0b20yPjxlbGVjdHJvbmljLXJlc291cmNlLW51
bT4xMC4xMzcxL2pvdXJuYWwucHBhdC4xMDAwMzEwPC9lbGVjdHJvbmljLXJlc291cmNlLW51bT48
bGFuZ3VhZ2U+ZW5nPC9sYW5ndWFnZT48L3JlY29yZD48L0NpdGU+PENpdGU+PEF1dGhvcj5DYXRh
bmVzZTwvQXV0aG9yPjxZZWFyPjIwMDc8L1llYXI+PFJlY051bT4zMjwvUmVjTnVtPjxyZWNvcmQ+
PHJlYy1udW1iZXI+MzI8L3JlYy1udW1iZXI+PGZvcmVpZ24ta2V5cz48a2V5IGFwcD0iRU4iIGRi
LWlkPSJ2MHh3dmVkcjJ0ZWRhcWU5ejI1eGF2OTRkZGVmYXR4YXZwMDUiIHRpbWVzdGFtcD0iMTMw
NjE0MjYzMiI+MzI8L2tleT48L2ZvcmVpZ24ta2V5cz48cmVmLXR5cGUgbmFtZT0iSm91cm5hbCBB
cnRpY2xlIj4xNzwvcmVmLXR5cGU+PGNvbnRyaWJ1dG9ycz48YXV0aG9ycz48YXV0aG9yPkNhdGFu
ZXNlLCBNLiBULjwvYXV0aG9yPjxhdXRob3I+R3JhemlhbmksIFIuPC9hdXRob3I+PGF1dGhvcj52
b24gSGFobiwgVC48L2F1dGhvcj48YXV0aG9yPk1vcmVhdSwgTS48L2F1dGhvcj48YXV0aG9yPkh1
YnksIFQuPC9hdXRob3I+PGF1dGhvcj5QYW9uZXNzYSwgRy48L2F1dGhvcj48YXV0aG9yPlNhbnRp
bmksIEMuPC9hdXRob3I+PGF1dGhvcj5MdXp6YWdvLCBBLjwvYXV0aG9yPjxhdXRob3I+UmljZSwg
Qy4gTS48L2F1dGhvcj48YXV0aG9yPkNvcnRlc2UsIFIuPC9hdXRob3I+PGF1dGhvcj5WaXRlbGxp
LCBBLjwvYXV0aG9yPjxhdXRob3I+Tmljb3NpYSwgQS48L2F1dGhvcj48L2F1dGhvcnM+PC9jb250
cmlidXRvcnM+PGF1dGgtYWRkcmVzcz5Jc3RpdHV0byBkaSBSaWNlcmNoZSBkaSBCaW9sb2dpYSBN
b2xlY29sYXJlIFAuIEFuZ2VsZXR0aSwgMDAwNDAgUG9tZXppYSwgUm9tZSwgSXRhbHkuPC9hdXRo
LWFkZHJlc3M+PHRpdGxlcz48dGl0bGU+SGlnaC1hdmlkaXR5IG1vbm9jbG9uYWwgYW50aWJvZGll
cyBhZ2FpbnN0IHRoZSBodW1hbiBzY2F2ZW5nZXIgY2xhc3MgQiB0eXBlIEkgcmVjZXB0b3IgZWZm
aWNpZW50bHkgYmxvY2sgaGVwYXRpdGlzIEMgdmlydXMgaW5mZWN0aW9uIGluIHRoZSBwcmVzZW5j
ZSBvZiBoaWdoLWRlbnNpdHkgbGlwb3Byb3RlaW4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gwNjMtNzE8L3BhZ2Vz
Pjx2b2x1bWU+ODE8L3ZvbHVtZT48bnVtYmVyPjE1PC9udW1iZXI+PGVkaXRpb24+MjAwNy8wNS8x
ODwvZWRpdGlvbj48a2V5d29yZHM+PGtleXdvcmQ+QW50aWJvZGllcywgTW9ub2Nsb25hbC8qaW1t
dW5vbG9neTwva2V5d29yZD48a2V5d29yZD5BbnRpYm9keSBBZmZpbml0eTwva2V5d29yZD48a2V5
d29yZD5DZWxsIExpbmU8L2tleXdvcmQ+PGtleXdvcmQ+Q2hvbGVzdGVyb2wvbWV0YWJvbGlzbTwv
a2V5d29yZD48a2V5d29yZD5IZXBhY2l2aXJ1cy8qaW1tdW5vbG9neTwva2V5d29yZD48a2V5d29y
ZD4qSGVwYXRpdGlzIEMvaW1tdW5vbG9neS9wcmV2ZW50aW9uICZhbXA7IGNvbnRyb2w8L2tleXdv
cmQ+PGtleXdvcmQ+SHVtYW5zPC9rZXl3b3JkPjxrZXl3b3JkPkxpcG9wcm90ZWlucywgSERMLypt
ZXRhYm9saXNtPC9rZXl3b3JkPjxrZXl3b3JkPlNjYXZlbmdlciBSZWNlcHRvcnMsIENsYXNzIEIv
Z2VuZXRpY3MvKmltbXVub2xvZ3k8L2tleXdvcmQ+PC9rZXl3b3Jkcz48ZGF0ZXM+PHllYXI+MjAw
NzwveWVhcj48cHViLWRhdGVzPjxkYXRlPkF1ZzwvZGF0ZT48L3B1Yi1kYXRlcz48L2RhdGVzPjxp
c2JuPjAwMjItNTM4WCAoUHJpbnQpJiN4RDswMDIyLTUzOFggKExpbmtpbmcpPC9pc2JuPjxhY2Nl
c3Npb24tbnVtPjE3NTA3NDgzPC9hY2Nlc3Npb24tbnVtPjx3b3JrLXR5cGU+UmVzZWFyY2ggU3Vw
cG9ydCwgTm9uLVUuUy4gR292JmFwb3M7dDwvd29yay10eXBlPjx1cmxzPjxyZWxhdGVkLXVybHM+
PHVybD5odHRwOi8vd3d3Lm5jYmkubmxtLm5paC5nb3YvcHVibWVkLzE3NTA3NDgzPC91cmw+PC9y
ZWxhdGVkLXVybHM+PC91cmxzPjxjdXN0b20yPjE5NTEyODA8L2N1c3RvbTI+PGVsZWN0cm9uaWMt
cmVzb3VyY2UtbnVtPjEwLjExMjgvSlZJLjAwMTkzLTA3PC9lbGVjdHJvbmljLXJlc291cmNlLW51
bT48bGFuZ3VhZ2U+ZW5nPC9sYW5ndWFnZT48L3JlY29yZD48L0NpdGU+PENpdGU+PEF1dGhvcj5W
b2lzc2V0PC9BdXRob3I+PFllYXI+MjAwNjwvWWVhcj48UmVjTnVtPjY1MDwvUmVjTnVtPjxyZWNv
cmQ+PHJlYy1udW1iZXI+NjUwPC9yZWMtbnVtYmVyPjxmb3JlaWduLWtleXM+PGtleSBhcHA9IkVO
IiBkYi1pZD0idjB4d3ZlZHIydGVkYXFlOXoyNXhhdjk0ZGRlZmF0eGF2cDA1IiB0aW1lc3RhbXA9
IjEzMzQ5MzYwOTciPjY1MDwva2V5PjwvZm9yZWlnbi1rZXlzPjxyZWYtdHlwZSBuYW1lPSJKb3Vy
bmFsIEFydGljbGUiPjE3PC9yZWYtdHlwZT48Y29udHJpYnV0b3JzPjxhdXRob3JzPjxhdXRob3I+
Vm9pc3NldCwgQy48L2F1dGhvcj48YXV0aG9yPk9wIGRlIEJlZWNrLCBBLjwvYXV0aG9yPjxhdXRo
b3I+SG9yZWxsb3UsIFAuPC9hdXRob3I+PGF1dGhvcj5EcmV1eCwgTS48L2F1dGhvcj48YXV0aG9y
Pkd1c3RvdCwgVC48L2F1dGhvcj48YXV0aG9yPkR1dmVybGllLCBHLjwvYXV0aG9yPjxhdXRob3I+
Q29zc2V0LCBGLiBMLjwvYXV0aG9yPjxhdXRob3I+VnUtRGFjLCBOLjwvYXV0aG9yPjxhdXRob3I+
RHVidWlzc29uLCBKLjwvYXV0aG9yPjwvYXV0aG9ycz48L2NvbnRyaWJ1dG9ycz48YXV0aC1hZGRy
ZXNzPkNOUlMsIEluc3RpdHV0IGRlIEJpb2xvZ2llIGRlIExpbGxlIChVTVI4MTYxKSwgSW5zdGl0
dXQgUGFzdGV1ciBkZSBMaWxsZSwgMSBydWUgQ2FsbWV0dGUsIEJQNDQ3LCA1OTAyMSBMaWxsZSBj
ZWRleCwgRnJhbmNlLjwvYXV0aC1hZGRyZXNzPjx0aXRsZXM+PHRpdGxlPkhpZ2gtZGVuc2l0eSBs
aXBvcHJvdGVpbnMgcmVkdWNlIHRoZSBuZXV0cmFsaXppbmcgZWZmZWN0IG9mIGhlcGF0aXRpcyBD
IHZpcnVzIChIQ1YpLWluZmVjdGVkIHBhdGllbnQgYW50aWJvZGllcyBieSBwcm9tb3RpbmcgSENW
IGVudHJ5PC90aXRsZT48c2Vjb25kYXJ5LXRpdGxlPkogR2VuIFZpcm9sPC9zZWNvbmRhcnktdGl0
bGU+PGFsdC10aXRsZT5UaGUgSm91cm5hbCBvZiBnZW5lcmFsIHZpcm9sb2d5PC9hbHQtdGl0bGU+
PC90aXRsZXM+PHBlcmlvZGljYWw+PGZ1bGwtdGl0bGU+SiBHZW4gVmlyb2w8L2Z1bGwtdGl0bGU+
PC9wZXJpb2RpY2FsPjxwYWdlcz4yNTc3LTgxPC9wYWdlcz48dm9sdW1lPjg3PC92b2x1bWU+PG51
bWJlcj5QdCA5PC9udW1iZXI+PGtleXdvcmRzPjxrZXl3b3JkPkFudGlib2RpZXMsIE1vbm9jbG9u
YWwvaW1tdW5vbG9neTwva2V5d29yZD48a2V5d29yZD5IZXBhY2l2aXJ1cy8qcGF0aG9nZW5pY2l0
eS9waHlzaW9sb2d5PC9rZXl3b3JkPjxrZXl3b3JkPkhlcGF0aXRpcyBDL2Jsb29kL2ltbXVub2xv
Z3kvdmlyb2xvZ3k8L2tleXdvcmQ+PGtleXdvcmQ+SGVwYXRpdGlzIEMgQW50aWJvZGllcy8qaW1t
dW5vbG9neTwva2V5d29yZD48a2V5d29yZD5IdW1hbnM8L2tleXdvcmQ+PGtleXdvcmQ+TGlwb3By
b3RlaW5zLCBIREwvaW1tdW5vbG9neS8qcGh5c2lvbG9neTwva2V5d29yZD48a2V5d29yZD5OZXV0
cmFsaXphdGlvbiBUZXN0czwva2V5d29yZD48a2V5d29yZD5TY2F2ZW5nZXIgUmVjZXB0b3JzLCBD
bGFzcyBCL3BoeXNpb2xvZ3k8L2tleXdvcmQ+PC9rZXl3b3Jkcz48ZGF0ZXM+PHllYXI+MjAwNjwv
eWVhcj48cHViLWRhdGVzPjxkYXRlPlNlcDwvZGF0ZT48L3B1Yi1kYXRlcz48L2RhdGVzPjxpc2Ju
PjAwMjItMTMxNyAoUHJpbnQpJiN4RDswMDIyLTEzMTcgKExpbmtpbmcpPC9pc2JuPjxhY2Nlc3Np
b24tbnVtPjE2ODk0MTk2PC9hY2Nlc3Npb24tbnVtPjx1cmxzPjxyZWxhdGVkLXVybHM+PHVybD5o
dHRwOi8vd3d3Lm5jYmkubmxtLm5paC5nb3YvcHVibWVkLzE2ODk0MTk2PC91cmw+PC9yZWxhdGVk
LXVybHM+PC91cmxzPjxlbGVjdHJvbmljLXJlc291cmNlLW51bT4xMC4xMDk5L3Zpci4wLjgxOTMy
LTA8L2VsZWN0cm9uaWMtcmVzb3VyY2UtbnVtPjxsYW5ndWFnZT5FbmdsaXNoPC9sYW5ndWFnZT48
L3JlY29yZD48L0NpdGU+PENpdGU+PEF1dGhvcj5EcmV1eDwvQXV0aG9yPjxZZWFyPjIwMDY8L1ll
YXI+PFJlY051bT44OTY8L1JlY051bT48cmVjb3JkPjxyZWMtbnVtYmVyPjg5NjwvcmVjLW51bWJl
cj48Zm9yZWlnbi1rZXlzPjxrZXkgYXBwPSJFTiIgZGItaWQ9InYweHd2ZWRyMnRlZGFxZTl6MjV4
YXY5NGRkZWZhdHhhdnAwNSIgdGltZXN0YW1wPSIxMzc1OTYyODgyIj44OTY8L2tleT48L2ZvcmVp
Z24ta2V5cz48cmVmLXR5cGUgbmFtZT0iSm91cm5hbCBBcnRpY2xlIj4xNzwvcmVmLXR5cGU+PGNv
bnRyaWJ1dG9ycz48YXV0aG9ycz48YXV0aG9yPkRyZXV4LCBNLjwvYXV0aG9yPjxhdXRob3I+UGll
dHNjaG1hbm4sIFQuPC9hdXRob3I+PGF1dGhvcj5HcmFuaWVyLCBDLjwvYXV0aG9yPjxhdXRob3I+
Vm9pc3NldCwgQy48L2F1dGhvcj48YXV0aG9yPlJpY2FyZC1CbHVtLCBTLjwvYXV0aG9yPjxhdXRo
b3I+TWFuZ2VvdCwgUC4gRS48L2F1dGhvcj48YXV0aG9yPktlY2ssIFouPC9hdXRob3I+PGF1dGhv
cj5Gb3VuZywgUy48L2F1dGhvcj48YXV0aG9yPlZ1LURhYywgTi48L2F1dGhvcj48YXV0aG9yPkR1
YnVpc3NvbiwgSi48L2F1dGhvcj48YXV0aG9yPkJhcnRlbnNjaGxhZ2VyLCBSLjwvYXV0aG9yPjxh
dXRob3I+TGF2aWxsZXR0ZSwgRC48L2F1dGhvcj48YXV0aG9yPkNvc3NldCwgRi4gTC48L2F1dGhv
cj48L2F1dGhvcnM+PC9jb250cmlidXRvcnM+PGF1dGgtYWRkcmVzcz5JTlNFUk0sIFU3NTgsIDY5
MDA3IEx5b24sIEZyYW5jZS48L2F1dGgtYWRkcmVzcz48dGl0bGVzPjx0aXRsZT5IaWdoIGRlbnNp
dHkgbGlwb3Byb3RlaW4gaW5oaWJpdHMgaGVwYXRpdGlzIEMgdmlydXMtbmV1dHJhbGl6aW5nIGFu
dGlib2RpZXMgYnkgc3RpbXVsYXRpbmcgY2VsbCBlbnRyeSB2aWEgYWN0aXZhdGlvbiBvZiB0aGUg
c2NhdmVuZ2VyIHJlY2VwdG9yIEJJPC90aXRsZT48c2Vjb25kYXJ5LXRpdGxlPkogQmlvbCBDaGVt
PC9zZWNvbmRhcnktdGl0bGU+PGFsdC10aXRsZT5UaGUgSm91cm5hbCBvZiBiaW9sb2dpY2FsIGNo
ZW1pc3RyeTwvYWx0LXRpdGxlPjwvdGl0bGVzPjxwZXJpb2RpY2FsPjxmdWxsLXRpdGxlPkogQmlv
bCBDaGVtPC9mdWxsLXRpdGxlPjwvcGVyaW9kaWNhbD48cGFnZXM+MTgyODUtOTU8L3BhZ2VzPjx2
b2x1bWU+MjgxPC92b2x1bWU+PG51bWJlcj4yNzwvbnVtYmVyPjxlZGl0aW9uPjIwMDYvMDUvMDY8
L2VkaXRpb24+PGtleXdvcmRzPjxrZXl3b3JkPkFuaW1hbHM8L2tleXdvcmQ+PGtleXdvcmQ+QW50
aWJvZGllcywgTW9ub2Nsb25hbC9ibG9vZC9pbW11bm9sb2d5PC9rZXl3b3JkPjxrZXl3b3JkPkFu
dGlib2R5IFNwZWNpZmljaXR5PC9rZXl3b3JkPjxrZXl3b3JkPkFudGlnZW5zLCBDRC9pbW11bm9s
b2d5L21ldGFib2xpc208L2tleXdvcmQ+PGtleXdvcmQ+QW50aWdlbnMsIENEODE8L2tleXdvcmQ+
PGtleXdvcmQ+RXBpdG9wZXM8L2tleXdvcmQ+PGtleXdvcmQ+SGVwYWNpdmlydXMvKmltbXVub2xv
Z3k8L2tleXdvcmQ+PGtleXdvcmQ+SGVwYXRpdGlzIEMvYmxvb2Qvdmlyb2xvZ3k8L2tleXdvcmQ+
PGtleXdvcmQ+SGVwYXRpdGlzIEMgQW50aWJvZGllcy8qaW1tdW5vbG9neS9tZXRhYm9saXNtPC9r
ZXl3b3JkPjxrZXl3b3JkPkhlcGF0aXRpcyBDLCBDaHJvbmljL2Jsb29kL3Zpcm9sb2d5PC9rZXl3
b3JkPjxrZXl3b3JkPkh1bWFuczwva2V5d29yZD48a2V5d29yZD5JbW11bml0eSwgSW5uYXRlPC9r
ZXl3b3JkPjxrZXl3b3JkPkxpcG9wcm90ZWlucywgSERMLyppbW11bm9sb2d5L21ldGFib2xpc20v
cGhhcm1hY29sb2d5PC9rZXl3b3JkPjxrZXl3b3JkPlByb3RlaW4gQmluZGluZy9pbW11bm9sb2d5
PC9rZXl3b3JkPjxrZXl3b3JkPlNjYXZlbmdlciBSZWNlcHRvcnMsIENsYXNzIEIvKmltbXVub2xv
Z3kvbWV0YWJvbGlzbTwva2V5d29yZD48a2V5d29yZD5WaXJ1cyBSZXBsaWNhdGlvbi9pbW11bm9s
b2d5PC9rZXl3b3JkPjwva2V5d29yZHM+PGRhdGVzPjx5ZWFyPjIwMDY8L3llYXI+PHB1Yi1kYXRl
cz48ZGF0ZT5KdWwgNzwvZGF0ZT48L3B1Yi1kYXRlcz48L2RhdGVzPjxpc2JuPjAwMjEtOTI1OCAo
UHJpbnQpJiN4RDswMDIxLTkyNTggKExpbmtpbmcpPC9pc2JuPjxhY2Nlc3Npb24tbnVtPjE2Njc1
NDUwPC9hY2Nlc3Npb24tbnVtPjx3b3JrLXR5cGU+UmVzZWFyY2ggU3VwcG9ydCwgTi5JLkguLCBF
eHRyYW11cmFsJiN4RDtSZXNlYXJjaCBTdXBwb3J0LCBOb24tVS5TLiBHb3YmYXBvczt0PC93b3Jr
LXR5cGU+PHVybHM+PHJlbGF0ZWQtdXJscz48dXJsPmh0dHA6Ly93d3cubmNiaS5ubG0ubmloLmdv
di9wdWJtZWQvMTY2NzU0NTA8L3VybD48dXJsPmh0dHA6Ly93d3cuamJjLm9yZy9jb250ZW50LzI4
MS8yNy8xODI4NS5mdWxsLnBkZjwvdXJsPjwvcmVsYXRlZC11cmxzPjwvdXJscz48ZWxlY3Ryb25p
Yy1yZXNvdXJjZS1udW0+MTAuMTA3NC9qYmMuTTYwMjcwNjIwMDwvZWxlY3Ryb25pYy1yZXNvdXJj
ZS1udW0+PGxhbmd1YWdlPmVuZzwvbGFuZ3VhZ2U+PC9yZWNvcmQ+PC9DaXRlPjxDaXRlPjxBdXRo
b3I+TGF2aWxsZXR0ZTwvQXV0aG9yPjxZZWFyPjIwMDU8L1llYXI+PFJlY051bT4xMTQwPC9SZWNO
dW0+PHJlY29yZD48cmVjLW51bWJlcj4xMTQwPC9yZWMtbnVtYmVyPjxmb3JlaWduLWtleXM+PGtl
eSBhcHA9IkVOIiBkYi1pZD0idjB4d3ZlZHIydGVkYXFlOXoyNXhhdjk0ZGRlZmF0eGF2cDA1IiB0
aW1lc3RhbXA9IjEzODc1NDY3MzMiPjExNDA8L2tleT48L2ZvcmVpZ24ta2V5cz48cmVmLXR5cGUg
bmFtZT0iSm91cm5hbCBBcnRpY2xlIj4xNzwvcmVmLXR5cGU+PGNvbnRyaWJ1dG9ycz48YXV0aG9y
cz48YXV0aG9yPkxhdmlsbGV0dGUsIEQuPC9hdXRob3I+PGF1dGhvcj5Nb3JpY2UsIFkuPC9hdXRo
b3I+PGF1dGhvcj5HZXJtYW5pZGlzLCBHLjwvYXV0aG9yPjxhdXRob3I+RG9ub3QsIFAuPC9hdXRo
b3I+PGF1dGhvcj5Tb3VsaWVyLCBBLjwvYXV0aG9yPjxhdXRob3I+UGFna2Fsb3MsIEUuPC9hdXRo
b3I+PGF1dGhvcj5TYWtlbGxhcmlvdSwgRy48L2F1dGhvcj48YXV0aG9yPkludHJhdG9yLCBMLjwv
YXV0aG9yPjxhdXRob3I+QmFydG9zY2gsIEIuPC9hdXRob3I+PGF1dGhvcj5QYXdsb3Rza3ksIEou
IE0uPC9hdXRob3I+PGF1dGhvcj5Db3NzZXQsIEYuIEwuPC9hdXRob3I+PC9hdXRob3JzPjwvY29u
dHJpYnV0b3JzPjxhdXRoLWFkZHJlc3M+TFZSVEcsIEVOUyBkZSBMeW9uLCA0NiBBbGxlZSBkJmFw
b3M7SXRhbGllLCA2OTM2NCBMeW9uIENlZGV4IDA3LCBGcmFuY2UuPC9hdXRoLWFkZHJlc3M+PHRp
dGxlcz48dGl0bGU+SHVtYW4gc2VydW0gZmFjaWxpdGF0ZXMgaGVwYXRpdGlzIEMgdmlydXMgaW5m
ZWN0aW9uLCBhbmQgbmV1dHJhbGl6aW5nIHJlc3BvbnNlcyBpbnZlcnNlbHkgY29ycmVsYXRlIHdp
dGggdmlyYWwgcmVwbGljYXRpb24ga2luZXRpY3MgYXQgdGhlIGFjdXRlIHBoYXNlIG9mIGhlcGF0
aXRpcyBDIHZpcnVzIGluZmVjdGlvbjwvdGl0bGU+PHNlY29uZGFyeS10aXRsZT5KIFZpcm9sPC9z
ZWNvbmRhcnktdGl0bGU+PGFsdC10aXRsZT5Kb3VybmFsIG9mIHZpcm9sb2d5PC9hbHQtdGl0bGU+
PC90aXRsZXM+PHBlcmlvZGljYWw+PGZ1bGwtdGl0bGU+SiBWaXJvbDwvZnVsbC10aXRsZT48L3Bl
cmlvZGljYWw+PGFsdC1wZXJpb2RpY2FsPjxmdWxsLXRpdGxlPkpvdXJuYWwgb2Ygdmlyb2xvZ3k8
L2Z1bGwtdGl0bGU+PC9hbHQtcGVyaW9kaWNhbD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x1cmw+aHR0cDovL2p2aS5hc20ub3JnL2NvbnRlbnQvNzkvMTAvNjAyMy5m
dWxsLnBkZjwvdXJsPjwvcmVsYXRlZC11cmxzPjwvdXJscz48Y3VzdG9tMj4xMDkxNjg5PC9jdXN0
b20yPjxlbGVjdHJvbmljLXJlc291cmNlLW51bT4xMC4xMTI4L0pWSS43OS4xMC42MDIzLTYwMzQu
MjAwNTwvZWxlY3Ryb25pYy1yZXNvdXJjZS1udW0+PGxhbmd1YWdlPmVuZzwvbGFuZ3VhZ2U+PC9y
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UsIDY5LCA3MiwgNzMsIDEwOCwgMTA5XTwvc3R5bGU+PC9EaXNwbGF5VGV4dD48cmVj
b3JkPjxyZWMtbnVtYmVyPjMwODwvcmVjLW51bWJlcj48Zm9yZWlnbi1rZXlzPjxrZXkgYXBwPSJF
TiIgZGItaWQ9InYweHd2ZWRyMnRlZGFxZTl6MjV4YXY5NGRkZWZhdHhhdnAwNSIgdGltZXN0YW1w
PSIxMzI4Mzc2MDQwIj4zMDg8L2tleT48L2ZvcmVpZ24ta2V5cz48cmVmLXR5cGUgbmFtZT0iSm91
cm5hbCBBcnRpY2xlIj4xNzwvcmVmLXR5cGU+PGNvbnRyaWJ1dG9ycz48YXV0aG9ycz48YXV0aG9y
PkJhcnRvc2NoLCBCLjwvYXV0aG9yPjxhdXRob3I+VmVybmV5LCBHLjwvYXV0aG9yPjxhdXRob3I+
RHJldXgsIE0uPC9hdXRob3I+PGF1dGhvcj5Eb25vdCwgUC48L2F1dGhvcj48YXV0aG9yPk1vcmlj
ZSwgWS48L2F1dGhvcj48YXV0aG9yPlBlbmluLCBGLjwvYXV0aG9yPjxhdXRob3I+UGF3bG90c2t5
LCBKLiBNLjwvYXV0aG9yPjxhdXRob3I+TGF2aWxsZXR0ZSwgRC48L2F1dGhvcj48YXV0aG9yPkNv
c3NldCwgRi4gTC48L2F1dGhvcj48L2F1dGhvcnM+PC9jb250cmlidXRvcnM+PGF1dGgtYWRkcmVz
cz5MYWJvcmF0b2lyZSBkZSBWZWN0b3JvbG9naWUgUmV0cm92aXJhbGUgZXQgVGhlcmFwaWUgR2Vu
aXF1ZSwgSU5TRVJNIFU0MTIsIEVjb2xlIE5vcm1hbGUgU3VwZXJpZXVyZSBkZSBMeW9uLCBJRlIx
MjggQmlvU2NpZW5jZXMgTHlvbi1HZXJsYW5kLCBMeW9uLCBGcmFuY2UuPC9hdXRoLWFkZHJlc3M+
PHRpdGxlcz48dGl0bGU+QW4gaW50ZXJwbGF5IGJldHdlZW4gaHlwZXJ2YXJpYWJsZSByZWdpb24g
MSBvZiB0aGUgaGVwYXRpdGlzIEMgdmlydXMgRTIgZ2x5Y29wcm90ZWluLCB0aGUgc2NhdmVuZ2Vy
IHJlY2VwdG9yIEJJLCBhbmQgaGlnaC1kZW5zaXR5IGxpcG9wcm90ZWluIHByb21vdGVzIGJvdGgg
ZW5oYW5jZW1lbnQgb2YgaW5mZWN0aW9uIGFuZCBwcm90ZWN0aW9uIGFnYWluc3QgbmV1dHJhbGl6
aW5nIGFudGlib2RpZXM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gyMTctMjk8L3BhZ2VzPjx2b2x1bWU+Nzk8L3Zv
bHVtZT48bnVtYmVyPjEzPC9udW1iZXI+PGVkaXRpb24+MjAwNS8wNi8xNjwvZWRpdGlvbj48a2V5
d29yZHM+PGtleXdvcmQ+Q2FyY2lub21hLCBIZXBhdG9jZWxsdWxhcjwva2V5d29yZD48a2V5d29y
ZD5DZWxsIExpbmU8L2tleXdvcmQ+PGtleXdvcmQ+Q2VsbCBMaW5lLCBUdW1vcjwva2V5d29yZD48
a2V5d29yZD5Db21wbGVtZW50YXJpdHkgRGV0ZXJtaW5pbmcgUmVnaW9ucy8qZ2VuZXRpY3MvbWV0
YWJvbGlzbTwva2V5d29yZD48a2V5d29yZD5IZXBhY2l2aXJ1cy9nZW5ldGljcy8qcGh5c2lvbG9n
eTwva2V5d29yZD48a2V5d29yZD5IZXBhdGl0aXMgQy9ibG9vZDwva2V5d29yZD48a2V5d29yZD5I
ZXBhdGl0aXMgQyBBbnRpYm9kaWVzL2ltbXVub2xvZ3k8L2tleXdvcmQ+PGtleXdvcmQ+SHVtYW5z
PC9rZXl3b3JkPjxrZXl3b3JkPkxpcG9wcm90ZWlucywgSERMLypibG9vZDwva2V5d29yZD48a2V5
d29yZD5MaXZlciBOZW9wbGFzbXM8L2tleXdvcmQ+PGtleXdvcmQ+TXV0YWdlbmVzaXMsIFNpdGUt
RGlyZWN0ZWQ8L2tleXdvcmQ+PGtleXdvcmQ+UG9pbnQgTXV0YXRpb248L2tleXdvcmQ+PGtleXdv
cmQ+UmVjb21iaW5hbnQgUHJvdGVpbnMvbWV0YWJvbGlzbTwva2V5d29yZD48a2V5d29yZD5WaXJh
bCBFbnZlbG9wZSBQcm90ZWlucy9nZW5ldGljcy8qbWV0YWJvbGlzbTwva2V5d29yZD48L2tleXdv
cmRzPjxkYXRlcz48eWVhcj4yMDA1PC95ZWFyPjxwdWItZGF0ZXM+PGRhdGU+SnVsPC9kYXRlPjwv
cHViLWRhdGVzPjwvZGF0ZXM+PGlzYm4+MDAyMi01MzhYIChQcmludCkmI3hEOzAwMjItNTM4WCAo
TGlua2luZyk8L2lzYm4+PGFjY2Vzc2lvbi1udW0+MTU5NTY1Njc8L2FjY2Vzc2lvbi1udW0+PHdv
cmstdHlwZT5SZXNlYXJjaCBTdXBwb3J0LCBOb24tVS5TLiBHb3YmYXBvczt0PC93b3JrLXR5cGU+
PHVybHM+PHJlbGF0ZWQtdXJscz48dXJsPmh0dHA6Ly93d3cubmNiaS5ubG0ubmloLmdvdi9wdWJt
ZWQvMTU5NTY1Njc8L3VybD48dXJsPmh0dHA6Ly9qdmkuYXNtLm9yZy9jb250ZW50Lzc5LzEzLzgy
MTcuZnVsbC5wZGY8L3VybD48L3JlbGF0ZWQtdXJscz48L3VybHM+PGN1c3RvbTI+MTE0MzcwNTwv
Y3VzdG9tMj48ZWxlY3Ryb25pYy1yZXNvdXJjZS1udW0+MTAuMTEyOC9KVkkuNzkuMTMuODIxNy04
MjI5LjIwMDU8L2VsZWN0cm9uaWMtcmVzb3VyY2UtbnVtPjxsYW5ndWFnZT5lbmc8L2xhbmd1YWdl
PjwvcmVjb3JkPjwvQ2l0ZT48Q2l0ZT48QXV0aG9yPlZvaXNzZXQ8L0F1dGhvcj48WWVhcj4yMDA1
PC9ZZWFyPjxSZWNOdW0+NTM8L1JlY051bT48cmVjb3JkPjxyZWMtbnVtYmVyPjUzPC9yZWMtbnVt
YmVyPjxmb3JlaWduLWtleXM+PGtleSBhcHA9IkVOIiBkYi1pZD0idjB4d3ZlZHIydGVkYXFlOXoy
NXhhdjk0ZGRlZmF0eGF2cDA1IiB0aW1lc3RhbXA9IjEzMTkxMDAwMTMiPjUzPC9rZXk+PC9mb3Jl
aWduLWtleXM+PHJlZi10eXBlIG5hbWU9IkpvdXJuYWwgQXJ0aWNsZSI+MTc8L3JlZi10eXBlPjxj
b250cmlidXRvcnM+PGF1dGhvcnM+PGF1dGhvcj5Wb2lzc2V0LCBDLjwvYXV0aG9yPjxhdXRob3I+
Q2FsbGVucywgTi48L2F1dGhvcj48YXV0aG9yPkJsYW5jaGFyZCwgRS48L2F1dGhvcj48YXV0aG9y
Pk9wIERlIEJlZWNrLCBBLjwvYXV0aG9yPjxhdXRob3I+RHVidWlzc29uLCBKLjwvYXV0aG9yPjxh
dXRob3I+VnUtRGFjLCBOLjwvYXV0aG9yPjwvYXV0aG9ycz48L2NvbnRyaWJ1dG9ycz48YXV0aC1h
ZGRyZXNzPkNOUlMtVVBSMjUxMSwgSW5zdGl0dXQgZGUgQmlvbG9naWUgZGUgTGlsbGUgYW5kIElu
c3RpdHV0IFBhc3RldXIgZGUgTGlsbGUsIExpbGxlIDU5MDIxLCBGcmFuY2UuPC9hdXRoLWFkZHJl
c3M+PHRpdGxlcz48dGl0bGU+SGlnaCBkZW5zaXR5IGxpcG9wcm90ZWlucyBmYWNpbGl0YXRlIGhl
cGF0aXRpcyBDIHZpcnVzIGVudHJ5IHRocm91Z2ggdGhlIHNjYXZlbmdlciByZWNlcHRvciBjbGFz
cyBCIHR5cGUgSTwvdGl0bGU+PHNlY29uZGFyeS10aXRsZT5KIEJpb2wgQ2hlbTwvc2Vjb25kYXJ5
LXRpdGxlPjwvdGl0bGVzPjxwZXJpb2RpY2FsPjxmdWxsLXRpdGxlPkogQmlvbCBDaGVtPC9mdWxs
LXRpdGxlPjwvcGVyaW9kaWNhbD48cGFnZXM+Nzc5My05PC9wYWdlcz48dm9sdW1lPjI4MDwvdm9s
dW1lPjxudW1iZXI+OTwvbnVtYmVyPjxlZGl0aW9uPjIwMDUvMDEvMDY8L2VkaXRpb24+PGtleXdv
cmRzPjxrZXl3b3JkPkFudGlnZW5zLCBDRDM2PC9rZXl3b3JkPjxrZXl3b3JkPkNlbGwgTGluZTwv
a2V5d29yZD48a2V5d29yZD5DZW50cmlmdWdhdGlvbiwgRGVuc2l0eSBHcmFkaWVudDwva2V5d29y
ZD48a2V5d29yZD5Eb3NlLVJlc3BvbnNlIFJlbGF0aW9uc2hpcCwgRHJ1Zzwva2V5d29yZD48a2V5
d29yZD5Eb3duLVJlZ3VsYXRpb248L2tleXdvcmQ+PGtleXdvcmQ+R2VuZSBTaWxlbmNpbmc8L2tl
eXdvcmQ+PGtleXdvcmQ+R2x5Y29wcm90ZWlucy9jaGVtaXN0cnk8L2tleXdvcmQ+PGtleXdvcmQ+
SGVwYWNpdmlydXMvKm1ldGFib2xpc208L2tleXdvcmQ+PGtleXdvcmQ+SHVtYW5zPC9rZXl3b3Jk
PjxrZXl3b3JkPkltbXVub3ByZWNpcGl0YXRpb248L2tleXdvcmQ+PGtleXdvcmQ+TGlnYW5kczwv
a2V5d29yZD48a2V5d29yZD5MaXBpZHMvY2hlbWlzdHJ5PC9rZXl3b3JkPjxrZXl3b3JkPkxpcG9w
cm90ZWlucywgSERML2NoZW1pc3RyeS8qbWV0YWJvbGlzbTwva2V5d29yZD48a2V5d29yZD5Qcm90
ZWluIEJpbmRpbmc8L2tleXdvcmQ+PGtleXdvcmQ+Uk5BIEludGVyZmVyZW5jZTwva2V5d29yZD48
a2V5d29yZD5STkEsIFNtYWxsIEludGVyZmVyaW5nL21ldGFib2xpc208L2tleXdvcmQ+PGtleXdv
cmQ+UmVjZXB0b3JzLCBJbW11bm9sb2dpYy8qbWV0YWJvbGlzbTwva2V5d29yZD48a2V5d29yZD5S
ZWNlcHRvcnMsIFNjYXZlbmdlcjwva2V5d29yZD48a2V5d29yZD5TY2F2ZW5nZXIgUmVjZXB0b3Jz
LCBDbGFzcyBCPC9rZXl3b3JkPjxrZXl3b3JkPlN1Y3Jvc2UvcGhhcm1hY29sb2d5PC9rZXl3b3Jk
PjxrZXl3b3JkPlZpcmFsIEVudmVsb3BlIFByb3RlaW5zLypjaGVtaXN0cnkvbWV0YWJvbGlzbTwv
a2V5d29yZD48L2tleXdvcmRzPjxkYXRlcz48eWVhcj4yMDA1PC95ZWFyPjxwdWItZGF0ZXM+PGRh
dGU+TWFyIDQ8L2RhdGU+PC9wdWItZGF0ZXM+PC9kYXRlcz48aXNibj4wMDIxLTkyNTggKFByaW50
KSYjeEQ7MDAyMS05MjU4IChMaW5raW5nKTwvaXNibj48YWNjZXNzaW9uLW51bT4xNTYzMjE3MTwv
YWNjZXNzaW9uLW51bT48dXJscz48cmVsYXRlZC11cmxzPjx1cmw+aHR0cDovL3d3dy5uY2JpLm5s
bS5uaWguZ292L2VudHJlei9xdWVyeS5mY2dpP2NtZD1SZXRyaWV2ZSZhbXA7ZGI9UHViTWVkJmFt
cDtkb3B0PUNpdGF0aW9uJmFtcDtsaXN0X3VpZHM9MTU2MzIxNzE8L3VybD48dXJsPmh0dHA6Ly93
d3cuamJjLm9yZy9jb250ZW50LzI4MC85Lzc3OTMuZnVsbC5wZGY8L3VybD48L3JlbGF0ZWQtdXJs
cz48L3VybHM+PGVsZWN0cm9uaWMtcmVzb3VyY2UtbnVtPk00MTE2MDAyMDAgW3BpaV0mI3hEOzEw
LjEwNzQvamJjLk00MTE2MDAyMDA8L2VsZWN0cm9uaWMtcmVzb3VyY2UtbnVtPjxsYW5ndWFnZT5l
bmc8L2xhbmd1YWdlPjwvcmVjb3JkPjwvQ2l0ZT48Q2l0ZT48QXV0aG9yPk1ldW5pZXI8L0F1dGhv
cj48WWVhcj4yMDA1PC9ZZWFyPjxSZWNOdW0+MTE0MTwvUmVjTnVtPjxyZWNvcmQ+PHJlYy1udW1i
ZXI+MTE0MTwvcmVjLW51bWJlcj48Zm9yZWlnbi1rZXlzPjxrZXkgYXBwPSJFTiIgZGItaWQ9InYw
eHd2ZWRyMnRlZGFxZTl6MjV4YXY5NGRkZWZhdHhhdnAwNSIgdGltZXN0YW1wPSIxMzg3NTQ3MDM0
Ij4xMTQxPC9rZXk+PC9mb3JlaWduLWtleXM+PHJlZi10eXBlIG5hbWU9IkpvdXJuYWwgQXJ0aWNs
ZSI+MTc8L3JlZi10eXBlPjxjb250cmlidXRvcnM+PGF1dGhvcnM+PGF1dGhvcj5NZXVuaWVyLCBK
LiBDLjwvYXV0aG9yPjxhdXRob3I+RW5nbGUsIFIuIEUuPC9hdXRob3I+PGF1dGhvcj5GYXVsaywg
Sy48L2F1dGhvcj48YXV0aG9yPlpoYW8sIE0uPC9hdXRob3I+PGF1dGhvcj5CYXJ0b3NjaCwgQi48
L2F1dGhvcj48YXV0aG9yPkFsdGVyLCBILjwvYXV0aG9yPjxhdXRob3I+RW1lcnNvbiwgUy4gVS48
L2F1dGhvcj48YXV0aG9yPkNvc3NldCwgRi4gTC48L2F1dGhvcj48YXV0aG9yPlB1cmNlbGwsIFIu
IEguPC9hdXRob3I+PGF1dGhvcj5CdWtoLCBKLjwvYXV0aG9yPjwvYXV0aG9ycz48L2NvbnRyaWJ1
dG9ycz48YXV0aC1hZGRyZXNzPkxhYm9yYXRvcnkgb2YgSW5mZWN0aW91cyBEaXNlYXNlcywgTmF0
aW9uYWwgSW5zdGl0dXRlIG9mIEFsbGVyZ3kgYW5kIEluZmVjdGlvdXMgRGlzZWFzZXMsIE5hdGlv
bmFsIEluc3RpdHV0ZXMgb2YgSGVhbHRoLCBCZXRoZXNkYSwgTUQgMjA4OTIsIFVTQS48L2F1dGgt
YWRkcmVzcz48dGl0bGVzPjx0aXRsZT5FdmlkZW5jZSBmb3IgY3Jvc3MtZ2Vub3R5cGUgbmV1dHJh
bGl6YXRpb24gb2YgaGVwYXRpdGlzIEMgdmlydXMgcHNldWRvLXBhcnRpY2xlcyBhbmQgZW5oYW5j
ZW1lbnQgb2YgaW5mZWN0aXZpdHkgYnkgYXBvbGlwb3Byb3RlaW4gQz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0NTYwLTU8L3BhZ2VzPjx2b2x1
bWU+MTAyPC92b2x1bWU+PG51bWJlcj4xMjwvbnVtYmVyPjxlZGl0aW9uPjIwMDUvMDMvMTY8L2Vk
aXRpb24+PGtleXdvcmRzPjxrZXl3b3JkPkFuaW1hbHM8L2tleXdvcmQ+PGtleXdvcmQ+QW50aWJv
ZGllcywgVmlyYWwvYmxvb2Q8L2tleXdvcmQ+PGtleXdvcmQ+QXBvbGlwb3Byb3RlaW4gQy1JPC9r
ZXl3b3JkPjxrZXl3b3JkPkFwb2xpcG9wcm90ZWlucyBDL2Jsb29kLyppbW11bm9sb2d5PC9rZXl3
b3JkPjxrZXl3b3JkPkNyb3NzIFJlYWN0aW9uczwva2V5d29yZD48a2V5d29yZD5HZW5vdHlwZTwv
a2V5d29yZD48a2V5d29yZD5IZXBhY2l2aXJ1cy8qZ2VuZXRpY3MvKmltbXVub2xvZ3kvcGF0aG9n
ZW5pY2l0eTwva2V5d29yZD48a2V5d29yZD5IZXBhdGl0aXMgQywgQ2hyb25pYy9ibG9vZC8qaW1t
dW5vbG9neS8qdmlyb2xvZ3k8L2tleXdvcmQ+PGtleXdvcmQ+SHVtYW5zPC9rZXl3b3JkPjxrZXl3
b3JkPk5ldXRyYWxpemF0aW9uIFRlc3RzPC9rZXl3b3JkPjxrZXl3b3JkPlBhbiB0cm9nbG9keXRl
cy9pbW11bm9sb2d5PC9rZXl3b3JkPjxrZXl3b3JkPlZpcmFsIEVudmVsb3BlIFByb3RlaW5zL2lt
bXVub2xvZ3k8L2tleXdvcmQ+PGtleXdvcmQ+VmlydWxlbmNlPC9rZXl3b3JkPjwva2V5d29yZHM+
PGRhdGVzPjx5ZWFyPjIwMDU8L3llYXI+PHB1Yi1kYXRlcz48ZGF0ZT5NYXIgMjI8L2RhdGU+PC9w
dWItZGF0ZXM+PC9kYXRlcz48aXNibj4wMDI3LTg0MjQgKFByaW50KSYjeEQ7MDAyNy04NDI0IChM
aW5raW5nKTwvaXNibj48YWNjZXNzaW9uLW51bT4xNTc2NzU3ODwvYWNjZXNzaW9uLW51bT48dXJs
cz48cmVsYXRlZC11cmxzPjx1cmw+aHR0cDovL3d3dy5uY2JpLm5sbS5uaWguZ292L3B1Ym1lZC8x
NTc2NzU3ODwvdXJsPjx1cmw+aHR0cDovL3d3dy5wbmFzLm9yZy9jb250ZW50LzEwMi8xMi80NTYw
LmZ1bGwucGRmPC91cmw+PC9yZWxhdGVkLXVybHM+PC91cmxzPjxjdXN0b20yPjU1NTUwNzwvY3Vz
dG9tMj48ZWxlY3Ryb25pYy1yZXNvdXJjZS1udW0+MTAuMTA3My9wbmFzLjA1MDEyNzUxMDI8L2Vs
ZWN0cm9uaWMtcmVzb3VyY2UtbnVtPjxsYW5ndWFnZT5lbmc8L2xhbmd1YWdlPjwvcmVjb3JkPjwv
Q2l0ZT48Q2l0ZT48QXV0aG9yPkRyZXV4PC9BdXRob3I+PFllYXI+MjAwOTwvWWVhcj48UmVjTnVt
PjI5OTwvUmVjTnVtPjxyZWNvcmQ+PHJlYy1udW1iZXI+Mjk5PC9yZWMtbnVtYmVyPjxmb3JlaWdu
LWtleXM+PGtleSBhcHA9IkVOIiBkYi1pZD0idjB4d3ZlZHIydGVkYXFlOXoyNXhhdjk0ZGRlZmF0
eGF2cDA1IiB0aW1lc3RhbXA9IjEzMjgxOTE2NTEiPjI5OTwva2V5PjwvZm9yZWlnbi1rZXlzPjxy
ZWYtdHlwZSBuYW1lPSJKb3VybmFsIEFydGljbGUiPjE3PC9yZWYtdHlwZT48Y29udHJpYnV0b3Jz
PjxhdXRob3JzPjxhdXRob3I+RHJldXgsIE0uPC9hdXRob3I+PGF1dGhvcj5EYW8gVGhpLCBWLiBM
LjwvYXV0aG9yPjxhdXRob3I+RnJlc3F1ZXQsIEouPC9hdXRob3I+PGF1dGhvcj5HdWVyaW4sIE0u
PC9hdXRob3I+PGF1dGhvcj5KdWxpYSwgWi48L2F1dGhvcj48YXV0aG9yPlZlcm5leSwgRy48L2F1
dGhvcj48YXV0aG9yPkR1cmFudGVsLCBELjwvYXV0aG9yPjxhdXRob3I+Wm91bGltLCBGLjwvYXV0
aG9yPjxhdXRob3I+TGF2aWxsZXR0ZSwgRC48L2F1dGhvcj48YXV0aG9yPkNvc3NldCwgRi4gTC48
L2F1dGhvcj48YXV0aG9yPkJhcnRvc2NoLCBCLjwvYXV0aG9yPjwvYXV0aG9ycz48L2NvbnRyaWJ1
dG9ycz48YXV0aC1hZGRyZXNzPlVuaXZlcnNpdGUgZGUgTHlvbiwgVUNCLUx5b24xLCBJRlIxMjgs
IElOU0VSTSwgVTc1OCwgRWNvbGUgTm9ybWFsZSBTdXBlcmlldXJlIGRlIEx5b24sIEx5b24sIEZy
YW5jZS48L2F1dGgtYWRkcmVzcz48dGl0bGVzPjx0aXRsZT5SZWNlcHRvciBjb21wbGVtZW50YXRp
b24gYW5kIG11dGFnZW5lc2lzIHJldmVhbCBTUi1CSSBhcyBhbiBlc3NlbnRpYWwgSENWIGVudHJ5
IGZhY3RvciBhbmQgZnVuY3Rpb25hbGx5IGltcGx5IGl0cyBpbnRyYS0gYW5kIGV4dHJhLWNlbGx1
bGFyIGRvbWFpbnM8L3RpdGxlPjxzZWNvbmRhcnktdGl0bGU+UExvUyBQYXRob2c8L3NlY29uZGFy
eS10aXRsZT48YWx0LXRpdGxlPlBMb1MgcGF0aG9nZW5zPC9hbHQtdGl0bGU+PC90aXRsZXM+PHBl
cmlvZGljYWw+PGZ1bGwtdGl0bGU+UExvUyBQYXRob2c8L2Z1bGwtdGl0bGU+PC9wZXJpb2RpY2Fs
PjxwYWdlcz5lMTAwMDMxMDwvcGFnZXM+PHZvbHVtZT41PC92b2x1bWU+PG51bWJlcj4yPC9udW1i
ZXI+PGVkaXRpb24+MjAwOS8wMi8yMTwvZWRpdGlvbj48a2V5d29yZHM+PGtleXdvcmQ+QW5pbWFs
czwva2V5d29yZD48a2V5d29yZD5BbnRpZ2VucywgQ0QvZ2VuZXRpY3MvbWV0YWJvbGlzbTwva2V5
d29yZD48a2V5d29yZD5BbnRpZ2VucywgQ0Q4MTwva2V5d29yZD48a2V5d29yZD5DSE8gQ2VsbHM8
L2tleXdvcmQ+PGtleXdvcmQ+Q2VsbCBMaW5lPC9rZXl3b3JkPjxrZXl3b3JkPkNlbGwgTGluZSwg
VHVtb3I8L2tleXdvcmQ+PGtleXdvcmQ+Q3JpY2V0aW5hZTwva2V5d29yZD48a2V5d29yZD5Dcmlj
ZXR1bHVzPC9rZXl3b3JkPjxrZXl3b3JkPkRvZ3M8L2tleXdvcmQ+PGtleXdvcmQ+SGVwYWNpdmly
dXMvKm1ldGFib2xpc208L2tleXdvcmQ+PGtleXdvcmQ+SHVtYW5zPC9rZXl3b3JkPjxrZXl3b3Jk
Pk1lbWJyYW5lIFByb3RlaW5zL2dlbmV0aWNzL21ldGFib2xpc208L2tleXdvcmQ+PGtleXdvcmQ+
TWljZTwva2V5d29yZD48a2V5d29yZD5NdXRhZ2VuZXNpczwva2V5d29yZD48a2V5d29yZD5Qcm90
ZWluIFN0cnVjdHVyZSwgVGVydGlhcnk8L2tleXdvcmQ+PGtleXdvcmQ+UmF0czwva2V5d29yZD48
a2V5d29yZD5SZWNlcHRvcnMsIFZpcnVzL2dlbmV0aWNzL21ldGFib2xpc208L2tleXdvcmQ+PGtl
eXdvcmQ+UmVjb21iaW5hbnQgRnVzaW9uIFByb3RlaW5zPC9rZXl3b3JkPjxrZXl3b3JkPlNjYXZl
bmdlciBSZWNlcHRvcnMsIENsYXNzIEIvKmdlbmV0aWNzL21ldGFib2xpc208L2tleXdvcmQ+PGtl
eXdvcmQ+KlZpcnVzIEludGVybmFsaXphdGlvbjwva2V5d29yZD48L2tleXdvcmRzPjxkYXRlcz48
eWVhcj4yMDA5PC95ZWFyPjxwdWItZGF0ZXM+PGRhdGU+RmViPC9kYXRlPjwvcHViLWRhdGVzPjwv
ZGF0ZXM+PGlzYm4+MTU1My03Mzc0IChFbGVjdHJvbmljKSYjeEQ7MTU1My03MzY2IChMaW5raW5n
KTwvaXNibj48YWNjZXNzaW9uLW51bT4xOTIyOTMxMjwvYWNjZXNzaW9uLW51bT48d29yay10eXBl
PlJlc2VhcmNoIFN1cHBvcnQsIE5vbi1VLlMuIEdvdiZhcG9zO3Q8L3dvcmstdHlwZT48dXJscz48
cmVsYXRlZC11cmxzPjx1cmw+aHR0cDovL3d3dy5uY2JpLm5sbS5uaWguZ292L3B1Ym1lZC8xOTIy
OTMxMjwvdXJsPjx1cmw+aHR0cDovL3d3dy5wbG9zcGF0aG9nZW5zLm9yZy9hcnRpY2xlL2ZldGNo
T2JqZWN0QXR0YWNobWVudC5hY3Rpb24/dXJpPWluZm8lM0Fkb2klMkYxMC4xMzcxJTJGam91cm5h
bC5wcGF0LjEwMDAzMTAmYW1wO3JlcHJlc2VudGF0aW9uPVBERjwvdXJsPjwvcmVsYXRlZC11cmxz
PjwvdXJscz48Y3VzdG9tMj4yNjM2ODkwPC9jdXN0b20yPjxlbGVjdHJvbmljLXJlc291cmNlLW51
bT4xMC4xMzcxL2pvdXJuYWwucHBhdC4xMDAwMzEwPC9lbGVjdHJvbmljLXJlc291cmNlLW51bT48
bGFuZ3VhZ2U+ZW5nPC9sYW5ndWFnZT48L3JlY29yZD48L0NpdGU+PENpdGU+PEF1dGhvcj5DYXRh
bmVzZTwvQXV0aG9yPjxZZWFyPjIwMDc8L1llYXI+PFJlY051bT4zMjwvUmVjTnVtPjxyZWNvcmQ+
PHJlYy1udW1iZXI+MzI8L3JlYy1udW1iZXI+PGZvcmVpZ24ta2V5cz48a2V5IGFwcD0iRU4iIGRi
LWlkPSJ2MHh3dmVkcjJ0ZWRhcWU5ejI1eGF2OTRkZGVmYXR4YXZwMDUiIHRpbWVzdGFtcD0iMTMw
NjE0MjYzMiI+MzI8L2tleT48L2ZvcmVpZ24ta2V5cz48cmVmLXR5cGUgbmFtZT0iSm91cm5hbCBB
cnRpY2xlIj4xNzwvcmVmLXR5cGU+PGNvbnRyaWJ1dG9ycz48YXV0aG9ycz48YXV0aG9yPkNhdGFu
ZXNlLCBNLiBULjwvYXV0aG9yPjxhdXRob3I+R3JhemlhbmksIFIuPC9hdXRob3I+PGF1dGhvcj52
b24gSGFobiwgVC48L2F1dGhvcj48YXV0aG9yPk1vcmVhdSwgTS48L2F1dGhvcj48YXV0aG9yPkh1
YnksIFQuPC9hdXRob3I+PGF1dGhvcj5QYW9uZXNzYSwgRy48L2F1dGhvcj48YXV0aG9yPlNhbnRp
bmksIEMuPC9hdXRob3I+PGF1dGhvcj5MdXp6YWdvLCBBLjwvYXV0aG9yPjxhdXRob3I+UmljZSwg
Qy4gTS48L2F1dGhvcj48YXV0aG9yPkNvcnRlc2UsIFIuPC9hdXRob3I+PGF1dGhvcj5WaXRlbGxp
LCBBLjwvYXV0aG9yPjxhdXRob3I+Tmljb3NpYSwgQS48L2F1dGhvcj48L2F1dGhvcnM+PC9jb250
cmlidXRvcnM+PGF1dGgtYWRkcmVzcz5Jc3RpdHV0byBkaSBSaWNlcmNoZSBkaSBCaW9sb2dpYSBN
b2xlY29sYXJlIFAuIEFuZ2VsZXR0aSwgMDAwNDAgUG9tZXppYSwgUm9tZSwgSXRhbHkuPC9hdXRo
LWFkZHJlc3M+PHRpdGxlcz48dGl0bGU+SGlnaC1hdmlkaXR5IG1vbm9jbG9uYWwgYW50aWJvZGll
cyBhZ2FpbnN0IHRoZSBodW1hbiBzY2F2ZW5nZXIgY2xhc3MgQiB0eXBlIEkgcmVjZXB0b3IgZWZm
aWNpZW50bHkgYmxvY2sgaGVwYXRpdGlzIEMgdmlydXMgaW5mZWN0aW9uIGluIHRoZSBwcmVzZW5j
ZSBvZiBoaWdoLWRlbnNpdHkgbGlwb3Byb3RlaW4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gwNjMtNzE8L3BhZ2Vz
Pjx2b2x1bWU+ODE8L3ZvbHVtZT48bnVtYmVyPjE1PC9udW1iZXI+PGVkaXRpb24+MjAwNy8wNS8x
ODwvZWRpdGlvbj48a2V5d29yZHM+PGtleXdvcmQ+QW50aWJvZGllcywgTW9ub2Nsb25hbC8qaW1t
dW5vbG9neTwva2V5d29yZD48a2V5d29yZD5BbnRpYm9keSBBZmZpbml0eTwva2V5d29yZD48a2V5
d29yZD5DZWxsIExpbmU8L2tleXdvcmQ+PGtleXdvcmQ+Q2hvbGVzdGVyb2wvbWV0YWJvbGlzbTwv
a2V5d29yZD48a2V5d29yZD5IZXBhY2l2aXJ1cy8qaW1tdW5vbG9neTwva2V5d29yZD48a2V5d29y
ZD4qSGVwYXRpdGlzIEMvaW1tdW5vbG9neS9wcmV2ZW50aW9uICZhbXA7IGNvbnRyb2w8L2tleXdv
cmQ+PGtleXdvcmQ+SHVtYW5zPC9rZXl3b3JkPjxrZXl3b3JkPkxpcG9wcm90ZWlucywgSERMLypt
ZXRhYm9saXNtPC9rZXl3b3JkPjxrZXl3b3JkPlNjYXZlbmdlciBSZWNlcHRvcnMsIENsYXNzIEIv
Z2VuZXRpY3MvKmltbXVub2xvZ3k8L2tleXdvcmQ+PC9rZXl3b3Jkcz48ZGF0ZXM+PHllYXI+MjAw
NzwveWVhcj48cHViLWRhdGVzPjxkYXRlPkF1ZzwvZGF0ZT48L3B1Yi1kYXRlcz48L2RhdGVzPjxp
c2JuPjAwMjItNTM4WCAoUHJpbnQpJiN4RDswMDIyLTUzOFggKExpbmtpbmcpPC9pc2JuPjxhY2Nl
c3Npb24tbnVtPjE3NTA3NDgzPC9hY2Nlc3Npb24tbnVtPjx3b3JrLXR5cGU+UmVzZWFyY2ggU3Vw
cG9ydCwgTm9uLVUuUy4gR292JmFwb3M7dDwvd29yay10eXBlPjx1cmxzPjxyZWxhdGVkLXVybHM+
PHVybD5odHRwOi8vd3d3Lm5jYmkubmxtLm5paC5nb3YvcHVibWVkLzE3NTA3NDgzPC91cmw+PC9y
ZWxhdGVkLXVybHM+PC91cmxzPjxjdXN0b20yPjE5NTEyODA8L2N1c3RvbTI+PGVsZWN0cm9uaWMt
cmVzb3VyY2UtbnVtPjEwLjExMjgvSlZJLjAwMTkzLTA3PC9lbGVjdHJvbmljLXJlc291cmNlLW51
bT48bGFuZ3VhZ2U+ZW5nPC9sYW5ndWFnZT48L3JlY29yZD48L0NpdGU+PENpdGU+PEF1dGhvcj5W
b2lzc2V0PC9BdXRob3I+PFllYXI+MjAwNjwvWWVhcj48UmVjTnVtPjY1MDwvUmVjTnVtPjxyZWNv
cmQ+PHJlYy1udW1iZXI+NjUwPC9yZWMtbnVtYmVyPjxmb3JlaWduLWtleXM+PGtleSBhcHA9IkVO
IiBkYi1pZD0idjB4d3ZlZHIydGVkYXFlOXoyNXhhdjk0ZGRlZmF0eGF2cDA1IiB0aW1lc3RhbXA9
IjEzMzQ5MzYwOTciPjY1MDwva2V5PjwvZm9yZWlnbi1rZXlzPjxyZWYtdHlwZSBuYW1lPSJKb3Vy
bmFsIEFydGljbGUiPjE3PC9yZWYtdHlwZT48Y29udHJpYnV0b3JzPjxhdXRob3JzPjxhdXRob3I+
Vm9pc3NldCwgQy48L2F1dGhvcj48YXV0aG9yPk9wIGRlIEJlZWNrLCBBLjwvYXV0aG9yPjxhdXRo
b3I+SG9yZWxsb3UsIFAuPC9hdXRob3I+PGF1dGhvcj5EcmV1eCwgTS48L2F1dGhvcj48YXV0aG9y
Pkd1c3RvdCwgVC48L2F1dGhvcj48YXV0aG9yPkR1dmVybGllLCBHLjwvYXV0aG9yPjxhdXRob3I+
Q29zc2V0LCBGLiBMLjwvYXV0aG9yPjxhdXRob3I+VnUtRGFjLCBOLjwvYXV0aG9yPjxhdXRob3I+
RHVidWlzc29uLCBKLjwvYXV0aG9yPjwvYXV0aG9ycz48L2NvbnRyaWJ1dG9ycz48YXV0aC1hZGRy
ZXNzPkNOUlMsIEluc3RpdHV0IGRlIEJpb2xvZ2llIGRlIExpbGxlIChVTVI4MTYxKSwgSW5zdGl0
dXQgUGFzdGV1ciBkZSBMaWxsZSwgMSBydWUgQ2FsbWV0dGUsIEJQNDQ3LCA1OTAyMSBMaWxsZSBj
ZWRleCwgRnJhbmNlLjwvYXV0aC1hZGRyZXNzPjx0aXRsZXM+PHRpdGxlPkhpZ2gtZGVuc2l0eSBs
aXBvcHJvdGVpbnMgcmVkdWNlIHRoZSBuZXV0cmFsaXppbmcgZWZmZWN0IG9mIGhlcGF0aXRpcyBD
IHZpcnVzIChIQ1YpLWluZmVjdGVkIHBhdGllbnQgYW50aWJvZGllcyBieSBwcm9tb3RpbmcgSENW
IGVudHJ5PC90aXRsZT48c2Vjb25kYXJ5LXRpdGxlPkogR2VuIFZpcm9sPC9zZWNvbmRhcnktdGl0
bGU+PGFsdC10aXRsZT5UaGUgSm91cm5hbCBvZiBnZW5lcmFsIHZpcm9sb2d5PC9hbHQtdGl0bGU+
PC90aXRsZXM+PHBlcmlvZGljYWw+PGZ1bGwtdGl0bGU+SiBHZW4gVmlyb2w8L2Z1bGwtdGl0bGU+
PC9wZXJpb2RpY2FsPjxwYWdlcz4yNTc3LTgxPC9wYWdlcz48dm9sdW1lPjg3PC92b2x1bWU+PG51
bWJlcj5QdCA5PC9udW1iZXI+PGtleXdvcmRzPjxrZXl3b3JkPkFudGlib2RpZXMsIE1vbm9jbG9u
YWwvaW1tdW5vbG9neTwva2V5d29yZD48a2V5d29yZD5IZXBhY2l2aXJ1cy8qcGF0aG9nZW5pY2l0
eS9waHlzaW9sb2d5PC9rZXl3b3JkPjxrZXl3b3JkPkhlcGF0aXRpcyBDL2Jsb29kL2ltbXVub2xv
Z3kvdmlyb2xvZ3k8L2tleXdvcmQ+PGtleXdvcmQ+SGVwYXRpdGlzIEMgQW50aWJvZGllcy8qaW1t
dW5vbG9neTwva2V5d29yZD48a2V5d29yZD5IdW1hbnM8L2tleXdvcmQ+PGtleXdvcmQ+TGlwb3By
b3RlaW5zLCBIREwvaW1tdW5vbG9neS8qcGh5c2lvbG9neTwva2V5d29yZD48a2V5d29yZD5OZXV0
cmFsaXphdGlvbiBUZXN0czwva2V5d29yZD48a2V5d29yZD5TY2F2ZW5nZXIgUmVjZXB0b3JzLCBD
bGFzcyBCL3BoeXNpb2xvZ3k8L2tleXdvcmQ+PC9rZXl3b3Jkcz48ZGF0ZXM+PHllYXI+MjAwNjwv
eWVhcj48cHViLWRhdGVzPjxkYXRlPlNlcDwvZGF0ZT48L3B1Yi1kYXRlcz48L2RhdGVzPjxpc2Ju
PjAwMjItMTMxNyAoUHJpbnQpJiN4RDswMDIyLTEzMTcgKExpbmtpbmcpPC9pc2JuPjxhY2Nlc3Np
b24tbnVtPjE2ODk0MTk2PC9hY2Nlc3Npb24tbnVtPjx1cmxzPjxyZWxhdGVkLXVybHM+PHVybD5o
dHRwOi8vd3d3Lm5jYmkubmxtLm5paC5nb3YvcHVibWVkLzE2ODk0MTk2PC91cmw+PC9yZWxhdGVk
LXVybHM+PC91cmxzPjxlbGVjdHJvbmljLXJlc291cmNlLW51bT4xMC4xMDk5L3Zpci4wLjgxOTMy
LTA8L2VsZWN0cm9uaWMtcmVzb3VyY2UtbnVtPjxsYW5ndWFnZT5FbmdsaXNoPC9sYW5ndWFnZT48
L3JlY29yZD48L0NpdGU+PENpdGU+PEF1dGhvcj5EcmV1eDwvQXV0aG9yPjxZZWFyPjIwMDY8L1ll
YXI+PFJlY051bT44OTY8L1JlY051bT48cmVjb3JkPjxyZWMtbnVtYmVyPjg5NjwvcmVjLW51bWJl
cj48Zm9yZWlnbi1rZXlzPjxrZXkgYXBwPSJFTiIgZGItaWQ9InYweHd2ZWRyMnRlZGFxZTl6MjV4
YXY5NGRkZWZhdHhhdnAwNSIgdGltZXN0YW1wPSIxMzc1OTYyODgyIj44OTY8L2tleT48L2ZvcmVp
Z24ta2V5cz48cmVmLXR5cGUgbmFtZT0iSm91cm5hbCBBcnRpY2xlIj4xNzwvcmVmLXR5cGU+PGNv
bnRyaWJ1dG9ycz48YXV0aG9ycz48YXV0aG9yPkRyZXV4LCBNLjwvYXV0aG9yPjxhdXRob3I+UGll
dHNjaG1hbm4sIFQuPC9hdXRob3I+PGF1dGhvcj5HcmFuaWVyLCBDLjwvYXV0aG9yPjxhdXRob3I+
Vm9pc3NldCwgQy48L2F1dGhvcj48YXV0aG9yPlJpY2FyZC1CbHVtLCBTLjwvYXV0aG9yPjxhdXRo
b3I+TWFuZ2VvdCwgUC4gRS48L2F1dGhvcj48YXV0aG9yPktlY2ssIFouPC9hdXRob3I+PGF1dGhv
cj5Gb3VuZywgUy48L2F1dGhvcj48YXV0aG9yPlZ1LURhYywgTi48L2F1dGhvcj48YXV0aG9yPkR1
YnVpc3NvbiwgSi48L2F1dGhvcj48YXV0aG9yPkJhcnRlbnNjaGxhZ2VyLCBSLjwvYXV0aG9yPjxh
dXRob3I+TGF2aWxsZXR0ZSwgRC48L2F1dGhvcj48YXV0aG9yPkNvc3NldCwgRi4gTC48L2F1dGhv
cj48L2F1dGhvcnM+PC9jb250cmlidXRvcnM+PGF1dGgtYWRkcmVzcz5JTlNFUk0sIFU3NTgsIDY5
MDA3IEx5b24sIEZyYW5jZS48L2F1dGgtYWRkcmVzcz48dGl0bGVzPjx0aXRsZT5IaWdoIGRlbnNp
dHkgbGlwb3Byb3RlaW4gaW5oaWJpdHMgaGVwYXRpdGlzIEMgdmlydXMtbmV1dHJhbGl6aW5nIGFu
dGlib2RpZXMgYnkgc3RpbXVsYXRpbmcgY2VsbCBlbnRyeSB2aWEgYWN0aXZhdGlvbiBvZiB0aGUg
c2NhdmVuZ2VyIHJlY2VwdG9yIEJJPC90aXRsZT48c2Vjb25kYXJ5LXRpdGxlPkogQmlvbCBDaGVt
PC9zZWNvbmRhcnktdGl0bGU+PGFsdC10aXRsZT5UaGUgSm91cm5hbCBvZiBiaW9sb2dpY2FsIGNo
ZW1pc3RyeTwvYWx0LXRpdGxlPjwvdGl0bGVzPjxwZXJpb2RpY2FsPjxmdWxsLXRpdGxlPkogQmlv
bCBDaGVtPC9mdWxsLXRpdGxlPjwvcGVyaW9kaWNhbD48cGFnZXM+MTgyODUtOTU8L3BhZ2VzPjx2
b2x1bWU+MjgxPC92b2x1bWU+PG51bWJlcj4yNzwvbnVtYmVyPjxlZGl0aW9uPjIwMDYvMDUvMDY8
L2VkaXRpb24+PGtleXdvcmRzPjxrZXl3b3JkPkFuaW1hbHM8L2tleXdvcmQ+PGtleXdvcmQ+QW50
aWJvZGllcywgTW9ub2Nsb25hbC9ibG9vZC9pbW11bm9sb2d5PC9rZXl3b3JkPjxrZXl3b3JkPkFu
dGlib2R5IFNwZWNpZmljaXR5PC9rZXl3b3JkPjxrZXl3b3JkPkFudGlnZW5zLCBDRC9pbW11bm9s
b2d5L21ldGFib2xpc208L2tleXdvcmQ+PGtleXdvcmQ+QW50aWdlbnMsIENEODE8L2tleXdvcmQ+
PGtleXdvcmQ+RXBpdG9wZXM8L2tleXdvcmQ+PGtleXdvcmQ+SGVwYWNpdmlydXMvKmltbXVub2xv
Z3k8L2tleXdvcmQ+PGtleXdvcmQ+SGVwYXRpdGlzIEMvYmxvb2Qvdmlyb2xvZ3k8L2tleXdvcmQ+
PGtleXdvcmQ+SGVwYXRpdGlzIEMgQW50aWJvZGllcy8qaW1tdW5vbG9neS9tZXRhYm9saXNtPC9r
ZXl3b3JkPjxrZXl3b3JkPkhlcGF0aXRpcyBDLCBDaHJvbmljL2Jsb29kL3Zpcm9sb2d5PC9rZXl3
b3JkPjxrZXl3b3JkPkh1bWFuczwva2V5d29yZD48a2V5d29yZD5JbW11bml0eSwgSW5uYXRlPC9r
ZXl3b3JkPjxrZXl3b3JkPkxpcG9wcm90ZWlucywgSERMLyppbW11bm9sb2d5L21ldGFib2xpc20v
cGhhcm1hY29sb2d5PC9rZXl3b3JkPjxrZXl3b3JkPlByb3RlaW4gQmluZGluZy9pbW11bm9sb2d5
PC9rZXl3b3JkPjxrZXl3b3JkPlNjYXZlbmdlciBSZWNlcHRvcnMsIENsYXNzIEIvKmltbXVub2xv
Z3kvbWV0YWJvbGlzbTwva2V5d29yZD48a2V5d29yZD5WaXJ1cyBSZXBsaWNhdGlvbi9pbW11bm9s
b2d5PC9rZXl3b3JkPjwva2V5d29yZHM+PGRhdGVzPjx5ZWFyPjIwMDY8L3llYXI+PHB1Yi1kYXRl
cz48ZGF0ZT5KdWwgNzwvZGF0ZT48L3B1Yi1kYXRlcz48L2RhdGVzPjxpc2JuPjAwMjEtOTI1OCAo
UHJpbnQpJiN4RDswMDIxLTkyNTggKExpbmtpbmcpPC9pc2JuPjxhY2Nlc3Npb24tbnVtPjE2Njc1
NDUwPC9hY2Nlc3Npb24tbnVtPjx3b3JrLXR5cGU+UmVzZWFyY2ggU3VwcG9ydCwgTi5JLkguLCBF
eHRyYW11cmFsJiN4RDtSZXNlYXJjaCBTdXBwb3J0LCBOb24tVS5TLiBHb3YmYXBvczt0PC93b3Jr
LXR5cGU+PHVybHM+PHJlbGF0ZWQtdXJscz48dXJsPmh0dHA6Ly93d3cubmNiaS5ubG0ubmloLmdv
di9wdWJtZWQvMTY2NzU0NTA8L3VybD48dXJsPmh0dHA6Ly93d3cuamJjLm9yZy9jb250ZW50LzI4
MS8yNy8xODI4NS5mdWxsLnBkZjwvdXJsPjwvcmVsYXRlZC11cmxzPjwvdXJscz48ZWxlY3Ryb25p
Yy1yZXNvdXJjZS1udW0+MTAuMTA3NC9qYmMuTTYwMjcwNjIwMDwvZWxlY3Ryb25pYy1yZXNvdXJj
ZS1udW0+PGxhbmd1YWdlPmVuZzwvbGFuZ3VhZ2U+PC9yZWNvcmQ+PC9DaXRlPjxDaXRlPjxBdXRo
b3I+TGF2aWxsZXR0ZTwvQXV0aG9yPjxZZWFyPjIwMDU8L1llYXI+PFJlY051bT4xMTQwPC9SZWNO
dW0+PHJlY29yZD48cmVjLW51bWJlcj4xMTQwPC9yZWMtbnVtYmVyPjxmb3JlaWduLWtleXM+PGtl
eSBhcHA9IkVOIiBkYi1pZD0idjB4d3ZlZHIydGVkYXFlOXoyNXhhdjk0ZGRlZmF0eGF2cDA1IiB0
aW1lc3RhbXA9IjEzODc1NDY3MzMiPjExNDA8L2tleT48L2ZvcmVpZ24ta2V5cz48cmVmLXR5cGUg
bmFtZT0iSm91cm5hbCBBcnRpY2xlIj4xNzwvcmVmLXR5cGU+PGNvbnRyaWJ1dG9ycz48YXV0aG9y
cz48YXV0aG9yPkxhdmlsbGV0dGUsIEQuPC9hdXRob3I+PGF1dGhvcj5Nb3JpY2UsIFkuPC9hdXRo
b3I+PGF1dGhvcj5HZXJtYW5pZGlzLCBHLjwvYXV0aG9yPjxhdXRob3I+RG9ub3QsIFAuPC9hdXRo
b3I+PGF1dGhvcj5Tb3VsaWVyLCBBLjwvYXV0aG9yPjxhdXRob3I+UGFna2Fsb3MsIEUuPC9hdXRo
b3I+PGF1dGhvcj5TYWtlbGxhcmlvdSwgRy48L2F1dGhvcj48YXV0aG9yPkludHJhdG9yLCBMLjwv
YXV0aG9yPjxhdXRob3I+QmFydG9zY2gsIEIuPC9hdXRob3I+PGF1dGhvcj5QYXdsb3Rza3ksIEou
IE0uPC9hdXRob3I+PGF1dGhvcj5Db3NzZXQsIEYuIEwuPC9hdXRob3I+PC9hdXRob3JzPjwvY29u
dHJpYnV0b3JzPjxhdXRoLWFkZHJlc3M+TFZSVEcsIEVOUyBkZSBMeW9uLCA0NiBBbGxlZSBkJmFw
b3M7SXRhbGllLCA2OTM2NCBMeW9uIENlZGV4IDA3LCBGcmFuY2UuPC9hdXRoLWFkZHJlc3M+PHRp
dGxlcz48dGl0bGU+SHVtYW4gc2VydW0gZmFjaWxpdGF0ZXMgaGVwYXRpdGlzIEMgdmlydXMgaW5m
ZWN0aW9uLCBhbmQgbmV1dHJhbGl6aW5nIHJlc3BvbnNlcyBpbnZlcnNlbHkgY29ycmVsYXRlIHdp
dGggdmlyYWwgcmVwbGljYXRpb24ga2luZXRpY3MgYXQgdGhlIGFjdXRlIHBoYXNlIG9mIGhlcGF0
aXRpcyBDIHZpcnVzIGluZmVjdGlvbjwvdGl0bGU+PHNlY29uZGFyeS10aXRsZT5KIFZpcm9sPC9z
ZWNvbmRhcnktdGl0bGU+PGFsdC10aXRsZT5Kb3VybmFsIG9mIHZpcm9sb2d5PC9hbHQtdGl0bGU+
PC90aXRsZXM+PHBlcmlvZGljYWw+PGZ1bGwtdGl0bGU+SiBWaXJvbDwvZnVsbC10aXRsZT48L3Bl
cmlvZGljYWw+PGFsdC1wZXJpb2RpY2FsPjxmdWxsLXRpdGxlPkpvdXJuYWwgb2Ygdmlyb2xvZ3k8
L2Z1bGwtdGl0bGU+PC9hbHQtcGVyaW9kaWNhbD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x1cmw+aHR0cDovL2p2aS5hc20ub3JnL2NvbnRlbnQvNzkvMTAvNjAyMy5m
dWxsLnBkZjwvdXJsPjwvcmVsYXRlZC11cmxzPjwvdXJscz48Y3VzdG9tMj4xMDkxNjg5PC9jdXN0
b20yPjxlbGVjdHJvbmljLXJlc291cmNlLW51bT4xMC4xMTI4L0pWSS43OS4xMC42MDIzLTYwMzQu
MjAwNTwvZWxlY3Ryb25pYy1yZXNvdXJjZS1udW0+PGxhbmd1YWdlPmVuZzwvbGFuZ3VhZ2U+PC9y
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3" w:tooltip="Bartosch, 2005 #308" w:history="1">
        <w:r w:rsidR="000F07FA" w:rsidRPr="00EF2A4D">
          <w:rPr>
            <w:rFonts w:ascii="Book Antiqua" w:hAnsi="Book Antiqua"/>
            <w:noProof/>
            <w:sz w:val="24"/>
            <w:szCs w:val="24"/>
            <w:vertAlign w:val="superscript"/>
          </w:rPr>
          <w:t>23-25</w:t>
        </w:r>
      </w:hyperlink>
      <w:r w:rsidR="00382DC9">
        <w:rPr>
          <w:rFonts w:ascii="Book Antiqua" w:hAnsi="Book Antiqua"/>
          <w:noProof/>
          <w:sz w:val="24"/>
          <w:szCs w:val="24"/>
          <w:vertAlign w:val="superscript"/>
        </w:rPr>
        <w:t>,</w:t>
      </w:r>
      <w:hyperlink w:anchor="_ENREF_69" w:tooltip="Catanese, 2007 #32" w:history="1">
        <w:r w:rsidR="000F07FA" w:rsidRPr="00EF2A4D">
          <w:rPr>
            <w:rFonts w:ascii="Book Antiqua" w:hAnsi="Book Antiqua"/>
            <w:noProof/>
            <w:sz w:val="24"/>
            <w:szCs w:val="24"/>
            <w:vertAlign w:val="superscript"/>
          </w:rPr>
          <w:t>69</w:t>
        </w:r>
      </w:hyperlink>
      <w:r w:rsidR="00382DC9">
        <w:rPr>
          <w:rFonts w:ascii="Book Antiqua" w:hAnsi="Book Antiqua"/>
          <w:noProof/>
          <w:sz w:val="24"/>
          <w:szCs w:val="24"/>
          <w:vertAlign w:val="superscript"/>
        </w:rPr>
        <w:t>,</w:t>
      </w:r>
      <w:hyperlink w:anchor="_ENREF_72" w:tooltip="Voisset, 2005 #53" w:history="1">
        <w:r w:rsidR="000F07FA" w:rsidRPr="00EF2A4D">
          <w:rPr>
            <w:rFonts w:ascii="Book Antiqua" w:hAnsi="Book Antiqua"/>
            <w:noProof/>
            <w:sz w:val="24"/>
            <w:szCs w:val="24"/>
            <w:vertAlign w:val="superscript"/>
          </w:rPr>
          <w:t>72</w:t>
        </w:r>
      </w:hyperlink>
      <w:r w:rsidR="00382DC9">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382DC9">
        <w:rPr>
          <w:rFonts w:ascii="Book Antiqua" w:hAnsi="Book Antiqua"/>
          <w:noProof/>
          <w:sz w:val="24"/>
          <w:szCs w:val="24"/>
          <w:vertAlign w:val="superscript"/>
        </w:rPr>
        <w:t>,</w:t>
      </w:r>
      <w:hyperlink w:anchor="_ENREF_108" w:tooltip="Meunier, 2005 #1141" w:history="1">
        <w:r w:rsidR="000F07FA" w:rsidRPr="00EF2A4D">
          <w:rPr>
            <w:rFonts w:ascii="Book Antiqua" w:hAnsi="Book Antiqua"/>
            <w:noProof/>
            <w:sz w:val="24"/>
            <w:szCs w:val="24"/>
            <w:vertAlign w:val="superscript"/>
          </w:rPr>
          <w:t>108</w:t>
        </w:r>
      </w:hyperlink>
      <w:r w:rsidR="00382DC9">
        <w:rPr>
          <w:rFonts w:ascii="Book Antiqua" w:hAnsi="Book Antiqua"/>
          <w:noProof/>
          <w:sz w:val="24"/>
          <w:szCs w:val="24"/>
          <w:vertAlign w:val="superscript"/>
        </w:rPr>
        <w:t>,</w:t>
      </w:r>
      <w:hyperlink w:anchor="_ENREF_109" w:tooltip="Dreux, 2009 #299" w:history="1">
        <w:r w:rsidR="000F07FA" w:rsidRPr="00EF2A4D">
          <w:rPr>
            <w:rFonts w:ascii="Book Antiqua" w:hAnsi="Book Antiqua"/>
            <w:noProof/>
            <w:sz w:val="24"/>
            <w:szCs w:val="24"/>
            <w:vertAlign w:val="superscript"/>
          </w:rPr>
          <w:t>109</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331751" w:rsidRPr="00EF2A4D">
        <w:rPr>
          <w:rFonts w:ascii="Book Antiqua" w:hAnsi="Book Antiqua"/>
          <w:sz w:val="24"/>
          <w:szCs w:val="24"/>
        </w:rPr>
        <w:t>.</w:t>
      </w:r>
      <w:r w:rsidR="00682BEA" w:rsidRPr="00EF2A4D">
        <w:rPr>
          <w:rFonts w:ascii="Book Antiqua" w:hAnsi="Book Antiqua"/>
          <w:sz w:val="24"/>
          <w:szCs w:val="24"/>
        </w:rPr>
        <w:t xml:space="preserve"> It was discovered that the HVR1 region of</w:t>
      </w:r>
      <w:r w:rsidR="005D0CAB" w:rsidRPr="00EF2A4D">
        <w:rPr>
          <w:rFonts w:ascii="Book Antiqua" w:hAnsi="Book Antiqua"/>
          <w:sz w:val="24"/>
          <w:szCs w:val="24"/>
        </w:rPr>
        <w:t xml:space="preserve"> E2 is particularly important for this process, since HVR1 deletion</w:t>
      </w:r>
      <w:r w:rsidR="00AE3D11" w:rsidRPr="00EF2A4D">
        <w:rPr>
          <w:rFonts w:ascii="Book Antiqua" w:hAnsi="Book Antiqua"/>
          <w:sz w:val="24"/>
          <w:szCs w:val="24"/>
        </w:rPr>
        <w:t xml:space="preserve"> or mutations in this region</w:t>
      </w:r>
      <w:r w:rsidR="005D0CAB" w:rsidRPr="00EF2A4D">
        <w:rPr>
          <w:rFonts w:ascii="Book Antiqua" w:hAnsi="Book Antiqua"/>
          <w:sz w:val="24"/>
          <w:szCs w:val="24"/>
        </w:rPr>
        <w:t xml:space="preserve"> </w:t>
      </w:r>
      <w:r w:rsidR="00AE3D11" w:rsidRPr="00EF2A4D">
        <w:rPr>
          <w:rFonts w:ascii="Book Antiqua" w:hAnsi="Book Antiqua"/>
          <w:sz w:val="24"/>
          <w:szCs w:val="24"/>
        </w:rPr>
        <w:t xml:space="preserve">greatly </w:t>
      </w:r>
      <w:r w:rsidR="00283A97" w:rsidRPr="00EF2A4D">
        <w:rPr>
          <w:rFonts w:ascii="Book Antiqua" w:hAnsi="Book Antiqua"/>
          <w:sz w:val="24"/>
          <w:szCs w:val="24"/>
        </w:rPr>
        <w:t>hamper</w:t>
      </w:r>
      <w:r w:rsidR="005D0CAB" w:rsidRPr="00EF2A4D">
        <w:rPr>
          <w:rFonts w:ascii="Book Antiqua" w:hAnsi="Book Antiqua"/>
          <w:sz w:val="24"/>
          <w:szCs w:val="24"/>
        </w:rPr>
        <w:t xml:space="preserve"> the infec</w:t>
      </w:r>
      <w:r w:rsidR="00331751" w:rsidRPr="00EF2A4D">
        <w:rPr>
          <w:rFonts w:ascii="Book Antiqua" w:hAnsi="Book Antiqua"/>
          <w:sz w:val="24"/>
          <w:szCs w:val="24"/>
        </w:rPr>
        <w:t>tion enhancement ability of HDL.</w:t>
      </w:r>
      <w:r w:rsidR="00AC3D19" w:rsidRPr="00EF2A4D">
        <w:rPr>
          <w:rFonts w:ascii="Book Antiqua" w:hAnsi="Book Antiqua"/>
          <w:sz w:val="24"/>
          <w:szCs w:val="24"/>
        </w:rPr>
        <w:t xml:space="preserve"> </w:t>
      </w:r>
      <w:r w:rsidR="00C32D9B" w:rsidRPr="00EF2A4D">
        <w:rPr>
          <w:rFonts w:ascii="Book Antiqua" w:hAnsi="Book Antiqua"/>
          <w:sz w:val="24"/>
          <w:szCs w:val="24"/>
        </w:rPr>
        <w:t>Accordingly</w:t>
      </w:r>
      <w:r w:rsidR="00AE3D11" w:rsidRPr="00EF2A4D">
        <w:rPr>
          <w:rFonts w:ascii="Book Antiqua" w:hAnsi="Book Antiqua"/>
          <w:sz w:val="24"/>
          <w:szCs w:val="24"/>
        </w:rPr>
        <w:t xml:space="preserve">, we </w:t>
      </w:r>
      <w:r w:rsidR="000D6497" w:rsidRPr="00EF2A4D">
        <w:rPr>
          <w:rFonts w:ascii="Book Antiqua" w:hAnsi="Book Antiqua"/>
          <w:sz w:val="24"/>
          <w:szCs w:val="24"/>
        </w:rPr>
        <w:t xml:space="preserve">observed </w:t>
      </w:r>
      <w:r w:rsidR="00DC1B87" w:rsidRPr="00EF2A4D">
        <w:rPr>
          <w:rFonts w:ascii="Book Antiqua" w:hAnsi="Book Antiqua"/>
          <w:sz w:val="24"/>
          <w:szCs w:val="24"/>
        </w:rPr>
        <w:t>that HVR1 deletion or other</w:t>
      </w:r>
      <w:r w:rsidR="00AE3D11" w:rsidRPr="00EF2A4D">
        <w:rPr>
          <w:rFonts w:ascii="Book Antiqua" w:hAnsi="Book Antiqua"/>
          <w:sz w:val="24"/>
          <w:szCs w:val="24"/>
        </w:rPr>
        <w:t xml:space="preserve"> mutations in the envelope</w:t>
      </w:r>
      <w:r w:rsidR="002F1207" w:rsidRPr="00EF2A4D">
        <w:rPr>
          <w:rFonts w:ascii="Book Antiqua" w:hAnsi="Book Antiqua"/>
          <w:sz w:val="24"/>
          <w:szCs w:val="24"/>
        </w:rPr>
        <w:t xml:space="preserve"> glycoproteins</w:t>
      </w:r>
      <w:r w:rsidR="00AE3D11" w:rsidRPr="00EF2A4D">
        <w:rPr>
          <w:rFonts w:ascii="Book Antiqua" w:hAnsi="Book Antiqua"/>
          <w:sz w:val="24"/>
          <w:szCs w:val="24"/>
        </w:rPr>
        <w:t xml:space="preserve"> </w:t>
      </w:r>
      <w:r w:rsidR="002F1207" w:rsidRPr="00EF2A4D">
        <w:rPr>
          <w:rFonts w:ascii="Book Antiqua" w:hAnsi="Book Antiqua"/>
          <w:sz w:val="24"/>
          <w:szCs w:val="24"/>
        </w:rPr>
        <w:t>that alter</w:t>
      </w:r>
      <w:r w:rsidR="00AE3D11" w:rsidRPr="00EF2A4D">
        <w:rPr>
          <w:rFonts w:ascii="Book Antiqua" w:hAnsi="Book Antiqua"/>
          <w:sz w:val="24"/>
          <w:szCs w:val="24"/>
        </w:rPr>
        <w:t xml:space="preserve"> </w:t>
      </w:r>
      <w:r w:rsidR="00F92D68" w:rsidRPr="00EF2A4D">
        <w:rPr>
          <w:rFonts w:ascii="Book Antiqua" w:hAnsi="Book Antiqua"/>
          <w:sz w:val="24"/>
          <w:szCs w:val="24"/>
        </w:rPr>
        <w:t>HCV’s</w:t>
      </w:r>
      <w:r w:rsidR="00275182" w:rsidRPr="00EF2A4D">
        <w:rPr>
          <w:rFonts w:ascii="Book Antiqua" w:hAnsi="Book Antiqua"/>
          <w:sz w:val="24"/>
          <w:szCs w:val="24"/>
        </w:rPr>
        <w:t xml:space="preserve"> </w:t>
      </w:r>
      <w:r w:rsidR="00283A97" w:rsidRPr="00EF2A4D">
        <w:rPr>
          <w:rFonts w:ascii="Book Antiqua" w:hAnsi="Book Antiqua"/>
          <w:sz w:val="24"/>
          <w:szCs w:val="24"/>
        </w:rPr>
        <w:t>SR-BI-dependenc</w:t>
      </w:r>
      <w:r w:rsidR="000D6497" w:rsidRPr="00EF2A4D">
        <w:rPr>
          <w:rFonts w:ascii="Book Antiqua" w:hAnsi="Book Antiqua"/>
          <w:sz w:val="24"/>
          <w:szCs w:val="24"/>
        </w:rPr>
        <w:t>y</w:t>
      </w:r>
      <w:r w:rsidR="00283A97" w:rsidRPr="00EF2A4D">
        <w:rPr>
          <w:rFonts w:ascii="Book Antiqua" w:hAnsi="Book Antiqua"/>
          <w:sz w:val="24"/>
          <w:szCs w:val="24"/>
        </w:rPr>
        <w:t xml:space="preserve"> </w:t>
      </w:r>
      <w:r w:rsidR="002F1207" w:rsidRPr="00EF2A4D">
        <w:rPr>
          <w:rFonts w:ascii="Book Antiqua" w:hAnsi="Book Antiqua"/>
          <w:sz w:val="24"/>
          <w:szCs w:val="24"/>
        </w:rPr>
        <w:t>for viral entry</w:t>
      </w:r>
      <w:r w:rsidR="00AE3D11" w:rsidRPr="00EF2A4D">
        <w:rPr>
          <w:rFonts w:ascii="Book Antiqua" w:hAnsi="Book Antiqua"/>
          <w:sz w:val="24"/>
          <w:szCs w:val="24"/>
        </w:rPr>
        <w:t xml:space="preserve"> render </w:t>
      </w:r>
      <w:r w:rsidR="002F1207" w:rsidRPr="00EF2A4D">
        <w:rPr>
          <w:rFonts w:ascii="Book Antiqua" w:hAnsi="Book Antiqua"/>
          <w:sz w:val="24"/>
          <w:szCs w:val="24"/>
        </w:rPr>
        <w:t>these viruses</w:t>
      </w:r>
      <w:r w:rsidR="00AE3D11" w:rsidRPr="00EF2A4D">
        <w:rPr>
          <w:rFonts w:ascii="Book Antiqua" w:hAnsi="Book Antiqua"/>
          <w:sz w:val="24"/>
          <w:szCs w:val="24"/>
        </w:rPr>
        <w:t xml:space="preserve"> unable to </w:t>
      </w:r>
      <w:r w:rsidR="00624088" w:rsidRPr="00EF2A4D">
        <w:rPr>
          <w:rFonts w:ascii="Book Antiqua" w:hAnsi="Book Antiqua"/>
          <w:sz w:val="24"/>
          <w:szCs w:val="24"/>
        </w:rPr>
        <w:t>benefit</w:t>
      </w:r>
      <w:r w:rsidR="00DC1B87" w:rsidRPr="00EF2A4D">
        <w:rPr>
          <w:rFonts w:ascii="Book Antiqua" w:hAnsi="Book Antiqua"/>
          <w:sz w:val="24"/>
          <w:szCs w:val="24"/>
        </w:rPr>
        <w:t xml:space="preserve"> from HDL-</w:t>
      </w:r>
      <w:r w:rsidR="002F1207" w:rsidRPr="00EF2A4D">
        <w:rPr>
          <w:rFonts w:ascii="Book Antiqua" w:hAnsi="Book Antiqua"/>
          <w:sz w:val="24"/>
          <w:szCs w:val="24"/>
        </w:rPr>
        <w:t xml:space="preserve">mediated </w:t>
      </w:r>
      <w:r w:rsidR="00AE3D11" w:rsidRPr="00EF2A4D">
        <w:rPr>
          <w:rFonts w:ascii="Book Antiqua" w:hAnsi="Book Antiqua"/>
          <w:sz w:val="24"/>
          <w:szCs w:val="24"/>
        </w:rPr>
        <w:t>infection enhancement</w:t>
      </w:r>
      <w:r w:rsidR="00D972E7"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Vercauteren&lt;/Author&gt;&lt;Year&gt;2014&lt;/Year&gt;&lt;RecNum&gt;2295&lt;/RecNum&gt;&lt;DisplayText&gt;&lt;style face="superscript"&gt;[110]&lt;/style&gt;&lt;/DisplayText&gt;&lt;record&gt;&lt;rec-number&gt;2295&lt;/rec-number&gt;&lt;foreign-keys&gt;&lt;key app="EN" db-id="v0xwvedr2tedaqe9z25xav94ddefatxavp05" timestamp="1399533297"&gt;2295&lt;/key&gt;&lt;/foreign-keys&gt;&lt;ref-type name="Journal Article"&gt;17&lt;/ref-type&gt;&lt;contributors&gt;&lt;authors&gt;&lt;author&gt;Vercauteren, K.&lt;/author&gt;&lt;author&gt;Van Den Eede, N.&lt;/author&gt;&lt;author&gt;Mesalam, A. A.&lt;/author&gt;&lt;author&gt;Belouzard, S.&lt;/author&gt;&lt;author&gt;Catanese, M. T.&lt;/author&gt;&lt;author&gt;Bankwitz, D.&lt;/author&gt;&lt;author&gt;Wong-Staal, F.&lt;/author&gt;&lt;author&gt;Cortese, R.&lt;/author&gt;&lt;author&gt;Dubuisson, J.&lt;/author&gt;&lt;author&gt;Rice, C. M.&lt;/author&gt;&lt;author&gt;Pietschmann, T.&lt;/author&gt;&lt;author&gt;Leroux-Roels, G.&lt;/author&gt;&lt;author&gt;Nicosia, A.&lt;/author&gt;&lt;author&gt;Meuleman, P.&lt;/author&gt;&lt;/authors&gt;&lt;/contributors&gt;&lt;auth-address&gt;Department of Clinical Chemistry, Microbiology and Immunology, CEVAC, Gent, Belgium.&lt;/auth-address&gt;&lt;titles&gt;&lt;title&gt;Successful anti-SR-BI mAb therapy in humanized mice after challenge with HCV variants with in vitro resistance to SR-BI-targeting agents&lt;/title&gt;&lt;secondary-title&gt;Hepatology&lt;/secondary-title&gt;&lt;alt-title&gt;Hepatology&lt;/alt-title&gt;&lt;/titles&gt;&lt;periodical&gt;&lt;full-title&gt;Hepatology&lt;/full-title&gt;&lt;/periodical&gt;&lt;alt-periodical&gt;&lt;full-title&gt;Hepatology&lt;/full-title&gt;&lt;/alt-periodical&gt;&lt;pages&gt;10.1002/hep.27196&lt;/pages&gt;&lt;dates&gt;&lt;year&gt;2014&lt;/year&gt;&lt;pub-dates&gt;&lt;date&gt;May 3&lt;/date&gt;&lt;/pub-dates&gt;&lt;/dates&gt;&lt;isbn&gt;1527-3350 (Electronic)&amp;#xD;0270-9139 (Linking)&lt;/isbn&gt;&lt;accession-num&gt;24797654&lt;/accession-num&gt;&lt;urls&gt;&lt;related-urls&gt;&lt;url&gt;http://www.ncbi.nlm.nih.gov/pubmed/24797654&lt;/url&gt;&lt;url&gt;http://onlinelibrary.wiley.com/store/10.1002/hep.27196/asset/hep27196.pdf?v=1&amp;amp;t=huxq0r3e&amp;amp;s=07c92d40717e1bc52eb98c999690287237270441&lt;/url&gt;&lt;/related-urls&gt;&lt;/urls&gt;&lt;electronic-resource-num&gt;10.1002/hep.27196&lt;/electronic-resource-num&gt;&lt;/record&gt;&lt;/Cite&gt;&lt;/EndNote&gt;</w:instrText>
      </w:r>
      <w:r w:rsidR="00D972E7"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10" w:tooltip="Vercauteren, 2014 #2295" w:history="1">
        <w:r w:rsidR="000F07FA" w:rsidRPr="00EF2A4D">
          <w:rPr>
            <w:rFonts w:ascii="Book Antiqua" w:hAnsi="Book Antiqua"/>
            <w:noProof/>
            <w:sz w:val="24"/>
            <w:szCs w:val="24"/>
            <w:vertAlign w:val="superscript"/>
          </w:rPr>
          <w:t>110</w:t>
        </w:r>
      </w:hyperlink>
      <w:r w:rsidR="00B71CFA" w:rsidRPr="00EF2A4D">
        <w:rPr>
          <w:rFonts w:ascii="Book Antiqua" w:hAnsi="Book Antiqua"/>
          <w:noProof/>
          <w:sz w:val="24"/>
          <w:szCs w:val="24"/>
          <w:vertAlign w:val="superscript"/>
        </w:rPr>
        <w:t>]</w:t>
      </w:r>
      <w:r w:rsidR="00D972E7" w:rsidRPr="00EF2A4D">
        <w:rPr>
          <w:rFonts w:ascii="Book Antiqua" w:hAnsi="Book Antiqua"/>
          <w:sz w:val="24"/>
          <w:szCs w:val="24"/>
        </w:rPr>
        <w:fldChar w:fldCharType="end"/>
      </w:r>
      <w:r w:rsidR="00D93A3B" w:rsidRPr="00EF2A4D">
        <w:rPr>
          <w:rFonts w:ascii="Book Antiqua" w:hAnsi="Book Antiqua"/>
          <w:sz w:val="24"/>
          <w:szCs w:val="24"/>
        </w:rPr>
        <w:t>.</w:t>
      </w:r>
      <w:r w:rsidR="00624088" w:rsidRPr="00EF2A4D">
        <w:rPr>
          <w:rFonts w:ascii="Book Antiqua" w:hAnsi="Book Antiqua"/>
          <w:sz w:val="24"/>
          <w:szCs w:val="24"/>
        </w:rPr>
        <w:t xml:space="preserve"> </w:t>
      </w:r>
      <w:r w:rsidR="00CE2B15" w:rsidRPr="00EF2A4D">
        <w:rPr>
          <w:rFonts w:ascii="Book Antiqua" w:hAnsi="Book Antiqua"/>
          <w:sz w:val="24"/>
          <w:szCs w:val="24"/>
        </w:rPr>
        <w:t xml:space="preserve">SR-BI is </w:t>
      </w:r>
      <w:r w:rsidR="002F1207" w:rsidRPr="00EF2A4D">
        <w:rPr>
          <w:rFonts w:ascii="Book Antiqua" w:hAnsi="Book Antiqua"/>
          <w:sz w:val="24"/>
          <w:szCs w:val="24"/>
        </w:rPr>
        <w:t xml:space="preserve">indeed </w:t>
      </w:r>
      <w:r w:rsidR="00CE2B15" w:rsidRPr="00EF2A4D">
        <w:rPr>
          <w:rFonts w:ascii="Book Antiqua" w:hAnsi="Book Antiqua"/>
          <w:sz w:val="24"/>
          <w:szCs w:val="24"/>
        </w:rPr>
        <w:t>the host cell fact</w:t>
      </w:r>
      <w:r w:rsidR="00B71E4E" w:rsidRPr="00EF2A4D">
        <w:rPr>
          <w:rFonts w:ascii="Book Antiqua" w:hAnsi="Book Antiqua"/>
          <w:sz w:val="24"/>
          <w:szCs w:val="24"/>
        </w:rPr>
        <w:t>or supporting this phenomenon</w:t>
      </w:r>
      <w:r w:rsidR="000D6497" w:rsidRPr="00EF2A4D">
        <w:rPr>
          <w:rFonts w:ascii="Book Antiqua" w:hAnsi="Book Antiqua"/>
          <w:sz w:val="24"/>
          <w:szCs w:val="24"/>
        </w:rPr>
        <w:t xml:space="preserve">. This is </w:t>
      </w:r>
      <w:r w:rsidR="00244C9A" w:rsidRPr="00EF2A4D">
        <w:rPr>
          <w:rFonts w:ascii="Book Antiqua" w:hAnsi="Book Antiqua"/>
          <w:sz w:val="24"/>
          <w:szCs w:val="24"/>
        </w:rPr>
        <w:t>endorsed</w:t>
      </w:r>
      <w:r w:rsidR="000D6497" w:rsidRPr="00EF2A4D">
        <w:rPr>
          <w:rFonts w:ascii="Book Antiqua" w:hAnsi="Book Antiqua"/>
          <w:sz w:val="24"/>
          <w:szCs w:val="24"/>
        </w:rPr>
        <w:t xml:space="preserve"> by</w:t>
      </w:r>
      <w:r w:rsidR="00B71E4E" w:rsidRPr="00EF2A4D">
        <w:rPr>
          <w:rFonts w:ascii="Book Antiqua" w:hAnsi="Book Antiqua"/>
          <w:sz w:val="24"/>
          <w:szCs w:val="24"/>
        </w:rPr>
        <w:t xml:space="preserve"> </w:t>
      </w:r>
      <w:r w:rsidR="000D6497" w:rsidRPr="00EF2A4D">
        <w:rPr>
          <w:rFonts w:ascii="Book Antiqua" w:hAnsi="Book Antiqua"/>
          <w:sz w:val="24"/>
          <w:szCs w:val="24"/>
          <w:lang w:val="en-US"/>
        </w:rPr>
        <w:t>t</w:t>
      </w:r>
      <w:r w:rsidR="007304EB" w:rsidRPr="00EF2A4D">
        <w:rPr>
          <w:rFonts w:ascii="Book Antiqua" w:hAnsi="Book Antiqua"/>
          <w:sz w:val="24"/>
          <w:szCs w:val="24"/>
          <w:lang w:val="en-US"/>
        </w:rPr>
        <w:t>he observation</w:t>
      </w:r>
      <w:r w:rsidR="000D6497" w:rsidRPr="00EF2A4D">
        <w:rPr>
          <w:rFonts w:ascii="Book Antiqua" w:hAnsi="Book Antiqua"/>
          <w:sz w:val="24"/>
          <w:szCs w:val="24"/>
          <w:lang w:val="en-US"/>
        </w:rPr>
        <w:t>s</w:t>
      </w:r>
      <w:r w:rsidR="007304EB" w:rsidRPr="00EF2A4D">
        <w:rPr>
          <w:rFonts w:ascii="Book Antiqua" w:hAnsi="Book Antiqua"/>
          <w:sz w:val="24"/>
          <w:szCs w:val="24"/>
          <w:lang w:val="en-US"/>
        </w:rPr>
        <w:t xml:space="preserve"> that</w:t>
      </w:r>
      <w:r w:rsidR="000D6497" w:rsidRPr="00EF2A4D">
        <w:rPr>
          <w:rFonts w:ascii="Book Antiqua" w:hAnsi="Book Antiqua"/>
          <w:sz w:val="24"/>
          <w:szCs w:val="24"/>
          <w:lang w:val="en-US"/>
        </w:rPr>
        <w:t xml:space="preserve"> HDL-mediated infection enhancement can be abolished by</w:t>
      </w:r>
      <w:r w:rsidR="007304EB" w:rsidRPr="00EF2A4D">
        <w:rPr>
          <w:rFonts w:ascii="Book Antiqua" w:hAnsi="Book Antiqua"/>
          <w:sz w:val="24"/>
          <w:szCs w:val="24"/>
          <w:lang w:val="en-US"/>
        </w:rPr>
        <w:t xml:space="preserve"> </w:t>
      </w:r>
      <w:r w:rsidR="00C32D9B" w:rsidRPr="00EF2A4D">
        <w:rPr>
          <w:rFonts w:ascii="Book Antiqua" w:hAnsi="Book Antiqua"/>
          <w:sz w:val="24"/>
          <w:szCs w:val="24"/>
          <w:lang w:val="en-US"/>
        </w:rPr>
        <w:t xml:space="preserve">both </w:t>
      </w:r>
      <w:r w:rsidR="000D6497" w:rsidRPr="00EF2A4D">
        <w:rPr>
          <w:rFonts w:ascii="Book Antiqua" w:hAnsi="Book Antiqua"/>
          <w:sz w:val="24"/>
          <w:szCs w:val="24"/>
        </w:rPr>
        <w:t>small-molecule inhib</w:t>
      </w:r>
      <w:r w:rsidR="00382DC9">
        <w:rPr>
          <w:rFonts w:ascii="Book Antiqua" w:hAnsi="Book Antiqua"/>
          <w:sz w:val="24"/>
          <w:szCs w:val="24"/>
        </w:rPr>
        <w:t>itors of SR-BI’s lipid transfer</w:t>
      </w:r>
      <w:r w:rsidR="000D6497" w:rsidRPr="00EF2A4D">
        <w:rPr>
          <w:rFonts w:ascii="Book Antiqua" w:hAnsi="Book Antiqua"/>
          <w:sz w:val="24"/>
          <w:szCs w:val="24"/>
        </w:rPr>
        <w:fldChar w:fldCharType="begin">
          <w:fldData xml:space="preserve">PEVuZE5vdGU+PENpdGU+PEF1dGhvcj5Wb2lzc2V0PC9BdXRob3I+PFllYXI+MjAwNTwvWWVhcj48
UmVjTnVtPjUzPC9SZWNOdW0+PERpc3BsYXlUZXh0PjxzdHlsZSBmYWNlPSJzdXBlcnNjcmlwdCI+
WzIzLCA3MiwgNzNdPC9zdHlsZT48L0Rpc3BsYXlUZXh0PjxyZWNvcmQ+PHJlYy1udW1iZXI+NTM8
L3JlYy1udW1iZXI+PGZvcmVpZ24ta2V5cz48a2V5IGFwcD0iRU4iIGRiLWlkPSJ2MHh3dmVkcjJ0
ZWRhcWU5ejI1eGF2OTRkZGVmYXR4YXZwMDUiIHRpbWVzdGFtcD0iMTMxOTEwMDAxMyI+NTM8L2tl
eT48L2ZvcmVpZ24ta2V5cz48cmVmLXR5cGUgbmFtZT0iSm91cm5hbCBBcnRpY2xlIj4xNzwvcmVm
LXR5cGU+PGNvbnRyaWJ1dG9ycz48YXV0aG9ycz48YXV0aG9yPlZvaXNzZXQsIEMuPC9hdXRob3I+
PGF1dGhvcj5DYWxsZW5zLCBOLjwvYXV0aG9yPjxhdXRob3I+QmxhbmNoYXJkLCBFLjwvYXV0aG9y
PjxhdXRob3I+T3AgRGUgQmVlY2ssIEEuPC9hdXRob3I+PGF1dGhvcj5EdWJ1aXNzb24sIEouPC9h
dXRob3I+PGF1dGhvcj5WdS1EYWMsIE4uPC9hdXRob3I+PC9hdXRob3JzPjwvY29udHJpYnV0b3Jz
PjxhdXRoLWFkZHJlc3M+Q05SUy1VUFIyNTExLCBJbnN0aXR1dCBkZSBCaW9sb2dpZSBkZSBMaWxs
ZSBhbmQgSW5zdGl0dXQgUGFzdGV1ciBkZSBMaWxsZSwgTGlsbGUgNTkwMjEsIEZyYW5jZS48L2F1
dGgtYWRkcmVzcz48dGl0bGVzPjx0aXRsZT5IaWdoIGRlbnNpdHkgbGlwb3Byb3RlaW5zIGZhY2ls
aXRhdGUgaGVwYXRpdGlzIEMgdmlydXMgZW50cnkgdGhyb3VnaCB0aGUgc2NhdmVuZ2VyIHJlY2Vw
dG9yIGNsYXNzIEIgdHlwZSBJPC90aXRsZT48c2Vjb25kYXJ5LXRpdGxlPkogQmlvbCBDaGVtPC9z
ZWNvbmRhcnktdGl0bGU+PC90aXRsZXM+PHBlcmlvZGljYWw+PGZ1bGwtdGl0bGU+SiBCaW9sIENo
ZW08L2Z1bGwtdGl0bGU+PC9wZXJpb2RpY2FsPjxwYWdlcz43NzkzLTk8L3BhZ2VzPjx2b2x1bWU+
MjgwPC92b2x1bWU+PG51bWJlcj45PC9udW1iZXI+PGVkaXRpb24+MjAwNS8wMS8wNjwvZWRpdGlv
bj48a2V5d29yZHM+PGtleXdvcmQ+QW50aWdlbnMsIENEMzY8L2tleXdvcmQ+PGtleXdvcmQ+Q2Vs
bCBMaW5lPC9rZXl3b3JkPjxrZXl3b3JkPkNlbnRyaWZ1Z2F0aW9uLCBEZW5zaXR5IEdyYWRpZW50
PC9rZXl3b3JkPjxrZXl3b3JkPkRvc2UtUmVzcG9uc2UgUmVsYXRpb25zaGlwLCBEcnVnPC9rZXl3
b3JkPjxrZXl3b3JkPkRvd24tUmVndWxhdGlvbjwva2V5d29yZD48a2V5d29yZD5HZW5lIFNpbGVu
Y2luZzwva2V5d29yZD48a2V5d29yZD5HbHljb3Byb3RlaW5zL2NoZW1pc3RyeTwva2V5d29yZD48
a2V5d29yZD5IZXBhY2l2aXJ1cy8qbWV0YWJvbGlzbTwva2V5d29yZD48a2V5d29yZD5IdW1hbnM8
L2tleXdvcmQ+PGtleXdvcmQ+SW1tdW5vcHJlY2lwaXRhdGlvbjwva2V5d29yZD48a2V5d29yZD5M
aWdhbmRzPC9rZXl3b3JkPjxrZXl3b3JkPkxpcGlkcy9jaGVtaXN0cnk8L2tleXdvcmQ+PGtleXdv
cmQ+TGlwb3Byb3RlaW5zLCBIREwvY2hlbWlzdHJ5LyptZXRhYm9saXNtPC9rZXl3b3JkPjxrZXl3
b3JkPlByb3RlaW4gQmluZGluZzwva2V5d29yZD48a2V5d29yZD5STkEgSW50ZXJmZXJlbmNlPC9r
ZXl3b3JkPjxrZXl3b3JkPlJOQSwgU21hbGwgSW50ZXJmZXJpbmcvbWV0YWJvbGlzbTwva2V5d29y
ZD48a2V5d29yZD5SZWNlcHRvcnMsIEltbXVub2xvZ2ljLyptZXRhYm9saXNtPC9rZXl3b3JkPjxr
ZXl3b3JkPlJlY2VwdG9ycywgU2NhdmVuZ2VyPC9rZXl3b3JkPjxrZXl3b3JkPlNjYXZlbmdlciBS
ZWNlcHRvcnMsIENsYXNzIEI8L2tleXdvcmQ+PGtleXdvcmQ+U3Vjcm9zZS9waGFybWFjb2xvZ3k8
L2tleXdvcmQ+PGtleXdvcmQ+VmlyYWwgRW52ZWxvcGUgUHJvdGVpbnMvKmNoZW1pc3RyeS9tZXRh
Ym9saXNtPC9rZXl3b3JkPjwva2V5d29yZHM+PGRhdGVzPjx5ZWFyPjIwMDU8L3llYXI+PHB1Yi1k
YXRlcz48ZGF0ZT5NYXIgNDwvZGF0ZT48L3B1Yi1kYXRlcz48L2RhdGVzPjxpc2JuPjAwMjEtOTI1
OCAoUHJpbnQpJiN4RDswMDIxLTkyNTggKExpbmtpbmcpPC9pc2JuPjxhY2Nlc3Npb24tbnVtPjE1
NjMyMTcxPC9hY2Nlc3Npb24tbnVtPjx1cmxzPjxyZWxhdGVkLXVybHM+PHVybD5odHRwOi8vd3d3
Lm5jYmkubmxtLm5paC5nb3YvZW50cmV6L3F1ZXJ5LmZjZ2k/Y21kPVJldHJpZXZlJmFtcDtkYj1Q
dWJNZWQmYW1wO2RvcHQ9Q2l0YXRpb24mYW1wO2xpc3RfdWlkcz0xNTYzMjE3MTwvdXJsPjx1cmw+
aHR0cDovL3d3dy5qYmMub3JnL2NvbnRlbnQvMjgwLzkvNzc5My5mdWxsLnBkZjwvdXJsPjwvcmVs
YXRlZC11cmxzPjwvdXJscz48ZWxlY3Ryb25pYy1yZXNvdXJjZS1udW0+TTQxMTYwMDIwMCBbcGlp
XSYjeEQ7MTAuMTA3NC9qYmMuTTQxMTYwMDIwMDwvZWxlY3Ryb25pYy1yZXNvdXJjZS1udW0+PGxh
bmd1YWdlPmVuZzwvbGFuZ3VhZ2U+PC9yZWNvcmQ+PC9DaXRlPjxDaXRlPjxBdXRob3I+RHJldXg8
L0F1dGhvcj48WWVhcj4yMDA2PC9ZZWFyPjxSZWNOdW0+ODk2PC9SZWNOdW0+PHJlY29yZD48cmVj
LW51bWJlcj44OTY8L3JlYy1udW1iZXI+PGZvcmVpZ24ta2V5cz48a2V5IGFwcD0iRU4iIGRiLWlk
PSJ2MHh3dmVkcjJ0ZWRhcWU5ejI1eGF2OTRkZGVmYXR4YXZwMDUiIHRpbWVzdGFtcD0iMTM3NTk2
Mjg4MiI+ODk2PC9rZXk+PC9mb3JlaWduLWtleXM+PHJlZi10eXBlIG5hbWU9IkpvdXJuYWwgQXJ0
aWNsZSI+MTc8L3JlZi10eXBlPjxjb250cmlidXRvcnM+PGF1dGhvcnM+PGF1dGhvcj5EcmV1eCwg
TS48L2F1dGhvcj48YXV0aG9yPlBpZXRzY2htYW5uLCBULjwvYXV0aG9yPjxhdXRob3I+R3Jhbmll
ciwgQy48L2F1dGhvcj48YXV0aG9yPlZvaXNzZXQsIEMuPC9hdXRob3I+PGF1dGhvcj5SaWNhcmQt
Qmx1bSwgUy48L2F1dGhvcj48YXV0aG9yPk1hbmdlb3QsIFAuIEUuPC9hdXRob3I+PGF1dGhvcj5L
ZWNrLCBaLjwvYXV0aG9yPjxhdXRob3I+Rm91bmcsIFMuPC9hdXRob3I+PGF1dGhvcj5WdS1EYWMs
IE4uPC9hdXRob3I+PGF1dGhvcj5EdWJ1aXNzb24sIEouPC9hdXRob3I+PGF1dGhvcj5CYXJ0ZW5z
Y2hsYWdlciwgUi48L2F1dGhvcj48YXV0aG9yPkxhdmlsbGV0dGUsIEQuPC9hdXRob3I+PGF1dGhv
cj5Db3NzZXQsIEYuIEwuPC9hdXRob3I+PC9hdXRob3JzPjwvY29udHJpYnV0b3JzPjxhdXRoLWFk
ZHJlc3M+SU5TRVJNLCBVNzU4LCA2OTAwNyBMeW9uLCBGcmFuY2UuPC9hdXRoLWFkZHJlc3M+PHRp
dGxlcz48dGl0bGU+SGlnaCBkZW5zaXR5IGxpcG9wcm90ZWluIGluaGliaXRzIGhlcGF0aXRpcyBD
IHZpcnVzLW5ldXRyYWxpemluZyBhbnRpYm9kaWVzIGJ5IHN0aW11bGF0aW5nIGNlbGwgZW50cnkg
dmlhIGFjdGl2YXRpb24gb2YgdGhlIHNjYXZlbmdlciByZWNlcHRvciBCSTwvdGl0bGU+PHNlY29u
ZGFyeS10aXRsZT5KIEJpb2wgQ2hlbTwvc2Vjb25kYXJ5LXRpdGxlPjxhbHQtdGl0bGU+VGhlIEpv
dXJuYWwgb2YgYmlvbG9naWNhbCBjaGVtaXN0cnk8L2FsdC10aXRsZT48L3RpdGxlcz48cGVyaW9k
aWNhbD48ZnVsbC10aXRsZT5KIEJpb2wgQ2hlbTwvZnVsbC10aXRsZT48L3BlcmlvZGljYWw+PHBh
Z2VzPjE4Mjg1LTk1PC9wYWdlcz48dm9sdW1lPjI4MTwvdm9sdW1lPjxudW1iZXI+Mjc8L251bWJl
cj48ZWRpdGlvbj4yMDA2LzA1LzA2PC9lZGl0aW9uPjxrZXl3b3Jkcz48a2V5d29yZD5BbmltYWxz
PC9rZXl3b3JkPjxrZXl3b3JkPkFudGlib2RpZXMsIE1vbm9jbG9uYWwvYmxvb2QvaW1tdW5vbG9n
eTwva2V5d29yZD48a2V5d29yZD5BbnRpYm9keSBTcGVjaWZpY2l0eTwva2V5d29yZD48a2V5d29y
ZD5BbnRpZ2VucywgQ0QvaW1tdW5vbG9neS9tZXRhYm9saXNtPC9rZXl3b3JkPjxrZXl3b3JkPkFu
dGlnZW5zLCBDRDgxPC9rZXl3b3JkPjxrZXl3b3JkPkVwaXRvcGVzPC9rZXl3b3JkPjxrZXl3b3Jk
PkhlcGFjaXZpcnVzLyppbW11bm9sb2d5PC9rZXl3b3JkPjxrZXl3b3JkPkhlcGF0aXRpcyBDL2Js
b29kL3Zpcm9sb2d5PC9rZXl3b3JkPjxrZXl3b3JkPkhlcGF0aXRpcyBDIEFudGlib2RpZXMvKmlt
bXVub2xvZ3kvbWV0YWJvbGlzbTwva2V5d29yZD48a2V5d29yZD5IZXBhdGl0aXMgQywgQ2hyb25p
Yy9ibG9vZC92aXJvbG9neTwva2V5d29yZD48a2V5d29yZD5IdW1hbnM8L2tleXdvcmQ+PGtleXdv
cmQ+SW1tdW5pdHksIElubmF0ZTwva2V5d29yZD48a2V5d29yZD5MaXBvcHJvdGVpbnMsIEhETC8q
aW1tdW5vbG9neS9tZXRhYm9saXNtL3BoYXJtYWNvbG9neTwva2V5d29yZD48a2V5d29yZD5Qcm90
ZWluIEJpbmRpbmcvaW1tdW5vbG9neTwva2V5d29yZD48a2V5d29yZD5TY2F2ZW5nZXIgUmVjZXB0
b3JzLCBDbGFzcyBCLyppbW11bm9sb2d5L21ldGFib2xpc208L2tleXdvcmQ+PGtleXdvcmQ+Vmly
dXMgUmVwbGljYXRpb24vaW1tdW5vbG9neTwva2V5d29yZD48L2tleXdvcmRzPjxkYXRlcz48eWVh
cj4yMDA2PC95ZWFyPjxwdWItZGF0ZXM+PGRhdGU+SnVsIDc8L2RhdGU+PC9wdWItZGF0ZXM+PC9k
YXRlcz48aXNibj4wMDIxLTkyNTggKFByaW50KSYjeEQ7MDAyMS05MjU4IChMaW5raW5nKTwvaXNi
bj48YWNjZXNzaW9uLW51bT4xNjY3NTQ1MDwvYWNjZXNzaW9uLW51bT48d29yay10eXBlPlJlc2Vh
cmNoIFN1cHBvcnQsIE4uSS5ILiwgRXh0cmFtdXJhbCYjeEQ7UmVzZWFyY2ggU3VwcG9ydCwgTm9u
LVUuUy4gR292JmFwb3M7dDwvd29yay10eXBlPjx1cmxzPjxyZWxhdGVkLXVybHM+PHVybD5odHRw
Oi8vd3d3Lm5jYmkubmxtLm5paC5nb3YvcHVibWVkLzE2Njc1NDUwPC91cmw+PHVybD5odHRwOi8v
d3d3LmpiYy5vcmcvY29udGVudC8yODEvMjcvMTgyODUuZnVsbC5wZGY8L3VybD48L3JlbGF0ZWQt
dXJscz48L3VybHM+PGVsZWN0cm9uaWMtcmVzb3VyY2UtbnVtPjEwLjEwNzQvamJjLk02MDI3MDYy
MDA8L2VsZWN0cm9uaWMtcmVzb3VyY2UtbnVtPjxsYW5ndWFnZT5lbmc8L2xhbmd1YWdlPjwvcmVj
b3JkPjwvQ2l0ZT48Q2l0ZT48QXV0aG9yPkJhcnRvc2NoPC9BdXRob3I+PFllYXI+MjAwNTwvWWVh
cj48UmVjTnVtPjMwODwvUmVjTnVtPjxyZWNvcmQ+PHJlYy1udW1iZXI+MzA4PC9yZWMtbnVtYmVy
Pjxmb3JlaWduLWtleXM+PGtleSBhcHA9IkVOIiBkYi1pZD0idjB4d3ZlZHIydGVkYXFlOXoyNXhh
djk0ZGRlZmF0eGF2cDA1IiB0aW1lc3RhbXA9IjEzMjgzNzYwNDAiPjMwODwva2V5PjwvZm9yZWln
bi1rZXlzPjxyZWYtdHlwZSBuYW1lPSJKb3VybmFsIEFydGljbGUiPjE3PC9yZWYtdHlwZT48Y29u
dHJpYnV0b3JzPjxhdXRob3JzPjxhdXRob3I+QmFydG9zY2gsIEIuPC9hdXRob3I+PGF1dGhvcj5W
ZXJuZXksIEcuPC9hdXRob3I+PGF1dGhvcj5EcmV1eCwgTS48L2F1dGhvcj48YXV0aG9yPkRvbm90
LCBQLjwvYXV0aG9yPjxhdXRob3I+TW9yaWNlLCBZLjwvYXV0aG9yPjxhdXRob3I+UGVuaW4sIEYu
PC9hdXRob3I+PGF1dGhvcj5QYXdsb3Rza3ksIEouIE0uPC9hdXRob3I+PGF1dGhvcj5MYXZpbGxl
dHRlLCBELjwvYXV0aG9yPjxhdXRob3I+Q29zc2V0LCBGLiBMLjwvYXV0aG9yPjwvYXV0aG9ycz48
L2NvbnRyaWJ1dG9ycz48YXV0aC1hZGRyZXNzPkxhYm9yYXRvaXJlIGRlIFZlY3Rvcm9sb2dpZSBS
ZXRyb3ZpcmFsZSBldCBUaGVyYXBpZSBHZW5pcXVlLCBJTlNFUk0gVTQxMiwgRWNvbGUgTm9ybWFs
ZSBTdXBlcmlldXJlIGRlIEx5b24sIElGUjEyOCBCaW9TY2llbmNlcyBMeW9uLUdlcmxhbmQsIEx5
b24sIEZyYW5jZS48L2F1dGgtYWRkcmVzcz48dGl0bGVzPjx0aXRsZT5BbiBpbnRlcnBsYXkgYmV0
d2VlbiBoeXBlcnZhcmlhYmxlIHJlZ2lvbiAxIG9mIHRoZSBoZXBhdGl0aXMgQyB2aXJ1cyBFMiBn
bHljb3Byb3RlaW4sIHRoZSBzY2F2ZW5nZXIgcmVjZXB0b3IgQkksIGFuZCBoaWdoLWRlbnNpdHkg
bGlwb3Byb3RlaW4gcHJvbW90ZXMgYm90aCBlbmhhbmNlbWVudCBvZiBpbmZlY3Rpb24gYW5kIHBy
b3RlY3Rpb24gYWdhaW5zdCBuZXV0cmFsaXppbmcgYW50aWJvZGllczwvdGl0bGU+PHNlY29uZGFy
eS10aXRsZT5KIFZpcm9sPC9zZWNvbmRhcnktdGl0bGU+PGFsdC10aXRsZT5Kb3VybmFsIG9mIHZp
cm9sb2d5PC9hbHQtdGl0bGU+PC90aXRsZXM+PHBlcmlvZGljYWw+PGZ1bGwtdGl0bGU+SiBWaXJv
bDwvZnVsbC10aXRsZT48L3BlcmlvZGljYWw+PGFsdC1wZXJpb2RpY2FsPjxmdWxsLXRpdGxlPkpv
dXJuYWwgb2Ygdmlyb2xvZ3k8L2Z1bGwtdGl0bGU+PC9hbHQtcGVyaW9kaWNhbD48cGFnZXM+ODIx
Ny0yOTwvcGFnZXM+PHZvbHVtZT43OTwvdm9sdW1lPjxudW1iZXI+MTM8L251bWJlcj48ZWRpdGlv
bj4yMDA1LzA2LzE2PC9lZGl0aW9uPjxrZXl3b3Jkcz48a2V5d29yZD5DYXJjaW5vbWEsIEhlcGF0
b2NlbGx1bGFyPC9rZXl3b3JkPjxrZXl3b3JkPkNlbGwgTGluZTwva2V5d29yZD48a2V5d29yZD5D
ZWxsIExpbmUsIFR1bW9yPC9rZXl3b3JkPjxrZXl3b3JkPkNvbXBsZW1lbnRhcml0eSBEZXRlcm1p
bmluZyBSZWdpb25zLypnZW5ldGljcy9tZXRhYm9saXNtPC9rZXl3b3JkPjxrZXl3b3JkPkhlcGFj
aXZpcnVzL2dlbmV0aWNzLypwaHlzaW9sb2d5PC9rZXl3b3JkPjxrZXl3b3JkPkhlcGF0aXRpcyBD
L2Jsb29kPC9rZXl3b3JkPjxrZXl3b3JkPkhlcGF0aXRpcyBDIEFudGlib2RpZXMvaW1tdW5vbG9n
eTwva2V5d29yZD48a2V5d29yZD5IdW1hbnM8L2tleXdvcmQ+PGtleXdvcmQ+TGlwb3Byb3RlaW5z
LCBIREwvKmJsb29kPC9rZXl3b3JkPjxrZXl3b3JkPkxpdmVyIE5lb3BsYXNtczwva2V5d29yZD48
a2V5d29yZD5NdXRhZ2VuZXNpcywgU2l0ZS1EaXJlY3RlZDwva2V5d29yZD48a2V5d29yZD5Qb2lu
dCBNdXRhdGlvbjwva2V5d29yZD48a2V5d29yZD5SZWNvbWJpbmFudCBQcm90ZWlucy9tZXRhYm9s
aXNtPC9rZXl3b3JkPjxrZXl3b3JkPlZpcmFsIEVudmVsb3BlIFByb3RlaW5zL2dlbmV0aWNzLypt
ZXRhYm9saXNtPC9rZXl3b3JkPjwva2V5d29yZHM+PGRhdGVzPjx5ZWFyPjIwMDU8L3llYXI+PHB1
Yi1kYXRlcz48ZGF0ZT5KdWw8L2RhdGU+PC9wdWItZGF0ZXM+PC9kYXRlcz48aXNibj4wMDIyLTUz
OFggKFByaW50KSYjeEQ7MDAyMi01MzhYIChMaW5raW5nKTwvaXNibj48YWNjZXNzaW9uLW51bT4x
NTk1NjU2NzwvYWNjZXNzaW9uLW51bT48d29yay10eXBlPlJlc2VhcmNoIFN1cHBvcnQsIE5vbi1V
LlMuIEdvdiZhcG9zO3Q8L3dvcmstdHlwZT48dXJscz48cmVsYXRlZC11cmxzPjx1cmw+aHR0cDov
L3d3dy5uY2JpLm5sbS5uaWguZ292L3B1Ym1lZC8xNTk1NjU2NzwvdXJsPjx1cmw+aHR0cDovL2p2
aS5hc20ub3JnL2NvbnRlbnQvNzkvMTMvODIxNy5mdWxsLnBkZjwvdXJsPjwvcmVsYXRlZC11cmxz
PjwvdXJscz48Y3VzdG9tMj4xMTQzNzA1PC9jdXN0b20yPjxlbGVjdHJvbmljLXJlc291cmNlLW51
bT4xMC4xMTI4L0pWSS43OS4xMy44MjE3LTgyMjkuMjAwNTwvZWxlY3Ryb25pYy1yZXNvdXJjZS1u
dW0+PGxhbmd1YWdlPmVuZzwvbGFuZ3Vh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Wb2lzc2V0PC9BdXRob3I+PFllYXI+MjAwNTwvWWVhcj48
UmVjTnVtPjUzPC9SZWNOdW0+PERpc3BsYXlUZXh0PjxzdHlsZSBmYWNlPSJzdXBlcnNjcmlwdCI+
WzIzLCA3MiwgNzNdPC9zdHlsZT48L0Rpc3BsYXlUZXh0PjxyZWNvcmQ+PHJlYy1udW1iZXI+NTM8
L3JlYy1udW1iZXI+PGZvcmVpZ24ta2V5cz48a2V5IGFwcD0iRU4iIGRiLWlkPSJ2MHh3dmVkcjJ0
ZWRhcWU5ejI1eGF2OTRkZGVmYXR4YXZwMDUiIHRpbWVzdGFtcD0iMTMxOTEwMDAxMyI+NTM8L2tl
eT48L2ZvcmVpZ24ta2V5cz48cmVmLXR5cGUgbmFtZT0iSm91cm5hbCBBcnRpY2xlIj4xNzwvcmVm
LXR5cGU+PGNvbnRyaWJ1dG9ycz48YXV0aG9ycz48YXV0aG9yPlZvaXNzZXQsIEMuPC9hdXRob3I+
PGF1dGhvcj5DYWxsZW5zLCBOLjwvYXV0aG9yPjxhdXRob3I+QmxhbmNoYXJkLCBFLjwvYXV0aG9y
PjxhdXRob3I+T3AgRGUgQmVlY2ssIEEuPC9hdXRob3I+PGF1dGhvcj5EdWJ1aXNzb24sIEouPC9h
dXRob3I+PGF1dGhvcj5WdS1EYWMsIE4uPC9hdXRob3I+PC9hdXRob3JzPjwvY29udHJpYnV0b3Jz
PjxhdXRoLWFkZHJlc3M+Q05SUy1VUFIyNTExLCBJbnN0aXR1dCBkZSBCaW9sb2dpZSBkZSBMaWxs
ZSBhbmQgSW5zdGl0dXQgUGFzdGV1ciBkZSBMaWxsZSwgTGlsbGUgNTkwMjEsIEZyYW5jZS48L2F1
dGgtYWRkcmVzcz48dGl0bGVzPjx0aXRsZT5IaWdoIGRlbnNpdHkgbGlwb3Byb3RlaW5zIGZhY2ls
aXRhdGUgaGVwYXRpdGlzIEMgdmlydXMgZW50cnkgdGhyb3VnaCB0aGUgc2NhdmVuZ2VyIHJlY2Vw
dG9yIGNsYXNzIEIgdHlwZSBJPC90aXRsZT48c2Vjb25kYXJ5LXRpdGxlPkogQmlvbCBDaGVtPC9z
ZWNvbmRhcnktdGl0bGU+PC90aXRsZXM+PHBlcmlvZGljYWw+PGZ1bGwtdGl0bGU+SiBCaW9sIENo
ZW08L2Z1bGwtdGl0bGU+PC9wZXJpb2RpY2FsPjxwYWdlcz43NzkzLTk8L3BhZ2VzPjx2b2x1bWU+
MjgwPC92b2x1bWU+PG51bWJlcj45PC9udW1iZXI+PGVkaXRpb24+MjAwNS8wMS8wNjwvZWRpdGlv
bj48a2V5d29yZHM+PGtleXdvcmQ+QW50aWdlbnMsIENEMzY8L2tleXdvcmQ+PGtleXdvcmQ+Q2Vs
bCBMaW5lPC9rZXl3b3JkPjxrZXl3b3JkPkNlbnRyaWZ1Z2F0aW9uLCBEZW5zaXR5IEdyYWRpZW50
PC9rZXl3b3JkPjxrZXl3b3JkPkRvc2UtUmVzcG9uc2UgUmVsYXRpb25zaGlwLCBEcnVnPC9rZXl3
b3JkPjxrZXl3b3JkPkRvd24tUmVndWxhdGlvbjwva2V5d29yZD48a2V5d29yZD5HZW5lIFNpbGVu
Y2luZzwva2V5d29yZD48a2V5d29yZD5HbHljb3Byb3RlaW5zL2NoZW1pc3RyeTwva2V5d29yZD48
a2V5d29yZD5IZXBhY2l2aXJ1cy8qbWV0YWJvbGlzbTwva2V5d29yZD48a2V5d29yZD5IdW1hbnM8
L2tleXdvcmQ+PGtleXdvcmQ+SW1tdW5vcHJlY2lwaXRhdGlvbjwva2V5d29yZD48a2V5d29yZD5M
aWdhbmRzPC9rZXl3b3JkPjxrZXl3b3JkPkxpcGlkcy9jaGVtaXN0cnk8L2tleXdvcmQ+PGtleXdv
cmQ+TGlwb3Byb3RlaW5zLCBIREwvY2hlbWlzdHJ5LyptZXRhYm9saXNtPC9rZXl3b3JkPjxrZXl3
b3JkPlByb3RlaW4gQmluZGluZzwva2V5d29yZD48a2V5d29yZD5STkEgSW50ZXJmZXJlbmNlPC9r
ZXl3b3JkPjxrZXl3b3JkPlJOQSwgU21hbGwgSW50ZXJmZXJpbmcvbWV0YWJvbGlzbTwva2V5d29y
ZD48a2V5d29yZD5SZWNlcHRvcnMsIEltbXVub2xvZ2ljLyptZXRhYm9saXNtPC9rZXl3b3JkPjxr
ZXl3b3JkPlJlY2VwdG9ycywgU2NhdmVuZ2VyPC9rZXl3b3JkPjxrZXl3b3JkPlNjYXZlbmdlciBS
ZWNlcHRvcnMsIENsYXNzIEI8L2tleXdvcmQ+PGtleXdvcmQ+U3Vjcm9zZS9waGFybWFjb2xvZ3k8
L2tleXdvcmQ+PGtleXdvcmQ+VmlyYWwgRW52ZWxvcGUgUHJvdGVpbnMvKmNoZW1pc3RyeS9tZXRh
Ym9saXNtPC9rZXl3b3JkPjwva2V5d29yZHM+PGRhdGVzPjx5ZWFyPjIwMDU8L3llYXI+PHB1Yi1k
YXRlcz48ZGF0ZT5NYXIgNDwvZGF0ZT48L3B1Yi1kYXRlcz48L2RhdGVzPjxpc2JuPjAwMjEtOTI1
OCAoUHJpbnQpJiN4RDswMDIxLTkyNTggKExpbmtpbmcpPC9pc2JuPjxhY2Nlc3Npb24tbnVtPjE1
NjMyMTcxPC9hY2Nlc3Npb24tbnVtPjx1cmxzPjxyZWxhdGVkLXVybHM+PHVybD5odHRwOi8vd3d3
Lm5jYmkubmxtLm5paC5nb3YvZW50cmV6L3F1ZXJ5LmZjZ2k/Y21kPVJldHJpZXZlJmFtcDtkYj1Q
dWJNZWQmYW1wO2RvcHQ9Q2l0YXRpb24mYW1wO2xpc3RfdWlkcz0xNTYzMjE3MTwvdXJsPjx1cmw+
aHR0cDovL3d3dy5qYmMub3JnL2NvbnRlbnQvMjgwLzkvNzc5My5mdWxsLnBkZjwvdXJsPjwvcmVs
YXRlZC11cmxzPjwvdXJscz48ZWxlY3Ryb25pYy1yZXNvdXJjZS1udW0+TTQxMTYwMDIwMCBbcGlp
XSYjeEQ7MTAuMTA3NC9qYmMuTTQxMTYwMDIwMDwvZWxlY3Ryb25pYy1yZXNvdXJjZS1udW0+PGxh
bmd1YWdlPmVuZzwvbGFuZ3VhZ2U+PC9yZWNvcmQ+PC9DaXRlPjxDaXRlPjxBdXRob3I+RHJldXg8
L0F1dGhvcj48WWVhcj4yMDA2PC9ZZWFyPjxSZWNOdW0+ODk2PC9SZWNOdW0+PHJlY29yZD48cmVj
LW51bWJlcj44OTY8L3JlYy1udW1iZXI+PGZvcmVpZ24ta2V5cz48a2V5IGFwcD0iRU4iIGRiLWlk
PSJ2MHh3dmVkcjJ0ZWRhcWU5ejI1eGF2OTRkZGVmYXR4YXZwMDUiIHRpbWVzdGFtcD0iMTM3NTk2
Mjg4MiI+ODk2PC9rZXk+PC9mb3JlaWduLWtleXM+PHJlZi10eXBlIG5hbWU9IkpvdXJuYWwgQXJ0
aWNsZSI+MTc8L3JlZi10eXBlPjxjb250cmlidXRvcnM+PGF1dGhvcnM+PGF1dGhvcj5EcmV1eCwg
TS48L2F1dGhvcj48YXV0aG9yPlBpZXRzY2htYW5uLCBULjwvYXV0aG9yPjxhdXRob3I+R3Jhbmll
ciwgQy48L2F1dGhvcj48YXV0aG9yPlZvaXNzZXQsIEMuPC9hdXRob3I+PGF1dGhvcj5SaWNhcmQt
Qmx1bSwgUy48L2F1dGhvcj48YXV0aG9yPk1hbmdlb3QsIFAuIEUuPC9hdXRob3I+PGF1dGhvcj5L
ZWNrLCBaLjwvYXV0aG9yPjxhdXRob3I+Rm91bmcsIFMuPC9hdXRob3I+PGF1dGhvcj5WdS1EYWMs
IE4uPC9hdXRob3I+PGF1dGhvcj5EdWJ1aXNzb24sIEouPC9hdXRob3I+PGF1dGhvcj5CYXJ0ZW5z
Y2hsYWdlciwgUi48L2F1dGhvcj48YXV0aG9yPkxhdmlsbGV0dGUsIEQuPC9hdXRob3I+PGF1dGhv
cj5Db3NzZXQsIEYuIEwuPC9hdXRob3I+PC9hdXRob3JzPjwvY29udHJpYnV0b3JzPjxhdXRoLWFk
ZHJlc3M+SU5TRVJNLCBVNzU4LCA2OTAwNyBMeW9uLCBGcmFuY2UuPC9hdXRoLWFkZHJlc3M+PHRp
dGxlcz48dGl0bGU+SGlnaCBkZW5zaXR5IGxpcG9wcm90ZWluIGluaGliaXRzIGhlcGF0aXRpcyBD
IHZpcnVzLW5ldXRyYWxpemluZyBhbnRpYm9kaWVzIGJ5IHN0aW11bGF0aW5nIGNlbGwgZW50cnkg
dmlhIGFjdGl2YXRpb24gb2YgdGhlIHNjYXZlbmdlciByZWNlcHRvciBCSTwvdGl0bGU+PHNlY29u
ZGFyeS10aXRsZT5KIEJpb2wgQ2hlbTwvc2Vjb25kYXJ5LXRpdGxlPjxhbHQtdGl0bGU+VGhlIEpv
dXJuYWwgb2YgYmlvbG9naWNhbCBjaGVtaXN0cnk8L2FsdC10aXRsZT48L3RpdGxlcz48cGVyaW9k
aWNhbD48ZnVsbC10aXRsZT5KIEJpb2wgQ2hlbTwvZnVsbC10aXRsZT48L3BlcmlvZGljYWw+PHBh
Z2VzPjE4Mjg1LTk1PC9wYWdlcz48dm9sdW1lPjI4MTwvdm9sdW1lPjxudW1iZXI+Mjc8L251bWJl
cj48ZWRpdGlvbj4yMDA2LzA1LzA2PC9lZGl0aW9uPjxrZXl3b3Jkcz48a2V5d29yZD5BbmltYWxz
PC9rZXl3b3JkPjxrZXl3b3JkPkFudGlib2RpZXMsIE1vbm9jbG9uYWwvYmxvb2QvaW1tdW5vbG9n
eTwva2V5d29yZD48a2V5d29yZD5BbnRpYm9keSBTcGVjaWZpY2l0eTwva2V5d29yZD48a2V5d29y
ZD5BbnRpZ2VucywgQ0QvaW1tdW5vbG9neS9tZXRhYm9saXNtPC9rZXl3b3JkPjxrZXl3b3JkPkFu
dGlnZW5zLCBDRDgxPC9rZXl3b3JkPjxrZXl3b3JkPkVwaXRvcGVzPC9rZXl3b3JkPjxrZXl3b3Jk
PkhlcGFjaXZpcnVzLyppbW11bm9sb2d5PC9rZXl3b3JkPjxrZXl3b3JkPkhlcGF0aXRpcyBDL2Js
b29kL3Zpcm9sb2d5PC9rZXl3b3JkPjxrZXl3b3JkPkhlcGF0aXRpcyBDIEFudGlib2RpZXMvKmlt
bXVub2xvZ3kvbWV0YWJvbGlzbTwva2V5d29yZD48a2V5d29yZD5IZXBhdGl0aXMgQywgQ2hyb25p
Yy9ibG9vZC92aXJvbG9neTwva2V5d29yZD48a2V5d29yZD5IdW1hbnM8L2tleXdvcmQ+PGtleXdv
cmQ+SW1tdW5pdHksIElubmF0ZTwva2V5d29yZD48a2V5d29yZD5MaXBvcHJvdGVpbnMsIEhETC8q
aW1tdW5vbG9neS9tZXRhYm9saXNtL3BoYXJtYWNvbG9neTwva2V5d29yZD48a2V5d29yZD5Qcm90
ZWluIEJpbmRpbmcvaW1tdW5vbG9neTwva2V5d29yZD48a2V5d29yZD5TY2F2ZW5nZXIgUmVjZXB0
b3JzLCBDbGFzcyBCLyppbW11bm9sb2d5L21ldGFib2xpc208L2tleXdvcmQ+PGtleXdvcmQ+Vmly
dXMgUmVwbGljYXRpb24vaW1tdW5vbG9neTwva2V5d29yZD48L2tleXdvcmRzPjxkYXRlcz48eWVh
cj4yMDA2PC95ZWFyPjxwdWItZGF0ZXM+PGRhdGU+SnVsIDc8L2RhdGU+PC9wdWItZGF0ZXM+PC9k
YXRlcz48aXNibj4wMDIxLTkyNTggKFByaW50KSYjeEQ7MDAyMS05MjU4IChMaW5raW5nKTwvaXNi
bj48YWNjZXNzaW9uLW51bT4xNjY3NTQ1MDwvYWNjZXNzaW9uLW51bT48d29yay10eXBlPlJlc2Vh
cmNoIFN1cHBvcnQsIE4uSS5ILiwgRXh0cmFtdXJhbCYjeEQ7UmVzZWFyY2ggU3VwcG9ydCwgTm9u
LVUuUy4gR292JmFwb3M7dDwvd29yay10eXBlPjx1cmxzPjxyZWxhdGVkLXVybHM+PHVybD5odHRw
Oi8vd3d3Lm5jYmkubmxtLm5paC5nb3YvcHVibWVkLzE2Njc1NDUwPC91cmw+PHVybD5odHRwOi8v
d3d3LmpiYy5vcmcvY29udGVudC8yODEvMjcvMTgyODUuZnVsbC5wZGY8L3VybD48L3JlbGF0ZWQt
dXJscz48L3VybHM+PGVsZWN0cm9uaWMtcmVzb3VyY2UtbnVtPjEwLjEwNzQvamJjLk02MDI3MDYy
MDA8L2VsZWN0cm9uaWMtcmVzb3VyY2UtbnVtPjxsYW5ndWFnZT5lbmc8L2xhbmd1YWdlPjwvcmVj
b3JkPjwvQ2l0ZT48Q2l0ZT48QXV0aG9yPkJhcnRvc2NoPC9BdXRob3I+PFllYXI+MjAwNTwvWWVh
cj48UmVjTnVtPjMwODwvUmVjTnVtPjxyZWNvcmQ+PHJlYy1udW1iZXI+MzA4PC9yZWMtbnVtYmVy
Pjxmb3JlaWduLWtleXM+PGtleSBhcHA9IkVOIiBkYi1pZD0idjB4d3ZlZHIydGVkYXFlOXoyNXhh
djk0ZGRlZmF0eGF2cDA1IiB0aW1lc3RhbXA9IjEzMjgzNzYwNDAiPjMwODwva2V5PjwvZm9yZWln
bi1rZXlzPjxyZWYtdHlwZSBuYW1lPSJKb3VybmFsIEFydGljbGUiPjE3PC9yZWYtdHlwZT48Y29u
dHJpYnV0b3JzPjxhdXRob3JzPjxhdXRob3I+QmFydG9zY2gsIEIuPC9hdXRob3I+PGF1dGhvcj5W
ZXJuZXksIEcuPC9hdXRob3I+PGF1dGhvcj5EcmV1eCwgTS48L2F1dGhvcj48YXV0aG9yPkRvbm90
LCBQLjwvYXV0aG9yPjxhdXRob3I+TW9yaWNlLCBZLjwvYXV0aG9yPjxhdXRob3I+UGVuaW4sIEYu
PC9hdXRob3I+PGF1dGhvcj5QYXdsb3Rza3ksIEouIE0uPC9hdXRob3I+PGF1dGhvcj5MYXZpbGxl
dHRlLCBELjwvYXV0aG9yPjxhdXRob3I+Q29zc2V0LCBGLiBMLjwvYXV0aG9yPjwvYXV0aG9ycz48
L2NvbnRyaWJ1dG9ycz48YXV0aC1hZGRyZXNzPkxhYm9yYXRvaXJlIGRlIFZlY3Rvcm9sb2dpZSBS
ZXRyb3ZpcmFsZSBldCBUaGVyYXBpZSBHZW5pcXVlLCBJTlNFUk0gVTQxMiwgRWNvbGUgTm9ybWFs
ZSBTdXBlcmlldXJlIGRlIEx5b24sIElGUjEyOCBCaW9TY2llbmNlcyBMeW9uLUdlcmxhbmQsIEx5
b24sIEZyYW5jZS48L2F1dGgtYWRkcmVzcz48dGl0bGVzPjx0aXRsZT5BbiBpbnRlcnBsYXkgYmV0
d2VlbiBoeXBlcnZhcmlhYmxlIHJlZ2lvbiAxIG9mIHRoZSBoZXBhdGl0aXMgQyB2aXJ1cyBFMiBn
bHljb3Byb3RlaW4sIHRoZSBzY2F2ZW5nZXIgcmVjZXB0b3IgQkksIGFuZCBoaWdoLWRlbnNpdHkg
bGlwb3Byb3RlaW4gcHJvbW90ZXMgYm90aCBlbmhhbmNlbWVudCBvZiBpbmZlY3Rpb24gYW5kIHBy
b3RlY3Rpb24gYWdhaW5zdCBuZXV0cmFsaXppbmcgYW50aWJvZGllczwvdGl0bGU+PHNlY29uZGFy
eS10aXRsZT5KIFZpcm9sPC9zZWNvbmRhcnktdGl0bGU+PGFsdC10aXRsZT5Kb3VybmFsIG9mIHZp
cm9sb2d5PC9hbHQtdGl0bGU+PC90aXRsZXM+PHBlcmlvZGljYWw+PGZ1bGwtdGl0bGU+SiBWaXJv
bDwvZnVsbC10aXRsZT48L3BlcmlvZGljYWw+PGFsdC1wZXJpb2RpY2FsPjxmdWxsLXRpdGxlPkpv
dXJuYWwgb2Ygdmlyb2xvZ3k8L2Z1bGwtdGl0bGU+PC9hbHQtcGVyaW9kaWNhbD48cGFnZXM+ODIx
Ny0yOTwvcGFnZXM+PHZvbHVtZT43OTwvdm9sdW1lPjxudW1iZXI+MTM8L251bWJlcj48ZWRpdGlv
bj4yMDA1LzA2LzE2PC9lZGl0aW9uPjxrZXl3b3Jkcz48a2V5d29yZD5DYXJjaW5vbWEsIEhlcGF0
b2NlbGx1bGFyPC9rZXl3b3JkPjxrZXl3b3JkPkNlbGwgTGluZTwva2V5d29yZD48a2V5d29yZD5D
ZWxsIExpbmUsIFR1bW9yPC9rZXl3b3JkPjxrZXl3b3JkPkNvbXBsZW1lbnRhcml0eSBEZXRlcm1p
bmluZyBSZWdpb25zLypnZW5ldGljcy9tZXRhYm9saXNtPC9rZXl3b3JkPjxrZXl3b3JkPkhlcGFj
aXZpcnVzL2dlbmV0aWNzLypwaHlzaW9sb2d5PC9rZXl3b3JkPjxrZXl3b3JkPkhlcGF0aXRpcyBD
L2Jsb29kPC9rZXl3b3JkPjxrZXl3b3JkPkhlcGF0aXRpcyBDIEFudGlib2RpZXMvaW1tdW5vbG9n
eTwva2V5d29yZD48a2V5d29yZD5IdW1hbnM8L2tleXdvcmQ+PGtleXdvcmQ+TGlwb3Byb3RlaW5z
LCBIREwvKmJsb29kPC9rZXl3b3JkPjxrZXl3b3JkPkxpdmVyIE5lb3BsYXNtczwva2V5d29yZD48
a2V5d29yZD5NdXRhZ2VuZXNpcywgU2l0ZS1EaXJlY3RlZDwva2V5d29yZD48a2V5d29yZD5Qb2lu
dCBNdXRhdGlvbjwva2V5d29yZD48a2V5d29yZD5SZWNvbWJpbmFudCBQcm90ZWlucy9tZXRhYm9s
aXNtPC9rZXl3b3JkPjxrZXl3b3JkPlZpcmFsIEVudmVsb3BlIFByb3RlaW5zL2dlbmV0aWNzLypt
ZXRhYm9saXNtPC9rZXl3b3JkPjwva2V5d29yZHM+PGRhdGVzPjx5ZWFyPjIwMDU8L3llYXI+PHB1
Yi1kYXRlcz48ZGF0ZT5KdWw8L2RhdGU+PC9wdWItZGF0ZXM+PC9kYXRlcz48aXNibj4wMDIyLTUz
OFggKFByaW50KSYjeEQ7MDAyMi01MzhYIChMaW5raW5nKTwvaXNibj48YWNjZXNzaW9uLW51bT4x
NTk1NjU2NzwvYWNjZXNzaW9uLW51bT48d29yay10eXBlPlJlc2VhcmNoIFN1cHBvcnQsIE5vbi1V
LlMuIEdvdiZhcG9zO3Q8L3dvcmstdHlwZT48dXJscz48cmVsYXRlZC11cmxzPjx1cmw+aHR0cDov
L3d3dy5uY2JpLm5sbS5uaWguZ292L3B1Ym1lZC8xNTk1NjU2NzwvdXJsPjx1cmw+aHR0cDovL2p2
aS5hc20ub3JnL2NvbnRlbnQvNzkvMTMvODIxNy5mdWxsLnBkZjwvdXJsPjwvcmVsYXRlZC11cmxz
PjwvdXJscz48Y3VzdG9tMj4xMTQzNzA1PC9jdXN0b20yPjxlbGVjdHJvbmljLXJlc291cmNlLW51
bT4xMC4xMTI4L0pWSS43OS4xMy44MjE3LTgyMjkuMjAwNTwvZWxlY3Ryb25pYy1yZXNvdXJjZS1u
dW0+PGxhbmd1YWdlPmVuZzwvbGFuZ3Vh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0D6497" w:rsidRPr="00EF2A4D">
        <w:rPr>
          <w:rFonts w:ascii="Book Antiqua" w:hAnsi="Book Antiqua"/>
          <w:sz w:val="24"/>
          <w:szCs w:val="24"/>
        </w:rPr>
      </w:r>
      <w:r w:rsidR="000D6497"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3" w:tooltip="Bartosch, 2005 #308" w:history="1">
        <w:r w:rsidR="000F07FA" w:rsidRPr="00EF2A4D">
          <w:rPr>
            <w:rFonts w:ascii="Book Antiqua" w:hAnsi="Book Antiqua"/>
            <w:noProof/>
            <w:sz w:val="24"/>
            <w:szCs w:val="24"/>
            <w:vertAlign w:val="superscript"/>
          </w:rPr>
          <w:t>23</w:t>
        </w:r>
      </w:hyperlink>
      <w:r w:rsidR="00382DC9">
        <w:rPr>
          <w:rFonts w:ascii="Book Antiqua" w:hAnsi="Book Antiqua"/>
          <w:noProof/>
          <w:sz w:val="24"/>
          <w:szCs w:val="24"/>
          <w:vertAlign w:val="superscript"/>
        </w:rPr>
        <w:t>,</w:t>
      </w:r>
      <w:hyperlink w:anchor="_ENREF_72" w:tooltip="Voisset, 2005 #53" w:history="1">
        <w:r w:rsidR="000F07FA" w:rsidRPr="00EF2A4D">
          <w:rPr>
            <w:rFonts w:ascii="Book Antiqua" w:hAnsi="Book Antiqua"/>
            <w:noProof/>
            <w:sz w:val="24"/>
            <w:szCs w:val="24"/>
            <w:vertAlign w:val="superscript"/>
          </w:rPr>
          <w:t>72</w:t>
        </w:r>
      </w:hyperlink>
      <w:r w:rsidR="00382DC9">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0D6497" w:rsidRPr="00EF2A4D">
        <w:rPr>
          <w:rFonts w:ascii="Book Antiqua" w:hAnsi="Book Antiqua"/>
          <w:sz w:val="24"/>
          <w:szCs w:val="24"/>
        </w:rPr>
        <w:fldChar w:fldCharType="end"/>
      </w:r>
      <w:r w:rsidR="000D6497" w:rsidRPr="00EF2A4D">
        <w:rPr>
          <w:rFonts w:ascii="Book Antiqua" w:hAnsi="Book Antiqua"/>
          <w:sz w:val="24"/>
          <w:szCs w:val="24"/>
          <w:lang w:val="en-US"/>
        </w:rPr>
        <w:t xml:space="preserve"> </w:t>
      </w:r>
      <w:r w:rsidR="00C32D9B" w:rsidRPr="00EF2A4D">
        <w:rPr>
          <w:rFonts w:ascii="Book Antiqua" w:hAnsi="Book Antiqua"/>
          <w:sz w:val="24"/>
          <w:szCs w:val="24"/>
          <w:lang w:val="en-US"/>
        </w:rPr>
        <w:t>and</w:t>
      </w:r>
      <w:r w:rsidR="000D6497" w:rsidRPr="00EF2A4D">
        <w:rPr>
          <w:rFonts w:ascii="Book Antiqua" w:hAnsi="Book Antiqua"/>
          <w:sz w:val="24"/>
          <w:szCs w:val="24"/>
          <w:lang w:val="en-US"/>
        </w:rPr>
        <w:t xml:space="preserve"> </w:t>
      </w:r>
      <w:r w:rsidR="007304EB" w:rsidRPr="00EF2A4D">
        <w:rPr>
          <w:rFonts w:ascii="Book Antiqua" w:hAnsi="Book Antiqua"/>
          <w:sz w:val="24"/>
          <w:szCs w:val="24"/>
          <w:lang w:val="en-US"/>
        </w:rPr>
        <w:t xml:space="preserve">mutations in SR-BI </w:t>
      </w:r>
      <w:r w:rsidR="00B71E4E" w:rsidRPr="00EF2A4D">
        <w:rPr>
          <w:rFonts w:ascii="Book Antiqua" w:hAnsi="Book Antiqua"/>
          <w:sz w:val="24"/>
          <w:szCs w:val="24"/>
          <w:lang w:val="en-US"/>
        </w:rPr>
        <w:t>that reduce</w:t>
      </w:r>
      <w:r w:rsidR="00382DC9">
        <w:rPr>
          <w:rFonts w:ascii="Book Antiqua" w:hAnsi="Book Antiqua"/>
          <w:sz w:val="24"/>
          <w:szCs w:val="24"/>
          <w:lang w:val="en-US"/>
        </w:rPr>
        <w:t xml:space="preserve"> its lipid transfer function</w:t>
      </w:r>
      <w:r w:rsidR="003635EA" w:rsidRPr="00EF2A4D">
        <w:rPr>
          <w:rFonts w:ascii="Book Antiqua" w:hAnsi="Book Antiqua"/>
          <w:sz w:val="24"/>
          <w:szCs w:val="24"/>
          <w:lang w:val="en-US"/>
        </w:rPr>
        <w:fldChar w:fldCharType="begin">
          <w:fldData xml:space="preserve">PEVuZE5vdGU+PENpdGU+PEF1dGhvcj5EcmV1eDwvQXV0aG9yPjxZZWFyPjIwMDk8L1llYXI+PFJl
Y051bT4yOTk8L1JlY051bT48RGlzcGxheVRleHQ+PHN0eWxlIGZhY2U9InN1cGVyc2NyaXB0Ij5b
MTA5XTwvc3R5bGU+PC9EaXNwbGF5VGV4dD48cmVjb3JkPjxyZWMtbnVtYmVyPjI5OTwvcmVjLW51
bWJlcj48Zm9yZWlnbi1rZXlzPjxrZXkgYXBwPSJFTiIgZGItaWQ9InYweHd2ZWRyMnRlZGFxZTl6
MjV4YXY5NGRkZWZhdHhhdnAwNSIgdGltZXN0YW1wPSIxMzI4MTkxNjUxIj4yOTk8L2tleT48L2Zv
cmVpZ24ta2V5cz48cmVmLXR5cGUgbmFtZT0iSm91cm5hbCBBcnRpY2xlIj4xNzwvcmVmLXR5cGU+
PGNvbnRyaWJ1dG9ycz48YXV0aG9ycz48YXV0aG9yPkRyZXV4LCBNLjwvYXV0aG9yPjxhdXRob3I+
RGFvIFRoaSwgVi4gTC48L2F1dGhvcj48YXV0aG9yPkZyZXNxdWV0LCBKLjwvYXV0aG9yPjxhdXRo
b3I+R3VlcmluLCBNLjwvYXV0aG9yPjxhdXRob3I+SnVsaWEsIFouPC9hdXRob3I+PGF1dGhvcj5W
ZXJuZXksIEcuPC9hdXRob3I+PGF1dGhvcj5EdXJhbnRlbCwgRC48L2F1dGhvcj48YXV0aG9yPlpv
dWxpbSwgRi48L2F1dGhvcj48YXV0aG9yPkxhdmlsbGV0dGUsIEQuPC9hdXRob3I+PGF1dGhvcj5D
b3NzZXQsIEYuIEwuPC9hdXRob3I+PGF1dGhvcj5CYXJ0b3NjaCwgQi48L2F1dGhvcj48L2F1dGhv
cnM+PC9jb250cmlidXRvcnM+PGF1dGgtYWRkcmVzcz5Vbml2ZXJzaXRlIGRlIEx5b24sIFVDQi1M
eW9uMSwgSUZSMTI4LCBJTlNFUk0sIFU3NTgsIEVjb2xlIE5vcm1hbGUgU3VwZXJpZXVyZSBkZSBM
eW9uLCBMeW9uLCBGcmFuY2UuPC9hdXRoLWFkZHJlc3M+PHRpdGxlcz48dGl0bGU+UmVjZXB0b3Ig
Y29tcGxlbWVudGF0aW9uIGFuZCBtdXRhZ2VuZXNpcyByZXZlYWwgU1ItQkkgYXMgYW4gZXNzZW50
aWFsIEhDViBlbnRyeSBmYWN0b3IgYW5kIGZ1bmN0aW9uYWxseSBpbXBseSBpdHMgaW50cmEtIGFu
ZCBleHRyYS1jZWxsdWxhciBkb21haW5zPC90aXRsZT48c2Vjb25kYXJ5LXRpdGxlPlBMb1MgUGF0
aG9nPC9zZWNvbmRhcnktdGl0bGU+PGFsdC10aXRsZT5QTG9TIHBhdGhvZ2VuczwvYWx0LXRpdGxl
PjwvdGl0bGVzPjxwZXJpb2RpY2FsPjxmdWxsLXRpdGxlPlBMb1MgUGF0aG9nPC9mdWxsLXRpdGxl
PjwvcGVyaW9kaWNhbD48cGFnZXM+ZTEwMDAzMTA8L3BhZ2VzPjx2b2x1bWU+NTwvdm9sdW1lPjxu
dW1iZXI+MjwvbnVtYmVyPjxlZGl0aW9uPjIwMDkvMDIvMjE8L2VkaXRpb24+PGtleXdvcmRzPjxr
ZXl3b3JkPkFuaW1hbHM8L2tleXdvcmQ+PGtleXdvcmQ+QW50aWdlbnMsIENEL2dlbmV0aWNzL21l
dGFib2xpc208L2tleXdvcmQ+PGtleXdvcmQ+QW50aWdlbnMsIENEODE8L2tleXdvcmQ+PGtleXdv
cmQ+Q0hPIENlbGxzPC9rZXl3b3JkPjxrZXl3b3JkPkNlbGwgTGluZTwva2V5d29yZD48a2V5d29y
ZD5DZWxsIExpbmUsIFR1bW9yPC9rZXl3b3JkPjxrZXl3b3JkPkNyaWNldGluYWU8L2tleXdvcmQ+
PGtleXdvcmQ+Q3JpY2V0dWx1czwva2V5d29yZD48a2V5d29yZD5Eb2dzPC9rZXl3b3JkPjxrZXl3
b3JkPkhlcGFjaXZpcnVzLyptZXRhYm9saXNtPC9rZXl3b3JkPjxrZXl3b3JkPkh1bWFuczwva2V5
d29yZD48a2V5d29yZD5NZW1icmFuZSBQcm90ZWlucy9nZW5ldGljcy9tZXRhYm9saXNtPC9rZXl3
b3JkPjxrZXl3b3JkPk1pY2U8L2tleXdvcmQ+PGtleXdvcmQ+TXV0YWdlbmVzaXM8L2tleXdvcmQ+
PGtleXdvcmQ+UHJvdGVpbiBTdHJ1Y3R1cmUsIFRlcnRpYXJ5PC9rZXl3b3JkPjxrZXl3b3JkPlJh
dHM8L2tleXdvcmQ+PGtleXdvcmQ+UmVjZXB0b3JzLCBWaXJ1cy9nZW5ldGljcy9tZXRhYm9saXNt
PC9rZXl3b3JkPjxrZXl3b3JkPlJlY29tYmluYW50IEZ1c2lvbiBQcm90ZWluczwva2V5d29yZD48
a2V5d29yZD5TY2F2ZW5nZXIgUmVjZXB0b3JzLCBDbGFzcyBCLypnZW5ldGljcy9tZXRhYm9saXNt
PC9rZXl3b3JkPjxrZXl3b3JkPipWaXJ1cyBJbnRlcm5hbGl6YXRpb248L2tleXdvcmQ+PC9rZXl3
b3Jkcz48ZGF0ZXM+PHllYXI+MjAwOTwveWVhcj48cHViLWRhdGVzPjxkYXRlPkZlYjwvZGF0ZT48
L3B1Yi1kYXRlcz48L2RhdGVzPjxpc2JuPjE1NTMtNzM3NCAoRWxlY3Ryb25pYykmI3hEOzE1NTMt
NzM2NiAoTGlua2luZyk8L2lzYm4+PGFjY2Vzc2lvbi1udW0+MTkyMjkzMTI8L2FjY2Vzc2lvbi1u
dW0+PHdvcmstdHlwZT5SZXNlYXJjaCBTdXBwb3J0LCBOb24tVS5TLiBHb3YmYXBvczt0PC93b3Jr
LXR5cGU+PHVybHM+PHJlbGF0ZWQtdXJscz48dXJsPmh0dHA6Ly93d3cubmNiaS5ubG0ubmloLmdv
di9wdWJtZWQvMTkyMjkzMTI8L3VybD48dXJsPmh0dHA6Ly93d3cucGxvc3BhdGhvZ2Vucy5vcmcv
YXJ0aWNsZS9mZXRjaE9iamVjdEF0dGFjaG1lbnQuYWN0aW9uP3VyaT1pbmZvJTNBZG9pJTJGMTAu
MTM3MSUyRmpvdXJuYWwucHBhdC4xMDAwMzEwJmFtcDtyZXByZXNlbnRhdGlvbj1QREY8L3VybD48
L3JlbGF0ZWQtdXJscz48L3VybHM+PGN1c3RvbTI+MjYzNjg5MDwvY3VzdG9tMj48ZWxlY3Ryb25p
Yy1yZXNvdXJjZS1udW0+MTAuMTM3MS9qb3VybmFsLnBwYXQuMTAwMDMxMDwvZWxlY3Ryb25pYy1y
ZXNvdXJjZS1udW0+PGxhbmd1YWdlPmVuZzwvbGFuZ3VhZ2U+PC9yZWNvcmQ+PC9DaXRlPjwvRW5k
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cmV1eDwvQXV0aG9yPjxZZWFyPjIwMDk8L1llYXI+PFJl
Y051bT4yOTk8L1JlY051bT48RGlzcGxheVRleHQ+PHN0eWxlIGZhY2U9InN1cGVyc2NyaXB0Ij5b
MTA5XTwvc3R5bGU+PC9EaXNwbGF5VGV4dD48cmVjb3JkPjxyZWMtbnVtYmVyPjI5OTwvcmVjLW51
bWJlcj48Zm9yZWlnbi1rZXlzPjxrZXkgYXBwPSJFTiIgZGItaWQ9InYweHd2ZWRyMnRlZGFxZTl6
MjV4YXY5NGRkZWZhdHhhdnAwNSIgdGltZXN0YW1wPSIxMzI4MTkxNjUxIj4yOTk8L2tleT48L2Zv
cmVpZ24ta2V5cz48cmVmLXR5cGUgbmFtZT0iSm91cm5hbCBBcnRpY2xlIj4xNzwvcmVmLXR5cGU+
PGNvbnRyaWJ1dG9ycz48YXV0aG9ycz48YXV0aG9yPkRyZXV4LCBNLjwvYXV0aG9yPjxhdXRob3I+
RGFvIFRoaSwgVi4gTC48L2F1dGhvcj48YXV0aG9yPkZyZXNxdWV0LCBKLjwvYXV0aG9yPjxhdXRo
b3I+R3VlcmluLCBNLjwvYXV0aG9yPjxhdXRob3I+SnVsaWEsIFouPC9hdXRob3I+PGF1dGhvcj5W
ZXJuZXksIEcuPC9hdXRob3I+PGF1dGhvcj5EdXJhbnRlbCwgRC48L2F1dGhvcj48YXV0aG9yPlpv
dWxpbSwgRi48L2F1dGhvcj48YXV0aG9yPkxhdmlsbGV0dGUsIEQuPC9hdXRob3I+PGF1dGhvcj5D
b3NzZXQsIEYuIEwuPC9hdXRob3I+PGF1dGhvcj5CYXJ0b3NjaCwgQi48L2F1dGhvcj48L2F1dGhv
cnM+PC9jb250cmlidXRvcnM+PGF1dGgtYWRkcmVzcz5Vbml2ZXJzaXRlIGRlIEx5b24sIFVDQi1M
eW9uMSwgSUZSMTI4LCBJTlNFUk0sIFU3NTgsIEVjb2xlIE5vcm1hbGUgU3VwZXJpZXVyZSBkZSBM
eW9uLCBMeW9uLCBGcmFuY2UuPC9hdXRoLWFkZHJlc3M+PHRpdGxlcz48dGl0bGU+UmVjZXB0b3Ig
Y29tcGxlbWVudGF0aW9uIGFuZCBtdXRhZ2VuZXNpcyByZXZlYWwgU1ItQkkgYXMgYW4gZXNzZW50
aWFsIEhDViBlbnRyeSBmYWN0b3IgYW5kIGZ1bmN0aW9uYWxseSBpbXBseSBpdHMgaW50cmEtIGFu
ZCBleHRyYS1jZWxsdWxhciBkb21haW5zPC90aXRsZT48c2Vjb25kYXJ5LXRpdGxlPlBMb1MgUGF0
aG9nPC9zZWNvbmRhcnktdGl0bGU+PGFsdC10aXRsZT5QTG9TIHBhdGhvZ2VuczwvYWx0LXRpdGxl
PjwvdGl0bGVzPjxwZXJpb2RpY2FsPjxmdWxsLXRpdGxlPlBMb1MgUGF0aG9nPC9mdWxsLXRpdGxl
PjwvcGVyaW9kaWNhbD48cGFnZXM+ZTEwMDAzMTA8L3BhZ2VzPjx2b2x1bWU+NTwvdm9sdW1lPjxu
dW1iZXI+MjwvbnVtYmVyPjxlZGl0aW9uPjIwMDkvMDIvMjE8L2VkaXRpb24+PGtleXdvcmRzPjxr
ZXl3b3JkPkFuaW1hbHM8L2tleXdvcmQ+PGtleXdvcmQ+QW50aWdlbnMsIENEL2dlbmV0aWNzL21l
dGFib2xpc208L2tleXdvcmQ+PGtleXdvcmQ+QW50aWdlbnMsIENEODE8L2tleXdvcmQ+PGtleXdv
cmQ+Q0hPIENlbGxzPC9rZXl3b3JkPjxrZXl3b3JkPkNlbGwgTGluZTwva2V5d29yZD48a2V5d29y
ZD5DZWxsIExpbmUsIFR1bW9yPC9rZXl3b3JkPjxrZXl3b3JkPkNyaWNldGluYWU8L2tleXdvcmQ+
PGtleXdvcmQ+Q3JpY2V0dWx1czwva2V5d29yZD48a2V5d29yZD5Eb2dzPC9rZXl3b3JkPjxrZXl3
b3JkPkhlcGFjaXZpcnVzLyptZXRhYm9saXNtPC9rZXl3b3JkPjxrZXl3b3JkPkh1bWFuczwva2V5
d29yZD48a2V5d29yZD5NZW1icmFuZSBQcm90ZWlucy9nZW5ldGljcy9tZXRhYm9saXNtPC9rZXl3
b3JkPjxrZXl3b3JkPk1pY2U8L2tleXdvcmQ+PGtleXdvcmQ+TXV0YWdlbmVzaXM8L2tleXdvcmQ+
PGtleXdvcmQ+UHJvdGVpbiBTdHJ1Y3R1cmUsIFRlcnRpYXJ5PC9rZXl3b3JkPjxrZXl3b3JkPlJh
dHM8L2tleXdvcmQ+PGtleXdvcmQ+UmVjZXB0b3JzLCBWaXJ1cy9nZW5ldGljcy9tZXRhYm9saXNt
PC9rZXl3b3JkPjxrZXl3b3JkPlJlY29tYmluYW50IEZ1c2lvbiBQcm90ZWluczwva2V5d29yZD48
a2V5d29yZD5TY2F2ZW5nZXIgUmVjZXB0b3JzLCBDbGFzcyBCLypnZW5ldGljcy9tZXRhYm9saXNt
PC9rZXl3b3JkPjxrZXl3b3JkPipWaXJ1cyBJbnRlcm5hbGl6YXRpb248L2tleXdvcmQ+PC9rZXl3
b3Jkcz48ZGF0ZXM+PHllYXI+MjAwOTwveWVhcj48cHViLWRhdGVzPjxkYXRlPkZlYjwvZGF0ZT48
L3B1Yi1kYXRlcz48L2RhdGVzPjxpc2JuPjE1NTMtNzM3NCAoRWxlY3Ryb25pYykmI3hEOzE1NTMt
NzM2NiAoTGlua2luZyk8L2lzYm4+PGFjY2Vzc2lvbi1udW0+MTkyMjkzMTI8L2FjY2Vzc2lvbi1u
dW0+PHdvcmstdHlwZT5SZXNlYXJjaCBTdXBwb3J0LCBOb24tVS5TLiBHb3YmYXBvczt0PC93b3Jr
LXR5cGU+PHVybHM+PHJlbGF0ZWQtdXJscz48dXJsPmh0dHA6Ly93d3cubmNiaS5ubG0ubmloLmdv
di9wdWJtZWQvMTkyMjkzMTI8L3VybD48dXJsPmh0dHA6Ly93d3cucGxvc3BhdGhvZ2Vucy5vcmcv
YXJ0aWNsZS9mZXRjaE9iamVjdEF0dGFjaG1lbnQuYWN0aW9uP3VyaT1pbmZvJTNBZG9pJTJGMTAu
MTM3MSUyRmpvdXJuYWwucHBhdC4xMDAwMzEwJmFtcDtyZXByZXNlbnRhdGlvbj1QREY8L3VybD48
L3JlbGF0ZWQtdXJscz48L3VybHM+PGN1c3RvbTI+MjYzNjg5MDwvY3VzdG9tMj48ZWxlY3Ryb25p
Yy1yZXNvdXJjZS1udW0+MTAuMTM3MS9qb3VybmFsLnBwYXQuMTAwMDMxMDwvZWxlY3Ryb25pYy1y
ZXNvdXJjZS1udW0+PGxhbmd1YWdlPmVuZzwvbGFuZ3VhZ2U+PC9yZWNvcmQ+PC9DaXRlPjwvRW5k
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9" w:tooltip="Dreux, 2009 #299" w:history="1">
        <w:r w:rsidR="000F07FA" w:rsidRPr="00EF2A4D">
          <w:rPr>
            <w:rFonts w:ascii="Book Antiqua" w:hAnsi="Book Antiqua"/>
            <w:noProof/>
            <w:sz w:val="24"/>
            <w:szCs w:val="24"/>
            <w:vertAlign w:val="superscript"/>
            <w:lang w:val="en-US"/>
          </w:rPr>
          <w:t>10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304EB" w:rsidRPr="00EF2A4D">
        <w:rPr>
          <w:rFonts w:ascii="Book Antiqua" w:hAnsi="Book Antiqua"/>
          <w:sz w:val="24"/>
          <w:szCs w:val="24"/>
          <w:lang w:val="en-US"/>
        </w:rPr>
        <w:t xml:space="preserve">. </w:t>
      </w:r>
      <w:r w:rsidR="00C32D9B" w:rsidRPr="00EF2A4D">
        <w:rPr>
          <w:rFonts w:ascii="Book Antiqua" w:hAnsi="Book Antiqua"/>
          <w:sz w:val="24"/>
          <w:szCs w:val="24"/>
          <w:lang w:val="en-US"/>
        </w:rPr>
        <w:t>However</w:t>
      </w:r>
      <w:r w:rsidR="00A551E0" w:rsidRPr="00EF2A4D">
        <w:rPr>
          <w:rFonts w:ascii="Book Antiqua" w:hAnsi="Book Antiqua"/>
          <w:sz w:val="24"/>
          <w:szCs w:val="24"/>
          <w:lang w:val="en-US"/>
        </w:rPr>
        <w:t>,</w:t>
      </w:r>
      <w:r w:rsidR="00CE2B15" w:rsidRPr="00EF2A4D">
        <w:rPr>
          <w:rFonts w:ascii="Book Antiqua" w:hAnsi="Book Antiqua"/>
          <w:sz w:val="24"/>
          <w:szCs w:val="24"/>
          <w:lang w:val="en-US"/>
        </w:rPr>
        <w:t xml:space="preserve"> besides lipid transfer abrogation, these receptor mutations </w:t>
      </w:r>
      <w:r w:rsidR="007156A0" w:rsidRPr="00EF2A4D">
        <w:rPr>
          <w:rFonts w:ascii="Book Antiqua" w:hAnsi="Book Antiqua"/>
          <w:sz w:val="24"/>
          <w:szCs w:val="24"/>
          <w:lang w:val="en-US"/>
        </w:rPr>
        <w:t>and small molecule</w:t>
      </w:r>
      <w:r w:rsidR="00C32D9B" w:rsidRPr="00EF2A4D">
        <w:rPr>
          <w:rFonts w:ascii="Book Antiqua" w:hAnsi="Book Antiqua"/>
          <w:sz w:val="24"/>
          <w:szCs w:val="24"/>
          <w:lang w:val="en-US"/>
        </w:rPr>
        <w:t xml:space="preserve"> inhibitors also</w:t>
      </w:r>
      <w:r w:rsidR="007156A0" w:rsidRPr="00EF2A4D">
        <w:rPr>
          <w:rFonts w:ascii="Book Antiqua" w:hAnsi="Book Antiqua"/>
          <w:sz w:val="24"/>
          <w:szCs w:val="24"/>
          <w:lang w:val="en-US"/>
        </w:rPr>
        <w:t xml:space="preserve"> decreased the</w:t>
      </w:r>
      <w:r w:rsidR="00CE2B15" w:rsidRPr="00EF2A4D">
        <w:rPr>
          <w:rFonts w:ascii="Book Antiqua" w:hAnsi="Book Antiqua"/>
          <w:sz w:val="24"/>
          <w:szCs w:val="24"/>
          <w:lang w:val="en-US"/>
        </w:rPr>
        <w:t xml:space="preserve"> binding potential of </w:t>
      </w:r>
      <w:r w:rsidR="00624088" w:rsidRPr="00EF2A4D">
        <w:rPr>
          <w:rFonts w:ascii="Book Antiqua" w:hAnsi="Book Antiqua"/>
          <w:sz w:val="24"/>
          <w:szCs w:val="24"/>
          <w:lang w:val="en-US"/>
        </w:rPr>
        <w:t>sE2</w:t>
      </w:r>
      <w:r w:rsidR="00F63416" w:rsidRPr="00EF2A4D">
        <w:rPr>
          <w:rFonts w:ascii="Book Antiqua" w:hAnsi="Book Antiqua"/>
          <w:sz w:val="24"/>
          <w:szCs w:val="24"/>
          <w:lang w:val="en-US"/>
        </w:rPr>
        <w:t xml:space="preserve"> to SR-BI</w:t>
      </w:r>
      <w:r w:rsidR="00AD7539" w:rsidRPr="00EF2A4D">
        <w:rPr>
          <w:rFonts w:ascii="Book Antiqua" w:hAnsi="Book Antiqua"/>
          <w:sz w:val="24"/>
          <w:szCs w:val="24"/>
          <w:lang w:val="en-US"/>
        </w:rPr>
        <w:t>,</w:t>
      </w:r>
      <w:r w:rsidR="00624088" w:rsidRPr="00EF2A4D">
        <w:rPr>
          <w:rFonts w:ascii="Book Antiqua" w:hAnsi="Book Antiqua"/>
          <w:sz w:val="24"/>
          <w:szCs w:val="24"/>
          <w:lang w:val="en-US"/>
        </w:rPr>
        <w:t xml:space="preserve"> making it impossible to </w:t>
      </w:r>
      <w:r w:rsidR="00244C9A" w:rsidRPr="00EF2A4D">
        <w:rPr>
          <w:rFonts w:ascii="Book Antiqua" w:hAnsi="Book Antiqua"/>
          <w:sz w:val="24"/>
          <w:szCs w:val="24"/>
          <w:lang w:val="en-US"/>
        </w:rPr>
        <w:t>discriminate the</w:t>
      </w:r>
      <w:r w:rsidR="00624088" w:rsidRPr="00EF2A4D">
        <w:rPr>
          <w:rFonts w:ascii="Book Antiqua" w:hAnsi="Book Antiqua"/>
          <w:sz w:val="24"/>
          <w:szCs w:val="24"/>
          <w:lang w:val="en-US"/>
        </w:rPr>
        <w:t xml:space="preserve"> involvement</w:t>
      </w:r>
      <w:r w:rsidR="00DC1B87" w:rsidRPr="00EF2A4D">
        <w:rPr>
          <w:rFonts w:ascii="Book Antiqua" w:hAnsi="Book Antiqua"/>
          <w:sz w:val="24"/>
          <w:szCs w:val="24"/>
          <w:lang w:val="en-US"/>
        </w:rPr>
        <w:t xml:space="preserve"> </w:t>
      </w:r>
      <w:r w:rsidR="00C32D9B" w:rsidRPr="00EF2A4D">
        <w:rPr>
          <w:rFonts w:ascii="Book Antiqua" w:hAnsi="Book Antiqua"/>
          <w:sz w:val="24"/>
          <w:szCs w:val="24"/>
          <w:lang w:val="en-US"/>
        </w:rPr>
        <w:t>of these two receptor functions</w:t>
      </w:r>
      <w:r w:rsidR="00624088" w:rsidRPr="00EF2A4D">
        <w:rPr>
          <w:rFonts w:ascii="Book Antiqua" w:hAnsi="Book Antiqua"/>
          <w:sz w:val="24"/>
          <w:szCs w:val="24"/>
          <w:lang w:val="en-US"/>
        </w:rPr>
        <w:t xml:space="preserve"> in the enhancing process. </w:t>
      </w:r>
      <w:r w:rsidR="00205959" w:rsidRPr="00EF2A4D">
        <w:rPr>
          <w:rFonts w:ascii="Book Antiqua" w:hAnsi="Book Antiqua"/>
          <w:sz w:val="24"/>
          <w:szCs w:val="24"/>
          <w:lang w:val="en-US"/>
        </w:rPr>
        <w:t xml:space="preserve">Thi </w:t>
      </w:r>
      <w:r w:rsidR="00382DC9" w:rsidRPr="00382DC9">
        <w:rPr>
          <w:rFonts w:ascii="Book Antiqua" w:hAnsi="Book Antiqua"/>
          <w:i/>
          <w:sz w:val="24"/>
          <w:szCs w:val="24"/>
          <w:lang w:val="en-US"/>
        </w:rPr>
        <w:t>et al</w:t>
      </w:r>
      <w:r w:rsidR="00971E8B"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971E8B" w:rsidRPr="00EF2A4D">
        <w:rPr>
          <w:rFonts w:ascii="Book Antiqua" w:hAnsi="Book Antiqua"/>
          <w:sz w:val="24"/>
          <w:szCs w:val="24"/>
          <w:lang w:val="en-US"/>
        </w:rPr>
        <w:instrText xml:space="preserve"> ADDIN EN.CITE </w:instrText>
      </w:r>
      <w:r w:rsidR="00971E8B"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971E8B" w:rsidRPr="00EF2A4D">
        <w:rPr>
          <w:rFonts w:ascii="Book Antiqua" w:hAnsi="Book Antiqua"/>
          <w:sz w:val="24"/>
          <w:szCs w:val="24"/>
          <w:lang w:val="en-US"/>
        </w:rPr>
        <w:instrText xml:space="preserve"> ADDIN EN.CITE.DATA </w:instrText>
      </w:r>
      <w:r w:rsidR="00971E8B" w:rsidRPr="00EF2A4D">
        <w:rPr>
          <w:rFonts w:ascii="Book Antiqua" w:hAnsi="Book Antiqua"/>
          <w:sz w:val="24"/>
          <w:szCs w:val="24"/>
          <w:lang w:val="en-US"/>
        </w:rPr>
      </w:r>
      <w:r w:rsidR="00971E8B" w:rsidRPr="00EF2A4D">
        <w:rPr>
          <w:rFonts w:ascii="Book Antiqua" w:hAnsi="Book Antiqua"/>
          <w:sz w:val="24"/>
          <w:szCs w:val="24"/>
          <w:lang w:val="en-US"/>
        </w:rPr>
        <w:fldChar w:fldCharType="end"/>
      </w:r>
      <w:r w:rsidR="00971E8B" w:rsidRPr="00EF2A4D">
        <w:rPr>
          <w:rFonts w:ascii="Book Antiqua" w:hAnsi="Book Antiqua"/>
          <w:sz w:val="24"/>
          <w:szCs w:val="24"/>
          <w:lang w:val="en-US"/>
        </w:rPr>
      </w:r>
      <w:r w:rsidR="00971E8B" w:rsidRPr="00EF2A4D">
        <w:rPr>
          <w:rFonts w:ascii="Book Antiqua" w:hAnsi="Book Antiqua"/>
          <w:sz w:val="24"/>
          <w:szCs w:val="24"/>
          <w:lang w:val="en-US"/>
        </w:rPr>
        <w:fldChar w:fldCharType="separate"/>
      </w:r>
      <w:r w:rsidR="00971E8B" w:rsidRPr="00EF2A4D">
        <w:rPr>
          <w:rFonts w:ascii="Book Antiqua" w:hAnsi="Book Antiqua"/>
          <w:noProof/>
          <w:sz w:val="24"/>
          <w:szCs w:val="24"/>
          <w:vertAlign w:val="superscript"/>
          <w:lang w:val="en-US"/>
        </w:rPr>
        <w:t>[</w:t>
      </w:r>
      <w:hyperlink w:anchor="_ENREF_66" w:tooltip="Dao Thi, 2012 #948" w:history="1">
        <w:r w:rsidR="00971E8B" w:rsidRPr="00EF2A4D">
          <w:rPr>
            <w:rFonts w:ascii="Book Antiqua" w:hAnsi="Book Antiqua"/>
            <w:noProof/>
            <w:sz w:val="24"/>
            <w:szCs w:val="24"/>
            <w:vertAlign w:val="superscript"/>
            <w:lang w:val="en-US"/>
          </w:rPr>
          <w:t>66</w:t>
        </w:r>
      </w:hyperlink>
      <w:r w:rsidR="00971E8B" w:rsidRPr="00EF2A4D">
        <w:rPr>
          <w:rFonts w:ascii="Book Antiqua" w:hAnsi="Book Antiqua"/>
          <w:noProof/>
          <w:sz w:val="24"/>
          <w:szCs w:val="24"/>
          <w:vertAlign w:val="superscript"/>
          <w:lang w:val="en-US"/>
        </w:rPr>
        <w:t>]</w:t>
      </w:r>
      <w:r w:rsidR="00971E8B" w:rsidRPr="00EF2A4D">
        <w:rPr>
          <w:rFonts w:ascii="Book Antiqua" w:hAnsi="Book Antiqua"/>
          <w:sz w:val="24"/>
          <w:szCs w:val="24"/>
          <w:lang w:val="en-US"/>
        </w:rPr>
        <w:fldChar w:fldCharType="end"/>
      </w:r>
      <w:r w:rsidR="00205959" w:rsidRPr="00EF2A4D">
        <w:rPr>
          <w:rFonts w:ascii="Book Antiqua" w:hAnsi="Book Antiqua"/>
          <w:sz w:val="24"/>
          <w:szCs w:val="24"/>
          <w:lang w:val="en-US"/>
        </w:rPr>
        <w:t xml:space="preserve"> </w:t>
      </w:r>
      <w:r w:rsidR="00C32D9B" w:rsidRPr="00EF2A4D">
        <w:rPr>
          <w:rFonts w:ascii="Book Antiqua" w:hAnsi="Book Antiqua"/>
          <w:sz w:val="24"/>
          <w:szCs w:val="24"/>
          <w:lang w:val="en-US"/>
        </w:rPr>
        <w:t xml:space="preserve">recently </w:t>
      </w:r>
      <w:r w:rsidR="00205959" w:rsidRPr="00EF2A4D">
        <w:rPr>
          <w:rFonts w:ascii="Book Antiqua" w:hAnsi="Book Antiqua"/>
          <w:sz w:val="24"/>
          <w:szCs w:val="24"/>
          <w:lang w:val="en-US"/>
        </w:rPr>
        <w:t>confirmed the essential role of t</w:t>
      </w:r>
      <w:r w:rsidR="00331751" w:rsidRPr="00EF2A4D">
        <w:rPr>
          <w:rFonts w:ascii="Book Antiqua" w:hAnsi="Book Antiqua"/>
          <w:sz w:val="24"/>
          <w:szCs w:val="24"/>
          <w:lang w:val="en-US"/>
        </w:rPr>
        <w:t>he E2 binding function of SR-BI</w:t>
      </w:r>
      <w:r w:rsidR="00205959" w:rsidRPr="00EF2A4D">
        <w:rPr>
          <w:rFonts w:ascii="Book Antiqua" w:hAnsi="Book Antiqua"/>
          <w:sz w:val="24"/>
          <w:szCs w:val="24"/>
          <w:lang w:val="en-US"/>
        </w:rPr>
        <w:t xml:space="preserve"> </w:t>
      </w:r>
      <w:r w:rsidR="00920B95" w:rsidRPr="00EF2A4D">
        <w:rPr>
          <w:rFonts w:ascii="Book Antiqua" w:hAnsi="Book Antiqua"/>
          <w:sz w:val="24"/>
          <w:szCs w:val="24"/>
          <w:lang w:val="en-US"/>
        </w:rPr>
        <w:t>in this context</w:t>
      </w:r>
      <w:r w:rsidR="00331751" w:rsidRPr="00EF2A4D">
        <w:rPr>
          <w:rFonts w:ascii="Book Antiqua" w:hAnsi="Book Antiqua"/>
          <w:sz w:val="24"/>
          <w:szCs w:val="24"/>
          <w:lang w:val="en-US"/>
        </w:rPr>
        <w:t>.</w:t>
      </w:r>
      <w:r w:rsidR="00801A01" w:rsidRPr="00EF2A4D">
        <w:rPr>
          <w:rFonts w:ascii="Book Antiqua" w:hAnsi="Book Antiqua"/>
          <w:sz w:val="24"/>
          <w:szCs w:val="24"/>
          <w:lang w:val="en-US"/>
        </w:rPr>
        <w:t xml:space="preserve"> They observed that</w:t>
      </w:r>
      <w:r w:rsidR="00B71E4E" w:rsidRPr="00EF2A4D">
        <w:rPr>
          <w:rFonts w:ascii="Book Antiqua" w:hAnsi="Book Antiqua"/>
          <w:sz w:val="24"/>
          <w:szCs w:val="24"/>
          <w:lang w:val="en-US"/>
        </w:rPr>
        <w:t xml:space="preserve"> mouse</w:t>
      </w:r>
      <w:r w:rsidR="00F63416" w:rsidRPr="00EF2A4D">
        <w:rPr>
          <w:rFonts w:ascii="Book Antiqua" w:hAnsi="Book Antiqua"/>
          <w:sz w:val="24"/>
          <w:szCs w:val="24"/>
          <w:lang w:val="en-US"/>
        </w:rPr>
        <w:t xml:space="preserve"> </w:t>
      </w:r>
      <w:r w:rsidR="00B71E4E" w:rsidRPr="00EF2A4D">
        <w:rPr>
          <w:rFonts w:ascii="Book Antiqua" w:hAnsi="Book Antiqua"/>
          <w:sz w:val="24"/>
          <w:szCs w:val="24"/>
          <w:lang w:val="en-US"/>
        </w:rPr>
        <w:t xml:space="preserve">SR-BI, </w:t>
      </w:r>
      <w:r w:rsidR="00017F77" w:rsidRPr="00EF2A4D">
        <w:rPr>
          <w:rFonts w:ascii="Book Antiqua" w:hAnsi="Book Antiqua"/>
          <w:sz w:val="24"/>
          <w:szCs w:val="24"/>
          <w:lang w:val="en-US"/>
        </w:rPr>
        <w:t xml:space="preserve">which </w:t>
      </w:r>
      <w:r w:rsidR="00B71E4E" w:rsidRPr="00EF2A4D">
        <w:rPr>
          <w:rFonts w:ascii="Book Antiqua" w:hAnsi="Book Antiqua"/>
          <w:sz w:val="24"/>
          <w:szCs w:val="24"/>
          <w:lang w:val="en-US"/>
        </w:rPr>
        <w:t>has functional</w:t>
      </w:r>
      <w:r w:rsidR="006703C5" w:rsidRPr="00EF2A4D">
        <w:rPr>
          <w:rFonts w:ascii="Book Antiqua" w:hAnsi="Book Antiqua"/>
          <w:sz w:val="24"/>
          <w:szCs w:val="24"/>
          <w:lang w:val="en-US"/>
        </w:rPr>
        <w:t xml:space="preserve"> </w:t>
      </w:r>
      <w:r w:rsidR="00801A01" w:rsidRPr="00EF2A4D">
        <w:rPr>
          <w:rFonts w:ascii="Book Antiqua" w:hAnsi="Book Antiqua"/>
          <w:sz w:val="24"/>
          <w:szCs w:val="24"/>
          <w:lang w:val="en-US"/>
        </w:rPr>
        <w:t xml:space="preserve">lipid transfer </w:t>
      </w:r>
      <w:r w:rsidR="00B71E4E" w:rsidRPr="00EF2A4D">
        <w:rPr>
          <w:rFonts w:ascii="Book Antiqua" w:hAnsi="Book Antiqua"/>
          <w:sz w:val="24"/>
          <w:szCs w:val="24"/>
          <w:lang w:val="en-US"/>
        </w:rPr>
        <w:t xml:space="preserve">activity </w:t>
      </w:r>
      <w:r w:rsidR="00801A01" w:rsidRPr="00EF2A4D">
        <w:rPr>
          <w:rFonts w:ascii="Book Antiqua" w:hAnsi="Book Antiqua"/>
          <w:sz w:val="24"/>
          <w:szCs w:val="24"/>
          <w:lang w:val="en-US"/>
        </w:rPr>
        <w:t xml:space="preserve">but </w:t>
      </w:r>
      <w:r w:rsidR="00B71E4E" w:rsidRPr="00EF2A4D">
        <w:rPr>
          <w:rFonts w:ascii="Book Antiqua" w:hAnsi="Book Antiqua"/>
          <w:sz w:val="24"/>
          <w:szCs w:val="24"/>
          <w:lang w:val="en-US"/>
        </w:rPr>
        <w:t xml:space="preserve">lacks </w:t>
      </w:r>
      <w:r w:rsidR="00801A01" w:rsidRPr="00EF2A4D">
        <w:rPr>
          <w:rFonts w:ascii="Book Antiqua" w:hAnsi="Book Antiqua"/>
          <w:sz w:val="24"/>
          <w:szCs w:val="24"/>
          <w:lang w:val="en-US"/>
        </w:rPr>
        <w:t xml:space="preserve">E2 binding </w:t>
      </w:r>
      <w:r w:rsidR="00B71E4E" w:rsidRPr="00EF2A4D">
        <w:rPr>
          <w:rFonts w:ascii="Book Antiqua" w:hAnsi="Book Antiqua"/>
          <w:sz w:val="24"/>
          <w:szCs w:val="24"/>
          <w:lang w:val="en-US"/>
        </w:rPr>
        <w:t xml:space="preserve">properties, </w:t>
      </w:r>
      <w:r w:rsidR="00801A01" w:rsidRPr="00EF2A4D">
        <w:rPr>
          <w:rFonts w:ascii="Book Antiqua" w:hAnsi="Book Antiqua"/>
          <w:sz w:val="24"/>
          <w:szCs w:val="24"/>
          <w:lang w:val="en-US"/>
        </w:rPr>
        <w:t xml:space="preserve">did not allow HDL to enhance HCV infectivity. In addition, </w:t>
      </w:r>
      <w:r w:rsidR="006703C5" w:rsidRPr="00EF2A4D">
        <w:rPr>
          <w:rFonts w:ascii="Book Antiqua" w:hAnsi="Book Antiqua"/>
          <w:sz w:val="24"/>
          <w:szCs w:val="24"/>
          <w:lang w:val="en-US"/>
        </w:rPr>
        <w:t>HDL did not enhance cell entry of HCVpp harboring SR-BI binding defective E2</w:t>
      </w:r>
      <w:r w:rsidR="00880684" w:rsidRPr="00EF2A4D">
        <w:rPr>
          <w:rFonts w:ascii="Book Antiqua" w:hAnsi="Book Antiqua"/>
          <w:sz w:val="24"/>
          <w:szCs w:val="24"/>
          <w:lang w:val="en-US"/>
        </w:rPr>
        <w:t>.</w:t>
      </w:r>
      <w:r w:rsidR="00FF5FC3" w:rsidRPr="00EF2A4D">
        <w:rPr>
          <w:rFonts w:ascii="Book Antiqua" w:hAnsi="Book Antiqua"/>
          <w:sz w:val="24"/>
          <w:szCs w:val="24"/>
          <w:lang w:val="en-US"/>
        </w:rPr>
        <w:t xml:space="preserve"> </w:t>
      </w:r>
    </w:p>
    <w:p w14:paraId="1E51C5C7" w14:textId="38D57141" w:rsidR="00F153A0" w:rsidRPr="00EF2A4D" w:rsidRDefault="00FF5FC3"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Since</w:t>
      </w:r>
      <w:r w:rsidR="00B60561" w:rsidRPr="00EF2A4D">
        <w:rPr>
          <w:rFonts w:ascii="Book Antiqua" w:hAnsi="Book Antiqua"/>
          <w:sz w:val="24"/>
          <w:szCs w:val="24"/>
          <w:lang w:val="en-US"/>
        </w:rPr>
        <w:t xml:space="preserve">, to our </w:t>
      </w:r>
      <w:r w:rsidR="006C2A54" w:rsidRPr="00EF2A4D">
        <w:rPr>
          <w:rFonts w:ascii="Book Antiqua" w:hAnsi="Book Antiqua"/>
          <w:sz w:val="24"/>
          <w:szCs w:val="24"/>
          <w:lang w:val="en-US"/>
        </w:rPr>
        <w:t>knowledge</w:t>
      </w:r>
      <w:r w:rsidR="00B60561" w:rsidRPr="00EF2A4D">
        <w:rPr>
          <w:rFonts w:ascii="Book Antiqua" w:hAnsi="Book Antiqua"/>
          <w:sz w:val="24"/>
          <w:szCs w:val="24"/>
          <w:lang w:val="en-US"/>
        </w:rPr>
        <w:t xml:space="preserve">, </w:t>
      </w:r>
      <w:r w:rsidR="00AD7539" w:rsidRPr="00EF2A4D">
        <w:rPr>
          <w:rFonts w:ascii="Book Antiqua" w:hAnsi="Book Antiqua"/>
          <w:sz w:val="24"/>
          <w:szCs w:val="24"/>
          <w:lang w:val="en-US"/>
        </w:rPr>
        <w:t>it has never been shown</w:t>
      </w:r>
      <w:r w:rsidR="007A6C54" w:rsidRPr="00EF2A4D">
        <w:rPr>
          <w:rFonts w:ascii="Book Antiqua" w:hAnsi="Book Antiqua"/>
          <w:sz w:val="24"/>
          <w:szCs w:val="24"/>
          <w:lang w:val="en-US"/>
        </w:rPr>
        <w:t xml:space="preserve"> that</w:t>
      </w:r>
      <w:r w:rsidR="00B60561" w:rsidRPr="00EF2A4D">
        <w:rPr>
          <w:rFonts w:ascii="Book Antiqua" w:hAnsi="Book Antiqua"/>
          <w:sz w:val="24"/>
          <w:szCs w:val="24"/>
          <w:lang w:val="en-US"/>
        </w:rPr>
        <w:t xml:space="preserve"> HDL infection enhancement</w:t>
      </w:r>
      <w:r w:rsidR="0047699A" w:rsidRPr="00EF2A4D">
        <w:rPr>
          <w:rFonts w:ascii="Book Antiqua" w:hAnsi="Book Antiqua"/>
          <w:sz w:val="24"/>
          <w:szCs w:val="24"/>
          <w:lang w:val="en-US"/>
        </w:rPr>
        <w:t xml:space="preserve"> </w:t>
      </w:r>
      <w:r w:rsidR="00B60561" w:rsidRPr="00EF2A4D">
        <w:rPr>
          <w:rFonts w:ascii="Book Antiqua" w:hAnsi="Book Antiqua"/>
          <w:sz w:val="24"/>
          <w:szCs w:val="24"/>
          <w:lang w:val="en-US"/>
        </w:rPr>
        <w:t xml:space="preserve">solely </w:t>
      </w:r>
      <w:r w:rsidR="00614BB6" w:rsidRPr="00EF2A4D">
        <w:rPr>
          <w:rFonts w:ascii="Book Antiqua" w:hAnsi="Book Antiqua"/>
          <w:sz w:val="24"/>
          <w:szCs w:val="24"/>
          <w:lang w:val="en-US"/>
        </w:rPr>
        <w:t>rel</w:t>
      </w:r>
      <w:r w:rsidRPr="00EF2A4D">
        <w:rPr>
          <w:rFonts w:ascii="Book Antiqua" w:hAnsi="Book Antiqua"/>
          <w:sz w:val="24"/>
          <w:szCs w:val="24"/>
          <w:lang w:val="en-US"/>
        </w:rPr>
        <w:t>ies</w:t>
      </w:r>
      <w:r w:rsidR="00B60561" w:rsidRPr="00EF2A4D">
        <w:rPr>
          <w:rFonts w:ascii="Book Antiqua" w:hAnsi="Book Antiqua"/>
          <w:sz w:val="24"/>
          <w:szCs w:val="24"/>
          <w:lang w:val="en-US"/>
        </w:rPr>
        <w:t xml:space="preserve"> on the ability of SR-BI to interact with E2</w:t>
      </w:r>
      <w:r w:rsidRPr="00EF2A4D">
        <w:rPr>
          <w:rFonts w:ascii="Book Antiqua" w:hAnsi="Book Antiqua"/>
          <w:sz w:val="24"/>
          <w:szCs w:val="24"/>
          <w:lang w:val="en-US"/>
        </w:rPr>
        <w:t xml:space="preserve">, independent of SR-BI’s lipid </w:t>
      </w:r>
      <w:r w:rsidRPr="00EF2A4D">
        <w:rPr>
          <w:rFonts w:ascii="Book Antiqua" w:hAnsi="Book Antiqua"/>
          <w:sz w:val="24"/>
          <w:szCs w:val="24"/>
          <w:lang w:val="en-US"/>
        </w:rPr>
        <w:lastRenderedPageBreak/>
        <w:t>transfer,</w:t>
      </w:r>
      <w:r w:rsidR="00564D2A" w:rsidRPr="00EF2A4D">
        <w:rPr>
          <w:rFonts w:ascii="Book Antiqua" w:hAnsi="Book Antiqua"/>
          <w:sz w:val="24"/>
          <w:szCs w:val="24"/>
          <w:lang w:val="en-US"/>
        </w:rPr>
        <w:t xml:space="preserve"> </w:t>
      </w:r>
      <w:r w:rsidRPr="00EF2A4D">
        <w:rPr>
          <w:rFonts w:ascii="Book Antiqua" w:hAnsi="Book Antiqua"/>
          <w:sz w:val="24"/>
          <w:szCs w:val="24"/>
          <w:lang w:val="en-US"/>
        </w:rPr>
        <w:t xml:space="preserve">we propose </w:t>
      </w:r>
      <w:r w:rsidR="007A6C54" w:rsidRPr="00EF2A4D">
        <w:rPr>
          <w:rFonts w:ascii="Book Antiqua" w:hAnsi="Book Antiqua"/>
          <w:sz w:val="24"/>
          <w:szCs w:val="24"/>
          <w:lang w:val="en-US"/>
        </w:rPr>
        <w:t xml:space="preserve">a concerted action of </w:t>
      </w:r>
      <w:r w:rsidR="00564D2A" w:rsidRPr="00EF2A4D">
        <w:rPr>
          <w:rFonts w:ascii="Book Antiqua" w:hAnsi="Book Antiqua"/>
          <w:sz w:val="24"/>
          <w:szCs w:val="24"/>
          <w:lang w:val="en-US"/>
        </w:rPr>
        <w:t>both receptor functions</w:t>
      </w:r>
      <w:r w:rsidRPr="00EF2A4D">
        <w:rPr>
          <w:rFonts w:ascii="Book Antiqua" w:hAnsi="Book Antiqua"/>
          <w:sz w:val="24"/>
          <w:szCs w:val="24"/>
          <w:lang w:val="en-US"/>
        </w:rPr>
        <w:t xml:space="preserve"> in this process</w:t>
      </w:r>
      <w:r w:rsidR="00C60772" w:rsidRPr="00EF2A4D">
        <w:rPr>
          <w:rFonts w:ascii="Book Antiqua" w:hAnsi="Book Antiqua"/>
          <w:sz w:val="24"/>
          <w:szCs w:val="24"/>
          <w:lang w:val="en-US"/>
        </w:rPr>
        <w:t>.</w:t>
      </w:r>
      <w:r w:rsidR="007A6C54" w:rsidRPr="00EF2A4D">
        <w:rPr>
          <w:rFonts w:ascii="Book Antiqua" w:hAnsi="Book Antiqua"/>
          <w:sz w:val="24"/>
          <w:szCs w:val="24"/>
          <w:lang w:val="en-US"/>
        </w:rPr>
        <w:t xml:space="preserve"> </w:t>
      </w:r>
      <w:r w:rsidRPr="00EF2A4D">
        <w:rPr>
          <w:rFonts w:ascii="Book Antiqua" w:hAnsi="Book Antiqua"/>
          <w:sz w:val="24"/>
          <w:szCs w:val="24"/>
          <w:lang w:val="en-US"/>
        </w:rPr>
        <w:t>We</w:t>
      </w:r>
      <w:r w:rsidR="00801A01" w:rsidRPr="00EF2A4D">
        <w:rPr>
          <w:rFonts w:ascii="Book Antiqua" w:hAnsi="Book Antiqua"/>
          <w:sz w:val="24"/>
          <w:szCs w:val="24"/>
          <w:lang w:val="en-US"/>
        </w:rPr>
        <w:t xml:space="preserve"> postulate that the </w:t>
      </w:r>
      <w:r w:rsidR="00F63416" w:rsidRPr="00EF2A4D">
        <w:rPr>
          <w:rFonts w:ascii="Book Antiqua" w:hAnsi="Book Antiqua"/>
          <w:sz w:val="24"/>
          <w:szCs w:val="24"/>
          <w:lang w:val="en-US"/>
        </w:rPr>
        <w:t xml:space="preserve">critical </w:t>
      </w:r>
      <w:r w:rsidR="00801A01" w:rsidRPr="00EF2A4D">
        <w:rPr>
          <w:rFonts w:ascii="Book Antiqua" w:hAnsi="Book Antiqua"/>
          <w:sz w:val="24"/>
          <w:szCs w:val="24"/>
          <w:lang w:val="en-US"/>
        </w:rPr>
        <w:t>E2-SR</w:t>
      </w:r>
      <w:r w:rsidR="00B10014" w:rsidRPr="00EF2A4D">
        <w:rPr>
          <w:rFonts w:ascii="Book Antiqua" w:hAnsi="Book Antiqua"/>
          <w:sz w:val="24"/>
          <w:szCs w:val="24"/>
          <w:lang w:val="en-US"/>
        </w:rPr>
        <w:t>-</w:t>
      </w:r>
      <w:r w:rsidR="00801A01" w:rsidRPr="00EF2A4D">
        <w:rPr>
          <w:rFonts w:ascii="Book Antiqua" w:hAnsi="Book Antiqua"/>
          <w:sz w:val="24"/>
          <w:szCs w:val="24"/>
          <w:lang w:val="en-US"/>
        </w:rPr>
        <w:t xml:space="preserve">BI interaction positions the HCV viral particle in </w:t>
      </w:r>
      <w:r w:rsidR="00F63416" w:rsidRPr="00EF2A4D">
        <w:rPr>
          <w:rFonts w:ascii="Book Antiqua" w:hAnsi="Book Antiqua"/>
          <w:sz w:val="24"/>
          <w:szCs w:val="24"/>
          <w:lang w:val="en-US"/>
        </w:rPr>
        <w:t xml:space="preserve">such </w:t>
      </w:r>
      <w:r w:rsidR="00801A01" w:rsidRPr="00EF2A4D">
        <w:rPr>
          <w:rFonts w:ascii="Book Antiqua" w:hAnsi="Book Antiqua"/>
          <w:sz w:val="24"/>
          <w:szCs w:val="24"/>
          <w:lang w:val="en-US"/>
        </w:rPr>
        <w:t xml:space="preserve">a way </w:t>
      </w:r>
      <w:r w:rsidRPr="00EF2A4D">
        <w:rPr>
          <w:rFonts w:ascii="Book Antiqua" w:hAnsi="Book Antiqua"/>
          <w:sz w:val="24"/>
          <w:szCs w:val="24"/>
          <w:lang w:val="en-US"/>
        </w:rPr>
        <w:t xml:space="preserve">that </w:t>
      </w:r>
      <w:r w:rsidR="00801A01" w:rsidRPr="00EF2A4D">
        <w:rPr>
          <w:rFonts w:ascii="Book Antiqua" w:hAnsi="Book Antiqua"/>
          <w:sz w:val="24"/>
          <w:szCs w:val="24"/>
          <w:lang w:val="en-US"/>
        </w:rPr>
        <w:t xml:space="preserve">it </w:t>
      </w:r>
      <w:r w:rsidR="00F15079" w:rsidRPr="00EF2A4D">
        <w:rPr>
          <w:rFonts w:ascii="Book Antiqua" w:hAnsi="Book Antiqua"/>
          <w:sz w:val="24"/>
          <w:szCs w:val="24"/>
          <w:lang w:val="en-US"/>
        </w:rPr>
        <w:t>significantly benefits from SR-BI’s lipid transfer</w:t>
      </w:r>
      <w:r w:rsidR="00F63416" w:rsidRPr="00EF2A4D">
        <w:rPr>
          <w:rFonts w:ascii="Book Antiqua" w:hAnsi="Book Antiqua"/>
          <w:sz w:val="24"/>
          <w:szCs w:val="24"/>
          <w:lang w:val="en-US"/>
        </w:rPr>
        <w:t>,</w:t>
      </w:r>
      <w:r w:rsidR="00F15079" w:rsidRPr="00EF2A4D">
        <w:rPr>
          <w:rFonts w:ascii="Book Antiqua" w:hAnsi="Book Antiqua"/>
          <w:sz w:val="24"/>
          <w:szCs w:val="24"/>
          <w:lang w:val="en-US"/>
        </w:rPr>
        <w:t xml:space="preserve"> leading to infection enhancement. </w:t>
      </w:r>
      <w:r w:rsidR="005D37C7" w:rsidRPr="00EF2A4D">
        <w:rPr>
          <w:rFonts w:ascii="Book Antiqua" w:hAnsi="Book Antiqua"/>
          <w:sz w:val="24"/>
          <w:szCs w:val="24"/>
          <w:lang w:val="en-US"/>
        </w:rPr>
        <w:t xml:space="preserve">By promoting </w:t>
      </w:r>
      <w:r w:rsidRPr="00EF2A4D">
        <w:rPr>
          <w:rFonts w:ascii="Book Antiqua" w:hAnsi="Book Antiqua"/>
          <w:sz w:val="24"/>
          <w:szCs w:val="24"/>
          <w:lang w:val="en-US"/>
        </w:rPr>
        <w:t xml:space="preserve">the SR-BI mediated </w:t>
      </w:r>
      <w:r w:rsidR="005D37C7" w:rsidRPr="00EF2A4D">
        <w:rPr>
          <w:rFonts w:ascii="Book Antiqua" w:hAnsi="Book Antiqua"/>
          <w:sz w:val="24"/>
          <w:szCs w:val="24"/>
          <w:lang w:val="en-US"/>
        </w:rPr>
        <w:t>lipid transfer, HDL could e</w:t>
      </w:r>
      <w:r w:rsidR="00F15079" w:rsidRPr="00EF2A4D">
        <w:rPr>
          <w:rFonts w:ascii="Book Antiqua" w:hAnsi="Book Antiqua"/>
          <w:sz w:val="24"/>
          <w:szCs w:val="24"/>
          <w:lang w:val="en-US"/>
        </w:rPr>
        <w:t xml:space="preserve">ither </w:t>
      </w:r>
      <w:r w:rsidR="00CA7AA3" w:rsidRPr="00EF2A4D">
        <w:rPr>
          <w:rFonts w:ascii="Book Antiqua" w:hAnsi="Book Antiqua"/>
          <w:sz w:val="24"/>
          <w:szCs w:val="24"/>
          <w:lang w:val="en-US"/>
        </w:rPr>
        <w:t>change</w:t>
      </w:r>
      <w:r w:rsidR="005D37C7" w:rsidRPr="00EF2A4D">
        <w:rPr>
          <w:rFonts w:ascii="Book Antiqua" w:hAnsi="Book Antiqua"/>
          <w:sz w:val="24"/>
          <w:szCs w:val="24"/>
          <w:lang w:val="en-US"/>
        </w:rPr>
        <w:t xml:space="preserve"> </w:t>
      </w:r>
      <w:r w:rsidR="00F15079" w:rsidRPr="00EF2A4D">
        <w:rPr>
          <w:rFonts w:ascii="Book Antiqua" w:hAnsi="Book Antiqua"/>
          <w:sz w:val="24"/>
          <w:szCs w:val="24"/>
          <w:lang w:val="en-US"/>
        </w:rPr>
        <w:t xml:space="preserve">cholesterol </w:t>
      </w:r>
      <w:r w:rsidR="00CA7AA3" w:rsidRPr="00EF2A4D">
        <w:rPr>
          <w:rFonts w:ascii="Book Antiqua" w:hAnsi="Book Antiqua"/>
          <w:sz w:val="24"/>
          <w:szCs w:val="24"/>
          <w:lang w:val="en-US"/>
        </w:rPr>
        <w:t>contents</w:t>
      </w:r>
      <w:r w:rsidR="00F15079" w:rsidRPr="00EF2A4D">
        <w:rPr>
          <w:rFonts w:ascii="Book Antiqua" w:hAnsi="Book Antiqua"/>
          <w:sz w:val="24"/>
          <w:szCs w:val="24"/>
          <w:lang w:val="en-US"/>
        </w:rPr>
        <w:t xml:space="preserve"> of the lipoviroparticle</w:t>
      </w:r>
      <w:r w:rsidR="00E15F93" w:rsidRPr="00EF2A4D">
        <w:rPr>
          <w:rFonts w:ascii="Book Antiqua" w:hAnsi="Book Antiqua"/>
          <w:sz w:val="24"/>
          <w:szCs w:val="24"/>
          <w:lang w:val="en-US"/>
        </w:rPr>
        <w:t xml:space="preserve"> itself</w:t>
      </w:r>
      <w:r w:rsidR="00F15079" w:rsidRPr="00EF2A4D">
        <w:rPr>
          <w:rFonts w:ascii="Book Antiqua" w:hAnsi="Book Antiqua"/>
          <w:sz w:val="24"/>
          <w:szCs w:val="24"/>
          <w:lang w:val="en-US"/>
        </w:rPr>
        <w:t xml:space="preserve"> or </w:t>
      </w:r>
      <w:r w:rsidR="00FD284C" w:rsidRPr="00EF2A4D">
        <w:rPr>
          <w:rFonts w:ascii="Book Antiqua" w:hAnsi="Book Antiqua"/>
          <w:sz w:val="24"/>
          <w:szCs w:val="24"/>
          <w:lang w:val="en-US"/>
        </w:rPr>
        <w:t xml:space="preserve">initiate </w:t>
      </w:r>
      <w:r w:rsidR="00F15079" w:rsidRPr="00EF2A4D">
        <w:rPr>
          <w:rFonts w:ascii="Book Antiqua" w:hAnsi="Book Antiqua"/>
          <w:sz w:val="24"/>
          <w:szCs w:val="24"/>
          <w:lang w:val="en-US"/>
        </w:rPr>
        <w:t>cholesterol enrichment of the host cell plasma membrane</w:t>
      </w:r>
      <w:r w:rsidR="005D37C7" w:rsidRPr="00EF2A4D">
        <w:rPr>
          <w:rFonts w:ascii="Book Antiqua" w:hAnsi="Book Antiqua"/>
          <w:sz w:val="24"/>
          <w:szCs w:val="24"/>
          <w:lang w:val="en-US"/>
        </w:rPr>
        <w:t xml:space="preserve"> resulting in facilitation of post-attachment entry events.</w:t>
      </w:r>
      <w:r w:rsidR="00CA7AA3" w:rsidRPr="00EF2A4D">
        <w:rPr>
          <w:rFonts w:ascii="Book Antiqua" w:hAnsi="Book Antiqua"/>
          <w:sz w:val="24"/>
          <w:szCs w:val="24"/>
          <w:lang w:val="en-US"/>
        </w:rPr>
        <w:t xml:space="preserve"> </w:t>
      </w:r>
      <w:r w:rsidR="00E15F93" w:rsidRPr="00EF2A4D">
        <w:rPr>
          <w:rFonts w:ascii="Book Antiqua" w:hAnsi="Book Antiqua"/>
          <w:sz w:val="24"/>
          <w:szCs w:val="24"/>
          <w:lang w:val="en-US"/>
        </w:rPr>
        <w:t>It has indeed been reported that HCV entry</w:t>
      </w:r>
      <w:r w:rsidR="00E15F93" w:rsidRPr="00EF2A4D">
        <w:rPr>
          <w:rFonts w:ascii="Book Antiqua" w:hAnsi="Book Antiqua"/>
          <w:i/>
          <w:sz w:val="24"/>
          <w:szCs w:val="24"/>
          <w:lang w:val="en-US"/>
        </w:rPr>
        <w:t xml:space="preserve"> </w:t>
      </w:r>
      <w:r w:rsidR="00E15F93" w:rsidRPr="00EF2A4D">
        <w:rPr>
          <w:rFonts w:ascii="Book Antiqua" w:hAnsi="Book Antiqua"/>
          <w:sz w:val="24"/>
          <w:szCs w:val="24"/>
          <w:lang w:val="en-US"/>
        </w:rPr>
        <w:t>is dependent on the cholesterol co</w:t>
      </w:r>
      <w:r w:rsidR="00C4022C">
        <w:rPr>
          <w:rFonts w:ascii="Book Antiqua" w:hAnsi="Book Antiqua"/>
          <w:sz w:val="24"/>
          <w:szCs w:val="24"/>
          <w:lang w:val="en-US"/>
        </w:rPr>
        <w:t>ntent of the host cell membrane</w:t>
      </w:r>
      <w:r w:rsidR="003635EA" w:rsidRPr="00EF2A4D">
        <w:rPr>
          <w:rFonts w:ascii="Book Antiqua" w:hAnsi="Book Antiqua"/>
          <w:sz w:val="24"/>
          <w:szCs w:val="24"/>
          <w:lang w:val="en-US"/>
        </w:rPr>
        <w:fldChar w:fldCharType="begin">
          <w:fldData xml:space="preserve">PEVuZE5vdGU+PENpdGU+PEF1dGhvcj5LYXBhZGlhPC9BdXRob3I+PFllYXI+MjAwNzwvWWVhcj48
UmVjTnVtPjEwOTg8L1JlY051bT48RGlzcGxheVRleHQ+PHN0eWxlIGZhY2U9InN1cGVyc2NyaXB0
Ij5bMTExXTwvc3R5bGU+PC9EaXNwbGF5VGV4dD48cmVjb3JkPjxyZWMtbnVtYmVyPjEwOTg8L3Jl
Yy1udW1iZXI+PGZvcmVpZ24ta2V5cz48a2V5IGFwcD0iRU4iIGRiLWlkPSJ2MHh3dmVkcjJ0ZWRh
cWU5ejI1eGF2OTRkZGVmYXR4YXZwMDUiIHRpbWVzdGFtcD0iMTM4NzM3MDUzMSI+MTA5ODwva2V5
PjwvZm9yZWlnbi1rZXlzPjxyZWYtdHlwZSBuYW1lPSJKb3VybmFsIEFydGljbGUiPjE3PC9yZWYt
dHlwZT48Y29udHJpYnV0b3JzPjxhdXRob3JzPjxhdXRob3I+S2FwYWRpYSwgUy4gQi48L2F1dGhv
cj48YXV0aG9yPkJhcnRoLCBILjwvYXV0aG9yPjxhdXRob3I+QmF1bWVydCwgVC48L2F1dGhvcj48
YXV0aG9yPk1jS2VhdGluZywgSi4gQS48L2F1dGhvcj48YXV0aG9yPkNoaXNhcmksIEYuIFYuPC9h
dXRob3I+PC9hdXRob3JzPjwvY29udHJpYnV0b3JzPjxhdXRoLWFkZHJlc3M+RGVwYXJ0bWVudCBv
ZiBNb2xlY3VsYXIgYW5kIEV4cGVyaW1lbnRhbCBNZWRpY2luZSwgVGhlIFNjcmlwcHMgUmVzZWFy
Y2ggSW5zdGl0dXRlLCBMYSBKb2xsYSwgQ0EgOTIwMzcsIFVTQS48L2F1dGgtYWRkcmVzcz48dGl0
bGVzPjx0aXRsZT5Jbml0aWF0aW9uIG9mIGhlcGF0aXRpcyBDIHZpcnVzIGluZmVjdGlvbiBpcyBk
ZXBlbmRlbnQgb24gY2hvbGVzdGVyb2wgYW5kIGNvb3BlcmF0aXZpdHkgYmV0d2VlbiBDRDgxIGFu
ZCBzY2F2ZW5nZXIgcmVjZXB0b3IgQiB0eXBlIEk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M3NC04MzwvcGFnZXM+
PHZvbHVtZT44MTwvdm9sdW1lPjxudW1iZXI+MTwvbnVtYmVyPjxlZGl0aW9uPjIwMDYvMTAvMjA8
L2VkaXRpb24+PGtleXdvcmRzPjxrZXl3b3JkPkFudGljaG9sZXN0ZXJlbWljIEFnZW50cy9waGFy
bWFjb2xvZ3k8L2tleXdvcmQ+PGtleXdvcmQ+QW50aWdlbnMsIENELyptZXRhYm9saXNtPC9rZXl3
b3JkPjxrZXl3b3JkPkFudGlnZW5zLCBDRDgxPC9rZXl3b3JkPjxrZXl3b3JkPkNlbGwgTGluZTwv
a2V5d29yZD48a2V5d29yZD5DaG9sZXN0ZXJvbC8qcGh5c2lvbG9neTwva2V5d29yZD48a2V5d29y
ZD5HZW5lIEV4cHJlc3Npb24gUmVndWxhdGlvbi9kcnVnIGVmZmVjdHM8L2tleXdvcmQ+PGtleXdv
cmQ+SGVwYWNpdmlydXMvZHJ1ZyBlZmZlY3RzLypwYXRob2dlbmljaXR5PC9rZXl3b3JkPjxrZXl3
b3JkPkh1bWFuczwva2V5d29yZD48a2V5d29yZD5STkEsIFZpcmFsL21ldGFib2xpc208L2tleXdv
cmQ+PGtleXdvcmQ+UmVwbGljb24vZHJ1ZyBlZmZlY3RzPC9rZXl3b3JkPjxrZXl3b3JkPlNjYXZl
bmdlciBSZWNlcHRvcnMsIENsYXNzIEIvKm1ldGFib2xpc208L2tleXdvcmQ+PGtleXdvcmQ+YmV0
YS1DeWNsb2RleHRyaW5zL3BoYXJtYWNvbG9neTwva2V5d29yZD48L2tleXdvcmRzPjxkYXRlcz48
eWVhcj4yMDA3PC95ZWFyPjxwdWItZGF0ZXM+PGRhdGU+SmFuPC9kYXRlPjwvcHViLWRhdGVzPjwv
ZGF0ZXM+PGlzYm4+MDAyMi01MzhYIChQcmludCkmI3hEOzAwMjItNTM4WCAoTGlua2luZyk8L2lz
Ym4+PGFjY2Vzc2lvbi1udW0+MTcwNTA2MTI8L2FjY2Vzc2lvbi1udW0+PHdvcmstdHlwZT5SZXNl
YXJjaCBTdXBwb3J0LCBOLkkuSC4sIEV4dHJhbXVyYWwmI3hEO1Jlc2VhcmNoIFN1cHBvcnQsIE5v
bi1VLlMuIEdvdiZhcG9zO3Q8L3dvcmstdHlwZT48dXJscz48cmVsYXRlZC11cmxzPjx1cmw+aHR0
cDovL3d3dy5uY2JpLm5sbS5uaWguZ292L3B1Ym1lZC8xNzA1MDYxMjwvdXJsPjx1cmw+aHR0cDov
L2p2aS5hc20ub3JnL2NvbnRlbnQvODEvMS8zNzQuZnVsbC5wZGY8L3VybD48L3JlbGF0ZWQtdXJs
cz48L3VybHM+PGN1c3RvbTI+MTc5NzI3MTwvY3VzdG9tMj48ZWxlY3Ryb25pYy1yZXNvdXJjZS1u
dW0+MTAuMTEyOC9KVkkuMDExMzQtMDY8L2VsZWN0cm9uaWMtcmVzb3VyY2UtbnVtPjxsYW5ndWFn
ZT5l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LYXBhZGlhPC9BdXRob3I+PFllYXI+MjAwNzwvWWVhcj48
UmVjTnVtPjEwOTg8L1JlY051bT48RGlzcGxheVRleHQ+PHN0eWxlIGZhY2U9InN1cGVyc2NyaXB0
Ij5bMTExXTwvc3R5bGU+PC9EaXNwbGF5VGV4dD48cmVjb3JkPjxyZWMtbnVtYmVyPjEwOTg8L3Jl
Yy1udW1iZXI+PGZvcmVpZ24ta2V5cz48a2V5IGFwcD0iRU4iIGRiLWlkPSJ2MHh3dmVkcjJ0ZWRh
cWU5ejI1eGF2OTRkZGVmYXR4YXZwMDUiIHRpbWVzdGFtcD0iMTM4NzM3MDUzMSI+MTA5ODwva2V5
PjwvZm9yZWlnbi1rZXlzPjxyZWYtdHlwZSBuYW1lPSJKb3VybmFsIEFydGljbGUiPjE3PC9yZWYt
dHlwZT48Y29udHJpYnV0b3JzPjxhdXRob3JzPjxhdXRob3I+S2FwYWRpYSwgUy4gQi48L2F1dGhv
cj48YXV0aG9yPkJhcnRoLCBILjwvYXV0aG9yPjxhdXRob3I+QmF1bWVydCwgVC48L2F1dGhvcj48
YXV0aG9yPk1jS2VhdGluZywgSi4gQS48L2F1dGhvcj48YXV0aG9yPkNoaXNhcmksIEYuIFYuPC9h
dXRob3I+PC9hdXRob3JzPjwvY29udHJpYnV0b3JzPjxhdXRoLWFkZHJlc3M+RGVwYXJ0bWVudCBv
ZiBNb2xlY3VsYXIgYW5kIEV4cGVyaW1lbnRhbCBNZWRpY2luZSwgVGhlIFNjcmlwcHMgUmVzZWFy
Y2ggSW5zdGl0dXRlLCBMYSBKb2xsYSwgQ0EgOTIwMzcsIFVTQS48L2F1dGgtYWRkcmVzcz48dGl0
bGVzPjx0aXRsZT5Jbml0aWF0aW9uIG9mIGhlcGF0aXRpcyBDIHZpcnVzIGluZmVjdGlvbiBpcyBk
ZXBlbmRlbnQgb24gY2hvbGVzdGVyb2wgYW5kIGNvb3BlcmF0aXZpdHkgYmV0d2VlbiBDRDgxIGFu
ZCBzY2F2ZW5nZXIgcmVjZXB0b3IgQiB0eXBlIEk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M3NC04MzwvcGFnZXM+
PHZvbHVtZT44MTwvdm9sdW1lPjxudW1iZXI+MTwvbnVtYmVyPjxlZGl0aW9uPjIwMDYvMTAvMjA8
L2VkaXRpb24+PGtleXdvcmRzPjxrZXl3b3JkPkFudGljaG9sZXN0ZXJlbWljIEFnZW50cy9waGFy
bWFjb2xvZ3k8L2tleXdvcmQ+PGtleXdvcmQ+QW50aWdlbnMsIENELyptZXRhYm9saXNtPC9rZXl3
b3JkPjxrZXl3b3JkPkFudGlnZW5zLCBDRDgxPC9rZXl3b3JkPjxrZXl3b3JkPkNlbGwgTGluZTwv
a2V5d29yZD48a2V5d29yZD5DaG9sZXN0ZXJvbC8qcGh5c2lvbG9neTwva2V5d29yZD48a2V5d29y
ZD5HZW5lIEV4cHJlc3Npb24gUmVndWxhdGlvbi9kcnVnIGVmZmVjdHM8L2tleXdvcmQ+PGtleXdv
cmQ+SGVwYWNpdmlydXMvZHJ1ZyBlZmZlY3RzLypwYXRob2dlbmljaXR5PC9rZXl3b3JkPjxrZXl3
b3JkPkh1bWFuczwva2V5d29yZD48a2V5d29yZD5STkEsIFZpcmFsL21ldGFib2xpc208L2tleXdv
cmQ+PGtleXdvcmQ+UmVwbGljb24vZHJ1ZyBlZmZlY3RzPC9rZXl3b3JkPjxrZXl3b3JkPlNjYXZl
bmdlciBSZWNlcHRvcnMsIENsYXNzIEIvKm1ldGFib2xpc208L2tleXdvcmQ+PGtleXdvcmQ+YmV0
YS1DeWNsb2RleHRyaW5zL3BoYXJtYWNvbG9neTwva2V5d29yZD48L2tleXdvcmRzPjxkYXRlcz48
eWVhcj4yMDA3PC95ZWFyPjxwdWItZGF0ZXM+PGRhdGU+SmFuPC9kYXRlPjwvcHViLWRhdGVzPjwv
ZGF0ZXM+PGlzYm4+MDAyMi01MzhYIChQcmludCkmI3hEOzAwMjItNTM4WCAoTGlua2luZyk8L2lz
Ym4+PGFjY2Vzc2lvbi1udW0+MTcwNTA2MTI8L2FjY2Vzc2lvbi1udW0+PHdvcmstdHlwZT5SZXNl
YXJjaCBTdXBwb3J0LCBOLkkuSC4sIEV4dHJhbXVyYWwmI3hEO1Jlc2VhcmNoIFN1cHBvcnQsIE5v
bi1VLlMuIEdvdiZhcG9zO3Q8L3dvcmstdHlwZT48dXJscz48cmVsYXRlZC11cmxzPjx1cmw+aHR0
cDovL3d3dy5uY2JpLm5sbS5uaWguZ292L3B1Ym1lZC8xNzA1MDYxMjwvdXJsPjx1cmw+aHR0cDov
L2p2aS5hc20ub3JnL2NvbnRlbnQvODEvMS8zNzQuZnVsbC5wZGY8L3VybD48L3JlbGF0ZWQtdXJs
cz48L3VybHM+PGN1c3RvbTI+MTc5NzI3MTwvY3VzdG9tMj48ZWxlY3Ryb25pYy1yZXNvdXJjZS1u
dW0+MTAuMTEyOC9KVkkuMDExMzQtMDY8L2VsZWN0cm9uaWMtcmVzb3VyY2UtbnVtPjxsYW5ndWFn
ZT5l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1" w:tooltip="Kapadia, 2007 #1098" w:history="1">
        <w:r w:rsidR="000F07FA" w:rsidRPr="00EF2A4D">
          <w:rPr>
            <w:rFonts w:ascii="Book Antiqua" w:hAnsi="Book Antiqua"/>
            <w:noProof/>
            <w:sz w:val="24"/>
            <w:szCs w:val="24"/>
            <w:vertAlign w:val="superscript"/>
            <w:lang w:val="en-US"/>
          </w:rPr>
          <w:t>11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15F93" w:rsidRPr="00EF2A4D">
        <w:rPr>
          <w:rFonts w:ascii="Book Antiqua" w:hAnsi="Book Antiqua"/>
          <w:sz w:val="24"/>
          <w:szCs w:val="24"/>
          <w:lang w:val="en-US"/>
        </w:rPr>
        <w:t xml:space="preserve">. Possibly, cholesterol-mediated elevated plasma membrane fluidity assists and accelerates essential events in </w:t>
      </w:r>
      <w:r w:rsidR="001574E8" w:rsidRPr="00EF2A4D">
        <w:rPr>
          <w:rFonts w:ascii="Book Antiqua" w:hAnsi="Book Antiqua"/>
          <w:sz w:val="24"/>
          <w:szCs w:val="24"/>
          <w:lang w:val="en-US"/>
        </w:rPr>
        <w:t xml:space="preserve">the </w:t>
      </w:r>
      <w:r w:rsidR="00E15F93" w:rsidRPr="00EF2A4D">
        <w:rPr>
          <w:rFonts w:ascii="Book Antiqua" w:hAnsi="Book Antiqua"/>
          <w:sz w:val="24"/>
          <w:szCs w:val="24"/>
          <w:lang w:val="en-US"/>
        </w:rPr>
        <w:t xml:space="preserve">HCV entry </w:t>
      </w:r>
      <w:r w:rsidR="001574E8" w:rsidRPr="00EF2A4D">
        <w:rPr>
          <w:rFonts w:ascii="Book Antiqua" w:hAnsi="Book Antiqua"/>
          <w:sz w:val="24"/>
          <w:szCs w:val="24"/>
          <w:lang w:val="en-US"/>
        </w:rPr>
        <w:t xml:space="preserve">process </w:t>
      </w:r>
      <w:r w:rsidR="00E15F93" w:rsidRPr="00EF2A4D">
        <w:rPr>
          <w:rFonts w:ascii="Book Antiqua" w:hAnsi="Book Antiqua"/>
          <w:sz w:val="24"/>
          <w:szCs w:val="24"/>
          <w:lang w:val="en-US"/>
        </w:rPr>
        <w:t>such as receptor recruitment and interactions, particle internalization and fusion.</w:t>
      </w:r>
      <w:r w:rsidR="00100262" w:rsidRPr="00EF2A4D">
        <w:rPr>
          <w:rFonts w:ascii="Book Antiqua" w:hAnsi="Book Antiqua"/>
          <w:sz w:val="24"/>
          <w:szCs w:val="24"/>
          <w:lang w:val="en-US"/>
        </w:rPr>
        <w:t xml:space="preserve"> Of note, </w:t>
      </w:r>
      <w:r w:rsidR="00C00BDD" w:rsidRPr="00EF2A4D">
        <w:rPr>
          <w:rFonts w:ascii="Book Antiqua" w:hAnsi="Book Antiqua"/>
          <w:sz w:val="24"/>
          <w:szCs w:val="24"/>
          <w:lang w:val="en-US"/>
        </w:rPr>
        <w:t>HDL does not stimulate HCVpp or sE2 binding to CD81 or SR-BI, and n</w:t>
      </w:r>
      <w:r w:rsidR="00E75932" w:rsidRPr="00EF2A4D">
        <w:rPr>
          <w:rFonts w:ascii="Book Antiqua" w:hAnsi="Book Antiqua"/>
          <w:sz w:val="24"/>
          <w:szCs w:val="24"/>
          <w:lang w:val="en-US"/>
        </w:rPr>
        <w:t>o indication for direct in</w:t>
      </w:r>
      <w:r w:rsidR="00C00BDD" w:rsidRPr="00EF2A4D">
        <w:rPr>
          <w:rFonts w:ascii="Book Antiqua" w:hAnsi="Book Antiqua"/>
          <w:sz w:val="24"/>
          <w:szCs w:val="24"/>
          <w:lang w:val="en-US"/>
        </w:rPr>
        <w:t xml:space="preserve">teractions </w:t>
      </w:r>
      <w:r w:rsidR="001574E8" w:rsidRPr="00EF2A4D">
        <w:rPr>
          <w:rFonts w:ascii="Book Antiqua" w:hAnsi="Book Antiqua"/>
          <w:sz w:val="24"/>
          <w:szCs w:val="24"/>
          <w:lang w:val="en-US"/>
        </w:rPr>
        <w:t xml:space="preserve">between </w:t>
      </w:r>
      <w:r w:rsidR="00C00BDD" w:rsidRPr="00EF2A4D">
        <w:rPr>
          <w:rFonts w:ascii="Book Antiqua" w:hAnsi="Book Antiqua"/>
          <w:sz w:val="24"/>
          <w:szCs w:val="24"/>
          <w:lang w:val="en-US"/>
        </w:rPr>
        <w:t xml:space="preserve">HDL </w:t>
      </w:r>
      <w:r w:rsidR="001574E8" w:rsidRPr="00EF2A4D">
        <w:rPr>
          <w:rFonts w:ascii="Book Antiqua" w:hAnsi="Book Antiqua"/>
          <w:sz w:val="24"/>
          <w:szCs w:val="24"/>
          <w:lang w:val="en-US"/>
        </w:rPr>
        <w:t xml:space="preserve">and </w:t>
      </w:r>
      <w:r w:rsidR="00C00BDD" w:rsidRPr="00EF2A4D">
        <w:rPr>
          <w:rFonts w:ascii="Book Antiqua" w:hAnsi="Book Antiqua"/>
          <w:sz w:val="24"/>
          <w:szCs w:val="24"/>
          <w:lang w:val="en-US"/>
        </w:rPr>
        <w:t>HCVpp have</w:t>
      </w:r>
      <w:r w:rsidR="00C4022C">
        <w:rPr>
          <w:rFonts w:ascii="Book Antiqua" w:hAnsi="Book Antiqua"/>
          <w:sz w:val="24"/>
          <w:szCs w:val="24"/>
          <w:lang w:val="en-US"/>
        </w:rPr>
        <w:t xml:space="preserve"> been observed</w:t>
      </w:r>
      <w:r w:rsidR="003635E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MsIDExMl08L3N0eWxlPjwvRGlzcGxheVRleHQ+PHJlY29yZD48cmVjLW51bWJlcj44OTY8L3Jl
Yy1udW1iZXI+PGZvcmVpZ24ta2V5cz48a2V5IGFwcD0iRU4iIGRiLWlkPSJ2MHh3dmVkcjJ0ZWRh
cWU5ejI1eGF2OTRkZGVmYXR4YXZwMDUiIHRpbWVzdGFtcD0iMTM3NTk2Mjg4MiI+ODk2PC9rZXk+
PC9mb3JlaWduLWtleXM+PHJlZi10eXBlIG5hbWU9IkpvdXJuYWwgQXJ0aWNsZSI+MTc8L3JlZi10
eXBlPjxjb250cmlidXRvcnM+PGF1dGhvcnM+PGF1dGhvcj5EcmV1eCwgTS48L2F1dGhvcj48YXV0
aG9yPlBpZXRzY2htYW5uLCBULjwvYXV0aG9yPjxhdXRob3I+R3JhbmllciwgQy48L2F1dGhvcj48
YXV0aG9yPlZvaXNzZXQsIEMuPC9hdXRob3I+PGF1dGhvcj5SaWNhcmQtQmx1bSwgUy48L2F1dGhv
cj48YXV0aG9yPk1hbmdlb3QsIFAuIEUuPC9hdXRob3I+PGF1dGhvcj5LZWNrLCBaLjwvYXV0aG9y
PjxhdXRob3I+Rm91bmcsIFMuPC9hdXRob3I+PGF1dGhvcj5WdS1EYWMsIE4uPC9hdXRob3I+PGF1
dGhvcj5EdWJ1aXNzb24sIEouPC9hdXRob3I+PGF1dGhvcj5CYXJ0ZW5zY2hsYWdlciwgUi48L2F1
dGhvcj48YXV0aG9yPkxhdmlsbGV0dGUsIEQuPC9hdXRob3I+PGF1dGhvcj5Db3NzZXQsIEYuIEwu
PC9hdXRob3I+PC9hdXRob3JzPjwvY29udHJpYnV0b3JzPjxhdXRoLWFkZHJlc3M+SU5TRVJNLCBV
NzU4LCA2OTAwNyBMeW9uLCBGcmFuY2UuPC9hdXRoLWFkZHJlc3M+PHRpdGxlcz48dGl0bGU+SGln
aCBkZW5zaXR5IGxpcG9wcm90ZWluIGluaGliaXRzIGhlcGF0aXRpcyBDIHZpcnVzLW5ldXRyYWxp
emluZyBhbnRpYm9kaWVzIGJ5IHN0aW11bGF0aW5nIGNlbGwgZW50cnkgdmlhIGFjdGl2YXRpb24g
b2YgdGhlIHNjYXZlbmdlciByZWNlcHRvciBCSTwvdGl0bGU+PHNlY29uZGFyeS10aXRsZT5KIEJp
b2wgQ2hlbTwvc2Vjb25kYXJ5LXRpdGxlPjxhbHQtdGl0bGU+VGhlIEpvdXJuYWwgb2YgYmlvbG9n
aWNhbCBjaGVtaXN0cnk8L2FsdC10aXRsZT48L3RpdGxlcz48cGVyaW9kaWNhbD48ZnVsbC10aXRs
ZT5KIEJpb2wgQ2hlbTwvZnVsbC10aXRsZT48L3BlcmlvZGljYWw+PHBhZ2VzPjE4Mjg1LTk1PC9w
YWdlcz48dm9sdW1lPjI4MTwvdm9sdW1lPjxudW1iZXI+Mjc8L251bWJlcj48ZWRpdGlvbj4yMDA2
LzA1LzA2PC9lZGl0aW9uPjxrZXl3b3Jkcz48a2V5d29yZD5BbmltYWxzPC9rZXl3b3JkPjxrZXl3
b3JkPkFudGlib2RpZXMsIE1vbm9jbG9uYWwvYmxvb2QvaW1tdW5vbG9neTwva2V5d29yZD48a2V5
d29yZD5BbnRpYm9keSBTcGVjaWZpY2l0eTwva2V5d29yZD48a2V5d29yZD5BbnRpZ2VucywgQ0Qv
aW1tdW5vbG9neS9tZXRhYm9saXNtPC9rZXl3b3JkPjxrZXl3b3JkPkFudGlnZW5zLCBDRDgxPC9r
ZXl3b3JkPjxrZXl3b3JkPkVwaXRvcGVzPC9rZXl3b3JkPjxrZXl3b3JkPkhlcGFjaXZpcnVzLypp
bW11bm9sb2d5PC9rZXl3b3JkPjxrZXl3b3JkPkhlcGF0aXRpcyBDL2Jsb29kL3Zpcm9sb2d5PC9r
ZXl3b3JkPjxrZXl3b3JkPkhlcGF0aXRpcyBDIEFudGlib2RpZXMvKmltbXVub2xvZ3kvbWV0YWJv
bGlzbTwva2V5d29yZD48a2V5d29yZD5IZXBhdGl0aXMgQywgQ2hyb25pYy9ibG9vZC92aXJvbG9n
eTwva2V5d29yZD48a2V5d29yZD5IdW1hbnM8L2tleXdvcmQ+PGtleXdvcmQ+SW1tdW5pdHksIElu
bmF0ZTwva2V5d29yZD48a2V5d29yZD5MaXBvcHJvdGVpbnMsIEhETC8qaW1tdW5vbG9neS9tZXRh
Ym9saXNtL3BoYXJtYWNvbG9neTwva2V5d29yZD48a2V5d29yZD5Qcm90ZWluIEJpbmRpbmcvaW1t
dW5vbG9neTwva2V5d29yZD48a2V5d29yZD5TY2F2ZW5nZXIgUmVjZXB0b3JzLCBDbGFzcyBCLypp
bW11bm9sb2d5L21ldGFib2xpc208L2tleXdvcmQ+PGtleXdvcmQ+VmlydXMgUmVwbGljYXRpb24v
aW1tdW5vbG9neTwva2V5d29yZD48L2tleXdvcmRzPjxkYXRlcz48eWVhcj4yMDA2PC95ZWFyPjxw
dWItZGF0ZXM+PGRhdGU+SnVsIDc8L2RhdGU+PC9wdWItZGF0ZXM+PC9kYXRlcz48aXNibj4wMDIx
LTkyNTggKFByaW50KSYjeEQ7MDAyMS05MjU4IChMaW5raW5nKTwvaXNibj48YWNjZXNzaW9uLW51
bT4xNjY3NTQ1MDwvYWNjZXNzaW9uLW51bT48d29yay10eXBlPlJlc2VhcmNoIFN1cHBvcnQsIE4u
SS5ILiwgRXh0cmFtdXJhbCYjeEQ7UmVzZWFyY2ggU3VwcG9ydCwgTm9uLVUuUy4gR292JmFwb3M7
dDwvd29yay10eXBlPjx1cmxzPjxyZWxhdGVkLXVybHM+PHVybD5odHRwOi8vd3d3Lm5jYmkubmxt
Lm5paC5nb3YvcHVibWVkLzE2Njc1NDUwPC91cmw+PHVybD5odHRwOi8vd3d3LmpiYy5vcmcvY29u
dGVudC8yODEvMjcvMTgyODUuZnVsbC5wZGY8L3VybD48L3JlbGF0ZWQtdXJscz48L3VybHM+PGVs
ZWN0cm9uaWMtcmVzb3VyY2UtbnVtPjEwLjEwNzQvamJjLk02MDI3MDYyMDA8L2VsZWN0cm9uaWMt
cmVzb3VyY2UtbnVtPjxsYW5ndWFnZT5lbmc8L2xhbmd1YWdlPjwvcmVjb3JkPjwvQ2l0ZT48Q2l0
ZT48QXV0aG9yPkRyZXV4PC9BdXRob3I+PFllYXI+MjAwNzwvWWVhcj48UmVjTnVtPjEwMjwvUmVj
TnVtPjxyZWNvcmQ+PHJlYy1udW1iZXI+MTAyPC9yZWMtbnVtYmVyPjxmb3JlaWduLWtleXM+PGtl
eSBhcHA9IkVOIiBkYi1pZD0idjB4d3ZlZHIydGVkYXFlOXoyNXhhdjk0ZGRlZmF0eGF2cDA1IiB0
aW1lc3RhbXA9IjEzMjI3NDI1NjUiPjEwMjwva2V5PjwvZm9yZWlnbi1rZXlzPjxyZWYtdHlwZSBu
YW1lPSJKb3VybmFsIEFydGljbGUiPjE3PC9yZWYtdHlwZT48Y29udHJpYnV0b3JzPjxhdXRob3Jz
PjxhdXRob3I+RHJldXgsIE0uPC9hdXRob3I+PGF1dGhvcj5Cb3NvbiwgQi48L2F1dGhvcj48YXV0
aG9yPlJpY2FyZC1CbHVtLCBTLjwvYXV0aG9yPjxhdXRob3I+TW9sbGUsIEouPC9hdXRob3I+PGF1
dGhvcj5MYXZpbGxldHRlLCBELjwvYXV0aG9yPjxhdXRob3I+QmFydG9zY2gsIEIuPC9hdXRob3I+
PGF1dGhvcj5QZWNoZXVyLCBFLiBJLjwvYXV0aG9yPjxhdXRob3I+Q29zc2V0LCBGLiBMLjwvYXV0
aG9yPjwvYXV0aG9ycz48L2NvbnRyaWJ1dG9ycz48YXV0aC1hZGRyZXNzPlVuaXZlcnNpdGUgZGUg
THlvbiwgKFVDQi1MeW9uMSksIElGUjEyOCwgSU5TRVJNLCBVNzU4LCBhbmQgRWNvbGUgTm9ybWFs
ZSBTdXBlcmlldXJlIGRlIEx5b24sIEx5b24sIEYtNjkwMDcsIEZyYW5jZS48L2F1dGgtYWRkcmVz
cz48dGl0bGVzPjx0aXRsZT5UaGUgZXhjaGFuZ2VhYmxlIGFwb2xpcG9wcm90ZWluIEFwb0MtSSBw
cm9tb3RlcyBtZW1icmFuZSBmdXNpb24gb2YgaGVwYXRpdGlzIEMgdmlydXM8L3RpdGxlPjxzZWNv
bmRhcnktdGl0bGU+SiBCaW9sIENoZW08L3NlY29uZGFyeS10aXRsZT48L3RpdGxlcz48cGVyaW9k
aWNhbD48ZnVsbC10aXRsZT5KIEJpb2wgQ2hlbTwvZnVsbC10aXRsZT48L3BlcmlvZGljYWw+PHBh
Z2VzPjMyMzU3LTY5PC9wYWdlcz48dm9sdW1lPjI4Mjwvdm9sdW1lPjxudW1iZXI+NDQ8L251bWJl
cj48ZWRpdGlvbj4yMDA3LzA5LzAxPC9lZGl0aW9uPjxrZXl3b3Jkcz48a2V5d29yZD5BcG9saXBv
cHJvdGVpbiBDLUkvKm1ldGFib2xpc208L2tleXdvcmQ+PGtleXdvcmQ+Q2VsbCBMaW5lLCBUdW1v
cjwva2V5d29yZD48a2V5d29yZD5IZXBhY2l2aXJ1cy8qcGh5c2lvbG9neTwva2V5d29yZD48a2V5
d29yZD5IdW1hbnM8L2tleXdvcmQ+PGtleXdvcmQ+TGlwb3Byb3RlaW5zLCBIREwvbWV0YWJvbGlz
bTwva2V5d29yZD48a2V5d29yZD5TY2F2ZW5nZXIgUmVjZXB0b3JzLCBDbGFzcyBCL21ldGFib2xp
c208L2tleXdvcmQ+PGtleXdvcmQ+VmlyYWwgUHJvdGVpbnMvbWV0YWJvbGlzbTwva2V5d29yZD48
a2V5d29yZD4qVmlydXMgSW50ZXJuYWxpemF0aW9uPC9rZXl3b3JkPjwva2V5d29yZHM+PGRhdGVz
Pjx5ZWFyPjIwMDc8L3llYXI+PHB1Yi1kYXRlcz48ZGF0ZT5Ob3YgMjwvZGF0ZT48L3B1Yi1kYXRl
cz48L2RhdGVzPjxpc2JuPjAwMjEtOTI1OCAoUHJpbnQpJiN4RDswMDIxLTkyNTggKExpbmtpbmcp
PC9pc2JuPjxhY2Nlc3Npb24tbnVtPjE3NzYxNjc0PC9hY2Nlc3Npb24tbnVtPjx1cmxzPjxyZWxh
dGVkLXVybHM+PHVybD5odHRwOi8vd3d3Lm5jYmkubmxtLm5paC5nb3YvZW50cmV6L3F1ZXJ5LmZj
Z2k/Y21kPVJldHJpZXZlJmFtcDtkYj1QdWJNZWQmYW1wO2RvcHQ9Q2l0YXRpb24mYW1wO2xpc3Rf
dWlkcz0xNzc2MTY3NDwvdXJsPjx1cmw+aHR0cDovL3d3dy5qYmMub3JnL2NvbnRlbnQvMjgyLzQ0
LzMyMzU3LmZ1bGwucGRmPC91cmw+PC9yZWxhdGVkLXVybHM+PC91cmxzPjxlbGVjdHJvbmljLXJl
c291cmNlLW51bT5NNzA1MzU4MjAwIFtwaWldJiN4RDsxMC4xMDc0L2piYy5NNzA1MzU4MjAwPC9l
bGVjdHJvbmljLXJlc291cmNlLW51bT48bGFuZ3VhZ2U+ZW5nPC9sYW5ndWFnZT48L3JlY29yZD48
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MsIDExMl08L3N0eWxlPjwvRGlzcGxheVRleHQ+PHJlY29yZD48cmVjLW51bWJlcj44OTY8L3Jl
Yy1udW1iZXI+PGZvcmVpZ24ta2V5cz48a2V5IGFwcD0iRU4iIGRiLWlkPSJ2MHh3dmVkcjJ0ZWRh
cWU5ejI1eGF2OTRkZGVmYXR4YXZwMDUiIHRpbWVzdGFtcD0iMTM3NTk2Mjg4MiI+ODk2PC9rZXk+
PC9mb3JlaWduLWtleXM+PHJlZi10eXBlIG5hbWU9IkpvdXJuYWwgQXJ0aWNsZSI+MTc8L3JlZi10
eXBlPjxjb250cmlidXRvcnM+PGF1dGhvcnM+PGF1dGhvcj5EcmV1eCwgTS48L2F1dGhvcj48YXV0
aG9yPlBpZXRzY2htYW5uLCBULjwvYXV0aG9yPjxhdXRob3I+R3JhbmllciwgQy48L2F1dGhvcj48
YXV0aG9yPlZvaXNzZXQsIEMuPC9hdXRob3I+PGF1dGhvcj5SaWNhcmQtQmx1bSwgUy48L2F1dGhv
cj48YXV0aG9yPk1hbmdlb3QsIFAuIEUuPC9hdXRob3I+PGF1dGhvcj5LZWNrLCBaLjwvYXV0aG9y
PjxhdXRob3I+Rm91bmcsIFMuPC9hdXRob3I+PGF1dGhvcj5WdS1EYWMsIE4uPC9hdXRob3I+PGF1
dGhvcj5EdWJ1aXNzb24sIEouPC9hdXRob3I+PGF1dGhvcj5CYXJ0ZW5zY2hsYWdlciwgUi48L2F1
dGhvcj48YXV0aG9yPkxhdmlsbGV0dGUsIEQuPC9hdXRob3I+PGF1dGhvcj5Db3NzZXQsIEYuIEwu
PC9hdXRob3I+PC9hdXRob3JzPjwvY29udHJpYnV0b3JzPjxhdXRoLWFkZHJlc3M+SU5TRVJNLCBV
NzU4LCA2OTAwNyBMeW9uLCBGcmFuY2UuPC9hdXRoLWFkZHJlc3M+PHRpdGxlcz48dGl0bGU+SGln
aCBkZW5zaXR5IGxpcG9wcm90ZWluIGluaGliaXRzIGhlcGF0aXRpcyBDIHZpcnVzLW5ldXRyYWxp
emluZyBhbnRpYm9kaWVzIGJ5IHN0aW11bGF0aW5nIGNlbGwgZW50cnkgdmlhIGFjdGl2YXRpb24g
b2YgdGhlIHNjYXZlbmdlciByZWNlcHRvciBCSTwvdGl0bGU+PHNlY29uZGFyeS10aXRsZT5KIEJp
b2wgQ2hlbTwvc2Vjb25kYXJ5LXRpdGxlPjxhbHQtdGl0bGU+VGhlIEpvdXJuYWwgb2YgYmlvbG9n
aWNhbCBjaGVtaXN0cnk8L2FsdC10aXRsZT48L3RpdGxlcz48cGVyaW9kaWNhbD48ZnVsbC10aXRs
ZT5KIEJpb2wgQ2hlbTwvZnVsbC10aXRsZT48L3BlcmlvZGljYWw+PHBhZ2VzPjE4Mjg1LTk1PC9w
YWdlcz48dm9sdW1lPjI4MTwvdm9sdW1lPjxudW1iZXI+Mjc8L251bWJlcj48ZWRpdGlvbj4yMDA2
LzA1LzA2PC9lZGl0aW9uPjxrZXl3b3Jkcz48a2V5d29yZD5BbmltYWxzPC9rZXl3b3JkPjxrZXl3
b3JkPkFudGlib2RpZXMsIE1vbm9jbG9uYWwvYmxvb2QvaW1tdW5vbG9neTwva2V5d29yZD48a2V5
d29yZD5BbnRpYm9keSBTcGVjaWZpY2l0eTwva2V5d29yZD48a2V5d29yZD5BbnRpZ2VucywgQ0Qv
aW1tdW5vbG9neS9tZXRhYm9saXNtPC9rZXl3b3JkPjxrZXl3b3JkPkFudGlnZW5zLCBDRDgxPC9r
ZXl3b3JkPjxrZXl3b3JkPkVwaXRvcGVzPC9rZXl3b3JkPjxrZXl3b3JkPkhlcGFjaXZpcnVzLypp
bW11bm9sb2d5PC9rZXl3b3JkPjxrZXl3b3JkPkhlcGF0aXRpcyBDL2Jsb29kL3Zpcm9sb2d5PC9r
ZXl3b3JkPjxrZXl3b3JkPkhlcGF0aXRpcyBDIEFudGlib2RpZXMvKmltbXVub2xvZ3kvbWV0YWJv
bGlzbTwva2V5d29yZD48a2V5d29yZD5IZXBhdGl0aXMgQywgQ2hyb25pYy9ibG9vZC92aXJvbG9n
eTwva2V5d29yZD48a2V5d29yZD5IdW1hbnM8L2tleXdvcmQ+PGtleXdvcmQ+SW1tdW5pdHksIElu
bmF0ZTwva2V5d29yZD48a2V5d29yZD5MaXBvcHJvdGVpbnMsIEhETC8qaW1tdW5vbG9neS9tZXRh
Ym9saXNtL3BoYXJtYWNvbG9neTwva2V5d29yZD48a2V5d29yZD5Qcm90ZWluIEJpbmRpbmcvaW1t
dW5vbG9neTwva2V5d29yZD48a2V5d29yZD5TY2F2ZW5nZXIgUmVjZXB0b3JzLCBDbGFzcyBCLypp
bW11bm9sb2d5L21ldGFib2xpc208L2tleXdvcmQ+PGtleXdvcmQ+VmlydXMgUmVwbGljYXRpb24v
aW1tdW5vbG9neTwva2V5d29yZD48L2tleXdvcmRzPjxkYXRlcz48eWVhcj4yMDA2PC95ZWFyPjxw
dWItZGF0ZXM+PGRhdGU+SnVsIDc8L2RhdGU+PC9wdWItZGF0ZXM+PC9kYXRlcz48aXNibj4wMDIx
LTkyNTggKFByaW50KSYjeEQ7MDAyMS05MjU4IChMaW5raW5nKTwvaXNibj48YWNjZXNzaW9uLW51
bT4xNjY3NTQ1MDwvYWNjZXNzaW9uLW51bT48d29yay10eXBlPlJlc2VhcmNoIFN1cHBvcnQsIE4u
SS5ILiwgRXh0cmFtdXJhbCYjeEQ7UmVzZWFyY2ggU3VwcG9ydCwgTm9uLVUuUy4gR292JmFwb3M7
dDwvd29yay10eXBlPjx1cmxzPjxyZWxhdGVkLXVybHM+PHVybD5odHRwOi8vd3d3Lm5jYmkubmxt
Lm5paC5nb3YvcHVibWVkLzE2Njc1NDUwPC91cmw+PHVybD5odHRwOi8vd3d3LmpiYy5vcmcvY29u
dGVudC8yODEvMjcvMTgyODUuZnVsbC5wZGY8L3VybD48L3JlbGF0ZWQtdXJscz48L3VybHM+PGVs
ZWN0cm9uaWMtcmVzb3VyY2UtbnVtPjEwLjEwNzQvamJjLk02MDI3MDYyMDA8L2VsZWN0cm9uaWMt
cmVzb3VyY2UtbnVtPjxsYW5ndWFnZT5lbmc8L2xhbmd1YWdlPjwvcmVjb3JkPjwvQ2l0ZT48Q2l0
ZT48QXV0aG9yPkRyZXV4PC9BdXRob3I+PFllYXI+MjAwNzwvWWVhcj48UmVjTnVtPjEwMjwvUmVj
TnVtPjxyZWNvcmQ+PHJlYy1udW1iZXI+MTAyPC9yZWMtbnVtYmVyPjxmb3JlaWduLWtleXM+PGtl
eSBhcHA9IkVOIiBkYi1pZD0idjB4d3ZlZHIydGVkYXFlOXoyNXhhdjk0ZGRlZmF0eGF2cDA1IiB0
aW1lc3RhbXA9IjEzMjI3NDI1NjUiPjEwMjwva2V5PjwvZm9yZWlnbi1rZXlzPjxyZWYtdHlwZSBu
YW1lPSJKb3VybmFsIEFydGljbGUiPjE3PC9yZWYtdHlwZT48Y29udHJpYnV0b3JzPjxhdXRob3Jz
PjxhdXRob3I+RHJldXgsIE0uPC9hdXRob3I+PGF1dGhvcj5Cb3NvbiwgQi48L2F1dGhvcj48YXV0
aG9yPlJpY2FyZC1CbHVtLCBTLjwvYXV0aG9yPjxhdXRob3I+TW9sbGUsIEouPC9hdXRob3I+PGF1
dGhvcj5MYXZpbGxldHRlLCBELjwvYXV0aG9yPjxhdXRob3I+QmFydG9zY2gsIEIuPC9hdXRob3I+
PGF1dGhvcj5QZWNoZXVyLCBFLiBJLjwvYXV0aG9yPjxhdXRob3I+Q29zc2V0LCBGLiBMLjwvYXV0
aG9yPjwvYXV0aG9ycz48L2NvbnRyaWJ1dG9ycz48YXV0aC1hZGRyZXNzPlVuaXZlcnNpdGUgZGUg
THlvbiwgKFVDQi1MeW9uMSksIElGUjEyOCwgSU5TRVJNLCBVNzU4LCBhbmQgRWNvbGUgTm9ybWFs
ZSBTdXBlcmlldXJlIGRlIEx5b24sIEx5b24sIEYtNjkwMDcsIEZyYW5jZS48L2F1dGgtYWRkcmVz
cz48dGl0bGVzPjx0aXRsZT5UaGUgZXhjaGFuZ2VhYmxlIGFwb2xpcG9wcm90ZWluIEFwb0MtSSBw
cm9tb3RlcyBtZW1icmFuZSBmdXNpb24gb2YgaGVwYXRpdGlzIEMgdmlydXM8L3RpdGxlPjxzZWNv
bmRhcnktdGl0bGU+SiBCaW9sIENoZW08L3NlY29uZGFyeS10aXRsZT48L3RpdGxlcz48cGVyaW9k
aWNhbD48ZnVsbC10aXRsZT5KIEJpb2wgQ2hlbTwvZnVsbC10aXRsZT48L3BlcmlvZGljYWw+PHBh
Z2VzPjMyMzU3LTY5PC9wYWdlcz48dm9sdW1lPjI4Mjwvdm9sdW1lPjxudW1iZXI+NDQ8L251bWJl
cj48ZWRpdGlvbj4yMDA3LzA5LzAxPC9lZGl0aW9uPjxrZXl3b3Jkcz48a2V5d29yZD5BcG9saXBv
cHJvdGVpbiBDLUkvKm1ldGFib2xpc208L2tleXdvcmQ+PGtleXdvcmQ+Q2VsbCBMaW5lLCBUdW1v
cjwva2V5d29yZD48a2V5d29yZD5IZXBhY2l2aXJ1cy8qcGh5c2lvbG9neTwva2V5d29yZD48a2V5
d29yZD5IdW1hbnM8L2tleXdvcmQ+PGtleXdvcmQ+TGlwb3Byb3RlaW5zLCBIREwvbWV0YWJvbGlz
bTwva2V5d29yZD48a2V5d29yZD5TY2F2ZW5nZXIgUmVjZXB0b3JzLCBDbGFzcyBCL21ldGFib2xp
c208L2tleXdvcmQ+PGtleXdvcmQ+VmlyYWwgUHJvdGVpbnMvbWV0YWJvbGlzbTwva2V5d29yZD48
a2V5d29yZD4qVmlydXMgSW50ZXJuYWxpemF0aW9uPC9rZXl3b3JkPjwva2V5d29yZHM+PGRhdGVz
Pjx5ZWFyPjIwMDc8L3llYXI+PHB1Yi1kYXRlcz48ZGF0ZT5Ob3YgMjwvZGF0ZT48L3B1Yi1kYXRl
cz48L2RhdGVzPjxpc2JuPjAwMjEtOTI1OCAoUHJpbnQpJiN4RDswMDIxLTkyNTggKExpbmtpbmcp
PC9pc2JuPjxhY2Nlc3Npb24tbnVtPjE3NzYxNjc0PC9hY2Nlc3Npb24tbnVtPjx1cmxzPjxyZWxh
dGVkLXVybHM+PHVybD5odHRwOi8vd3d3Lm5jYmkubmxtLm5paC5nb3YvZW50cmV6L3F1ZXJ5LmZj
Z2k/Y21kPVJldHJpZXZlJmFtcDtkYj1QdWJNZWQmYW1wO2RvcHQ9Q2l0YXRpb24mYW1wO2xpc3Rf
dWlkcz0xNzc2MTY3NDwvdXJsPjx1cmw+aHR0cDovL3d3dy5qYmMub3JnL2NvbnRlbnQvMjgyLzQ0
LzMyMzU3LmZ1bGwucGRmPC91cmw+PC9yZWxhdGVkLXVybHM+PC91cmxzPjxlbGVjdHJvbmljLXJl
c291cmNlLW51bT5NNzA1MzU4MjAwIFtwaWldJiN4RDsxMC4xMDc0L2piYy5NNzA1MzU4MjAwPC9l
bGVjdHJvbmljLXJlc291cmNlLW51bT48bGFuZ3VhZ2U+ZW5nPC9sYW5ndWFnZT48L3JlY29yZD48
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3" w:tooltip="Dreux, 2006 #896" w:history="1">
        <w:r w:rsidR="000F07FA" w:rsidRPr="00EF2A4D">
          <w:rPr>
            <w:rFonts w:ascii="Book Antiqua" w:hAnsi="Book Antiqua"/>
            <w:noProof/>
            <w:sz w:val="24"/>
            <w:szCs w:val="24"/>
            <w:vertAlign w:val="superscript"/>
            <w:lang w:val="en-US"/>
          </w:rPr>
          <w:t>73</w:t>
        </w:r>
      </w:hyperlink>
      <w:r w:rsidR="00C4022C">
        <w:rPr>
          <w:rFonts w:ascii="Book Antiqua" w:hAnsi="Book Antiqua"/>
          <w:noProof/>
          <w:sz w:val="24"/>
          <w:szCs w:val="24"/>
          <w:vertAlign w:val="superscript"/>
          <w:lang w:val="en-US"/>
        </w:rPr>
        <w:t>,</w:t>
      </w:r>
      <w:hyperlink w:anchor="_ENREF_112" w:tooltip="Dreux, 2007 #102" w:history="1">
        <w:r w:rsidR="000F07FA" w:rsidRPr="00EF2A4D">
          <w:rPr>
            <w:rFonts w:ascii="Book Antiqua" w:hAnsi="Book Antiqua"/>
            <w:noProof/>
            <w:sz w:val="24"/>
            <w:szCs w:val="24"/>
            <w:vertAlign w:val="superscript"/>
            <w:lang w:val="en-US"/>
          </w:rPr>
          <w:t>11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100262" w:rsidRPr="00EF2A4D">
        <w:rPr>
          <w:rFonts w:ascii="Book Antiqua" w:hAnsi="Book Antiqua"/>
          <w:sz w:val="24"/>
          <w:szCs w:val="24"/>
          <w:lang w:val="en-US"/>
        </w:rPr>
        <w:t>.</w:t>
      </w:r>
    </w:p>
    <w:p w14:paraId="0666ECAD" w14:textId="77777777" w:rsidR="00C4022C" w:rsidRPr="00C4022C" w:rsidRDefault="00C4022C" w:rsidP="005B3E13">
      <w:pPr>
        <w:tabs>
          <w:tab w:val="left" w:pos="567"/>
        </w:tabs>
        <w:adjustRightInd w:val="0"/>
        <w:snapToGrid w:val="0"/>
        <w:spacing w:after="0" w:line="360" w:lineRule="auto"/>
        <w:jc w:val="both"/>
        <w:rPr>
          <w:rFonts w:ascii="Book Antiqua" w:hAnsi="Book Antiqua"/>
          <w:b/>
          <w:sz w:val="24"/>
          <w:szCs w:val="24"/>
          <w:lang w:val="en-US" w:eastAsia="zh-CN"/>
        </w:rPr>
      </w:pPr>
    </w:p>
    <w:p w14:paraId="74D948E0" w14:textId="163FEC0D" w:rsidR="007D7A9E" w:rsidRPr="00C4022C" w:rsidRDefault="00B975CA" w:rsidP="005B3E13">
      <w:pPr>
        <w:tabs>
          <w:tab w:val="left" w:pos="567"/>
        </w:tabs>
        <w:adjustRightInd w:val="0"/>
        <w:snapToGrid w:val="0"/>
        <w:spacing w:after="0" w:line="360" w:lineRule="auto"/>
        <w:jc w:val="both"/>
        <w:rPr>
          <w:rFonts w:ascii="Book Antiqua" w:hAnsi="Book Antiqua"/>
          <w:b/>
          <w:sz w:val="24"/>
          <w:szCs w:val="24"/>
          <w:lang w:val="en-US" w:eastAsia="zh-CN"/>
        </w:rPr>
      </w:pPr>
      <w:r w:rsidRPr="00C4022C">
        <w:rPr>
          <w:rFonts w:ascii="Book Antiqua" w:hAnsi="Book Antiqua"/>
          <w:b/>
          <w:sz w:val="24"/>
          <w:szCs w:val="24"/>
          <w:lang w:val="en-US"/>
        </w:rPr>
        <w:t>I</w:t>
      </w:r>
      <w:r w:rsidR="00C5146C" w:rsidRPr="00C4022C">
        <w:rPr>
          <w:rFonts w:ascii="Book Antiqua" w:hAnsi="Book Antiqua"/>
          <w:b/>
          <w:sz w:val="24"/>
          <w:szCs w:val="24"/>
          <w:lang w:val="en-US"/>
        </w:rPr>
        <w:t>ncreased</w:t>
      </w:r>
      <w:r w:rsidR="008404C4" w:rsidRPr="00C4022C">
        <w:rPr>
          <w:rFonts w:ascii="Book Antiqua" w:hAnsi="Book Antiqua"/>
          <w:b/>
          <w:sz w:val="24"/>
          <w:szCs w:val="24"/>
          <w:lang w:val="en-US"/>
        </w:rPr>
        <w:t xml:space="preserve"> receptor recruitment and interactions</w:t>
      </w:r>
      <w:r w:rsidR="00C4022C">
        <w:rPr>
          <w:rFonts w:ascii="Book Antiqua" w:hAnsi="Book Antiqua" w:hint="eastAsia"/>
          <w:b/>
          <w:sz w:val="24"/>
          <w:szCs w:val="24"/>
          <w:lang w:val="en-US" w:eastAsia="zh-CN"/>
        </w:rPr>
        <w:t xml:space="preserve">: </w:t>
      </w:r>
      <w:r w:rsidR="008404C4" w:rsidRPr="00EF2A4D">
        <w:rPr>
          <w:rFonts w:ascii="Book Antiqua" w:hAnsi="Book Antiqua"/>
          <w:sz w:val="24"/>
          <w:szCs w:val="24"/>
          <w:lang w:val="en-US"/>
        </w:rPr>
        <w:t>E2-specific antibodies do not abrogate HCV binding to SR-BI, yet they neutralized infectivity of HCV particles of a</w:t>
      </w:r>
      <w:r w:rsidR="004034F5">
        <w:rPr>
          <w:rFonts w:ascii="Book Antiqua" w:hAnsi="Book Antiqua"/>
          <w:sz w:val="24"/>
          <w:szCs w:val="24"/>
          <w:lang w:val="en-US"/>
        </w:rPr>
        <w:t>ll densities</w:t>
      </w:r>
      <w:r w:rsidR="003635E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YW8gVGhpPC9BdXRob3I+PFllYXI+MjAxMjwvWWVhcj48
UmVjTnVtPjk0ODwvUmVjTnVtPjxEaXNwbGF5VGV4dD48c3R5bGUgZmFjZT0ic3VwZXJzY3JpcHQi
Pls2Nl08L3N0eWxlPjwvRGlzcGxheVRleHQ+PHJlY29yZD48cmVjLW51bWJlcj45NDg8L3JlYy1u
dW1iZXI+PGZvcmVpZ24ta2V5cz48a2V5IGFwcD0iRU4iIGRiLWlkPSJ2MHh3dmVkcjJ0ZWRhcWU5
ejI1eGF2OTRkZGVmYXR4YXZwMDUiIHRpbWVzdGFtcD0iMTM3Nzc4NDExOCI+OTQ4PC9rZXk+PC9m
b3JlaWduLWtleXM+PHJlZi10eXBlIG5hbWU9IkpvdXJuYWwgQXJ0aWNsZSI+MTc8L3JlZi10eXBl
Pjxjb250cmlidXRvcnM+PGF1dGhvcnM+PGF1dGhvcj5EYW8gVGhpLCBWLiBMLjwvYXV0aG9yPjxh
dXRob3I+R3JhbmllciwgQy48L2F1dGhvcj48YXV0aG9yPlplaXNlbCwgTS4gQi48L2F1dGhvcj48
YXV0aG9yPkd1ZXJpbiwgTS48L2F1dGhvcj48YXV0aG9yPk1hbmNpcCwgSi48L2F1dGhvcj48YXV0
aG9yPkdyYW5pbywgTy48L2F1dGhvcj48YXV0aG9yPlBlbmluLCBGLjwvYXV0aG9yPjxhdXRob3I+
TGF2aWxsZXR0ZSwgRC48L2F1dGhvcj48YXV0aG9yPkJhcnRlbnNjaGxhZ2VyLCBSLjwvYXV0aG9y
PjxhdXRob3I+QmF1bWVydCwgVC4gRi48L2F1dGhvcj48YXV0aG9yPkNvc3NldCwgRi4gTC48L2F1
dGhvcj48YXV0aG9yPkRyZXV4LCBNLjwvYXV0aG9yPjwvYXV0aG9ycz48L2NvbnRyaWJ1dG9ycz48
YXV0aC1hZGRyZXNzPklOU0VSTSwgVTc1OCwgSHVtYW4gVmlyb2xvZ3kgTGFib3JhdG9yeSwgRVZJ
UiB0ZWFtLCBMeW9uLCBGLTY5MDA3LCBGcmFuY2UuPC9hdXRoLWFkZHJlc3M+PHRpdGxlcz48dGl0
bGU+Q2hhcmFjdGVyaXphdGlvbiBvZiBoZXBhdGl0aXMgQyB2aXJ1cyBwYXJ0aWNsZSBzdWJwb3B1
bGF0aW9ucyByZXZlYWxzIG11bHRpcGxlIHVzYWdlIG9mIHRoZSBzY2F2ZW5nZXIgcmVjZXB0b3Ig
QkkgZm9yIGVudHJ5IHN0ZXBzPC90aXRsZT48c2Vjb25kYXJ5LXRpdGxlPkogQmlvbCBDaGVtPC9z
ZWNvbmRhcnktdGl0bGU+PGFsdC10aXRsZT5UaGUgSm91cm5hbCBvZiBiaW9sb2dpY2FsIGNoZW1p
c3RyeTwvYWx0LXRpdGxlPjwvdGl0bGVzPjxwZXJpb2RpY2FsPjxmdWxsLXRpdGxlPkogQmlvbCBD
aGVtPC9mdWxsLXRpdGxlPjwvcGVyaW9kaWNhbD48cGFnZXM+MzEyNDItNTc8L3BhZ2VzPjx2b2x1
bWU+Mjg3PC92b2x1bWU+PG51bWJlcj4zNzwvbnVtYmVyPjxlZGl0aW9uPjIwMTIvMDcvMDc8L2Vk
aXRpb24+PGtleXdvcmRzPjxrZXl3b3JkPkFuaW1hbHM8L2tleXdvcmQ+PGtleXdvcmQ+QXBvbGlw
b3Byb3RlaW5zIEUvZ2VuZXRpY3MvKm1ldGFib2xpc208L2tleXdvcmQ+PGtleXdvcmQ+Q2VsbCBM
aW5lLCBUdW1vcjwva2V5d29yZD48a2V5d29yZD5IZXBhY2l2aXJ1cy8qcGh5c2lvbG9neTwva2V5
d29yZD48a2V5d29yZD5IdW1hbnM8L2tleXdvcmQ+PGtleXdvcmQ+TWljZTwva2V5d29yZD48a2V5
d29yZD5Qcm90ZWluIFN0cnVjdHVyZSwgVGVydGlhcnk8L2tleXdvcmQ+PGtleXdvcmQ+UmF0czwv
a2V5d29yZD48a2V5d29yZD5TY2F2ZW5nZXIgUmVjZXB0b3JzLCBDbGFzcyBCL2dlbmV0aWNzLypt
ZXRhYm9saXNtPC9rZXl3b3JkPjxrZXl3b3JkPlZpcmFsIEVudmVsb3BlIFByb3RlaW5zL2dlbmV0
aWNzLyptZXRhYm9saXNtPC9rZXl3b3JkPjxrZXl3b3JkPipWaXJ1cyBJbnRlcm5hbGl6YXRpb248
L2tleXdvcmQ+PC9rZXl3b3Jkcz48ZGF0ZXM+PHllYXI+MjAxMjwveWVhcj48cHViLWRhdGVzPjxk
YXRlPlNlcCA3PC9kYXRlPjwvcHViLWRhdGVzPjwvZGF0ZXM+PGlzYm4+MTA4My0zNTFYIChFbGVj
dHJvbmljKSYjeEQ7MDAyMS05MjU4IChMaW5raW5nKTwvaXNibj48YWNjZXNzaW9uLW51bT4yMjc2
NzYwNzwvYWNjZXNzaW9uLW51bT48d29yay10eXBlPlJlc2VhcmNoIFN1cHBvcnQsIE5vbi1VLlMu
IEdvdiZhcG9zO3Q8L3dvcmstdHlwZT48dXJscz48cmVsYXRlZC11cmxzPjx1cmw+aHR0cDovL3d3
dy5uY2JpLm5sbS5uaWguZ292L3B1Ym1lZC8yMjc2NzYwNzwvdXJsPjx1cmw+aHR0cDovL3d3dy5q
YmMub3JnL2NvbnRlbnQvMjg3LzM3LzMxMjQyLmZ1bGwucGRmPC91cmw+PC9yZWxhdGVkLXVybHM+
PC91cmxzPjxjdXN0b20yPjM0Mzg5NTY8L2N1c3RvbTI+PGVsZWN0cm9uaWMtcmVzb3VyY2UtbnVt
PjEwLjEwNzQvamJjLk0xMTIuMzY1OTI0PC9lbGVjdHJvbmljLXJlc291cmNlLW51bT48bGFuZ3Vh
Z2U+Z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6" w:tooltip="Dao Thi, 2012 #948" w:history="1">
        <w:r w:rsidR="000F07FA" w:rsidRPr="00EF2A4D">
          <w:rPr>
            <w:rFonts w:ascii="Book Antiqua" w:hAnsi="Book Antiqua"/>
            <w:noProof/>
            <w:sz w:val="24"/>
            <w:szCs w:val="24"/>
            <w:vertAlign w:val="superscript"/>
            <w:lang w:val="en-US"/>
          </w:rPr>
          <w:t>6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404C4" w:rsidRPr="00EF2A4D">
        <w:rPr>
          <w:rFonts w:ascii="Book Antiqua" w:hAnsi="Book Antiqua"/>
          <w:sz w:val="24"/>
          <w:szCs w:val="24"/>
          <w:lang w:val="en-US"/>
        </w:rPr>
        <w:t xml:space="preserve">. Although E2 is therefore not involved in </w:t>
      </w:r>
      <w:r w:rsidR="001574E8" w:rsidRPr="00EF2A4D">
        <w:rPr>
          <w:rFonts w:ascii="Book Antiqua" w:hAnsi="Book Antiqua"/>
          <w:sz w:val="24"/>
          <w:szCs w:val="24"/>
          <w:lang w:val="en-US"/>
        </w:rPr>
        <w:t xml:space="preserve">primary </w:t>
      </w:r>
      <w:r w:rsidR="008404C4" w:rsidRPr="00EF2A4D">
        <w:rPr>
          <w:rFonts w:ascii="Book Antiqua" w:hAnsi="Book Antiqua"/>
          <w:sz w:val="24"/>
          <w:szCs w:val="24"/>
          <w:lang w:val="en-US"/>
        </w:rPr>
        <w:t>HCV-SR-BI attachment, it does mediate HCV cell entry by enabling HDL to enhance its infectivity and through interaction with more downstream entry factors.</w:t>
      </w:r>
      <w:r w:rsidR="00497497" w:rsidRPr="00EF2A4D">
        <w:rPr>
          <w:rFonts w:ascii="Book Antiqua" w:hAnsi="Book Antiqua"/>
          <w:sz w:val="24"/>
          <w:szCs w:val="24"/>
          <w:lang w:val="en-US"/>
        </w:rPr>
        <w:t xml:space="preserve"> It is </w:t>
      </w:r>
      <w:r w:rsidR="00770A25" w:rsidRPr="00EF2A4D">
        <w:rPr>
          <w:rFonts w:ascii="Book Antiqua" w:hAnsi="Book Antiqua"/>
          <w:sz w:val="24"/>
          <w:szCs w:val="24"/>
          <w:lang w:val="en-US"/>
        </w:rPr>
        <w:t>observed</w:t>
      </w:r>
      <w:r w:rsidR="00497497" w:rsidRPr="00EF2A4D">
        <w:rPr>
          <w:rFonts w:ascii="Book Antiqua" w:hAnsi="Book Antiqua"/>
          <w:sz w:val="24"/>
          <w:szCs w:val="24"/>
          <w:lang w:val="en-US"/>
        </w:rPr>
        <w:t xml:space="preserve"> that the HVR1 region of E2 masks the viral </w:t>
      </w:r>
      <w:r w:rsidR="00770A25" w:rsidRPr="00EF2A4D">
        <w:rPr>
          <w:rFonts w:ascii="Book Antiqua" w:hAnsi="Book Antiqua"/>
          <w:sz w:val="24"/>
          <w:szCs w:val="24"/>
          <w:lang w:val="en-US"/>
        </w:rPr>
        <w:t xml:space="preserve">binding site to </w:t>
      </w:r>
      <w:r w:rsidR="004D1AA6">
        <w:rPr>
          <w:rFonts w:ascii="Book Antiqua" w:hAnsi="Book Antiqua"/>
          <w:sz w:val="24"/>
          <w:szCs w:val="24"/>
          <w:lang w:val="en-US"/>
        </w:rPr>
        <w:t>CD81</w:t>
      </w:r>
      <w:r w:rsidR="003635EA" w:rsidRPr="00EF2A4D">
        <w:rPr>
          <w:rFonts w:ascii="Book Antiqua" w:hAnsi="Book Antiqua"/>
          <w:sz w:val="24"/>
          <w:szCs w:val="24"/>
          <w:lang w:val="en-US"/>
        </w:rPr>
        <w:fldChar w:fldCharType="begin">
          <w:fldData xml:space="preserve">PEVuZE5vdGU+PENpdGU+PEF1dGhvcj5CYW5rd2l0ejwvQXV0aG9yPjxZZWFyPjIwMTA8L1llYXI+
PFJlY051bT42MzY8L1JlY051bT48RGlzcGxheVRleHQ+PHN0eWxlIGZhY2U9InN1cGVyc2NyaXB0
Ij5bMTEzXTwvc3R5bGU+PC9EaXNwbGF5VGV4dD48cmVjb3JkPjxyZWMtbnVtYmVyPjYzNjwvcmVj
LW51bWJlcj48Zm9yZWlnbi1rZXlzPjxrZXkgYXBwPSJFTiIgZGItaWQ9InYweHd2ZWRyMnRlZGFx
ZTl6MjV4YXY5NGRkZWZhdHhhdnAwNSIgdGltZXN0YW1wPSIxMzM0OTA1NTYyIj42MzY8L2tleT48
L2ZvcmVpZ24ta2V5cz48cmVmLXR5cGUgbmFtZT0iSm91cm5hbCBBcnRpY2xlIj4xNzwvcmVmLXR5
cGU+PGNvbnRyaWJ1dG9ycz48YXV0aG9ycz48YXV0aG9yPkJhbmt3aXR6LCBELjwvYXV0aG9yPjxh
dXRob3I+U3RlaW5tYW5uLCBFLjwvYXV0aG9yPjxhdXRob3I+Qml0emVnZWlvLCBKLjwvYXV0aG9y
PjxhdXRob3I+Q2llc2VrLCBTLjwvYXV0aG9yPjxhdXRob3I+RnJpZXNsYW5kLCBNLjwvYXV0aG9y
PjxhdXRob3I+SGVycm1hbm4sIEUuPC9hdXRob3I+PGF1dGhvcj5aZWlzZWwsIE0uIEIuPC9hdXRo
b3I+PGF1dGhvcj5CYXVtZXJ0LCBULiBGLjwvYXV0aG9yPjxhdXRob3I+S2VjaywgWi4gWS48L2F1
dGhvcj48YXV0aG9yPkZvdW5nLCBTLiBLLjwvYXV0aG9yPjxhdXRob3I+UGVjaGV1ciwgRS4gSS48
L2F1dGhvcj48YXV0aG9yPlBpZXRzY2htYW5uLCBULjwvYXV0aG9yPjwvYXV0aG9ycz48L2NvbnRy
aWJ1dG9ycz48YXV0aC1hZGRyZXNzPkRpdmlzaW9uIG9mIEV4cGVyaW1lbnRhbCBWaXJvbG9neSwg
VHdpbmNvcmUgQ2VudGVyIGZvciBFeHBlcmltZW50YWwgYW5kIENsaW5pY2FsIEluZmVjdGlvbiBS
ZXNlYXJjaCwgRmVvZG9yLUx5bmVuLVN0cmFzc2UgNy05LCAzMDYyNSBIYW5ub3ZlciwgR2VybWFu
eS48L2F1dGgtYWRkcmVzcz48dGl0bGVzPjx0aXRsZT5IZXBhdGl0aXMgQyB2aXJ1cyBoeXBlcnZh
cmlhYmxlIHJlZ2lvbiAxIG1vZHVsYXRlcyByZWNlcHRvciBpbnRlcmFjdGlvbnMsIGNvbmNlYWxz
IHRoZSBDRDgxIGJpbmRpbmcgc2l0ZSwgYW5kIHByb3RlY3RzIGNvbnNlcnZlZCBuZXV0cmFsaXpp
bmcgZXBpdG9wZXM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U3NTEtNjM8L3BhZ2VzPjx2b2x1bWU+ODQ8L3ZvbHVt
ZT48bnVtYmVyPjExPC9udW1iZXI+PGVkaXRpb24+MjAxMC8wNC8wMjwvZWRpdGlvbj48a2V5d29y
ZHM+PGtleXdvcmQ+QW50aWJvZGllcywgTmV1dHJhbGl6aW5nLyppbW11bm9sb2d5PC9rZXl3b3Jk
PjxrZXl3b3JkPkFudGlib2RpZXMsIFZpcmFsL2ltbXVub2xvZ3k8L2tleXdvcmQ+PGtleXdvcmQ+
QW50aWdlbnMsIENELyptZXRhYm9saXNtPC9rZXl3b3JkPjxrZXl3b3JkPkFudGlnZW5zLCBDRDgx
PC9rZXl3b3JkPjxrZXl3b3JkPkFudGlnZW5zLCBWaXJhbC9pbW11bm9sb2d5PC9rZXl3b3JkPjxr
ZXl3b3JkPkJpbmRpbmcgU2l0ZXM8L2tleXdvcmQ+PGtleXdvcmQ+Q29tcGxlbWVudGFyaXR5IERl
dGVybWluaW5nIFJlZ2lvbnMvKnBoeXNpb2xvZ3k8L2tleXdvcmQ+PGtleXdvcmQ+Q29uc2VydmVk
IFNlcXVlbmNlPC9rZXl3b3JkPjxrZXl3b3JkPkVwaXRvcGVzPC9rZXl3b3JkPjxrZXl3b3JkPkhl
cGFjaXZpcnVzLyppbW11bm9sb2d5L3BhdGhvZ2VuaWNpdHk8L2tleXdvcmQ+PGtleXdvcmQ+SHVt
YW5zPC9rZXl3b3JkPjxrZXl3b3JkPlJlY2VwdG9ycywgVmlydXMvKm1ldGFib2xpc208L2tleXdv
cmQ+PC9rZXl3b3Jkcz48ZGF0ZXM+PHllYXI+MjAxMDwveWVhcj48cHViLWRhdGVzPjxkYXRlPkp1
bjwvZGF0ZT48L3B1Yi1kYXRlcz48L2RhdGVzPjxpc2JuPjEwOTgtNTUxNCAoRWxlY3Ryb25pYykm
I3hEOzAwMjItNTM4WCAoTGlua2luZyk8L2lzYm4+PGFjY2Vzc2lvbi1udW0+MjAzNTcwOTE8L2Fj
Y2Vzc2lvbi1udW0+PHdvcmstdHlwZT5SZXNlYXJjaCBTdXBwb3J0LCBOLkkuSC4sIEV4dHJhbXVy
YWwmI3hEO1Jlc2VhcmNoIFN1cHBvcnQsIE5vbi1VLlMuIEdvdiZhcG9zO3Q8L3dvcmstdHlwZT48
dXJscz48cmVsYXRlZC11cmxzPjx1cmw+aHR0cDovL3d3dy5uY2JpLm5sbS5uaWguZ292L3B1Ym1l
ZC8yMDM1NzA5MTwvdXJsPjx1cmw+aHR0cDovL2p2aS5hc20ub3JnL2NvbnRlbnQvODQvMTEvNTc1
MS5mdWxsLnBkZjwvdXJsPjwvcmVsYXRlZC11cmxzPjwvdXJscz48Y3VzdG9tMj4yODc2NjAyPC9j
dXN0b20yPjxlbGVjdHJvbmljLXJlc291cmNlLW51bT4xMC4xMTI4L0pWSS4wMjIwMC0wOTwvZWxl
Y3Ryb25pYy1yZXNvdXJjZS1udW0+PGxhbmd1YWdlPmVuZzwvbGFuZ3VhZ2U+PC9yZWNvcmQ+PC9D
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YW5rd2l0ejwvQXV0aG9yPjxZZWFyPjIwMTA8L1llYXI+
PFJlY051bT42MzY8L1JlY051bT48RGlzcGxheVRleHQ+PHN0eWxlIGZhY2U9InN1cGVyc2NyaXB0
Ij5bMTEzXTwvc3R5bGU+PC9EaXNwbGF5VGV4dD48cmVjb3JkPjxyZWMtbnVtYmVyPjYzNjwvcmVj
LW51bWJlcj48Zm9yZWlnbi1rZXlzPjxrZXkgYXBwPSJFTiIgZGItaWQ9InYweHd2ZWRyMnRlZGFx
ZTl6MjV4YXY5NGRkZWZhdHhhdnAwNSIgdGltZXN0YW1wPSIxMzM0OTA1NTYyIj42MzY8L2tleT48
L2ZvcmVpZ24ta2V5cz48cmVmLXR5cGUgbmFtZT0iSm91cm5hbCBBcnRpY2xlIj4xNzwvcmVmLXR5
cGU+PGNvbnRyaWJ1dG9ycz48YXV0aG9ycz48YXV0aG9yPkJhbmt3aXR6LCBELjwvYXV0aG9yPjxh
dXRob3I+U3RlaW5tYW5uLCBFLjwvYXV0aG9yPjxhdXRob3I+Qml0emVnZWlvLCBKLjwvYXV0aG9y
PjxhdXRob3I+Q2llc2VrLCBTLjwvYXV0aG9yPjxhdXRob3I+RnJpZXNsYW5kLCBNLjwvYXV0aG9y
PjxhdXRob3I+SGVycm1hbm4sIEUuPC9hdXRob3I+PGF1dGhvcj5aZWlzZWwsIE0uIEIuPC9hdXRo
b3I+PGF1dGhvcj5CYXVtZXJ0LCBULiBGLjwvYXV0aG9yPjxhdXRob3I+S2VjaywgWi4gWS48L2F1
dGhvcj48YXV0aG9yPkZvdW5nLCBTLiBLLjwvYXV0aG9yPjxhdXRob3I+UGVjaGV1ciwgRS4gSS48
L2F1dGhvcj48YXV0aG9yPlBpZXRzY2htYW5uLCBULjwvYXV0aG9yPjwvYXV0aG9ycz48L2NvbnRy
aWJ1dG9ycz48YXV0aC1hZGRyZXNzPkRpdmlzaW9uIG9mIEV4cGVyaW1lbnRhbCBWaXJvbG9neSwg
VHdpbmNvcmUgQ2VudGVyIGZvciBFeHBlcmltZW50YWwgYW5kIENsaW5pY2FsIEluZmVjdGlvbiBS
ZXNlYXJjaCwgRmVvZG9yLUx5bmVuLVN0cmFzc2UgNy05LCAzMDYyNSBIYW5ub3ZlciwgR2VybWFu
eS48L2F1dGgtYWRkcmVzcz48dGl0bGVzPjx0aXRsZT5IZXBhdGl0aXMgQyB2aXJ1cyBoeXBlcnZh
cmlhYmxlIHJlZ2lvbiAxIG1vZHVsYXRlcyByZWNlcHRvciBpbnRlcmFjdGlvbnMsIGNvbmNlYWxz
IHRoZSBDRDgxIGJpbmRpbmcgc2l0ZSwgYW5kIHByb3RlY3RzIGNvbnNlcnZlZCBuZXV0cmFsaXpp
bmcgZXBpdG9wZXM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U3NTEtNjM8L3BhZ2VzPjx2b2x1bWU+ODQ8L3ZvbHVt
ZT48bnVtYmVyPjExPC9udW1iZXI+PGVkaXRpb24+MjAxMC8wNC8wMjwvZWRpdGlvbj48a2V5d29y
ZHM+PGtleXdvcmQ+QW50aWJvZGllcywgTmV1dHJhbGl6aW5nLyppbW11bm9sb2d5PC9rZXl3b3Jk
PjxrZXl3b3JkPkFudGlib2RpZXMsIFZpcmFsL2ltbXVub2xvZ3k8L2tleXdvcmQ+PGtleXdvcmQ+
QW50aWdlbnMsIENELyptZXRhYm9saXNtPC9rZXl3b3JkPjxrZXl3b3JkPkFudGlnZW5zLCBDRDgx
PC9rZXl3b3JkPjxrZXl3b3JkPkFudGlnZW5zLCBWaXJhbC9pbW11bm9sb2d5PC9rZXl3b3JkPjxr
ZXl3b3JkPkJpbmRpbmcgU2l0ZXM8L2tleXdvcmQ+PGtleXdvcmQ+Q29tcGxlbWVudGFyaXR5IERl
dGVybWluaW5nIFJlZ2lvbnMvKnBoeXNpb2xvZ3k8L2tleXdvcmQ+PGtleXdvcmQ+Q29uc2VydmVk
IFNlcXVlbmNlPC9rZXl3b3JkPjxrZXl3b3JkPkVwaXRvcGVzPC9rZXl3b3JkPjxrZXl3b3JkPkhl
cGFjaXZpcnVzLyppbW11bm9sb2d5L3BhdGhvZ2VuaWNpdHk8L2tleXdvcmQ+PGtleXdvcmQ+SHVt
YW5zPC9rZXl3b3JkPjxrZXl3b3JkPlJlY2VwdG9ycywgVmlydXMvKm1ldGFib2xpc208L2tleXdv
cmQ+PC9rZXl3b3Jkcz48ZGF0ZXM+PHllYXI+MjAxMDwveWVhcj48cHViLWRhdGVzPjxkYXRlPkp1
bjwvZGF0ZT48L3B1Yi1kYXRlcz48L2RhdGVzPjxpc2JuPjEwOTgtNTUxNCAoRWxlY3Ryb25pYykm
I3hEOzAwMjItNTM4WCAoTGlua2luZyk8L2lzYm4+PGFjY2Vzc2lvbi1udW0+MjAzNTcwOTE8L2Fj
Y2Vzc2lvbi1udW0+PHdvcmstdHlwZT5SZXNlYXJjaCBTdXBwb3J0LCBOLkkuSC4sIEV4dHJhbXVy
YWwmI3hEO1Jlc2VhcmNoIFN1cHBvcnQsIE5vbi1VLlMuIEdvdiZhcG9zO3Q8L3dvcmstdHlwZT48
dXJscz48cmVsYXRlZC11cmxzPjx1cmw+aHR0cDovL3d3dy5uY2JpLm5sbS5uaWguZ292L3B1Ym1l
ZC8yMDM1NzA5MTwvdXJsPjx1cmw+aHR0cDovL2p2aS5hc20ub3JnL2NvbnRlbnQvODQvMTEvNTc1
MS5mdWxsLnBkZjwvdXJsPjwvcmVsYXRlZC11cmxzPjwvdXJscz48Y3VzdG9tMj4yODc2NjAyPC9j
dXN0b20yPjxlbGVjdHJvbmljLXJlc291cmNlLW51bT4xMC4xMTI4L0pWSS4wMjIwMC0wOTwvZWxl
Y3Ryb25pYy1yZXNvdXJjZS1udW0+PGxhbmd1YWdlPmVuZzwvbGFuZ3VhZ2U+PC9yZWNvcmQ+PC9D
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3" w:tooltip="Bankwitz, 2010 #636" w:history="1">
        <w:r w:rsidR="000F07FA" w:rsidRPr="00EF2A4D">
          <w:rPr>
            <w:rFonts w:ascii="Book Antiqua" w:hAnsi="Book Antiqua"/>
            <w:noProof/>
            <w:sz w:val="24"/>
            <w:szCs w:val="24"/>
            <w:vertAlign w:val="superscript"/>
            <w:lang w:val="en-US"/>
          </w:rPr>
          <w:t>11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97497" w:rsidRPr="00EF2A4D">
        <w:rPr>
          <w:rFonts w:ascii="Book Antiqua" w:hAnsi="Book Antiqua"/>
          <w:sz w:val="24"/>
          <w:szCs w:val="24"/>
          <w:lang w:val="en-US"/>
        </w:rPr>
        <w:t xml:space="preserve">, </w:t>
      </w:r>
      <w:r w:rsidR="00770A25" w:rsidRPr="00EF2A4D">
        <w:rPr>
          <w:rFonts w:ascii="Book Antiqua" w:hAnsi="Book Antiqua"/>
          <w:sz w:val="24"/>
          <w:szCs w:val="24"/>
          <w:lang w:val="en-US"/>
        </w:rPr>
        <w:t>the centra</w:t>
      </w:r>
      <w:r w:rsidR="004D1AA6">
        <w:rPr>
          <w:rFonts w:ascii="Book Antiqua" w:hAnsi="Book Antiqua"/>
          <w:sz w:val="24"/>
          <w:szCs w:val="24"/>
          <w:lang w:val="en-US"/>
        </w:rPr>
        <w:t>l regulator of HCV entry</w:t>
      </w:r>
      <w:r w:rsidR="003635EA" w:rsidRPr="00EF2A4D">
        <w:rPr>
          <w:rFonts w:ascii="Book Antiqua" w:hAnsi="Book Antiqua"/>
          <w:sz w:val="24"/>
          <w:szCs w:val="24"/>
          <w:lang w:val="en-US"/>
        </w:rPr>
        <w:fldChar w:fldCharType="begin">
          <w:fldData xml:space="preserve">PEVuZE5vdGU+PENpdGU+PEF1dGhvcj5CcmF6em9saTwvQXV0aG9yPjxZZWFyPjIwMDg8L1llYXI+
PFJlY051bT4yMzk8L1JlY051bT48RGlzcGxheVRleHQ+PHN0eWxlIGZhY2U9InN1cGVyc2NyaXB0
Ij5bMTE0XTwvc3R5bGU+PC9EaXNwbGF5VGV4dD48cmVjb3JkPjxyZWMtbnVtYmVyPjIzOTwvcmVj
LW51bWJlcj48Zm9yZWlnbi1rZXlzPjxrZXkgYXBwPSJFTiIgZGItaWQ9InYweHd2ZWRyMnRlZGFx
ZTl6MjV4YXY5NGRkZWZhdHhhdnAwNSIgdGltZXN0YW1wPSIxMzI2ODkzNDU1Ij4yMzk8L2tleT48
L2ZvcmVpZ24ta2V5cz48cmVmLXR5cGUgbmFtZT0iSm91cm5hbCBBcnRpY2xlIj4xNzwvcmVmLXR5
cGU+PGNvbnRyaWJ1dG9ycz48YXV0aG9ycz48YXV0aG9yPkJyYXp6b2xpLCBNLjwvYXV0aG9yPjxh
dXRob3I+QmlhbmNoaSwgQS48L2F1dGhvcj48YXV0aG9yPkZpbGlwcGluaSwgUy48L2F1dGhvcj48
YXV0aG9yPldlaW5lciwgQS48L2F1dGhvcj48YXV0aG9yPlpodSwgUS48L2F1dGhvcj48YXV0aG9y
PlBpenphLCBNLjwvYXV0aG9yPjxhdXRob3I+Q3JvdHRhLCBTLjwvYXV0aG9yPjwvYXV0aG9ycz48
L2NvbnRyaWJ1dG9ycz48YXV0aC1hZGRyZXNzPkRlcGFydG1lbnQgb2YgTW9sZWN1bGFyIEltbXVu
b2xvZ3ksIE5vdmFydGlzIFZhY2NpbmVzIGFuZCBEaWFnbm9zdGljcywgU2llbmEsIEl0YWx5LiBz
dGVmYW5pYS5jcm90dGFAbm92YXJ0aXMuY29tPC9hdXRoLWFkZHJlc3M+PHRpdGxlcz48dGl0bGU+
Q0Q4MSBpcyBhIGNlbnRyYWwgcmVndWxhdG9yIG9mIGNlbGx1bGFyIGV2ZW50cyByZXF1aXJlZCBm
b3IgaGVwYXRpdGlzIEMgdmlydXMgaW5mZWN0aW9uIG9mIGh1bWFuIGhlcGF0b2N5dGVzPC90aXRs
ZT48c2Vjb25kYXJ5LXRpdGxlPkogVmlyb2w8L3NlY29uZGFyeS10aXRsZT48L3RpdGxlcz48cGVy
aW9kaWNhbD48ZnVsbC10aXRsZT5KIFZpcm9sPC9mdWxsLXRpdGxlPjwvcGVyaW9kaWNhbD48cGFn
ZXM+ODMxNi0yOTwvcGFnZXM+PHZvbHVtZT44Mjwvdm9sdW1lPjxudW1iZXI+MTc8L251bWJlcj48
ZWRpdGlvbj4yMDA4LzA2LzI3PC9lZGl0aW9uPjxrZXl3b3Jkcz48a2V5d29yZD5BbnRpZ2Vucywg
Q0QvYW5hbHlzaXMvZ2VuZXRpY3MvKm1ldGFib2xpc208L2tleXdvcmQ+PGtleXdvcmQ+QW50aWdl
bnMsIENEODE8L2tleXdvcmQ+PGtleXdvcmQ+Q2FyY2lub21hLCBIZXBhdG9jZWxsdWxhci9wYXRo
b2xvZ3k8L2tleXdvcmQ+PGtleXdvcmQ+Q2VsbCBMaW5lLCBUdW1vcjwva2V5d29yZD48a2V5d29y
ZD5DbG9uZSBDZWxsczwva2V5d29yZD48a2V5d29yZD5IZXBhY2l2aXJ1cy8qY2xhc3NpZmljYXRp
b24vZ2VuZXRpY3MvKnBhdGhvZ2VuaWNpdHkvcGh5c2lvbG9neTwva2V5d29yZD48a2V5d29yZD5I
ZXBhdGl0aXMgQywgQ2hyb25pYzwva2V5d29yZD48a2V5d29yZD5IZXBhdG9jeXRlcy8qdmlyb2xv
Z3k8L2tleXdvcmQ+PGtleXdvcmQ+SHVtYW5zPC9rZXl3b3JkPjxrZXl3b3JkPkxpdmVyIE5lb3Bs
YXNtcy9wYXRob2xvZ3k8L2tleXdvcmQ+PC9rZXl3b3Jkcz48ZGF0ZXM+PHllYXI+MjAwODwveWVh
cj48cHViLWRhdGVzPjxkYXRlPlNlcDwvZGF0ZT48L3B1Yi1kYXRlcz48L2RhdGVzPjxpc2JuPjEw
OTgtNTUxNCAoRWxlY3Ryb25pYykmI3hEOzAwMjItNTM4WCAoTGlua2luZyk8L2lzYm4+PGFjY2Vz
c2lvbi1udW0+MTg1Nzk2MDY8L2FjY2Vzc2lvbi1udW0+PHVybHM+PHJlbGF0ZWQtdXJscz48dXJs
Pmh0dHA6Ly93d3cubmNiaS5ubG0ubmloLmdvdi9lbnRyZXovcXVlcnkuZmNnaT9jbWQ9UmV0cmll
dmUmYW1wO2RiPVB1Yk1lZCZhbXA7ZG9wdD1DaXRhdGlvbiZhbXA7bGlzdF91aWRzPTE4NTc5NjA2
PC91cmw+PHVybD5odHRwOi8vanZpLmFzbS5vcmcvY29udGVudC84Mi8xNy84MzE2LmZ1bGwucGRm
PC91cmw+PC9yZWxhdGVkLXVybHM+PC91cmxzPjxjdXN0b20yPjI1MTk2ODg8L2N1c3RvbTI+PGVs
ZWN0cm9uaWMtcmVzb3VyY2UtbnVtPkpWSS4wMDY2NS0wOCBbcGlpXSYjeEQ7MTAuMTEyOC9KVkku
MDA2NjUtMDg8L2VsZWN0cm9uaWMtcmVzb3VyY2UtbnVtPjxsYW5ndWFnZT5lbmc8L2xhbmd1YWdl
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cmF6em9saTwvQXV0aG9yPjxZZWFyPjIwMDg8L1llYXI+
PFJlY051bT4yMzk8L1JlY051bT48RGlzcGxheVRleHQ+PHN0eWxlIGZhY2U9InN1cGVyc2NyaXB0
Ij5bMTE0XTwvc3R5bGU+PC9EaXNwbGF5VGV4dD48cmVjb3JkPjxyZWMtbnVtYmVyPjIzOTwvcmVj
LW51bWJlcj48Zm9yZWlnbi1rZXlzPjxrZXkgYXBwPSJFTiIgZGItaWQ9InYweHd2ZWRyMnRlZGFx
ZTl6MjV4YXY5NGRkZWZhdHhhdnAwNSIgdGltZXN0YW1wPSIxMzI2ODkzNDU1Ij4yMzk8L2tleT48
L2ZvcmVpZ24ta2V5cz48cmVmLXR5cGUgbmFtZT0iSm91cm5hbCBBcnRpY2xlIj4xNzwvcmVmLXR5
cGU+PGNvbnRyaWJ1dG9ycz48YXV0aG9ycz48YXV0aG9yPkJyYXp6b2xpLCBNLjwvYXV0aG9yPjxh
dXRob3I+QmlhbmNoaSwgQS48L2F1dGhvcj48YXV0aG9yPkZpbGlwcGluaSwgUy48L2F1dGhvcj48
YXV0aG9yPldlaW5lciwgQS48L2F1dGhvcj48YXV0aG9yPlpodSwgUS48L2F1dGhvcj48YXV0aG9y
PlBpenphLCBNLjwvYXV0aG9yPjxhdXRob3I+Q3JvdHRhLCBTLjwvYXV0aG9yPjwvYXV0aG9ycz48
L2NvbnRyaWJ1dG9ycz48YXV0aC1hZGRyZXNzPkRlcGFydG1lbnQgb2YgTW9sZWN1bGFyIEltbXVu
b2xvZ3ksIE5vdmFydGlzIFZhY2NpbmVzIGFuZCBEaWFnbm9zdGljcywgU2llbmEsIEl0YWx5LiBz
dGVmYW5pYS5jcm90dGFAbm92YXJ0aXMuY29tPC9hdXRoLWFkZHJlc3M+PHRpdGxlcz48dGl0bGU+
Q0Q4MSBpcyBhIGNlbnRyYWwgcmVndWxhdG9yIG9mIGNlbGx1bGFyIGV2ZW50cyByZXF1aXJlZCBm
b3IgaGVwYXRpdGlzIEMgdmlydXMgaW5mZWN0aW9uIG9mIGh1bWFuIGhlcGF0b2N5dGVzPC90aXRs
ZT48c2Vjb25kYXJ5LXRpdGxlPkogVmlyb2w8L3NlY29uZGFyeS10aXRsZT48L3RpdGxlcz48cGVy
aW9kaWNhbD48ZnVsbC10aXRsZT5KIFZpcm9sPC9mdWxsLXRpdGxlPjwvcGVyaW9kaWNhbD48cGFn
ZXM+ODMxNi0yOTwvcGFnZXM+PHZvbHVtZT44Mjwvdm9sdW1lPjxudW1iZXI+MTc8L251bWJlcj48
ZWRpdGlvbj4yMDA4LzA2LzI3PC9lZGl0aW9uPjxrZXl3b3Jkcz48a2V5d29yZD5BbnRpZ2Vucywg
Q0QvYW5hbHlzaXMvZ2VuZXRpY3MvKm1ldGFib2xpc208L2tleXdvcmQ+PGtleXdvcmQ+QW50aWdl
bnMsIENEODE8L2tleXdvcmQ+PGtleXdvcmQ+Q2FyY2lub21hLCBIZXBhdG9jZWxsdWxhci9wYXRo
b2xvZ3k8L2tleXdvcmQ+PGtleXdvcmQ+Q2VsbCBMaW5lLCBUdW1vcjwva2V5d29yZD48a2V5d29y
ZD5DbG9uZSBDZWxsczwva2V5d29yZD48a2V5d29yZD5IZXBhY2l2aXJ1cy8qY2xhc3NpZmljYXRp
b24vZ2VuZXRpY3MvKnBhdGhvZ2VuaWNpdHkvcGh5c2lvbG9neTwva2V5d29yZD48a2V5d29yZD5I
ZXBhdGl0aXMgQywgQ2hyb25pYzwva2V5d29yZD48a2V5d29yZD5IZXBhdG9jeXRlcy8qdmlyb2xv
Z3k8L2tleXdvcmQ+PGtleXdvcmQ+SHVtYW5zPC9rZXl3b3JkPjxrZXl3b3JkPkxpdmVyIE5lb3Bs
YXNtcy9wYXRob2xvZ3k8L2tleXdvcmQ+PC9rZXl3b3Jkcz48ZGF0ZXM+PHllYXI+MjAwODwveWVh
cj48cHViLWRhdGVzPjxkYXRlPlNlcDwvZGF0ZT48L3B1Yi1kYXRlcz48L2RhdGVzPjxpc2JuPjEw
OTgtNTUxNCAoRWxlY3Ryb25pYykmI3hEOzAwMjItNTM4WCAoTGlua2luZyk8L2lzYm4+PGFjY2Vz
c2lvbi1udW0+MTg1Nzk2MDY8L2FjY2Vzc2lvbi1udW0+PHVybHM+PHJlbGF0ZWQtdXJscz48dXJs
Pmh0dHA6Ly93d3cubmNiaS5ubG0ubmloLmdvdi9lbnRyZXovcXVlcnkuZmNnaT9jbWQ9UmV0cmll
dmUmYW1wO2RiPVB1Yk1lZCZhbXA7ZG9wdD1DaXRhdGlvbiZhbXA7bGlzdF91aWRzPTE4NTc5NjA2
PC91cmw+PHVybD5odHRwOi8vanZpLmFzbS5vcmcvY29udGVudC84Mi8xNy84MzE2LmZ1bGwucGRm
PC91cmw+PC9yZWxhdGVkLXVybHM+PC91cmxzPjxjdXN0b20yPjI1MTk2ODg8L2N1c3RvbTI+PGVs
ZWN0cm9uaWMtcmVzb3VyY2UtbnVtPkpWSS4wMDY2NS0wOCBbcGlpXSYjeEQ7MTAuMTEyOC9KVkku
MDA2NjUtMDg8L2VsZWN0cm9uaWMtcmVzb3VyY2UtbnVtPjxsYW5ndWFnZT5lbmc8L2xhbmd1YWdl
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4" w:tooltip="Brazzoli, 2008 #239" w:history="1">
        <w:r w:rsidR="000F07FA" w:rsidRPr="00EF2A4D">
          <w:rPr>
            <w:rFonts w:ascii="Book Antiqua" w:hAnsi="Book Antiqua"/>
            <w:noProof/>
            <w:sz w:val="24"/>
            <w:szCs w:val="24"/>
            <w:vertAlign w:val="superscript"/>
            <w:lang w:val="en-US"/>
          </w:rPr>
          <w:t>11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70A25" w:rsidRPr="00EF2A4D">
        <w:rPr>
          <w:rFonts w:ascii="Book Antiqua" w:hAnsi="Book Antiqua"/>
          <w:sz w:val="24"/>
          <w:szCs w:val="24"/>
          <w:lang w:val="en-US"/>
        </w:rPr>
        <w:t xml:space="preserve">. </w:t>
      </w:r>
      <w:r w:rsidR="00CB6945" w:rsidRPr="00EF2A4D">
        <w:rPr>
          <w:rFonts w:ascii="Book Antiqua" w:hAnsi="Book Antiqua"/>
          <w:sz w:val="24"/>
          <w:szCs w:val="24"/>
          <w:lang w:val="en-US"/>
        </w:rPr>
        <w:t>Possibly</w:t>
      </w:r>
      <w:r w:rsidR="00770A25" w:rsidRPr="00EF2A4D">
        <w:rPr>
          <w:rFonts w:ascii="Book Antiqua" w:hAnsi="Book Antiqua"/>
          <w:sz w:val="24"/>
          <w:szCs w:val="24"/>
          <w:lang w:val="en-US"/>
        </w:rPr>
        <w:t xml:space="preserve"> </w:t>
      </w:r>
      <w:r w:rsidR="00CB6945" w:rsidRPr="00EF2A4D">
        <w:rPr>
          <w:rFonts w:ascii="Book Antiqua" w:hAnsi="Book Antiqua"/>
          <w:sz w:val="24"/>
          <w:szCs w:val="24"/>
          <w:lang w:val="en-US"/>
        </w:rPr>
        <w:t xml:space="preserve">by inducing a conformational change to the viral envelope, </w:t>
      </w:r>
      <w:r w:rsidR="00770A25" w:rsidRPr="00EF2A4D">
        <w:rPr>
          <w:rFonts w:ascii="Book Antiqua" w:hAnsi="Book Antiqua"/>
          <w:sz w:val="24"/>
          <w:szCs w:val="24"/>
          <w:lang w:val="en-US"/>
        </w:rPr>
        <w:t>HCV</w:t>
      </w:r>
      <w:r w:rsidR="00C5146C" w:rsidRPr="00EF2A4D">
        <w:rPr>
          <w:rFonts w:ascii="Book Antiqua" w:hAnsi="Book Antiqua"/>
          <w:sz w:val="24"/>
          <w:szCs w:val="24"/>
          <w:lang w:val="en-US"/>
        </w:rPr>
        <w:t>-E2</w:t>
      </w:r>
      <w:r w:rsidR="00770A25" w:rsidRPr="00EF2A4D">
        <w:rPr>
          <w:rFonts w:ascii="Book Antiqua" w:hAnsi="Book Antiqua"/>
          <w:sz w:val="24"/>
          <w:szCs w:val="24"/>
          <w:lang w:val="en-US"/>
        </w:rPr>
        <w:t>-SR-BI interact</w:t>
      </w:r>
      <w:r w:rsidR="00CB6945" w:rsidRPr="00EF2A4D">
        <w:rPr>
          <w:rFonts w:ascii="Book Antiqua" w:hAnsi="Book Antiqua"/>
          <w:sz w:val="24"/>
          <w:szCs w:val="24"/>
          <w:lang w:val="en-US"/>
        </w:rPr>
        <w:t xml:space="preserve">ion activates the virus for CD81 receptor engagement. </w:t>
      </w:r>
      <w:r w:rsidR="001574E8" w:rsidRPr="00EF2A4D">
        <w:rPr>
          <w:rFonts w:ascii="Book Antiqua" w:hAnsi="Book Antiqua"/>
          <w:sz w:val="24"/>
          <w:szCs w:val="24"/>
          <w:lang w:val="en-US"/>
        </w:rPr>
        <w:t xml:space="preserve">A kinetic analysis of </w:t>
      </w:r>
      <w:r w:rsidR="008404C4" w:rsidRPr="00EF2A4D">
        <w:rPr>
          <w:rFonts w:ascii="Book Antiqua" w:hAnsi="Book Antiqua"/>
          <w:sz w:val="24"/>
          <w:szCs w:val="24"/>
          <w:lang w:val="en-US"/>
        </w:rPr>
        <w:t>HCVcc entry illustrate</w:t>
      </w:r>
      <w:r w:rsidR="001574E8" w:rsidRPr="00EF2A4D">
        <w:rPr>
          <w:rFonts w:ascii="Book Antiqua" w:hAnsi="Book Antiqua"/>
          <w:sz w:val="24"/>
          <w:szCs w:val="24"/>
          <w:lang w:val="en-US"/>
        </w:rPr>
        <w:t>d</w:t>
      </w:r>
      <w:r w:rsidR="008404C4" w:rsidRPr="00EF2A4D">
        <w:rPr>
          <w:rFonts w:ascii="Book Antiqua" w:hAnsi="Book Antiqua"/>
          <w:sz w:val="24"/>
          <w:szCs w:val="24"/>
          <w:lang w:val="en-US"/>
        </w:rPr>
        <w:t xml:space="preserve"> that SR-BI acts at an early step in the infection process closely linked </w:t>
      </w:r>
      <w:r w:rsidR="00FF54BD" w:rsidRPr="00EF2A4D">
        <w:rPr>
          <w:rFonts w:ascii="Book Antiqua" w:hAnsi="Book Antiqua"/>
          <w:sz w:val="24"/>
          <w:szCs w:val="24"/>
          <w:lang w:val="en-US"/>
        </w:rPr>
        <w:t xml:space="preserve">to </w:t>
      </w:r>
      <w:r w:rsidR="001574E8" w:rsidRPr="00EF2A4D">
        <w:rPr>
          <w:rFonts w:ascii="Book Antiqua" w:hAnsi="Book Antiqua"/>
          <w:sz w:val="24"/>
          <w:szCs w:val="24"/>
          <w:lang w:val="en-US"/>
        </w:rPr>
        <w:t>the</w:t>
      </w:r>
      <w:r w:rsidR="008404C4" w:rsidRPr="00EF2A4D">
        <w:rPr>
          <w:rFonts w:ascii="Book Antiqua" w:hAnsi="Book Antiqua"/>
          <w:sz w:val="24"/>
          <w:szCs w:val="24"/>
          <w:lang w:val="en-US"/>
        </w:rPr>
        <w:t xml:space="preserve"> interaction</w:t>
      </w:r>
      <w:r w:rsidR="00FF54BD" w:rsidRPr="00EF2A4D">
        <w:rPr>
          <w:rFonts w:ascii="Book Antiqua" w:hAnsi="Book Antiqua"/>
          <w:sz w:val="24"/>
          <w:szCs w:val="24"/>
          <w:lang w:val="en-US"/>
        </w:rPr>
        <w:t>s</w:t>
      </w:r>
      <w:r w:rsidR="00424BD0" w:rsidRPr="00EF2A4D">
        <w:rPr>
          <w:rFonts w:ascii="Book Antiqua" w:hAnsi="Book Antiqua"/>
          <w:sz w:val="24"/>
          <w:szCs w:val="24"/>
          <w:lang w:val="en-US"/>
        </w:rPr>
        <w:t xml:space="preserve"> of the virus</w:t>
      </w:r>
      <w:r w:rsidR="00FF54BD" w:rsidRPr="00EF2A4D">
        <w:rPr>
          <w:rFonts w:ascii="Book Antiqua" w:hAnsi="Book Antiqua"/>
          <w:sz w:val="24"/>
          <w:szCs w:val="24"/>
          <w:lang w:val="en-US"/>
        </w:rPr>
        <w:t xml:space="preserve"> with CD81 and</w:t>
      </w:r>
      <w:r w:rsidR="00531438" w:rsidRPr="00EF2A4D">
        <w:rPr>
          <w:rFonts w:ascii="Book Antiqua" w:hAnsi="Book Antiqua"/>
          <w:sz w:val="24"/>
          <w:szCs w:val="24"/>
          <w:lang w:val="en-US"/>
        </w:rPr>
        <w:t xml:space="preserve"> </w:t>
      </w:r>
      <w:r w:rsidR="00424BD0" w:rsidRPr="00EF2A4D">
        <w:rPr>
          <w:rFonts w:ascii="Book Antiqua" w:hAnsi="Book Antiqua"/>
          <w:sz w:val="24"/>
          <w:szCs w:val="24"/>
          <w:lang w:val="en-US"/>
        </w:rPr>
        <w:t>CLDN1</w:t>
      </w:r>
      <w:r w:rsidR="00531438" w:rsidRPr="00EF2A4D">
        <w:rPr>
          <w:rFonts w:ascii="Book Antiqua" w:hAnsi="Book Antiqua"/>
          <w:sz w:val="24"/>
          <w:szCs w:val="24"/>
          <w:lang w:val="en-US"/>
        </w:rPr>
        <w:t xml:space="preserve"> suggesting that HCV entry may be mediated through the formation of co</w:t>
      </w:r>
      <w:r w:rsidR="00017F77" w:rsidRPr="00EF2A4D">
        <w:rPr>
          <w:rFonts w:ascii="Book Antiqua" w:hAnsi="Book Antiqua"/>
          <w:sz w:val="24"/>
          <w:szCs w:val="24"/>
          <w:lang w:val="en-US"/>
        </w:rPr>
        <w:t>-</w:t>
      </w:r>
      <w:r w:rsidR="00531438" w:rsidRPr="00EF2A4D">
        <w:rPr>
          <w:rFonts w:ascii="Book Antiqua" w:hAnsi="Book Antiqua"/>
          <w:sz w:val="24"/>
          <w:szCs w:val="24"/>
          <w:lang w:val="en-US"/>
        </w:rPr>
        <w:t>receptor complexes</w:t>
      </w:r>
      <w:r w:rsidR="003635E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LCAxMTVdPC9zdHlsZT48L0Rpc3BsYXlUZXh0PjxyZWNvcmQ+PHJlYy1udW1iZXI+MjcyPC9y
ZWMtbnVtYmVyPjxmb3JlaWduLWtleXM+PGtleSBhcHA9IkVOIiBkYi1pZD0idjB4d3ZlZHIydGVk
YXFlOXoyNXhhdjk0ZGRlZmF0eGF2cDA1IiB0aW1lc3RhbXA9IjEzMjgwMjkzMzQiPjI3Mjwva2V5
PjwvZm9yZWlnbi1rZXlzPjxyZWYtdHlwZSBuYW1lPSJKb3VybmFsIEFydGljbGUiPjE3PC9yZWYt
dHlwZT48Y29udHJpYnV0b3JzPjxhdXRob3JzPjxhdXRob3I+WmVpc2VsLCBNLiBCLjwvYXV0aG9y
PjxhdXRob3I+S291dHNvdWRha2lzLCBHLjwvYXV0aG9yPjxhdXRob3I+U2Nobm9iZXIsIEUuIEsu
PC9hdXRob3I+PGF1dGhvcj5IYWJlcnN0cm9oLCBBLjwvYXV0aG9yPjxhdXRob3I+Qmx1bSwgSC4g
RS48L2F1dGhvcj48YXV0aG9yPkNvc3NldCwgRi4gTC48L2F1dGhvcj48YXV0aG9yPldha2l0YSwg
VC48L2F1dGhvcj48YXV0aG9yPkphZWNrLCBELjwvYXV0aG9yPjxhdXRob3I+RG9mZm9lbCwgTS48
L2F1dGhvcj48YXV0aG9yPlJveWVyLCBDLjwvYXV0aG9yPjxhdXRob3I+U291bGllciwgRS48L2F1
dGhvcj48YXV0aG9yPlNjaHZvZXJlciwgRS48L2F1dGhvcj48YXV0aG9yPlNjaHVzdGVyLCBDLjwv
YXV0aG9yPjxhdXRob3I+U3RvbGwtS2VsbGVyLCBGLjwvYXV0aG9yPjxhdXRob3I+QmFydGVuc2No
bGFnZXIsIFIuPC9hdXRob3I+PGF1dGhvcj5QaWV0c2NobWFubiwgVC48L2F1dGhvcj48YXV0aG9y
PkJhcnRoLCBILjwvYXV0aG9yPjxhdXRob3I+QmF1bWVydCwgVC4gRi48L2F1dGhvcj48L2F1dGhv
cnM+PC9jb250cmlidXRvcnM+PGF1dGgtYWRkcmVzcz5JbnN0aXR1dCBOYXRpb25hbCBkZSBsYSBT
YW50ZSBldCBkZSBsYSBSZWNoZXJjaGUgTWVkaWNhbGUgKElOU0VSTSksIFU3NDgsIFN0cmFzYm91
cmcsIEZyYW5jZS48L2F1dGgtYWRkcmVzcz48dGl0bGVzPjx0aXRsZT5TY2F2ZW5nZXIgcmVjZXB0
b3IgY2xhc3MgQiB0eXBlIEkgaXMgYSBrZXkgaG9zdCBmYWN0b3IgZm9yIGhlcGF0aXRpcyBDIHZp
cnVzIGluZmVjdGlvbiByZXF1aXJlZCBmb3IgYW4gZW50cnkgc3RlcCBjbG9zZWx5IGxpbmtlZCB0
byBDRDgxPC90aXRsZT48c2Vjb25kYXJ5LXRpdGxlPkhlcGF0b2xvZ3k8L3NlY29uZGFyeS10aXRs
ZT48L3RpdGxlcz48cGVyaW9kaWNhbD48ZnVsbC10aXRsZT5IZXBhdG9sb2d5PC9mdWxsLXRpdGxl
PjwvcGVyaW9kaWNhbD48cGFnZXM+MTcyMi0zMTwvcGFnZXM+PHZvbHVtZT40Njwvdm9sdW1lPjxu
dW1iZXI+NjwvbnVtYmVyPjxlZGl0aW9uPjIwMDcvMTEvMTY8L2VkaXRpb24+PGtleXdvcmRzPjxr
ZXl3b3JkPkFudGlnZW5zLCBDRC8qaW1tdW5vbG9neTwva2V5d29yZD48a2V5d29yZD5BbnRpZ2Vu
cywgQ0Q4MTwva2V5d29yZD48a2V5d29yZD5DYXJjaW5vbWEsIEhlcGF0b2NlbGx1bGFyPC9rZXl3
b3JkPjxrZXl3b3JkPkNlbGwgTGluZSwgVHVtb3I8L2tleXdvcmQ+PGtleXdvcmQ+Q2VsbHMsIEN1
bHR1cmVkPC9rZXl3b3JkPjxrZXl3b3JkPkhlcGFjaXZpcnVzPC9rZXl3b3JkPjxrZXl3b3JkPkhl
cGF0aXRpcyBDLyppbW11bm9sb2d5PC9rZXl3b3JkPjxrZXl3b3JkPkh1bWFuczwva2V5d29yZD48
a2V5d29yZD5TY2F2ZW5nZXIgUmVjZXB0b3JzLCBDbGFzcyBCLyppbW11bm9sb2d5PC9rZXl3b3Jk
Pjwva2V5d29yZHM+PGRhdGVzPjx5ZWFyPjIwMDc8L3llYXI+PHB1Yi1kYXRlcz48ZGF0ZT5EZWM8
L2RhdGU+PC9wdWItZGF0ZXM+PC9kYXRlcz48aXNibj4xNTI3LTMzNTAgKEVsZWN0cm9uaWMpJiN4
RDswMjcwLTkxMzkgKExpbmtpbmcpPC9pc2JuPjxhY2Nlc3Npb24tbnVtPjE4MDAwOTkwPC9hY2Nl
c3Npb24tbnVtPjx3b3JrLXR5cGU+UmVzZWFyY2ggU3VwcG9ydCwgTm9uLVUuUy4gR292JmFwb3M7
dDwvd29yay10eXBlPjx1cmxzPjxyZWxhdGVkLXVybHM+PHVybD5odHRwOi8vd3d3Lm5jYmkubmxt
Lm5paC5nb3YvcHVibWVkLzE4MDAwOTkwPC91cmw+PHVybD5odHRwOi8vb25saW5lbGlicmFyeS53
aWxleS5jb20vc3RvcmUvMTAuMTAwMi9oZXAuMjE5OTQvYXNzZXQvMjE5OTRfZnRwLnBkZj92PTEm
YW1wO3Q9Z3kzNjk0cGUmYW1wO3M9NzRmYWRkMDk4ZThhOGMyZWNlYWZiYjk2YTVjMzA4YmE5OTIy
NjA0MDwvdXJsPjwvcmVsYXRlZC11cmxzPjwvdXJscz48ZWxlY3Ryb25pYy1yZXNvdXJjZS1udW0+
MTAuMTAwMi9oZXAuMjE5OTQ8L2VsZWN0cm9uaWMtcmVzb3VyY2UtbnVtPjxsYW5ndWFnZT5lbmc8
L2xhbmd1YWdlPjwvcmVjb3JkPjwvQ2l0ZT48Q2l0ZT48QXV0aG9yPktyaWVnZXI8L0F1dGhvcj48
WWVhcj4yMDEwPC9ZZWFyPjxSZWNOdW0+MjE1PC9SZWNOdW0+PHJlY29yZD48cmVjLW51bWJlcj4y
MTU8L3JlYy1udW1iZXI+PGZvcmVpZ24ta2V5cz48a2V5IGFwcD0iRU4iIGRiLWlkPSJ2MHh3dmVk
cjJ0ZWRhcWU5ejI1eGF2OTRkZGVmYXR4YXZwMDUiIHRpbWVzdGFtcD0iMTMyNjc5NTA2OCI+MjE1
PC9rZXk+PC9mb3JlaWduLWtleXM+PHJlZi10eXBlIG5hbWU9IkpvdXJuYWwgQXJ0aWNsZSI+MTc8
L3JlZi10eXBlPjxjb250cmlidXRvcnM+PGF1dGhvcnM+PGF1dGhvcj5LcmllZ2VyLCBTLiBFLjwv
YXV0aG9yPjxhdXRob3I+WmVpc2VsLCBNLiBCLjwvYXV0aG9yPjxhdXRob3I+RGF2aXMsIEMuPC9h
dXRob3I+PGF1dGhvcj5UaHVtYW5uLCBDLjwvYXV0aG9yPjxhdXRob3I+SGFycmlzLCBILiBKLjwv
YXV0aG9yPjxhdXRob3I+U2Nobm9iZXIsIEUuIEsuPC9hdXRob3I+PGF1dGhvcj5NZWUsIEMuPC9h
dXRob3I+PGF1dGhvcj5Tb3VsaWVyLCBFLjwvYXV0aG9yPjxhdXRob3I+Um95ZXIsIEMuPC9hdXRo
b3I+PGF1dGhvcj5MYW1ib3RpbiwgTS48L2F1dGhvcj48YXV0aG9yPkdydW5lcnQsIEYuPC9hdXRo
b3I+PGF1dGhvcj5EYW8gVGhpLCBWLiBMLjwvYXV0aG9yPjxhdXRob3I+RHJldXgsIE0uPC9hdXRo
b3I+PGF1dGhvcj5Db3NzZXQsIEYuIEwuPC9hdXRob3I+PGF1dGhvcj5NY0tlYXRpbmcsIEouIEEu
PC9hdXRob3I+PGF1dGhvcj5TY2h1c3RlciwgQy48L2F1dGhvcj48YXV0aG9yPkJhdW1lcnQsIFQu
IEYuPC9hdXRob3I+PC9hdXRob3JzPjwvY29udHJpYnV0b3JzPjxhdXRoLWFkZHJlc3M+SW5zdGl0
dXQgTmF0aW9uYWwgZGUgbGEgU2FudGUgZXQgZGUgbGEgUmVjaGVyY2hlIE1lZGljYWxlLCBVNzQ4
LCBTdHJhc2JvdXJnLCBGcmFuY2UuPC9hdXRoLWFkZHJlc3M+PHRpdGxlcz48dGl0bGU+SW5oaWJp
dGlvbiBvZiBoZXBhdGl0aXMgQyB2aXJ1cyBpbmZlY3Rpb24gYnkgYW50aS1jbGF1ZGluLTEgYW50
aWJvZGllcyBpcyBtZWRpYXRlZCBieSBuZXV0cmFsaXphdGlvbiBvZiBFMi1DRDgxLWNsYXVkaW4t
MSBhc3NvY2lhdGlvbnM8L3RpdGxlPjxzZWNvbmRhcnktdGl0bGU+SGVwYXRvbG9neTwvc2Vjb25k
YXJ5LXRpdGxlPjwvdGl0bGVzPjxwZXJpb2RpY2FsPjxmdWxsLXRpdGxlPkhlcGF0b2xvZ3k8L2Z1
bGwtdGl0bGU+PC9wZXJpb2RpY2FsPjxwYWdlcz4xMTQ0LTU3PC9wYWdlcz48dm9sdW1lPjUxPC92
b2x1bWU+PG51bWJlcj40PC9udW1iZXI+PGVkaXRpb24+MjAxMC8wMS8xNDwvZWRpdGlvbj48a2V5
d29yZHM+PGtleXdvcmQ+QW50aWJvZGllcy8qcGhhcm1hY29sb2d5PC9rZXl3b3JkPjxrZXl3b3Jk
PkFudGlnZW5zLCBDRC8qaW1tdW5vbG9neS9waHlzaW9sb2d5PC9rZXl3b3JkPjxrZXl3b3JkPkFu
dGlnZW5zLCBDRDgxPC9rZXl3b3JkPjxrZXl3b3JkPkNlbGwgQWRoZXNpb24gTW9sZWN1bGVzLypp
bW11bm9sb2d5PC9rZXl3b3JkPjxrZXl3b3JkPkhlcGF0aXRpcyBDLyp0aGVyYXB5PC9rZXl3b3Jk
PjxrZXl3b3JkPkh1bWFuczwva2V5d29yZD48a2V5d29yZD5JbW11bml6YXRpb248L2tleXdvcmQ+
PGtleXdvcmQ+TWVtYnJhbmUgUHJvdGVpbnMvaW1tdW5vbG9neS8qcGh5c2lvbG9neTwva2V5d29y
ZD48a2V5d29yZD5OZXV0cmFsaXphdGlvbiBUZXN0czwva2V5d29yZD48a2V5d29yZD5TY2F2ZW5n
ZXIgUmVjZXB0b3JzLCBDbGFzcyBCL3BoeXNpb2xvZ3k8L2tleXdvcmQ+PGtleXdvcmQ+VGlnaHQg
SnVuY3Rpb25zL3BoeXNpb2xvZ3k8L2tleXdvcmQ+PGtleXdvcmQ+VmlydXMgSW50ZXJuYWxpemF0
aW9uPC9rZXl3b3JkPjwva2V5d29yZHM+PGRhdGVzPjx5ZWFyPjIwMTA8L3llYXI+PHB1Yi1kYXRl
cz48ZGF0ZT4yMDEwPC9kYXRlPjwvcHViLWRhdGVzPjwvZGF0ZXM+PGlzYm4+MTUyNy0zMzUwIChF
bGVjdHJvbmljKSYjeEQ7MDI3MC05MTM5IChMaW5raW5nKTwvaXNibj48YWNjZXNzaW9uLW51bT4y
MDA2OTY0ODwvYWNjZXNzaW9uLW51bT48dXJscz48cmVsYXRlZC11cmxzPjx1cmw+aHR0cDovL3d3
dy5uY2JpLm5sbS5uaWguZ292L2VudHJlei9xdWVyeS5mY2dpP2NtZD1SZXRyaWV2ZSZhbXA7ZGI9
UHViTWVkJmFtcDtkb3B0PUNpdGF0aW9uJmFtcDtsaXN0X3VpZHM9MjAwNjk2NDg8L3VybD48dXJs
Pmh0dHA6Ly9vbmxpbmVsaWJyYXJ5LndpbGV5LmNvbS9zdG9yZS8xMC4xMDAyL2hlcC4yMzQ0NS9h
c3NldC8yMzQ0NV9mdHAucGRmP3Y9MSZhbXA7dD1neG15YXQwayZhbXA7cz03NmNiZTAxNWJiMDUz
MzQzMGVlODdiZjg5N2Q2NzQ3OTBiMzdlZjViPC91cmw+PHVybD5odHRwOi8vb25saW5lbGlicmFy
eS53aWxleS5jb20vc3RvcmUvMTAuMTAwMi9oZXAuMjM0NDUvYXNzZXQvMjM0NDVfZnRwLnBkZj92
PTEmYW1wO3Q9aDBwYjVlMTYmYW1wO3M9MTkxNmM3NWZjZWU3MDZiMjMyMjIxN2QxM2NkNmNkY2Y0
MzRlYzQ5ODwvdXJsPjwvcmVsYXRlZC11cmxzPjwvdXJscz48ZWxlY3Ryb25pYy1yZXNvdXJjZS1u
dW0+MTAuMTAwMi9oZXAuMjM0NDU8L2VsZWN0cm9uaWMtcmVzb3VyY2UtbnVtPjxsYW5ndWFnZT5l
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LCAxMTVdPC9zdHlsZT48L0Rpc3BsYXlUZXh0PjxyZWNvcmQ+PHJlYy1udW1iZXI+MjcyPC9y
ZWMtbnVtYmVyPjxmb3JlaWduLWtleXM+PGtleSBhcHA9IkVOIiBkYi1pZD0idjB4d3ZlZHIydGVk
YXFlOXoyNXhhdjk0ZGRlZmF0eGF2cDA1IiB0aW1lc3RhbXA9IjEzMjgwMjkzMzQiPjI3Mjwva2V5
PjwvZm9yZWlnbi1rZXlzPjxyZWYtdHlwZSBuYW1lPSJKb3VybmFsIEFydGljbGUiPjE3PC9yZWYt
dHlwZT48Y29udHJpYnV0b3JzPjxhdXRob3JzPjxhdXRob3I+WmVpc2VsLCBNLiBCLjwvYXV0aG9y
PjxhdXRob3I+S291dHNvdWRha2lzLCBHLjwvYXV0aG9yPjxhdXRob3I+U2Nobm9iZXIsIEUuIEsu
PC9hdXRob3I+PGF1dGhvcj5IYWJlcnN0cm9oLCBBLjwvYXV0aG9yPjxhdXRob3I+Qmx1bSwgSC4g
RS48L2F1dGhvcj48YXV0aG9yPkNvc3NldCwgRi4gTC48L2F1dGhvcj48YXV0aG9yPldha2l0YSwg
VC48L2F1dGhvcj48YXV0aG9yPkphZWNrLCBELjwvYXV0aG9yPjxhdXRob3I+RG9mZm9lbCwgTS48
L2F1dGhvcj48YXV0aG9yPlJveWVyLCBDLjwvYXV0aG9yPjxhdXRob3I+U291bGllciwgRS48L2F1
dGhvcj48YXV0aG9yPlNjaHZvZXJlciwgRS48L2F1dGhvcj48YXV0aG9yPlNjaHVzdGVyLCBDLjwv
YXV0aG9yPjxhdXRob3I+U3RvbGwtS2VsbGVyLCBGLjwvYXV0aG9yPjxhdXRob3I+QmFydGVuc2No
bGFnZXIsIFIuPC9hdXRob3I+PGF1dGhvcj5QaWV0c2NobWFubiwgVC48L2F1dGhvcj48YXV0aG9y
PkJhcnRoLCBILjwvYXV0aG9yPjxhdXRob3I+QmF1bWVydCwgVC4gRi48L2F1dGhvcj48L2F1dGhv
cnM+PC9jb250cmlidXRvcnM+PGF1dGgtYWRkcmVzcz5JbnN0aXR1dCBOYXRpb25hbCBkZSBsYSBT
YW50ZSBldCBkZSBsYSBSZWNoZXJjaGUgTWVkaWNhbGUgKElOU0VSTSksIFU3NDgsIFN0cmFzYm91
cmcsIEZyYW5jZS48L2F1dGgtYWRkcmVzcz48dGl0bGVzPjx0aXRsZT5TY2F2ZW5nZXIgcmVjZXB0
b3IgY2xhc3MgQiB0eXBlIEkgaXMgYSBrZXkgaG9zdCBmYWN0b3IgZm9yIGhlcGF0aXRpcyBDIHZp
cnVzIGluZmVjdGlvbiByZXF1aXJlZCBmb3IgYW4gZW50cnkgc3RlcCBjbG9zZWx5IGxpbmtlZCB0
byBDRDgxPC90aXRsZT48c2Vjb25kYXJ5LXRpdGxlPkhlcGF0b2xvZ3k8L3NlY29uZGFyeS10aXRs
ZT48L3RpdGxlcz48cGVyaW9kaWNhbD48ZnVsbC10aXRsZT5IZXBhdG9sb2d5PC9mdWxsLXRpdGxl
PjwvcGVyaW9kaWNhbD48cGFnZXM+MTcyMi0zMTwvcGFnZXM+PHZvbHVtZT40Njwvdm9sdW1lPjxu
dW1iZXI+NjwvbnVtYmVyPjxlZGl0aW9uPjIwMDcvMTEvMTY8L2VkaXRpb24+PGtleXdvcmRzPjxr
ZXl3b3JkPkFudGlnZW5zLCBDRC8qaW1tdW5vbG9neTwva2V5d29yZD48a2V5d29yZD5BbnRpZ2Vu
cywgQ0Q4MTwva2V5d29yZD48a2V5d29yZD5DYXJjaW5vbWEsIEhlcGF0b2NlbGx1bGFyPC9rZXl3
b3JkPjxrZXl3b3JkPkNlbGwgTGluZSwgVHVtb3I8L2tleXdvcmQ+PGtleXdvcmQ+Q2VsbHMsIEN1
bHR1cmVkPC9rZXl3b3JkPjxrZXl3b3JkPkhlcGFjaXZpcnVzPC9rZXl3b3JkPjxrZXl3b3JkPkhl
cGF0aXRpcyBDLyppbW11bm9sb2d5PC9rZXl3b3JkPjxrZXl3b3JkPkh1bWFuczwva2V5d29yZD48
a2V5d29yZD5TY2F2ZW5nZXIgUmVjZXB0b3JzLCBDbGFzcyBCLyppbW11bm9sb2d5PC9rZXl3b3Jk
Pjwva2V5d29yZHM+PGRhdGVzPjx5ZWFyPjIwMDc8L3llYXI+PHB1Yi1kYXRlcz48ZGF0ZT5EZWM8
L2RhdGU+PC9wdWItZGF0ZXM+PC9kYXRlcz48aXNibj4xNTI3LTMzNTAgKEVsZWN0cm9uaWMpJiN4
RDswMjcwLTkxMzkgKExpbmtpbmcpPC9pc2JuPjxhY2Nlc3Npb24tbnVtPjE4MDAwOTkwPC9hY2Nl
c3Npb24tbnVtPjx3b3JrLXR5cGU+UmVzZWFyY2ggU3VwcG9ydCwgTm9uLVUuUy4gR292JmFwb3M7
dDwvd29yay10eXBlPjx1cmxzPjxyZWxhdGVkLXVybHM+PHVybD5odHRwOi8vd3d3Lm5jYmkubmxt
Lm5paC5nb3YvcHVibWVkLzE4MDAwOTkwPC91cmw+PHVybD5odHRwOi8vb25saW5lbGlicmFyeS53
aWxleS5jb20vc3RvcmUvMTAuMTAwMi9oZXAuMjE5OTQvYXNzZXQvMjE5OTRfZnRwLnBkZj92PTEm
YW1wO3Q9Z3kzNjk0cGUmYW1wO3M9NzRmYWRkMDk4ZThhOGMyZWNlYWZiYjk2YTVjMzA4YmE5OTIy
NjA0MDwvdXJsPjwvcmVsYXRlZC11cmxzPjwvdXJscz48ZWxlY3Ryb25pYy1yZXNvdXJjZS1udW0+
MTAuMTAwMi9oZXAuMjE5OTQ8L2VsZWN0cm9uaWMtcmVzb3VyY2UtbnVtPjxsYW5ndWFnZT5lbmc8
L2xhbmd1YWdlPjwvcmVjb3JkPjwvQ2l0ZT48Q2l0ZT48QXV0aG9yPktyaWVnZXI8L0F1dGhvcj48
WWVhcj4yMDEwPC9ZZWFyPjxSZWNOdW0+MjE1PC9SZWNOdW0+PHJlY29yZD48cmVjLW51bWJlcj4y
MTU8L3JlYy1udW1iZXI+PGZvcmVpZ24ta2V5cz48a2V5IGFwcD0iRU4iIGRiLWlkPSJ2MHh3dmVk
cjJ0ZWRhcWU5ejI1eGF2OTRkZGVmYXR4YXZwMDUiIHRpbWVzdGFtcD0iMTMyNjc5NTA2OCI+MjE1
PC9rZXk+PC9mb3JlaWduLWtleXM+PHJlZi10eXBlIG5hbWU9IkpvdXJuYWwgQXJ0aWNsZSI+MTc8
L3JlZi10eXBlPjxjb250cmlidXRvcnM+PGF1dGhvcnM+PGF1dGhvcj5LcmllZ2VyLCBTLiBFLjwv
YXV0aG9yPjxhdXRob3I+WmVpc2VsLCBNLiBCLjwvYXV0aG9yPjxhdXRob3I+RGF2aXMsIEMuPC9h
dXRob3I+PGF1dGhvcj5UaHVtYW5uLCBDLjwvYXV0aG9yPjxhdXRob3I+SGFycmlzLCBILiBKLjwv
YXV0aG9yPjxhdXRob3I+U2Nobm9iZXIsIEUuIEsuPC9hdXRob3I+PGF1dGhvcj5NZWUsIEMuPC9h
dXRob3I+PGF1dGhvcj5Tb3VsaWVyLCBFLjwvYXV0aG9yPjxhdXRob3I+Um95ZXIsIEMuPC9hdXRo
b3I+PGF1dGhvcj5MYW1ib3RpbiwgTS48L2F1dGhvcj48YXV0aG9yPkdydW5lcnQsIEYuPC9hdXRo
b3I+PGF1dGhvcj5EYW8gVGhpLCBWLiBMLjwvYXV0aG9yPjxhdXRob3I+RHJldXgsIE0uPC9hdXRo
b3I+PGF1dGhvcj5Db3NzZXQsIEYuIEwuPC9hdXRob3I+PGF1dGhvcj5NY0tlYXRpbmcsIEouIEEu
PC9hdXRob3I+PGF1dGhvcj5TY2h1c3RlciwgQy48L2F1dGhvcj48YXV0aG9yPkJhdW1lcnQsIFQu
IEYuPC9hdXRob3I+PC9hdXRob3JzPjwvY29udHJpYnV0b3JzPjxhdXRoLWFkZHJlc3M+SW5zdGl0
dXQgTmF0aW9uYWwgZGUgbGEgU2FudGUgZXQgZGUgbGEgUmVjaGVyY2hlIE1lZGljYWxlLCBVNzQ4
LCBTdHJhc2JvdXJnLCBGcmFuY2UuPC9hdXRoLWFkZHJlc3M+PHRpdGxlcz48dGl0bGU+SW5oaWJp
dGlvbiBvZiBoZXBhdGl0aXMgQyB2aXJ1cyBpbmZlY3Rpb24gYnkgYW50aS1jbGF1ZGluLTEgYW50
aWJvZGllcyBpcyBtZWRpYXRlZCBieSBuZXV0cmFsaXphdGlvbiBvZiBFMi1DRDgxLWNsYXVkaW4t
MSBhc3NvY2lhdGlvbnM8L3RpdGxlPjxzZWNvbmRhcnktdGl0bGU+SGVwYXRvbG9neTwvc2Vjb25k
YXJ5LXRpdGxlPjwvdGl0bGVzPjxwZXJpb2RpY2FsPjxmdWxsLXRpdGxlPkhlcGF0b2xvZ3k8L2Z1
bGwtdGl0bGU+PC9wZXJpb2RpY2FsPjxwYWdlcz4xMTQ0LTU3PC9wYWdlcz48dm9sdW1lPjUxPC92
b2x1bWU+PG51bWJlcj40PC9udW1iZXI+PGVkaXRpb24+MjAxMC8wMS8xNDwvZWRpdGlvbj48a2V5
d29yZHM+PGtleXdvcmQ+QW50aWJvZGllcy8qcGhhcm1hY29sb2d5PC9rZXl3b3JkPjxrZXl3b3Jk
PkFudGlnZW5zLCBDRC8qaW1tdW5vbG9neS9waHlzaW9sb2d5PC9rZXl3b3JkPjxrZXl3b3JkPkFu
dGlnZW5zLCBDRDgxPC9rZXl3b3JkPjxrZXl3b3JkPkNlbGwgQWRoZXNpb24gTW9sZWN1bGVzLypp
bW11bm9sb2d5PC9rZXl3b3JkPjxrZXl3b3JkPkhlcGF0aXRpcyBDLyp0aGVyYXB5PC9rZXl3b3Jk
PjxrZXl3b3JkPkh1bWFuczwva2V5d29yZD48a2V5d29yZD5JbW11bml6YXRpb248L2tleXdvcmQ+
PGtleXdvcmQ+TWVtYnJhbmUgUHJvdGVpbnMvaW1tdW5vbG9neS8qcGh5c2lvbG9neTwva2V5d29y
ZD48a2V5d29yZD5OZXV0cmFsaXphdGlvbiBUZXN0czwva2V5d29yZD48a2V5d29yZD5TY2F2ZW5n
ZXIgUmVjZXB0b3JzLCBDbGFzcyBCL3BoeXNpb2xvZ3k8L2tleXdvcmQ+PGtleXdvcmQ+VGlnaHQg
SnVuY3Rpb25zL3BoeXNpb2xvZ3k8L2tleXdvcmQ+PGtleXdvcmQ+VmlydXMgSW50ZXJuYWxpemF0
aW9uPC9rZXl3b3JkPjwva2V5d29yZHM+PGRhdGVzPjx5ZWFyPjIwMTA8L3llYXI+PHB1Yi1kYXRl
cz48ZGF0ZT4yMDEwPC9kYXRlPjwvcHViLWRhdGVzPjwvZGF0ZXM+PGlzYm4+MTUyNy0zMzUwIChF
bGVjdHJvbmljKSYjeEQ7MDI3MC05MTM5IChMaW5raW5nKTwvaXNibj48YWNjZXNzaW9uLW51bT4y
MDA2OTY0ODwvYWNjZXNzaW9uLW51bT48dXJscz48cmVsYXRlZC11cmxzPjx1cmw+aHR0cDovL3d3
dy5uY2JpLm5sbS5uaWguZ292L2VudHJlei9xdWVyeS5mY2dpP2NtZD1SZXRyaWV2ZSZhbXA7ZGI9
UHViTWVkJmFtcDtkb3B0PUNpdGF0aW9uJmFtcDtsaXN0X3VpZHM9MjAwNjk2NDg8L3VybD48dXJs
Pmh0dHA6Ly9vbmxpbmVsaWJyYXJ5LndpbGV5LmNvbS9zdG9yZS8xMC4xMDAyL2hlcC4yMzQ0NS9h
c3NldC8yMzQ0NV9mdHAucGRmP3Y9MSZhbXA7dD1neG15YXQwayZhbXA7cz03NmNiZTAxNWJiMDUz
MzQzMGVlODdiZjg5N2Q2NzQ3OTBiMzdlZjViPC91cmw+PHVybD5odHRwOi8vb25saW5lbGlicmFy
eS53aWxleS5jb20vc3RvcmUvMTAuMTAwMi9oZXAuMjM0NDUvYXNzZXQvMjM0NDVfZnRwLnBkZj92
PTEmYW1wO3Q9aDBwYjVlMTYmYW1wO3M9MTkxNmM3NWZjZWU3MDZiMjMyMjIxN2QxM2NkNmNkY2Y0
MzRlYzQ5ODwvdXJsPjwvcmVsYXRlZC11cmxzPjwvdXJscz48ZWxlY3Ryb25pYy1yZXNvdXJjZS1u
dW0+MTAuMTAwMi9oZXAuMjM0NDU8L2VsZWN0cm9uaWMtcmVzb3VyY2UtbnVtPjxsYW5ndWFnZT5l
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8" w:tooltip="Zeisel, 2007 #272" w:history="1">
        <w:r w:rsidR="000F07FA" w:rsidRPr="00EF2A4D">
          <w:rPr>
            <w:rFonts w:ascii="Book Antiqua" w:hAnsi="Book Antiqua"/>
            <w:noProof/>
            <w:sz w:val="24"/>
            <w:szCs w:val="24"/>
            <w:vertAlign w:val="superscript"/>
            <w:lang w:val="en-US"/>
          </w:rPr>
          <w:t>68</w:t>
        </w:r>
      </w:hyperlink>
      <w:r w:rsidR="004D1AA6">
        <w:rPr>
          <w:rFonts w:ascii="Book Antiqua" w:hAnsi="Book Antiqua"/>
          <w:noProof/>
          <w:sz w:val="24"/>
          <w:szCs w:val="24"/>
          <w:vertAlign w:val="superscript"/>
          <w:lang w:val="en-US"/>
        </w:rPr>
        <w:t>,</w:t>
      </w:r>
      <w:hyperlink w:anchor="_ENREF_115" w:tooltip="Krieger, 2010 #215" w:history="1">
        <w:r w:rsidR="000F07FA" w:rsidRPr="00EF2A4D">
          <w:rPr>
            <w:rFonts w:ascii="Book Antiqua" w:hAnsi="Book Antiqua"/>
            <w:noProof/>
            <w:sz w:val="24"/>
            <w:szCs w:val="24"/>
            <w:vertAlign w:val="superscript"/>
            <w:lang w:val="en-US"/>
          </w:rPr>
          <w:t>11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D7A9E" w:rsidRPr="00EF2A4D">
        <w:rPr>
          <w:rFonts w:ascii="Book Antiqua" w:hAnsi="Book Antiqua"/>
          <w:sz w:val="24"/>
          <w:szCs w:val="24"/>
          <w:lang w:val="en-US"/>
        </w:rPr>
        <w:t>. Additional evidence for co</w:t>
      </w:r>
      <w:r w:rsidR="00017F77" w:rsidRPr="00EF2A4D">
        <w:rPr>
          <w:rFonts w:ascii="Book Antiqua" w:hAnsi="Book Antiqua"/>
          <w:sz w:val="24"/>
          <w:szCs w:val="24"/>
          <w:lang w:val="en-US"/>
        </w:rPr>
        <w:t>-</w:t>
      </w:r>
      <w:r w:rsidR="007D7A9E" w:rsidRPr="00EF2A4D">
        <w:rPr>
          <w:rFonts w:ascii="Book Antiqua" w:hAnsi="Book Antiqua"/>
          <w:sz w:val="24"/>
          <w:szCs w:val="24"/>
          <w:lang w:val="en-US"/>
        </w:rPr>
        <w:t>receptor complex formation between CD81 and CLDN1 was d</w:t>
      </w:r>
      <w:r w:rsidR="004D1AA6">
        <w:rPr>
          <w:rFonts w:ascii="Book Antiqua" w:hAnsi="Book Antiqua"/>
          <w:sz w:val="24"/>
          <w:szCs w:val="24"/>
          <w:lang w:val="en-US"/>
        </w:rPr>
        <w:t>emonstrated using FRET analysis</w:t>
      </w:r>
      <w:r w:rsidR="003635EA" w:rsidRPr="00EF2A4D">
        <w:rPr>
          <w:rFonts w:ascii="Book Antiqua" w:hAnsi="Book Antiqua"/>
          <w:sz w:val="24"/>
          <w:szCs w:val="24"/>
          <w:lang w:val="en-US"/>
        </w:rPr>
        <w:fldChar w:fldCharType="begin">
          <w:fldData xml:space="preserve">PEVuZE5vdGU+PENpdGU+PEF1dGhvcj5IYXJyaXM8L0F1dGhvcj48WWVhcj4yMDA4PC9ZZWFyPjxS
ZWNOdW0+MTA5NDwvUmVjTnVtPjxEaXNwbGF5VGV4dD48c3R5bGUgZmFjZT0ic3VwZXJzY3JpcHQi
PlsxMTZdPC9zdHlsZT48L0Rpc3BsYXlUZXh0PjxyZWNvcmQ+PHJlYy1udW1iZXI+MTA5NDwvcmVj
LW51bWJlcj48Zm9yZWlnbi1rZXlzPjxrZXkgYXBwPSJFTiIgZGItaWQ9InYweHd2ZWRyMnRlZGFx
ZTl6MjV4YXY5NGRkZWZhdHhhdnAwNSIgdGltZXN0YW1wPSIxMzg2Nzc2MTIxIj4xMDk0PC9rZXk+
PC9mb3JlaWduLWtleXM+PHJlZi10eXBlIG5hbWU9IkpvdXJuYWwgQXJ0aWNsZSI+MTc8L3JlZi10
eXBlPjxjb250cmlidXRvcnM+PGF1dGhvcnM+PGF1dGhvcj5IYXJyaXMsIEguIEouPC9hdXRob3I+
PGF1dGhvcj5GYXJxdWhhciwgTS4gSi48L2F1dGhvcj48YXV0aG9yPk1lZSwgQy4gSi48L2F1dGhv
cj48YXV0aG9yPkRhdmlzLCBDLjwvYXV0aG9yPjxhdXRob3I+UmV5bm9sZHMsIEcuIE0uPC9hdXRo
b3I+PGF1dGhvcj5KZW5uaW5ncywgQS48L2F1dGhvcj48YXV0aG9yPkh1LCBLLjwvYXV0aG9yPjxh
dXRob3I+WXVhbiwgRi48L2F1dGhvcj48YXV0aG9yPkRlbmcsIEguPC9hdXRob3I+PGF1dGhvcj5I
dWJzY2hlciwgUy4gRy48L2F1dGhvcj48YXV0aG9yPkhhbiwgSi4gSC48L2F1dGhvcj48YXV0aG9y
PkJhbGZlLCBQLjwvYXV0aG9yPjxhdXRob3I+TWNLZWF0aW5nLCBKLiBBLjwvYXV0aG9yPjwvYXV0
aG9ycz48L2NvbnRyaWJ1dG9ycz48YXV0aC1hZGRyZXNzPlVuaXZlcnNpdHkgb2YgQmlybWluZ2hh
bSwgRGl2aXNpb24gb2YgSW5mZWN0aW9uIGFuZCBJbW11bml0eSwgSW5zdGl0dXRlIGZvciBCaW9t
ZWRpY2FsIFJlc2VhcmNoLCBWaW5jZW50IERyLiwgQmlybWluZ2hhbSBCMTUgMlRULCBVbml0ZWQg
S2luZ2RvbS48L2F1dGgtYWRkcmVzcz48dGl0bGVzPjx0aXRsZT5DRDgxIGFuZCBjbGF1ZGluIDEg
Y29yZWNlcHRvciBhc3NvY2lhdGlvbjogcm9sZSBpbiBoZXBhdGl0aXMgQyB2aXJ1cyBlbnRyeTwv
dGl0bGU+PHNlY29uZGFyeS10aXRsZT5KIFZpcm9sPC9zZWNvbmRhcnktdGl0bGU+PGFsdC10aXRs
ZT5Kb3VybmFsIG9mIHZpcm9sb2d5PC9hbHQtdGl0bGU+PC90aXRsZXM+PHBlcmlvZGljYWw+PGZ1
bGwtdGl0bGU+SiBWaXJvbDwvZnVsbC10aXRsZT48L3BlcmlvZGljYWw+PGFsdC1wZXJpb2RpY2Fs
PjxmdWxsLXRpdGxlPkpvdXJuYWwgb2Ygdmlyb2xvZ3k8L2Z1bGwtdGl0bGU+PC9hbHQtcGVyaW9k
aWNhbD48cGFnZXM+NTAwNy0yMDwvcGFnZXM+PHZvbHVtZT44Mjwvdm9sdW1lPjxudW1iZXI+MTA8
L251bWJlcj48ZWRpdGlvbj4yMDA4LzAzLzE0PC9lZGl0aW9uPjxrZXl3b3Jkcz48a2V5d29yZD5B
bnRpZ2VucywgQ0QvKmFuYWx5c2lzPC9rZXl3b3JkPjxrZXl3b3JkPkFudGlnZW5zLCBDRDgxPC9r
ZXl3b3JkPjxrZXl3b3JkPkNlbGwgTGluZTwva2V5d29yZD48a2V5d29yZD5DZWxsIE1lbWJyYW5l
LypjaGVtaXN0cnk8L2tleXdvcmQ+PGtleXdvcmQ+Q2VsbHMsIEN1bHR1cmVkPC9rZXl3b3JkPjxr
ZXl3b3JkPkNsYXVkaW4tMTwva2V5d29yZD48a2V5d29yZD5GbHVvcmVzY2VuY2UgUmVzb25hbmNl
IEVuZXJneSBUcmFuc2Zlcjwva2V5d29yZD48a2V5d29yZD5HZW5lcywgUmVwb3J0ZXI8L2tleXdv
cmQ+PGtleXdvcmQ+R3JlZW4gRmx1b3Jlc2NlbnQgUHJvdGVpbnMvZ2VuZXRpY3MvbWV0YWJvbGlz
bTwva2V5d29yZD48a2V5d29yZD5IZXBhY2l2aXJ1cy8qcGh5c2lvbG9neTwva2V5d29yZD48a2V5
d29yZD5IZXBhdG9jeXRlcy9jaGVtaXN0cnk8L2tleXdvcmQ+PGtleXdvcmQ+SHVtYW5zPC9rZXl3
b3JkPjxrZXl3b3JkPkx1bWluZXNjZW50IFByb3RlaW5zL2dlbmV0aWNzL21ldGFib2xpc208L2tl
eXdvcmQ+PGtleXdvcmQ+TWVtYnJhbmUgUHJvdGVpbnMvKmFuYWx5c2lzPC9rZXl3b3JkPjxrZXl3
b3JkPlJlY2VwdG9ycywgVmlydXMvKmFuYWx5c2lzPC9rZXl3b3JkPjxrZXl3b3JkPlJlY29tYmlu
YW50IEZ1c2lvbiBQcm90ZWlucy9nZW5ldGljcy9tZXRhYm9saXNtPC9rZXl3b3JkPjxrZXl3b3Jk
PipWaXJ1cyBJbnRlcm5hbGl6YXRpb248L2tleXdvcmQ+PC9rZXl3b3Jkcz48ZGF0ZXM+PHllYXI+
MjAwODwveWVhcj48cHViLWRhdGVzPjxkYXRlPk1heTwvZGF0ZT48L3B1Yi1kYXRlcz48L2RhdGVz
Pjxpc2JuPjEwOTgtNTUxNCAoRWxlY3Ryb25pYykmI3hEOzAwMjItNTM4WCAoTGlua2luZyk8L2lz
Ym4+PGFjY2Vzc2lvbi1udW0+MTgzMzc1NzA8L2FjY2Vzc2lvbi1udW0+PHdvcmstdHlwZT5SZXNl
YXJjaCBTdXBwb3J0LCBOLkkuSC4sIEV4dHJhbXVyYWwmI3hEO1Jlc2VhcmNoIFN1cHBvcnQsIE5v
bi1VLlMuIEdvdiZhcG9zO3Q8L3dvcmstdHlwZT48dXJscz48cmVsYXRlZC11cmxzPjx1cmw+aHR0
cDovL3d3dy5uY2JpLm5sbS5uaWguZ292L3B1Ym1lZC8xODMzNzU3MDwvdXJsPjx1cmw+aHR0cDov
L2p2aS5hc20ub3JnL2NvbnRlbnQvODIvMTAvNTAwNy5mdWxsLnBkZjwvdXJsPjwvcmVsYXRlZC11
cmxzPjwvdXJscz48Y3VzdG9tMj4yMzQ2NzMxPC9jdXN0b20yPjxlbGVjdHJvbmljLXJlc291cmNl
LW51bT4xMC4xMTI4L0pWSS4wMjI4Ni0wNzwvZWxlY3Ryb25pYy1yZXNvdXJjZS1udW0+PGxhbmd1
YWdlPmVuZzwvbGFuZ3Vh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IYXJyaXM8L0F1dGhvcj48WWVhcj4yMDA4PC9ZZWFyPjxS
ZWNOdW0+MTA5NDwvUmVjTnVtPjxEaXNwbGF5VGV4dD48c3R5bGUgZmFjZT0ic3VwZXJzY3JpcHQi
PlsxMTZdPC9zdHlsZT48L0Rpc3BsYXlUZXh0PjxyZWNvcmQ+PHJlYy1udW1iZXI+MTA5NDwvcmVj
LW51bWJlcj48Zm9yZWlnbi1rZXlzPjxrZXkgYXBwPSJFTiIgZGItaWQ9InYweHd2ZWRyMnRlZGFx
ZTl6MjV4YXY5NGRkZWZhdHhhdnAwNSIgdGltZXN0YW1wPSIxMzg2Nzc2MTIxIj4xMDk0PC9rZXk+
PC9mb3JlaWduLWtleXM+PHJlZi10eXBlIG5hbWU9IkpvdXJuYWwgQXJ0aWNsZSI+MTc8L3JlZi10
eXBlPjxjb250cmlidXRvcnM+PGF1dGhvcnM+PGF1dGhvcj5IYXJyaXMsIEguIEouPC9hdXRob3I+
PGF1dGhvcj5GYXJxdWhhciwgTS4gSi48L2F1dGhvcj48YXV0aG9yPk1lZSwgQy4gSi48L2F1dGhv
cj48YXV0aG9yPkRhdmlzLCBDLjwvYXV0aG9yPjxhdXRob3I+UmV5bm9sZHMsIEcuIE0uPC9hdXRo
b3I+PGF1dGhvcj5KZW5uaW5ncywgQS48L2F1dGhvcj48YXV0aG9yPkh1LCBLLjwvYXV0aG9yPjxh
dXRob3I+WXVhbiwgRi48L2F1dGhvcj48YXV0aG9yPkRlbmcsIEguPC9hdXRob3I+PGF1dGhvcj5I
dWJzY2hlciwgUy4gRy48L2F1dGhvcj48YXV0aG9yPkhhbiwgSi4gSC48L2F1dGhvcj48YXV0aG9y
PkJhbGZlLCBQLjwvYXV0aG9yPjxhdXRob3I+TWNLZWF0aW5nLCBKLiBBLjwvYXV0aG9yPjwvYXV0
aG9ycz48L2NvbnRyaWJ1dG9ycz48YXV0aC1hZGRyZXNzPlVuaXZlcnNpdHkgb2YgQmlybWluZ2hh
bSwgRGl2aXNpb24gb2YgSW5mZWN0aW9uIGFuZCBJbW11bml0eSwgSW5zdGl0dXRlIGZvciBCaW9t
ZWRpY2FsIFJlc2VhcmNoLCBWaW5jZW50IERyLiwgQmlybWluZ2hhbSBCMTUgMlRULCBVbml0ZWQg
S2luZ2RvbS48L2F1dGgtYWRkcmVzcz48dGl0bGVzPjx0aXRsZT5DRDgxIGFuZCBjbGF1ZGluIDEg
Y29yZWNlcHRvciBhc3NvY2lhdGlvbjogcm9sZSBpbiBoZXBhdGl0aXMgQyB2aXJ1cyBlbnRyeTwv
dGl0bGU+PHNlY29uZGFyeS10aXRsZT5KIFZpcm9sPC9zZWNvbmRhcnktdGl0bGU+PGFsdC10aXRs
ZT5Kb3VybmFsIG9mIHZpcm9sb2d5PC9hbHQtdGl0bGU+PC90aXRsZXM+PHBlcmlvZGljYWw+PGZ1
bGwtdGl0bGU+SiBWaXJvbDwvZnVsbC10aXRsZT48L3BlcmlvZGljYWw+PGFsdC1wZXJpb2RpY2Fs
PjxmdWxsLXRpdGxlPkpvdXJuYWwgb2Ygdmlyb2xvZ3k8L2Z1bGwtdGl0bGU+PC9hbHQtcGVyaW9k
aWNhbD48cGFnZXM+NTAwNy0yMDwvcGFnZXM+PHZvbHVtZT44Mjwvdm9sdW1lPjxudW1iZXI+MTA8
L251bWJlcj48ZWRpdGlvbj4yMDA4LzAzLzE0PC9lZGl0aW9uPjxrZXl3b3Jkcz48a2V5d29yZD5B
bnRpZ2VucywgQ0QvKmFuYWx5c2lzPC9rZXl3b3JkPjxrZXl3b3JkPkFudGlnZW5zLCBDRDgxPC9r
ZXl3b3JkPjxrZXl3b3JkPkNlbGwgTGluZTwva2V5d29yZD48a2V5d29yZD5DZWxsIE1lbWJyYW5l
LypjaGVtaXN0cnk8L2tleXdvcmQ+PGtleXdvcmQ+Q2VsbHMsIEN1bHR1cmVkPC9rZXl3b3JkPjxr
ZXl3b3JkPkNsYXVkaW4tMTwva2V5d29yZD48a2V5d29yZD5GbHVvcmVzY2VuY2UgUmVzb25hbmNl
IEVuZXJneSBUcmFuc2Zlcjwva2V5d29yZD48a2V5d29yZD5HZW5lcywgUmVwb3J0ZXI8L2tleXdv
cmQ+PGtleXdvcmQ+R3JlZW4gRmx1b3Jlc2NlbnQgUHJvdGVpbnMvZ2VuZXRpY3MvbWV0YWJvbGlz
bTwva2V5d29yZD48a2V5d29yZD5IZXBhY2l2aXJ1cy8qcGh5c2lvbG9neTwva2V5d29yZD48a2V5
d29yZD5IZXBhdG9jeXRlcy9jaGVtaXN0cnk8L2tleXdvcmQ+PGtleXdvcmQ+SHVtYW5zPC9rZXl3
b3JkPjxrZXl3b3JkPkx1bWluZXNjZW50IFByb3RlaW5zL2dlbmV0aWNzL21ldGFib2xpc208L2tl
eXdvcmQ+PGtleXdvcmQ+TWVtYnJhbmUgUHJvdGVpbnMvKmFuYWx5c2lzPC9rZXl3b3JkPjxrZXl3
b3JkPlJlY2VwdG9ycywgVmlydXMvKmFuYWx5c2lzPC9rZXl3b3JkPjxrZXl3b3JkPlJlY29tYmlu
YW50IEZ1c2lvbiBQcm90ZWlucy9nZW5ldGljcy9tZXRhYm9saXNtPC9rZXl3b3JkPjxrZXl3b3Jk
PipWaXJ1cyBJbnRlcm5hbGl6YXRpb248L2tleXdvcmQ+PC9rZXl3b3Jkcz48ZGF0ZXM+PHllYXI+
MjAwODwveWVhcj48cHViLWRhdGVzPjxkYXRlPk1heTwvZGF0ZT48L3B1Yi1kYXRlcz48L2RhdGVz
Pjxpc2JuPjEwOTgtNTUxNCAoRWxlY3Ryb25pYykmI3hEOzAwMjItNTM4WCAoTGlua2luZyk8L2lz
Ym4+PGFjY2Vzc2lvbi1udW0+MTgzMzc1NzA8L2FjY2Vzc2lvbi1udW0+PHdvcmstdHlwZT5SZXNl
YXJjaCBTdXBwb3J0LCBOLkkuSC4sIEV4dHJhbXVyYWwmI3hEO1Jlc2VhcmNoIFN1cHBvcnQsIE5v
bi1VLlMuIEdvdiZhcG9zO3Q8L3dvcmstdHlwZT48dXJscz48cmVsYXRlZC11cmxzPjx1cmw+aHR0
cDovL3d3dy5uY2JpLm5sbS5uaWguZ292L3B1Ym1lZC8xODMzNzU3MDwvdXJsPjx1cmw+aHR0cDov
L2p2aS5hc20ub3JnL2NvbnRlbnQvODIvMTAvNTAwNy5mdWxsLnBkZjwvdXJsPjwvcmVsYXRlZC11
cmxzPjwvdXJscz48Y3VzdG9tMj4yMzQ2NzMxPC9jdXN0b20yPjxlbGVjdHJvbmljLXJlc291cmNl
LW51bT4xMC4xMTI4L0pWSS4wMjI4Ni0wNzwvZWxlY3Ryb25pYy1yZXNvdXJjZS1udW0+PGxhbmd1
YWdlPmVuZzwvbGFuZ3Vh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6" w:tooltip="Harris, 2008 #1094" w:history="1">
        <w:r w:rsidR="000F07FA" w:rsidRPr="00EF2A4D">
          <w:rPr>
            <w:rFonts w:ascii="Book Antiqua" w:hAnsi="Book Antiqua"/>
            <w:noProof/>
            <w:sz w:val="24"/>
            <w:szCs w:val="24"/>
            <w:vertAlign w:val="superscript"/>
            <w:lang w:val="en-US"/>
          </w:rPr>
          <w:t>11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D7A9E" w:rsidRPr="00EF2A4D">
        <w:rPr>
          <w:rFonts w:ascii="Book Antiqua" w:hAnsi="Book Antiqua"/>
          <w:sz w:val="24"/>
          <w:szCs w:val="24"/>
          <w:lang w:val="en-US"/>
        </w:rPr>
        <w:t xml:space="preserve">. </w:t>
      </w:r>
    </w:p>
    <w:p w14:paraId="4ECDBF0C" w14:textId="2D6FBD17" w:rsidR="00021493" w:rsidRPr="00EF2A4D" w:rsidRDefault="00021493"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SR-BI localizes to cholesterol-enrich</w:t>
      </w:r>
      <w:r w:rsidR="004D1AA6">
        <w:rPr>
          <w:rFonts w:ascii="Book Antiqua" w:hAnsi="Book Antiqua"/>
          <w:sz w:val="24"/>
          <w:szCs w:val="24"/>
          <w:lang w:val="en-US"/>
        </w:rPr>
        <w:t>ed plasma membrane microdomains</w:t>
      </w:r>
      <w:r w:rsidR="003635EA" w:rsidRPr="00EF2A4D">
        <w:rPr>
          <w:rFonts w:ascii="Book Antiqua" w:hAnsi="Book Antiqua"/>
          <w:sz w:val="24"/>
          <w:szCs w:val="24"/>
          <w:lang w:val="en-US"/>
        </w:rPr>
        <w:fldChar w:fldCharType="begin">
          <w:fldData xml:space="preserve">PEVuZE5vdGU+PENpdGU+PEF1dGhvcj5SaGFpbmRzPC9BdXRob3I+PFllYXI+MjAwNDwvWWVhcj48
UmVjTnVtPjEwOTk8L1JlY051bT48RGlzcGxheVRleHQ+PHN0eWxlIGZhY2U9InN1cGVyc2NyaXB0
Ij5bMTE3XTwvc3R5bGU+PC9EaXNwbGF5VGV4dD48cmVjb3JkPjxyZWMtbnVtYmVyPjEwOTk8L3Jl
Yy1udW1iZXI+PGZvcmVpZ24ta2V5cz48a2V5IGFwcD0iRU4iIGRiLWlkPSJ2MHh3dmVkcjJ0ZWRh
cWU5ejI1eGF2OTRkZGVmYXR4YXZwMDUiIHRpbWVzdGFtcD0iMTM4NzM3NzgzNiI+MTA5OTwva2V5
PjwvZm9yZWlnbi1rZXlzPjxyZWYtdHlwZSBuYW1lPSJKb3VybmFsIEFydGljbGUiPjE3PC9yZWYt
dHlwZT48Y29udHJpYnV0b3JzPjxhdXRob3JzPjxhdXRob3I+UmhhaW5kcywgRC48L2F1dGhvcj48
YXV0aG9yPkJvdXJnZW9pcywgUC48L2F1dGhvcj48YXV0aG9yPkJvdXJyZXQsIEcuPC9hdXRob3I+
PGF1dGhvcj5IdWFyZCwgSy48L2F1dGhvcj48YXV0aG9yPkZhbHN0cmF1bHQsIEwuPC9hdXRob3I+
PGF1dGhvcj5Ccmlzc2V0dGUsIEwuPC9hdXRob3I+PC9hdXRob3JzPjwvY29udHJpYnV0b3JzPjxh
dXRoLWFkZHJlc3M+RGVwYXJ0ZW1lbnQgZGVzIFNjaWVuY2VzIEJpb2xvZ2lxdWVzLCBVbml2ZXJz
aXRlIGR1IFF1ZWJlYyBhIE1vbnRyZWFsLCAxMjAwIFNhaW50LUFsZXhhbmRyZSwgSDNCIDNINSwg
Q2FuYWRhLjwvYXV0aC1hZGRyZXNzPjx0aXRsZXM+PHRpdGxlPkxvY2FsaXphdGlvbiBhbmQgcmVn
dWxhdGlvbiBvZiBTUi1CSSBpbiBtZW1icmFuZSByYWZ0cyBvZiBIZXBHMiBjZWxsczwvdGl0bGU+
PHNlY29uZGFyeS10aXRsZT5KIENlbGwgU2NpPC9zZWNvbmRhcnktdGl0bGU+PGFsdC10aXRsZT5K
b3VybmFsIG9mIGNlbGwgc2NpZW5jZTwvYWx0LXRpdGxlPjwvdGl0bGVzPjxwZXJpb2RpY2FsPjxm
dWxsLXRpdGxlPkogQ2VsbCBTY2k8L2Z1bGwtdGl0bGU+PGFiYnItMT5Kb3VybmFsIG9mIGNlbGwg
c2NpZW5jZTwvYWJici0xPjwvcGVyaW9kaWNhbD48YWx0LXBlcmlvZGljYWw+PGZ1bGwtdGl0bGU+
SiBDZWxsIFNjaTwvZnVsbC10aXRsZT48YWJici0xPkpvdXJuYWwgb2YgY2VsbCBzY2llbmNlPC9h
YmJyLTE+PC9hbHQtcGVyaW9kaWNhbD48cGFnZXM+MzA5NS0xMDU8L3BhZ2VzPjx2b2x1bWU+MTE3
PC92b2x1bWU+PG51bWJlcj5QdCAxNTwvbnVtYmVyPjxlZGl0aW9uPjIwMDQvMDcvMDE8L2VkaXRp
b24+PGtleXdvcmRzPjxrZXl3b3JkPkFudGlnZW5zLCBDRDM2PC9rZXl3b3JkPjxrZXl3b3JkPkNh
cnJpZXIgUHJvdGVpbnMvbWV0YWJvbGlzbTwva2V5d29yZD48a2V5d29yZD5DZWxsIExpbmU8L2tl
eXdvcmQ+PGtleXdvcmQ+Q2VsbCBMaW5lLCBUdW1vcjwva2V5d29yZD48a2V5d29yZD5DZWxsIE1l
bWJyYW5lL21ldGFib2xpc208L2tleXdvcmQ+PGtleXdvcmQ+Q2VudHJpZnVnYXRpb24sIERlbnNp
dHkgR3JhZGllbnQ8L2tleXdvcmQ+PGtleXdvcmQ+Q2hvbGVzdGVyb2wvbWV0YWJvbGlzbTwva2V5
d29yZD48a2V5d29yZD5DaG9sZXN0ZXJvbCBFc3RlcnMvbWV0YWJvbGlzbTwva2V5d29yZD48a2V5
d29yZD5EZXRlcmdlbnRzL3BoYXJtYWNvbG9neTwva2V5d29yZD48a2V5d29yZD5FbmRvY3l0b3Np
czwva2V5d29yZD48a2V5d29yZD5GYXR0eSBBY2lkLUJpbmRpbmcgUHJvdGVpbnM8L2tleXdvcmQ+
PGtleXdvcmQ+SHVtYW5zPC9rZXl3b3JkPjxrZXl3b3JkPkh5ZHJvbHlzaXM8L2tleXdvcmQ+PGtl
eXdvcmQ+SW1tdW5vYmxvdHRpbmc8L2tleXdvcmQ+PGtleXdvcmQ+TGlwaWQgTWV0YWJvbGlzbTwv
a2V5d29yZD48a2V5d29yZD5MaXBvcHJvdGVpbnMvbWV0YWJvbGlzbTwva2V5d29yZD48a2V5d29y
ZD5MaXBvcHJvdGVpbnMsIExETC9tZXRhYm9saXNtPC9rZXl3b3JkPjxrZXl3b3JkPkxpdmVyL21l
dGFib2xpc208L2tleXdvcmQ+PGtleXdvcmQ+TWVtYnJhbmUgTWljcm9kb21haW5zL21ldGFib2xp
c208L2tleXdvcmQ+PGtleXdvcmQ+UmVjZXB0b3JzLCBJbW11bm9sb2dpYy8qYmlvc3ludGhlc2lz
PC9rZXl3b3JkPjxrZXl3b3JkPlJlY2VwdG9ycywgU2NhdmVuZ2VyPC9rZXl3b3JkPjxrZXl3b3Jk
PlNjYXZlbmdlciBSZWNlcHRvcnMsIENsYXNzIEI8L2tleXdvcmQ+PGtleXdvcmQ+U3BoaW5nb215
ZWxpbiBQaG9zcGhvZGllc3RlcmFzZS9tZXRhYm9saXNtPC9rZXl3b3JkPjxrZXl3b3JkPlN1Y3Jv
c2UvcGhhcm1hY29sb2d5PC9rZXl3b3JkPjxrZXl3b3JkPmJldGEtQ3ljbG9kZXh0cmlucy9tZXRh
Ym9saXNtPC9rZXl3b3JkPjwva2V5d29yZHM+PGRhdGVzPjx5ZWFyPjIwMDQ8L3llYXI+PHB1Yi1k
YXRlcz48ZGF0ZT5KdWwgMTwvZGF0ZT48L3B1Yi1kYXRlcz48L2RhdGVzPjxpc2JuPjAwMjEtOTUz
MyAoUHJpbnQpJiN4RDswMDIxLTk1MzMgKExpbmtpbmcpPC9pc2JuPjxhY2Nlc3Npb24tbnVtPjE1
MjI2MzkxPC9hY2Nlc3Npb24tbnVtPjx3b3JrLXR5cGU+UmVzZWFyY2ggU3VwcG9ydCwgTm9uLVUu
Uy4gR292JmFwb3M7dDwvd29yay10eXBlPjx1cmxzPjxyZWxhdGVkLXVybHM+PHVybD5odHRwOi8v
d3d3Lm5jYmkubmxtLm5paC5nb3YvcHVibWVkLzE1MjI2MzkxPC91cmw+PC9yZWxhdGVkLXVybHM+
PC91cmxzPjxlbGVjdHJvbmljLXJlc291cmNlLW51bT4xMC4xMjQyL2pjcy4wMTE4MjwvZWxlY3Ry
b25pYy1yZXNvdXJjZS1udW0+PGxhbmd1YWdlPmVuZzwvbGFuZ3VhZ2U+PC9yZWNvcmQ+PC9DaXRl
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SaGFpbmRzPC9BdXRob3I+PFllYXI+MjAwNDwvWWVhcj48
UmVjTnVtPjEwOTk8L1JlY051bT48RGlzcGxheVRleHQ+PHN0eWxlIGZhY2U9InN1cGVyc2NyaXB0
Ij5bMTE3XTwvc3R5bGU+PC9EaXNwbGF5VGV4dD48cmVjb3JkPjxyZWMtbnVtYmVyPjEwOTk8L3Jl
Yy1udW1iZXI+PGZvcmVpZ24ta2V5cz48a2V5IGFwcD0iRU4iIGRiLWlkPSJ2MHh3dmVkcjJ0ZWRh
cWU5ejI1eGF2OTRkZGVmYXR4YXZwMDUiIHRpbWVzdGFtcD0iMTM4NzM3NzgzNiI+MTA5OTwva2V5
PjwvZm9yZWlnbi1rZXlzPjxyZWYtdHlwZSBuYW1lPSJKb3VybmFsIEFydGljbGUiPjE3PC9yZWYt
dHlwZT48Y29udHJpYnV0b3JzPjxhdXRob3JzPjxhdXRob3I+UmhhaW5kcywgRC48L2F1dGhvcj48
YXV0aG9yPkJvdXJnZW9pcywgUC48L2F1dGhvcj48YXV0aG9yPkJvdXJyZXQsIEcuPC9hdXRob3I+
PGF1dGhvcj5IdWFyZCwgSy48L2F1dGhvcj48YXV0aG9yPkZhbHN0cmF1bHQsIEwuPC9hdXRob3I+
PGF1dGhvcj5Ccmlzc2V0dGUsIEwuPC9hdXRob3I+PC9hdXRob3JzPjwvY29udHJpYnV0b3JzPjxh
dXRoLWFkZHJlc3M+RGVwYXJ0ZW1lbnQgZGVzIFNjaWVuY2VzIEJpb2xvZ2lxdWVzLCBVbml2ZXJz
aXRlIGR1IFF1ZWJlYyBhIE1vbnRyZWFsLCAxMjAwIFNhaW50LUFsZXhhbmRyZSwgSDNCIDNINSwg
Q2FuYWRhLjwvYXV0aC1hZGRyZXNzPjx0aXRsZXM+PHRpdGxlPkxvY2FsaXphdGlvbiBhbmQgcmVn
dWxhdGlvbiBvZiBTUi1CSSBpbiBtZW1icmFuZSByYWZ0cyBvZiBIZXBHMiBjZWxsczwvdGl0bGU+
PHNlY29uZGFyeS10aXRsZT5KIENlbGwgU2NpPC9zZWNvbmRhcnktdGl0bGU+PGFsdC10aXRsZT5K
b3VybmFsIG9mIGNlbGwgc2NpZW5jZTwvYWx0LXRpdGxlPjwvdGl0bGVzPjxwZXJpb2RpY2FsPjxm
dWxsLXRpdGxlPkogQ2VsbCBTY2k8L2Z1bGwtdGl0bGU+PGFiYnItMT5Kb3VybmFsIG9mIGNlbGwg
c2NpZW5jZTwvYWJici0xPjwvcGVyaW9kaWNhbD48YWx0LXBlcmlvZGljYWw+PGZ1bGwtdGl0bGU+
SiBDZWxsIFNjaTwvZnVsbC10aXRsZT48YWJici0xPkpvdXJuYWwgb2YgY2VsbCBzY2llbmNlPC9h
YmJyLTE+PC9hbHQtcGVyaW9kaWNhbD48cGFnZXM+MzA5NS0xMDU8L3BhZ2VzPjx2b2x1bWU+MTE3
PC92b2x1bWU+PG51bWJlcj5QdCAxNTwvbnVtYmVyPjxlZGl0aW9uPjIwMDQvMDcvMDE8L2VkaXRp
b24+PGtleXdvcmRzPjxrZXl3b3JkPkFudGlnZW5zLCBDRDM2PC9rZXl3b3JkPjxrZXl3b3JkPkNh
cnJpZXIgUHJvdGVpbnMvbWV0YWJvbGlzbTwva2V5d29yZD48a2V5d29yZD5DZWxsIExpbmU8L2tl
eXdvcmQ+PGtleXdvcmQ+Q2VsbCBMaW5lLCBUdW1vcjwva2V5d29yZD48a2V5d29yZD5DZWxsIE1l
bWJyYW5lL21ldGFib2xpc208L2tleXdvcmQ+PGtleXdvcmQ+Q2VudHJpZnVnYXRpb24sIERlbnNp
dHkgR3JhZGllbnQ8L2tleXdvcmQ+PGtleXdvcmQ+Q2hvbGVzdGVyb2wvbWV0YWJvbGlzbTwva2V5
d29yZD48a2V5d29yZD5DaG9sZXN0ZXJvbCBFc3RlcnMvbWV0YWJvbGlzbTwva2V5d29yZD48a2V5
d29yZD5EZXRlcmdlbnRzL3BoYXJtYWNvbG9neTwva2V5d29yZD48a2V5d29yZD5FbmRvY3l0b3Np
czwva2V5d29yZD48a2V5d29yZD5GYXR0eSBBY2lkLUJpbmRpbmcgUHJvdGVpbnM8L2tleXdvcmQ+
PGtleXdvcmQ+SHVtYW5zPC9rZXl3b3JkPjxrZXl3b3JkPkh5ZHJvbHlzaXM8L2tleXdvcmQ+PGtl
eXdvcmQ+SW1tdW5vYmxvdHRpbmc8L2tleXdvcmQ+PGtleXdvcmQ+TGlwaWQgTWV0YWJvbGlzbTwv
a2V5d29yZD48a2V5d29yZD5MaXBvcHJvdGVpbnMvbWV0YWJvbGlzbTwva2V5d29yZD48a2V5d29y
ZD5MaXBvcHJvdGVpbnMsIExETC9tZXRhYm9saXNtPC9rZXl3b3JkPjxrZXl3b3JkPkxpdmVyL21l
dGFib2xpc208L2tleXdvcmQ+PGtleXdvcmQ+TWVtYnJhbmUgTWljcm9kb21haW5zL21ldGFib2xp
c208L2tleXdvcmQ+PGtleXdvcmQ+UmVjZXB0b3JzLCBJbW11bm9sb2dpYy8qYmlvc3ludGhlc2lz
PC9rZXl3b3JkPjxrZXl3b3JkPlJlY2VwdG9ycywgU2NhdmVuZ2VyPC9rZXl3b3JkPjxrZXl3b3Jk
PlNjYXZlbmdlciBSZWNlcHRvcnMsIENsYXNzIEI8L2tleXdvcmQ+PGtleXdvcmQ+U3BoaW5nb215
ZWxpbiBQaG9zcGhvZGllc3RlcmFzZS9tZXRhYm9saXNtPC9rZXl3b3JkPjxrZXl3b3JkPlN1Y3Jv
c2UvcGhhcm1hY29sb2d5PC9rZXl3b3JkPjxrZXl3b3JkPmJldGEtQ3ljbG9kZXh0cmlucy9tZXRh
Ym9saXNtPC9rZXl3b3JkPjwva2V5d29yZHM+PGRhdGVzPjx5ZWFyPjIwMDQ8L3llYXI+PHB1Yi1k
YXRlcz48ZGF0ZT5KdWwgMTwvZGF0ZT48L3B1Yi1kYXRlcz48L2RhdGVzPjxpc2JuPjAwMjEtOTUz
MyAoUHJpbnQpJiN4RDswMDIxLTk1MzMgKExpbmtpbmcpPC9pc2JuPjxhY2Nlc3Npb24tbnVtPjE1
MjI2MzkxPC9hY2Nlc3Npb24tbnVtPjx3b3JrLXR5cGU+UmVzZWFyY2ggU3VwcG9ydCwgTm9uLVUu
Uy4gR292JmFwb3M7dDwvd29yay10eXBlPjx1cmxzPjxyZWxhdGVkLXVybHM+PHVybD5odHRwOi8v
d3d3Lm5jYmkubmxtLm5paC5nb3YvcHVibWVkLzE1MjI2MzkxPC91cmw+PC9yZWxhdGVkLXVybHM+
PC91cmxzPjxlbGVjdHJvbmljLXJlc291cmNlLW51bT4xMC4xMjQyL2pjcy4wMTE4MjwvZWxlY3Ry
b25pYy1yZXNvdXJjZS1udW0+PGxhbmd1YWdlPmVuZzwvbGFuZ3VhZ2U+PC9yZWNvcmQ+PC9DaXRl
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7" w:tooltip="Rhainds, 2004 #1099" w:history="1">
        <w:r w:rsidR="000F07FA" w:rsidRPr="00EF2A4D">
          <w:rPr>
            <w:rFonts w:ascii="Book Antiqua" w:hAnsi="Book Antiqua"/>
            <w:noProof/>
            <w:sz w:val="24"/>
            <w:szCs w:val="24"/>
            <w:vertAlign w:val="superscript"/>
            <w:lang w:val="en-US"/>
          </w:rPr>
          <w:t>11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5146C" w:rsidRPr="00EF2A4D">
        <w:rPr>
          <w:rFonts w:ascii="Book Antiqua" w:hAnsi="Book Antiqua"/>
          <w:sz w:val="24"/>
          <w:szCs w:val="24"/>
          <w:lang w:val="en-US"/>
        </w:rPr>
        <w:t xml:space="preserve"> </w:t>
      </w:r>
      <w:r w:rsidR="00AF7B7B" w:rsidRPr="00EF2A4D">
        <w:rPr>
          <w:rFonts w:ascii="Book Antiqua" w:hAnsi="Book Antiqua"/>
          <w:sz w:val="24"/>
          <w:szCs w:val="24"/>
          <w:lang w:val="en-US"/>
        </w:rPr>
        <w:t xml:space="preserve">where also </w:t>
      </w:r>
      <w:r w:rsidRPr="00EF2A4D">
        <w:rPr>
          <w:rFonts w:ascii="Book Antiqua" w:hAnsi="Book Antiqua"/>
          <w:sz w:val="24"/>
          <w:szCs w:val="24"/>
          <w:lang w:val="en-US"/>
        </w:rPr>
        <w:t>tetraspanin</w:t>
      </w:r>
      <w:r w:rsidR="00A14117" w:rsidRPr="00EF2A4D">
        <w:rPr>
          <w:rFonts w:ascii="Book Antiqua" w:hAnsi="Book Antiqua"/>
          <w:sz w:val="24"/>
          <w:szCs w:val="24"/>
          <w:lang w:val="en-US"/>
        </w:rPr>
        <w:t xml:space="preserve">s such as CD81 </w:t>
      </w:r>
      <w:r w:rsidRPr="00EF2A4D">
        <w:rPr>
          <w:rFonts w:ascii="Book Antiqua" w:hAnsi="Book Antiqua"/>
          <w:sz w:val="24"/>
          <w:szCs w:val="24"/>
          <w:lang w:val="en-US"/>
        </w:rPr>
        <w:t xml:space="preserve">associate with </w:t>
      </w:r>
      <w:r w:rsidR="006545F4" w:rsidRPr="00EF2A4D">
        <w:rPr>
          <w:rFonts w:ascii="Book Antiqua" w:hAnsi="Book Antiqua"/>
          <w:sz w:val="24"/>
          <w:szCs w:val="24"/>
          <w:lang w:val="en-US"/>
        </w:rPr>
        <w:t xml:space="preserve">each other, </w:t>
      </w:r>
      <w:r w:rsidR="00017F77" w:rsidRPr="00EF2A4D">
        <w:rPr>
          <w:rFonts w:ascii="Book Antiqua" w:hAnsi="Book Antiqua"/>
          <w:sz w:val="24"/>
          <w:szCs w:val="24"/>
          <w:lang w:val="en-US"/>
        </w:rPr>
        <w:t xml:space="preserve">with </w:t>
      </w:r>
      <w:r w:rsidR="00424BD0" w:rsidRPr="00EF2A4D">
        <w:rPr>
          <w:rFonts w:ascii="Book Antiqua" w:hAnsi="Book Antiqua"/>
          <w:sz w:val="24"/>
          <w:szCs w:val="24"/>
          <w:lang w:val="en-US"/>
        </w:rPr>
        <w:t xml:space="preserve">other </w:t>
      </w:r>
      <w:r w:rsidRPr="00EF2A4D">
        <w:rPr>
          <w:rFonts w:ascii="Book Antiqua" w:hAnsi="Book Antiqua"/>
          <w:sz w:val="24"/>
          <w:szCs w:val="24"/>
          <w:lang w:val="en-US"/>
        </w:rPr>
        <w:t xml:space="preserve">tetraspanin and </w:t>
      </w:r>
      <w:r w:rsidR="00017F77" w:rsidRPr="00EF2A4D">
        <w:rPr>
          <w:rFonts w:ascii="Book Antiqua" w:hAnsi="Book Antiqua"/>
          <w:sz w:val="24"/>
          <w:szCs w:val="24"/>
          <w:lang w:val="en-US"/>
        </w:rPr>
        <w:t xml:space="preserve">with </w:t>
      </w:r>
      <w:r w:rsidRPr="00EF2A4D">
        <w:rPr>
          <w:rFonts w:ascii="Book Antiqua" w:hAnsi="Book Antiqua"/>
          <w:sz w:val="24"/>
          <w:szCs w:val="24"/>
          <w:lang w:val="en-US"/>
        </w:rPr>
        <w:t>nontetraspanin proteins. These associatio</w:t>
      </w:r>
      <w:r w:rsidR="004D1AA6">
        <w:rPr>
          <w:rFonts w:ascii="Book Antiqua" w:hAnsi="Book Antiqua"/>
          <w:sz w:val="24"/>
          <w:szCs w:val="24"/>
          <w:lang w:val="en-US"/>
        </w:rPr>
        <w:t>ns are modulated by cholesterol</w:t>
      </w:r>
      <w:r w:rsidR="003635EA" w:rsidRPr="00EF2A4D">
        <w:rPr>
          <w:rFonts w:ascii="Book Antiqua" w:hAnsi="Book Antiqua"/>
          <w:sz w:val="24"/>
          <w:szCs w:val="24"/>
          <w:lang w:val="en-US"/>
        </w:rPr>
        <w:fldChar w:fldCharType="begin">
          <w:fldData xml:space="preserve">PEVuZE5vdGU+PENpdGU+PEF1dGhvcj5DaGFycmluPC9BdXRob3I+PFllYXI+MjAwMzwvWWVhcj48
UmVjTnVtPjExMDI8L1JlY051bT48RGlzcGxheVRleHQ+PHN0eWxlIGZhY2U9InN1cGVyc2NyaXB0
Ij5bMTE4LCAxMTldPC9zdHlsZT48L0Rpc3BsYXlUZXh0PjxyZWNvcmQ+PHJlYy1udW1iZXI+MTEw
MjwvcmVjLW51bWJlcj48Zm9yZWlnbi1rZXlzPjxrZXkgYXBwPSJFTiIgZGItaWQ9InYweHd2ZWRy
MnRlZGFxZTl6MjV4YXY5NGRkZWZhdHhhdnAwNSIgdGltZXN0YW1wPSIxMzg3MzgyNDU1Ij4xMTAy
PC9rZXk+PC9mb3JlaWduLWtleXM+PHJlZi10eXBlIG5hbWU9IkpvdXJuYWwgQXJ0aWNsZSI+MTc8
L3JlZi10eXBlPjxjb250cmlidXRvcnM+PGF1dGhvcnM+PGF1dGhvcj5DaGFycmluLCBTLjwvYXV0
aG9yPjxhdXRob3I+TWFuaWUsIFMuPC9hdXRob3I+PGF1dGhvcj5UaGllbGUsIEMuPC9hdXRob3I+
PGF1dGhvcj5CaWxsYXJkLCBNLjwvYXV0aG9yPjxhdXRob3I+R2VybGllciwgRC48L2F1dGhvcj48
YXV0aG9yPkJvdWNoZWl4LCBDLjwvYXV0aG9yPjxhdXRob3I+UnViaW5zdGVpbiwgRS48L2F1dGhv
cj48L2F1dGhvcnM+PC9jb250cmlidXRvcnM+PGF1dGgtYWRkcmVzcz5JbnNlcm0gVTI2OCwgSW5z
dGl0dXQgQW5kcmUgTHdvZmYsIFVuaXZlcnNpdGUgUGFyaXMgWEksIFZpbGxlanVpZiwgRnJhbmNl
LjwvYXV0aC1hZGRyZXNzPjx0aXRsZXM+PHRpdGxlPkEgcGh5c2ljYWwgYW5kIGZ1bmN0aW9uYWwg
bGluayBiZXR3ZWVuIGNob2xlc3Rlcm9sIGFuZCB0ZXRyYXNwYW5pbnM8L3RpdGxlPjxzZWNvbmRh
cnktdGl0bGU+RXVyIEogSW1tdW5vbDwvc2Vjb25kYXJ5LXRpdGxlPjxhbHQtdGl0bGU+RXVyb3Bl
YW4gam91cm5hbCBvZiBpbW11bm9sb2d5PC9hbHQtdGl0bGU+PC90aXRsZXM+PHBlcmlvZGljYWw+
PGZ1bGwtdGl0bGU+RXVyIEogSW1tdW5vbDwvZnVsbC10aXRsZT48YWJici0xPkV1cm9wZWFuIGpv
dXJuYWwgb2YgaW1tdW5vbG9neTwvYWJici0xPjwvcGVyaW9kaWNhbD48YWx0LXBlcmlvZGljYWw+
PGZ1bGwtdGl0bGU+RXVyIEogSW1tdW5vbDwvZnVsbC10aXRsZT48YWJici0xPkV1cm9wZWFuIGpv
dXJuYWwgb2YgaW1tdW5vbG9neTwvYWJici0xPjwvYWx0LXBlcmlvZGljYWw+PHBhZ2VzPjI0Nzkt
ODk8L3BhZ2VzPjx2b2x1bWU+MzM8L3ZvbHVtZT48bnVtYmVyPjk8L251bWJlcj48ZWRpdGlvbj4y
MDAzLzA4LzI2PC9lZGl0aW9uPjxrZXl3b3Jkcz48a2V5d29yZD5BbmltYWxzPC9rZXl3b3JkPjxr
ZXl3b3JkPkFudGlnZW5zLCBDRC8qbWV0YWJvbGlzbTwva2V5d29yZD48a2V5d29yZD5BbnRpZ2Vu
cywgQ0Q5PC9rZXl3b3JkPjxrZXl3b3JkPkNob2xlc3Rlcm9sLyptZXRhYm9saXNtPC9rZXl3b3Jk
PjxrZXl3b3JkPkRpZ2l0b25pbi8qbWV0YWJvbGlzbTwva2V5d29yZD48a2V5d29yZD5IdW1hbnM8
L2tleXdvcmQ+PGtleXdvcmQ+TWVtYnJhbmUgR2x5Y29wcm90ZWlucy8qbWV0YWJvbGlzbTwva2V5
d29yZD48a2V5d29yZD5NZW1icmFuZSBQcm90ZWlucy8qbWV0YWJvbGlzbTwva2V5d29yZD48a2V5
d29yZD5PbmNvZ2VuZSBQcm90ZWlucy9tZXRhYm9saXNtPC9rZXl3b3JkPjxrZXl3b3JkPlBob3Nw
aG9yeWxhdGlvbjwva2V5d29yZD48a2V5d29yZD5Qcm90by1PbmNvZ2VuZSBQcm90ZWlucyBjLXZh
djwva2V5d29yZD48a2V5d29yZD5TYXBvbmlucy9tZXRhYm9saXNtPC9rZXl3b3JkPjxrZXl3b3Jk
PlRyaXRpdW0vbWV0YWJvbGlzbTwva2V5d29yZD48a2V5d29yZD5UeXJvc2luZS9tZXRhYm9saXNt
PC9rZXl3b3JkPjwva2V5d29yZHM+PGRhdGVzPjx5ZWFyPjIwMDM8L3llYXI+PHB1Yi1kYXRlcz48
ZGF0ZT5TZXA8L2RhdGU+PC9wdWItZGF0ZXM+PC9kYXRlcz48aXNibj4wMDE0LTI5ODAgKFByaW50
KSYjeEQ7MDAxNC0yOTgwIChMaW5raW5nKTwvaXNibj48YWNjZXNzaW9uLW51bT4xMjkzODIyNDwv
YWNjZXNzaW9uLW51bT48d29yay10eXBlPlJlc2VhcmNoIFN1cHBvcnQsIE5vbi1VLlMuIEdvdiZh
cG9zO3Q8L3dvcmstdHlwZT48dXJscz48cmVsYXRlZC11cmxzPjx1cmw+aHR0cDovL3d3dy5uY2Jp
Lm5sbS5uaWguZ292L3B1Ym1lZC8xMjkzODIyNDwvdXJsPjx1cmw+aHR0cDovL29ubGluZWxpYnJh
cnkud2lsZXkuY29tL3N0b3JlLzEwLjEwMDIvZWppLjIwMDMyMzg4NC9hc3NldC8yNDc5X2Z0cC5w
ZGY/dj0xJmFtcDt0PWhwY3R6eml4JmFtcDtzPThlMzQ0NjU0ZDljNjUzOGYzNjE5ODIxNzk3MDA1
YTA5MGIyMDE5YzQ8L3VybD48L3JlbGF0ZWQtdXJscz48L3VybHM+PGVsZWN0cm9uaWMtcmVzb3Vy
Y2UtbnVtPjEwLjEwMDIvZWppLjIwMDMyMzg4NDwvZWxlY3Ryb25pYy1yZXNvdXJjZS1udW0+PGxh
bmd1YWdlPmVuZzwvbGFuZ3VhZ2U+PC9yZWNvcmQ+PC9DaXRlPjxDaXRlPjxBdXRob3I+Q2hlcnVr
dXJpPC9BdXRob3I+PFllYXI+MjAwNDwvWWVhcj48UmVjTnVtPjExMDk8L1JlY051bT48cmVjb3Jk
PjxyZWMtbnVtYmVyPjExMDk8L3JlYy1udW1iZXI+PGZvcmVpZ24ta2V5cz48a2V5IGFwcD0iRU4i
IGRiLWlkPSJ2MHh3dmVkcjJ0ZWRhcWU5ejI1eGF2OTRkZGVmYXR4YXZwMDUiIHRpbWVzdGFtcD0i
MTM4NzM4ODQ5NiI+MTEwOTwva2V5PjwvZm9yZWlnbi1rZXlzPjxyZWYtdHlwZSBuYW1lPSJKb3Vy
bmFsIEFydGljbGUiPjE3PC9yZWYtdHlwZT48Y29udHJpYnV0b3JzPjxhdXRob3JzPjxhdXRob3I+
Q2hlcnVrdXJpLCBBLjwvYXV0aG9yPjxhdXRob3I+U2hvaGFtLCBULjwvYXV0aG9yPjxhdXRob3I+
U29obiwgSC4gVy48L2F1dGhvcj48YXV0aG9yPkxldnksIFMuPC9hdXRob3I+PGF1dGhvcj5Ccm9v
a3MsIFMuPC9hdXRob3I+PGF1dGhvcj5DYXJ0ZXIsIFIuPC9hdXRob3I+PGF1dGhvcj5QaWVyY2Us
IFMuIEsuPC9hdXRob3I+PC9hdXRob3JzPjwvY29udHJpYnV0b3JzPjxhdXRoLWFkZHJlc3M+TGFi
b3JhdG9yeSBvZiBJbW11bm9nZW5ldGljcywgTmF0aW9uYWwgSW5zdGl0dXRlIG9mIEFsbGVyZ3kg
YW5kIEluZmVjdGlvdXMgRGlzZWFzZXMsIE5hdGlvbmFsIEluc3RpdHV0ZXMgb2YgSGVhbHRoLCBU
d2luYnJvb2sgSUksIDEyNDQxIFBhcmtsYXduIERyaXZlLCBSb2NrdmlsbGUsIE1EIDIwODUyLCBV
U0EuPC9hdXRoLWFkZHJlc3M+PHRpdGxlcz48dGl0bGU+VGhlIHRldHJhc3BhbmluIENEODEgaXMg
bmVjZXNzYXJ5IGZvciBwYXJ0aXRpb25pbmcgb2YgY29saWdhdGVkIENEMTkvQ0QyMS1CIGNlbGwg
YW50aWdlbiByZWNlcHRvciBjb21wbGV4ZXMgaW50byBzaWduYWxpbmctYWN0aXZlIGxpcGlkIHJh
ZnRzPC90aXRsZT48c2Vjb25kYXJ5LXRpdGxlPkogSW1tdW5vbDwvc2Vjb25kYXJ5LXRpdGxlPjwv
dGl0bGVzPjxwZXJpb2RpY2FsPjxmdWxsLXRpdGxlPkogSW1tdW5vbDwvZnVsbC10aXRsZT48L3Bl
cmlvZGljYWw+PHBhZ2VzPjM3MC04MDwvcGFnZXM+PHZvbHVtZT4xNzI8L3ZvbHVtZT48bnVtYmVy
PjE8L251bWJlcj48ZWRpdGlvbj4yMDAzLzEyLzIzPC9lZGl0aW9uPjxrZXl3b3Jkcz48a2V5d29y
ZD5BZGp1dmFudHMsIEltbXVub2xvZ2ljL3BoeXNpb2xvZ3k8L2tleXdvcmQ+PGtleXdvcmQ+QW5p
bWFsczwva2V5d29yZD48a2V5d29yZD5BbnRpZ2VucywgQ0QvZ2VuZXRpY3MvKnBoeXNpb2xvZ3k8
L2tleXdvcmQ+PGtleXdvcmQ+QW50aWdlbnMsIENEMTkvKm1ldGFib2xpc20vcGh5c2lvbG9neTwv
a2V5d29yZD48a2V5d29yZD5BbnRpZ2VucywgQ0Q4MTwva2V5d29yZD48a2V5d29yZD5CLUx5bXBo
b2N5dGUgU3Vic2V0cy9pbW11bm9sb2d5L21ldGFib2xpc208L2tleXdvcmQ+PGtleXdvcmQ+Q2Vs
bCBMaW5lLCBUcmFuc2Zvcm1lZDwva2V5d29yZD48a2V5d29yZD5Eb3duLVJlZ3VsYXRpb24vZ2Vu
ZXRpY3MvaW1tdW5vbG9neTwva2V5d29yZD48a2V5d29yZD5GZW1hbGU8L2tleXdvcmQ+PGtleXdv
cmQ+TGlnYW5kczwva2V5d29yZD48a2V5d29yZD5NYWxlPC9rZXl3b3JkPjxrZXl3b3JkPk1lbWJy
YW5lIE1pY3JvZG9tYWlucy9nZW5ldGljcy9pbW11bm9sb2d5LyptZXRhYm9saXNtPC9rZXl3b3Jk
PjxrZXl3b3JkPk1lbWJyYW5lIFByb3RlaW5zL2RlZmljaWVuY3kvZ2VuZXRpY3MvKnBoeXNpb2xv
Z3k8L2tleXdvcmQ+PGtleXdvcmQ+TWljZTwva2V5d29yZD48a2V5d29yZD5NaWNlLCBJbmJyZWQg
QkFMQiBDPC9rZXl3b3JkPjxrZXl3b3JkPk1pY2UsIEluYnJlZCBDQkE8L2tleXdvcmQ+PGtleXdv
cmQ+TWljZSwgVHJhbnNnZW5pYzwva2V5d29yZD48a2V5d29yZD5OZXJ2ZSBUaXNzdWUgUHJvdGVp
bnMvKnBoeXNpb2xvZ3k8L2tleXdvcmQ+PGtleXdvcmQ+UmVjZXB0b3JzLCBBbnRpZ2VuLCBCLUNl
bGwvKm1ldGFib2xpc20vcGh5c2lvbG9neTwva2V5d29yZD48a2V5d29yZD5SZWNlcHRvcnMsIENv
bXBsZW1lbnQgM2QvKm1ldGFib2xpc20vcGh5c2lvbG9neTwva2V5d29yZD48a2V5d29yZD5SZWNv
bWJpbmFudCBGdXNpb24gUHJvdGVpbnMvbWV0YWJvbGlzbS9waHlzaW9sb2d5PC9rZXl3b3JkPjxr
ZXl3b3JkPlNpZ25hbCBUcmFuc2R1Y3Rpb24vZ2VuZXRpY3MvKmltbXVub2xvZ3k8L2tleXdvcmQ+
PGtleXdvcmQ+VGV0cmFzcGFuaW5zPC9rZXl3b3JkPjwva2V5d29yZHM+PGRhdGVzPjx5ZWFyPjIw
MDQ8L3llYXI+PHB1Yi1kYXRlcz48ZGF0ZT5KYW4gMTwvZGF0ZT48L3B1Yi1kYXRlcz48L2RhdGVz
Pjxpc2JuPjAwMjItMTc2NyAoUHJpbnQpJiN4RDswMDIyLTE3NjcgKExpbmtpbmcpPC9pc2JuPjxh
Y2Nlc3Npb24tbnVtPjE0Njg4MzQ1PC9hY2Nlc3Npb24tbnVtPjx3b3JrLXR5cGU+UmVzZWFyY2gg
U3VwcG9ydCwgVS5TLiBHb3YmYXBvczt0LCBOb24tUC5ILlMuJiN4RDtSZXNlYXJjaCBTdXBwb3J0
LCBVLlMuIEdvdiZhcG9zO3QsIFAuSC5TLjwvd29yay10eXBlPjx1cmxzPjxyZWxhdGVkLXVybHM+
PHVybD5odHRwOi8vd3d3Lm5jYmkubmxtLm5paC5nb3YvcHVibWVkLzE0Njg4MzQ1PC91cmw+PHVy
bD5odHRwOi8vd3d3LmppbW11bm9sLm9yZy9jb250ZW50LzE3Mi8xLzM3MC5mdWxsLnBkZjwvdXJs
PjwvcmVsYXRlZC11cmxzPjwvdXJscz48bGFuZ3VhZ2U+ZW5nPC9sYW5ndWFnZT48L3JlY29yZD48
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aGFycmluPC9BdXRob3I+PFllYXI+MjAwMzwvWWVhcj48
UmVjTnVtPjExMDI8L1JlY051bT48RGlzcGxheVRleHQ+PHN0eWxlIGZhY2U9InN1cGVyc2NyaXB0
Ij5bMTE4LCAxMTldPC9zdHlsZT48L0Rpc3BsYXlUZXh0PjxyZWNvcmQ+PHJlYy1udW1iZXI+MTEw
MjwvcmVjLW51bWJlcj48Zm9yZWlnbi1rZXlzPjxrZXkgYXBwPSJFTiIgZGItaWQ9InYweHd2ZWRy
MnRlZGFxZTl6MjV4YXY5NGRkZWZhdHhhdnAwNSIgdGltZXN0YW1wPSIxMzg3MzgyNDU1Ij4xMTAy
PC9rZXk+PC9mb3JlaWduLWtleXM+PHJlZi10eXBlIG5hbWU9IkpvdXJuYWwgQXJ0aWNsZSI+MTc8
L3JlZi10eXBlPjxjb250cmlidXRvcnM+PGF1dGhvcnM+PGF1dGhvcj5DaGFycmluLCBTLjwvYXV0
aG9yPjxhdXRob3I+TWFuaWUsIFMuPC9hdXRob3I+PGF1dGhvcj5UaGllbGUsIEMuPC9hdXRob3I+
PGF1dGhvcj5CaWxsYXJkLCBNLjwvYXV0aG9yPjxhdXRob3I+R2VybGllciwgRC48L2F1dGhvcj48
YXV0aG9yPkJvdWNoZWl4LCBDLjwvYXV0aG9yPjxhdXRob3I+UnViaW5zdGVpbiwgRS48L2F1dGhv
cj48L2F1dGhvcnM+PC9jb250cmlidXRvcnM+PGF1dGgtYWRkcmVzcz5JbnNlcm0gVTI2OCwgSW5z
dGl0dXQgQW5kcmUgTHdvZmYsIFVuaXZlcnNpdGUgUGFyaXMgWEksIFZpbGxlanVpZiwgRnJhbmNl
LjwvYXV0aC1hZGRyZXNzPjx0aXRsZXM+PHRpdGxlPkEgcGh5c2ljYWwgYW5kIGZ1bmN0aW9uYWwg
bGluayBiZXR3ZWVuIGNob2xlc3Rlcm9sIGFuZCB0ZXRyYXNwYW5pbnM8L3RpdGxlPjxzZWNvbmRh
cnktdGl0bGU+RXVyIEogSW1tdW5vbDwvc2Vjb25kYXJ5LXRpdGxlPjxhbHQtdGl0bGU+RXVyb3Bl
YW4gam91cm5hbCBvZiBpbW11bm9sb2d5PC9hbHQtdGl0bGU+PC90aXRsZXM+PHBlcmlvZGljYWw+
PGZ1bGwtdGl0bGU+RXVyIEogSW1tdW5vbDwvZnVsbC10aXRsZT48YWJici0xPkV1cm9wZWFuIGpv
dXJuYWwgb2YgaW1tdW5vbG9neTwvYWJici0xPjwvcGVyaW9kaWNhbD48YWx0LXBlcmlvZGljYWw+
PGZ1bGwtdGl0bGU+RXVyIEogSW1tdW5vbDwvZnVsbC10aXRsZT48YWJici0xPkV1cm9wZWFuIGpv
dXJuYWwgb2YgaW1tdW5vbG9neTwvYWJici0xPjwvYWx0LXBlcmlvZGljYWw+PHBhZ2VzPjI0Nzkt
ODk8L3BhZ2VzPjx2b2x1bWU+MzM8L3ZvbHVtZT48bnVtYmVyPjk8L251bWJlcj48ZWRpdGlvbj4y
MDAzLzA4LzI2PC9lZGl0aW9uPjxrZXl3b3Jkcz48a2V5d29yZD5BbmltYWxzPC9rZXl3b3JkPjxr
ZXl3b3JkPkFudGlnZW5zLCBDRC8qbWV0YWJvbGlzbTwva2V5d29yZD48a2V5d29yZD5BbnRpZ2Vu
cywgQ0Q5PC9rZXl3b3JkPjxrZXl3b3JkPkNob2xlc3Rlcm9sLyptZXRhYm9saXNtPC9rZXl3b3Jk
PjxrZXl3b3JkPkRpZ2l0b25pbi8qbWV0YWJvbGlzbTwva2V5d29yZD48a2V5d29yZD5IdW1hbnM8
L2tleXdvcmQ+PGtleXdvcmQ+TWVtYnJhbmUgR2x5Y29wcm90ZWlucy8qbWV0YWJvbGlzbTwva2V5
d29yZD48a2V5d29yZD5NZW1icmFuZSBQcm90ZWlucy8qbWV0YWJvbGlzbTwva2V5d29yZD48a2V5
d29yZD5PbmNvZ2VuZSBQcm90ZWlucy9tZXRhYm9saXNtPC9rZXl3b3JkPjxrZXl3b3JkPlBob3Nw
aG9yeWxhdGlvbjwva2V5d29yZD48a2V5d29yZD5Qcm90by1PbmNvZ2VuZSBQcm90ZWlucyBjLXZh
djwva2V5d29yZD48a2V5d29yZD5TYXBvbmlucy9tZXRhYm9saXNtPC9rZXl3b3JkPjxrZXl3b3Jk
PlRyaXRpdW0vbWV0YWJvbGlzbTwva2V5d29yZD48a2V5d29yZD5UeXJvc2luZS9tZXRhYm9saXNt
PC9rZXl3b3JkPjwva2V5d29yZHM+PGRhdGVzPjx5ZWFyPjIwMDM8L3llYXI+PHB1Yi1kYXRlcz48
ZGF0ZT5TZXA8L2RhdGU+PC9wdWItZGF0ZXM+PC9kYXRlcz48aXNibj4wMDE0LTI5ODAgKFByaW50
KSYjeEQ7MDAxNC0yOTgwIChMaW5raW5nKTwvaXNibj48YWNjZXNzaW9uLW51bT4xMjkzODIyNDwv
YWNjZXNzaW9uLW51bT48d29yay10eXBlPlJlc2VhcmNoIFN1cHBvcnQsIE5vbi1VLlMuIEdvdiZh
cG9zO3Q8L3dvcmstdHlwZT48dXJscz48cmVsYXRlZC11cmxzPjx1cmw+aHR0cDovL3d3dy5uY2Jp
Lm5sbS5uaWguZ292L3B1Ym1lZC8xMjkzODIyNDwvdXJsPjx1cmw+aHR0cDovL29ubGluZWxpYnJh
cnkud2lsZXkuY29tL3N0b3JlLzEwLjEwMDIvZWppLjIwMDMyMzg4NC9hc3NldC8yNDc5X2Z0cC5w
ZGY/dj0xJmFtcDt0PWhwY3R6eml4JmFtcDtzPThlMzQ0NjU0ZDljNjUzOGYzNjE5ODIxNzk3MDA1
YTA5MGIyMDE5YzQ8L3VybD48L3JlbGF0ZWQtdXJscz48L3VybHM+PGVsZWN0cm9uaWMtcmVzb3Vy
Y2UtbnVtPjEwLjEwMDIvZWppLjIwMDMyMzg4NDwvZWxlY3Ryb25pYy1yZXNvdXJjZS1udW0+PGxh
bmd1YWdlPmVuZzwvbGFuZ3VhZ2U+PC9yZWNvcmQ+PC9DaXRlPjxDaXRlPjxBdXRob3I+Q2hlcnVr
dXJpPC9BdXRob3I+PFllYXI+MjAwNDwvWWVhcj48UmVjTnVtPjExMDk8L1JlY051bT48cmVjb3Jk
PjxyZWMtbnVtYmVyPjExMDk8L3JlYy1udW1iZXI+PGZvcmVpZ24ta2V5cz48a2V5IGFwcD0iRU4i
IGRiLWlkPSJ2MHh3dmVkcjJ0ZWRhcWU5ejI1eGF2OTRkZGVmYXR4YXZwMDUiIHRpbWVzdGFtcD0i
MTM4NzM4ODQ5NiI+MTEwOTwva2V5PjwvZm9yZWlnbi1rZXlzPjxyZWYtdHlwZSBuYW1lPSJKb3Vy
bmFsIEFydGljbGUiPjE3PC9yZWYtdHlwZT48Y29udHJpYnV0b3JzPjxhdXRob3JzPjxhdXRob3I+
Q2hlcnVrdXJpLCBBLjwvYXV0aG9yPjxhdXRob3I+U2hvaGFtLCBULjwvYXV0aG9yPjxhdXRob3I+
U29obiwgSC4gVy48L2F1dGhvcj48YXV0aG9yPkxldnksIFMuPC9hdXRob3I+PGF1dGhvcj5Ccm9v
a3MsIFMuPC9hdXRob3I+PGF1dGhvcj5DYXJ0ZXIsIFIuPC9hdXRob3I+PGF1dGhvcj5QaWVyY2Us
IFMuIEsuPC9hdXRob3I+PC9hdXRob3JzPjwvY29udHJpYnV0b3JzPjxhdXRoLWFkZHJlc3M+TGFi
b3JhdG9yeSBvZiBJbW11bm9nZW5ldGljcywgTmF0aW9uYWwgSW5zdGl0dXRlIG9mIEFsbGVyZ3kg
YW5kIEluZmVjdGlvdXMgRGlzZWFzZXMsIE5hdGlvbmFsIEluc3RpdHV0ZXMgb2YgSGVhbHRoLCBU
d2luYnJvb2sgSUksIDEyNDQxIFBhcmtsYXduIERyaXZlLCBSb2NrdmlsbGUsIE1EIDIwODUyLCBV
U0EuPC9hdXRoLWFkZHJlc3M+PHRpdGxlcz48dGl0bGU+VGhlIHRldHJhc3BhbmluIENEODEgaXMg
bmVjZXNzYXJ5IGZvciBwYXJ0aXRpb25pbmcgb2YgY29saWdhdGVkIENEMTkvQ0QyMS1CIGNlbGwg
YW50aWdlbiByZWNlcHRvciBjb21wbGV4ZXMgaW50byBzaWduYWxpbmctYWN0aXZlIGxpcGlkIHJh
ZnRzPC90aXRsZT48c2Vjb25kYXJ5LXRpdGxlPkogSW1tdW5vbDwvc2Vjb25kYXJ5LXRpdGxlPjwv
dGl0bGVzPjxwZXJpb2RpY2FsPjxmdWxsLXRpdGxlPkogSW1tdW5vbDwvZnVsbC10aXRsZT48L3Bl
cmlvZGljYWw+PHBhZ2VzPjM3MC04MDwvcGFnZXM+PHZvbHVtZT4xNzI8L3ZvbHVtZT48bnVtYmVy
PjE8L251bWJlcj48ZWRpdGlvbj4yMDAzLzEyLzIzPC9lZGl0aW9uPjxrZXl3b3Jkcz48a2V5d29y
ZD5BZGp1dmFudHMsIEltbXVub2xvZ2ljL3BoeXNpb2xvZ3k8L2tleXdvcmQ+PGtleXdvcmQ+QW5p
bWFsczwva2V5d29yZD48a2V5d29yZD5BbnRpZ2VucywgQ0QvZ2VuZXRpY3MvKnBoeXNpb2xvZ3k8
L2tleXdvcmQ+PGtleXdvcmQ+QW50aWdlbnMsIENEMTkvKm1ldGFib2xpc20vcGh5c2lvbG9neTwv
a2V5d29yZD48a2V5d29yZD5BbnRpZ2VucywgQ0Q4MTwva2V5d29yZD48a2V5d29yZD5CLUx5bXBo
b2N5dGUgU3Vic2V0cy9pbW11bm9sb2d5L21ldGFib2xpc208L2tleXdvcmQ+PGtleXdvcmQ+Q2Vs
bCBMaW5lLCBUcmFuc2Zvcm1lZDwva2V5d29yZD48a2V5d29yZD5Eb3duLVJlZ3VsYXRpb24vZ2Vu
ZXRpY3MvaW1tdW5vbG9neTwva2V5d29yZD48a2V5d29yZD5GZW1hbGU8L2tleXdvcmQ+PGtleXdv
cmQ+TGlnYW5kczwva2V5d29yZD48a2V5d29yZD5NYWxlPC9rZXl3b3JkPjxrZXl3b3JkPk1lbWJy
YW5lIE1pY3JvZG9tYWlucy9nZW5ldGljcy9pbW11bm9sb2d5LyptZXRhYm9saXNtPC9rZXl3b3Jk
PjxrZXl3b3JkPk1lbWJyYW5lIFByb3RlaW5zL2RlZmljaWVuY3kvZ2VuZXRpY3MvKnBoeXNpb2xv
Z3k8L2tleXdvcmQ+PGtleXdvcmQ+TWljZTwva2V5d29yZD48a2V5d29yZD5NaWNlLCBJbmJyZWQg
QkFMQiBDPC9rZXl3b3JkPjxrZXl3b3JkPk1pY2UsIEluYnJlZCBDQkE8L2tleXdvcmQ+PGtleXdv
cmQ+TWljZSwgVHJhbnNnZW5pYzwva2V5d29yZD48a2V5d29yZD5OZXJ2ZSBUaXNzdWUgUHJvdGVp
bnMvKnBoeXNpb2xvZ3k8L2tleXdvcmQ+PGtleXdvcmQ+UmVjZXB0b3JzLCBBbnRpZ2VuLCBCLUNl
bGwvKm1ldGFib2xpc20vcGh5c2lvbG9neTwva2V5d29yZD48a2V5d29yZD5SZWNlcHRvcnMsIENv
bXBsZW1lbnQgM2QvKm1ldGFib2xpc20vcGh5c2lvbG9neTwva2V5d29yZD48a2V5d29yZD5SZWNv
bWJpbmFudCBGdXNpb24gUHJvdGVpbnMvbWV0YWJvbGlzbS9waHlzaW9sb2d5PC9rZXl3b3JkPjxr
ZXl3b3JkPlNpZ25hbCBUcmFuc2R1Y3Rpb24vZ2VuZXRpY3MvKmltbXVub2xvZ3k8L2tleXdvcmQ+
PGtleXdvcmQ+VGV0cmFzcGFuaW5zPC9rZXl3b3JkPjwva2V5d29yZHM+PGRhdGVzPjx5ZWFyPjIw
MDQ8L3llYXI+PHB1Yi1kYXRlcz48ZGF0ZT5KYW4gMTwvZGF0ZT48L3B1Yi1kYXRlcz48L2RhdGVz
Pjxpc2JuPjAwMjItMTc2NyAoUHJpbnQpJiN4RDswMDIyLTE3NjcgKExpbmtpbmcpPC9pc2JuPjxh
Y2Nlc3Npb24tbnVtPjE0Njg4MzQ1PC9hY2Nlc3Npb24tbnVtPjx3b3JrLXR5cGU+UmVzZWFyY2gg
U3VwcG9ydCwgVS5TLiBHb3YmYXBvczt0LCBOb24tUC5ILlMuJiN4RDtSZXNlYXJjaCBTdXBwb3J0
LCBVLlMuIEdvdiZhcG9zO3QsIFAuSC5TLjwvd29yay10eXBlPjx1cmxzPjxyZWxhdGVkLXVybHM+
PHVybD5odHRwOi8vd3d3Lm5jYmkubmxtLm5paC5nb3YvcHVibWVkLzE0Njg4MzQ1PC91cmw+PHVy
bD5odHRwOi8vd3d3LmppbW11bm9sLm9yZy9jb250ZW50LzE3Mi8xLzM3MC5mdWxsLnBkZjwvdXJs
PjwvcmVsYXRlZC11cmxzPjwvdXJscz48bGFuZ3VhZ2U+ZW5nPC9sYW5ndWFnZT48L3JlY29yZD48
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8" w:tooltip="Charrin, 2003 #1102" w:history="1">
        <w:r w:rsidR="000F07FA" w:rsidRPr="00EF2A4D">
          <w:rPr>
            <w:rFonts w:ascii="Book Antiqua" w:hAnsi="Book Antiqua"/>
            <w:noProof/>
            <w:sz w:val="24"/>
            <w:szCs w:val="24"/>
            <w:vertAlign w:val="superscript"/>
            <w:lang w:val="en-US"/>
          </w:rPr>
          <w:t>118</w:t>
        </w:r>
      </w:hyperlink>
      <w:r w:rsidR="004D1AA6">
        <w:rPr>
          <w:rFonts w:ascii="Book Antiqua" w:hAnsi="Book Antiqua"/>
          <w:noProof/>
          <w:sz w:val="24"/>
          <w:szCs w:val="24"/>
          <w:vertAlign w:val="superscript"/>
          <w:lang w:val="en-US"/>
        </w:rPr>
        <w:t>,</w:t>
      </w:r>
      <w:hyperlink w:anchor="_ENREF_119" w:tooltip="Cherukuri, 2004 #1109" w:history="1">
        <w:r w:rsidR="000F07FA" w:rsidRPr="00EF2A4D">
          <w:rPr>
            <w:rFonts w:ascii="Book Antiqua" w:hAnsi="Book Antiqua"/>
            <w:noProof/>
            <w:sz w:val="24"/>
            <w:szCs w:val="24"/>
            <w:vertAlign w:val="superscript"/>
            <w:lang w:val="en-US"/>
          </w:rPr>
          <w:t>11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w:t>
      </w:r>
      <w:r w:rsidR="00A14117" w:rsidRPr="00EF2A4D">
        <w:rPr>
          <w:rFonts w:ascii="Book Antiqua" w:hAnsi="Book Antiqua"/>
          <w:sz w:val="24"/>
          <w:szCs w:val="24"/>
          <w:lang w:val="en-US"/>
        </w:rPr>
        <w:t xml:space="preserve"> Therefore, </w:t>
      </w:r>
      <w:r w:rsidR="00784519" w:rsidRPr="00EF2A4D">
        <w:rPr>
          <w:rFonts w:ascii="Book Antiqua" w:hAnsi="Book Antiqua"/>
          <w:sz w:val="24"/>
          <w:szCs w:val="24"/>
          <w:lang w:val="en-US"/>
        </w:rPr>
        <w:t xml:space="preserve">SR-BI/HDL mediated cholesterol enrichment of the plasma membrane </w:t>
      </w:r>
      <w:r w:rsidR="00784519" w:rsidRPr="00EF2A4D">
        <w:rPr>
          <w:rFonts w:ascii="Book Antiqua" w:hAnsi="Book Antiqua"/>
          <w:sz w:val="24"/>
          <w:szCs w:val="24"/>
          <w:lang w:val="en-US"/>
        </w:rPr>
        <w:lastRenderedPageBreak/>
        <w:t>could increase the</w:t>
      </w:r>
      <w:r w:rsidR="006E0368" w:rsidRPr="00EF2A4D">
        <w:rPr>
          <w:rFonts w:ascii="Book Antiqua" w:hAnsi="Book Antiqua"/>
          <w:sz w:val="24"/>
          <w:szCs w:val="24"/>
          <w:lang w:val="en-US"/>
        </w:rPr>
        <w:t xml:space="preserve"> efficiency of co</w:t>
      </w:r>
      <w:r w:rsidR="00EE2F02" w:rsidRPr="00EF2A4D">
        <w:rPr>
          <w:rFonts w:ascii="Book Antiqua" w:hAnsi="Book Antiqua"/>
          <w:sz w:val="24"/>
          <w:szCs w:val="24"/>
          <w:lang w:val="en-US"/>
        </w:rPr>
        <w:t>-</w:t>
      </w:r>
      <w:r w:rsidR="006E0368" w:rsidRPr="00EF2A4D">
        <w:rPr>
          <w:rFonts w:ascii="Book Antiqua" w:hAnsi="Book Antiqua"/>
          <w:sz w:val="24"/>
          <w:szCs w:val="24"/>
          <w:lang w:val="en-US"/>
        </w:rPr>
        <w:t>receptor complex</w:t>
      </w:r>
      <w:r w:rsidR="00AF7B7B" w:rsidRPr="00EF2A4D">
        <w:rPr>
          <w:rFonts w:ascii="Book Antiqua" w:hAnsi="Book Antiqua"/>
          <w:sz w:val="24"/>
          <w:szCs w:val="24"/>
          <w:lang w:val="en-US"/>
        </w:rPr>
        <w:t xml:space="preserve"> formation</w:t>
      </w:r>
      <w:r w:rsidR="006E0368" w:rsidRPr="00EF2A4D">
        <w:rPr>
          <w:rFonts w:ascii="Book Antiqua" w:hAnsi="Book Antiqua"/>
          <w:sz w:val="24"/>
          <w:szCs w:val="24"/>
          <w:lang w:val="en-US"/>
        </w:rPr>
        <w:t xml:space="preserve">. </w:t>
      </w:r>
      <w:r w:rsidR="001D7E31" w:rsidRPr="00EF2A4D">
        <w:rPr>
          <w:rFonts w:ascii="Book Antiqua" w:hAnsi="Book Antiqua"/>
          <w:sz w:val="24"/>
          <w:szCs w:val="24"/>
          <w:lang w:val="en-US"/>
        </w:rPr>
        <w:t>For this reason</w:t>
      </w:r>
      <w:r w:rsidR="006E0368" w:rsidRPr="00EF2A4D">
        <w:rPr>
          <w:rFonts w:ascii="Book Antiqua" w:hAnsi="Book Antiqua"/>
          <w:sz w:val="24"/>
          <w:szCs w:val="24"/>
          <w:lang w:val="en-US"/>
        </w:rPr>
        <w:t xml:space="preserve">, the SR-BI-HDL-HCV interaction </w:t>
      </w:r>
      <w:r w:rsidR="00D63DB4" w:rsidRPr="00EF2A4D">
        <w:rPr>
          <w:rFonts w:ascii="Book Antiqua" w:hAnsi="Book Antiqua"/>
          <w:sz w:val="24"/>
          <w:szCs w:val="24"/>
          <w:lang w:val="en-US"/>
        </w:rPr>
        <w:t>should act</w:t>
      </w:r>
      <w:r w:rsidR="006E0368" w:rsidRPr="00EF2A4D">
        <w:rPr>
          <w:rFonts w:ascii="Book Antiqua" w:hAnsi="Book Antiqua"/>
          <w:sz w:val="24"/>
          <w:szCs w:val="24"/>
          <w:lang w:val="en-US"/>
        </w:rPr>
        <w:t xml:space="preserve"> in concert with downstream HCV receptors. </w:t>
      </w:r>
      <w:r w:rsidR="00F33929" w:rsidRPr="00EF2A4D">
        <w:rPr>
          <w:rFonts w:ascii="Book Antiqua" w:hAnsi="Book Antiqua"/>
          <w:sz w:val="24"/>
          <w:szCs w:val="24"/>
          <w:lang w:val="en-US"/>
        </w:rPr>
        <w:t>CD81 is indeed required for SR-BI/HDL</w:t>
      </w:r>
      <w:r w:rsidR="008076BA" w:rsidRPr="00EF2A4D">
        <w:rPr>
          <w:rFonts w:ascii="Book Antiqua" w:hAnsi="Book Antiqua"/>
          <w:sz w:val="24"/>
          <w:szCs w:val="24"/>
          <w:lang w:val="en-US"/>
        </w:rPr>
        <w:t>-mediated HCV entry enhancement since</w:t>
      </w:r>
      <w:r w:rsidR="00F33929" w:rsidRPr="00EF2A4D">
        <w:rPr>
          <w:rFonts w:ascii="Book Antiqua" w:hAnsi="Book Antiqua"/>
          <w:sz w:val="24"/>
          <w:szCs w:val="24"/>
          <w:lang w:val="en-US"/>
        </w:rPr>
        <w:t xml:space="preserve"> silencing of CD81 expression abolished </w:t>
      </w:r>
      <w:r w:rsidR="00954634" w:rsidRPr="00EF2A4D">
        <w:rPr>
          <w:rFonts w:ascii="Book Antiqua" w:hAnsi="Book Antiqua"/>
          <w:sz w:val="24"/>
          <w:szCs w:val="24"/>
          <w:lang w:val="en-US"/>
        </w:rPr>
        <w:t>this process</w:t>
      </w:r>
      <w:r w:rsidR="003635E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XTwvc3R5bGU+PC9EaXNwbGF5VGV4dD48cmVjb3JkPjxyZWMtbnVtYmVyPjI3MjwvcmVjLW51
bWJlcj48Zm9yZWlnbi1rZXlzPjxrZXkgYXBwPSJFTiIgZGItaWQ9InYweHd2ZWRyMnRlZGFxZTl6
MjV4YXY5NGRkZWZhdHhhdnAwNSIgdGltZXN0YW1wPSIxMzI4MDI5MzM0Ij4yNzI8L2tleT48L2Zv
cmVpZ24ta2V5cz48cmVmLXR5cGUgbmFtZT0iSm91cm5hbCBBcnRpY2xlIj4xNzwvcmVmLXR5cGU+
PGNvbnRyaWJ1dG9ycz48YXV0aG9ycz48YXV0aG9yPlplaXNlbCwgTS4gQi48L2F1dGhvcj48YXV0
aG9yPktvdXRzb3VkYWtpcywgRy48L2F1dGhvcj48YXV0aG9yPlNjaG5vYmVyLCBFLiBLLjwvYXV0
aG9yPjxhdXRob3I+SGFiZXJzdHJvaCwgQS48L2F1dGhvcj48YXV0aG9yPkJsdW0sIEguIEUuPC9h
dXRob3I+PGF1dGhvcj5Db3NzZXQsIEYuIEwuPC9hdXRob3I+PGF1dGhvcj5XYWtpdGEsIFQuPC9h
dXRob3I+PGF1dGhvcj5KYWVjaywgRC48L2F1dGhvcj48YXV0aG9yPkRvZmZvZWwsIE0uPC9hdXRo
b3I+PGF1dGhvcj5Sb3llciwgQy48L2F1dGhvcj48YXV0aG9yPlNvdWxpZXIsIEUuPC9hdXRob3I+
PGF1dGhvcj5TY2h2b2VyZXIsIEUuPC9hdXRob3I+PGF1dGhvcj5TY2h1c3RlciwgQy48L2F1dGhv
cj48YXV0aG9yPlN0b2xsLUtlbGxlciwgRi48L2F1dGhvcj48YXV0aG9yPkJhcnRlbnNjaGxhZ2Vy
LCBSLjwvYXV0aG9yPjxhdXRob3I+UGlldHNjaG1hbm4sIFQuPC9hdXRob3I+PGF1dGhvcj5CYXJ0
aCwgSC48L2F1dGhvcj48YXV0aG9yPkJhdW1lcnQsIFQuIEYuPC9hdXRob3I+PC9hdXRob3JzPjwv
Y29udHJpYnV0b3JzPjxhdXRoLWFkZHJlc3M+SW5zdGl0dXQgTmF0aW9uYWwgZGUgbGEgU2FudGUg
ZXQgZGUgbGEgUmVjaGVyY2hlIE1lZGljYWxlIChJTlNFUk0pLCBVNzQ4LCBTdHJhc2JvdXJnLCBG
cmFuY2UuPC9hdXRoLWFkZHJlc3M+PHRpdGxlcz48dGl0bGU+U2NhdmVuZ2VyIHJlY2VwdG9yIGNs
YXNzIEIgdHlwZSBJIGlzIGEga2V5IGhvc3QgZmFjdG9yIGZvciBoZXBhdGl0aXMgQyB2aXJ1cyBp
bmZlY3Rpb24gcmVxdWlyZWQgZm9yIGFuIGVudHJ5IHN0ZXAgY2xvc2VseSBsaW5rZWQgdG8gQ0Q4
MTwvdGl0bGU+PHNlY29uZGFyeS10aXRsZT5IZXBhdG9sb2d5PC9zZWNvbmRhcnktdGl0bGU+PC90
aXRsZXM+PHBlcmlvZGljYWw+PGZ1bGwtdGl0bGU+SGVwYXRvbG9neTwvZnVsbC10aXRsZT48L3Bl
cmlvZGljYWw+PHBhZ2VzPjE3MjItMzE8L3BhZ2VzPjx2b2x1bWU+NDY8L3ZvbHVtZT48bnVtYmVy
PjY8L251bWJlcj48ZWRpdGlvbj4yMDA3LzExLzE2PC9lZGl0aW9uPjxrZXl3b3Jkcz48a2V5d29y
ZD5BbnRpZ2VucywgQ0QvKmltbXVub2xvZ3k8L2tleXdvcmQ+PGtleXdvcmQ+QW50aWdlbnMsIENE
ODE8L2tleXdvcmQ+PGtleXdvcmQ+Q2FyY2lub21hLCBIZXBhdG9jZWxsdWxhcjwva2V5d29yZD48
a2V5d29yZD5DZWxsIExpbmUsIFR1bW9yPC9rZXl3b3JkPjxrZXl3b3JkPkNlbGxzLCBDdWx0dXJl
ZDwva2V5d29yZD48a2V5d29yZD5IZXBhY2l2aXJ1czwva2V5d29yZD48a2V5d29yZD5IZXBhdGl0
aXMgQy8qaW1tdW5vbG9neTwva2V5d29yZD48a2V5d29yZD5IdW1hbnM8L2tleXdvcmQ+PGtleXdv
cmQ+U2NhdmVuZ2VyIFJlY2VwdG9ycywgQ2xhc3MgQi8qaW1tdW5vbG9neTwva2V5d29yZD48L2tl
eXdvcmRzPjxkYXRlcz48eWVhcj4yMDA3PC95ZWFyPjxwdWItZGF0ZXM+PGRhdGU+RGVjPC9kYXRl
PjwvcHViLWRhdGVzPjwvZGF0ZXM+PGlzYm4+MTUyNy0zMzUwIChFbGVjdHJvbmljKSYjeEQ7MDI3
MC05MTM5IChMaW5raW5nKTwvaXNibj48YWNjZXNzaW9uLW51bT4xODAwMDk5MDwvYWNjZXNzaW9u
LW51bT48d29yay10eXBlPlJlc2VhcmNoIFN1cHBvcnQsIE5vbi1VLlMuIEdvdiZhcG9zO3Q8L3dv
cmstdHlwZT48dXJscz48cmVsYXRlZC11cmxzPjx1cmw+aHR0cDovL3d3dy5uY2JpLm5sbS5uaWgu
Z292L3B1Ym1lZC8xODAwMDk5MDwvdXJsPjx1cmw+aHR0cDovL29ubGluZWxpYnJhcnkud2lsZXku
Y29tL3N0b3JlLzEwLjEwMDIvaGVwLjIxOTk0L2Fzc2V0LzIxOTk0X2Z0cC5wZGY/dj0xJmFtcDt0
PWd5MzY5NHBlJmFtcDtzPTc0ZmFkZDA5OGU4YThjMmVjZWFmYmI5NmE1YzMwOGJhOTkyMjYwNDA8
L3VybD48L3JlbGF0ZWQtdXJscz48L3VybHM+PGVsZWN0cm9uaWMtcmVzb3VyY2UtbnVtPjEwLjEw
MDIvaGVwLjIxOTk0PC9lbGVjdHJvbmljLXJlc291cmNlLW51bT48bGFuZ3VhZ2U+ZW5nPC9sYW5n
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aZWlzZWw8L0F1dGhvcj48WWVhcj4yMDA3PC9ZZWFyPjxS
ZWNOdW0+MjcyPC9SZWNOdW0+PERpc3BsYXlUZXh0PjxzdHlsZSBmYWNlPSJzdXBlcnNjcmlwdCI+
WzY4XTwvc3R5bGU+PC9EaXNwbGF5VGV4dD48cmVjb3JkPjxyZWMtbnVtYmVyPjI3MjwvcmVjLW51
bWJlcj48Zm9yZWlnbi1rZXlzPjxrZXkgYXBwPSJFTiIgZGItaWQ9InYweHd2ZWRyMnRlZGFxZTl6
MjV4YXY5NGRkZWZhdHhhdnAwNSIgdGltZXN0YW1wPSIxMzI4MDI5MzM0Ij4yNzI8L2tleT48L2Zv
cmVpZ24ta2V5cz48cmVmLXR5cGUgbmFtZT0iSm91cm5hbCBBcnRpY2xlIj4xNzwvcmVmLXR5cGU+
PGNvbnRyaWJ1dG9ycz48YXV0aG9ycz48YXV0aG9yPlplaXNlbCwgTS4gQi48L2F1dGhvcj48YXV0
aG9yPktvdXRzb3VkYWtpcywgRy48L2F1dGhvcj48YXV0aG9yPlNjaG5vYmVyLCBFLiBLLjwvYXV0
aG9yPjxhdXRob3I+SGFiZXJzdHJvaCwgQS48L2F1dGhvcj48YXV0aG9yPkJsdW0sIEguIEUuPC9h
dXRob3I+PGF1dGhvcj5Db3NzZXQsIEYuIEwuPC9hdXRob3I+PGF1dGhvcj5XYWtpdGEsIFQuPC9h
dXRob3I+PGF1dGhvcj5KYWVjaywgRC48L2F1dGhvcj48YXV0aG9yPkRvZmZvZWwsIE0uPC9hdXRo
b3I+PGF1dGhvcj5Sb3llciwgQy48L2F1dGhvcj48YXV0aG9yPlNvdWxpZXIsIEUuPC9hdXRob3I+
PGF1dGhvcj5TY2h2b2VyZXIsIEUuPC9hdXRob3I+PGF1dGhvcj5TY2h1c3RlciwgQy48L2F1dGhv
cj48YXV0aG9yPlN0b2xsLUtlbGxlciwgRi48L2F1dGhvcj48YXV0aG9yPkJhcnRlbnNjaGxhZ2Vy
LCBSLjwvYXV0aG9yPjxhdXRob3I+UGlldHNjaG1hbm4sIFQuPC9hdXRob3I+PGF1dGhvcj5CYXJ0
aCwgSC48L2F1dGhvcj48YXV0aG9yPkJhdW1lcnQsIFQuIEYuPC9hdXRob3I+PC9hdXRob3JzPjwv
Y29udHJpYnV0b3JzPjxhdXRoLWFkZHJlc3M+SW5zdGl0dXQgTmF0aW9uYWwgZGUgbGEgU2FudGUg
ZXQgZGUgbGEgUmVjaGVyY2hlIE1lZGljYWxlIChJTlNFUk0pLCBVNzQ4LCBTdHJhc2JvdXJnLCBG
cmFuY2UuPC9hdXRoLWFkZHJlc3M+PHRpdGxlcz48dGl0bGU+U2NhdmVuZ2VyIHJlY2VwdG9yIGNs
YXNzIEIgdHlwZSBJIGlzIGEga2V5IGhvc3QgZmFjdG9yIGZvciBoZXBhdGl0aXMgQyB2aXJ1cyBp
bmZlY3Rpb24gcmVxdWlyZWQgZm9yIGFuIGVudHJ5IHN0ZXAgY2xvc2VseSBsaW5rZWQgdG8gQ0Q4
MTwvdGl0bGU+PHNlY29uZGFyeS10aXRsZT5IZXBhdG9sb2d5PC9zZWNvbmRhcnktdGl0bGU+PC90
aXRsZXM+PHBlcmlvZGljYWw+PGZ1bGwtdGl0bGU+SGVwYXRvbG9neTwvZnVsbC10aXRsZT48L3Bl
cmlvZGljYWw+PHBhZ2VzPjE3MjItMzE8L3BhZ2VzPjx2b2x1bWU+NDY8L3ZvbHVtZT48bnVtYmVy
PjY8L251bWJlcj48ZWRpdGlvbj4yMDA3LzExLzE2PC9lZGl0aW9uPjxrZXl3b3Jkcz48a2V5d29y
ZD5BbnRpZ2VucywgQ0QvKmltbXVub2xvZ3k8L2tleXdvcmQ+PGtleXdvcmQ+QW50aWdlbnMsIENE
ODE8L2tleXdvcmQ+PGtleXdvcmQ+Q2FyY2lub21hLCBIZXBhdG9jZWxsdWxhcjwva2V5d29yZD48
a2V5d29yZD5DZWxsIExpbmUsIFR1bW9yPC9rZXl3b3JkPjxrZXl3b3JkPkNlbGxzLCBDdWx0dXJl
ZDwva2V5d29yZD48a2V5d29yZD5IZXBhY2l2aXJ1czwva2V5d29yZD48a2V5d29yZD5IZXBhdGl0
aXMgQy8qaW1tdW5vbG9neTwva2V5d29yZD48a2V5d29yZD5IdW1hbnM8L2tleXdvcmQ+PGtleXdv
cmQ+U2NhdmVuZ2VyIFJlY2VwdG9ycywgQ2xhc3MgQi8qaW1tdW5vbG9neTwva2V5d29yZD48L2tl
eXdvcmRzPjxkYXRlcz48eWVhcj4yMDA3PC95ZWFyPjxwdWItZGF0ZXM+PGRhdGU+RGVjPC9kYXRl
PjwvcHViLWRhdGVzPjwvZGF0ZXM+PGlzYm4+MTUyNy0zMzUwIChFbGVjdHJvbmljKSYjeEQ7MDI3
MC05MTM5IChMaW5raW5nKTwvaXNibj48YWNjZXNzaW9uLW51bT4xODAwMDk5MDwvYWNjZXNzaW9u
LW51bT48d29yay10eXBlPlJlc2VhcmNoIFN1cHBvcnQsIE5vbi1VLlMuIEdvdiZhcG9zO3Q8L3dv
cmstdHlwZT48dXJscz48cmVsYXRlZC11cmxzPjx1cmw+aHR0cDovL3d3dy5uY2JpLm5sbS5uaWgu
Z292L3B1Ym1lZC8xODAwMDk5MDwvdXJsPjx1cmw+aHR0cDovL29ubGluZWxpYnJhcnkud2lsZXku
Y29tL3N0b3JlLzEwLjEwMDIvaGVwLjIxOTk0L2Fzc2V0LzIxOTk0X2Z0cC5wZGY/dj0xJmFtcDt0
PWd5MzY5NHBlJmFtcDtzPTc0ZmFkZDA5OGU4YThjMmVjZWFmYmI5NmE1YzMwOGJhOTkyMjYwNDA8
L3VybD48L3JlbGF0ZWQtdXJscz48L3VybHM+PGVsZWN0cm9uaWMtcmVzb3VyY2UtbnVtPjEwLjEw
MDIvaGVwLjIxOTk0PC9lbGVjdHJvbmljLXJlc291cmNlLW51bT48bGFuZ3VhZ2U+ZW5nPC9sYW5n
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8" w:tooltip="Zeisel, 2007 #272" w:history="1">
        <w:r w:rsidR="000F07FA" w:rsidRPr="00EF2A4D">
          <w:rPr>
            <w:rFonts w:ascii="Book Antiqua" w:hAnsi="Book Antiqua"/>
            <w:noProof/>
            <w:sz w:val="24"/>
            <w:szCs w:val="24"/>
            <w:vertAlign w:val="superscript"/>
            <w:lang w:val="en-US"/>
          </w:rPr>
          <w:t>6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33929" w:rsidRPr="00EF2A4D">
        <w:rPr>
          <w:rFonts w:ascii="Book Antiqua" w:hAnsi="Book Antiqua"/>
          <w:sz w:val="24"/>
          <w:szCs w:val="24"/>
          <w:lang w:val="en-US"/>
        </w:rPr>
        <w:t xml:space="preserve">. In addition, </w:t>
      </w:r>
      <w:r w:rsidR="001C58E0" w:rsidRPr="00EF2A4D">
        <w:rPr>
          <w:rFonts w:ascii="Book Antiqua" w:hAnsi="Book Antiqua"/>
          <w:sz w:val="24"/>
          <w:szCs w:val="24"/>
        </w:rPr>
        <w:t xml:space="preserve">CD81 and SR-BI cooperatively </w:t>
      </w:r>
      <w:r w:rsidR="00F33929" w:rsidRPr="00EF2A4D">
        <w:rPr>
          <w:rFonts w:ascii="Book Antiqua" w:hAnsi="Book Antiqua"/>
          <w:sz w:val="24"/>
          <w:szCs w:val="24"/>
        </w:rPr>
        <w:t>mediate</w:t>
      </w:r>
      <w:r w:rsidR="001C58E0" w:rsidRPr="00EF2A4D">
        <w:rPr>
          <w:rFonts w:ascii="Book Antiqua" w:hAnsi="Book Antiqua"/>
          <w:sz w:val="24"/>
          <w:szCs w:val="24"/>
        </w:rPr>
        <w:t xml:space="preserve"> HCV infection</w:t>
      </w:r>
      <w:r w:rsidR="00F33929" w:rsidRPr="00EF2A4D">
        <w:rPr>
          <w:rFonts w:ascii="Book Antiqua" w:hAnsi="Book Antiqua"/>
          <w:sz w:val="24"/>
          <w:szCs w:val="24"/>
        </w:rPr>
        <w:t>,</w:t>
      </w:r>
      <w:r w:rsidR="001C58E0" w:rsidRPr="00EF2A4D">
        <w:rPr>
          <w:rFonts w:ascii="Book Antiqua" w:hAnsi="Book Antiqua"/>
          <w:sz w:val="24"/>
          <w:szCs w:val="24"/>
        </w:rPr>
        <w:t xml:space="preserve"> </w:t>
      </w:r>
      <w:r w:rsidR="00F33929" w:rsidRPr="00EF2A4D">
        <w:rPr>
          <w:rFonts w:ascii="Book Antiqua" w:hAnsi="Book Antiqua"/>
          <w:sz w:val="24"/>
          <w:szCs w:val="24"/>
        </w:rPr>
        <w:t>and</w:t>
      </w:r>
      <w:r w:rsidR="00633002" w:rsidRPr="00EF2A4D">
        <w:rPr>
          <w:rFonts w:ascii="Book Antiqua" w:hAnsi="Book Antiqua"/>
          <w:sz w:val="24"/>
          <w:szCs w:val="24"/>
        </w:rPr>
        <w:t xml:space="preserve"> this</w:t>
      </w:r>
      <w:r w:rsidR="00F33929" w:rsidRPr="00EF2A4D">
        <w:rPr>
          <w:rFonts w:ascii="Book Antiqua" w:hAnsi="Book Antiqua"/>
          <w:sz w:val="24"/>
          <w:szCs w:val="24"/>
        </w:rPr>
        <w:t xml:space="preserve"> is </w:t>
      </w:r>
      <w:r w:rsidR="001C58E0" w:rsidRPr="00EF2A4D">
        <w:rPr>
          <w:rFonts w:ascii="Book Antiqua" w:hAnsi="Book Antiqua"/>
          <w:sz w:val="24"/>
          <w:szCs w:val="24"/>
        </w:rPr>
        <w:t>dependent on membrane cholesterol</w:t>
      </w:r>
      <w:r w:rsidR="00633002" w:rsidRPr="00EF2A4D">
        <w:rPr>
          <w:rFonts w:ascii="Book Antiqua" w:hAnsi="Book Antiqua"/>
          <w:sz w:val="24"/>
          <w:szCs w:val="24"/>
        </w:rPr>
        <w:t xml:space="preserve"> content</w:t>
      </w:r>
      <w:r w:rsidR="003635EA" w:rsidRPr="00EF2A4D">
        <w:rPr>
          <w:rFonts w:ascii="Book Antiqua" w:hAnsi="Book Antiqua"/>
          <w:sz w:val="24"/>
          <w:szCs w:val="24"/>
        </w:rPr>
        <w:fldChar w:fldCharType="begin">
          <w:fldData xml:space="preserve">PEVuZE5vdGU+PENpdGU+PEF1dGhvcj5LYXBhZGlhPC9BdXRob3I+PFllYXI+MjAwNzwvWWVhcj48
UmVjTnVtPjEwOTg8L1JlY051bT48RGlzcGxheVRleHQ+PHN0eWxlIGZhY2U9InN1cGVyc2NyaXB0
Ij5bMTExXTwvc3R5bGU+PC9EaXNwbGF5VGV4dD48cmVjb3JkPjxyZWMtbnVtYmVyPjEwOTg8L3Jl
Yy1udW1iZXI+PGZvcmVpZ24ta2V5cz48a2V5IGFwcD0iRU4iIGRiLWlkPSJ2MHh3dmVkcjJ0ZWRh
cWU5ejI1eGF2OTRkZGVmYXR4YXZwMDUiIHRpbWVzdGFtcD0iMTM4NzM3MDUzMSI+MTA5ODwva2V5
PjwvZm9yZWlnbi1rZXlzPjxyZWYtdHlwZSBuYW1lPSJKb3VybmFsIEFydGljbGUiPjE3PC9yZWYt
dHlwZT48Y29udHJpYnV0b3JzPjxhdXRob3JzPjxhdXRob3I+S2FwYWRpYSwgUy4gQi48L2F1dGhv
cj48YXV0aG9yPkJhcnRoLCBILjwvYXV0aG9yPjxhdXRob3I+QmF1bWVydCwgVC48L2F1dGhvcj48
YXV0aG9yPk1jS2VhdGluZywgSi4gQS48L2F1dGhvcj48YXV0aG9yPkNoaXNhcmksIEYuIFYuPC9h
dXRob3I+PC9hdXRob3JzPjwvY29udHJpYnV0b3JzPjxhdXRoLWFkZHJlc3M+RGVwYXJ0bWVudCBv
ZiBNb2xlY3VsYXIgYW5kIEV4cGVyaW1lbnRhbCBNZWRpY2luZSwgVGhlIFNjcmlwcHMgUmVzZWFy
Y2ggSW5zdGl0dXRlLCBMYSBKb2xsYSwgQ0EgOTIwMzcsIFVTQS48L2F1dGgtYWRkcmVzcz48dGl0
bGVzPjx0aXRsZT5Jbml0aWF0aW9uIG9mIGhlcGF0aXRpcyBDIHZpcnVzIGluZmVjdGlvbiBpcyBk
ZXBlbmRlbnQgb24gY2hvbGVzdGVyb2wgYW5kIGNvb3BlcmF0aXZpdHkgYmV0d2VlbiBDRDgxIGFu
ZCBzY2F2ZW5nZXIgcmVjZXB0b3IgQiB0eXBlIEk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M3NC04MzwvcGFnZXM+
PHZvbHVtZT44MTwvdm9sdW1lPjxudW1iZXI+MTwvbnVtYmVyPjxlZGl0aW9uPjIwMDYvMTAvMjA8
L2VkaXRpb24+PGtleXdvcmRzPjxrZXl3b3JkPkFudGljaG9sZXN0ZXJlbWljIEFnZW50cy9waGFy
bWFjb2xvZ3k8L2tleXdvcmQ+PGtleXdvcmQ+QW50aWdlbnMsIENELyptZXRhYm9saXNtPC9rZXl3
b3JkPjxrZXl3b3JkPkFudGlnZW5zLCBDRDgxPC9rZXl3b3JkPjxrZXl3b3JkPkNlbGwgTGluZTwv
a2V5d29yZD48a2V5d29yZD5DaG9sZXN0ZXJvbC8qcGh5c2lvbG9neTwva2V5d29yZD48a2V5d29y
ZD5HZW5lIEV4cHJlc3Npb24gUmVndWxhdGlvbi9kcnVnIGVmZmVjdHM8L2tleXdvcmQ+PGtleXdv
cmQ+SGVwYWNpdmlydXMvZHJ1ZyBlZmZlY3RzLypwYXRob2dlbmljaXR5PC9rZXl3b3JkPjxrZXl3
b3JkPkh1bWFuczwva2V5d29yZD48a2V5d29yZD5STkEsIFZpcmFsL21ldGFib2xpc208L2tleXdv
cmQ+PGtleXdvcmQ+UmVwbGljb24vZHJ1ZyBlZmZlY3RzPC9rZXl3b3JkPjxrZXl3b3JkPlNjYXZl
bmdlciBSZWNlcHRvcnMsIENsYXNzIEIvKm1ldGFib2xpc208L2tleXdvcmQ+PGtleXdvcmQ+YmV0
YS1DeWNsb2RleHRyaW5zL3BoYXJtYWNvbG9neTwva2V5d29yZD48L2tleXdvcmRzPjxkYXRlcz48
eWVhcj4yMDA3PC95ZWFyPjxwdWItZGF0ZXM+PGRhdGU+SmFuPC9kYXRlPjwvcHViLWRhdGVzPjwv
ZGF0ZXM+PGlzYm4+MDAyMi01MzhYIChQcmludCkmI3hEOzAwMjItNTM4WCAoTGlua2luZyk8L2lz
Ym4+PGFjY2Vzc2lvbi1udW0+MTcwNTA2MTI8L2FjY2Vzc2lvbi1udW0+PHdvcmstdHlwZT5SZXNl
YXJjaCBTdXBwb3J0LCBOLkkuSC4sIEV4dHJhbXVyYWwmI3hEO1Jlc2VhcmNoIFN1cHBvcnQsIE5v
bi1VLlMuIEdvdiZhcG9zO3Q8L3dvcmstdHlwZT48dXJscz48cmVsYXRlZC11cmxzPjx1cmw+aHR0
cDovL3d3dy5uY2JpLm5sbS5uaWguZ292L3B1Ym1lZC8xNzA1MDYxMjwvdXJsPjx1cmw+aHR0cDov
L2p2aS5hc20ub3JnL2NvbnRlbnQvODEvMS8zNzQuZnVsbC5wZGY8L3VybD48L3JlbGF0ZWQtdXJs
cz48L3VybHM+PGN1c3RvbTI+MTc5NzI3MTwvY3VzdG9tMj48ZWxlY3Ryb25pYy1yZXNvdXJjZS1u
dW0+MTAuMTEyOC9KVkkuMDExMzQtMDY8L2VsZWN0cm9uaWMtcmVzb3VyY2UtbnVtPjxsYW5ndWFn
ZT5lbmc8L2xhbmd1YWdlPjwvcmVjb3Jk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LYXBhZGlhPC9BdXRob3I+PFllYXI+MjAwNzwvWWVhcj48
UmVjTnVtPjEwOTg8L1JlY051bT48RGlzcGxheVRleHQ+PHN0eWxlIGZhY2U9InN1cGVyc2NyaXB0
Ij5bMTExXTwvc3R5bGU+PC9EaXNwbGF5VGV4dD48cmVjb3JkPjxyZWMtbnVtYmVyPjEwOTg8L3Jl
Yy1udW1iZXI+PGZvcmVpZ24ta2V5cz48a2V5IGFwcD0iRU4iIGRiLWlkPSJ2MHh3dmVkcjJ0ZWRh
cWU5ejI1eGF2OTRkZGVmYXR4YXZwMDUiIHRpbWVzdGFtcD0iMTM4NzM3MDUzMSI+MTA5ODwva2V5
PjwvZm9yZWlnbi1rZXlzPjxyZWYtdHlwZSBuYW1lPSJKb3VybmFsIEFydGljbGUiPjE3PC9yZWYt
dHlwZT48Y29udHJpYnV0b3JzPjxhdXRob3JzPjxhdXRob3I+S2FwYWRpYSwgUy4gQi48L2F1dGhv
cj48YXV0aG9yPkJhcnRoLCBILjwvYXV0aG9yPjxhdXRob3I+QmF1bWVydCwgVC48L2F1dGhvcj48
YXV0aG9yPk1jS2VhdGluZywgSi4gQS48L2F1dGhvcj48YXV0aG9yPkNoaXNhcmksIEYuIFYuPC9h
dXRob3I+PC9hdXRob3JzPjwvY29udHJpYnV0b3JzPjxhdXRoLWFkZHJlc3M+RGVwYXJ0bWVudCBv
ZiBNb2xlY3VsYXIgYW5kIEV4cGVyaW1lbnRhbCBNZWRpY2luZSwgVGhlIFNjcmlwcHMgUmVzZWFy
Y2ggSW5zdGl0dXRlLCBMYSBKb2xsYSwgQ0EgOTIwMzcsIFVTQS48L2F1dGgtYWRkcmVzcz48dGl0
bGVzPjx0aXRsZT5Jbml0aWF0aW9uIG9mIGhlcGF0aXRpcyBDIHZpcnVzIGluZmVjdGlvbiBpcyBk
ZXBlbmRlbnQgb24gY2hvbGVzdGVyb2wgYW5kIGNvb3BlcmF0aXZpdHkgYmV0d2VlbiBDRDgxIGFu
ZCBzY2F2ZW5nZXIgcmVjZXB0b3IgQiB0eXBlIEk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M3NC04MzwvcGFnZXM+
PHZvbHVtZT44MTwvdm9sdW1lPjxudW1iZXI+MTwvbnVtYmVyPjxlZGl0aW9uPjIwMDYvMTAvMjA8
L2VkaXRpb24+PGtleXdvcmRzPjxrZXl3b3JkPkFudGljaG9sZXN0ZXJlbWljIEFnZW50cy9waGFy
bWFjb2xvZ3k8L2tleXdvcmQ+PGtleXdvcmQ+QW50aWdlbnMsIENELyptZXRhYm9saXNtPC9rZXl3
b3JkPjxrZXl3b3JkPkFudGlnZW5zLCBDRDgxPC9rZXl3b3JkPjxrZXl3b3JkPkNlbGwgTGluZTwv
a2V5d29yZD48a2V5d29yZD5DaG9sZXN0ZXJvbC8qcGh5c2lvbG9neTwva2V5d29yZD48a2V5d29y
ZD5HZW5lIEV4cHJlc3Npb24gUmVndWxhdGlvbi9kcnVnIGVmZmVjdHM8L2tleXdvcmQ+PGtleXdv
cmQ+SGVwYWNpdmlydXMvZHJ1ZyBlZmZlY3RzLypwYXRob2dlbmljaXR5PC9rZXl3b3JkPjxrZXl3
b3JkPkh1bWFuczwva2V5d29yZD48a2V5d29yZD5STkEsIFZpcmFsL21ldGFib2xpc208L2tleXdv
cmQ+PGtleXdvcmQ+UmVwbGljb24vZHJ1ZyBlZmZlY3RzPC9rZXl3b3JkPjxrZXl3b3JkPlNjYXZl
bmdlciBSZWNlcHRvcnMsIENsYXNzIEIvKm1ldGFib2xpc208L2tleXdvcmQ+PGtleXdvcmQ+YmV0
YS1DeWNsb2RleHRyaW5zL3BoYXJtYWNvbG9neTwva2V5d29yZD48L2tleXdvcmRzPjxkYXRlcz48
eWVhcj4yMDA3PC95ZWFyPjxwdWItZGF0ZXM+PGRhdGU+SmFuPC9kYXRlPjwvcHViLWRhdGVzPjwv
ZGF0ZXM+PGlzYm4+MDAyMi01MzhYIChQcmludCkmI3hEOzAwMjItNTM4WCAoTGlua2luZyk8L2lz
Ym4+PGFjY2Vzc2lvbi1udW0+MTcwNTA2MTI8L2FjY2Vzc2lvbi1udW0+PHdvcmstdHlwZT5SZXNl
YXJjaCBTdXBwb3J0LCBOLkkuSC4sIEV4dHJhbXVyYWwmI3hEO1Jlc2VhcmNoIFN1cHBvcnQsIE5v
bi1VLlMuIEdvdiZhcG9zO3Q8L3dvcmstdHlwZT48dXJscz48cmVsYXRlZC11cmxzPjx1cmw+aHR0
cDovL3d3dy5uY2JpLm5sbS5uaWguZ292L3B1Ym1lZC8xNzA1MDYxMjwvdXJsPjx1cmw+aHR0cDov
L2p2aS5hc20ub3JnL2NvbnRlbnQvODEvMS8zNzQuZnVsbC5wZGY8L3VybD48L3JlbGF0ZWQtdXJs
cz48L3VybHM+PGN1c3RvbTI+MTc5NzI3MTwvY3VzdG9tMj48ZWxlY3Ryb25pYy1yZXNvdXJjZS1u
dW0+MTAuMTEyOC9KVkkuMDExMzQtMDY8L2VsZWN0cm9uaWMtcmVzb3VyY2UtbnVtPjxsYW5ndWFn
ZT5lbmc8L2xhbmd1YWdlPjwvcmVjb3Jk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11" w:tooltip="Kapadia, 2007 #1098" w:history="1">
        <w:r w:rsidR="000F07FA" w:rsidRPr="00EF2A4D">
          <w:rPr>
            <w:rFonts w:ascii="Book Antiqua" w:hAnsi="Book Antiqua"/>
            <w:noProof/>
            <w:sz w:val="24"/>
            <w:szCs w:val="24"/>
            <w:vertAlign w:val="superscript"/>
          </w:rPr>
          <w:t>111</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784519" w:rsidRPr="00EF2A4D">
        <w:rPr>
          <w:rFonts w:ascii="Book Antiqua" w:hAnsi="Book Antiqua"/>
          <w:sz w:val="24"/>
          <w:szCs w:val="24"/>
        </w:rPr>
        <w:t xml:space="preserve">. </w:t>
      </w:r>
      <w:r w:rsidR="006B6AFB" w:rsidRPr="00EF2A4D">
        <w:rPr>
          <w:rFonts w:ascii="Book Antiqua" w:hAnsi="Book Antiqua"/>
          <w:sz w:val="24"/>
          <w:szCs w:val="24"/>
        </w:rPr>
        <w:t>Cellular</w:t>
      </w:r>
      <w:r w:rsidR="006545F4" w:rsidRPr="00EF2A4D">
        <w:rPr>
          <w:rFonts w:ascii="Book Antiqua" w:hAnsi="Book Antiqua"/>
          <w:sz w:val="24"/>
          <w:szCs w:val="24"/>
        </w:rPr>
        <w:t xml:space="preserve"> cholesterol depletion also </w:t>
      </w:r>
      <w:r w:rsidR="009E2933" w:rsidRPr="00EF2A4D">
        <w:rPr>
          <w:rFonts w:ascii="Book Antiqua" w:hAnsi="Book Antiqua"/>
          <w:sz w:val="24"/>
          <w:szCs w:val="24"/>
          <w:lang w:val="en-US"/>
        </w:rPr>
        <w:t>decrea</w:t>
      </w:r>
      <w:r w:rsidR="00784519" w:rsidRPr="00EF2A4D">
        <w:rPr>
          <w:rFonts w:ascii="Book Antiqua" w:hAnsi="Book Antiqua"/>
          <w:sz w:val="24"/>
          <w:szCs w:val="24"/>
          <w:lang w:val="en-US"/>
        </w:rPr>
        <w:t>sed HCV infectivity</w:t>
      </w:r>
      <w:r w:rsidR="00954634" w:rsidRPr="00EF2A4D">
        <w:rPr>
          <w:rFonts w:ascii="Book Antiqua" w:hAnsi="Book Antiqua"/>
          <w:sz w:val="24"/>
          <w:szCs w:val="24"/>
          <w:lang w:val="en-US"/>
        </w:rPr>
        <w:t xml:space="preserve"> by reducing</w:t>
      </w:r>
      <w:r w:rsidR="00A11CB7" w:rsidRPr="00EF2A4D">
        <w:rPr>
          <w:rFonts w:ascii="Book Antiqua" w:hAnsi="Book Antiqua"/>
          <w:sz w:val="24"/>
          <w:szCs w:val="24"/>
          <w:lang w:val="en-US"/>
        </w:rPr>
        <w:t xml:space="preserve"> CLDN1 localization</w:t>
      </w:r>
      <w:r w:rsidR="006545F4" w:rsidRPr="00EF2A4D">
        <w:rPr>
          <w:rFonts w:ascii="Book Antiqua" w:hAnsi="Book Antiqua"/>
          <w:sz w:val="24"/>
          <w:szCs w:val="24"/>
          <w:lang w:val="en-US"/>
        </w:rPr>
        <w:t>,</w:t>
      </w:r>
      <w:r w:rsidR="00954634" w:rsidRPr="00EF2A4D">
        <w:rPr>
          <w:rFonts w:ascii="Book Antiqua" w:hAnsi="Book Antiqua"/>
          <w:sz w:val="24"/>
          <w:szCs w:val="24"/>
          <w:lang w:val="en-US"/>
        </w:rPr>
        <w:t xml:space="preserve"> CLDN1-CD81</w:t>
      </w:r>
      <w:r w:rsidR="006545F4" w:rsidRPr="00EF2A4D">
        <w:rPr>
          <w:rFonts w:ascii="Book Antiqua" w:hAnsi="Book Antiqua"/>
          <w:sz w:val="24"/>
          <w:szCs w:val="24"/>
          <w:lang w:val="en-US"/>
        </w:rPr>
        <w:t xml:space="preserve"> and CD81-CD81</w:t>
      </w:r>
      <w:r w:rsidR="00954634" w:rsidRPr="00EF2A4D">
        <w:rPr>
          <w:rFonts w:ascii="Book Antiqua" w:hAnsi="Book Antiqua"/>
          <w:sz w:val="24"/>
          <w:szCs w:val="24"/>
          <w:lang w:val="en-US"/>
        </w:rPr>
        <w:t xml:space="preserve"> association </w:t>
      </w:r>
      <w:r w:rsidR="00A11CB7" w:rsidRPr="00EF2A4D">
        <w:rPr>
          <w:rFonts w:ascii="Book Antiqua" w:hAnsi="Book Antiqua"/>
          <w:sz w:val="24"/>
          <w:szCs w:val="24"/>
          <w:lang w:val="en-US"/>
        </w:rPr>
        <w:t>at the plasma membrane</w:t>
      </w:r>
      <w:r w:rsidR="00DD5C38" w:rsidRPr="00EF2A4D">
        <w:rPr>
          <w:rFonts w:ascii="Book Antiqua" w:hAnsi="Book Antiqua"/>
          <w:sz w:val="24"/>
          <w:szCs w:val="24"/>
          <w:lang w:val="en-US"/>
        </w:rPr>
        <w:fldChar w:fldCharType="begin">
          <w:fldData xml:space="preserve">PEVuZE5vdGU+PENpdGU+PEF1dGhvcj5IYXJyaXM8L0F1dGhvcj48WWVhcj4yMDEwPC9ZZWFyPjxS
ZWNOdW0+MjE0PC9SZWNOdW0+PERpc3BsYXlUZXh0PjxzdHlsZSBmYWNlPSJzdXBlcnNjcmlwdCI+
WzEyMF08L3N0eWxlPjwvRGlzcGxheVRleHQ+PHJlY29yZD48cmVjLW51bWJlcj4yMTQ8L3JlYy1u
dW1iZXI+PGZvcmVpZ24ta2V5cz48a2V5IGFwcD0iRU4iIGRiLWlkPSJ2MHh3dmVkcjJ0ZWRhcWU5
ejI1eGF2OTRkZGVmYXR4YXZwMDUiIHRpbWVzdGFtcD0iMTMyNjc5NTA2OCI+MjE0PC9rZXk+PC9m
b3JlaWduLWtleXM+PHJlZi10eXBlIG5hbWU9IkpvdXJuYWwgQXJ0aWNsZSI+MTc8L3JlZi10eXBl
Pjxjb250cmlidXRvcnM+PGF1dGhvcnM+PGF1dGhvcj5IYXJyaXMsIEguIEouPC9hdXRob3I+PGF1
dGhvcj5EYXZpcywgQy48L2F1dGhvcj48YXV0aG9yPk11bGxpbnMsIEouIEcuPC9hdXRob3I+PGF1
dGhvcj5IdSwgSy48L2F1dGhvcj48YXV0aG9yPkdvb2RhbGwsIE0uPC9hdXRob3I+PGF1dGhvcj5G
YXJxdWhhciwgTS4gSi48L2F1dGhvcj48YXV0aG9yPk1lZSwgQy4gSi48L2F1dGhvcj48YXV0aG9y
Pk1jQ2FmZnJleSwgSy48L2F1dGhvcj48YXV0aG9yPllvdW5nLCBTLjwvYXV0aG9yPjxhdXRob3I+
RHJ1bW1lciwgSC48L2F1dGhvcj48YXV0aG9yPkJhbGZlLCBQLjwvYXV0aG9yPjxhdXRob3I+TWNL
ZWF0aW5nLCBKLiBBLjwvYXV0aG9yPjwvYXV0aG9ycz48L2NvbnRyaWJ1dG9ycz48YXV0aC1hZGRy
ZXNzPkluc3RpdHV0ZSBmb3IgQmlvbWVkaWNhbCBSZXNlYXJjaCwgVW5pdmVyc2l0eSBvZiBCaXJt
aW5naGFtLCBCaXJtaW5naGFtIEIxNSAyVFQsIFVuaXRlZCBLaW5nZG9tLjwvYXV0aC1hZGRyZXNz
Pjx0aXRsZXM+PHRpdGxlPkNsYXVkaW4gYXNzb2NpYXRpb24gd2l0aCBDRDgxIGRlZmluZXMgaGVw
YXRpdGlzIEMgdmlydXMgZW50cnk8L3RpdGxlPjxzZWNvbmRhcnktdGl0bGU+SiBCaW9sIENoZW08
L3NlY29uZGFyeS10aXRsZT48L3RpdGxlcz48cGVyaW9kaWNhbD48ZnVsbC10aXRsZT5KIEJpb2wg
Q2hlbTwvZnVsbC10aXRsZT48L3BlcmlvZGljYWw+PHBhZ2VzPjIxMDkyLTEwMjwvcGFnZXM+PHZv
bHVtZT4yODU8L3ZvbHVtZT48bnVtYmVyPjI3PC9udW1iZXI+PGVkaXRpb24+MjAxMC8wNC8wOTwv
ZWRpdGlvbj48a2V5d29yZHM+PGtleXdvcmQ+QW50aWdlbnMsIENEL21ldGFib2xpc20vKnBoeXNp
b2xvZ3k8L2tleXdvcmQ+PGtleXdvcmQ+QW50aWdlbnMsIENEODE8L2tleXdvcmQ+PGtleXdvcmQ+
Q2VsbCBMaW5lPC9rZXl3b3JkPjxrZXl3b3JkPkNob2xlc3Rlcm9sL21ldGFib2xpc208L2tleXdv
cmQ+PGtleXdvcmQ+Q2xhdWRpbnMvKmdlbmV0aWNzLypwaHlzaW9sb2d5PC9rZXl3b3JkPjxrZXl3
b3JkPkROQSBQcmltZXJzPC9rZXl3b3JkPjxrZXl3b3JkPkZsdW9yZXNjZW5jZSBSZXNvbmFuY2Ug
RW5lcmd5IFRyYW5zZmVyL21ldGhvZHM8L2tleXdvcmQ+PGtleXdvcmQ+R2VuZXMsIFJlcG9ydGVy
PC9rZXl3b3JkPjxrZXl3b3JkPkhJVi9lbnp5bW9sb2d5L2dlbmV0aWNzPC9rZXl3b3JkPjxrZXl3
b3JkPkhlcCBHMiBDZWxscy9waHlzaW9sb2d5PC9rZXl3b3JkPjxrZXl3b3JkPkhlcGFjaXZpcnVz
LypwaHlzaW9sb2d5PC9rZXl3b3JkPjxrZXl3b3JkPkhlcGF0aXRpcy8qcGh5c2lvcGF0aG9sb2d5
PC9rZXl3b3JkPjxrZXl3b3JkPkh1bWFuczwva2V5d29yZD48a2V5d29yZD5MdWNpZmVyYXNlcy9n
ZW5ldGljczwva2V5d29yZD48a2V5d29yZD5NZW1icmFuZSBQcm90ZWlucy9tZXRhYm9saXNtPC9r
ZXl3b3JkPjxrZXl3b3JkPk1pY3Jvc2NvcHksIENvbmZvY2FsPC9rZXl3b3JkPjxrZXl3b3JkPlBy
b3ZpcnVzZXMvZW56eW1vbG9neS9nZW5ldGljczwva2V5d29yZD48a2V5d29yZD5TdXJmYWNlIFBs
YXNtb24gUmVzb25hbmNlPC9rZXl3b3JkPjxrZXl3b3JkPlRyYW5zZmVjdGlvbjwva2V5d29yZD48
L2tleXdvcmRzPjxkYXRlcz48eWVhcj4yMDEwPC95ZWFyPjxwdWItZGF0ZXM+PGRhdGU+SnVsIDI8
L2RhdGU+PC9wdWItZGF0ZXM+PC9kYXRlcz48aXNibj4xMDgzLTM1MVggKEVsZWN0cm9uaWMpJiN4
RDswMDIxLTkyNTggKExpbmtpbmcpPC9pc2JuPjxhY2Nlc3Npb24tbnVtPjIwMzc1MDEwPC9hY2Nl
c3Npb24tbnVtPjx1cmxzPjxyZWxhdGVkLXVybHM+PHVybD5odHRwOi8vd3d3Lm5jYmkubmxtLm5p
aC5nb3YvZW50cmV6L3F1ZXJ5LmZjZ2k/Y21kPVJldHJpZXZlJmFtcDtkYj1QdWJNZWQmYW1wO2Rv
cHQ9Q2l0YXRpb24mYW1wO2xpc3RfdWlkcz0yMDM3NTAxMDwvdXJsPjx1cmw+aHR0cDovL3d3dy5q
YmMub3JnL2NvbnRlbnQvMjg1LzI3LzIxMDkyLmZ1bGwucGRmPC91cmw+PC9yZWxhdGVkLXVybHM+
PC91cmxzPjxjdXN0b20yPjI4OTgzNjc8L2N1c3RvbTI+PGVsZWN0cm9uaWMtcmVzb3VyY2UtbnVt
Pk0xMTAuMTA0ODM2IFtwaWldJiN4RDsxMC4xMDc0L2piYy5NMTEwLjEwNDgzNjwvZWxlY3Ryb25p
Yy1yZXNvdXJjZS1udW0+PGxhbmd1YWdlPmVuZzwvbGFuZ3VhZ2U+PC9yZWNvcmQ+PC9DaXRlPjwv
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IYXJyaXM8L0F1dGhvcj48WWVhcj4yMDEwPC9ZZWFyPjxS
ZWNOdW0+MjE0PC9SZWNOdW0+PERpc3BsYXlUZXh0PjxzdHlsZSBmYWNlPSJzdXBlcnNjcmlwdCI+
WzEyMF08L3N0eWxlPjwvRGlzcGxheVRleHQ+PHJlY29yZD48cmVjLW51bWJlcj4yMTQ8L3JlYy1u
dW1iZXI+PGZvcmVpZ24ta2V5cz48a2V5IGFwcD0iRU4iIGRiLWlkPSJ2MHh3dmVkcjJ0ZWRhcWU5
ejI1eGF2OTRkZGVmYXR4YXZwMDUiIHRpbWVzdGFtcD0iMTMyNjc5NTA2OCI+MjE0PC9rZXk+PC9m
b3JlaWduLWtleXM+PHJlZi10eXBlIG5hbWU9IkpvdXJuYWwgQXJ0aWNsZSI+MTc8L3JlZi10eXBl
Pjxjb250cmlidXRvcnM+PGF1dGhvcnM+PGF1dGhvcj5IYXJyaXMsIEguIEouPC9hdXRob3I+PGF1
dGhvcj5EYXZpcywgQy48L2F1dGhvcj48YXV0aG9yPk11bGxpbnMsIEouIEcuPC9hdXRob3I+PGF1
dGhvcj5IdSwgSy48L2F1dGhvcj48YXV0aG9yPkdvb2RhbGwsIE0uPC9hdXRob3I+PGF1dGhvcj5G
YXJxdWhhciwgTS4gSi48L2F1dGhvcj48YXV0aG9yPk1lZSwgQy4gSi48L2F1dGhvcj48YXV0aG9y
Pk1jQ2FmZnJleSwgSy48L2F1dGhvcj48YXV0aG9yPllvdW5nLCBTLjwvYXV0aG9yPjxhdXRob3I+
RHJ1bW1lciwgSC48L2F1dGhvcj48YXV0aG9yPkJhbGZlLCBQLjwvYXV0aG9yPjxhdXRob3I+TWNL
ZWF0aW5nLCBKLiBBLjwvYXV0aG9yPjwvYXV0aG9ycz48L2NvbnRyaWJ1dG9ycz48YXV0aC1hZGRy
ZXNzPkluc3RpdHV0ZSBmb3IgQmlvbWVkaWNhbCBSZXNlYXJjaCwgVW5pdmVyc2l0eSBvZiBCaXJt
aW5naGFtLCBCaXJtaW5naGFtIEIxNSAyVFQsIFVuaXRlZCBLaW5nZG9tLjwvYXV0aC1hZGRyZXNz
Pjx0aXRsZXM+PHRpdGxlPkNsYXVkaW4gYXNzb2NpYXRpb24gd2l0aCBDRDgxIGRlZmluZXMgaGVw
YXRpdGlzIEMgdmlydXMgZW50cnk8L3RpdGxlPjxzZWNvbmRhcnktdGl0bGU+SiBCaW9sIENoZW08
L3NlY29uZGFyeS10aXRsZT48L3RpdGxlcz48cGVyaW9kaWNhbD48ZnVsbC10aXRsZT5KIEJpb2wg
Q2hlbTwvZnVsbC10aXRsZT48L3BlcmlvZGljYWw+PHBhZ2VzPjIxMDkyLTEwMjwvcGFnZXM+PHZv
bHVtZT4yODU8L3ZvbHVtZT48bnVtYmVyPjI3PC9udW1iZXI+PGVkaXRpb24+MjAxMC8wNC8wOTwv
ZWRpdGlvbj48a2V5d29yZHM+PGtleXdvcmQ+QW50aWdlbnMsIENEL21ldGFib2xpc20vKnBoeXNp
b2xvZ3k8L2tleXdvcmQ+PGtleXdvcmQ+QW50aWdlbnMsIENEODE8L2tleXdvcmQ+PGtleXdvcmQ+
Q2VsbCBMaW5lPC9rZXl3b3JkPjxrZXl3b3JkPkNob2xlc3Rlcm9sL21ldGFib2xpc208L2tleXdv
cmQ+PGtleXdvcmQ+Q2xhdWRpbnMvKmdlbmV0aWNzLypwaHlzaW9sb2d5PC9rZXl3b3JkPjxrZXl3
b3JkPkROQSBQcmltZXJzPC9rZXl3b3JkPjxrZXl3b3JkPkZsdW9yZXNjZW5jZSBSZXNvbmFuY2Ug
RW5lcmd5IFRyYW5zZmVyL21ldGhvZHM8L2tleXdvcmQ+PGtleXdvcmQ+R2VuZXMsIFJlcG9ydGVy
PC9rZXl3b3JkPjxrZXl3b3JkPkhJVi9lbnp5bW9sb2d5L2dlbmV0aWNzPC9rZXl3b3JkPjxrZXl3
b3JkPkhlcCBHMiBDZWxscy9waHlzaW9sb2d5PC9rZXl3b3JkPjxrZXl3b3JkPkhlcGFjaXZpcnVz
LypwaHlzaW9sb2d5PC9rZXl3b3JkPjxrZXl3b3JkPkhlcGF0aXRpcy8qcGh5c2lvcGF0aG9sb2d5
PC9rZXl3b3JkPjxrZXl3b3JkPkh1bWFuczwva2V5d29yZD48a2V5d29yZD5MdWNpZmVyYXNlcy9n
ZW5ldGljczwva2V5d29yZD48a2V5d29yZD5NZW1icmFuZSBQcm90ZWlucy9tZXRhYm9saXNtPC9r
ZXl3b3JkPjxrZXl3b3JkPk1pY3Jvc2NvcHksIENvbmZvY2FsPC9rZXl3b3JkPjxrZXl3b3JkPlBy
b3ZpcnVzZXMvZW56eW1vbG9neS9nZW5ldGljczwva2V5d29yZD48a2V5d29yZD5TdXJmYWNlIFBs
YXNtb24gUmVzb25hbmNlPC9rZXl3b3JkPjxrZXl3b3JkPlRyYW5zZmVjdGlvbjwva2V5d29yZD48
L2tleXdvcmRzPjxkYXRlcz48eWVhcj4yMDEwPC95ZWFyPjxwdWItZGF0ZXM+PGRhdGU+SnVsIDI8
L2RhdGU+PC9wdWItZGF0ZXM+PC9kYXRlcz48aXNibj4xMDgzLTM1MVggKEVsZWN0cm9uaWMpJiN4
RDswMDIxLTkyNTggKExpbmtpbmcpPC9pc2JuPjxhY2Nlc3Npb24tbnVtPjIwMzc1MDEwPC9hY2Nl
c3Npb24tbnVtPjx1cmxzPjxyZWxhdGVkLXVybHM+PHVybD5odHRwOi8vd3d3Lm5jYmkubmxtLm5p
aC5nb3YvZW50cmV6L3F1ZXJ5LmZjZ2k/Y21kPVJldHJpZXZlJmFtcDtkYj1QdWJNZWQmYW1wO2Rv
cHQ9Q2l0YXRpb24mYW1wO2xpc3RfdWlkcz0yMDM3NTAxMDwvdXJsPjx1cmw+aHR0cDovL3d3dy5q
YmMub3JnL2NvbnRlbnQvMjg1LzI3LzIxMDkyLmZ1bGwucGRmPC91cmw+PC9yZWxhdGVkLXVybHM+
PC91cmxzPjxjdXN0b20yPjI4OTgzNjc8L2N1c3RvbTI+PGVsZWN0cm9uaWMtcmVzb3VyY2UtbnVt
Pk0xMTAuMTA0ODM2IFtwaWldJiN4RDsxMC4xMDc0L2piYy5NMTEwLjEwNDgzNjwvZWxlY3Ryb25p
Yy1yZXNvdXJjZS1udW0+PGxhbmd1YWdlPmVuZzwvbGFuZ3VhZ2U+PC9yZWNvcmQ+PC9DaXRlPjwv
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DD5C38" w:rsidRPr="00EF2A4D">
        <w:rPr>
          <w:rFonts w:ascii="Book Antiqua" w:hAnsi="Book Antiqua"/>
          <w:sz w:val="24"/>
          <w:szCs w:val="24"/>
          <w:lang w:val="en-US"/>
        </w:rPr>
      </w:r>
      <w:r w:rsidR="00DD5C38"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0" w:tooltip="Harris, 2010 #214" w:history="1">
        <w:r w:rsidR="000F07FA" w:rsidRPr="00EF2A4D">
          <w:rPr>
            <w:rFonts w:ascii="Book Antiqua" w:hAnsi="Book Antiqua"/>
            <w:noProof/>
            <w:sz w:val="24"/>
            <w:szCs w:val="24"/>
            <w:vertAlign w:val="superscript"/>
            <w:lang w:val="en-US"/>
          </w:rPr>
          <w:t>120</w:t>
        </w:r>
      </w:hyperlink>
      <w:r w:rsidR="00B71CFA" w:rsidRPr="00EF2A4D">
        <w:rPr>
          <w:rFonts w:ascii="Book Antiqua" w:hAnsi="Book Antiqua"/>
          <w:noProof/>
          <w:sz w:val="24"/>
          <w:szCs w:val="24"/>
          <w:vertAlign w:val="superscript"/>
          <w:lang w:val="en-US"/>
        </w:rPr>
        <w:t>]</w:t>
      </w:r>
      <w:r w:rsidR="00DD5C38" w:rsidRPr="00EF2A4D">
        <w:rPr>
          <w:rFonts w:ascii="Book Antiqua" w:hAnsi="Book Antiqua"/>
          <w:sz w:val="24"/>
          <w:szCs w:val="24"/>
          <w:lang w:val="en-US"/>
        </w:rPr>
        <w:fldChar w:fldCharType="end"/>
      </w:r>
      <w:r w:rsidR="006545F4" w:rsidRPr="00EF2A4D">
        <w:rPr>
          <w:rFonts w:ascii="Book Antiqua" w:hAnsi="Book Antiqua"/>
          <w:sz w:val="24"/>
          <w:szCs w:val="24"/>
          <w:lang w:val="en-US"/>
        </w:rPr>
        <w:t>.</w:t>
      </w:r>
      <w:r w:rsidR="006B6AFB" w:rsidRPr="00EF2A4D">
        <w:rPr>
          <w:rFonts w:ascii="Book Antiqua" w:hAnsi="Book Antiqua"/>
          <w:sz w:val="24"/>
          <w:szCs w:val="24"/>
          <w:lang w:val="en-US"/>
        </w:rPr>
        <w:t xml:space="preserve"> Furthermore</w:t>
      </w:r>
      <w:r w:rsidR="0080053F" w:rsidRPr="00EF2A4D">
        <w:rPr>
          <w:rFonts w:ascii="Book Antiqua" w:hAnsi="Book Antiqua"/>
          <w:sz w:val="24"/>
          <w:szCs w:val="24"/>
          <w:lang w:val="en-US"/>
        </w:rPr>
        <w:t>, SR-BI</w:t>
      </w:r>
      <w:r w:rsidR="001D7E31" w:rsidRPr="00EF2A4D">
        <w:rPr>
          <w:rFonts w:ascii="Book Antiqua" w:hAnsi="Book Antiqua"/>
          <w:sz w:val="24"/>
          <w:szCs w:val="24"/>
          <w:lang w:val="en-US"/>
        </w:rPr>
        <w:t xml:space="preserve"> and CD81 </w:t>
      </w:r>
      <w:r w:rsidR="0080053F" w:rsidRPr="00EF2A4D">
        <w:rPr>
          <w:rFonts w:ascii="Book Antiqua" w:hAnsi="Book Antiqua"/>
          <w:sz w:val="24"/>
          <w:szCs w:val="24"/>
          <w:lang w:val="en-US"/>
        </w:rPr>
        <w:t>mutant</w:t>
      </w:r>
      <w:r w:rsidR="001D7E31" w:rsidRPr="00EF2A4D">
        <w:rPr>
          <w:rFonts w:ascii="Book Antiqua" w:hAnsi="Book Antiqua"/>
          <w:sz w:val="24"/>
          <w:szCs w:val="24"/>
          <w:lang w:val="en-US"/>
        </w:rPr>
        <w:t>s</w:t>
      </w:r>
      <w:r w:rsidR="0080053F" w:rsidRPr="00EF2A4D">
        <w:rPr>
          <w:rFonts w:ascii="Book Antiqua" w:hAnsi="Book Antiqua"/>
          <w:sz w:val="24"/>
          <w:szCs w:val="24"/>
          <w:lang w:val="en-US"/>
        </w:rPr>
        <w:t xml:space="preserve"> </w:t>
      </w:r>
      <w:r w:rsidR="001D7E31" w:rsidRPr="00EF2A4D">
        <w:rPr>
          <w:rFonts w:ascii="Book Antiqua" w:hAnsi="Book Antiqua"/>
          <w:sz w:val="24"/>
          <w:szCs w:val="24"/>
          <w:lang w:val="en-US"/>
        </w:rPr>
        <w:t>defective for</w:t>
      </w:r>
      <w:r w:rsidR="0080053F" w:rsidRPr="00EF2A4D">
        <w:rPr>
          <w:rFonts w:ascii="Book Antiqua" w:hAnsi="Book Antiqua"/>
          <w:sz w:val="24"/>
          <w:szCs w:val="24"/>
          <w:lang w:val="en-US"/>
        </w:rPr>
        <w:t xml:space="preserve"> receptor palmitoylat</w:t>
      </w:r>
      <w:r w:rsidR="001D7E31" w:rsidRPr="00EF2A4D">
        <w:rPr>
          <w:rFonts w:ascii="Book Antiqua" w:hAnsi="Book Antiqua"/>
          <w:sz w:val="24"/>
          <w:szCs w:val="24"/>
          <w:lang w:val="en-US"/>
        </w:rPr>
        <w:t xml:space="preserve">ion, which is essential for their partitioning in cholesterol-rich </w:t>
      </w:r>
      <w:r w:rsidR="0080053F" w:rsidRPr="00EF2A4D">
        <w:rPr>
          <w:rFonts w:ascii="Book Antiqua" w:hAnsi="Book Antiqua"/>
          <w:sz w:val="24"/>
          <w:szCs w:val="24"/>
          <w:lang w:val="en-US"/>
        </w:rPr>
        <w:t>microdomains,</w:t>
      </w:r>
      <w:r w:rsidR="008B2709" w:rsidRPr="00EF2A4D">
        <w:rPr>
          <w:rFonts w:ascii="Book Antiqua" w:hAnsi="Book Antiqua"/>
          <w:sz w:val="24"/>
          <w:szCs w:val="24"/>
          <w:lang w:val="en-US"/>
        </w:rPr>
        <w:t xml:space="preserve"> reduced HCV entry</w:t>
      </w:r>
      <w:r w:rsidR="003635EA" w:rsidRPr="00EF2A4D">
        <w:rPr>
          <w:rFonts w:ascii="Book Antiqua" w:hAnsi="Book Antiqua"/>
          <w:sz w:val="24"/>
          <w:szCs w:val="24"/>
        </w:rPr>
        <w:fldChar w:fldCharType="begin">
          <w:fldData xml:space="preserve">PEVuZE5vdGU+PENpdGU+PEF1dGhvcj5EcmV1eDwvQXV0aG9yPjxZZWFyPjIwMDk8L1llYXI+PFJl
Y051bT4yOTk8L1JlY051bT48RGlzcGxheVRleHQ+PHN0eWxlIGZhY2U9InN1cGVyc2NyaXB0Ij5b
MTA5LCAxMjFdPC9zdHlsZT48L0Rpc3BsYXlUZXh0PjxyZWNvcmQ+PHJlYy1udW1iZXI+Mjk5PC9y
ZWMtbnVtYmVyPjxmb3JlaWduLWtleXM+PGtleSBhcHA9IkVOIiBkYi1pZD0idjB4d3ZlZHIydGVk
YXFlOXoyNXhhdjk0ZGRlZmF0eGF2cDA1IiB0aW1lc3RhbXA9IjEzMjgxOTE2NTEiPjI5OTwva2V5
PjwvZm9yZWlnbi1rZXlzPjxyZWYtdHlwZSBuYW1lPSJKb3VybmFsIEFydGljbGUiPjE3PC9yZWYt
dHlwZT48Y29udHJpYnV0b3JzPjxhdXRob3JzPjxhdXRob3I+RHJldXgsIE0uPC9hdXRob3I+PGF1
dGhvcj5EYW8gVGhpLCBWLiBMLjwvYXV0aG9yPjxhdXRob3I+RnJlc3F1ZXQsIEouPC9hdXRob3I+
PGF1dGhvcj5HdWVyaW4sIE0uPC9hdXRob3I+PGF1dGhvcj5KdWxpYSwgWi48L2F1dGhvcj48YXV0
aG9yPlZlcm5leSwgRy48L2F1dGhvcj48YXV0aG9yPkR1cmFudGVsLCBELjwvYXV0aG9yPjxhdXRo
b3I+Wm91bGltLCBGLjwvYXV0aG9yPjxhdXRob3I+TGF2aWxsZXR0ZSwgRC48L2F1dGhvcj48YXV0
aG9yPkNvc3NldCwgRi4gTC48L2F1dGhvcj48YXV0aG9yPkJhcnRvc2NoLCBCLjwvYXV0aG9yPjwv
YXV0aG9ycz48L2NvbnRyaWJ1dG9ycz48YXV0aC1hZGRyZXNzPlVuaXZlcnNpdGUgZGUgTHlvbiwg
VUNCLUx5b24xLCBJRlIxMjgsIElOU0VSTSwgVTc1OCwgRWNvbGUgTm9ybWFsZSBTdXBlcmlldXJl
IGRlIEx5b24sIEx5b24sIEZyYW5jZS48L2F1dGgtYWRkcmVzcz48dGl0bGVzPjx0aXRsZT5SZWNl
cHRvciBjb21wbGVtZW50YXRpb24gYW5kIG11dGFnZW5lc2lzIHJldmVhbCBTUi1CSSBhcyBhbiBl
c3NlbnRpYWwgSENWIGVudHJ5IGZhY3RvciBhbmQgZnVuY3Rpb25hbGx5IGltcGx5IGl0cyBpbnRy
YS0gYW5kIGV4dHJhLWNlbGx1bGFyIGRvbWFpbnM8L3RpdGxlPjxzZWNvbmRhcnktdGl0bGU+UExv
UyBQYXRob2c8L3NlY29uZGFyeS10aXRsZT48YWx0LXRpdGxlPlBMb1MgcGF0aG9nZW5zPC9hbHQt
dGl0bGU+PC90aXRsZXM+PHBlcmlvZGljYWw+PGZ1bGwtdGl0bGU+UExvUyBQYXRob2c8L2Z1bGwt
dGl0bGU+PC9wZXJpb2RpY2FsPjxwYWdlcz5lMTAwMDMxMDwvcGFnZXM+PHZvbHVtZT41PC92b2x1
bWU+PG51bWJlcj4yPC9udW1iZXI+PGVkaXRpb24+MjAwOS8wMi8yMTwvZWRpdGlvbj48a2V5d29y
ZHM+PGtleXdvcmQ+QW5pbWFsczwva2V5d29yZD48a2V5d29yZD5BbnRpZ2VucywgQ0QvZ2VuZXRp
Y3MvbWV0YWJvbGlzbTwva2V5d29yZD48a2V5d29yZD5BbnRpZ2VucywgQ0Q4MTwva2V5d29yZD48
a2V5d29yZD5DSE8gQ2VsbHM8L2tleXdvcmQ+PGtleXdvcmQ+Q2VsbCBMaW5lPC9rZXl3b3JkPjxr
ZXl3b3JkPkNlbGwgTGluZSwgVHVtb3I8L2tleXdvcmQ+PGtleXdvcmQ+Q3JpY2V0aW5hZTwva2V5
d29yZD48a2V5d29yZD5DcmljZXR1bHVzPC9rZXl3b3JkPjxrZXl3b3JkPkRvZ3M8L2tleXdvcmQ+
PGtleXdvcmQ+SGVwYWNpdmlydXMvKm1ldGFib2xpc208L2tleXdvcmQ+PGtleXdvcmQ+SHVtYW5z
PC9rZXl3b3JkPjxrZXl3b3JkPk1lbWJyYW5lIFByb3RlaW5zL2dlbmV0aWNzL21ldGFib2xpc208
L2tleXdvcmQ+PGtleXdvcmQ+TWljZTwva2V5d29yZD48a2V5d29yZD5NdXRhZ2VuZXNpczwva2V5
d29yZD48a2V5d29yZD5Qcm90ZWluIFN0cnVjdHVyZSwgVGVydGlhcnk8L2tleXdvcmQ+PGtleXdv
cmQ+UmF0czwva2V5d29yZD48a2V5d29yZD5SZWNlcHRvcnMsIFZpcnVzL2dlbmV0aWNzL21ldGFi
b2xpc208L2tleXdvcmQ+PGtleXdvcmQ+UmVjb21iaW5hbnQgRnVzaW9uIFByb3RlaW5zPC9rZXl3
b3JkPjxrZXl3b3JkPlNjYXZlbmdlciBSZWNlcHRvcnMsIENsYXNzIEIvKmdlbmV0aWNzL21ldGFi
b2xpc208L2tleXdvcmQ+PGtleXdvcmQ+KlZpcnVzIEludGVybmFsaXphdGlvbjwva2V5d29yZD48
L2tleXdvcmRzPjxkYXRlcz48eWVhcj4yMDA5PC95ZWFyPjxwdWItZGF0ZXM+PGRhdGU+RmViPC9k
YXRlPjwvcHViLWRhdGVzPjwvZGF0ZXM+PGlzYm4+MTU1My03Mzc0IChFbGVjdHJvbmljKSYjeEQ7
MTU1My03MzY2IChMaW5raW5nKTwvaXNibj48YWNjZXNzaW9uLW51bT4xOTIyOTMxMjwvYWNjZXNz
aW9uLW51bT48d29yay10eXBlPlJlc2VhcmNoIFN1cHBvcnQsIE5vbi1VLlMuIEdvdiZhcG9zO3Q8
L3dvcmstdHlwZT48dXJscz48cmVsYXRlZC11cmxzPjx1cmw+aHR0cDovL3d3dy5uY2JpLm5sbS5u
aWguZ292L3B1Ym1lZC8xOTIyOTMxMjwvdXJsPjx1cmw+aHR0cDovL3d3dy5wbG9zcGF0aG9nZW5z
Lm9yZy9hcnRpY2xlL2ZldGNoT2JqZWN0QXR0YWNobWVudC5hY3Rpb24/dXJpPWluZm8lM0Fkb2kl
MkYxMC4xMzcxJTJGam91cm5hbC5wcGF0LjEwMDAzMTAmYW1wO3JlcHJlc2VudGF0aW9uPVBERjwv
dXJsPjwvcmVsYXRlZC11cmxzPjwvdXJscz48Y3VzdG9tMj4yNjM2ODkwPC9jdXN0b20yPjxlbGVj
dHJvbmljLXJlc291cmNlLW51bT4xMC4xMzcxL2pvdXJuYWwucHBhdC4xMDAwMzEwPC9lbGVjdHJv
bmljLXJlc291cmNlLW51bT48bGFuZ3VhZ2U+ZW5nPC9sYW5ndWFnZT48L3JlY29yZD48L0NpdGU+
PENpdGU+PEF1dGhvcj5CZXJ0YXV4PC9BdXRob3I+PFllYXI+MjAwNjwvWWVhcj48UmVjTnVtPjEx
MzE8L1JlY051bT48cmVjb3JkPjxyZWMtbnVtYmVyPjExMzE8L3JlYy1udW1iZXI+PGZvcmVpZ24t
a2V5cz48a2V5IGFwcD0iRU4iIGRiLWlkPSJ2MHh3dmVkcjJ0ZWRhcWU5ejI1eGF2OTRkZGVmYXR4
YXZwMDUiIHRpbWVzdGFtcD0iMTM4NzQ1NzgzNSI+MTEzMTwva2V5PjwvZm9yZWlnbi1rZXlzPjxy
ZWYtdHlwZSBuYW1lPSJKb3VybmFsIEFydGljbGUiPjE3PC9yZWYtdHlwZT48Y29udHJpYnV0b3Jz
PjxhdXRob3JzPjxhdXRob3I+QmVydGF1eCwgQy48L2F1dGhvcj48YXV0aG9yPkRyYWdpYywgVC48
L2F1dGhvcj48L2F1dGhvcnM+PC9jb250cmlidXRvcnM+PGF1dGgtYWRkcmVzcz5BbGJlcnQgRWlu
c3RlaW4gQ29sbGVnZSBvZiBNZWRpY2luZSwgRGVwYXJ0bWVudCBvZiBNaWNyb2Jpb2xvZ3kgYW5k
IEltbXVub2xvZ3ksIEJyb254LCBOWSAxMDQ2MSwgVVNBLjwvYXV0aC1hZGRyZXNzPjx0aXRsZXM+
PHRpdGxlPkRpZmZlcmVudCBkb21haW5zIG9mIENEODEgbWVkaWF0ZSBkaXN0aW5jdCBzdGFnZXMg
b2YgaGVwYXRpdGlzIEMgdmlydXMgcHNldWRvcGFydGljbGUgZW50cnk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Q5
NDAtODwvcGFnZXM+PHZvbHVtZT44MDwvdm9sdW1lPjxudW1iZXI+MTA8L251bWJlcj48ZWRpdGlv
bj4yMDA2LzA0LzI4PC9lZGl0aW9uPjxrZXl3b3Jkcz48a2V5d29yZD4zVDMgQ2VsbHM8L2tleXdv
cmQ+PGtleXdvcmQ+QW1pbm8gQWNpZCBTZXF1ZW5jZTwva2V5d29yZD48a2V5d29yZD5BbmltYWxz
PC9rZXl3b3JkPjxrZXl3b3JkPkFudGlib2RpZXMsIE1vbm9jbG9uYWw8L2tleXdvcmQ+PGtleXdv
cmQ+QW50aWdlbnMsIENEL2Jpb3N5bnRoZXNpcy9pbW11bm9sb2d5LypwaHlzaW9sb2d5PC9rZXl3
b3JkPjxrZXl3b3JkPkFudGlnZW5zLCBDRDgxPC9rZXl3b3JkPjxrZXl3b3JkPkNlbGwgTGluZSwg
VHVtb3I8L2tleXdvcmQ+PGtleXdvcmQ+Q2VsbCBNZW1icmFuZS9tZXRhYm9saXNtL3Zpcm9sb2d5
PC9rZXl3b3JkPjxrZXl3b3JkPkV4dHJhY2VsbHVsYXIgU3BhY2UvbWV0YWJvbGlzbS92aXJvbG9n
eTwva2V5d29yZD48a2V5d29yZD5HZW5lIEV4cHJlc3Npb24gUmVndWxhdGlvbiwgVmlyYWw8L2tl
eXdvcmQ+PGtleXdvcmQ+SGVwYWNpdmlydXMvKnBhdGhvZ2VuaWNpdHkvKnBoeXNpb2xvZ3k8L2tl
eXdvcmQ+PGtleXdvcmQ+SHVtYW5zPC9rZXl3b3JkPjxrZXl3b3JkPkludHJhY2VsbHVsYXIgRmx1
aWQvbWV0YWJvbGlzbS92aXJvbG9neTwva2V5d29yZD48a2V5d29yZD5NaWNlPC9rZXl3b3JkPjxr
ZXl3b3JkPk1vbGVjdWxhciBTZXF1ZW5jZSBEYXRhPC9rZXl3b3JkPjxrZXl3b3JkPlByb3RlaW4g
QmluZGluZzwva2V5d29yZD48a2V5d29yZD5Qcm90ZWluIFN0cnVjdHVyZSwgVGVydGlhcnk8L2tl
eXdvcmQ+PGtleXdvcmQ+VTkzNyBDZWxsczwva2V5d29yZD48a2V5d29yZD5WaXJhbCBFbnZlbG9w
ZSBQcm90ZWlucy9tZXRhYm9saXNtPC9rZXl3b3JkPjxrZXl3b3JkPlZpcmlvbi9wYXRob2dlbmlj
aXR5LypwaHlzaW9sb2d5PC9rZXl3b3JkPjwva2V5d29yZHM+PGRhdGVzPjx5ZWFyPjIwMDY8L3ll
YXI+PHB1Yi1kYXRlcz48ZGF0ZT5NYXk8L2RhdGU+PC9wdWItZGF0ZXM+PC9kYXRlcz48aXNibj4w
MDIyLTUzOFggKFByaW50KSYjeEQ7MDAyMi01MzhYIChMaW5raW5nKTwvaXNibj48YWNjZXNzaW9u
LW51bT4xNjY0MTI4NTwvYWNjZXNzaW9uLW51bT48d29yay10eXBlPkNvbXBhcmF0aXZlIFN0dWR5
JiN4RDtSZXNlYXJjaCBTdXBwb3J0LCBOLkkuSC4sIEV4dHJhbXVyYWw8L3dvcmstdHlwZT48dXJs
cz48cmVsYXRlZC11cmxzPjx1cmw+aHR0cDovL3d3dy5uY2JpLm5sbS5uaWguZ292L3B1Ym1lZC8x
NjY0MTI4NTwvdXJsPjx1cmw+aHR0cDovL2p2aS5hc20ub3JnL2NvbnRlbnQvODAvMTAvNDk0MC5m
dWxsLnBkZjwvdXJsPjwvcmVsYXRlZC11cmxzPjwvdXJscz48Y3VzdG9tMj4xNDcyMDkxPC9jdXN0
b20yPjxlbGVjdHJvbmljLXJlc291cmNlLW51bT4xMC4xMTI4L0pWSS44MC4xMC40OTQwLTQ5NDgu
MjAwNjwvZWxlY3Ryb25pYy1yZXNvdXJjZS1udW0+PGxhbmd1YWdlPmVuZzwvbGFuZ3VhZ2U+PC9y
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cmV1eDwvQXV0aG9yPjxZZWFyPjIwMDk8L1llYXI+PFJl
Y051bT4yOTk8L1JlY051bT48RGlzcGxheVRleHQ+PHN0eWxlIGZhY2U9InN1cGVyc2NyaXB0Ij5b
MTA5LCAxMjFdPC9zdHlsZT48L0Rpc3BsYXlUZXh0PjxyZWNvcmQ+PHJlYy1udW1iZXI+Mjk5PC9y
ZWMtbnVtYmVyPjxmb3JlaWduLWtleXM+PGtleSBhcHA9IkVOIiBkYi1pZD0idjB4d3ZlZHIydGVk
YXFlOXoyNXhhdjk0ZGRlZmF0eGF2cDA1IiB0aW1lc3RhbXA9IjEzMjgxOTE2NTEiPjI5OTwva2V5
PjwvZm9yZWlnbi1rZXlzPjxyZWYtdHlwZSBuYW1lPSJKb3VybmFsIEFydGljbGUiPjE3PC9yZWYt
dHlwZT48Y29udHJpYnV0b3JzPjxhdXRob3JzPjxhdXRob3I+RHJldXgsIE0uPC9hdXRob3I+PGF1
dGhvcj5EYW8gVGhpLCBWLiBMLjwvYXV0aG9yPjxhdXRob3I+RnJlc3F1ZXQsIEouPC9hdXRob3I+
PGF1dGhvcj5HdWVyaW4sIE0uPC9hdXRob3I+PGF1dGhvcj5KdWxpYSwgWi48L2F1dGhvcj48YXV0
aG9yPlZlcm5leSwgRy48L2F1dGhvcj48YXV0aG9yPkR1cmFudGVsLCBELjwvYXV0aG9yPjxhdXRo
b3I+Wm91bGltLCBGLjwvYXV0aG9yPjxhdXRob3I+TGF2aWxsZXR0ZSwgRC48L2F1dGhvcj48YXV0
aG9yPkNvc3NldCwgRi4gTC48L2F1dGhvcj48YXV0aG9yPkJhcnRvc2NoLCBCLjwvYXV0aG9yPjwv
YXV0aG9ycz48L2NvbnRyaWJ1dG9ycz48YXV0aC1hZGRyZXNzPlVuaXZlcnNpdGUgZGUgTHlvbiwg
VUNCLUx5b24xLCBJRlIxMjgsIElOU0VSTSwgVTc1OCwgRWNvbGUgTm9ybWFsZSBTdXBlcmlldXJl
IGRlIEx5b24sIEx5b24sIEZyYW5jZS48L2F1dGgtYWRkcmVzcz48dGl0bGVzPjx0aXRsZT5SZWNl
cHRvciBjb21wbGVtZW50YXRpb24gYW5kIG11dGFnZW5lc2lzIHJldmVhbCBTUi1CSSBhcyBhbiBl
c3NlbnRpYWwgSENWIGVudHJ5IGZhY3RvciBhbmQgZnVuY3Rpb25hbGx5IGltcGx5IGl0cyBpbnRy
YS0gYW5kIGV4dHJhLWNlbGx1bGFyIGRvbWFpbnM8L3RpdGxlPjxzZWNvbmRhcnktdGl0bGU+UExv
UyBQYXRob2c8L3NlY29uZGFyeS10aXRsZT48YWx0LXRpdGxlPlBMb1MgcGF0aG9nZW5zPC9hbHQt
dGl0bGU+PC90aXRsZXM+PHBlcmlvZGljYWw+PGZ1bGwtdGl0bGU+UExvUyBQYXRob2c8L2Z1bGwt
dGl0bGU+PC9wZXJpb2RpY2FsPjxwYWdlcz5lMTAwMDMxMDwvcGFnZXM+PHZvbHVtZT41PC92b2x1
bWU+PG51bWJlcj4yPC9udW1iZXI+PGVkaXRpb24+MjAwOS8wMi8yMTwvZWRpdGlvbj48a2V5d29y
ZHM+PGtleXdvcmQ+QW5pbWFsczwva2V5d29yZD48a2V5d29yZD5BbnRpZ2VucywgQ0QvZ2VuZXRp
Y3MvbWV0YWJvbGlzbTwva2V5d29yZD48a2V5d29yZD5BbnRpZ2VucywgQ0Q4MTwva2V5d29yZD48
a2V5d29yZD5DSE8gQ2VsbHM8L2tleXdvcmQ+PGtleXdvcmQ+Q2VsbCBMaW5lPC9rZXl3b3JkPjxr
ZXl3b3JkPkNlbGwgTGluZSwgVHVtb3I8L2tleXdvcmQ+PGtleXdvcmQ+Q3JpY2V0aW5hZTwva2V5
d29yZD48a2V5d29yZD5DcmljZXR1bHVzPC9rZXl3b3JkPjxrZXl3b3JkPkRvZ3M8L2tleXdvcmQ+
PGtleXdvcmQ+SGVwYWNpdmlydXMvKm1ldGFib2xpc208L2tleXdvcmQ+PGtleXdvcmQ+SHVtYW5z
PC9rZXl3b3JkPjxrZXl3b3JkPk1lbWJyYW5lIFByb3RlaW5zL2dlbmV0aWNzL21ldGFib2xpc208
L2tleXdvcmQ+PGtleXdvcmQ+TWljZTwva2V5d29yZD48a2V5d29yZD5NdXRhZ2VuZXNpczwva2V5
d29yZD48a2V5d29yZD5Qcm90ZWluIFN0cnVjdHVyZSwgVGVydGlhcnk8L2tleXdvcmQ+PGtleXdv
cmQ+UmF0czwva2V5d29yZD48a2V5d29yZD5SZWNlcHRvcnMsIFZpcnVzL2dlbmV0aWNzL21ldGFi
b2xpc208L2tleXdvcmQ+PGtleXdvcmQ+UmVjb21iaW5hbnQgRnVzaW9uIFByb3RlaW5zPC9rZXl3
b3JkPjxrZXl3b3JkPlNjYXZlbmdlciBSZWNlcHRvcnMsIENsYXNzIEIvKmdlbmV0aWNzL21ldGFi
b2xpc208L2tleXdvcmQ+PGtleXdvcmQ+KlZpcnVzIEludGVybmFsaXphdGlvbjwva2V5d29yZD48
L2tleXdvcmRzPjxkYXRlcz48eWVhcj4yMDA5PC95ZWFyPjxwdWItZGF0ZXM+PGRhdGU+RmViPC9k
YXRlPjwvcHViLWRhdGVzPjwvZGF0ZXM+PGlzYm4+MTU1My03Mzc0IChFbGVjdHJvbmljKSYjeEQ7
MTU1My03MzY2IChMaW5raW5nKTwvaXNibj48YWNjZXNzaW9uLW51bT4xOTIyOTMxMjwvYWNjZXNz
aW9uLW51bT48d29yay10eXBlPlJlc2VhcmNoIFN1cHBvcnQsIE5vbi1VLlMuIEdvdiZhcG9zO3Q8
L3dvcmstdHlwZT48dXJscz48cmVsYXRlZC11cmxzPjx1cmw+aHR0cDovL3d3dy5uY2JpLm5sbS5u
aWguZ292L3B1Ym1lZC8xOTIyOTMxMjwvdXJsPjx1cmw+aHR0cDovL3d3dy5wbG9zcGF0aG9nZW5z
Lm9yZy9hcnRpY2xlL2ZldGNoT2JqZWN0QXR0YWNobWVudC5hY3Rpb24/dXJpPWluZm8lM0Fkb2kl
MkYxMC4xMzcxJTJGam91cm5hbC5wcGF0LjEwMDAzMTAmYW1wO3JlcHJlc2VudGF0aW9uPVBERjwv
dXJsPjwvcmVsYXRlZC11cmxzPjwvdXJscz48Y3VzdG9tMj4yNjM2ODkwPC9jdXN0b20yPjxlbGVj
dHJvbmljLXJlc291cmNlLW51bT4xMC4xMzcxL2pvdXJuYWwucHBhdC4xMDAwMzEwPC9lbGVjdHJv
bmljLXJlc291cmNlLW51bT48bGFuZ3VhZ2U+ZW5nPC9sYW5ndWFnZT48L3JlY29yZD48L0NpdGU+
PENpdGU+PEF1dGhvcj5CZXJ0YXV4PC9BdXRob3I+PFllYXI+MjAwNjwvWWVhcj48UmVjTnVtPjEx
MzE8L1JlY051bT48cmVjb3JkPjxyZWMtbnVtYmVyPjExMzE8L3JlYy1udW1iZXI+PGZvcmVpZ24t
a2V5cz48a2V5IGFwcD0iRU4iIGRiLWlkPSJ2MHh3dmVkcjJ0ZWRhcWU5ejI1eGF2OTRkZGVmYXR4
YXZwMDUiIHRpbWVzdGFtcD0iMTM4NzQ1NzgzNSI+MTEzMTwva2V5PjwvZm9yZWlnbi1rZXlzPjxy
ZWYtdHlwZSBuYW1lPSJKb3VybmFsIEFydGljbGUiPjE3PC9yZWYtdHlwZT48Y29udHJpYnV0b3Jz
PjxhdXRob3JzPjxhdXRob3I+QmVydGF1eCwgQy48L2F1dGhvcj48YXV0aG9yPkRyYWdpYywgVC48
L2F1dGhvcj48L2F1dGhvcnM+PC9jb250cmlidXRvcnM+PGF1dGgtYWRkcmVzcz5BbGJlcnQgRWlu
c3RlaW4gQ29sbGVnZSBvZiBNZWRpY2luZSwgRGVwYXJ0bWVudCBvZiBNaWNyb2Jpb2xvZ3kgYW5k
IEltbXVub2xvZ3ksIEJyb254LCBOWSAxMDQ2MSwgVVNBLjwvYXV0aC1hZGRyZXNzPjx0aXRsZXM+
PHRpdGxlPkRpZmZlcmVudCBkb21haW5zIG9mIENEODEgbWVkaWF0ZSBkaXN0aW5jdCBzdGFnZXMg
b2YgaGVwYXRpdGlzIEMgdmlydXMgcHNldWRvcGFydGljbGUgZW50cnk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Q5
NDAtODwvcGFnZXM+PHZvbHVtZT44MDwvdm9sdW1lPjxudW1iZXI+MTA8L251bWJlcj48ZWRpdGlv
bj4yMDA2LzA0LzI4PC9lZGl0aW9uPjxrZXl3b3Jkcz48a2V5d29yZD4zVDMgQ2VsbHM8L2tleXdv
cmQ+PGtleXdvcmQ+QW1pbm8gQWNpZCBTZXF1ZW5jZTwva2V5d29yZD48a2V5d29yZD5BbmltYWxz
PC9rZXl3b3JkPjxrZXl3b3JkPkFudGlib2RpZXMsIE1vbm9jbG9uYWw8L2tleXdvcmQ+PGtleXdv
cmQ+QW50aWdlbnMsIENEL2Jpb3N5bnRoZXNpcy9pbW11bm9sb2d5LypwaHlzaW9sb2d5PC9rZXl3
b3JkPjxrZXl3b3JkPkFudGlnZW5zLCBDRDgxPC9rZXl3b3JkPjxrZXl3b3JkPkNlbGwgTGluZSwg
VHVtb3I8L2tleXdvcmQ+PGtleXdvcmQ+Q2VsbCBNZW1icmFuZS9tZXRhYm9saXNtL3Zpcm9sb2d5
PC9rZXl3b3JkPjxrZXl3b3JkPkV4dHJhY2VsbHVsYXIgU3BhY2UvbWV0YWJvbGlzbS92aXJvbG9n
eTwva2V5d29yZD48a2V5d29yZD5HZW5lIEV4cHJlc3Npb24gUmVndWxhdGlvbiwgVmlyYWw8L2tl
eXdvcmQ+PGtleXdvcmQ+SGVwYWNpdmlydXMvKnBhdGhvZ2VuaWNpdHkvKnBoeXNpb2xvZ3k8L2tl
eXdvcmQ+PGtleXdvcmQ+SHVtYW5zPC9rZXl3b3JkPjxrZXl3b3JkPkludHJhY2VsbHVsYXIgRmx1
aWQvbWV0YWJvbGlzbS92aXJvbG9neTwva2V5d29yZD48a2V5d29yZD5NaWNlPC9rZXl3b3JkPjxr
ZXl3b3JkPk1vbGVjdWxhciBTZXF1ZW5jZSBEYXRhPC9rZXl3b3JkPjxrZXl3b3JkPlByb3RlaW4g
QmluZGluZzwva2V5d29yZD48a2V5d29yZD5Qcm90ZWluIFN0cnVjdHVyZSwgVGVydGlhcnk8L2tl
eXdvcmQ+PGtleXdvcmQ+VTkzNyBDZWxsczwva2V5d29yZD48a2V5d29yZD5WaXJhbCBFbnZlbG9w
ZSBQcm90ZWlucy9tZXRhYm9saXNtPC9rZXl3b3JkPjxrZXl3b3JkPlZpcmlvbi9wYXRob2dlbmlj
aXR5LypwaHlzaW9sb2d5PC9rZXl3b3JkPjwva2V5d29yZHM+PGRhdGVzPjx5ZWFyPjIwMDY8L3ll
YXI+PHB1Yi1kYXRlcz48ZGF0ZT5NYXk8L2RhdGU+PC9wdWItZGF0ZXM+PC9kYXRlcz48aXNibj4w
MDIyLTUzOFggKFByaW50KSYjeEQ7MDAyMi01MzhYIChMaW5raW5nKTwvaXNibj48YWNjZXNzaW9u
LW51bT4xNjY0MTI4NTwvYWNjZXNzaW9uLW51bT48d29yay10eXBlPkNvbXBhcmF0aXZlIFN0dWR5
JiN4RDtSZXNlYXJjaCBTdXBwb3J0LCBOLkkuSC4sIEV4dHJhbXVyYWw8L3dvcmstdHlwZT48dXJs
cz48cmVsYXRlZC11cmxzPjx1cmw+aHR0cDovL3d3dy5uY2JpLm5sbS5uaWguZ292L3B1Ym1lZC8x
NjY0MTI4NTwvdXJsPjx1cmw+aHR0cDovL2p2aS5hc20ub3JnL2NvbnRlbnQvODAvMTAvNDk0MC5m
dWxsLnBkZjwvdXJsPjwvcmVsYXRlZC11cmxzPjwvdXJscz48Y3VzdG9tMj4xNDcyMDkxPC9jdXN0
b20yPjxlbGVjdHJvbmljLXJlc291cmNlLW51bT4xMC4xMTI4L0pWSS44MC4xMC40OTQwLTQ5NDgu
MjAwNjwvZWxlY3Ryb25pYy1yZXNvdXJjZS1udW0+PGxhbmd1YWdlPmVuZzwvbGFuZ3VhZ2U+PC9y
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09" w:tooltip="Dreux, 2009 #299" w:history="1">
        <w:r w:rsidR="000F07FA" w:rsidRPr="00EF2A4D">
          <w:rPr>
            <w:rFonts w:ascii="Book Antiqua" w:hAnsi="Book Antiqua"/>
            <w:noProof/>
            <w:sz w:val="24"/>
            <w:szCs w:val="24"/>
            <w:vertAlign w:val="superscript"/>
          </w:rPr>
          <w:t>109</w:t>
        </w:r>
      </w:hyperlink>
      <w:r w:rsidR="004D1AA6">
        <w:rPr>
          <w:rFonts w:ascii="Book Antiqua" w:hAnsi="Book Antiqua"/>
          <w:noProof/>
          <w:sz w:val="24"/>
          <w:szCs w:val="24"/>
          <w:vertAlign w:val="superscript"/>
        </w:rPr>
        <w:t>,</w:t>
      </w:r>
      <w:hyperlink w:anchor="_ENREF_121" w:tooltip="Bertaux, 2006 #1131" w:history="1">
        <w:r w:rsidR="000F07FA" w:rsidRPr="00EF2A4D">
          <w:rPr>
            <w:rFonts w:ascii="Book Antiqua" w:hAnsi="Book Antiqua"/>
            <w:noProof/>
            <w:sz w:val="24"/>
            <w:szCs w:val="24"/>
            <w:vertAlign w:val="superscript"/>
          </w:rPr>
          <w:t>121</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8B2709" w:rsidRPr="00EF2A4D">
        <w:rPr>
          <w:rFonts w:ascii="Book Antiqua" w:hAnsi="Book Antiqua"/>
          <w:sz w:val="24"/>
          <w:szCs w:val="24"/>
        </w:rPr>
        <w:t>.</w:t>
      </w:r>
      <w:r w:rsidR="006B6AFB" w:rsidRPr="00EF2A4D">
        <w:rPr>
          <w:rFonts w:ascii="Book Antiqua" w:hAnsi="Book Antiqua"/>
          <w:sz w:val="24"/>
          <w:szCs w:val="24"/>
        </w:rPr>
        <w:t xml:space="preserve"> Hydrolysis of</w:t>
      </w:r>
      <w:r w:rsidR="000C472D" w:rsidRPr="00EF2A4D">
        <w:rPr>
          <w:rFonts w:ascii="Book Antiqua" w:hAnsi="Book Antiqua"/>
          <w:sz w:val="24"/>
          <w:szCs w:val="24"/>
        </w:rPr>
        <w:t xml:space="preserve"> sphingomyelin, an</w:t>
      </w:r>
      <w:r w:rsidR="00B2399E" w:rsidRPr="00EF2A4D">
        <w:rPr>
          <w:rFonts w:ascii="Book Antiqua" w:hAnsi="Book Antiqua"/>
          <w:sz w:val="24"/>
          <w:szCs w:val="24"/>
        </w:rPr>
        <w:t>other</w:t>
      </w:r>
      <w:r w:rsidR="000C472D" w:rsidRPr="00EF2A4D">
        <w:rPr>
          <w:rFonts w:ascii="Book Antiqua" w:hAnsi="Book Antiqua"/>
          <w:sz w:val="24"/>
          <w:szCs w:val="24"/>
        </w:rPr>
        <w:t xml:space="preserve"> important plasma membrane lipid constituent,</w:t>
      </w:r>
      <w:r w:rsidR="00344A8C" w:rsidRPr="00EF2A4D">
        <w:rPr>
          <w:rFonts w:ascii="Book Antiqua" w:hAnsi="Book Antiqua"/>
          <w:sz w:val="24"/>
          <w:szCs w:val="24"/>
        </w:rPr>
        <w:t xml:space="preserve"> </w:t>
      </w:r>
      <w:r w:rsidR="006B6AFB" w:rsidRPr="00EF2A4D">
        <w:rPr>
          <w:rFonts w:ascii="Book Antiqua" w:hAnsi="Book Antiqua"/>
          <w:sz w:val="24"/>
          <w:szCs w:val="24"/>
        </w:rPr>
        <w:t>reduced HCV entry by decreasing CD81 cell</w:t>
      </w:r>
      <w:r w:rsidR="004D1AA6">
        <w:rPr>
          <w:rFonts w:ascii="Book Antiqua" w:hAnsi="Book Antiqua"/>
          <w:sz w:val="24"/>
          <w:szCs w:val="24"/>
        </w:rPr>
        <w:t xml:space="preserve"> surface levels</w:t>
      </w:r>
      <w:r w:rsidR="003635EA" w:rsidRPr="00EF2A4D">
        <w:rPr>
          <w:rFonts w:ascii="Book Antiqua" w:hAnsi="Book Antiqua"/>
          <w:sz w:val="24"/>
          <w:szCs w:val="24"/>
        </w:rPr>
        <w:fldChar w:fldCharType="begin">
          <w:fldData xml:space="preserve">PEVuZE5vdGU+PENpdGU+PEF1dGhvcj5Wb2lzc2V0PC9BdXRob3I+PFllYXI+MjAwODwvWWVhcj48
UmVjTnVtPjExMzk8L1JlY051bT48RGlzcGxheVRleHQ+PHN0eWxlIGZhY2U9InN1cGVyc2NyaXB0
Ij5bMTIyXTwvc3R5bGU+PC9EaXNwbGF5VGV4dD48cmVjb3JkPjxyZWMtbnVtYmVyPjExMzk8L3Jl
Yy1udW1iZXI+PGZvcmVpZ24ta2V5cz48a2V5IGFwcD0iRU4iIGRiLWlkPSJ2MHh3dmVkcjJ0ZWRh
cWU5ejI1eGF2OTRkZGVmYXR4YXZwMDUiIHRpbWVzdGFtcD0iMTM4NzQ1ODU4MiI+MTEzOTwva2V5
PjwvZm9yZWlnbi1rZXlzPjxyZWYtdHlwZSBuYW1lPSJKb3VybmFsIEFydGljbGUiPjE3PC9yZWYt
dHlwZT48Y29udHJpYnV0b3JzPjxhdXRob3JzPjxhdXRob3I+Vm9pc3NldCwgQy48L2F1dGhvcj48
YXV0aG9yPkxhdmllLCBNLjwvYXV0aG9yPjxhdXRob3I+SGVsbGUsIEYuPC9hdXRob3I+PGF1dGhv
cj5PcCBEZSBCZWVjaywgQS48L2F1dGhvcj48YXV0aG9yPkJpbGhldSwgQS48L2F1dGhvcj48YXV0
aG9yPkJlcnRyYW5kLU1pY2hlbCwgSi48L2F1dGhvcj48YXV0aG9yPlRlcmNlLCBGLjwvYXV0aG9y
PjxhdXRob3I+Q29jcXVlcmVsLCBMLjwvYXV0aG9yPjxhdXRob3I+V3ljaG93c2tpLCBDLjwvYXV0
aG9yPjxhdXRob3I+VnUtRGFjLCBOLjwvYXV0aG9yPjxhdXRob3I+RHVidWlzc29uLCBKLjwvYXV0
aG9yPjwvYXV0aG9ycz48L2NvbnRyaWJ1dG9ycz48YXV0aC1hZGRyZXNzPkluc3RpdHV0IGRlIEJp
b2xvZ2llIGRlIExpbGxlIChVTVI4MTYxKSwgQ05SUywgVW5pdmVyc2l0ZSBkZSBMaWxsZSBJIGFu
ZCBJSSBhbmQgSW5zdGl0dXQgUGFzdGV1ciBkZSBMaWxsZSwgTGlsbGUsIEZyYW5jZS48L2F1dGgt
YWRkcmVzcz48dGl0bGVzPjx0aXRsZT5DZXJhbWlkZSBlbnJpY2htZW50IG9mIHRoZSBwbGFzbWEg
bWVtYnJhbmUgaW5kdWNlcyBDRDgxIGludGVybmFsaXphdGlvbiBhbmQgaW5oaWJpdHMgaGVwYXRp
dGlzIEMgdmlydXMgZW50cnk8L3RpdGxlPjxzZWNvbmRhcnktdGl0bGU+Q2VsbCBNaWNyb2Jpb2w8
L3NlY29uZGFyeS10aXRsZT48YWx0LXRpdGxlPkNlbGx1bGFyIG1pY3JvYmlvbG9neTwvYWx0LXRp
dGxlPjwvdGl0bGVzPjxwZXJpb2RpY2FsPjxmdWxsLXRpdGxlPkNlbGwgTWljcm9iaW9sPC9mdWxs
LXRpdGxlPjwvcGVyaW9kaWNhbD48cGFnZXM+NjA2LTE3PC9wYWdlcz48dm9sdW1lPjEwPC92b2x1
bWU+PG51bWJlcj4zPC9udW1iZXI+PGVkaXRpb24+MjAwNy8xMS8wNjwvZWRpdGlvbj48a2V5d29y
ZHM+PGtleXdvcmQ+QW50aWdlbnMsIENELyptZXRhYm9saXNtPC9rZXl3b3JkPjxrZXl3b3JkPkFu
dGlnZW5zLCBDRDgxPC9rZXl3b3JkPjxrZXl3b3JkPkNlbGwgTGluZTwva2V5d29yZD48a2V5d29y
ZD5DZWxsIE1lbWJyYW5lLyptZXRhYm9saXNtPC9rZXl3b3JkPjxrZXl3b3JkPkNlcmFtaWRlcy8q
bWV0YWJvbGlzbTwva2V5d29yZD48a2V5d29yZD5DbGF1ZGluLTE8L2tleXdvcmQ+PGtleXdvcmQ+
SGVwYWNpdmlydXMvKnBoeXNpb2xvZ3k8L2tleXdvcmQ+PGtleXdvcmQ+SHVtYW5zPC9rZXl3b3Jk
PjxrZXl3b3JkPk1lbWJyYW5lIFByb3RlaW5zL21ldGFib2xpc208L2tleXdvcmQ+PGtleXdvcmQ+
U2NhdmVuZ2VyIFJlY2VwdG9ycywgQ2xhc3MgQi9tZXRhYm9saXNtPC9rZXl3b3JkPjxrZXl3b3Jk
PlNwaGluZ29teWVsaW4gUGhvc3Bob2RpZXN0ZXJhc2UvbWV0YWJvbGlzbTwva2V5d29yZD48a2V5
d29yZD5TcGhpbmdvbXllbGlucy9tZXRhYm9saXNtPC9rZXl3b3JkPjxrZXl3b3JkPipWaXJ1cyBJ
bnRlcm5hbGl6YXRpb248L2tleXdvcmQ+PC9rZXl3b3Jkcz48ZGF0ZXM+PHllYXI+MjAwODwveWVh
cj48cHViLWRhdGVzPjxkYXRlPk1hcjwvZGF0ZT48L3B1Yi1kYXRlcz48L2RhdGVzPjxpc2JuPjE0
NjItNTgyMiAoRWxlY3Ryb25pYykmI3hEOzE0NjItNTgxNCAoTGlua2luZyk8L2lzYm4+PGFjY2Vz
c2lvbi1udW0+MTc5Nzk5ODI8L2FjY2Vzc2lvbi1udW0+PHdvcmstdHlwZT5SZXNlYXJjaCBTdXBw
b3J0LCBOb24tVS5TLiBHb3YmYXBvczt0PC93b3JrLXR5cGU+PHVybHM+PHJlbGF0ZWQtdXJscz48
dXJsPmh0dHA6Ly93d3cubmNiaS5ubG0ubmloLmdvdi9wdWJtZWQvMTc5Nzk5ODI8L3VybD48dXJs
Pmh0dHA6Ly9vbmxpbmVsaWJyYXJ5LndpbGV5LmNvbS9zdG9yZS8xMC4xMTExL2ouMTQ2Mi01ODIy
LjIwMDcuMDEwNzAueC9hc3NldC9qLjE0NjItNTgyMi4yMDA3LjAxMDcwLngucGRmP3Y9MSZhbXA7
dD1ocGUweGh4dCZhbXA7cz0xMjI5ZTM3MzRlNTM2ZjU2OTc4ZWQ1ODU3YmVhNmNhZDRlYjk5MzU1
PC91cmw+PC9yZWxhdGVkLXVybHM+PC91cmxzPjxlbGVjdHJvbmljLXJlc291cmNlLW51bT4xMC4x
MTExL2ouMTQ2Mi01ODIyLjIwMDcuMDEwNzAueDwvZWxlY3Ryb25pYy1yZXNvdXJjZS1udW0+PGxh
bmd1YWdlPmVuZzwvbGFuZ3VhZ2U+PC9yZWNvcmQ+PC9DaXRlPjwv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Wb2lzc2V0PC9BdXRob3I+PFllYXI+MjAwODwvWWVhcj48
UmVjTnVtPjExMzk8L1JlY051bT48RGlzcGxheVRleHQ+PHN0eWxlIGZhY2U9InN1cGVyc2NyaXB0
Ij5bMTIyXTwvc3R5bGU+PC9EaXNwbGF5VGV4dD48cmVjb3JkPjxyZWMtbnVtYmVyPjExMzk8L3Jl
Yy1udW1iZXI+PGZvcmVpZ24ta2V5cz48a2V5IGFwcD0iRU4iIGRiLWlkPSJ2MHh3dmVkcjJ0ZWRh
cWU5ejI1eGF2OTRkZGVmYXR4YXZwMDUiIHRpbWVzdGFtcD0iMTM4NzQ1ODU4MiI+MTEzOTwva2V5
PjwvZm9yZWlnbi1rZXlzPjxyZWYtdHlwZSBuYW1lPSJKb3VybmFsIEFydGljbGUiPjE3PC9yZWYt
dHlwZT48Y29udHJpYnV0b3JzPjxhdXRob3JzPjxhdXRob3I+Vm9pc3NldCwgQy48L2F1dGhvcj48
YXV0aG9yPkxhdmllLCBNLjwvYXV0aG9yPjxhdXRob3I+SGVsbGUsIEYuPC9hdXRob3I+PGF1dGhv
cj5PcCBEZSBCZWVjaywgQS48L2F1dGhvcj48YXV0aG9yPkJpbGhldSwgQS48L2F1dGhvcj48YXV0
aG9yPkJlcnRyYW5kLU1pY2hlbCwgSi48L2F1dGhvcj48YXV0aG9yPlRlcmNlLCBGLjwvYXV0aG9y
PjxhdXRob3I+Q29jcXVlcmVsLCBMLjwvYXV0aG9yPjxhdXRob3I+V3ljaG93c2tpLCBDLjwvYXV0
aG9yPjxhdXRob3I+VnUtRGFjLCBOLjwvYXV0aG9yPjxhdXRob3I+RHVidWlzc29uLCBKLjwvYXV0
aG9yPjwvYXV0aG9ycz48L2NvbnRyaWJ1dG9ycz48YXV0aC1hZGRyZXNzPkluc3RpdHV0IGRlIEJp
b2xvZ2llIGRlIExpbGxlIChVTVI4MTYxKSwgQ05SUywgVW5pdmVyc2l0ZSBkZSBMaWxsZSBJIGFu
ZCBJSSBhbmQgSW5zdGl0dXQgUGFzdGV1ciBkZSBMaWxsZSwgTGlsbGUsIEZyYW5jZS48L2F1dGgt
YWRkcmVzcz48dGl0bGVzPjx0aXRsZT5DZXJhbWlkZSBlbnJpY2htZW50IG9mIHRoZSBwbGFzbWEg
bWVtYnJhbmUgaW5kdWNlcyBDRDgxIGludGVybmFsaXphdGlvbiBhbmQgaW5oaWJpdHMgaGVwYXRp
dGlzIEMgdmlydXMgZW50cnk8L3RpdGxlPjxzZWNvbmRhcnktdGl0bGU+Q2VsbCBNaWNyb2Jpb2w8
L3NlY29uZGFyeS10aXRsZT48YWx0LXRpdGxlPkNlbGx1bGFyIG1pY3JvYmlvbG9neTwvYWx0LXRp
dGxlPjwvdGl0bGVzPjxwZXJpb2RpY2FsPjxmdWxsLXRpdGxlPkNlbGwgTWljcm9iaW9sPC9mdWxs
LXRpdGxlPjwvcGVyaW9kaWNhbD48cGFnZXM+NjA2LTE3PC9wYWdlcz48dm9sdW1lPjEwPC92b2x1
bWU+PG51bWJlcj4zPC9udW1iZXI+PGVkaXRpb24+MjAwNy8xMS8wNjwvZWRpdGlvbj48a2V5d29y
ZHM+PGtleXdvcmQ+QW50aWdlbnMsIENELyptZXRhYm9saXNtPC9rZXl3b3JkPjxrZXl3b3JkPkFu
dGlnZW5zLCBDRDgxPC9rZXl3b3JkPjxrZXl3b3JkPkNlbGwgTGluZTwva2V5d29yZD48a2V5d29y
ZD5DZWxsIE1lbWJyYW5lLyptZXRhYm9saXNtPC9rZXl3b3JkPjxrZXl3b3JkPkNlcmFtaWRlcy8q
bWV0YWJvbGlzbTwva2V5d29yZD48a2V5d29yZD5DbGF1ZGluLTE8L2tleXdvcmQ+PGtleXdvcmQ+
SGVwYWNpdmlydXMvKnBoeXNpb2xvZ3k8L2tleXdvcmQ+PGtleXdvcmQ+SHVtYW5zPC9rZXl3b3Jk
PjxrZXl3b3JkPk1lbWJyYW5lIFByb3RlaW5zL21ldGFib2xpc208L2tleXdvcmQ+PGtleXdvcmQ+
U2NhdmVuZ2VyIFJlY2VwdG9ycywgQ2xhc3MgQi9tZXRhYm9saXNtPC9rZXl3b3JkPjxrZXl3b3Jk
PlNwaGluZ29teWVsaW4gUGhvc3Bob2RpZXN0ZXJhc2UvbWV0YWJvbGlzbTwva2V5d29yZD48a2V5
d29yZD5TcGhpbmdvbXllbGlucy9tZXRhYm9saXNtPC9rZXl3b3JkPjxrZXl3b3JkPipWaXJ1cyBJ
bnRlcm5hbGl6YXRpb248L2tleXdvcmQ+PC9rZXl3b3Jkcz48ZGF0ZXM+PHllYXI+MjAwODwveWVh
cj48cHViLWRhdGVzPjxkYXRlPk1hcjwvZGF0ZT48L3B1Yi1kYXRlcz48L2RhdGVzPjxpc2JuPjE0
NjItNTgyMiAoRWxlY3Ryb25pYykmI3hEOzE0NjItNTgxNCAoTGlua2luZyk8L2lzYm4+PGFjY2Vz
c2lvbi1udW0+MTc5Nzk5ODI8L2FjY2Vzc2lvbi1udW0+PHdvcmstdHlwZT5SZXNlYXJjaCBTdXBw
b3J0LCBOb24tVS5TLiBHb3YmYXBvczt0PC93b3JrLXR5cGU+PHVybHM+PHJlbGF0ZWQtdXJscz48
dXJsPmh0dHA6Ly93d3cubmNiaS5ubG0ubmloLmdvdi9wdWJtZWQvMTc5Nzk5ODI8L3VybD48dXJs
Pmh0dHA6Ly9vbmxpbmVsaWJyYXJ5LndpbGV5LmNvbS9zdG9yZS8xMC4xMTExL2ouMTQ2Mi01ODIy
LjIwMDcuMDEwNzAueC9hc3NldC9qLjE0NjItNTgyMi4yMDA3LjAxMDcwLngucGRmP3Y9MSZhbXA7
dD1ocGUweGh4dCZhbXA7cz0xMjI5ZTM3MzRlNTM2ZjU2OTc4ZWQ1ODU3YmVhNmNhZDRlYjk5MzU1
PC91cmw+PC9yZWxhdGVkLXVybHM+PC91cmxzPjxlbGVjdHJvbmljLXJlc291cmNlLW51bT4xMC4x
MTExL2ouMTQ2Mi01ODIyLjIwMDcuMDEwNzAueDwvZWxlY3Ryb25pYy1yZXNvdXJjZS1udW0+PGxh
bmd1YWdlPmVuZzwvbGFuZ3VhZ2U+PC9yZWNvcmQ+PC9DaXRlPjwv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22" w:tooltip="Voisset, 2008 #1139" w:history="1">
        <w:r w:rsidR="000F07FA" w:rsidRPr="00EF2A4D">
          <w:rPr>
            <w:rFonts w:ascii="Book Antiqua" w:hAnsi="Book Antiqua"/>
            <w:noProof/>
            <w:sz w:val="24"/>
            <w:szCs w:val="24"/>
            <w:vertAlign w:val="superscript"/>
          </w:rPr>
          <w:t>12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344A8C" w:rsidRPr="00EF2A4D">
        <w:rPr>
          <w:rFonts w:ascii="Book Antiqua" w:hAnsi="Book Antiqua"/>
          <w:sz w:val="24"/>
          <w:szCs w:val="24"/>
        </w:rPr>
        <w:t xml:space="preserve">. </w:t>
      </w:r>
      <w:r w:rsidR="000C472D" w:rsidRPr="00EF2A4D">
        <w:rPr>
          <w:rFonts w:ascii="Book Antiqua" w:hAnsi="Book Antiqua"/>
          <w:sz w:val="24"/>
          <w:szCs w:val="24"/>
        </w:rPr>
        <w:t xml:space="preserve">Altogether, </w:t>
      </w:r>
      <w:r w:rsidR="008076BA" w:rsidRPr="00EF2A4D">
        <w:rPr>
          <w:rFonts w:ascii="Book Antiqua" w:hAnsi="Book Antiqua"/>
          <w:sz w:val="24"/>
          <w:szCs w:val="24"/>
        </w:rPr>
        <w:t>these observations</w:t>
      </w:r>
      <w:r w:rsidR="0080053F" w:rsidRPr="00EF2A4D">
        <w:rPr>
          <w:rFonts w:ascii="Book Antiqua" w:hAnsi="Book Antiqua"/>
          <w:sz w:val="24"/>
          <w:szCs w:val="24"/>
          <w:lang w:val="en-US"/>
        </w:rPr>
        <w:t xml:space="preserve"> emphasize </w:t>
      </w:r>
      <w:r w:rsidR="008B2709" w:rsidRPr="00EF2A4D">
        <w:rPr>
          <w:rFonts w:ascii="Book Antiqua" w:hAnsi="Book Antiqua"/>
          <w:sz w:val="24"/>
          <w:szCs w:val="24"/>
          <w:lang w:val="en-US"/>
        </w:rPr>
        <w:t xml:space="preserve">that </w:t>
      </w:r>
      <w:r w:rsidR="0024030D" w:rsidRPr="00EF2A4D">
        <w:rPr>
          <w:rFonts w:ascii="Book Antiqua" w:hAnsi="Book Antiqua"/>
          <w:sz w:val="24"/>
          <w:szCs w:val="24"/>
          <w:lang w:val="en-US"/>
        </w:rPr>
        <w:t xml:space="preserve">the function of </w:t>
      </w:r>
      <w:r w:rsidR="008B2709" w:rsidRPr="00EF2A4D">
        <w:rPr>
          <w:rFonts w:ascii="Book Antiqua" w:hAnsi="Book Antiqua"/>
          <w:sz w:val="24"/>
          <w:szCs w:val="24"/>
          <w:lang w:val="en-US"/>
        </w:rPr>
        <w:t xml:space="preserve">HCV cell entry </w:t>
      </w:r>
      <w:r w:rsidR="0024030D" w:rsidRPr="00EF2A4D">
        <w:rPr>
          <w:rFonts w:ascii="Book Antiqua" w:hAnsi="Book Antiqua"/>
          <w:sz w:val="24"/>
          <w:szCs w:val="24"/>
          <w:lang w:val="en-US"/>
        </w:rPr>
        <w:t xml:space="preserve">factors strongly </w:t>
      </w:r>
      <w:r w:rsidR="008B2709" w:rsidRPr="00EF2A4D">
        <w:rPr>
          <w:rFonts w:ascii="Book Antiqua" w:hAnsi="Book Antiqua"/>
          <w:sz w:val="24"/>
          <w:szCs w:val="24"/>
          <w:lang w:val="en-US"/>
        </w:rPr>
        <w:t>depend</w:t>
      </w:r>
      <w:r w:rsidR="008076BA" w:rsidRPr="00EF2A4D">
        <w:rPr>
          <w:rFonts w:ascii="Book Antiqua" w:hAnsi="Book Antiqua"/>
          <w:sz w:val="24"/>
          <w:szCs w:val="24"/>
          <w:lang w:val="en-US"/>
        </w:rPr>
        <w:t>s</w:t>
      </w:r>
      <w:r w:rsidR="00EB0C84" w:rsidRPr="00EF2A4D">
        <w:rPr>
          <w:rFonts w:ascii="Book Antiqua" w:hAnsi="Book Antiqua"/>
          <w:sz w:val="24"/>
          <w:szCs w:val="24"/>
          <w:lang w:val="en-US"/>
        </w:rPr>
        <w:t xml:space="preserve"> on</w:t>
      </w:r>
      <w:r w:rsidR="008B2709" w:rsidRPr="00EF2A4D">
        <w:rPr>
          <w:rFonts w:ascii="Book Antiqua" w:hAnsi="Book Antiqua"/>
          <w:sz w:val="24"/>
          <w:szCs w:val="24"/>
          <w:lang w:val="en-US"/>
        </w:rPr>
        <w:t xml:space="preserve"> specific </w:t>
      </w:r>
      <w:r w:rsidR="00EB0C84" w:rsidRPr="00EF2A4D">
        <w:rPr>
          <w:rFonts w:ascii="Book Antiqua" w:hAnsi="Book Antiqua"/>
          <w:sz w:val="24"/>
          <w:szCs w:val="24"/>
          <w:lang w:val="en-US"/>
        </w:rPr>
        <w:t xml:space="preserve">membrane </w:t>
      </w:r>
      <w:r w:rsidR="008B2709" w:rsidRPr="00EF2A4D">
        <w:rPr>
          <w:rFonts w:ascii="Book Antiqua" w:hAnsi="Book Antiqua"/>
          <w:sz w:val="24"/>
          <w:szCs w:val="24"/>
          <w:lang w:val="en-US"/>
        </w:rPr>
        <w:t>lipid contents.</w:t>
      </w:r>
      <w:r w:rsidR="0080053F" w:rsidRPr="00EF2A4D">
        <w:rPr>
          <w:rFonts w:ascii="Book Antiqua" w:hAnsi="Book Antiqua"/>
          <w:sz w:val="24"/>
          <w:szCs w:val="24"/>
          <w:lang w:val="en-US"/>
        </w:rPr>
        <w:t xml:space="preserve"> </w:t>
      </w:r>
      <w:r w:rsidR="00784519" w:rsidRPr="00EF2A4D">
        <w:rPr>
          <w:rFonts w:ascii="Book Antiqua" w:hAnsi="Book Antiqua"/>
          <w:sz w:val="24"/>
          <w:szCs w:val="24"/>
          <w:lang w:val="en-US"/>
        </w:rPr>
        <w:t xml:space="preserve">Therefore, </w:t>
      </w:r>
      <w:r w:rsidR="001D7E31" w:rsidRPr="00EF2A4D">
        <w:rPr>
          <w:rFonts w:ascii="Book Antiqua" w:hAnsi="Book Antiqua"/>
          <w:sz w:val="24"/>
          <w:szCs w:val="24"/>
          <w:lang w:val="en-US"/>
        </w:rPr>
        <w:t xml:space="preserve">it </w:t>
      </w:r>
      <w:r w:rsidR="00376996" w:rsidRPr="00EF2A4D">
        <w:rPr>
          <w:rFonts w:ascii="Book Antiqua" w:hAnsi="Book Antiqua"/>
          <w:sz w:val="24"/>
          <w:szCs w:val="24"/>
          <w:lang w:val="en-US"/>
        </w:rPr>
        <w:t>can be</w:t>
      </w:r>
      <w:r w:rsidR="001D7E31" w:rsidRPr="00EF2A4D">
        <w:rPr>
          <w:rFonts w:ascii="Book Antiqua" w:hAnsi="Book Antiqua"/>
          <w:sz w:val="24"/>
          <w:szCs w:val="24"/>
          <w:lang w:val="en-US"/>
        </w:rPr>
        <w:t xml:space="preserve"> assume</w:t>
      </w:r>
      <w:r w:rsidR="00376996" w:rsidRPr="00EF2A4D">
        <w:rPr>
          <w:rFonts w:ascii="Book Antiqua" w:hAnsi="Book Antiqua"/>
          <w:sz w:val="24"/>
          <w:szCs w:val="24"/>
          <w:lang w:val="en-US"/>
        </w:rPr>
        <w:t>d</w:t>
      </w:r>
      <w:r w:rsidR="00784519" w:rsidRPr="00EF2A4D">
        <w:rPr>
          <w:rFonts w:ascii="Book Antiqua" w:hAnsi="Book Antiqua"/>
          <w:sz w:val="24"/>
          <w:szCs w:val="24"/>
          <w:lang w:val="en-US"/>
        </w:rPr>
        <w:t xml:space="preserve"> that </w:t>
      </w:r>
      <w:r w:rsidR="0024030D" w:rsidRPr="00EF2A4D">
        <w:rPr>
          <w:rFonts w:ascii="Book Antiqua" w:hAnsi="Book Antiqua"/>
          <w:sz w:val="24"/>
          <w:szCs w:val="24"/>
          <w:lang w:val="en-US"/>
        </w:rPr>
        <w:t xml:space="preserve">these </w:t>
      </w:r>
      <w:r w:rsidR="00C75B89" w:rsidRPr="00EF2A4D">
        <w:rPr>
          <w:rFonts w:ascii="Book Antiqua" w:hAnsi="Book Antiqua"/>
          <w:sz w:val="24"/>
          <w:szCs w:val="24"/>
          <w:lang w:val="en-US"/>
        </w:rPr>
        <w:t xml:space="preserve">HCV </w:t>
      </w:r>
      <w:r w:rsidR="008B2709" w:rsidRPr="00EF2A4D">
        <w:rPr>
          <w:rFonts w:ascii="Book Antiqua" w:hAnsi="Book Antiqua"/>
          <w:sz w:val="24"/>
          <w:szCs w:val="24"/>
          <w:lang w:val="en-US"/>
        </w:rPr>
        <w:t xml:space="preserve">receptor </w:t>
      </w:r>
      <w:r w:rsidR="00784519" w:rsidRPr="00EF2A4D">
        <w:rPr>
          <w:rFonts w:ascii="Book Antiqua" w:hAnsi="Book Antiqua"/>
          <w:sz w:val="24"/>
          <w:szCs w:val="24"/>
          <w:lang w:val="en-US"/>
        </w:rPr>
        <w:t xml:space="preserve">associations </w:t>
      </w:r>
      <w:r w:rsidR="00376996" w:rsidRPr="00EF2A4D">
        <w:rPr>
          <w:rFonts w:ascii="Book Antiqua" w:hAnsi="Book Antiqua"/>
          <w:sz w:val="24"/>
          <w:szCs w:val="24"/>
          <w:lang w:val="en-US"/>
        </w:rPr>
        <w:t xml:space="preserve">benefit from </w:t>
      </w:r>
      <w:r w:rsidR="00784519" w:rsidRPr="00EF2A4D">
        <w:rPr>
          <w:rFonts w:ascii="Book Antiqua" w:hAnsi="Book Antiqua"/>
          <w:sz w:val="24"/>
          <w:szCs w:val="24"/>
          <w:lang w:val="en-US"/>
        </w:rPr>
        <w:t>SR-BI/HDL</w:t>
      </w:r>
      <w:r w:rsidR="00376996" w:rsidRPr="00EF2A4D">
        <w:rPr>
          <w:rFonts w:ascii="Book Antiqua" w:hAnsi="Book Antiqua"/>
          <w:sz w:val="24"/>
          <w:szCs w:val="24"/>
          <w:lang w:val="en-US"/>
        </w:rPr>
        <w:t>-mediated</w:t>
      </w:r>
      <w:r w:rsidR="00784519" w:rsidRPr="00EF2A4D">
        <w:rPr>
          <w:rFonts w:ascii="Book Antiqua" w:hAnsi="Book Antiqua"/>
          <w:sz w:val="24"/>
          <w:szCs w:val="24"/>
          <w:lang w:val="en-US"/>
        </w:rPr>
        <w:t xml:space="preserve"> cholesterol delivery.</w:t>
      </w:r>
    </w:p>
    <w:p w14:paraId="061138EE" w14:textId="77777777" w:rsidR="004D1AA6" w:rsidRDefault="004D1AA6" w:rsidP="005B3E13">
      <w:pPr>
        <w:tabs>
          <w:tab w:val="left" w:pos="567"/>
        </w:tabs>
        <w:adjustRightInd w:val="0"/>
        <w:snapToGrid w:val="0"/>
        <w:spacing w:after="0" w:line="360" w:lineRule="auto"/>
        <w:jc w:val="both"/>
        <w:rPr>
          <w:rFonts w:ascii="Book Antiqua" w:hAnsi="Book Antiqua"/>
          <w:b/>
          <w:i/>
          <w:sz w:val="24"/>
          <w:szCs w:val="24"/>
          <w:lang w:val="en-US" w:eastAsia="zh-CN"/>
        </w:rPr>
      </w:pPr>
    </w:p>
    <w:p w14:paraId="62DDB818" w14:textId="094B7D0D" w:rsidR="00F454AD" w:rsidRDefault="00B975CA" w:rsidP="005B3E13">
      <w:pPr>
        <w:tabs>
          <w:tab w:val="left" w:pos="567"/>
        </w:tabs>
        <w:adjustRightInd w:val="0"/>
        <w:snapToGrid w:val="0"/>
        <w:spacing w:after="0" w:line="360" w:lineRule="auto"/>
        <w:jc w:val="both"/>
        <w:rPr>
          <w:rFonts w:ascii="Book Antiqua" w:hAnsi="Book Antiqua"/>
          <w:sz w:val="24"/>
          <w:szCs w:val="24"/>
          <w:lang w:val="en-US" w:eastAsia="zh-CN"/>
        </w:rPr>
      </w:pPr>
      <w:r w:rsidRPr="004D1AA6">
        <w:rPr>
          <w:rFonts w:ascii="Book Antiqua" w:hAnsi="Book Antiqua"/>
          <w:b/>
          <w:sz w:val="24"/>
          <w:szCs w:val="24"/>
          <w:lang w:val="en-US"/>
        </w:rPr>
        <w:t>A</w:t>
      </w:r>
      <w:r w:rsidR="008C3681" w:rsidRPr="004D1AA6">
        <w:rPr>
          <w:rFonts w:ascii="Book Antiqua" w:hAnsi="Book Antiqua"/>
          <w:b/>
          <w:sz w:val="24"/>
          <w:szCs w:val="24"/>
          <w:lang w:val="en-US"/>
        </w:rPr>
        <w:t>ccelerated</w:t>
      </w:r>
      <w:r w:rsidR="00F9089A" w:rsidRPr="004D1AA6">
        <w:rPr>
          <w:rFonts w:ascii="Book Antiqua" w:hAnsi="Book Antiqua"/>
          <w:b/>
          <w:sz w:val="24"/>
          <w:szCs w:val="24"/>
          <w:lang w:val="en-US"/>
        </w:rPr>
        <w:t xml:space="preserve"> p</w:t>
      </w:r>
      <w:r w:rsidR="00B95634" w:rsidRPr="004D1AA6">
        <w:rPr>
          <w:rFonts w:ascii="Book Antiqua" w:hAnsi="Book Antiqua"/>
          <w:b/>
          <w:sz w:val="24"/>
          <w:szCs w:val="24"/>
          <w:lang w:val="en-US"/>
        </w:rPr>
        <w:t>article internalization</w:t>
      </w:r>
      <w:r w:rsidR="004D1AA6">
        <w:rPr>
          <w:rFonts w:ascii="Book Antiqua" w:hAnsi="Book Antiqua" w:hint="eastAsia"/>
          <w:b/>
          <w:sz w:val="24"/>
          <w:szCs w:val="24"/>
          <w:lang w:val="en-US" w:eastAsia="zh-CN"/>
        </w:rPr>
        <w:t xml:space="preserve">: </w:t>
      </w:r>
      <w:r w:rsidR="00F94E95" w:rsidRPr="00EF2A4D">
        <w:rPr>
          <w:rFonts w:ascii="Book Antiqua" w:hAnsi="Book Antiqua"/>
          <w:sz w:val="24"/>
          <w:szCs w:val="24"/>
          <w:lang w:val="en-US"/>
        </w:rPr>
        <w:t xml:space="preserve">HDL-mediated HCVpp and HCVcc entry acceleration </w:t>
      </w:r>
      <w:r w:rsidR="00424BD0" w:rsidRPr="00EF2A4D">
        <w:rPr>
          <w:rFonts w:ascii="Book Antiqua" w:hAnsi="Book Antiqua"/>
          <w:sz w:val="24"/>
          <w:szCs w:val="24"/>
          <w:lang w:val="en-US"/>
        </w:rPr>
        <w:t xml:space="preserve">has </w:t>
      </w:r>
      <w:r w:rsidR="004034F5">
        <w:rPr>
          <w:rFonts w:ascii="Book Antiqua" w:hAnsi="Book Antiqua"/>
          <w:sz w:val="24"/>
          <w:szCs w:val="24"/>
          <w:lang w:val="en-US"/>
        </w:rPr>
        <w:t>been observed</w:t>
      </w:r>
      <w:r w:rsidR="003635EA" w:rsidRPr="00EF2A4D">
        <w:rPr>
          <w:rFonts w:ascii="Book Antiqua" w:hAnsi="Book Antiqua"/>
          <w:sz w:val="24"/>
          <w:szCs w:val="24"/>
          <w:lang w:val="en-US"/>
        </w:rPr>
        <w:fldChar w:fldCharType="begin">
          <w:fldData xml:space="preserve">PEVuZE5vdGU+PENpdGU+PEF1dGhvcj5Wb2lzc2V0PC9BdXRob3I+PFllYXI+MjAwNjwvWWVhcj48
UmVjTnVtPjY1MDwvUmVjTnVtPjxEaXNwbGF5VGV4dD48c3R5bGUgZmFjZT0ic3VwZXJzY3JpcHQi
PlsyNCwgNzNdPC9zdHlsZT48L0Rpc3BsYXlUZXh0PjxyZWNvcmQ+PHJlYy1udW1iZXI+NjUwPC9y
ZWMtbnVtYmVyPjxmb3JlaWduLWtleXM+PGtleSBhcHA9IkVOIiBkYi1pZD0idjB4d3ZlZHIydGVk
YXFlOXoyNXhhdjk0ZGRlZmF0eGF2cDA1IiB0aW1lc3RhbXA9IjEzMzQ5MzYwOTciPjY1MDwva2V5
PjwvZm9yZWlnbi1rZXlzPjxyZWYtdHlwZSBuYW1lPSJKb3VybmFsIEFydGljbGUiPjE3PC9yZWYt
dHlwZT48Y29udHJpYnV0b3JzPjxhdXRob3JzPjxhdXRob3I+Vm9pc3NldCwgQy48L2F1dGhvcj48
YXV0aG9yPk9wIGRlIEJlZWNrLCBBLjwvYXV0aG9yPjxhdXRob3I+SG9yZWxsb3UsIFAuPC9hdXRo
b3I+PGF1dGhvcj5EcmV1eCwgTS48L2F1dGhvcj48YXV0aG9yPkd1c3RvdCwgVC48L2F1dGhvcj48
YXV0aG9yPkR1dmVybGllLCBHLjwvYXV0aG9yPjxhdXRob3I+Q29zc2V0LCBGLiBMLjwvYXV0aG9y
PjxhdXRob3I+VnUtRGFjLCBOLjwvYXV0aG9yPjxhdXRob3I+RHVidWlzc29uLCBKLjwvYXV0aG9y
PjwvYXV0aG9ycz48L2NvbnRyaWJ1dG9ycz48YXV0aC1hZGRyZXNzPkNOUlMsIEluc3RpdHV0IGRl
IEJpb2xvZ2llIGRlIExpbGxlIChVTVI4MTYxKSwgSW5zdGl0dXQgUGFzdGV1ciBkZSBMaWxsZSwg
MSBydWUgQ2FsbWV0dGUsIEJQNDQ3LCA1OTAyMSBMaWxsZSBjZWRleCwgRnJhbmNlLjwvYXV0aC1h
ZGRyZXNzPjx0aXRsZXM+PHRpdGxlPkhpZ2gtZGVuc2l0eSBsaXBvcHJvdGVpbnMgcmVkdWNlIHRo
ZSBuZXV0cmFsaXppbmcgZWZmZWN0IG9mIGhlcGF0aXRpcyBDIHZpcnVzIChIQ1YpLWluZmVjdGVk
IHBhdGllbnQgYW50aWJvZGllcyBieSBwcm9tb3RpbmcgSENWIGVudHJ5PC90aXRsZT48c2Vjb25k
YXJ5LXRpdGxlPkogR2VuIFZpcm9sPC9zZWNvbmRhcnktdGl0bGU+PGFsdC10aXRsZT5UaGUgSm91
cm5hbCBvZiBnZW5lcmFsIHZpcm9sb2d5PC9hbHQtdGl0bGU+PC90aXRsZXM+PHBlcmlvZGljYWw+
PGZ1bGwtdGl0bGU+SiBHZW4gVmlyb2w8L2Z1bGwtdGl0bGU+PC9wZXJpb2RpY2FsPjxwYWdlcz4y
NTc3LTgxPC9wYWdlcz48dm9sdW1lPjg3PC92b2x1bWU+PG51bWJlcj5QdCA5PC9udW1iZXI+PGtl
eXdvcmRzPjxrZXl3b3JkPkFudGlib2RpZXMsIE1vbm9jbG9uYWwvaW1tdW5vbG9neTwva2V5d29y
ZD48a2V5d29yZD5IZXBhY2l2aXJ1cy8qcGF0aG9nZW5pY2l0eS9waHlzaW9sb2d5PC9rZXl3b3Jk
PjxrZXl3b3JkPkhlcGF0aXRpcyBDL2Jsb29kL2ltbXVub2xvZ3kvdmlyb2xvZ3k8L2tleXdvcmQ+
PGtleXdvcmQ+SGVwYXRpdGlzIEMgQW50aWJvZGllcy8qaW1tdW5vbG9neTwva2V5d29yZD48a2V5
d29yZD5IdW1hbnM8L2tleXdvcmQ+PGtleXdvcmQ+TGlwb3Byb3RlaW5zLCBIREwvaW1tdW5vbG9n
eS8qcGh5c2lvbG9neTwva2V5d29yZD48a2V5d29yZD5OZXV0cmFsaXphdGlvbiBUZXN0czwva2V5
d29yZD48a2V5d29yZD5TY2F2ZW5nZXIgUmVjZXB0b3JzLCBDbGFzcyBCL3BoeXNpb2xvZ3k8L2tl
eXdvcmQ+PC9rZXl3b3Jkcz48ZGF0ZXM+PHllYXI+MjAwNjwveWVhcj48cHViLWRhdGVzPjxkYXRl
PlNlcDwvZGF0ZT48L3B1Yi1kYXRlcz48L2RhdGVzPjxpc2JuPjAwMjItMTMxNyAoUHJpbnQpJiN4
RDswMDIyLTEzMTcgKExpbmtpbmcpPC9pc2JuPjxhY2Nlc3Npb24tbnVtPjE2ODk0MTk2PC9hY2Nl
c3Npb24tbnVtPjx1cmxzPjxyZWxhdGVkLXVybHM+PHVybD5odHRwOi8vd3d3Lm5jYmkubmxtLm5p
aC5nb3YvcHVibWVkLzE2ODk0MTk2PC91cmw+PC9yZWxhdGVkLXVybHM+PC91cmxzPjxlbGVjdHJv
bmljLXJlc291cmNlLW51bT4xMC4xMDk5L3Zpci4wLjgxOTMyLTA8L2VsZWN0cm9uaWMtcmVzb3Vy
Y2UtbnVtPjxsYW5ndWFnZT5FbmdsaXNoPC9sYW5ndWFnZT48L3JlY29yZD48L0NpdGU+PENpdGU+
PEF1dGhvcj5EcmV1eDwvQXV0aG9yPjxZZWFyPjIwMDY8L1llYXI+PFJlY051bT44OTY8L1JlY051
bT48cmVjb3JkPjxyZWMtbnVtYmVyPjg5NjwvcmVjLW51bWJlcj48Zm9yZWlnbi1rZXlzPjxrZXkg
YXBwPSJFTiIgZGItaWQ9InYweHd2ZWRyMnRlZGFxZTl6MjV4YXY5NGRkZWZhdHhhdnAwNSIgdGlt
ZXN0YW1wPSIxMzc1OTYyODgyIj44OTY8L2tleT48L2ZvcmVpZ24ta2V5cz48cmVmLXR5cGUgbmFt
ZT0iSm91cm5hbCBBcnRpY2xlIj4xNzwvcmVmLXR5cGU+PGNvbnRyaWJ1dG9ycz48YXV0aG9ycz48
YXV0aG9yPkRyZXV4LCBNLjwvYXV0aG9yPjxhdXRob3I+UGlldHNjaG1hbm4sIFQuPC9hdXRob3I+
PGF1dGhvcj5HcmFuaWVyLCBDLjwvYXV0aG9yPjxhdXRob3I+Vm9pc3NldCwgQy48L2F1dGhvcj48
YXV0aG9yPlJpY2FyZC1CbHVtLCBTLjwvYXV0aG9yPjxhdXRob3I+TWFuZ2VvdCwgUC4gRS48L2F1
dGhvcj48YXV0aG9yPktlY2ssIFouPC9hdXRob3I+PGF1dGhvcj5Gb3VuZywgUy48L2F1dGhvcj48
YXV0aG9yPlZ1LURhYywgTi48L2F1dGhvcj48YXV0aG9yPkR1YnVpc3NvbiwgSi48L2F1dGhvcj48
YXV0aG9yPkJhcnRlbnNjaGxhZ2VyLCBSLjwvYXV0aG9yPjxhdXRob3I+TGF2aWxsZXR0ZSwgRC48
L2F1dGhvcj48YXV0aG9yPkNvc3NldCwgRi4gTC48L2F1dGhvcj48L2F1dGhvcnM+PC9jb250cmli
dXRvcnM+PGF1dGgtYWRkcmVzcz5JTlNFUk0sIFU3NTgsIDY5MDA3IEx5b24sIEZyYW5jZS48L2F1
dGgtYWRkcmVzcz48dGl0bGVzPjx0aXRsZT5IaWdoIGRlbnNpdHkgbGlwb3Byb3RlaW4gaW5oaWJp
dHMgaGVwYXRpdGlzIEMgdmlydXMtbmV1dHJhbGl6aW5nIGFudGlib2RpZXMgYnkgc3RpbXVsYXRp
bmcgY2VsbCBlbnRyeSB2aWEgYWN0aXZhdGlvbiBvZiB0aGUgc2NhdmVuZ2VyIHJlY2VwdG9yIEJJ
PC90aXRsZT48c2Vjb25kYXJ5LXRpdGxlPkogQmlvbCBDaGVtPC9zZWNvbmRhcnktdGl0bGU+PGFs
dC10aXRsZT5UaGUgSm91cm5hbCBvZiBiaW9sb2dpY2FsIGNoZW1pc3RyeTwvYWx0LXRpdGxlPjwv
dGl0bGVzPjxwZXJpb2RpY2FsPjxmdWxsLXRpdGxlPkogQmlvbCBDaGVtPC9mdWxsLXRpdGxlPjwv
cGVyaW9kaWNhbD48cGFnZXM+MTgyODUtOTU8L3BhZ2VzPjx2b2x1bWU+MjgxPC92b2x1bWU+PG51
bWJlcj4yNzwvbnVtYmVyPjxlZGl0aW9uPjIwMDYvMDUvMDY8L2VkaXRpb24+PGtleXdvcmRzPjxr
ZXl3b3JkPkFuaW1hbHM8L2tleXdvcmQ+PGtleXdvcmQ+QW50aWJvZGllcywgTW9ub2Nsb25hbC9i
bG9vZC9pbW11bm9sb2d5PC9rZXl3b3JkPjxrZXl3b3JkPkFudGlib2R5IFNwZWNpZmljaXR5PC9r
ZXl3b3JkPjxrZXl3b3JkPkFudGlnZW5zLCBDRC9pbW11bm9sb2d5L21ldGFib2xpc208L2tleXdv
cmQ+PGtleXdvcmQ+QW50aWdlbnMsIENEODE8L2tleXdvcmQ+PGtleXdvcmQ+RXBpdG9wZXM8L2tl
eXdvcmQ+PGtleXdvcmQ+SGVwYWNpdmlydXMvKmltbXVub2xvZ3k8L2tleXdvcmQ+PGtleXdvcmQ+
SGVwYXRpdGlzIEMvYmxvb2Qvdmlyb2xvZ3k8L2tleXdvcmQ+PGtleXdvcmQ+SGVwYXRpdGlzIEMg
QW50aWJvZGllcy8qaW1tdW5vbG9neS9tZXRhYm9saXNtPC9rZXl3b3JkPjxrZXl3b3JkPkhlcGF0
aXRpcyBDLCBDaHJvbmljL2Jsb29kL3Zpcm9sb2d5PC9rZXl3b3JkPjxrZXl3b3JkPkh1bWFuczwv
a2V5d29yZD48a2V5d29yZD5JbW11bml0eSwgSW5uYXRlPC9rZXl3b3JkPjxrZXl3b3JkPkxpcG9w
cm90ZWlucywgSERMLyppbW11bm9sb2d5L21ldGFib2xpc20vcGhhcm1hY29sb2d5PC9rZXl3b3Jk
PjxrZXl3b3JkPlByb3RlaW4gQmluZGluZy9pbW11bm9sb2d5PC9rZXl3b3JkPjxrZXl3b3JkPlNj
YXZlbmdlciBSZWNlcHRvcnMsIENsYXNzIEIvKmltbXVub2xvZ3kvbWV0YWJvbGlzbTwva2V5d29y
ZD48a2V5d29yZD5WaXJ1cyBSZXBsaWNhdGlvbi9pbW11bm9sb2d5PC9rZXl3b3JkPjwva2V5d29y
ZHM+PGRhdGVzPjx5ZWFyPjIwMDY8L3llYXI+PHB1Yi1kYXRlcz48ZGF0ZT5KdWwgNzwvZGF0ZT48
L3B1Yi1kYXRlcz48L2RhdGVzPjxpc2JuPjAwMjEtOTI1OCAoUHJpbnQpJiN4RDswMDIxLTkyNTgg
KExpbmtpbmcpPC9pc2JuPjxhY2Nlc3Npb24tbnVtPjE2Njc1NDUwPC9hY2Nlc3Npb24tbnVtPjx3
b3JrLXR5cGU+UmVzZWFyY2ggU3VwcG9ydCwgTi5JLkguLCBFeHRyYW11cmFsJiN4RDtSZXNlYXJj
aCBTdXBwb3J0LCBOb24tVS5TLiBHb3YmYXBvczt0PC93b3JrLXR5cGU+PHVybHM+PHJlbGF0ZWQt
dXJscz48dXJsPmh0dHA6Ly93d3cubmNiaS5ubG0ubmloLmdvdi9wdWJtZWQvMTY2NzU0NTA8L3Vy
bD48dXJsPmh0dHA6Ly93d3cuamJjLm9yZy9jb250ZW50LzI4MS8yNy8xODI4NS5mdWxsLnBkZjwv
dXJsPjwvcmVsYXRlZC11cmxzPjwvdXJscz48ZWxlY3Ryb25pYy1yZXNvdXJjZS1udW0+MTAuMTA3
NC9qYmMuTTYwMjcwNjIwMDwvZWxlY3Ryb25pYy1yZXNvdXJjZS1udW0+PGxhbmd1YWdlPmVuZzwv
bGFuZ3Vh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Wb2lzc2V0PC9BdXRob3I+PFllYXI+MjAwNjwvWWVhcj48
UmVjTnVtPjY1MDwvUmVjTnVtPjxEaXNwbGF5VGV4dD48c3R5bGUgZmFjZT0ic3VwZXJzY3JpcHQi
PlsyNCwgNzNdPC9zdHlsZT48L0Rpc3BsYXlUZXh0PjxyZWNvcmQ+PHJlYy1udW1iZXI+NjUwPC9y
ZWMtbnVtYmVyPjxmb3JlaWduLWtleXM+PGtleSBhcHA9IkVOIiBkYi1pZD0idjB4d3ZlZHIydGVk
YXFlOXoyNXhhdjk0ZGRlZmF0eGF2cDA1IiB0aW1lc3RhbXA9IjEzMzQ5MzYwOTciPjY1MDwva2V5
PjwvZm9yZWlnbi1rZXlzPjxyZWYtdHlwZSBuYW1lPSJKb3VybmFsIEFydGljbGUiPjE3PC9yZWYt
dHlwZT48Y29udHJpYnV0b3JzPjxhdXRob3JzPjxhdXRob3I+Vm9pc3NldCwgQy48L2F1dGhvcj48
YXV0aG9yPk9wIGRlIEJlZWNrLCBBLjwvYXV0aG9yPjxhdXRob3I+SG9yZWxsb3UsIFAuPC9hdXRo
b3I+PGF1dGhvcj5EcmV1eCwgTS48L2F1dGhvcj48YXV0aG9yPkd1c3RvdCwgVC48L2F1dGhvcj48
YXV0aG9yPkR1dmVybGllLCBHLjwvYXV0aG9yPjxhdXRob3I+Q29zc2V0LCBGLiBMLjwvYXV0aG9y
PjxhdXRob3I+VnUtRGFjLCBOLjwvYXV0aG9yPjxhdXRob3I+RHVidWlzc29uLCBKLjwvYXV0aG9y
PjwvYXV0aG9ycz48L2NvbnRyaWJ1dG9ycz48YXV0aC1hZGRyZXNzPkNOUlMsIEluc3RpdHV0IGRl
IEJpb2xvZ2llIGRlIExpbGxlIChVTVI4MTYxKSwgSW5zdGl0dXQgUGFzdGV1ciBkZSBMaWxsZSwg
MSBydWUgQ2FsbWV0dGUsIEJQNDQ3LCA1OTAyMSBMaWxsZSBjZWRleCwgRnJhbmNlLjwvYXV0aC1h
ZGRyZXNzPjx0aXRsZXM+PHRpdGxlPkhpZ2gtZGVuc2l0eSBsaXBvcHJvdGVpbnMgcmVkdWNlIHRo
ZSBuZXV0cmFsaXppbmcgZWZmZWN0IG9mIGhlcGF0aXRpcyBDIHZpcnVzIChIQ1YpLWluZmVjdGVk
IHBhdGllbnQgYW50aWJvZGllcyBieSBwcm9tb3RpbmcgSENWIGVudHJ5PC90aXRsZT48c2Vjb25k
YXJ5LXRpdGxlPkogR2VuIFZpcm9sPC9zZWNvbmRhcnktdGl0bGU+PGFsdC10aXRsZT5UaGUgSm91
cm5hbCBvZiBnZW5lcmFsIHZpcm9sb2d5PC9hbHQtdGl0bGU+PC90aXRsZXM+PHBlcmlvZGljYWw+
PGZ1bGwtdGl0bGU+SiBHZW4gVmlyb2w8L2Z1bGwtdGl0bGU+PC9wZXJpb2RpY2FsPjxwYWdlcz4y
NTc3LTgxPC9wYWdlcz48dm9sdW1lPjg3PC92b2x1bWU+PG51bWJlcj5QdCA5PC9udW1iZXI+PGtl
eXdvcmRzPjxrZXl3b3JkPkFudGlib2RpZXMsIE1vbm9jbG9uYWwvaW1tdW5vbG9neTwva2V5d29y
ZD48a2V5d29yZD5IZXBhY2l2aXJ1cy8qcGF0aG9nZW5pY2l0eS9waHlzaW9sb2d5PC9rZXl3b3Jk
PjxrZXl3b3JkPkhlcGF0aXRpcyBDL2Jsb29kL2ltbXVub2xvZ3kvdmlyb2xvZ3k8L2tleXdvcmQ+
PGtleXdvcmQ+SGVwYXRpdGlzIEMgQW50aWJvZGllcy8qaW1tdW5vbG9neTwva2V5d29yZD48a2V5
d29yZD5IdW1hbnM8L2tleXdvcmQ+PGtleXdvcmQ+TGlwb3Byb3RlaW5zLCBIREwvaW1tdW5vbG9n
eS8qcGh5c2lvbG9neTwva2V5d29yZD48a2V5d29yZD5OZXV0cmFsaXphdGlvbiBUZXN0czwva2V5
d29yZD48a2V5d29yZD5TY2F2ZW5nZXIgUmVjZXB0b3JzLCBDbGFzcyBCL3BoeXNpb2xvZ3k8L2tl
eXdvcmQ+PC9rZXl3b3Jkcz48ZGF0ZXM+PHllYXI+MjAwNjwveWVhcj48cHViLWRhdGVzPjxkYXRl
PlNlcDwvZGF0ZT48L3B1Yi1kYXRlcz48L2RhdGVzPjxpc2JuPjAwMjItMTMxNyAoUHJpbnQpJiN4
RDswMDIyLTEzMTcgKExpbmtpbmcpPC9pc2JuPjxhY2Nlc3Npb24tbnVtPjE2ODk0MTk2PC9hY2Nl
c3Npb24tbnVtPjx1cmxzPjxyZWxhdGVkLXVybHM+PHVybD5odHRwOi8vd3d3Lm5jYmkubmxtLm5p
aC5nb3YvcHVibWVkLzE2ODk0MTk2PC91cmw+PC9yZWxhdGVkLXVybHM+PC91cmxzPjxlbGVjdHJv
bmljLXJlc291cmNlLW51bT4xMC4xMDk5L3Zpci4wLjgxOTMyLTA8L2VsZWN0cm9uaWMtcmVzb3Vy
Y2UtbnVtPjxsYW5ndWFnZT5FbmdsaXNoPC9sYW5ndWFnZT48L3JlY29yZD48L0NpdGU+PENpdGU+
PEF1dGhvcj5EcmV1eDwvQXV0aG9yPjxZZWFyPjIwMDY8L1llYXI+PFJlY051bT44OTY8L1JlY051
bT48cmVjb3JkPjxyZWMtbnVtYmVyPjg5NjwvcmVjLW51bWJlcj48Zm9yZWlnbi1rZXlzPjxrZXkg
YXBwPSJFTiIgZGItaWQ9InYweHd2ZWRyMnRlZGFxZTl6MjV4YXY5NGRkZWZhdHhhdnAwNSIgdGlt
ZXN0YW1wPSIxMzc1OTYyODgyIj44OTY8L2tleT48L2ZvcmVpZ24ta2V5cz48cmVmLXR5cGUgbmFt
ZT0iSm91cm5hbCBBcnRpY2xlIj4xNzwvcmVmLXR5cGU+PGNvbnRyaWJ1dG9ycz48YXV0aG9ycz48
YXV0aG9yPkRyZXV4LCBNLjwvYXV0aG9yPjxhdXRob3I+UGlldHNjaG1hbm4sIFQuPC9hdXRob3I+
PGF1dGhvcj5HcmFuaWVyLCBDLjwvYXV0aG9yPjxhdXRob3I+Vm9pc3NldCwgQy48L2F1dGhvcj48
YXV0aG9yPlJpY2FyZC1CbHVtLCBTLjwvYXV0aG9yPjxhdXRob3I+TWFuZ2VvdCwgUC4gRS48L2F1
dGhvcj48YXV0aG9yPktlY2ssIFouPC9hdXRob3I+PGF1dGhvcj5Gb3VuZywgUy48L2F1dGhvcj48
YXV0aG9yPlZ1LURhYywgTi48L2F1dGhvcj48YXV0aG9yPkR1YnVpc3NvbiwgSi48L2F1dGhvcj48
YXV0aG9yPkJhcnRlbnNjaGxhZ2VyLCBSLjwvYXV0aG9yPjxhdXRob3I+TGF2aWxsZXR0ZSwgRC48
L2F1dGhvcj48YXV0aG9yPkNvc3NldCwgRi4gTC48L2F1dGhvcj48L2F1dGhvcnM+PC9jb250cmli
dXRvcnM+PGF1dGgtYWRkcmVzcz5JTlNFUk0sIFU3NTgsIDY5MDA3IEx5b24sIEZyYW5jZS48L2F1
dGgtYWRkcmVzcz48dGl0bGVzPjx0aXRsZT5IaWdoIGRlbnNpdHkgbGlwb3Byb3RlaW4gaW5oaWJp
dHMgaGVwYXRpdGlzIEMgdmlydXMtbmV1dHJhbGl6aW5nIGFudGlib2RpZXMgYnkgc3RpbXVsYXRp
bmcgY2VsbCBlbnRyeSB2aWEgYWN0aXZhdGlvbiBvZiB0aGUgc2NhdmVuZ2VyIHJlY2VwdG9yIEJJ
PC90aXRsZT48c2Vjb25kYXJ5LXRpdGxlPkogQmlvbCBDaGVtPC9zZWNvbmRhcnktdGl0bGU+PGFs
dC10aXRsZT5UaGUgSm91cm5hbCBvZiBiaW9sb2dpY2FsIGNoZW1pc3RyeTwvYWx0LXRpdGxlPjwv
dGl0bGVzPjxwZXJpb2RpY2FsPjxmdWxsLXRpdGxlPkogQmlvbCBDaGVtPC9mdWxsLXRpdGxlPjwv
cGVyaW9kaWNhbD48cGFnZXM+MTgyODUtOTU8L3BhZ2VzPjx2b2x1bWU+MjgxPC92b2x1bWU+PG51
bWJlcj4yNzwvbnVtYmVyPjxlZGl0aW9uPjIwMDYvMDUvMDY8L2VkaXRpb24+PGtleXdvcmRzPjxr
ZXl3b3JkPkFuaW1hbHM8L2tleXdvcmQ+PGtleXdvcmQ+QW50aWJvZGllcywgTW9ub2Nsb25hbC9i
bG9vZC9pbW11bm9sb2d5PC9rZXl3b3JkPjxrZXl3b3JkPkFudGlib2R5IFNwZWNpZmljaXR5PC9r
ZXl3b3JkPjxrZXl3b3JkPkFudGlnZW5zLCBDRC9pbW11bm9sb2d5L21ldGFib2xpc208L2tleXdv
cmQ+PGtleXdvcmQ+QW50aWdlbnMsIENEODE8L2tleXdvcmQ+PGtleXdvcmQ+RXBpdG9wZXM8L2tl
eXdvcmQ+PGtleXdvcmQ+SGVwYWNpdmlydXMvKmltbXVub2xvZ3k8L2tleXdvcmQ+PGtleXdvcmQ+
SGVwYXRpdGlzIEMvYmxvb2Qvdmlyb2xvZ3k8L2tleXdvcmQ+PGtleXdvcmQ+SGVwYXRpdGlzIEMg
QW50aWJvZGllcy8qaW1tdW5vbG9neS9tZXRhYm9saXNtPC9rZXl3b3JkPjxrZXl3b3JkPkhlcGF0
aXRpcyBDLCBDaHJvbmljL2Jsb29kL3Zpcm9sb2d5PC9rZXl3b3JkPjxrZXl3b3JkPkh1bWFuczwv
a2V5d29yZD48a2V5d29yZD5JbW11bml0eSwgSW5uYXRlPC9rZXl3b3JkPjxrZXl3b3JkPkxpcG9w
cm90ZWlucywgSERMLyppbW11bm9sb2d5L21ldGFib2xpc20vcGhhcm1hY29sb2d5PC9rZXl3b3Jk
PjxrZXl3b3JkPlByb3RlaW4gQmluZGluZy9pbW11bm9sb2d5PC9rZXl3b3JkPjxrZXl3b3JkPlNj
YXZlbmdlciBSZWNlcHRvcnMsIENsYXNzIEIvKmltbXVub2xvZ3kvbWV0YWJvbGlzbTwva2V5d29y
ZD48a2V5d29yZD5WaXJ1cyBSZXBsaWNhdGlvbi9pbW11bm9sb2d5PC9rZXl3b3JkPjwva2V5d29y
ZHM+PGRhdGVzPjx5ZWFyPjIwMDY8L3llYXI+PHB1Yi1kYXRlcz48ZGF0ZT5KdWwgNzwvZGF0ZT48
L3B1Yi1kYXRlcz48L2RhdGVzPjxpc2JuPjAwMjEtOTI1OCAoUHJpbnQpJiN4RDswMDIxLTkyNTgg
KExpbmtpbmcpPC9pc2JuPjxhY2Nlc3Npb24tbnVtPjE2Njc1NDUwPC9hY2Nlc3Npb24tbnVtPjx3
b3JrLXR5cGU+UmVzZWFyY2ggU3VwcG9ydCwgTi5JLkguLCBFeHRyYW11cmFsJiN4RDtSZXNlYXJj
aCBTdXBwb3J0LCBOb24tVS5TLiBHb3YmYXBvczt0PC93b3JrLXR5cGU+PHVybHM+PHJlbGF0ZWQt
dXJscz48dXJsPmh0dHA6Ly93d3cubmNiaS5ubG0ubmloLmdvdi9wdWJtZWQvMTY2NzU0NTA8L3Vy
bD48dXJsPmh0dHA6Ly93d3cuamJjLm9yZy9jb250ZW50LzI4MS8yNy8xODI4NS5mdWxsLnBkZjwv
dXJsPjwvcmVsYXRlZC11cmxzPjwvdXJscz48ZWxlY3Ryb25pYy1yZXNvdXJjZS1udW0+MTAuMTA3
NC9qYmMuTTYwMjcwNjIwMDwvZWxlY3Ryb25pYy1yZXNvdXJjZS1udW0+PGxhbmd1YWdlPmVuZzwv
bGFuZ3Vh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4" w:tooltip="Voisset, 2006 #650" w:history="1">
        <w:r w:rsidR="000F07FA" w:rsidRPr="00EF2A4D">
          <w:rPr>
            <w:rFonts w:ascii="Book Antiqua" w:hAnsi="Book Antiqua"/>
            <w:noProof/>
            <w:sz w:val="24"/>
            <w:szCs w:val="24"/>
            <w:vertAlign w:val="superscript"/>
            <w:lang w:val="en-US"/>
          </w:rPr>
          <w:t>24</w:t>
        </w:r>
      </w:hyperlink>
      <w:r w:rsidR="004034F5">
        <w:rPr>
          <w:rFonts w:ascii="Book Antiqua" w:hAnsi="Book Antiqua"/>
          <w:noProof/>
          <w:sz w:val="24"/>
          <w:szCs w:val="24"/>
          <w:vertAlign w:val="superscript"/>
          <w:lang w:val="en-US"/>
        </w:rPr>
        <w:t>,</w:t>
      </w:r>
      <w:hyperlink w:anchor="_ENREF_73" w:tooltip="Dreux, 2006 #896" w:history="1">
        <w:r w:rsidR="000F07FA" w:rsidRPr="00EF2A4D">
          <w:rPr>
            <w:rFonts w:ascii="Book Antiqua" w:hAnsi="Book Antiqua"/>
            <w:noProof/>
            <w:sz w:val="24"/>
            <w:szCs w:val="24"/>
            <w:vertAlign w:val="superscript"/>
            <w:lang w:val="en-US"/>
          </w:rPr>
          <w:t>7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94E95" w:rsidRPr="00EF2A4D">
        <w:rPr>
          <w:rFonts w:ascii="Book Antiqua" w:hAnsi="Book Antiqua"/>
          <w:sz w:val="24"/>
          <w:szCs w:val="24"/>
          <w:lang w:val="en-US"/>
        </w:rPr>
        <w:t xml:space="preserve">. HDL accelerates </w:t>
      </w:r>
      <w:r w:rsidR="00376996" w:rsidRPr="00EF2A4D">
        <w:rPr>
          <w:rFonts w:ascii="Book Antiqua" w:hAnsi="Book Antiqua"/>
          <w:sz w:val="24"/>
          <w:szCs w:val="24"/>
          <w:lang w:val="en-US"/>
        </w:rPr>
        <w:t>HCV</w:t>
      </w:r>
      <w:r w:rsidR="00F9089A" w:rsidRPr="00EF2A4D">
        <w:rPr>
          <w:rFonts w:ascii="Book Antiqua" w:hAnsi="Book Antiqua"/>
          <w:sz w:val="24"/>
          <w:szCs w:val="24"/>
          <w:lang w:val="en-US"/>
        </w:rPr>
        <w:t xml:space="preserve"> endocytosis </w:t>
      </w:r>
      <w:r w:rsidR="00F94E95" w:rsidRPr="00EF2A4D">
        <w:rPr>
          <w:rFonts w:ascii="Book Antiqua" w:hAnsi="Book Antiqua"/>
          <w:sz w:val="24"/>
          <w:szCs w:val="24"/>
          <w:lang w:val="en-US"/>
        </w:rPr>
        <w:t xml:space="preserve">by </w:t>
      </w:r>
      <w:r w:rsidR="00F9089A" w:rsidRPr="00EF2A4D">
        <w:rPr>
          <w:rFonts w:ascii="Book Antiqua" w:hAnsi="Book Antiqua"/>
          <w:sz w:val="24"/>
          <w:szCs w:val="24"/>
          <w:lang w:val="en-US"/>
        </w:rPr>
        <w:t xml:space="preserve">reducing the time that </w:t>
      </w:r>
      <w:r w:rsidR="00376996" w:rsidRPr="00EF2A4D">
        <w:rPr>
          <w:rFonts w:ascii="Book Antiqua" w:hAnsi="Book Antiqua"/>
          <w:sz w:val="24"/>
          <w:szCs w:val="24"/>
          <w:lang w:val="en-US"/>
        </w:rPr>
        <w:t xml:space="preserve">viral </w:t>
      </w:r>
      <w:r w:rsidR="00F9089A" w:rsidRPr="00EF2A4D">
        <w:rPr>
          <w:rFonts w:ascii="Book Antiqua" w:hAnsi="Book Antiqua"/>
          <w:sz w:val="24"/>
          <w:szCs w:val="24"/>
          <w:lang w:val="en-US"/>
        </w:rPr>
        <w:t xml:space="preserve">particles </w:t>
      </w:r>
      <w:r w:rsidR="00F94E95" w:rsidRPr="00EF2A4D">
        <w:rPr>
          <w:rFonts w:ascii="Book Antiqua" w:hAnsi="Book Antiqua"/>
          <w:sz w:val="24"/>
          <w:szCs w:val="24"/>
          <w:lang w:val="en-US"/>
        </w:rPr>
        <w:t>are</w:t>
      </w:r>
      <w:r w:rsidR="00F9089A" w:rsidRPr="00EF2A4D">
        <w:rPr>
          <w:rFonts w:ascii="Book Antiqua" w:hAnsi="Book Antiqua"/>
          <w:sz w:val="24"/>
          <w:szCs w:val="24"/>
          <w:lang w:val="en-US"/>
        </w:rPr>
        <w:t xml:space="preserve"> cell-bound before </w:t>
      </w:r>
      <w:r w:rsidR="00376996" w:rsidRPr="00EF2A4D">
        <w:rPr>
          <w:rFonts w:ascii="Book Antiqua" w:hAnsi="Book Antiqua"/>
          <w:sz w:val="24"/>
          <w:szCs w:val="24"/>
          <w:lang w:val="en-US"/>
        </w:rPr>
        <w:t xml:space="preserve">being </w:t>
      </w:r>
      <w:r w:rsidR="00F9089A" w:rsidRPr="00EF2A4D">
        <w:rPr>
          <w:rFonts w:ascii="Book Antiqua" w:hAnsi="Book Antiqua"/>
          <w:sz w:val="24"/>
          <w:szCs w:val="24"/>
          <w:lang w:val="en-US"/>
        </w:rPr>
        <w:t>internaliz</w:t>
      </w:r>
      <w:r w:rsidR="00376996" w:rsidRPr="00EF2A4D">
        <w:rPr>
          <w:rFonts w:ascii="Book Antiqua" w:hAnsi="Book Antiqua"/>
          <w:sz w:val="24"/>
          <w:szCs w:val="24"/>
          <w:lang w:val="en-US"/>
        </w:rPr>
        <w:t>ed</w:t>
      </w:r>
      <w:r w:rsidR="003635E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3" w:tooltip="Dreux, 2006 #896" w:history="1">
        <w:r w:rsidR="000F07FA" w:rsidRPr="00EF2A4D">
          <w:rPr>
            <w:rFonts w:ascii="Book Antiqua" w:hAnsi="Book Antiqua"/>
            <w:noProof/>
            <w:sz w:val="24"/>
            <w:szCs w:val="24"/>
            <w:vertAlign w:val="superscript"/>
            <w:lang w:val="en-US"/>
          </w:rPr>
          <w:t>7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94E95" w:rsidRPr="00EF2A4D">
        <w:rPr>
          <w:rFonts w:ascii="Book Antiqua" w:hAnsi="Book Antiqua"/>
          <w:sz w:val="24"/>
          <w:szCs w:val="24"/>
          <w:lang w:val="en-US"/>
        </w:rPr>
        <w:t xml:space="preserve">. This pre-internalization phase may reflect the time needed </w:t>
      </w:r>
      <w:r w:rsidR="001C58E0" w:rsidRPr="00EF2A4D">
        <w:rPr>
          <w:rFonts w:ascii="Book Antiqua" w:hAnsi="Book Antiqua"/>
          <w:sz w:val="24"/>
          <w:szCs w:val="24"/>
          <w:lang w:val="en-US"/>
        </w:rPr>
        <w:t>to form</w:t>
      </w:r>
      <w:r w:rsidR="00F94E95" w:rsidRPr="00EF2A4D">
        <w:rPr>
          <w:rFonts w:ascii="Book Antiqua" w:hAnsi="Book Antiqua"/>
          <w:sz w:val="24"/>
          <w:szCs w:val="24"/>
          <w:lang w:val="en-US"/>
        </w:rPr>
        <w:t xml:space="preserve"> HCV receptor complex</w:t>
      </w:r>
      <w:r w:rsidR="001C58E0" w:rsidRPr="00EF2A4D">
        <w:rPr>
          <w:rFonts w:ascii="Book Antiqua" w:hAnsi="Book Antiqua"/>
          <w:sz w:val="24"/>
          <w:szCs w:val="24"/>
          <w:lang w:val="en-US"/>
        </w:rPr>
        <w:t>es</w:t>
      </w:r>
      <w:r w:rsidR="00F94E95" w:rsidRPr="00EF2A4D">
        <w:rPr>
          <w:rFonts w:ascii="Book Antiqua" w:hAnsi="Book Antiqua"/>
          <w:sz w:val="24"/>
          <w:szCs w:val="24"/>
          <w:lang w:val="en-US"/>
        </w:rPr>
        <w:t>,</w:t>
      </w:r>
      <w:r w:rsidR="001C58E0" w:rsidRPr="00EF2A4D">
        <w:rPr>
          <w:rFonts w:ascii="Book Antiqua" w:hAnsi="Book Antiqua"/>
          <w:sz w:val="24"/>
          <w:szCs w:val="24"/>
          <w:lang w:val="en-US"/>
        </w:rPr>
        <w:t xml:space="preserve"> a process that </w:t>
      </w:r>
      <w:r w:rsidR="00376996" w:rsidRPr="00EF2A4D">
        <w:rPr>
          <w:rFonts w:ascii="Book Antiqua" w:hAnsi="Book Antiqua"/>
          <w:sz w:val="24"/>
          <w:szCs w:val="24"/>
          <w:lang w:val="en-US"/>
        </w:rPr>
        <w:t xml:space="preserve">likely </w:t>
      </w:r>
      <w:r w:rsidR="001C58E0" w:rsidRPr="00EF2A4D">
        <w:rPr>
          <w:rFonts w:ascii="Book Antiqua" w:hAnsi="Book Antiqua"/>
          <w:sz w:val="24"/>
          <w:szCs w:val="24"/>
          <w:lang w:val="en-US"/>
        </w:rPr>
        <w:t>benefit</w:t>
      </w:r>
      <w:r w:rsidR="00376996" w:rsidRPr="00EF2A4D">
        <w:rPr>
          <w:rFonts w:ascii="Book Antiqua" w:hAnsi="Book Antiqua"/>
          <w:sz w:val="24"/>
          <w:szCs w:val="24"/>
          <w:lang w:val="en-US"/>
        </w:rPr>
        <w:t>s</w:t>
      </w:r>
      <w:r w:rsidR="001C58E0" w:rsidRPr="00EF2A4D">
        <w:rPr>
          <w:rFonts w:ascii="Book Antiqua" w:hAnsi="Book Antiqua"/>
          <w:sz w:val="24"/>
          <w:szCs w:val="24"/>
          <w:lang w:val="en-US"/>
        </w:rPr>
        <w:t xml:space="preserve"> from </w:t>
      </w:r>
      <w:r w:rsidR="00905D4C" w:rsidRPr="00EF2A4D">
        <w:rPr>
          <w:rFonts w:ascii="Book Antiqua" w:hAnsi="Book Antiqua"/>
          <w:sz w:val="24"/>
          <w:szCs w:val="24"/>
          <w:lang w:val="en-US"/>
        </w:rPr>
        <w:t>SR-BI/HDL</w:t>
      </w:r>
      <w:r w:rsidR="00376996" w:rsidRPr="00EF2A4D">
        <w:rPr>
          <w:rFonts w:ascii="Book Antiqua" w:hAnsi="Book Antiqua"/>
          <w:sz w:val="24"/>
          <w:szCs w:val="24"/>
          <w:lang w:val="en-US"/>
        </w:rPr>
        <w:t>-</w:t>
      </w:r>
      <w:r w:rsidR="001C58E0" w:rsidRPr="00EF2A4D">
        <w:rPr>
          <w:rFonts w:ascii="Book Antiqua" w:hAnsi="Book Antiqua"/>
          <w:sz w:val="24"/>
          <w:szCs w:val="24"/>
          <w:lang w:val="en-US"/>
        </w:rPr>
        <w:t xml:space="preserve">mediated </w:t>
      </w:r>
      <w:r w:rsidR="00376996" w:rsidRPr="00EF2A4D">
        <w:rPr>
          <w:rFonts w:ascii="Book Antiqua" w:hAnsi="Book Antiqua"/>
          <w:sz w:val="24"/>
          <w:szCs w:val="24"/>
          <w:lang w:val="en-US"/>
        </w:rPr>
        <w:t>cholesterol delivery</w:t>
      </w:r>
      <w:r w:rsidR="00905D4C" w:rsidRPr="00EF2A4D">
        <w:rPr>
          <w:rFonts w:ascii="Book Antiqua" w:hAnsi="Book Antiqua"/>
          <w:sz w:val="24"/>
          <w:szCs w:val="24"/>
          <w:lang w:val="en-US"/>
        </w:rPr>
        <w:t xml:space="preserve"> (cfr supra)</w:t>
      </w:r>
      <w:r w:rsidR="00AA0C7D" w:rsidRPr="00EF2A4D">
        <w:rPr>
          <w:rFonts w:ascii="Book Antiqua" w:hAnsi="Book Antiqua"/>
          <w:sz w:val="24"/>
          <w:szCs w:val="24"/>
          <w:lang w:val="en-US"/>
        </w:rPr>
        <w:t>.</w:t>
      </w:r>
      <w:r w:rsidR="00B361C9" w:rsidRPr="00EF2A4D">
        <w:rPr>
          <w:rFonts w:ascii="Book Antiqua" w:hAnsi="Book Antiqua"/>
          <w:sz w:val="24"/>
          <w:szCs w:val="24"/>
          <w:lang w:val="en-US"/>
        </w:rPr>
        <w:t xml:space="preserve"> </w:t>
      </w:r>
      <w:r w:rsidR="00D013D8" w:rsidRPr="00EF2A4D">
        <w:rPr>
          <w:rFonts w:ascii="Book Antiqua" w:hAnsi="Book Antiqua"/>
          <w:sz w:val="24"/>
          <w:szCs w:val="24"/>
          <w:lang w:val="en-US"/>
        </w:rPr>
        <w:t xml:space="preserve">This </w:t>
      </w:r>
      <w:r w:rsidR="00393315" w:rsidRPr="00EF2A4D">
        <w:rPr>
          <w:rFonts w:ascii="Book Antiqua" w:hAnsi="Book Antiqua"/>
          <w:sz w:val="24"/>
          <w:szCs w:val="24"/>
          <w:lang w:val="en-US"/>
        </w:rPr>
        <w:t>is in agreement with the</w:t>
      </w:r>
      <w:r w:rsidR="00D013D8" w:rsidRPr="00EF2A4D">
        <w:rPr>
          <w:rFonts w:ascii="Book Antiqua" w:hAnsi="Book Antiqua"/>
          <w:sz w:val="24"/>
          <w:szCs w:val="24"/>
          <w:lang w:val="en-US"/>
        </w:rPr>
        <w:t xml:space="preserve"> rate-limiting role </w:t>
      </w:r>
      <w:r w:rsidR="00393315" w:rsidRPr="00EF2A4D">
        <w:rPr>
          <w:rFonts w:ascii="Book Antiqua" w:hAnsi="Book Antiqua"/>
          <w:sz w:val="24"/>
          <w:szCs w:val="24"/>
          <w:lang w:val="en-US"/>
        </w:rPr>
        <w:t xml:space="preserve">fulfilled by </w:t>
      </w:r>
      <w:r w:rsidR="00D013D8" w:rsidRPr="00EF2A4D">
        <w:rPr>
          <w:rFonts w:ascii="Book Antiqua" w:hAnsi="Book Antiqua"/>
          <w:sz w:val="24"/>
          <w:szCs w:val="24"/>
          <w:lang w:val="en-US"/>
        </w:rPr>
        <w:t>SR-BI in HCV entry</w:t>
      </w:r>
      <w:r w:rsidR="003635EA" w:rsidRPr="00EF2A4D">
        <w:rPr>
          <w:rFonts w:ascii="Book Antiqua" w:hAnsi="Book Antiqua"/>
          <w:sz w:val="24"/>
          <w:szCs w:val="24"/>
          <w:lang w:val="en-US"/>
        </w:rPr>
        <w:fldChar w:fldCharType="begin">
          <w:fldData xml:space="preserve">PEVuZE5vdGU+PENpdGU+PEF1dGhvcj5TY2h3YXJ6PC9BdXRob3I+PFllYXI+MjAwOTwvWWVhcj48
UmVjTnVtPjUwNzwvUmVjTnVtPjxEaXNwbGF5VGV4dD48c3R5bGUgZmFjZT0ic3VwZXJzY3JpcHQi
PlsxMjMsIDEyNF08L3N0eWxlPjwvRGlzcGxheVRleHQ+PHJlY29yZD48cmVjLW51bWJlcj41MDc8
L3JlYy1udW1iZXI+PGZvcmVpZ24ta2V5cz48a2V5IGFwcD0iRU4iIGRiLWlkPSJ2MHh3dmVkcjJ0
ZWRhcWU5ejI1eGF2OTRkZGVmYXR4YXZwMDUiIHRpbWVzdGFtcD0iMTMzMTExMTQ5MSI+NTA3PC9r
ZXk+PC9mb3JlaWduLWtleXM+PHJlZi10eXBlIG5hbWU9IkpvdXJuYWwgQXJ0aWNsZSI+MTc8L3Jl
Zi10eXBlPjxjb250cmlidXRvcnM+PGF1dGhvcnM+PGF1dGhvcj5TY2h3YXJ6LCBBLiBLLjwvYXV0
aG9yPjxhdXRob3I+R3JvdmUsIEouPC9hdXRob3I+PGF1dGhvcj5IdSwgSy48L2F1dGhvcj48YXV0
aG9yPk1lZSwgQy4gSi48L2F1dGhvcj48YXV0aG9yPkJhbGZlLCBQLjwvYXV0aG9yPjxhdXRob3I+
TWNLZWF0aW5nLCBKLiBBLjwvYXV0aG9yPjwvYXV0aG9ycz48L2NvbnRyaWJ1dG9ycz48YXV0aC1h
ZGRyZXNzPkhlcGF0aXRpcyBDIFJlc2VhcmNoIEdyb3VwLCBJbnN0aXR1dGUgZm9yIEJpb21lZGlj
YWwgUmVzZWFyY2gsIFVuaXZlcnNpdHkgb2YgQmlybWluZ2hhbSwgQmlybWluZ2hhbSBCMTUgMlRU
LCBVbml0ZWQgS2luZ2RvbS48L2F1dGgtYWRkcmVzcz48dGl0bGVzPjx0aXRsZT5IZXBhdG9tYSBj
ZWxsIGRlbnNpdHkgcHJvbW90ZXMgY2xhdWRpbi0xIGFuZCBzY2F2ZW5nZXIgcmVjZXB0b3IgQkkg
ZXhwcmVzc2lvbiBhbmQgaGVwYXRpdGlzIEMgdmlydXMgaW50ZXJuYWxpemF0aW9uPC90aXRsZT48
c2Vjb25kYXJ5LXRpdGxlPkogVmlyb2w8L3NlY29uZGFyeS10aXRsZT48YWx0LXRpdGxlPkpvdXJu
YWwgb2Ygdmlyb2xvZ3k8L2FsdC10aXRsZT48L3RpdGxlcz48cGVyaW9kaWNhbD48ZnVsbC10aXRs
ZT5KIFZpcm9sPC9mdWxsLXRpdGxlPjwvcGVyaW9kaWNhbD48YWx0LXBlcmlvZGljYWw+PGZ1bGwt
dGl0bGU+Sm91cm5hbCBvZiB2aXJvbG9neTwvZnVsbC10aXRsZT48L2FsdC1wZXJpb2RpY2FsPjxw
YWdlcz4xMjQwNy0xNDwvcGFnZXM+PHZvbHVtZT44Mzwvdm9sdW1lPjxudW1iZXI+MjM8L251bWJl
cj48ZWRpdGlvbj4yMDA5LzA5LzI1PC9lZGl0aW9uPjxrZXl3b3Jkcz48a2V5d29yZD5BbnRpZ2Vu
cywgQ0QzNi8qYmlvc3ludGhlc2lzPC9rZXl3b3JkPjxrZXl3b3JkPkNlbGwgQ291bnQ8L2tleXdv
cmQ+PGtleXdvcmQ+Q2VsbCBMaW5lLCBUdW1vcjwva2V5d29yZD48a2V5d29yZD5IZXBhY2l2aXJ1
cy8qcGh5c2lvbG9neTwva2V5d29yZD48a2V5d29yZD5IZXBhdG9jeXRlcy8qdmlyb2xvZ3k8L2tl
eXdvcmQ+PGtleXdvcmQ+SHVtYW5zPC9rZXl3b3JkPjxrZXl3b3JkPk1lbWJyYW5lIFByb3RlaW5z
LypiaW9zeW50aGVzaXM8L2tleXdvcmQ+PGtleXdvcmQ+KlZpcnVzIEludGVybmFsaXphdGlvbjwv
a2V5d29yZD48L2tleXdvcmRzPjxkYXRlcz48eWVhcj4yMDA5PC95ZWFyPjxwdWItZGF0ZXM+PGRh
dGU+RGVjPC9kYXRlPjwvcHViLWRhdGVzPjwvZGF0ZXM+PGlzYm4+MTA5OC01NTE0IChFbGVjdHJv
bmljKSYjeEQ7MDAyMi01MzhYIChMaW5raW5nKTwvaXNibj48YWNjZXNzaW9uLW51bT4xOTc3NjEz
MzwvYWNjZXNzaW9uLW51bT48d29yay10eXBlPlJlc2VhcmNoIFN1cHBvcnQsIE4uSS5ILiwgRXh0
cmFtdXJhbCYjeEQ7UmVzZWFyY2ggU3VwcG9ydCwgTm9uLVUuUy4gR292JmFwb3M7dDwvd29yay10
eXBlPjx1cmxzPjxyZWxhdGVkLXVybHM+PHVybD5odHRwOi8vd3d3Lm5jYmkubmxtLm5paC5nb3Yv
cHVibWVkLzE5Nzc2MTMzPC91cmw+PHVybD5odHRwOi8vanZpLmFzbS5vcmcvY29udGVudC84My8y
My8xMjQwNy5mdWxsLnBkZjwvdXJsPjwvcmVsYXRlZC11cmxzPjwvdXJscz48Y3VzdG9tMj4yNzg2
NzU4PC9jdXN0b20yPjxlbGVjdHJvbmljLXJlc291cmNlLW51bT4xMC4xMTI4L0pWSS4wMTU1Mi0w
OTwvZWxlY3Ryb25pYy1yZXNvdXJjZS1udW0+PGxhbmd1YWdlPmVuZzwvbGFuZ3VhZ2U+PC9yZWNv
cmQ+PC9DaXRlPjxDaXRlPjxBdXRob3I+R3JvdmU8L0F1dGhvcj48WWVhcj4yMDA3PC9ZZWFyPjxS
ZWNOdW0+NDQzPC9SZWNOdW0+PHJlY29yZD48cmVjLW51bWJlcj40NDM8L3JlYy1udW1iZXI+PGZv
cmVpZ24ta2V5cz48a2V5IGFwcD0iRU4iIGRiLWlkPSJ2MHh3dmVkcjJ0ZWRhcWU5ejI1eGF2OTRk
ZGVmYXR4YXZwMDUiIHRpbWVzdGFtcD0iMTMzMTAzNDQ0OCI+NDQzPC9rZXk+PC9mb3JlaWduLWtl
eXM+PHJlZi10eXBlIG5hbWU9IkpvdXJuYWwgQXJ0aWNsZSI+MTc8L3JlZi10eXBlPjxjb250cmli
dXRvcnM+PGF1dGhvcnM+PGF1dGhvcj5Hcm92ZSwgSi48L2F1dGhvcj48YXV0aG9yPkh1YnksIFQu
PC9hdXRob3I+PGF1dGhvcj5TdGFtYXRha2ksIFouPC9hdXRob3I+PGF1dGhvcj5WYW53b2xsZWdo
ZW0sIFQuPC9hdXRob3I+PGF1dGhvcj5NZXVsZW1hbiwgUC48L2F1dGhvcj48YXV0aG9yPkZhcnF1
aGFyLCBNLjwvYXV0aG9yPjxhdXRob3I+U2Nod2FyeiwgQS48L2F1dGhvcj48YXV0aG9yPk1vcmVh
dSwgTS48L2F1dGhvcj48YXV0aG9yPk93ZW4sIEouIFMuPC9hdXRob3I+PGF1dGhvcj5MZXJvdXgt
Um9lbHMsIEcuPC9hdXRob3I+PGF1dGhvcj5CYWxmZSwgUC48L2F1dGhvcj48YXV0aG9yPk1jS2Vh
dGluZywgSi4gQS48L2F1dGhvcj48L2F1dGhvcnM+PC9jb250cmlidXRvcnM+PGF1dGgtYWRkcmVz
cz5EaXZpc2lvbiBvZiBJbW11bml0eSBhbmQgSW5mZWN0aW9uLCBJbnN0aXR1dGUgZm9yIEJpb21l
ZGljYWwgUmVzZWFyY2gsIFRoZSBNZWRpY2FsIFNjaG9vbCwgQmlybWluZ2hhbSBVbml2ZXJzaXR5
LCBFZGdiYXN0b24gQjE0IDJUVCwgVW5pdGVkIEtpbmdkb20uPC9hdXRoLWFkZHJlc3M+PHRpdGxl
cz48dGl0bGU+U2NhdmVuZ2VyIHJlY2VwdG9yIEJJIGFuZCBCSUkgZXhwcmVzc2lvbiBsZXZlbHMg
bW9kdWxhdGUgaGVwYXRpdGlzIEMgdmlydXMgaW5mZWN0aXZpdHk8L3RpdGxlPjxzZWNvbmRhcnkt
dGl0bGU+SiBWaXJvbDwvc2Vjb25kYXJ5LXRpdGxlPjxhbHQtdGl0bGU+Sm91cm5hbCBvZiB2aXJv
bG9neTwvYWx0LXRpdGxlPjwvdGl0bGVzPjxwZXJpb2RpY2FsPjxmdWxsLXRpdGxlPkogVmlyb2w8
L2Z1bGwtdGl0bGU+PC9wZXJpb2RpY2FsPjxhbHQtcGVyaW9kaWNhbD48ZnVsbC10aXRsZT5Kb3Vy
bmFsIG9mIHZpcm9sb2d5PC9mdWxsLXRpdGxlPjwvYWx0LXBlcmlvZGljYWw+PHBhZ2VzPjMxNjIt
OTwvcGFnZXM+PHZvbHVtZT44MTwvdm9sdW1lPjxudW1iZXI+NzwvbnVtYmVyPjxlZGl0aW9uPjIw
MDcvMDEvMTI8L2VkaXRpb24+PGtleXdvcmRzPjxrZXl3b3JkPkFuaW1hbHM8L2tleXdvcmQ+PGtl
eXdvcmQ+QW50aWJvZGllcy9pbW11bm9sb2d5PC9rZXl3b3JkPjxrZXl3b3JkPkNlbGwgTGluZTwv
a2V5d29yZD48a2V5d29yZD5DcmljZXRpbmFlPC9rZXl3b3JkPjxrZXl3b3JkPipHZW5lIEV4cHJl
c3Npb24gUmVndWxhdGlvbjwva2V5d29yZD48a2V5d29yZD5IZXBhY2l2aXJ1cy8qcGh5c2lvbG9n
eTwva2V5d29yZD48a2V5d29yZD5IdW1hbnM8L2tleXdvcmQ+PGtleXdvcmQ+THlzb3NvbWUtQXNz
b2NpYXRlZCBNZW1icmFuZSBHbHljb3Byb3RlaW5zL2dlbmV0aWNzLyptZXRhYm9saXNtPC9rZXl3
b3JkPjxrZXl3b3JkPlByb3RlaW4gQmluZGluZzwva2V5d29yZD48a2V5d29yZD5SZWNlcHRvcnMs
IFNjYXZlbmdlci9nZW5ldGljcy8qbWV0YWJvbGlzbTwva2V5d29yZD48a2V5d29yZD5TY2F2ZW5n
ZXIgUmVjZXB0b3JzLCBDbGFzcyBCL2dlbmV0aWNzL2ltbXVub2xvZ3kvKm1ldGFib2xpc208L2tl
eXdvcmQ+PGtleXdvcmQ+U29sdWJpbGl0eTwva2V5d29yZD48a2V5d29yZD5WaXJhbCBFbnZlbG9w
ZSBQcm90ZWlucy9tZXRhYm9saXNtPC9rZXl3b3JkPjwva2V5d29yZHM+PGRhdGVzPjx5ZWFyPjIw
MDc8L3llYXI+PHB1Yi1kYXRlcz48ZGF0ZT5BcHI8L2RhdGU+PC9wdWItZGF0ZXM+PC9kYXRlcz48
aXNibj4wMDIyLTUzOFggKFByaW50KSYjeEQ7MDAyMi01MzhYIChMaW5raW5nKTwvaXNibj48YWNj
ZXNzaW9uLW51bT4xNzIxNTI4MDwvYWNjZXNzaW9uLW51bT48d29yay10eXBlPlJlc2VhcmNoIFN1
cHBvcnQsIE4uSS5ILiwgRXh0cmFtdXJhbCYjeEQ7UmVzZWFyY2ggU3VwcG9ydCwgTm9uLVUuUy4g
R292JmFwb3M7dDwvd29yay10eXBlPjx1cmxzPjxyZWxhdGVkLXVybHM+PHVybD5odHRwOi8vd3d3
Lm5jYmkubmxtLm5paC5nb3YvcHVibWVkLzE3MjE1MjgwPC91cmw+PHVybD5odHRwOi8vanZpLmFz
bS5vcmcvY29udGVudC84MS83LzMxNjIuZnVsbC5wZGY8L3VybD48L3JlbGF0ZWQtdXJscz48L3Vy
bHM+PGN1c3RvbTI+MTg2NjA1MTwvY3VzdG9tMj48ZWxlY3Ryb25pYy1yZXNvdXJjZS1udW0+MTAu
MTEyOC9KVkkuMDIzNTYtMDY8L2VsZWN0cm9uaWMtcmVzb3VyY2UtbnVtPjxsYW5ndWFnZT5lbmc8
L2xhbmd1YWdl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2h3YXJ6PC9BdXRob3I+PFllYXI+MjAwOTwvWWVhcj48
UmVjTnVtPjUwNzwvUmVjTnVtPjxEaXNwbGF5VGV4dD48c3R5bGUgZmFjZT0ic3VwZXJzY3JpcHQi
PlsxMjMsIDEyNF08L3N0eWxlPjwvRGlzcGxheVRleHQ+PHJlY29yZD48cmVjLW51bWJlcj41MDc8
L3JlYy1udW1iZXI+PGZvcmVpZ24ta2V5cz48a2V5IGFwcD0iRU4iIGRiLWlkPSJ2MHh3dmVkcjJ0
ZWRhcWU5ejI1eGF2OTRkZGVmYXR4YXZwMDUiIHRpbWVzdGFtcD0iMTMzMTExMTQ5MSI+NTA3PC9r
ZXk+PC9mb3JlaWduLWtleXM+PHJlZi10eXBlIG5hbWU9IkpvdXJuYWwgQXJ0aWNsZSI+MTc8L3Jl
Zi10eXBlPjxjb250cmlidXRvcnM+PGF1dGhvcnM+PGF1dGhvcj5TY2h3YXJ6LCBBLiBLLjwvYXV0
aG9yPjxhdXRob3I+R3JvdmUsIEouPC9hdXRob3I+PGF1dGhvcj5IdSwgSy48L2F1dGhvcj48YXV0
aG9yPk1lZSwgQy4gSi48L2F1dGhvcj48YXV0aG9yPkJhbGZlLCBQLjwvYXV0aG9yPjxhdXRob3I+
TWNLZWF0aW5nLCBKLiBBLjwvYXV0aG9yPjwvYXV0aG9ycz48L2NvbnRyaWJ1dG9ycz48YXV0aC1h
ZGRyZXNzPkhlcGF0aXRpcyBDIFJlc2VhcmNoIEdyb3VwLCBJbnN0aXR1dGUgZm9yIEJpb21lZGlj
YWwgUmVzZWFyY2gsIFVuaXZlcnNpdHkgb2YgQmlybWluZ2hhbSwgQmlybWluZ2hhbSBCMTUgMlRU
LCBVbml0ZWQgS2luZ2RvbS48L2F1dGgtYWRkcmVzcz48dGl0bGVzPjx0aXRsZT5IZXBhdG9tYSBj
ZWxsIGRlbnNpdHkgcHJvbW90ZXMgY2xhdWRpbi0xIGFuZCBzY2F2ZW5nZXIgcmVjZXB0b3IgQkkg
ZXhwcmVzc2lvbiBhbmQgaGVwYXRpdGlzIEMgdmlydXMgaW50ZXJuYWxpemF0aW9uPC90aXRsZT48
c2Vjb25kYXJ5LXRpdGxlPkogVmlyb2w8L3NlY29uZGFyeS10aXRsZT48YWx0LXRpdGxlPkpvdXJu
YWwgb2Ygdmlyb2xvZ3k8L2FsdC10aXRsZT48L3RpdGxlcz48cGVyaW9kaWNhbD48ZnVsbC10aXRs
ZT5KIFZpcm9sPC9mdWxsLXRpdGxlPjwvcGVyaW9kaWNhbD48YWx0LXBlcmlvZGljYWw+PGZ1bGwt
dGl0bGU+Sm91cm5hbCBvZiB2aXJvbG9neTwvZnVsbC10aXRsZT48L2FsdC1wZXJpb2RpY2FsPjxw
YWdlcz4xMjQwNy0xNDwvcGFnZXM+PHZvbHVtZT44Mzwvdm9sdW1lPjxudW1iZXI+MjM8L251bWJl
cj48ZWRpdGlvbj4yMDA5LzA5LzI1PC9lZGl0aW9uPjxrZXl3b3Jkcz48a2V5d29yZD5BbnRpZ2Vu
cywgQ0QzNi8qYmlvc3ludGhlc2lzPC9rZXl3b3JkPjxrZXl3b3JkPkNlbGwgQ291bnQ8L2tleXdv
cmQ+PGtleXdvcmQ+Q2VsbCBMaW5lLCBUdW1vcjwva2V5d29yZD48a2V5d29yZD5IZXBhY2l2aXJ1
cy8qcGh5c2lvbG9neTwva2V5d29yZD48a2V5d29yZD5IZXBhdG9jeXRlcy8qdmlyb2xvZ3k8L2tl
eXdvcmQ+PGtleXdvcmQ+SHVtYW5zPC9rZXl3b3JkPjxrZXl3b3JkPk1lbWJyYW5lIFByb3RlaW5z
LypiaW9zeW50aGVzaXM8L2tleXdvcmQ+PGtleXdvcmQ+KlZpcnVzIEludGVybmFsaXphdGlvbjwv
a2V5d29yZD48L2tleXdvcmRzPjxkYXRlcz48eWVhcj4yMDA5PC95ZWFyPjxwdWItZGF0ZXM+PGRh
dGU+RGVjPC9kYXRlPjwvcHViLWRhdGVzPjwvZGF0ZXM+PGlzYm4+MTA5OC01NTE0IChFbGVjdHJv
bmljKSYjeEQ7MDAyMi01MzhYIChMaW5raW5nKTwvaXNibj48YWNjZXNzaW9uLW51bT4xOTc3NjEz
MzwvYWNjZXNzaW9uLW51bT48d29yay10eXBlPlJlc2VhcmNoIFN1cHBvcnQsIE4uSS5ILiwgRXh0
cmFtdXJhbCYjeEQ7UmVzZWFyY2ggU3VwcG9ydCwgTm9uLVUuUy4gR292JmFwb3M7dDwvd29yay10
eXBlPjx1cmxzPjxyZWxhdGVkLXVybHM+PHVybD5odHRwOi8vd3d3Lm5jYmkubmxtLm5paC5nb3Yv
cHVibWVkLzE5Nzc2MTMzPC91cmw+PHVybD5odHRwOi8vanZpLmFzbS5vcmcvY29udGVudC84My8y
My8xMjQwNy5mdWxsLnBkZjwvdXJsPjwvcmVsYXRlZC11cmxzPjwvdXJscz48Y3VzdG9tMj4yNzg2
NzU4PC9jdXN0b20yPjxlbGVjdHJvbmljLXJlc291cmNlLW51bT4xMC4xMTI4L0pWSS4wMTU1Mi0w
OTwvZWxlY3Ryb25pYy1yZXNvdXJjZS1udW0+PGxhbmd1YWdlPmVuZzwvbGFuZ3VhZ2U+PC9yZWNv
cmQ+PC9DaXRlPjxDaXRlPjxBdXRob3I+R3JvdmU8L0F1dGhvcj48WWVhcj4yMDA3PC9ZZWFyPjxS
ZWNOdW0+NDQzPC9SZWNOdW0+PHJlY29yZD48cmVjLW51bWJlcj40NDM8L3JlYy1udW1iZXI+PGZv
cmVpZ24ta2V5cz48a2V5IGFwcD0iRU4iIGRiLWlkPSJ2MHh3dmVkcjJ0ZWRhcWU5ejI1eGF2OTRk
ZGVmYXR4YXZwMDUiIHRpbWVzdGFtcD0iMTMzMTAzNDQ0OCI+NDQzPC9rZXk+PC9mb3JlaWduLWtl
eXM+PHJlZi10eXBlIG5hbWU9IkpvdXJuYWwgQXJ0aWNsZSI+MTc8L3JlZi10eXBlPjxjb250cmli
dXRvcnM+PGF1dGhvcnM+PGF1dGhvcj5Hcm92ZSwgSi48L2F1dGhvcj48YXV0aG9yPkh1YnksIFQu
PC9hdXRob3I+PGF1dGhvcj5TdGFtYXRha2ksIFouPC9hdXRob3I+PGF1dGhvcj5WYW53b2xsZWdo
ZW0sIFQuPC9hdXRob3I+PGF1dGhvcj5NZXVsZW1hbiwgUC48L2F1dGhvcj48YXV0aG9yPkZhcnF1
aGFyLCBNLjwvYXV0aG9yPjxhdXRob3I+U2Nod2FyeiwgQS48L2F1dGhvcj48YXV0aG9yPk1vcmVh
dSwgTS48L2F1dGhvcj48YXV0aG9yPk93ZW4sIEouIFMuPC9hdXRob3I+PGF1dGhvcj5MZXJvdXgt
Um9lbHMsIEcuPC9hdXRob3I+PGF1dGhvcj5CYWxmZSwgUC48L2F1dGhvcj48YXV0aG9yPk1jS2Vh
dGluZywgSi4gQS48L2F1dGhvcj48L2F1dGhvcnM+PC9jb250cmlidXRvcnM+PGF1dGgtYWRkcmVz
cz5EaXZpc2lvbiBvZiBJbW11bml0eSBhbmQgSW5mZWN0aW9uLCBJbnN0aXR1dGUgZm9yIEJpb21l
ZGljYWwgUmVzZWFyY2gsIFRoZSBNZWRpY2FsIFNjaG9vbCwgQmlybWluZ2hhbSBVbml2ZXJzaXR5
LCBFZGdiYXN0b24gQjE0IDJUVCwgVW5pdGVkIEtpbmdkb20uPC9hdXRoLWFkZHJlc3M+PHRpdGxl
cz48dGl0bGU+U2NhdmVuZ2VyIHJlY2VwdG9yIEJJIGFuZCBCSUkgZXhwcmVzc2lvbiBsZXZlbHMg
bW9kdWxhdGUgaGVwYXRpdGlzIEMgdmlydXMgaW5mZWN0aXZpdHk8L3RpdGxlPjxzZWNvbmRhcnkt
dGl0bGU+SiBWaXJvbDwvc2Vjb25kYXJ5LXRpdGxlPjxhbHQtdGl0bGU+Sm91cm5hbCBvZiB2aXJv
bG9neTwvYWx0LXRpdGxlPjwvdGl0bGVzPjxwZXJpb2RpY2FsPjxmdWxsLXRpdGxlPkogVmlyb2w8
L2Z1bGwtdGl0bGU+PC9wZXJpb2RpY2FsPjxhbHQtcGVyaW9kaWNhbD48ZnVsbC10aXRsZT5Kb3Vy
bmFsIG9mIHZpcm9sb2d5PC9mdWxsLXRpdGxlPjwvYWx0LXBlcmlvZGljYWw+PHBhZ2VzPjMxNjIt
OTwvcGFnZXM+PHZvbHVtZT44MTwvdm9sdW1lPjxudW1iZXI+NzwvbnVtYmVyPjxlZGl0aW9uPjIw
MDcvMDEvMTI8L2VkaXRpb24+PGtleXdvcmRzPjxrZXl3b3JkPkFuaW1hbHM8L2tleXdvcmQ+PGtl
eXdvcmQ+QW50aWJvZGllcy9pbW11bm9sb2d5PC9rZXl3b3JkPjxrZXl3b3JkPkNlbGwgTGluZTwv
a2V5d29yZD48a2V5d29yZD5DcmljZXRpbmFlPC9rZXl3b3JkPjxrZXl3b3JkPipHZW5lIEV4cHJl
c3Npb24gUmVndWxhdGlvbjwva2V5d29yZD48a2V5d29yZD5IZXBhY2l2aXJ1cy8qcGh5c2lvbG9n
eTwva2V5d29yZD48a2V5d29yZD5IdW1hbnM8L2tleXdvcmQ+PGtleXdvcmQ+THlzb3NvbWUtQXNz
b2NpYXRlZCBNZW1icmFuZSBHbHljb3Byb3RlaW5zL2dlbmV0aWNzLyptZXRhYm9saXNtPC9rZXl3
b3JkPjxrZXl3b3JkPlByb3RlaW4gQmluZGluZzwva2V5d29yZD48a2V5d29yZD5SZWNlcHRvcnMs
IFNjYXZlbmdlci9nZW5ldGljcy8qbWV0YWJvbGlzbTwva2V5d29yZD48a2V5d29yZD5TY2F2ZW5n
ZXIgUmVjZXB0b3JzLCBDbGFzcyBCL2dlbmV0aWNzL2ltbXVub2xvZ3kvKm1ldGFib2xpc208L2tl
eXdvcmQ+PGtleXdvcmQ+U29sdWJpbGl0eTwva2V5d29yZD48a2V5d29yZD5WaXJhbCBFbnZlbG9w
ZSBQcm90ZWlucy9tZXRhYm9saXNtPC9rZXl3b3JkPjwva2V5d29yZHM+PGRhdGVzPjx5ZWFyPjIw
MDc8L3llYXI+PHB1Yi1kYXRlcz48ZGF0ZT5BcHI8L2RhdGU+PC9wdWItZGF0ZXM+PC9kYXRlcz48
aXNibj4wMDIyLTUzOFggKFByaW50KSYjeEQ7MDAyMi01MzhYIChMaW5raW5nKTwvaXNibj48YWNj
ZXNzaW9uLW51bT4xNzIxNTI4MDwvYWNjZXNzaW9uLW51bT48d29yay10eXBlPlJlc2VhcmNoIFN1
cHBvcnQsIE4uSS5ILiwgRXh0cmFtdXJhbCYjeEQ7UmVzZWFyY2ggU3VwcG9ydCwgTm9uLVUuUy4g
R292JmFwb3M7dDwvd29yay10eXBlPjx1cmxzPjxyZWxhdGVkLXVybHM+PHVybD5odHRwOi8vd3d3
Lm5jYmkubmxtLm5paC5nb3YvcHVibWVkLzE3MjE1MjgwPC91cmw+PHVybD5odHRwOi8vanZpLmFz
bS5vcmcvY29udGVudC84MS83LzMxNjIuZnVsbC5wZGY8L3VybD48L3JlbGF0ZWQtdXJscz48L3Vy
bHM+PGN1c3RvbTI+MTg2NjA1MTwvY3VzdG9tMj48ZWxlY3Ryb25pYy1yZXNvdXJjZS1udW0+MTAu
MTEyOC9KVkkuMDIzNTYtMDY8L2VsZWN0cm9uaWMtcmVzb3VyY2UtbnVtPjxsYW5ndWFnZT5lbmc8
L2xhbmd1YWdl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3" w:tooltip="Schwarz, 2009 #507" w:history="1">
        <w:r w:rsidR="000F07FA" w:rsidRPr="00EF2A4D">
          <w:rPr>
            <w:rFonts w:ascii="Book Antiqua" w:hAnsi="Book Antiqua"/>
            <w:noProof/>
            <w:sz w:val="24"/>
            <w:szCs w:val="24"/>
            <w:vertAlign w:val="superscript"/>
            <w:lang w:val="en-US"/>
          </w:rPr>
          <w:t>123</w:t>
        </w:r>
      </w:hyperlink>
      <w:r w:rsidR="004D1AA6">
        <w:rPr>
          <w:rFonts w:ascii="Book Antiqua" w:hAnsi="Book Antiqua"/>
          <w:noProof/>
          <w:sz w:val="24"/>
          <w:szCs w:val="24"/>
          <w:vertAlign w:val="superscript"/>
          <w:lang w:val="en-US"/>
        </w:rPr>
        <w:t>,</w:t>
      </w:r>
      <w:hyperlink w:anchor="_ENREF_124" w:tooltip="Grove, 2007 #443" w:history="1">
        <w:r w:rsidR="000F07FA" w:rsidRPr="00EF2A4D">
          <w:rPr>
            <w:rFonts w:ascii="Book Antiqua" w:hAnsi="Book Antiqua"/>
            <w:noProof/>
            <w:sz w:val="24"/>
            <w:szCs w:val="24"/>
            <w:vertAlign w:val="superscript"/>
            <w:lang w:val="en-US"/>
          </w:rPr>
          <w:t>12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66E78" w:rsidRPr="00EF2A4D">
        <w:rPr>
          <w:rFonts w:ascii="Book Antiqua" w:hAnsi="Book Antiqua"/>
          <w:sz w:val="24"/>
          <w:szCs w:val="24"/>
          <w:lang w:val="en-US"/>
        </w:rPr>
        <w:t>.</w:t>
      </w:r>
    </w:p>
    <w:p w14:paraId="04EBCD5A" w14:textId="77777777" w:rsidR="004D1AA6" w:rsidRPr="004D1AA6" w:rsidRDefault="004D1AA6" w:rsidP="005B3E13">
      <w:pPr>
        <w:tabs>
          <w:tab w:val="left" w:pos="567"/>
        </w:tabs>
        <w:adjustRightInd w:val="0"/>
        <w:snapToGrid w:val="0"/>
        <w:spacing w:after="0" w:line="360" w:lineRule="auto"/>
        <w:jc w:val="both"/>
        <w:rPr>
          <w:rFonts w:ascii="Book Antiqua" w:hAnsi="Book Antiqua"/>
          <w:b/>
          <w:sz w:val="24"/>
          <w:szCs w:val="24"/>
          <w:lang w:val="en-US" w:eastAsia="zh-CN"/>
        </w:rPr>
      </w:pPr>
    </w:p>
    <w:p w14:paraId="7C50C676" w14:textId="536F3C5F" w:rsidR="007F603A" w:rsidRPr="00EF2A4D" w:rsidRDefault="00B975CA" w:rsidP="005B3E13">
      <w:pPr>
        <w:tabs>
          <w:tab w:val="left" w:pos="567"/>
        </w:tabs>
        <w:adjustRightInd w:val="0"/>
        <w:snapToGrid w:val="0"/>
        <w:spacing w:after="0" w:line="360" w:lineRule="auto"/>
        <w:jc w:val="both"/>
        <w:rPr>
          <w:rFonts w:ascii="Book Antiqua" w:hAnsi="Book Antiqua"/>
          <w:sz w:val="24"/>
          <w:szCs w:val="24"/>
          <w:lang w:val="en-US"/>
        </w:rPr>
      </w:pPr>
      <w:r w:rsidRPr="004D1AA6">
        <w:rPr>
          <w:rFonts w:ascii="Book Antiqua" w:hAnsi="Book Antiqua"/>
          <w:b/>
          <w:sz w:val="24"/>
          <w:szCs w:val="24"/>
          <w:lang w:val="en-US"/>
        </w:rPr>
        <w:t>I</w:t>
      </w:r>
      <w:r w:rsidR="00733720" w:rsidRPr="004D1AA6">
        <w:rPr>
          <w:rFonts w:ascii="Book Antiqua" w:hAnsi="Book Antiqua"/>
          <w:b/>
          <w:sz w:val="24"/>
          <w:szCs w:val="24"/>
          <w:lang w:val="en-US"/>
        </w:rPr>
        <w:t>ncreased fusion</w:t>
      </w:r>
      <w:r w:rsidR="004D1AA6">
        <w:rPr>
          <w:rFonts w:ascii="Book Antiqua" w:hAnsi="Book Antiqua" w:hint="eastAsia"/>
          <w:b/>
          <w:sz w:val="24"/>
          <w:szCs w:val="24"/>
          <w:lang w:val="en-US" w:eastAsia="zh-CN"/>
        </w:rPr>
        <w:t xml:space="preserve">: </w:t>
      </w:r>
      <w:r w:rsidR="00C66E78" w:rsidRPr="00EF2A4D">
        <w:rPr>
          <w:rFonts w:ascii="Book Antiqua" w:hAnsi="Book Antiqua"/>
          <w:sz w:val="24"/>
          <w:szCs w:val="24"/>
          <w:lang w:val="en-US"/>
        </w:rPr>
        <w:t xml:space="preserve">After formation of the HCV-receptor complex, HCV utilizes clathrin-dependent receptor mediated endocytosis to enter cells. </w:t>
      </w:r>
      <w:r w:rsidR="00FC488C" w:rsidRPr="00EF2A4D">
        <w:rPr>
          <w:rFonts w:ascii="Book Antiqua" w:hAnsi="Book Antiqua"/>
          <w:sz w:val="24"/>
          <w:szCs w:val="24"/>
          <w:lang w:val="en-US"/>
        </w:rPr>
        <w:t>Of note, t</w:t>
      </w:r>
      <w:r w:rsidR="00C66E78" w:rsidRPr="00EF2A4D">
        <w:rPr>
          <w:rFonts w:ascii="Book Antiqua" w:hAnsi="Book Antiqua"/>
          <w:sz w:val="24"/>
          <w:szCs w:val="24"/>
          <w:lang w:val="en-US"/>
        </w:rPr>
        <w:t xml:space="preserve">he function of these specialized </w:t>
      </w:r>
      <w:r w:rsidR="00FC488C" w:rsidRPr="00EF2A4D">
        <w:rPr>
          <w:rFonts w:ascii="Book Antiqua" w:hAnsi="Book Antiqua"/>
          <w:sz w:val="24"/>
          <w:szCs w:val="24"/>
          <w:lang w:val="en-US"/>
        </w:rPr>
        <w:t xml:space="preserve">cholesterol-enriched </w:t>
      </w:r>
      <w:r w:rsidR="00C66E78" w:rsidRPr="00EF2A4D">
        <w:rPr>
          <w:rFonts w:ascii="Book Antiqua" w:hAnsi="Book Antiqua"/>
          <w:sz w:val="24"/>
          <w:szCs w:val="24"/>
          <w:lang w:val="en-US"/>
        </w:rPr>
        <w:t>plasma membrane domains, clathrin-coated pits, is also dependent on membrane cholesterol level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Pichler&lt;/Author&gt;&lt;Year&gt;2004&lt;/Year&gt;&lt;RecNum&gt;1110&lt;/RecNum&gt;&lt;DisplayText&gt;&lt;style face="superscript"&gt;[125]&lt;/style&gt;&lt;/DisplayText&gt;&lt;record&gt;&lt;rec-number&gt;1110&lt;/rec-number&gt;&lt;foreign-keys&gt;&lt;key app="EN" db-id="v0xwvedr2tedaqe9z25xav94ddefatxavp05" timestamp="1387390354"&gt;1110&lt;/key&gt;&lt;/foreign-keys&gt;&lt;ref-type name="Journal Article"&gt;17&lt;/ref-type&gt;&lt;contributors&gt;&lt;authors&gt;&lt;author&gt;Pichler, H.&lt;/author&gt;&lt;author&gt;Riezman, H.&lt;/author&gt;&lt;/authors&gt;&lt;/contributors&gt;&lt;auth-address&gt;Institute of Molecular Biotechnology, Sciences II, University of Geneva, 30 quai E. Ansermet, CH-1211 Geneva 4, Switzerland.&lt;/auth-address&gt;&lt;titles&gt;&lt;title&gt;Where sterols are required for endocytosis&lt;/title&gt;&lt;secondary-title&gt;Biochim Biophys Acta&lt;/secondary-title&gt;&lt;alt-title&gt;Biochimica et biophysica acta&lt;/alt-title&gt;&lt;/titles&gt;&lt;periodical&gt;&lt;full-title&gt;Biochim Biophys Acta&lt;/full-title&gt;&lt;/periodical&gt;&lt;pages&gt;51-61&lt;/pages&gt;&lt;volume&gt;1666&lt;/volume&gt;&lt;number&gt;1-2&lt;/number&gt;&lt;edition&gt;2004/11/03&lt;/edition&gt;&lt;keywords&gt;&lt;keyword&gt;Animals&lt;/keyword&gt;&lt;keyword&gt;Cell Compartmentation&lt;/keyword&gt;&lt;keyword&gt;*Endocytosis&lt;/keyword&gt;&lt;keyword&gt;Endosomes/metabolism&lt;/keyword&gt;&lt;keyword&gt;Humans&lt;/keyword&gt;&lt;keyword&gt;Lysosomes/metabolism&lt;/keyword&gt;&lt;keyword&gt;Membrane Lipids&lt;/keyword&gt;&lt;keyword&gt;*Sterols&lt;/keyword&gt;&lt;keyword&gt;Yeasts&lt;/keyword&gt;&lt;/keywords&gt;&lt;dates&gt;&lt;year&gt;2004&lt;/year&gt;&lt;pub-dates&gt;&lt;date&gt;Nov 3&lt;/date&gt;&lt;/pub-dates&gt;&lt;/dates&gt;&lt;isbn&gt;0006-3002 (Print)&amp;#xD;0006-3002 (Linking)&lt;/isbn&gt;&lt;accession-num&gt;15519308&lt;/accession-num&gt;&lt;work-type&gt;Research Support, Non-U.S. Gov&amp;apos;t&amp;#xD;Review&lt;/work-type&gt;&lt;urls&gt;&lt;related-urls&gt;&lt;url&gt;http://www.ncbi.nlm.nih.gov/pubmed/15519308&lt;/url&gt;&lt;url&gt;http://ac.els-cdn.com/S0005273604001580/1-s2.0-S0005273604001580-main.pdf?_tid=9f20d31a-680f-11e3-bdbe-00000aacb35e&amp;amp;acdnat=1387390385_ffcff3ed7e1d04dd23f15ce01a5fcb96&lt;/url&gt;&lt;/related-urls&gt;&lt;/urls&gt;&lt;electronic-resource-num&gt;10.1016/j.bbamem.2004.05.011&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5" w:tooltip="Pichler, 2004 #1110" w:history="1">
        <w:r w:rsidR="000F07FA" w:rsidRPr="00EF2A4D">
          <w:rPr>
            <w:rFonts w:ascii="Book Antiqua" w:hAnsi="Book Antiqua"/>
            <w:noProof/>
            <w:sz w:val="24"/>
            <w:szCs w:val="24"/>
            <w:vertAlign w:val="superscript"/>
            <w:lang w:val="en-US"/>
          </w:rPr>
          <w:t>12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66E78" w:rsidRPr="00EF2A4D">
        <w:rPr>
          <w:rFonts w:ascii="Book Antiqua" w:hAnsi="Book Antiqua"/>
          <w:sz w:val="24"/>
          <w:szCs w:val="24"/>
          <w:lang w:val="en-US"/>
        </w:rPr>
        <w:t>.</w:t>
      </w:r>
      <w:r w:rsidR="00C451A8" w:rsidRPr="00EF2A4D">
        <w:rPr>
          <w:rFonts w:ascii="Book Antiqua" w:hAnsi="Book Antiqua"/>
          <w:sz w:val="24"/>
          <w:szCs w:val="24"/>
          <w:lang w:val="en-US"/>
        </w:rPr>
        <w:t xml:space="preserve"> The internalization step of endocytosis involves the budding of vesicles from the plasma membrane, which are then targeted to and fuse</w:t>
      </w:r>
      <w:r w:rsidR="0057160E" w:rsidRPr="00EF2A4D">
        <w:rPr>
          <w:rFonts w:ascii="Book Antiqua" w:hAnsi="Book Antiqua"/>
          <w:sz w:val="24"/>
          <w:szCs w:val="24"/>
          <w:lang w:val="en-US"/>
        </w:rPr>
        <w:t>d</w:t>
      </w:r>
      <w:r w:rsidR="00C451A8" w:rsidRPr="00EF2A4D">
        <w:rPr>
          <w:rFonts w:ascii="Book Antiqua" w:hAnsi="Book Antiqua"/>
          <w:sz w:val="24"/>
          <w:szCs w:val="24"/>
          <w:lang w:val="en-US"/>
        </w:rPr>
        <w:t xml:space="preserve"> with an early endosomal compartment. In the early endosome, acidification probably induces a </w:t>
      </w:r>
      <w:r w:rsidR="00C451A8" w:rsidRPr="00EF2A4D">
        <w:rPr>
          <w:rFonts w:ascii="Book Antiqua" w:hAnsi="Book Antiqua"/>
          <w:sz w:val="24"/>
          <w:szCs w:val="24"/>
          <w:lang w:val="en-US"/>
        </w:rPr>
        <w:lastRenderedPageBreak/>
        <w:t>conformational change in the E1E2 glycoproteins, after which the viral envelope fuses with the endosomal membrane</w:t>
      </w:r>
      <w:r w:rsidR="005A5A39" w:rsidRPr="00EF2A4D">
        <w:rPr>
          <w:rFonts w:ascii="Book Antiqua" w:hAnsi="Book Antiqua"/>
          <w:sz w:val="24"/>
          <w:szCs w:val="24"/>
          <w:lang w:val="en-US"/>
        </w:rPr>
        <w:t>,</w:t>
      </w:r>
      <w:r w:rsidR="00C451A8" w:rsidRPr="00EF2A4D">
        <w:rPr>
          <w:rFonts w:ascii="Book Antiqua" w:hAnsi="Book Antiqua"/>
          <w:sz w:val="24"/>
          <w:szCs w:val="24"/>
          <w:lang w:val="en-US"/>
        </w:rPr>
        <w:t xml:space="preserve"> thereby releasing the viral </w:t>
      </w:r>
      <w:r w:rsidR="004D1AA6">
        <w:rPr>
          <w:rFonts w:ascii="Book Antiqua" w:hAnsi="Book Antiqua"/>
          <w:sz w:val="24"/>
          <w:szCs w:val="24"/>
          <w:lang w:val="en-US"/>
        </w:rPr>
        <w:t>nucleocapsid into the cytoplasm</w:t>
      </w:r>
      <w:r w:rsidR="003635EA" w:rsidRPr="00EF2A4D">
        <w:rPr>
          <w:rFonts w:ascii="Book Antiqua" w:hAnsi="Book Antiqua"/>
          <w:sz w:val="24"/>
          <w:szCs w:val="24"/>
          <w:lang w:val="en-US"/>
        </w:rPr>
        <w:fldChar w:fldCharType="begin">
          <w:fldData xml:space="preserve">PEVuZE5vdGU+PENpdGU+PEF1dGhvcj5CbGFuY2hhcmQ8L0F1dGhvcj48WWVhcj4yMDA2PC9ZZWFy
PjxSZWNOdW0+MTAwPC9SZWNOdW0+PERpc3BsYXlUZXh0PjxzdHlsZSBmYWNlPSJzdXBlcnNjcmlw
dCI+WzEyNiwgMTI3XTwvc3R5bGU+PC9EaXNwbGF5VGV4dD48cmVjb3JkPjxyZWMtbnVtYmVyPjEw
MDwvcmVjLW51bWJlcj48Zm9yZWlnbi1rZXlzPjxrZXkgYXBwPSJFTiIgZGItaWQ9InYweHd2ZWRy
MnRlZGFxZTl6MjV4YXY5NGRkZWZhdHhhdnAwNSIgdGltZXN0YW1wPSIxMzIyNzQyNTA0Ij4xMDA8
L2tleT48L2ZvcmVpZ24ta2V5cz48cmVmLXR5cGUgbmFtZT0iSm91cm5hbCBBcnRpY2xlIj4xNzwv
cmVmLXR5cGU+PGNvbnRyaWJ1dG9ycz48YXV0aG9ycz48YXV0aG9yPkJsYW5jaGFyZCwgRS48L2F1
dGhvcj48YXV0aG9yPkJlbG91emFyZCwgUy48L2F1dGhvcj48YXV0aG9yPkdvdWVzbGFpbiwgTC48
L2F1dGhvcj48YXV0aG9yPldha2l0YSwgVC48L2F1dGhvcj48YXV0aG9yPkR1YnVpc3NvbiwgSi48
L2F1dGhvcj48YXV0aG9yPld5Y2hvd3NraSwgQy48L2F1dGhvcj48YXV0aG9yPlJvdWlsbGUsIFku
PC9hdXRob3I+PC9hdXRob3JzPjwvY29udHJpYnV0b3JzPjxhdXRoLWFkZHJlc3M+RXF1aXBlIEhl
cGF0aXRlIEMsIENOUlMtVU1SODE2MSwgSW5zdGl0dXQgZGUgQmlvbG9naWUgZGUgTGlsbGUsIDEg
cnVlIGR1IFByb2Zlc3NldXIgQ2FsbWV0dGUsIEJQNDQ3LCA1OTAyMSBMaWxsZSBjZWRleCwgRnJh
bmNlLjwvYXV0aC1hZGRyZXNzPjx0aXRsZXM+PHRpdGxlPkhlcGF0aXRpcyBDIHZpcnVzIGVudHJ5
IGRlcGVuZHMgb24gY2xhdGhyaW4tbWVkaWF0ZWQgZW5kb2N5dG9zaXM8L3RpdGxlPjxzZWNvbmRh
cnktdGl0bGU+SiBWaXJvbDwvc2Vjb25kYXJ5LXRpdGxlPjwvdGl0bGVzPjxwZXJpb2RpY2FsPjxm
dWxsLXRpdGxlPkogVmlyb2w8L2Z1bGwtdGl0bGU+PC9wZXJpb2RpY2FsPjxwYWdlcz42OTY0LTcy
PC9wYWdlcz48dm9sdW1lPjgwPC92b2x1bWU+PG51bWJlcj4xNDwvbnVtYmVyPjxlZGl0aW9uPjIw
MDYvMDcvMDE8L2VkaXRpb24+PGtleXdvcmRzPjxrZXl3b3JkPkNlbGwgTGluZSwgVHVtb3I8L2tl
eXdvcmQ+PGtleXdvcmQ+Q2hsb3Jwcm9tYXppbmUvcGhhcm1hY29sb2d5PC9rZXl3b3JkPjxrZXl3
b3JkPkNsYXRocmluLyptZXRhYm9saXNtPC9rZXl3b3JkPjxrZXl3b3JkPkRvcGFtaW5lIEFudGFn
b25pc3RzL3BoYXJtYWNvbG9neTwva2V5d29yZD48a2V5d29yZD4qRW5kb2N5dG9zaXMvZHJ1ZyBl
ZmZlY3RzPC9rZXl3b3JkPjxrZXl3b3JkPkVuZG9zb21lcy8qbWV0YWJvbGlzbS92aXJvbG9neTwv
a2V5d29yZD48a2V5d29yZD5Fbnp5bWUgSW5oaWJpdG9ycy9waGFybWFjb2xvZ3k8L2tleXdvcmQ+
PGtleXdvcmQ+R2VuZSBFeHByZXNzaW9uIFJlZ3VsYXRpb24sIFZpcmFsL2RydWcgZWZmZWN0czwv
a2V5d29yZD48a2V5d29yZD5IZXBhY2l2aXJ1cy8qbWV0YWJvbGlzbTwva2V5d29yZD48a2V5d29y
ZD5IZXBhdGl0aXMgQy8qbWV0YWJvbGlzbTwva2V5d29yZD48a2V5d29yZD5IdW1hbnM8L2tleXdv
cmQ+PGtleXdvcmQ+TWFjcm9saWRlcy9waGFybWFjb2xvZ3k8L2tleXdvcmQ+PGtleXdvcmQ+Uk5B
LCBTbWFsbCBJbnRlcmZlcmluZy9tZXRhYm9saXNtL3BoYXJtYWNvbG9neTwva2V5d29yZD48a2V5
d29yZD5WaXJhbCBFbnZlbG9wZSBQcm90ZWlucy8qbWV0YWJvbGlzbTwva2V5d29yZD48L2tleXdv
cmRzPjxkYXRlcz48eWVhcj4yMDA2PC95ZWFyPjxwdWItZGF0ZXM+PGRhdGU+SnVsPC9kYXRlPjwv
cHViLWRhdGVzPjwvZGF0ZXM+PGlzYm4+MDAyMi01MzhYIChQcmludCkmI3hEOzAwMjItNTM4WCAo
TGlua2luZyk8L2lzYm4+PGFjY2Vzc2lvbi1udW0+MTY4MDkzMDI8L2FjY2Vzc2lvbi1udW0+PHVy
bHM+PHJlbGF0ZWQtdXJscz48dXJsPmh0dHA6Ly93d3cubmNiaS5ubG0ubmloLmdvdi9lbnRyZXov
cXVlcnkuZmNnaT9jbWQ9UmV0cmlldmUmYW1wO2RiPVB1Yk1lZCZhbXA7ZG9wdD1DaXRhdGlvbiZh
bXA7bGlzdF91aWRzPTE2ODA5MzAyPC91cmw+PHVybD5odHRwOi8vanZpLmFzbS5vcmcvY29udGVu
dC84MC8xNC82OTY0LmZ1bGwucGRmPC91cmw+PC9yZWxhdGVkLXVybHM+PC91cmxzPjxjdXN0b20y
PjE0ODkwNDI8L2N1c3RvbTI+PGVsZWN0cm9uaWMtcmVzb3VyY2UtbnVtPjgwLzE0LzY5NjQgW3Bp
aV0mI3hEOzEwLjExMjgvSlZJLjAwMDI0LTA2PC9lbGVjdHJvbmljLXJlc291cmNlLW51bT48bGFu
Z3VhZ2U+ZW5nPC9sYW5ndWFnZT48L3JlY29yZD48L0NpdGU+PENpdGU+PEF1dGhvcj5MYXZpbGxl
dHRlPC9BdXRob3I+PFllYXI+MjAwNzwvWWVhcj48UmVjTnVtPjEwMzwvUmVjTnVtPjxyZWNvcmQ+
PHJlYy1udW1iZXI+MTAzPC9yZWMtbnVtYmVyPjxmb3JlaWduLWtleXM+PGtleSBhcHA9IkVOIiBk
Yi1pZD0idjB4d3ZlZHIydGVkYXFlOXoyNXhhdjk0ZGRlZmF0eGF2cDA1IiB0aW1lc3RhbXA9IjEz
MjI3NDI1NjUiPjEwMzwva2V5PjwvZm9yZWlnbi1rZXlzPjxyZWYtdHlwZSBuYW1lPSJKb3VybmFs
IEFydGljbGUiPjE3PC9yZWYtdHlwZT48Y29udHJpYnV0b3JzPjxhdXRob3JzPjxhdXRob3I+TGF2
aWxsZXR0ZSwgRC48L2F1dGhvcj48YXV0aG9yPlBlY2hldXIsIEUuIEkuPC9hdXRob3I+PGF1dGhv
cj5Eb25vdCwgUC48L2F1dGhvcj48YXV0aG9yPkZyZXNxdWV0LCBKLjwvYXV0aG9yPjxhdXRob3I+
TW9sbGUsIEouPC9hdXRob3I+PGF1dGhvcj5Db3JiYXUsIFIuPC9hdXRob3I+PGF1dGhvcj5EcmV1
eCwgTS48L2F1dGhvcj48YXV0aG9yPlBlbmluLCBGLjwvYXV0aG9yPjxhdXRob3I+Q29zc2V0LCBG
LiBMLjwvYXV0aG9yPjwvYXV0aG9ycz48L2NvbnRyaWJ1dG9ycz48YXV0aC1hZGRyZXNzPlVuaXZl
cnNpdGUgZGUgTHlvbiwgSUZSIDEyOCwgRi02OTAwNyBMeW9uLCBGcmFuY2UuPC9hdXRoLWFkZHJl
c3M+PHRpdGxlcz48dGl0bGU+Q2hhcmFjdGVyaXphdGlvbiBvZiBmdXNpb24gZGV0ZXJtaW5hbnRz
IHBvaW50cyB0byB0aGUgaW52b2x2ZW1lbnQgb2YgdGhyZWUgZGlzY3JldGUgcmVnaW9ucyBvZiBi
b3RoIEUxIGFuZCBFMiBnbHljb3Byb3RlaW5zIGluIHRoZSBtZW1icmFuZSBmdXNpb24gcHJvY2Vz
cyBvZiBoZXBhdGl0aXMgQyB2aXJ1czwvdGl0bGU+PHNlY29uZGFyeS10aXRsZT5KIFZpcm9sPC9z
ZWNvbmRhcnktdGl0bGU+PC90aXRsZXM+PHBlcmlvZGljYWw+PGZ1bGwtdGl0bGU+SiBWaXJvbDwv
ZnVsbC10aXRsZT48L3BlcmlvZGljYWw+PHBhZ2VzPjg3NTItNjU8L3BhZ2VzPjx2b2x1bWU+ODE8
L3ZvbHVtZT48bnVtYmVyPjE2PC9udW1iZXI+PGVkaXRpb24+MjAwNy8wNi8wMTwvZWRpdGlvbj48
a2V5d29yZHM+PGtleXdvcmQ+QW1pbm8gQWNpZCBTZXF1ZW5jZTwva2V5d29yZD48a2V5d29yZD5I
ZXBhY2l2aXJ1cy9nZW5ldGljcy8qcGh5c2lvbG9neTwva2V5d29yZD48a2V5d29yZD5IdW1hbnM8
L2tleXdvcmQ+PGtleXdvcmQ+Kk1lbWJyYW5lIEZ1c2lvbjwva2V5d29yZD48a2V5d29yZD5Nb2xl
Y3VsYXIgU2VxdWVuY2UgRGF0YTwva2V5d29yZD48a2V5d29yZD5NdXRhdGlvbjwva2V5d29yZD48
a2V5d29yZD5WaXJhbCBFbnZlbG9wZSBQcm90ZWlucy9jaGVtaXN0cnkvZ2VuZXRpY3MvKm1ldGFi
b2xpc208L2tleXdvcmQ+PGtleXdvcmQ+VmlyaW9uL2NoZW1pc3RyeS8qbWV0YWJvbGlzbTwva2V5
d29yZD48L2tleXdvcmRzPjxkYXRlcz48eWVhcj4yMDA3PC95ZWFyPjxwdWItZGF0ZXM+PGRhdGU+
QXVnPC9kYXRlPjwvcHViLWRhdGVzPjwvZGF0ZXM+PGlzYm4+MDAyMi01MzhYIChQcmludCkmI3hE
OzAwMjItNTM4WCAoTGlua2luZyk8L2lzYm4+PGFjY2Vzc2lvbi1udW0+MTc1Mzc4NTU8L2FjY2Vz
c2lvbi1udW0+PHVybHM+PHJlbGF0ZWQtdXJscz48dXJsPmh0dHA6Ly93d3cubmNiaS5ubG0ubmlo
Lmdvdi9lbnRyZXovcXVlcnkuZmNnaT9jbWQ9UmV0cmlldmUmYW1wO2RiPVB1Yk1lZCZhbXA7ZG9w
dD1DaXRhdGlvbiZhbXA7bGlzdF91aWRzPTE3NTM3ODU1PC91cmw+PHVybD5odHRwOi8vanZpLmFz
bS5vcmcvY29udGVudC84MS8xNi84NzUyLmZ1bGwucGRmPC91cmw+PC9yZWxhdGVkLXVybHM+PC91
cmxzPjxjdXN0b20yPjE5NTEzODE8L2N1c3RvbTI+PGVsZWN0cm9uaWMtcmVzb3VyY2UtbnVtPkpW
SS4wMjY0Mi0wNiBbcGlpXSYjeEQ7MTAuMTEyOC9KVkkuMDI2NDItMDY8L2VsZWN0cm9uaWMtcmVz
b3VyY2UtbnVtPjxsYW5ndWFnZT5lbmc8L2xhbmd1YWdlPjwvcmVjb3JkPjwvQ2l0ZT48L0VuZE5v
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bGFuY2hhcmQ8L0F1dGhvcj48WWVhcj4yMDA2PC9ZZWFy
PjxSZWNOdW0+MTAwPC9SZWNOdW0+PERpc3BsYXlUZXh0PjxzdHlsZSBmYWNlPSJzdXBlcnNjcmlw
dCI+WzEyNiwgMTI3XTwvc3R5bGU+PC9EaXNwbGF5VGV4dD48cmVjb3JkPjxyZWMtbnVtYmVyPjEw
MDwvcmVjLW51bWJlcj48Zm9yZWlnbi1rZXlzPjxrZXkgYXBwPSJFTiIgZGItaWQ9InYweHd2ZWRy
MnRlZGFxZTl6MjV4YXY5NGRkZWZhdHhhdnAwNSIgdGltZXN0YW1wPSIxMzIyNzQyNTA0Ij4xMDA8
L2tleT48L2ZvcmVpZ24ta2V5cz48cmVmLXR5cGUgbmFtZT0iSm91cm5hbCBBcnRpY2xlIj4xNzwv
cmVmLXR5cGU+PGNvbnRyaWJ1dG9ycz48YXV0aG9ycz48YXV0aG9yPkJsYW5jaGFyZCwgRS48L2F1
dGhvcj48YXV0aG9yPkJlbG91emFyZCwgUy48L2F1dGhvcj48YXV0aG9yPkdvdWVzbGFpbiwgTC48
L2F1dGhvcj48YXV0aG9yPldha2l0YSwgVC48L2F1dGhvcj48YXV0aG9yPkR1YnVpc3NvbiwgSi48
L2F1dGhvcj48YXV0aG9yPld5Y2hvd3NraSwgQy48L2F1dGhvcj48YXV0aG9yPlJvdWlsbGUsIFku
PC9hdXRob3I+PC9hdXRob3JzPjwvY29udHJpYnV0b3JzPjxhdXRoLWFkZHJlc3M+RXF1aXBlIEhl
cGF0aXRlIEMsIENOUlMtVU1SODE2MSwgSW5zdGl0dXQgZGUgQmlvbG9naWUgZGUgTGlsbGUsIDEg
cnVlIGR1IFByb2Zlc3NldXIgQ2FsbWV0dGUsIEJQNDQ3LCA1OTAyMSBMaWxsZSBjZWRleCwgRnJh
bmNlLjwvYXV0aC1hZGRyZXNzPjx0aXRsZXM+PHRpdGxlPkhlcGF0aXRpcyBDIHZpcnVzIGVudHJ5
IGRlcGVuZHMgb24gY2xhdGhyaW4tbWVkaWF0ZWQgZW5kb2N5dG9zaXM8L3RpdGxlPjxzZWNvbmRh
cnktdGl0bGU+SiBWaXJvbDwvc2Vjb25kYXJ5LXRpdGxlPjwvdGl0bGVzPjxwZXJpb2RpY2FsPjxm
dWxsLXRpdGxlPkogVmlyb2w8L2Z1bGwtdGl0bGU+PC9wZXJpb2RpY2FsPjxwYWdlcz42OTY0LTcy
PC9wYWdlcz48dm9sdW1lPjgwPC92b2x1bWU+PG51bWJlcj4xNDwvbnVtYmVyPjxlZGl0aW9uPjIw
MDYvMDcvMDE8L2VkaXRpb24+PGtleXdvcmRzPjxrZXl3b3JkPkNlbGwgTGluZSwgVHVtb3I8L2tl
eXdvcmQ+PGtleXdvcmQ+Q2hsb3Jwcm9tYXppbmUvcGhhcm1hY29sb2d5PC9rZXl3b3JkPjxrZXl3
b3JkPkNsYXRocmluLyptZXRhYm9saXNtPC9rZXl3b3JkPjxrZXl3b3JkPkRvcGFtaW5lIEFudGFn
b25pc3RzL3BoYXJtYWNvbG9neTwva2V5d29yZD48a2V5d29yZD4qRW5kb2N5dG9zaXMvZHJ1ZyBl
ZmZlY3RzPC9rZXl3b3JkPjxrZXl3b3JkPkVuZG9zb21lcy8qbWV0YWJvbGlzbS92aXJvbG9neTwv
a2V5d29yZD48a2V5d29yZD5Fbnp5bWUgSW5oaWJpdG9ycy9waGFybWFjb2xvZ3k8L2tleXdvcmQ+
PGtleXdvcmQ+R2VuZSBFeHByZXNzaW9uIFJlZ3VsYXRpb24sIFZpcmFsL2RydWcgZWZmZWN0czwv
a2V5d29yZD48a2V5d29yZD5IZXBhY2l2aXJ1cy8qbWV0YWJvbGlzbTwva2V5d29yZD48a2V5d29y
ZD5IZXBhdGl0aXMgQy8qbWV0YWJvbGlzbTwva2V5d29yZD48a2V5d29yZD5IdW1hbnM8L2tleXdv
cmQ+PGtleXdvcmQ+TWFjcm9saWRlcy9waGFybWFjb2xvZ3k8L2tleXdvcmQ+PGtleXdvcmQ+Uk5B
LCBTbWFsbCBJbnRlcmZlcmluZy9tZXRhYm9saXNtL3BoYXJtYWNvbG9neTwva2V5d29yZD48a2V5
d29yZD5WaXJhbCBFbnZlbG9wZSBQcm90ZWlucy8qbWV0YWJvbGlzbTwva2V5d29yZD48L2tleXdv
cmRzPjxkYXRlcz48eWVhcj4yMDA2PC95ZWFyPjxwdWItZGF0ZXM+PGRhdGU+SnVsPC9kYXRlPjwv
cHViLWRhdGVzPjwvZGF0ZXM+PGlzYm4+MDAyMi01MzhYIChQcmludCkmI3hEOzAwMjItNTM4WCAo
TGlua2luZyk8L2lzYm4+PGFjY2Vzc2lvbi1udW0+MTY4MDkzMDI8L2FjY2Vzc2lvbi1udW0+PHVy
bHM+PHJlbGF0ZWQtdXJscz48dXJsPmh0dHA6Ly93d3cubmNiaS5ubG0ubmloLmdvdi9lbnRyZXov
cXVlcnkuZmNnaT9jbWQ9UmV0cmlldmUmYW1wO2RiPVB1Yk1lZCZhbXA7ZG9wdD1DaXRhdGlvbiZh
bXA7bGlzdF91aWRzPTE2ODA5MzAyPC91cmw+PHVybD5odHRwOi8vanZpLmFzbS5vcmcvY29udGVu
dC84MC8xNC82OTY0LmZ1bGwucGRmPC91cmw+PC9yZWxhdGVkLXVybHM+PC91cmxzPjxjdXN0b20y
PjE0ODkwNDI8L2N1c3RvbTI+PGVsZWN0cm9uaWMtcmVzb3VyY2UtbnVtPjgwLzE0LzY5NjQgW3Bp
aV0mI3hEOzEwLjExMjgvSlZJLjAwMDI0LTA2PC9lbGVjdHJvbmljLXJlc291cmNlLW51bT48bGFu
Z3VhZ2U+ZW5nPC9sYW5ndWFnZT48L3JlY29yZD48L0NpdGU+PENpdGU+PEF1dGhvcj5MYXZpbGxl
dHRlPC9BdXRob3I+PFllYXI+MjAwNzwvWWVhcj48UmVjTnVtPjEwMzwvUmVjTnVtPjxyZWNvcmQ+
PHJlYy1udW1iZXI+MTAzPC9yZWMtbnVtYmVyPjxmb3JlaWduLWtleXM+PGtleSBhcHA9IkVOIiBk
Yi1pZD0idjB4d3ZlZHIydGVkYXFlOXoyNXhhdjk0ZGRlZmF0eGF2cDA1IiB0aW1lc3RhbXA9IjEz
MjI3NDI1NjUiPjEwMzwva2V5PjwvZm9yZWlnbi1rZXlzPjxyZWYtdHlwZSBuYW1lPSJKb3VybmFs
IEFydGljbGUiPjE3PC9yZWYtdHlwZT48Y29udHJpYnV0b3JzPjxhdXRob3JzPjxhdXRob3I+TGF2
aWxsZXR0ZSwgRC48L2F1dGhvcj48YXV0aG9yPlBlY2hldXIsIEUuIEkuPC9hdXRob3I+PGF1dGhv
cj5Eb25vdCwgUC48L2F1dGhvcj48YXV0aG9yPkZyZXNxdWV0LCBKLjwvYXV0aG9yPjxhdXRob3I+
TW9sbGUsIEouPC9hdXRob3I+PGF1dGhvcj5Db3JiYXUsIFIuPC9hdXRob3I+PGF1dGhvcj5EcmV1
eCwgTS48L2F1dGhvcj48YXV0aG9yPlBlbmluLCBGLjwvYXV0aG9yPjxhdXRob3I+Q29zc2V0LCBG
LiBMLjwvYXV0aG9yPjwvYXV0aG9ycz48L2NvbnRyaWJ1dG9ycz48YXV0aC1hZGRyZXNzPlVuaXZl
cnNpdGUgZGUgTHlvbiwgSUZSIDEyOCwgRi02OTAwNyBMeW9uLCBGcmFuY2UuPC9hdXRoLWFkZHJl
c3M+PHRpdGxlcz48dGl0bGU+Q2hhcmFjdGVyaXphdGlvbiBvZiBmdXNpb24gZGV0ZXJtaW5hbnRz
IHBvaW50cyB0byB0aGUgaW52b2x2ZW1lbnQgb2YgdGhyZWUgZGlzY3JldGUgcmVnaW9ucyBvZiBi
b3RoIEUxIGFuZCBFMiBnbHljb3Byb3RlaW5zIGluIHRoZSBtZW1icmFuZSBmdXNpb24gcHJvY2Vz
cyBvZiBoZXBhdGl0aXMgQyB2aXJ1czwvdGl0bGU+PHNlY29uZGFyeS10aXRsZT5KIFZpcm9sPC9z
ZWNvbmRhcnktdGl0bGU+PC90aXRsZXM+PHBlcmlvZGljYWw+PGZ1bGwtdGl0bGU+SiBWaXJvbDwv
ZnVsbC10aXRsZT48L3BlcmlvZGljYWw+PHBhZ2VzPjg3NTItNjU8L3BhZ2VzPjx2b2x1bWU+ODE8
L3ZvbHVtZT48bnVtYmVyPjE2PC9udW1iZXI+PGVkaXRpb24+MjAwNy8wNi8wMTwvZWRpdGlvbj48
a2V5d29yZHM+PGtleXdvcmQ+QW1pbm8gQWNpZCBTZXF1ZW5jZTwva2V5d29yZD48a2V5d29yZD5I
ZXBhY2l2aXJ1cy9nZW5ldGljcy8qcGh5c2lvbG9neTwva2V5d29yZD48a2V5d29yZD5IdW1hbnM8
L2tleXdvcmQ+PGtleXdvcmQ+Kk1lbWJyYW5lIEZ1c2lvbjwva2V5d29yZD48a2V5d29yZD5Nb2xl
Y3VsYXIgU2VxdWVuY2UgRGF0YTwva2V5d29yZD48a2V5d29yZD5NdXRhdGlvbjwva2V5d29yZD48
a2V5d29yZD5WaXJhbCBFbnZlbG9wZSBQcm90ZWlucy9jaGVtaXN0cnkvZ2VuZXRpY3MvKm1ldGFi
b2xpc208L2tleXdvcmQ+PGtleXdvcmQ+VmlyaW9uL2NoZW1pc3RyeS8qbWV0YWJvbGlzbTwva2V5
d29yZD48L2tleXdvcmRzPjxkYXRlcz48eWVhcj4yMDA3PC95ZWFyPjxwdWItZGF0ZXM+PGRhdGU+
QXVnPC9kYXRlPjwvcHViLWRhdGVzPjwvZGF0ZXM+PGlzYm4+MDAyMi01MzhYIChQcmludCkmI3hE
OzAwMjItNTM4WCAoTGlua2luZyk8L2lzYm4+PGFjY2Vzc2lvbi1udW0+MTc1Mzc4NTU8L2FjY2Vz
c2lvbi1udW0+PHVybHM+PHJlbGF0ZWQtdXJscz48dXJsPmh0dHA6Ly93d3cubmNiaS5ubG0ubmlo
Lmdvdi9lbnRyZXovcXVlcnkuZmNnaT9jbWQ9UmV0cmlldmUmYW1wO2RiPVB1Yk1lZCZhbXA7ZG9w
dD1DaXRhdGlvbiZhbXA7bGlzdF91aWRzPTE3NTM3ODU1PC91cmw+PHVybD5odHRwOi8vanZpLmFz
bS5vcmcvY29udGVudC84MS8xNi84NzUyLmZ1bGwucGRmPC91cmw+PC9yZWxhdGVkLXVybHM+PC91
cmxzPjxjdXN0b20yPjE5NTEzODE8L2N1c3RvbTI+PGVsZWN0cm9uaWMtcmVzb3VyY2UtbnVtPkpW
SS4wMjY0Mi0wNiBbcGlpXSYjeEQ7MTAuMTEyOC9KVkkuMDI2NDItMDY8L2VsZWN0cm9uaWMtcmVz
b3VyY2UtbnVtPjxsYW5ndWFnZT5lbmc8L2xhbmd1YWdlPjwvcmVjb3JkPjwvQ2l0ZT48L0VuZE5v
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6" w:tooltip="Blanchard, 2006 #100" w:history="1">
        <w:r w:rsidR="000F07FA" w:rsidRPr="00EF2A4D">
          <w:rPr>
            <w:rFonts w:ascii="Book Antiqua" w:hAnsi="Book Antiqua"/>
            <w:noProof/>
            <w:sz w:val="24"/>
            <w:szCs w:val="24"/>
            <w:vertAlign w:val="superscript"/>
            <w:lang w:val="en-US"/>
          </w:rPr>
          <w:t>126</w:t>
        </w:r>
      </w:hyperlink>
      <w:r w:rsidR="004D1AA6">
        <w:rPr>
          <w:rFonts w:ascii="Book Antiqua" w:hAnsi="Book Antiqua"/>
          <w:noProof/>
          <w:sz w:val="24"/>
          <w:szCs w:val="24"/>
          <w:vertAlign w:val="superscript"/>
          <w:lang w:val="en-US"/>
        </w:rPr>
        <w:t>,</w:t>
      </w:r>
      <w:hyperlink w:anchor="_ENREF_127" w:tooltip="Lavillette, 2007 #103" w:history="1">
        <w:r w:rsidR="000F07FA" w:rsidRPr="00EF2A4D">
          <w:rPr>
            <w:rFonts w:ascii="Book Antiqua" w:hAnsi="Book Antiqua"/>
            <w:noProof/>
            <w:sz w:val="24"/>
            <w:szCs w:val="24"/>
            <w:vertAlign w:val="superscript"/>
            <w:lang w:val="en-US"/>
          </w:rPr>
          <w:t>12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451A8" w:rsidRPr="00EF2A4D">
        <w:rPr>
          <w:rFonts w:ascii="Book Antiqua" w:hAnsi="Book Antiqua"/>
          <w:sz w:val="24"/>
          <w:szCs w:val="24"/>
          <w:lang w:val="en-US"/>
        </w:rPr>
        <w:t xml:space="preserve">. This fusion process </w:t>
      </w:r>
      <w:r w:rsidR="00393315" w:rsidRPr="00EF2A4D">
        <w:rPr>
          <w:rFonts w:ascii="Book Antiqua" w:hAnsi="Book Antiqua"/>
          <w:sz w:val="24"/>
          <w:szCs w:val="24"/>
          <w:lang w:val="en-US"/>
        </w:rPr>
        <w:t>is</w:t>
      </w:r>
      <w:r w:rsidR="00C451A8" w:rsidRPr="00EF2A4D">
        <w:rPr>
          <w:rFonts w:ascii="Book Antiqua" w:hAnsi="Book Antiqua"/>
          <w:sz w:val="24"/>
          <w:szCs w:val="24"/>
          <w:lang w:val="en-US"/>
        </w:rPr>
        <w:t xml:space="preserve"> </w:t>
      </w:r>
      <w:r w:rsidR="001538BF" w:rsidRPr="00EF2A4D">
        <w:rPr>
          <w:rFonts w:ascii="Book Antiqua" w:hAnsi="Book Antiqua"/>
          <w:sz w:val="24"/>
          <w:szCs w:val="24"/>
          <w:lang w:val="en-US"/>
        </w:rPr>
        <w:t>significantly facilitated</w:t>
      </w:r>
      <w:r w:rsidR="00C451A8" w:rsidRPr="00EF2A4D">
        <w:rPr>
          <w:rFonts w:ascii="Book Antiqua" w:hAnsi="Book Antiqua"/>
          <w:sz w:val="24"/>
          <w:szCs w:val="24"/>
          <w:lang w:val="en-US"/>
        </w:rPr>
        <w:t xml:space="preserve"> by the presence of cholesterol </w:t>
      </w:r>
      <w:r w:rsidR="00F747B6" w:rsidRPr="00EF2A4D">
        <w:rPr>
          <w:rFonts w:ascii="Book Antiqua" w:hAnsi="Book Antiqua"/>
          <w:sz w:val="24"/>
          <w:szCs w:val="24"/>
          <w:lang w:val="en-US"/>
        </w:rPr>
        <w:t xml:space="preserve">and sphingomyelin </w:t>
      </w:r>
      <w:r w:rsidR="00C451A8" w:rsidRPr="00EF2A4D">
        <w:rPr>
          <w:rFonts w:ascii="Book Antiqua" w:hAnsi="Book Antiqua"/>
          <w:sz w:val="24"/>
          <w:szCs w:val="24"/>
          <w:lang w:val="en-US"/>
        </w:rPr>
        <w:t>in the target membrane</w:t>
      </w:r>
      <w:r w:rsidR="003635EA" w:rsidRPr="00EF2A4D">
        <w:rPr>
          <w:rFonts w:ascii="Book Antiqua" w:hAnsi="Book Antiqua"/>
          <w:sz w:val="24"/>
          <w:szCs w:val="24"/>
          <w:lang w:val="en-US"/>
        </w:rPr>
        <w:fldChar w:fldCharType="begin">
          <w:fldData xml:space="preserve">PEVuZE5vdGU+PENpdGU+PEF1dGhvcj5MYXZpbGxldHRlPC9BdXRob3I+PFllYXI+MjAwNjwvWWVh
cj48UmVjTnVtPjk1MTwvUmVjTnVtPjxEaXNwbGF5VGV4dD48c3R5bGUgZmFjZT0ic3VwZXJzY3Jp
cHQiPlsxMjgsIDEyOV08L3N0eWxlPjwvRGlzcGxheVRleHQ+PHJlY29yZD48cmVjLW51bWJlcj45
NTE8L3JlYy1udW1iZXI+PGZvcmVpZ24ta2V5cz48a2V5IGFwcD0iRU4iIGRiLWlkPSJ2MHh3dmVk
cjJ0ZWRhcWU5ejI1eGF2OTRkZGVmYXR4YXZwMDUiIHRpbWVzdGFtcD0iMTM3Nzg1MDYyNSI+OTUx
PC9rZXk+PC9mb3JlaWduLWtleXM+PHJlZi10eXBlIG5hbWU9IkpvdXJuYWwgQXJ0aWNsZSI+MTc8
L3JlZi10eXBlPjxjb250cmlidXRvcnM+PGF1dGhvcnM+PGF1dGhvcj5MYXZpbGxldHRlLCBELjwv
YXV0aG9yPjxhdXRob3I+QmFydG9zY2gsIEIuPC9hdXRob3I+PGF1dGhvcj5Ob3Vycmlzc29uLCBE
LjwvYXV0aG9yPjxhdXRob3I+VmVybmV5LCBHLjwvYXV0aG9yPjxhdXRob3I+Q29zc2V0LCBGLiBM
LjwvYXV0aG9yPjxhdXRob3I+UGVuaW4sIEYuPC9hdXRob3I+PGF1dGhvcj5QZWNoZXVyLCBFLiBJ
LjwvYXV0aG9yPjwvYXV0aG9ycz48L2NvbnRyaWJ1dG9ycz48YXV0aC1hZGRyZXNzPklGUjEyOCBC
aW9zY2llbmNlcyBMeW9uIEdlcmxhbmQsIEluc3RpdHV0IGRlIEJpb2xvZ2llIGV0IENoaW1pZSBk
ZXMgUHJvdGVpbmVzLCBVTVIgNTA4NiBDTlJTLVVuaXZlcnNpdGUgQ2xhdWRlIEJlcm5hcmQgZGUg
THlvbi48L2F1dGgtYWRkcmVzcz48dGl0bGVzPjx0aXRsZT5IZXBhdGl0aXMgQyB2aXJ1cyBnbHlj
b3Byb3RlaW5zIG1lZGlhdGUgbG93IHBILWRlcGVuZGVudCBtZW1icmFuZSBmdXNpb24gd2l0aCBs
aXBvc29tZXM8L3RpdGxlPjxzZWNvbmRhcnktdGl0bGU+SiBCaW9sIENoZW08L3NlY29uZGFyeS10
aXRsZT48YWx0LXRpdGxlPlRoZSBKb3VybmFsIG9mIGJpb2xvZ2ljYWwgY2hlbWlzdHJ5PC9hbHQt
dGl0bGU+PC90aXRsZXM+PHBlcmlvZGljYWw+PGZ1bGwtdGl0bGU+SiBCaW9sIENoZW08L2Z1bGwt
dGl0bGU+PC9wZXJpb2RpY2FsPjxwYWdlcz4zOTA5LTE3PC9wYWdlcz48dm9sdW1lPjI4MTwvdm9s
dW1lPjxudW1iZXI+NzwvbnVtYmVyPjxlZGl0aW9uPjIwMDUvMTIvMTc8L2VkaXRpb24+PGtleXdv
cmRzPjxrZXl3b3JkPkNob2xlc3Rlcm9sL3BoeXNpb2xvZ3k8L2tleXdvcmQ+PGtleXdvcmQ+SGVw
YWNpdmlydXMvKnBoeXNpb2xvZ3k8L2tleXdvcmQ+PGtleXdvcmQ+SHlkcm9nZW4tSW9uIENvbmNl
bnRyYXRpb248L2tleXdvcmQ+PGtleXdvcmQ+TGlwb3NvbWVzPC9rZXl3b3JkPjxrZXl3b3JkPipN
ZW1icmFuZSBGdXNpb248L2tleXdvcmQ+PGtleXdvcmQ+VGVtcGVyYXR1cmU8L2tleXdvcmQ+PGtl
eXdvcmQ+VmlyYWwgRW52ZWxvcGUgUHJvdGVpbnMvKnBoeXNpb2xvZ3k8L2tleXdvcmQ+PGtleXdv
cmQ+VmlyaW9uL3BoeXNpb2xvZ3k8L2tleXdvcmQ+PC9rZXl3b3Jkcz48ZGF0ZXM+PHllYXI+MjAw
NjwveWVhcj48cHViLWRhdGVzPjxkYXRlPkZlYiAxNzwvZGF0ZT48L3B1Yi1kYXRlcz48L2RhdGVz
Pjxpc2JuPjAwMjEtOTI1OCAoUHJpbnQpJiN4RDswMDIxLTkyNTggKExpbmtpbmcpPC9pc2JuPjxh
Y2Nlc3Npb24tbnVtPjE2MzU2OTMyPC9hY2Nlc3Npb24tbnVtPjx3b3JrLXR5cGU+UmVzZWFyY2gg
U3VwcG9ydCwgTm9uLVUuUy4gR292JmFwb3M7dDwvd29yay10eXBlPjx1cmxzPjxyZWxhdGVkLXVy
bHM+PHVybD5odHRwOi8vd3d3Lm5jYmkubmxtLm5paC5nb3YvcHVibWVkLzE2MzU2OTMyPC91cmw+
PHVybD5odHRwOi8vd3d3LmpiYy5vcmcvY29udGVudC8yODEvNy8zOTA5LmZ1bGwucGRmPC91cmw+
PC9yZWxhdGVkLXVybHM+PC91cmxzPjxlbGVjdHJvbmljLXJlc291cmNlLW51bT4xMC4xMDc0L2pi
Yy5NNTA5NzQ3MjAwPC9lbGVjdHJvbmljLXJlc291cmNlLW51bT48bGFuZ3VhZ2U+ZW5nPC9sYW5n
dWFnZT48L3JlY29yZD48L0NpdGU+PENpdGU+PEF1dGhvcj5IYWlkPC9BdXRob3I+PFllYXI+MjAw
OTwvWWVhcj48UmVjTnVtPjEwODc8L1JlY051bT48cmVjb3JkPjxyZWMtbnVtYmVyPjEwODc8L3Jl
Yy1udW1iZXI+PGZvcmVpZ24ta2V5cz48a2V5IGFwcD0iRU4iIGRiLWlkPSJ2MHh3dmVkcjJ0ZWRh
cWU5ejI1eGF2OTRkZGVmYXR4YXZwMDUiIHRpbWVzdGFtcD0iMTM4NjI1MjExNCI+MTA4Nzwva2V5
PjwvZm9yZWlnbi1rZXlzPjxyZWYtdHlwZSBuYW1lPSJKb3VybmFsIEFydGljbGUiPjE3PC9yZWYt
dHlwZT48Y29udHJpYnV0b3JzPjxhdXRob3JzPjxhdXRob3I+SGFpZCwgUy48L2F1dGhvcj48YXV0
aG9yPlBpZXRzY2htYW5uLCBULjwvYXV0aG9yPjxhdXRob3I+UGVjaGV1ciwgRS4gSS48L2F1dGhv
cj48L2F1dGhvcnM+PC9jb250cmlidXRvcnM+PGF1dGgtYWRkcmVzcz5EZXBhcnRtZW50IGZvciBF
eHBlcmltZW50YWwgVmlyb2xvZ3ksIFRXSU5DT1JFLCBDZW50cmUgZm9yIEV4cGVyaW1lbnRhbCBh
bmQgQ2xpbmljYWwgSW5mZWN0aW9uIFJlc2VhcmNoLCBhIEpvaW50IFZlbnR1cmUgb2YgSGFubm92
ZXIgTWVkaWNhbCBTY2hvb2wgYW5kIHRoZSBIZWxtaG9sdHotQ2VudHJlIGZvciBJbmZlY3Rpb24g
UmVzZWFyY2gsIEhhbm5vdmVyIDMwNjI1LCBHZXJtYW55LjwvYXV0aC1hZGRyZXNzPjx0aXRsZXM+
PHRpdGxlPkxvdyBwSC1kZXBlbmRlbnQgaGVwYXRpdGlzIEMgdmlydXMgbWVtYnJhbmUgZnVzaW9u
IGRlcGVuZHMgb24gRTIgaW50ZWdyaXR5LCB0YXJnZXQgbGlwaWQgY29tcG9zaXRpb24sIGFuZCBk
ZW5zaXR5IG9mIHZpcnVzIHBhcnRpY2xlczwvdGl0bGU+PHNlY29uZGFyeS10aXRsZT5KIEJpb2wg
Q2hlbTwvc2Vjb25kYXJ5LXRpdGxlPjxhbHQtdGl0bGU+VGhlIEpvdXJuYWwgb2YgYmlvbG9naWNh
bCBjaGVtaXN0cnk8L2FsdC10aXRsZT48L3RpdGxlcz48cGVyaW9kaWNhbD48ZnVsbC10aXRsZT5K
IEJpb2wgQ2hlbTwvZnVsbC10aXRsZT48L3BlcmlvZGljYWw+PHBhZ2VzPjE3NjU3LTY3PC9wYWdl
cz48dm9sdW1lPjI4NDwvdm9sdW1lPjxudW1iZXI+MjY8L251bWJlcj48ZWRpdGlvbj4yMDA5LzA1
LzA1PC9lZGl0aW9uPjxrZXl3b3Jkcz48a2V5d29yZD5DYXJjaW5vbWEsIEhlcGF0b2NlbGx1bGFy
L21ldGFib2xpc20vcGF0aG9sb2d5L3Zpcm9sb2d5PC9rZXl3b3JkPjxrZXl3b3JkPkNob2xlc3Rl
cm9sLyptZXRhYm9saXNtPC9rZXl3b3JkPjxrZXl3b3JkPkVsZWN0cm9wb3JhdGlvbjwva2V5d29y
ZD48a2V5d29yZD5IZXBhY2l2aXJ1cy8qcGh5c2lvbG9neTwva2V5d29yZD48a2V5d29yZD5IZXBh
dGl0aXMgQy9tZXRhYm9saXNtL3BhdGhvbG9neS92aXJvbG9neTwva2V5d29yZD48a2V5d29yZD5I
ZXBhdGl0aXMgQyBBbnRpYm9kaWVzL2ltbXVub2xvZ3kvcGhhcm1hY29sb2d5PC9rZXl3b3JkPjxr
ZXl3b3JkPkh1bWFuczwva2V5d29yZD48a2V5d29yZD5IeWRyb2dlbi1Jb24gQ29uY2VudHJhdGlv
bjwva2V5d29yZD48a2V5d29yZD5JbW11bm9lbnp5bWUgVGVjaG5pcXVlczwva2V5d29yZD48a2V5
d29yZD5JbW11bm9wcmVjaXBpdGF0aW9uPC9rZXl3b3JkPjxrZXl3b3JkPkluZG9sZXMvcGhhcm1h
Y29sb2d5PC9rZXl3b3JkPjxrZXl3b3JkPkxpcG9zb21lczwva2V5d29yZD48a2V5d29yZD5MaXZl
ciBOZW9wbGFzbXMvbWV0YWJvbGlzbS9wYXRob2xvZ3kvdmlyb2xvZ3k8L2tleXdvcmQ+PGtleXdv
cmQ+THVjaWZlcmFzZXMvbWV0YWJvbGlzbTwva2V5d29yZD48a2V5d29yZD5STkEsIFZpcmFsL2dl
bmV0aWNzL21ldGFib2xpc208L2tleXdvcmQ+PGtleXdvcmQ+U3BoaW5nb215ZWxpbnMvKm1ldGFi
b2xpc208L2tleXdvcmQ+PGtleXdvcmQ+VHJhbnNjcmlwdGlvbiwgR2VuZXRpYzwva2V5d29yZD48
a2V5d29yZD5UdW1vciBDZWxscywgQ3VsdHVyZWQ8L2tleXdvcmQ+PGtleXdvcmQ+VmlyYWwgRW52
ZWxvcGUgUHJvdGVpbnMvKnBoeXNpb2xvZ3k8L2tleXdvcmQ+PGtleXdvcmQ+VmlyaW9uLypwaHlz
aW9sb2d5PC9rZXl3b3JkPjxrZXl3b3JkPipWaXJ1cyBJbnRlcm5hbGl6YXRpb248L2tleXdvcmQ+
PC9rZXl3b3Jkcz48ZGF0ZXM+PHllYXI+MjAwOTwveWVhcj48cHViLWRhdGVzPjxkYXRlPkp1biAy
NjwvZGF0ZT48L3B1Yi1kYXRlcz48L2RhdGVzPjxpc2JuPjAwMjEtOTI1OCAoUHJpbnQpJiN4RDsw
MDIxLTkyNTggKExpbmtpbmcpPC9pc2JuPjxhY2Nlc3Npb24tbnVtPjE5NDExMjQ4PC9hY2Nlc3Np
b24tbnVtPjx3b3JrLXR5cGU+UmVzZWFyY2ggU3VwcG9ydCwgTm9uLVUuUy4gR292JmFwb3M7dDwv
d29yay10eXBlPjx1cmxzPjxyZWxhdGVkLXVybHM+PHVybD5odHRwOi8vd3d3Lm5jYmkubmxtLm5p
aC5nb3YvcHVibWVkLzE5NDExMjQ4PC91cmw+PHVybD5odHRwOi8vd3d3LmpiYy5vcmcvY29udGVu
dC8yODQvMjYvMTc2NTcuZnVsbC5wZGY8L3VybD48L3JlbGF0ZWQtdXJscz48L3VybHM+PGN1c3Rv
bTI+MjcxOTQwNTwvY3VzdG9tMj48ZWxlY3Ryb25pYy1yZXNvdXJjZS1udW0+MTAuMTA3NC9qYmMu
TTEwOS4wMTQ2NDc8L2VsZWN0cm9uaWMtcmVzb3VyY2UtbnVtPjxsYW5ndWFnZT5lbmc8L2xhbmd1
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MYXZpbGxldHRlPC9BdXRob3I+PFllYXI+MjAwNjwvWWVh
cj48UmVjTnVtPjk1MTwvUmVjTnVtPjxEaXNwbGF5VGV4dD48c3R5bGUgZmFjZT0ic3VwZXJzY3Jp
cHQiPlsxMjgsIDEyOV08L3N0eWxlPjwvRGlzcGxheVRleHQ+PHJlY29yZD48cmVjLW51bWJlcj45
NTE8L3JlYy1udW1iZXI+PGZvcmVpZ24ta2V5cz48a2V5IGFwcD0iRU4iIGRiLWlkPSJ2MHh3dmVk
cjJ0ZWRhcWU5ejI1eGF2OTRkZGVmYXR4YXZwMDUiIHRpbWVzdGFtcD0iMTM3Nzg1MDYyNSI+OTUx
PC9rZXk+PC9mb3JlaWduLWtleXM+PHJlZi10eXBlIG5hbWU9IkpvdXJuYWwgQXJ0aWNsZSI+MTc8
L3JlZi10eXBlPjxjb250cmlidXRvcnM+PGF1dGhvcnM+PGF1dGhvcj5MYXZpbGxldHRlLCBELjwv
YXV0aG9yPjxhdXRob3I+QmFydG9zY2gsIEIuPC9hdXRob3I+PGF1dGhvcj5Ob3Vycmlzc29uLCBE
LjwvYXV0aG9yPjxhdXRob3I+VmVybmV5LCBHLjwvYXV0aG9yPjxhdXRob3I+Q29zc2V0LCBGLiBM
LjwvYXV0aG9yPjxhdXRob3I+UGVuaW4sIEYuPC9hdXRob3I+PGF1dGhvcj5QZWNoZXVyLCBFLiBJ
LjwvYXV0aG9yPjwvYXV0aG9ycz48L2NvbnRyaWJ1dG9ycz48YXV0aC1hZGRyZXNzPklGUjEyOCBC
aW9zY2llbmNlcyBMeW9uIEdlcmxhbmQsIEluc3RpdHV0IGRlIEJpb2xvZ2llIGV0IENoaW1pZSBk
ZXMgUHJvdGVpbmVzLCBVTVIgNTA4NiBDTlJTLVVuaXZlcnNpdGUgQ2xhdWRlIEJlcm5hcmQgZGUg
THlvbi48L2F1dGgtYWRkcmVzcz48dGl0bGVzPjx0aXRsZT5IZXBhdGl0aXMgQyB2aXJ1cyBnbHlj
b3Byb3RlaW5zIG1lZGlhdGUgbG93IHBILWRlcGVuZGVudCBtZW1icmFuZSBmdXNpb24gd2l0aCBs
aXBvc29tZXM8L3RpdGxlPjxzZWNvbmRhcnktdGl0bGU+SiBCaW9sIENoZW08L3NlY29uZGFyeS10
aXRsZT48YWx0LXRpdGxlPlRoZSBKb3VybmFsIG9mIGJpb2xvZ2ljYWwgY2hlbWlzdHJ5PC9hbHQt
dGl0bGU+PC90aXRsZXM+PHBlcmlvZGljYWw+PGZ1bGwtdGl0bGU+SiBCaW9sIENoZW08L2Z1bGwt
dGl0bGU+PC9wZXJpb2RpY2FsPjxwYWdlcz4zOTA5LTE3PC9wYWdlcz48dm9sdW1lPjI4MTwvdm9s
dW1lPjxudW1iZXI+NzwvbnVtYmVyPjxlZGl0aW9uPjIwMDUvMTIvMTc8L2VkaXRpb24+PGtleXdv
cmRzPjxrZXl3b3JkPkNob2xlc3Rlcm9sL3BoeXNpb2xvZ3k8L2tleXdvcmQ+PGtleXdvcmQ+SGVw
YWNpdmlydXMvKnBoeXNpb2xvZ3k8L2tleXdvcmQ+PGtleXdvcmQ+SHlkcm9nZW4tSW9uIENvbmNl
bnRyYXRpb248L2tleXdvcmQ+PGtleXdvcmQ+TGlwb3NvbWVzPC9rZXl3b3JkPjxrZXl3b3JkPipN
ZW1icmFuZSBGdXNpb248L2tleXdvcmQ+PGtleXdvcmQ+VGVtcGVyYXR1cmU8L2tleXdvcmQ+PGtl
eXdvcmQ+VmlyYWwgRW52ZWxvcGUgUHJvdGVpbnMvKnBoeXNpb2xvZ3k8L2tleXdvcmQ+PGtleXdv
cmQ+VmlyaW9uL3BoeXNpb2xvZ3k8L2tleXdvcmQ+PC9rZXl3b3Jkcz48ZGF0ZXM+PHllYXI+MjAw
NjwveWVhcj48cHViLWRhdGVzPjxkYXRlPkZlYiAxNzwvZGF0ZT48L3B1Yi1kYXRlcz48L2RhdGVz
Pjxpc2JuPjAwMjEtOTI1OCAoUHJpbnQpJiN4RDswMDIxLTkyNTggKExpbmtpbmcpPC9pc2JuPjxh
Y2Nlc3Npb24tbnVtPjE2MzU2OTMyPC9hY2Nlc3Npb24tbnVtPjx3b3JrLXR5cGU+UmVzZWFyY2gg
U3VwcG9ydCwgTm9uLVUuUy4gR292JmFwb3M7dDwvd29yay10eXBlPjx1cmxzPjxyZWxhdGVkLXVy
bHM+PHVybD5odHRwOi8vd3d3Lm5jYmkubmxtLm5paC5nb3YvcHVibWVkLzE2MzU2OTMyPC91cmw+
PHVybD5odHRwOi8vd3d3LmpiYy5vcmcvY29udGVudC8yODEvNy8zOTA5LmZ1bGwucGRmPC91cmw+
PC9yZWxhdGVkLXVybHM+PC91cmxzPjxlbGVjdHJvbmljLXJlc291cmNlLW51bT4xMC4xMDc0L2pi
Yy5NNTA5NzQ3MjAwPC9lbGVjdHJvbmljLXJlc291cmNlLW51bT48bGFuZ3VhZ2U+ZW5nPC9sYW5n
dWFnZT48L3JlY29yZD48L0NpdGU+PENpdGU+PEF1dGhvcj5IYWlkPC9BdXRob3I+PFllYXI+MjAw
OTwvWWVhcj48UmVjTnVtPjEwODc8L1JlY051bT48cmVjb3JkPjxyZWMtbnVtYmVyPjEwODc8L3Jl
Yy1udW1iZXI+PGZvcmVpZ24ta2V5cz48a2V5IGFwcD0iRU4iIGRiLWlkPSJ2MHh3dmVkcjJ0ZWRh
cWU5ejI1eGF2OTRkZGVmYXR4YXZwMDUiIHRpbWVzdGFtcD0iMTM4NjI1MjExNCI+MTA4Nzwva2V5
PjwvZm9yZWlnbi1rZXlzPjxyZWYtdHlwZSBuYW1lPSJKb3VybmFsIEFydGljbGUiPjE3PC9yZWYt
dHlwZT48Y29udHJpYnV0b3JzPjxhdXRob3JzPjxhdXRob3I+SGFpZCwgUy48L2F1dGhvcj48YXV0
aG9yPlBpZXRzY2htYW5uLCBULjwvYXV0aG9yPjxhdXRob3I+UGVjaGV1ciwgRS4gSS48L2F1dGhv
cj48L2F1dGhvcnM+PC9jb250cmlidXRvcnM+PGF1dGgtYWRkcmVzcz5EZXBhcnRtZW50IGZvciBF
eHBlcmltZW50YWwgVmlyb2xvZ3ksIFRXSU5DT1JFLCBDZW50cmUgZm9yIEV4cGVyaW1lbnRhbCBh
bmQgQ2xpbmljYWwgSW5mZWN0aW9uIFJlc2VhcmNoLCBhIEpvaW50IFZlbnR1cmUgb2YgSGFubm92
ZXIgTWVkaWNhbCBTY2hvb2wgYW5kIHRoZSBIZWxtaG9sdHotQ2VudHJlIGZvciBJbmZlY3Rpb24g
UmVzZWFyY2gsIEhhbm5vdmVyIDMwNjI1LCBHZXJtYW55LjwvYXV0aC1hZGRyZXNzPjx0aXRsZXM+
PHRpdGxlPkxvdyBwSC1kZXBlbmRlbnQgaGVwYXRpdGlzIEMgdmlydXMgbWVtYnJhbmUgZnVzaW9u
IGRlcGVuZHMgb24gRTIgaW50ZWdyaXR5LCB0YXJnZXQgbGlwaWQgY29tcG9zaXRpb24sIGFuZCBk
ZW5zaXR5IG9mIHZpcnVzIHBhcnRpY2xlczwvdGl0bGU+PHNlY29uZGFyeS10aXRsZT5KIEJpb2wg
Q2hlbTwvc2Vjb25kYXJ5LXRpdGxlPjxhbHQtdGl0bGU+VGhlIEpvdXJuYWwgb2YgYmlvbG9naWNh
bCBjaGVtaXN0cnk8L2FsdC10aXRsZT48L3RpdGxlcz48cGVyaW9kaWNhbD48ZnVsbC10aXRsZT5K
IEJpb2wgQ2hlbTwvZnVsbC10aXRsZT48L3BlcmlvZGljYWw+PHBhZ2VzPjE3NjU3LTY3PC9wYWdl
cz48dm9sdW1lPjI4NDwvdm9sdW1lPjxudW1iZXI+MjY8L251bWJlcj48ZWRpdGlvbj4yMDA5LzA1
LzA1PC9lZGl0aW9uPjxrZXl3b3Jkcz48a2V5d29yZD5DYXJjaW5vbWEsIEhlcGF0b2NlbGx1bGFy
L21ldGFib2xpc20vcGF0aG9sb2d5L3Zpcm9sb2d5PC9rZXl3b3JkPjxrZXl3b3JkPkNob2xlc3Rl
cm9sLyptZXRhYm9saXNtPC9rZXl3b3JkPjxrZXl3b3JkPkVsZWN0cm9wb3JhdGlvbjwva2V5d29y
ZD48a2V5d29yZD5IZXBhY2l2aXJ1cy8qcGh5c2lvbG9neTwva2V5d29yZD48a2V5d29yZD5IZXBh
dGl0aXMgQy9tZXRhYm9saXNtL3BhdGhvbG9neS92aXJvbG9neTwva2V5d29yZD48a2V5d29yZD5I
ZXBhdGl0aXMgQyBBbnRpYm9kaWVzL2ltbXVub2xvZ3kvcGhhcm1hY29sb2d5PC9rZXl3b3JkPjxr
ZXl3b3JkPkh1bWFuczwva2V5d29yZD48a2V5d29yZD5IeWRyb2dlbi1Jb24gQ29uY2VudHJhdGlv
bjwva2V5d29yZD48a2V5d29yZD5JbW11bm9lbnp5bWUgVGVjaG5pcXVlczwva2V5d29yZD48a2V5
d29yZD5JbW11bm9wcmVjaXBpdGF0aW9uPC9rZXl3b3JkPjxrZXl3b3JkPkluZG9sZXMvcGhhcm1h
Y29sb2d5PC9rZXl3b3JkPjxrZXl3b3JkPkxpcG9zb21lczwva2V5d29yZD48a2V5d29yZD5MaXZl
ciBOZW9wbGFzbXMvbWV0YWJvbGlzbS9wYXRob2xvZ3kvdmlyb2xvZ3k8L2tleXdvcmQ+PGtleXdv
cmQ+THVjaWZlcmFzZXMvbWV0YWJvbGlzbTwva2V5d29yZD48a2V5d29yZD5STkEsIFZpcmFsL2dl
bmV0aWNzL21ldGFib2xpc208L2tleXdvcmQ+PGtleXdvcmQ+U3BoaW5nb215ZWxpbnMvKm1ldGFi
b2xpc208L2tleXdvcmQ+PGtleXdvcmQ+VHJhbnNjcmlwdGlvbiwgR2VuZXRpYzwva2V5d29yZD48
a2V5d29yZD5UdW1vciBDZWxscywgQ3VsdHVyZWQ8L2tleXdvcmQ+PGtleXdvcmQ+VmlyYWwgRW52
ZWxvcGUgUHJvdGVpbnMvKnBoeXNpb2xvZ3k8L2tleXdvcmQ+PGtleXdvcmQ+VmlyaW9uLypwaHlz
aW9sb2d5PC9rZXl3b3JkPjxrZXl3b3JkPipWaXJ1cyBJbnRlcm5hbGl6YXRpb248L2tleXdvcmQ+
PC9rZXl3b3Jkcz48ZGF0ZXM+PHllYXI+MjAwOTwveWVhcj48cHViLWRhdGVzPjxkYXRlPkp1biAy
NjwvZGF0ZT48L3B1Yi1kYXRlcz48L2RhdGVzPjxpc2JuPjAwMjEtOTI1OCAoUHJpbnQpJiN4RDsw
MDIxLTkyNTggKExpbmtpbmcpPC9pc2JuPjxhY2Nlc3Npb24tbnVtPjE5NDExMjQ4PC9hY2Nlc3Np
b24tbnVtPjx3b3JrLXR5cGU+UmVzZWFyY2ggU3VwcG9ydCwgTm9uLVUuUy4gR292JmFwb3M7dDwv
d29yay10eXBlPjx1cmxzPjxyZWxhdGVkLXVybHM+PHVybD5odHRwOi8vd3d3Lm5jYmkubmxtLm5p
aC5nb3YvcHVibWVkLzE5NDExMjQ4PC91cmw+PHVybD5odHRwOi8vd3d3LmpiYy5vcmcvY29udGVu
dC8yODQvMjYvMTc2NTcuZnVsbC5wZGY8L3VybD48L3JlbGF0ZWQtdXJscz48L3VybHM+PGN1c3Rv
bTI+MjcxOTQwNTwvY3VzdG9tMj48ZWxlY3Ryb25pYy1yZXNvdXJjZS1udW0+MTAuMTA3NC9qYmMu
TTEwOS4wMTQ2NDc8L2VsZWN0cm9uaWMtcmVzb3VyY2UtbnVtPjxsYW5ndWFnZT5lbmc8L2xhbmd1
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8" w:tooltip="Lavillette, 2006 #951" w:history="1">
        <w:r w:rsidR="000F07FA" w:rsidRPr="00EF2A4D">
          <w:rPr>
            <w:rFonts w:ascii="Book Antiqua" w:hAnsi="Book Antiqua"/>
            <w:noProof/>
            <w:sz w:val="24"/>
            <w:szCs w:val="24"/>
            <w:vertAlign w:val="superscript"/>
            <w:lang w:val="en-US"/>
          </w:rPr>
          <w:t>128</w:t>
        </w:r>
      </w:hyperlink>
      <w:r w:rsidR="00B71CFA" w:rsidRPr="00EF2A4D">
        <w:rPr>
          <w:rFonts w:ascii="Book Antiqua" w:hAnsi="Book Antiqua"/>
          <w:noProof/>
          <w:sz w:val="24"/>
          <w:szCs w:val="24"/>
          <w:vertAlign w:val="superscript"/>
          <w:lang w:val="en-US"/>
        </w:rPr>
        <w:t>,</w:t>
      </w:r>
      <w:hyperlink w:anchor="_ENREF_129" w:tooltip="Haid, 2009 #1087" w:history="1">
        <w:r w:rsidR="000F07FA" w:rsidRPr="00EF2A4D">
          <w:rPr>
            <w:rFonts w:ascii="Book Antiqua" w:hAnsi="Book Antiqua"/>
            <w:noProof/>
            <w:sz w:val="24"/>
            <w:szCs w:val="24"/>
            <w:vertAlign w:val="superscript"/>
            <w:lang w:val="en-US"/>
          </w:rPr>
          <w:t>12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1D784E" w:rsidRPr="00EF2A4D">
        <w:rPr>
          <w:rFonts w:ascii="Book Antiqua" w:hAnsi="Book Antiqua"/>
          <w:sz w:val="24"/>
          <w:szCs w:val="24"/>
          <w:lang w:val="en-US"/>
        </w:rPr>
        <w:t xml:space="preserve"> </w:t>
      </w:r>
      <w:r w:rsidR="00393315" w:rsidRPr="00EF2A4D">
        <w:rPr>
          <w:rFonts w:ascii="Book Antiqua" w:hAnsi="Book Antiqua"/>
          <w:sz w:val="24"/>
          <w:szCs w:val="24"/>
          <w:lang w:val="en-US"/>
        </w:rPr>
        <w:t>and</w:t>
      </w:r>
      <w:r w:rsidR="00BE402D" w:rsidRPr="00EF2A4D">
        <w:rPr>
          <w:rFonts w:ascii="Book Antiqua" w:hAnsi="Book Antiqua"/>
          <w:sz w:val="24"/>
          <w:szCs w:val="24"/>
          <w:lang w:val="en-US"/>
        </w:rPr>
        <w:t xml:space="preserve"> ApoCI, an exchangeable apolipoprotein that predominantly resides in HDL, on the viral membrane</w:t>
      </w:r>
      <w:r w:rsidR="00393315"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Dreux&lt;/Author&gt;&lt;Year&gt;2007&lt;/Year&gt;&lt;RecNum&gt;102&lt;/RecNum&gt;&lt;DisplayText&gt;&lt;style face="superscript"&gt;[112]&lt;/style&gt;&lt;/DisplayText&gt;&lt;record&gt;&lt;rec-number&gt;102&lt;/rec-number&gt;&lt;foreign-keys&gt;&lt;key app="EN" db-id="v0xwvedr2tedaqe9z25xav94ddefatxavp05" timestamp="1322742565"&gt;102&lt;/key&gt;&lt;/foreign-keys&gt;&lt;ref-type name="Journal Article"&gt;17&lt;/ref-type&gt;&lt;contributors&gt;&lt;authors&gt;&lt;author&gt;Dreux, M.&lt;/author&gt;&lt;author&gt;Boson, B.&lt;/author&gt;&lt;author&gt;Ricard-Blum, S.&lt;/author&gt;&lt;author&gt;Molle, J.&lt;/author&gt;&lt;author&gt;Lavillette, D.&lt;/author&gt;&lt;author&gt;Bartosch, B.&lt;/author&gt;&lt;author&gt;Pecheur, E. I.&lt;/author&gt;&lt;author&gt;Cosset, F. L.&lt;/author&gt;&lt;/authors&gt;&lt;/contributors&gt;&lt;auth-address&gt;Universite de Lyon, (UCB-Lyon1), IFR128, INSERM, U758, and Ecole Normale Superieure de Lyon, Lyon, F-69007, France.&lt;/auth-address&gt;&lt;titles&gt;&lt;title&gt;The exchangeable apolipoprotein ApoC-I promotes membrane fusion of hepatitis C virus&lt;/title&gt;&lt;secondary-title&gt;J Biol Chem&lt;/secondary-title&gt;&lt;/titles&gt;&lt;periodical&gt;&lt;full-title&gt;J Biol Chem&lt;/full-title&gt;&lt;/periodical&gt;&lt;pages&gt;32357-69&lt;/pages&gt;&lt;volume&gt;282&lt;/volume&gt;&lt;number&gt;44&lt;/number&gt;&lt;edition&gt;2007/09/01&lt;/edition&gt;&lt;keywords&gt;&lt;keyword&gt;Apolipoprotein C-I/*metabolism&lt;/keyword&gt;&lt;keyword&gt;Cell Line, Tumor&lt;/keyword&gt;&lt;keyword&gt;Hepacivirus/*physiology&lt;/keyword&gt;&lt;keyword&gt;Humans&lt;/keyword&gt;&lt;keyword&gt;Lipoproteins, HDL/metabolism&lt;/keyword&gt;&lt;keyword&gt;Scavenger Receptors, Class B/metabolism&lt;/keyword&gt;&lt;keyword&gt;Viral Proteins/metabolism&lt;/keyword&gt;&lt;keyword&gt;*Virus Internalization&lt;/keyword&gt;&lt;/keywords&gt;&lt;dates&gt;&lt;year&gt;2007&lt;/year&gt;&lt;pub-dates&gt;&lt;date&gt;Nov 2&lt;/date&gt;&lt;/pub-dates&gt;&lt;/dates&gt;&lt;isbn&gt;0021-9258 (Print)&amp;#xD;0021-9258 (Linking)&lt;/isbn&gt;&lt;accession-num&gt;17761674&lt;/accession-num&gt;&lt;urls&gt;&lt;related-urls&gt;&lt;url&gt;http://www.ncbi.nlm.nih.gov/entrez/query.fcgi?cmd=Retrieve&amp;amp;db=PubMed&amp;amp;dopt=Citation&amp;amp;list_uids=17761674&lt;/url&gt;&lt;url&gt;http://www.jbc.org/content/282/44/32357.full.pdf&lt;/url&gt;&lt;/related-urls&gt;&lt;/urls&gt;&lt;electronic-resource-num&gt;M705358200 [pii]&amp;#xD;10.1074/jbc.M705358200&lt;/electronic-resource-num&gt;&lt;language&gt;eng&lt;/language&gt;&lt;/record&gt;&lt;/Cite&gt;&lt;/EndNote&gt;</w:instrText>
      </w:r>
      <w:r w:rsidR="00393315"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2" w:tooltip="Dreux, 2007 #102" w:history="1">
        <w:r w:rsidR="000F07FA" w:rsidRPr="00EF2A4D">
          <w:rPr>
            <w:rFonts w:ascii="Book Antiqua" w:hAnsi="Book Antiqua"/>
            <w:noProof/>
            <w:sz w:val="24"/>
            <w:szCs w:val="24"/>
            <w:vertAlign w:val="superscript"/>
            <w:lang w:val="en-US"/>
          </w:rPr>
          <w:t>112</w:t>
        </w:r>
      </w:hyperlink>
      <w:r w:rsidR="00B71CFA" w:rsidRPr="00EF2A4D">
        <w:rPr>
          <w:rFonts w:ascii="Book Antiqua" w:hAnsi="Book Antiqua"/>
          <w:noProof/>
          <w:sz w:val="24"/>
          <w:szCs w:val="24"/>
          <w:vertAlign w:val="superscript"/>
          <w:lang w:val="en-US"/>
        </w:rPr>
        <w:t>]</w:t>
      </w:r>
      <w:r w:rsidR="00393315" w:rsidRPr="00EF2A4D">
        <w:rPr>
          <w:rFonts w:ascii="Book Antiqua" w:hAnsi="Book Antiqua"/>
          <w:sz w:val="24"/>
          <w:szCs w:val="24"/>
          <w:lang w:val="en-US"/>
        </w:rPr>
        <w:fldChar w:fldCharType="end"/>
      </w:r>
      <w:r w:rsidR="00BE402D" w:rsidRPr="00EF2A4D">
        <w:rPr>
          <w:rFonts w:ascii="Book Antiqua" w:hAnsi="Book Antiqua"/>
          <w:sz w:val="24"/>
          <w:szCs w:val="24"/>
          <w:lang w:val="en-US"/>
        </w:rPr>
        <w:t xml:space="preserve">. Since HDL did not directly interact or exchange ApoCI with HCV, the authors propose a mechanism for ApoCI exchange </w:t>
      </w:r>
      <w:r w:rsidR="00094DB0" w:rsidRPr="00EF2A4D">
        <w:rPr>
          <w:rFonts w:ascii="Book Antiqua" w:hAnsi="Book Antiqua"/>
          <w:sz w:val="24"/>
          <w:szCs w:val="24"/>
          <w:lang w:val="en-US"/>
        </w:rPr>
        <w:t>mediated by a close interaction of HDL with HCV at their common receptor, SR-BI</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Dreux&lt;/Author&gt;&lt;Year&gt;2007&lt;/Year&gt;&lt;RecNum&gt;102&lt;/RecNum&gt;&lt;DisplayText&gt;&lt;style face="superscript"&gt;[112]&lt;/style&gt;&lt;/DisplayText&gt;&lt;record&gt;&lt;rec-number&gt;102&lt;/rec-number&gt;&lt;foreign-keys&gt;&lt;key app="EN" db-id="v0xwvedr2tedaqe9z25xav94ddefatxavp05" timestamp="1322742565"&gt;102&lt;/key&gt;&lt;/foreign-keys&gt;&lt;ref-type name="Journal Article"&gt;17&lt;/ref-type&gt;&lt;contributors&gt;&lt;authors&gt;&lt;author&gt;Dreux, M.&lt;/author&gt;&lt;author&gt;Boson, B.&lt;/author&gt;&lt;author&gt;Ricard-Blum, S.&lt;/author&gt;&lt;author&gt;Molle, J.&lt;/author&gt;&lt;author&gt;Lavillette, D.&lt;/author&gt;&lt;author&gt;Bartosch, B.&lt;/author&gt;&lt;author&gt;Pecheur, E. I.&lt;/author&gt;&lt;author&gt;Cosset, F. L.&lt;/author&gt;&lt;/authors&gt;&lt;/contributors&gt;&lt;auth-address&gt;Universite de Lyon, (UCB-Lyon1), IFR128, INSERM, U758, and Ecole Normale Superieure de Lyon, Lyon, F-69007, France.&lt;/auth-address&gt;&lt;titles&gt;&lt;title&gt;The exchangeable apolipoprotein ApoC-I promotes membrane fusion of hepatitis C virus&lt;/title&gt;&lt;secondary-title&gt;J Biol Chem&lt;/secondary-title&gt;&lt;/titles&gt;&lt;periodical&gt;&lt;full-title&gt;J Biol Chem&lt;/full-title&gt;&lt;/periodical&gt;&lt;pages&gt;32357-69&lt;/pages&gt;&lt;volume&gt;282&lt;/volume&gt;&lt;number&gt;44&lt;/number&gt;&lt;edition&gt;2007/09/01&lt;/edition&gt;&lt;keywords&gt;&lt;keyword&gt;Apolipoprotein C-I/*metabolism&lt;/keyword&gt;&lt;keyword&gt;Cell Line, Tumor&lt;/keyword&gt;&lt;keyword&gt;Hepacivirus/*physiology&lt;/keyword&gt;&lt;keyword&gt;Humans&lt;/keyword&gt;&lt;keyword&gt;Lipoproteins, HDL/metabolism&lt;/keyword&gt;&lt;keyword&gt;Scavenger Receptors, Class B/metabolism&lt;/keyword&gt;&lt;keyword&gt;Viral Proteins/metabolism&lt;/keyword&gt;&lt;keyword&gt;*Virus Internalization&lt;/keyword&gt;&lt;/keywords&gt;&lt;dates&gt;&lt;year&gt;2007&lt;/year&gt;&lt;pub-dates&gt;&lt;date&gt;Nov 2&lt;/date&gt;&lt;/pub-dates&gt;&lt;/dates&gt;&lt;isbn&gt;0021-9258 (Print)&amp;#xD;0021-9258 (Linking)&lt;/isbn&gt;&lt;accession-num&gt;17761674&lt;/accession-num&gt;&lt;urls&gt;&lt;related-urls&gt;&lt;url&gt;http://www.ncbi.nlm.nih.gov/entrez/query.fcgi?cmd=Retrieve&amp;amp;db=PubMed&amp;amp;dopt=Citation&amp;amp;list_uids=17761674&lt;/url&gt;&lt;url&gt;http://www.jbc.org/content/282/44/32357.full.pdf&lt;/url&gt;&lt;/related-urls&gt;&lt;/urls&gt;&lt;electronic-resource-num&gt;M705358200 [pii]&amp;#xD;10.1074/jbc.M705358200&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2" w:tooltip="Dreux, 2007 #102" w:history="1">
        <w:r w:rsidR="000F07FA" w:rsidRPr="00EF2A4D">
          <w:rPr>
            <w:rFonts w:ascii="Book Antiqua" w:hAnsi="Book Antiqua"/>
            <w:noProof/>
            <w:sz w:val="24"/>
            <w:szCs w:val="24"/>
            <w:vertAlign w:val="superscript"/>
            <w:lang w:val="en-US"/>
          </w:rPr>
          <w:t>11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0524F" w:rsidRPr="00EF2A4D">
        <w:rPr>
          <w:rFonts w:ascii="Book Antiqua" w:hAnsi="Book Antiqua"/>
          <w:sz w:val="24"/>
          <w:szCs w:val="24"/>
          <w:lang w:val="en-US"/>
        </w:rPr>
        <w:t>.</w:t>
      </w:r>
      <w:r w:rsidR="00094DB0" w:rsidRPr="00EF2A4D">
        <w:rPr>
          <w:rFonts w:ascii="Book Antiqua" w:hAnsi="Book Antiqua"/>
          <w:sz w:val="24"/>
          <w:szCs w:val="24"/>
          <w:lang w:val="en-US"/>
        </w:rPr>
        <w:t xml:space="preserve"> </w:t>
      </w:r>
      <w:r w:rsidR="00776357" w:rsidRPr="00EF2A4D">
        <w:rPr>
          <w:rFonts w:ascii="Book Antiqua" w:hAnsi="Book Antiqua"/>
          <w:sz w:val="24"/>
          <w:szCs w:val="24"/>
          <w:lang w:val="en-US"/>
        </w:rPr>
        <w:t>We hypothesize that t</w:t>
      </w:r>
      <w:r w:rsidR="00094DB0" w:rsidRPr="00EF2A4D">
        <w:rPr>
          <w:rFonts w:ascii="Book Antiqua" w:hAnsi="Book Antiqua"/>
          <w:sz w:val="24"/>
          <w:szCs w:val="24"/>
          <w:lang w:val="en-US"/>
        </w:rPr>
        <w:t>his exchange depend</w:t>
      </w:r>
      <w:r w:rsidR="00776357" w:rsidRPr="00EF2A4D">
        <w:rPr>
          <w:rFonts w:ascii="Book Antiqua" w:hAnsi="Book Antiqua"/>
          <w:sz w:val="24"/>
          <w:szCs w:val="24"/>
          <w:lang w:val="en-US"/>
        </w:rPr>
        <w:t>s</w:t>
      </w:r>
      <w:r w:rsidR="00094DB0" w:rsidRPr="00EF2A4D">
        <w:rPr>
          <w:rFonts w:ascii="Book Antiqua" w:hAnsi="Book Antiqua"/>
          <w:sz w:val="24"/>
          <w:szCs w:val="24"/>
          <w:lang w:val="en-US"/>
        </w:rPr>
        <w:t xml:space="preserve"> on a correct approximation of HCV with HDL</w:t>
      </w:r>
      <w:r w:rsidR="00A0334B" w:rsidRPr="00EF2A4D">
        <w:rPr>
          <w:rFonts w:ascii="Book Antiqua" w:hAnsi="Book Antiqua"/>
          <w:sz w:val="24"/>
          <w:szCs w:val="24"/>
          <w:lang w:val="en-US"/>
        </w:rPr>
        <w:t>,</w:t>
      </w:r>
      <w:r w:rsidR="00094DB0" w:rsidRPr="00EF2A4D">
        <w:rPr>
          <w:rFonts w:ascii="Book Antiqua" w:hAnsi="Book Antiqua"/>
          <w:sz w:val="24"/>
          <w:szCs w:val="24"/>
          <w:lang w:val="en-US"/>
        </w:rPr>
        <w:t xml:space="preserve"> mediated by an intact SR-BI-E2 interaction</w:t>
      </w:r>
      <w:r w:rsidR="00A0334B" w:rsidRPr="00EF2A4D">
        <w:rPr>
          <w:rFonts w:ascii="Book Antiqua" w:hAnsi="Book Antiqua"/>
          <w:sz w:val="24"/>
          <w:szCs w:val="24"/>
          <w:lang w:val="en-US"/>
        </w:rPr>
        <w:t xml:space="preserve"> that is</w:t>
      </w:r>
      <w:r w:rsidR="00094DB0" w:rsidRPr="00EF2A4D">
        <w:rPr>
          <w:rFonts w:ascii="Book Antiqua" w:hAnsi="Book Antiqua"/>
          <w:sz w:val="24"/>
          <w:szCs w:val="24"/>
          <w:lang w:val="en-US"/>
        </w:rPr>
        <w:t xml:space="preserve"> </w:t>
      </w:r>
      <w:r w:rsidR="00776357" w:rsidRPr="00EF2A4D">
        <w:rPr>
          <w:rFonts w:ascii="Book Antiqua" w:hAnsi="Book Antiqua"/>
          <w:sz w:val="24"/>
          <w:szCs w:val="24"/>
          <w:lang w:val="en-US"/>
        </w:rPr>
        <w:t xml:space="preserve">essential </w:t>
      </w:r>
      <w:r w:rsidR="00094DB0" w:rsidRPr="00EF2A4D">
        <w:rPr>
          <w:rFonts w:ascii="Book Antiqua" w:hAnsi="Book Antiqua"/>
          <w:sz w:val="24"/>
          <w:szCs w:val="24"/>
          <w:lang w:val="en-US"/>
        </w:rPr>
        <w:t>for HDL</w:t>
      </w:r>
      <w:r w:rsidR="00776357" w:rsidRPr="00EF2A4D">
        <w:rPr>
          <w:rFonts w:ascii="Book Antiqua" w:hAnsi="Book Antiqua"/>
          <w:sz w:val="24"/>
          <w:szCs w:val="24"/>
          <w:lang w:val="en-US"/>
        </w:rPr>
        <w:t>-</w:t>
      </w:r>
      <w:r w:rsidR="00094DB0" w:rsidRPr="00EF2A4D">
        <w:rPr>
          <w:rFonts w:ascii="Book Antiqua" w:hAnsi="Book Antiqua"/>
          <w:sz w:val="24"/>
          <w:szCs w:val="24"/>
          <w:lang w:val="en-US"/>
        </w:rPr>
        <w:t>mediated infection enhancement.</w:t>
      </w:r>
    </w:p>
    <w:p w14:paraId="41DA8731" w14:textId="77777777" w:rsidR="00CB5CC8" w:rsidRPr="00EF2A4D" w:rsidRDefault="00CB5CC8" w:rsidP="005B3E13">
      <w:pPr>
        <w:adjustRightInd w:val="0"/>
        <w:snapToGrid w:val="0"/>
        <w:spacing w:after="0" w:line="360" w:lineRule="auto"/>
        <w:jc w:val="both"/>
        <w:rPr>
          <w:rFonts w:ascii="Book Antiqua" w:hAnsi="Book Antiqua"/>
          <w:sz w:val="24"/>
          <w:szCs w:val="24"/>
          <w:lang w:val="en-US"/>
        </w:rPr>
      </w:pPr>
    </w:p>
    <w:p w14:paraId="3261817B" w14:textId="5FE5E64C" w:rsidR="004D1AA6" w:rsidRPr="004D1AA6" w:rsidRDefault="00F43114" w:rsidP="005B3E13">
      <w:pPr>
        <w:adjustRightInd w:val="0"/>
        <w:snapToGrid w:val="0"/>
        <w:spacing w:after="0" w:line="360" w:lineRule="auto"/>
        <w:jc w:val="both"/>
        <w:rPr>
          <w:rFonts w:ascii="Book Antiqua" w:hAnsi="Book Antiqua"/>
          <w:b/>
          <w:i/>
          <w:sz w:val="24"/>
          <w:szCs w:val="24"/>
          <w:lang w:val="en-US" w:eastAsia="zh-CN"/>
        </w:rPr>
      </w:pPr>
      <w:r w:rsidRPr="004D1AA6">
        <w:rPr>
          <w:rFonts w:ascii="Book Antiqua" w:hAnsi="Book Antiqua"/>
          <w:b/>
          <w:i/>
          <w:sz w:val="24"/>
          <w:szCs w:val="24"/>
          <w:lang w:val="en-US"/>
        </w:rPr>
        <w:t>Effects on viral RNA r</w:t>
      </w:r>
      <w:r w:rsidR="007304EB" w:rsidRPr="004D1AA6">
        <w:rPr>
          <w:rFonts w:ascii="Book Antiqua" w:hAnsi="Book Antiqua"/>
          <w:b/>
          <w:i/>
          <w:sz w:val="24"/>
          <w:szCs w:val="24"/>
          <w:lang w:val="en-US"/>
        </w:rPr>
        <w:t>eplication</w:t>
      </w:r>
      <w:r w:rsidR="004D1AA6" w:rsidRPr="004D1AA6">
        <w:rPr>
          <w:rFonts w:ascii="Book Antiqua" w:hAnsi="Book Antiqua" w:hint="eastAsia"/>
          <w:b/>
          <w:i/>
          <w:sz w:val="24"/>
          <w:szCs w:val="24"/>
          <w:lang w:val="en-US" w:eastAsia="zh-CN"/>
        </w:rPr>
        <w:t xml:space="preserve"> </w:t>
      </w:r>
    </w:p>
    <w:p w14:paraId="329041CE" w14:textId="68A9D167" w:rsidR="00E368FC" w:rsidRPr="004D1AA6" w:rsidRDefault="00B3736B" w:rsidP="005B3E13">
      <w:pPr>
        <w:adjustRightInd w:val="0"/>
        <w:snapToGrid w:val="0"/>
        <w:spacing w:after="0" w:line="360" w:lineRule="auto"/>
        <w:jc w:val="both"/>
        <w:rPr>
          <w:rFonts w:ascii="Book Antiqua" w:hAnsi="Book Antiqua"/>
          <w:b/>
          <w:sz w:val="24"/>
          <w:szCs w:val="24"/>
          <w:lang w:val="en-US" w:eastAsia="zh-CN"/>
        </w:rPr>
      </w:pPr>
      <w:r w:rsidRPr="00EF2A4D">
        <w:rPr>
          <w:rFonts w:ascii="Book Antiqua" w:hAnsi="Book Antiqua"/>
          <w:sz w:val="24"/>
          <w:szCs w:val="24"/>
          <w:lang w:val="en-US"/>
        </w:rPr>
        <w:t xml:space="preserve">Genomic </w:t>
      </w:r>
      <w:r w:rsidR="00495912" w:rsidRPr="00EF2A4D">
        <w:rPr>
          <w:rFonts w:ascii="Book Antiqua" w:hAnsi="Book Antiqua"/>
          <w:sz w:val="24"/>
          <w:szCs w:val="24"/>
          <w:lang w:val="en-US"/>
        </w:rPr>
        <w:t xml:space="preserve">HCV </w:t>
      </w:r>
      <w:r w:rsidRPr="00EF2A4D">
        <w:rPr>
          <w:rFonts w:ascii="Book Antiqua" w:hAnsi="Book Antiqua"/>
          <w:sz w:val="24"/>
          <w:szCs w:val="24"/>
          <w:lang w:val="en-US"/>
        </w:rPr>
        <w:t>RNA replication</w:t>
      </w:r>
      <w:r w:rsidR="003635EA" w:rsidRPr="00EF2A4D">
        <w:rPr>
          <w:rFonts w:ascii="Book Antiqua" w:hAnsi="Book Antiqua"/>
          <w:sz w:val="24"/>
          <w:szCs w:val="24"/>
          <w:lang w:val="en-US"/>
        </w:rPr>
        <w:fldChar w:fldCharType="begin">
          <w:fldData xml:space="preserve">PEVuZE5vdGU+PENpdGU+PEF1dGhvcj5Nb3JhZHBvdXI8L0F1dGhvcj48WWVhcj4yMDA3PC9ZZWFy
PjxSZWNOdW0+MTA5MTwvUmVjTnVtPjxEaXNwbGF5VGV4dD48c3R5bGUgZmFjZT0ic3VwZXJzY3Jp
cHQiPlsxMzBdPC9zdHlsZT48L0Rpc3BsYXlUZXh0PjxyZWNvcmQ+PHJlYy1udW1iZXI+MTA5MTwv
cmVjLW51bWJlcj48Zm9yZWlnbi1rZXlzPjxrZXkgYXBwPSJFTiIgZGItaWQ9InYweHd2ZWRyMnRl
ZGFxZTl6MjV4YXY5NGRkZWZhdHhhdnAwNSIgdGltZXN0YW1wPSIxMzg2NzQ3MDUxIj4xMDkxPC9r
ZXk+PC9mb3JlaWduLWtleXM+PHJlZi10eXBlIG5hbWU9IkpvdXJuYWwgQXJ0aWNsZSI+MTc8L3Jl
Zi10eXBlPjxjb250cmlidXRvcnM+PGF1dGhvcnM+PGF1dGhvcj5Nb3JhZHBvdXIsIEQuPC9hdXRo
b3I+PGF1dGhvcj5QZW5pbiwgRi48L2F1dGhvcj48YXV0aG9yPlJpY2UsIEMuIE0uPC9hdXRob3I+
PC9hdXRob3JzPjwvY29udHJpYnV0b3JzPjxhdXRoLWFkZHJlc3M+RGl2aXNpb24gb2YgR2FzdHJv
ZW50ZXJvbG9neSBhbmQgSGVwYXRvbG9neSwgQ2VudHJlIEhvc3BpdGFsaWVyIFVuaXZlcnNpdGFp
cmUgVmF1ZG9pcywgVW5pdmVyc2l0eSBvZiBMYXVzYW5uZSwgQ0gtMTAxMSBMYXVzYW5uZSwgU3dp
dHplcmxhbmQuIGRhcml1cy5tb3JhZHBvdXJAY2h1di5jaDwvYXV0aC1hZGRyZXNzPjx0aXRsZXM+
PHRpdGxlPlJlcGxpY2F0aW9uIG9mIGhlcGF0aXRpcyBDIHZpcnVzPC90aXRsZT48c2Vjb25kYXJ5
LXRpdGxlPk5hdCBSZXYgTWljcm9iaW9sPC9zZWNvbmRhcnktdGl0bGU+PGFsdC10aXRsZT5OYXR1
cmUgcmV2aWV3cy4gTWljcm9iaW9sb2d5PC9hbHQtdGl0bGU+PC90aXRsZXM+PHBlcmlvZGljYWw+
PGZ1bGwtdGl0bGU+TmF0IFJldiBNaWNyb2Jpb2w8L2Z1bGwtdGl0bGU+PGFiYnItMT5OYXR1cmUg
cmV2aWV3cy4gTWljcm9iaW9sb2d5PC9hYmJyLTE+PC9wZXJpb2RpY2FsPjxhbHQtcGVyaW9kaWNh
bD48ZnVsbC10aXRsZT5OYXQgUmV2IE1pY3JvYmlvbDwvZnVsbC10aXRsZT48YWJici0xPk5hdHVy
ZSByZXZpZXdzLiBNaWNyb2Jpb2xvZ3k8L2FiYnItMT48L2FsdC1wZXJpb2RpY2FsPjxwYWdlcz40
NTMtNjM8L3BhZ2VzPjx2b2x1bWU+NTwvdm9sdW1lPjxudW1iZXI+NjwvbnVtYmVyPjxlZGl0aW9u
PjIwMDcvMDUvMTA8L2VkaXRpb24+PGtleXdvcmRzPjxrZXl3b3JkPkhlcGFjaXZpcnVzL2dlbmV0
aWNzLypwaHlzaW9sb2d5PC9rZXl3b3JkPjxrZXl3b3JkPkhlcGF0aXRpcyBDL3Zpcm9sb2d5PC9r
ZXl3b3JkPjxrZXl3b3JkPkh1bWFuczwva2V5d29yZD48a2V5d29yZD5WaXJhbCBQcm90ZWlucy9j
aGVtaXN0cnkvcGh5c2lvbG9neTwva2V5d29yZD48a2V5d29yZD5WaXJ1cyBDdWx0aXZhdGlvbi9t
ZXRob2RzPC9rZXl3b3JkPjxrZXl3b3JkPlZpcnVzIEludGVybmFsaXphdGlvbjwva2V5d29yZD48
a2V5d29yZD4qVmlydXMgUmVwbGljYXRpb248L2tleXdvcmQ+PC9rZXl3b3Jkcz48ZGF0ZXM+PHll
YXI+MjAwNzwveWVhcj48cHViLWRhdGVzPjxkYXRlPkp1bjwvZGF0ZT48L3B1Yi1kYXRlcz48L2Rh
dGVzPjxpc2JuPjE3NDAtMTUzNCAoRWxlY3Ryb25pYykmI3hEOzE3NDAtMTUyNiAoTGlua2luZyk8
L2lzYm4+PGFjY2Vzc2lvbi1udW0+MTc0ODcxNDc8L2FjY2Vzc2lvbi1udW0+PHdvcmstdHlwZT5S
ZXNlYXJjaCBTdXBwb3J0LCBOb24tVS5TLiBHb3YmYXBvczt0JiN4RDtSZXNlYXJjaCBTdXBwb3J0
LCBVLlMuIEdvdiZhcG9zO3QsIE5vbi1QLkguUy4mI3hEO1Jldmlldzwvd29yay10eXBlPjx1cmxz
PjxyZWxhdGVkLXVybHM+PHVybD5odHRwOi8vd3d3Lm5jYmkubmxtLm5paC5nb3YvcHVibWVkLzE3
NDg3MTQ3PC91cmw+PHVybD5odHRwOi8vbWVkaWEucHJvcXVlc3QuY29tL21lZGlhL3BxL2NsYXNz
aWMvZG9jLzEyNzE2NTA3MDEvZm10L3BpL3JlcC9OT05FP2hsPSZhbXA7Y2l0JTNBYXV0aD1Nb3Jh
ZHBvdXIlMkMrRGFyaXVzJTNCUGVuaW4lMkMrRnJhbiVDMyVBN29pcyUzQlJpY2UlMkMrQ2hhcmxl
cytNJmFtcDtjaXQlM0F0aXRsZT1SZXBsaWNhdGlvbitvZitoZXBhdGl0aXMrQyt2aXJ1cyZhbXA7
Y2l0JTNBcHViPU5hdHVyZStSZXZpZXdzLitNaWNyb2Jpb2xvZ3kmYW1wO2NpdCUzQXZvbD01JmFt
cDtjaXQlM0Fpc3M9NiZhbXA7Y2l0JTNBcGc9NDUzJmFtcDtjaXQlM0FkYXRlPUp1bisyMDA3JmFt
cDtpYz10cnVlJmFtcDtjaXQlM0Fwcm9kPVByb1F1ZXN0K0NlbnRyYWwmYW1wO19hPUNoZ3lNREUw
TURJeU1qRXdNalV5TWpNeU1EbzJNVGN5TlRnU0JqRXdORFF4TkJvS1QwNUZYMU5GUVZKRFNDSUxN
VFUzTGpFNU15NDFMakVxQlRJM05UZzBNZ2t5TWpRMk5UUXdPRGs2RFVSdlkzVnRaVzUwU1cxaFoy
VkNBVEJTQms5dWJHbHVaVm9DUmxSaUExQkdWR29LTWpBd055OHdOaTh3TVhJS01qQXdOeTh3Tmk4
ek1Ib0FnZ0V5VUMweE1EQTNNRFkzTFRFeE1EYzNMVU5WVTFSUFRVVlNMVEV3TURBd01ETTVMekV3
TURBd01UVTFMVE01TURjeE16R1NBUVpQYm14cGJtWEtBUWRGYm1ST2IzUmwwZ0VTVTJOb2IyeGhj
bXg1SUVwdmRYSnVZV3h6bWdJSFVISmxVR0ZwWktvQ0tFOVRPa1ZOVXkxUVpHWkViMk5XYVdWM1Ft
RnpaUzFuWlhSTlpXUnBZVlZ5YkVadmNrbDBaVzJ5QWdDNkFnREtBZzlCY25ScFkyeGxmRVpsWVhS
MWNtVSUzRCZhbXA7X3M9Y0JjZnE1aGRpWEp4NUpBeTdpSWtSbVF4RmhJJTNEPC91cmw+PC9yZWxh
dGVkLXVybHM+PC91cmxzPjxlbGVjdHJvbmljLXJlc291cmNlLW51bT4xMC4xMDM4L25ybWljcm8x
NjQ1PC9lbGVjdHJvbmljLXJlc291cmNlLW51bT48bGFuZ3VhZ2U+ZW5nPC9sYW5ndWFnZT48L3Jl
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b3JhZHBvdXI8L0F1dGhvcj48WWVhcj4yMDA3PC9ZZWFy
PjxSZWNOdW0+MTA5MTwvUmVjTnVtPjxEaXNwbGF5VGV4dD48c3R5bGUgZmFjZT0ic3VwZXJzY3Jp
cHQiPlsxMzBdPC9zdHlsZT48L0Rpc3BsYXlUZXh0PjxyZWNvcmQ+PHJlYy1udW1iZXI+MTA5MTwv
cmVjLW51bWJlcj48Zm9yZWlnbi1rZXlzPjxrZXkgYXBwPSJFTiIgZGItaWQ9InYweHd2ZWRyMnRl
ZGFxZTl6MjV4YXY5NGRkZWZhdHhhdnAwNSIgdGltZXN0YW1wPSIxMzg2NzQ3MDUxIj4xMDkxPC9r
ZXk+PC9mb3JlaWduLWtleXM+PHJlZi10eXBlIG5hbWU9IkpvdXJuYWwgQXJ0aWNsZSI+MTc8L3Jl
Zi10eXBlPjxjb250cmlidXRvcnM+PGF1dGhvcnM+PGF1dGhvcj5Nb3JhZHBvdXIsIEQuPC9hdXRo
b3I+PGF1dGhvcj5QZW5pbiwgRi48L2F1dGhvcj48YXV0aG9yPlJpY2UsIEMuIE0uPC9hdXRob3I+
PC9hdXRob3JzPjwvY29udHJpYnV0b3JzPjxhdXRoLWFkZHJlc3M+RGl2aXNpb24gb2YgR2FzdHJv
ZW50ZXJvbG9neSBhbmQgSGVwYXRvbG9neSwgQ2VudHJlIEhvc3BpdGFsaWVyIFVuaXZlcnNpdGFp
cmUgVmF1ZG9pcywgVW5pdmVyc2l0eSBvZiBMYXVzYW5uZSwgQ0gtMTAxMSBMYXVzYW5uZSwgU3dp
dHplcmxhbmQuIGRhcml1cy5tb3JhZHBvdXJAY2h1di5jaDwvYXV0aC1hZGRyZXNzPjx0aXRsZXM+
PHRpdGxlPlJlcGxpY2F0aW9uIG9mIGhlcGF0aXRpcyBDIHZpcnVzPC90aXRsZT48c2Vjb25kYXJ5
LXRpdGxlPk5hdCBSZXYgTWljcm9iaW9sPC9zZWNvbmRhcnktdGl0bGU+PGFsdC10aXRsZT5OYXR1
cmUgcmV2aWV3cy4gTWljcm9iaW9sb2d5PC9hbHQtdGl0bGU+PC90aXRsZXM+PHBlcmlvZGljYWw+
PGZ1bGwtdGl0bGU+TmF0IFJldiBNaWNyb2Jpb2w8L2Z1bGwtdGl0bGU+PGFiYnItMT5OYXR1cmUg
cmV2aWV3cy4gTWljcm9iaW9sb2d5PC9hYmJyLTE+PC9wZXJpb2RpY2FsPjxhbHQtcGVyaW9kaWNh
bD48ZnVsbC10aXRsZT5OYXQgUmV2IE1pY3JvYmlvbDwvZnVsbC10aXRsZT48YWJici0xPk5hdHVy
ZSByZXZpZXdzLiBNaWNyb2Jpb2xvZ3k8L2FiYnItMT48L2FsdC1wZXJpb2RpY2FsPjxwYWdlcz40
NTMtNjM8L3BhZ2VzPjx2b2x1bWU+NTwvdm9sdW1lPjxudW1iZXI+NjwvbnVtYmVyPjxlZGl0aW9u
PjIwMDcvMDUvMTA8L2VkaXRpb24+PGtleXdvcmRzPjxrZXl3b3JkPkhlcGFjaXZpcnVzL2dlbmV0
aWNzLypwaHlzaW9sb2d5PC9rZXl3b3JkPjxrZXl3b3JkPkhlcGF0aXRpcyBDL3Zpcm9sb2d5PC9r
ZXl3b3JkPjxrZXl3b3JkPkh1bWFuczwva2V5d29yZD48a2V5d29yZD5WaXJhbCBQcm90ZWlucy9j
aGVtaXN0cnkvcGh5c2lvbG9neTwva2V5d29yZD48a2V5d29yZD5WaXJ1cyBDdWx0aXZhdGlvbi9t
ZXRob2RzPC9rZXl3b3JkPjxrZXl3b3JkPlZpcnVzIEludGVybmFsaXphdGlvbjwva2V5d29yZD48
a2V5d29yZD4qVmlydXMgUmVwbGljYXRpb248L2tleXdvcmQ+PC9rZXl3b3Jkcz48ZGF0ZXM+PHll
YXI+MjAwNzwveWVhcj48cHViLWRhdGVzPjxkYXRlPkp1bjwvZGF0ZT48L3B1Yi1kYXRlcz48L2Rh
dGVzPjxpc2JuPjE3NDAtMTUzNCAoRWxlY3Ryb25pYykmI3hEOzE3NDAtMTUyNiAoTGlua2luZyk8
L2lzYm4+PGFjY2Vzc2lvbi1udW0+MTc0ODcxNDc8L2FjY2Vzc2lvbi1udW0+PHdvcmstdHlwZT5S
ZXNlYXJjaCBTdXBwb3J0LCBOb24tVS5TLiBHb3YmYXBvczt0JiN4RDtSZXNlYXJjaCBTdXBwb3J0
LCBVLlMuIEdvdiZhcG9zO3QsIE5vbi1QLkguUy4mI3hEO1Jldmlldzwvd29yay10eXBlPjx1cmxz
PjxyZWxhdGVkLXVybHM+PHVybD5odHRwOi8vd3d3Lm5jYmkubmxtLm5paC5nb3YvcHVibWVkLzE3
NDg3MTQ3PC91cmw+PHVybD5odHRwOi8vbWVkaWEucHJvcXVlc3QuY29tL21lZGlhL3BxL2NsYXNz
aWMvZG9jLzEyNzE2NTA3MDEvZm10L3BpL3JlcC9OT05FP2hsPSZhbXA7Y2l0JTNBYXV0aD1Nb3Jh
ZHBvdXIlMkMrRGFyaXVzJTNCUGVuaW4lMkMrRnJhbiVDMyVBN29pcyUzQlJpY2UlMkMrQ2hhcmxl
cytNJmFtcDtjaXQlM0F0aXRsZT1SZXBsaWNhdGlvbitvZitoZXBhdGl0aXMrQyt2aXJ1cyZhbXA7
Y2l0JTNBcHViPU5hdHVyZStSZXZpZXdzLitNaWNyb2Jpb2xvZ3kmYW1wO2NpdCUzQXZvbD01JmFt
cDtjaXQlM0Fpc3M9NiZhbXA7Y2l0JTNBcGc9NDUzJmFtcDtjaXQlM0FkYXRlPUp1bisyMDA3JmFt
cDtpYz10cnVlJmFtcDtjaXQlM0Fwcm9kPVByb1F1ZXN0K0NlbnRyYWwmYW1wO19hPUNoZ3lNREUw
TURJeU1qRXdNalV5TWpNeU1EbzJNVGN5TlRnU0JqRXdORFF4TkJvS1QwNUZYMU5GUVZKRFNDSUxN
VFUzTGpFNU15NDFMakVxQlRJM05UZzBNZ2t5TWpRMk5UUXdPRGs2RFVSdlkzVnRaVzUwU1cxaFoy
VkNBVEJTQms5dWJHbHVaVm9DUmxSaUExQkdWR29LTWpBd055OHdOaTh3TVhJS01qQXdOeTh3Tmk4
ek1Ib0FnZ0V5VUMweE1EQTNNRFkzTFRFeE1EYzNMVU5WVTFSUFRVVlNMVEV3TURBd01ETTVMekV3
TURBd01UVTFMVE01TURjeE16R1NBUVpQYm14cGJtWEtBUWRGYm1ST2IzUmwwZ0VTVTJOb2IyeGhj
bXg1SUVwdmRYSnVZV3h6bWdJSFVISmxVR0ZwWktvQ0tFOVRPa1ZOVXkxUVpHWkViMk5XYVdWM1Ft
RnpaUzFuWlhSTlpXUnBZVlZ5YkVadmNrbDBaVzJ5QWdDNkFnREtBZzlCY25ScFkyeGxmRVpsWVhS
MWNtVSUzRCZhbXA7X3M9Y0JjZnE1aGRpWEp4NUpBeTdpSWtSbVF4RmhJJTNEPC91cmw+PC9yZWxh
dGVkLXVybHM+PC91cmxzPjxlbGVjdHJvbmljLXJlc291cmNlLW51bT4xMC4xMDM4L25ybWljcm8x
NjQ1PC9lbGVjdHJvbmljLXJlc291cmNlLW51bT48bGFuZ3VhZ2U+ZW5nPC9sYW5ndWFnZT48L3Jl
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0" w:tooltip="Moradpour, 2007 #1091" w:history="1">
        <w:r w:rsidR="000F07FA" w:rsidRPr="00EF2A4D">
          <w:rPr>
            <w:rFonts w:ascii="Book Antiqua" w:hAnsi="Book Antiqua"/>
            <w:noProof/>
            <w:sz w:val="24"/>
            <w:szCs w:val="24"/>
            <w:vertAlign w:val="superscript"/>
            <w:lang w:val="en-US"/>
          </w:rPr>
          <w:t>13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92823" w:rsidRPr="00EF2A4D">
        <w:rPr>
          <w:rFonts w:ascii="Book Antiqua" w:hAnsi="Book Antiqua"/>
          <w:sz w:val="24"/>
          <w:szCs w:val="24"/>
          <w:lang w:val="en-US"/>
        </w:rPr>
        <w:t xml:space="preserve"> </w:t>
      </w:r>
      <w:r w:rsidR="00495912" w:rsidRPr="00EF2A4D">
        <w:rPr>
          <w:rFonts w:ascii="Book Antiqua" w:hAnsi="Book Antiqua"/>
          <w:sz w:val="24"/>
          <w:szCs w:val="24"/>
          <w:lang w:val="en-US"/>
        </w:rPr>
        <w:t>has also been</w:t>
      </w:r>
      <w:r w:rsidR="004034F5">
        <w:rPr>
          <w:rFonts w:ascii="Book Antiqua" w:hAnsi="Book Antiqua"/>
          <w:sz w:val="24"/>
          <w:szCs w:val="24"/>
          <w:lang w:val="en-US"/>
        </w:rPr>
        <w:t xml:space="preserve"> linked to lipid metabolism</w:t>
      </w:r>
      <w:r w:rsidR="003635EA" w:rsidRPr="00EF2A4D">
        <w:rPr>
          <w:rFonts w:ascii="Book Antiqua" w:hAnsi="Book Antiqua"/>
          <w:sz w:val="24"/>
          <w:szCs w:val="24"/>
          <w:lang w:val="en-US"/>
        </w:rPr>
        <w:fldChar w:fldCharType="begin">
          <w:fldData xml:space="preserve">PEVuZE5vdGU+PENpdGU+PEF1dGhvcj5EaWFtb25kPC9BdXRob3I+PFllYXI+MjAxMDwvWWVhcj48
UmVjTnVtPjEwOTA8L1JlY051bT48RGlzcGxheVRleHQ+PHN0eWxlIGZhY2U9InN1cGVyc2NyaXB0
Ij5bMTMxXTwvc3R5bGU+PC9EaXNwbGF5VGV4dD48cmVjb3JkPjxyZWMtbnVtYmVyPjEwOTA8L3Jl
Yy1udW1iZXI+PGZvcmVpZ24ta2V5cz48a2V5IGFwcD0iRU4iIGRiLWlkPSJ2MHh3dmVkcjJ0ZWRh
cWU5ejI1eGF2OTRkZGVmYXR4YXZwMDUiIHRpbWVzdGFtcD0iMTM4NjcwMjg2NyI+MTA5MDwva2V5
PjwvZm9yZWlnbi1rZXlzPjxyZWYtdHlwZSBuYW1lPSJKb3VybmFsIEFydGljbGUiPjE3PC9yZWYt
dHlwZT48Y29udHJpYnV0b3JzPjxhdXRob3JzPjxhdXRob3I+RGlhbW9uZCwgRC4gTC48L2F1dGhv
cj48YXV0aG9yPlN5ZGVyLCBBLiBKLjwvYXV0aG9yPjxhdXRob3I+SmFjb2JzLCBKLiBNLjwvYXV0
aG9yPjxhdXRob3I+U29yZW5zZW4sIEMuIE0uPC9hdXRob3I+PGF1dGhvcj5XYWx0ZXJzLCBLLiBB
LjwvYXV0aG9yPjxhdXRob3I+UHJvbGwsIFMuIEMuPC9hdXRob3I+PGF1dGhvcj5NY0Rlcm1vdHQs
IEouIEUuPC9hdXRob3I+PGF1dGhvcj5Hcml0c2Vua28sIE0uIEEuPC9hdXRob3I+PGF1dGhvcj5a
aGFuZywgUS48L2F1dGhvcj48YXV0aG9yPlpoYW8sIFIuPC9hdXRob3I+PGF1dGhvcj5NZXR6LCBU
LiBPLjwvYXV0aG9yPjxhdXRob3I+Q2FtcCwgRC4gRy4sIDJuZDwvYXV0aG9yPjxhdXRob3I+V2F0
ZXJzLCBLLiBNLjwvYXV0aG9yPjxhdXRob3I+U21pdGgsIFIuIEQuPC9hdXRob3I+PGF1dGhvcj5S
aWNlLCBDLiBNLjwvYXV0aG9yPjxhdXRob3I+S2F0emUsIE0uIEcuPC9hdXRob3I+PC9hdXRob3Jz
PjwvY29udHJpYnV0b3JzPjxhdXRoLWFkZHJlc3M+RGVwYXJ0bWVudCBvZiBNaWNyb2Jpb2xvZ3ks
IFNjaG9vbCBvZiBNZWRpY2luZSwgVW5pdmVyc2l0eSBvZiBXYXNoaW5ndG9uLCBTZWF0dGxlLCBX
YXNoaW5ndG9uLCBVU0EuIGRkaWFtb25kQHUud2FzaGluZ3Rvbi5lZHU8L2F1dGgtYWRkcmVzcz48
dGl0bGVzPjx0aXRsZT5UZW1wb3JhbCBwcm90ZW9tZSBhbmQgbGlwaWRvbWUgcHJvZmlsZXMgcmV2
ZWFsIGhlcGF0aXRpcyBDIHZpcnVzLWFzc29jaWF0ZWQgcmVwcm9ncmFtbWluZyBvZiBoZXBhdG9j
ZWxsdWxhciBtZXRhYm9saXNtIGFuZCBiaW9lbmVyZ2V0aWNzPC90aXRsZT48c2Vjb25kYXJ5LXRp
dGxlPlBMb1MgUGF0aG9nPC9zZWNvbmRhcnktdGl0bGU+PGFsdC10aXRsZT5QTG9TIHBhdGhvZ2Vu
czwvYWx0LXRpdGxlPjwvdGl0bGVzPjxwZXJpb2RpY2FsPjxmdWxsLXRpdGxlPlBMb1MgUGF0aG9n
PC9mdWxsLXRpdGxlPjwvcGVyaW9kaWNhbD48cGFnZXM+ZTEwMDA3MTk8L3BhZ2VzPjx2b2x1bWU+
Njwvdm9sdW1lPjxudW1iZXI+MTwvbnVtYmVyPjxlZGl0aW9uPjIwMTAvMDEvMTI8L2VkaXRpb24+
PGtleXdvcmRzPjxrZXl3b3JkPkNlbGwgTGluZSwgVHVtb3I8L2tleXdvcmQ+PGtleXdvcmQ+Q2hy
b21hdG9ncmFwaHksIExpcXVpZDwva2V5d29yZD48a2V5d29yZD5FbmVyZ3kgTWV0YWJvbGlzbS9w
aHlzaW9sb2d5PC9rZXl3b3JkPjxrZXl3b3JkPkhlcGFjaXZpcnVzLypwaHlzaW9sb2d5PC9rZXl3
b3JkPjxrZXl3b3JkPkh1bWFuczwva2V5d29yZD48a2V5d29yZD5MaXBpZHMvKmFuYWx5c2lzPC9r
ZXl3b3JkPjxrZXl3b3JkPkxpdmVyLyptZXRhYm9saXNtLyp2aXJvbG9neTwva2V5d29yZD48a2V5
d29yZD5NYXNzIFNwZWN0cm9tZXRyeTwva2V5d29yZD48a2V5d29yZD5Qcm90ZWlucy8qYW5hbHlz
aXMvbWV0YWJvbGlzbTwva2V5d29yZD48a2V5d29yZD5Qcm90ZW9tZTwva2V5d29yZD48a2V5d29y
ZD5WaXJ1cyBSZXBsaWNhdGlvbjwva2V5d29yZD48L2tleXdvcmRzPjxkYXRlcz48eWVhcj4yMDEw
PC95ZWFyPjxwdWItZGF0ZXM+PGRhdGU+SmFuPC9kYXRlPjwvcHViLWRhdGVzPjwvZGF0ZXM+PGlz
Ym4+MTU1My03Mzc0IChFbGVjdHJvbmljKSYjeEQ7MTU1My03MzY2IChMaW5raW5nKTwvaXNibj48
YWNjZXNzaW9uLW51bT4yMDA2MjUyNjwvYWNjZXNzaW9uLW51bT48d29yay10eXBlPlJlc2VhcmNo
IFN1cHBvcnQsIE4uSS5ILiwgRXh0cmFtdXJhbCYjeEQ7UmVzZWFyY2ggU3VwcG9ydCwgTm9uLVUu
Uy4gR292JmFwb3M7dDwvd29yay10eXBlPjx1cmxzPjxyZWxhdGVkLXVybHM+PHVybD5odHRwOi8v
d3d3Lm5jYmkubmxtLm5paC5nb3YvcHVibWVkLzIwMDYyNTI2PC91cmw+PHVybD5odHRwOi8vd3d3
LnBsb3NwYXRob2dlbnMub3JnL2FydGljbGUvZmV0Y2hPYmplY3QuYWN0aW9uP3VyaT1pbmZvJTNB
ZG9pJTJGMTAuMTM3MSUyRmpvdXJuYWwucHBhdC4xMDAwNzE5JmFtcDtyZXByZXNlbnRhdGlvbj1Q
REY8L3VybD48L3JlbGF0ZWQtdXJscz48L3VybHM+PGN1c3RvbTI+Mjc5NjE3MjwvY3VzdG9tMj48
ZWxlY3Ryb25pYy1yZXNvdXJjZS1udW0+MTAuMTM3MS9qb3VybmFsLnBwYXQuMTAwMDcxOTwvZWxl
Y3Ryb25pYy1yZXNvdXJjZS1udW0+PGxhbmd1YWdlPmVuZzwvbGFuZ3VhZ2U+PC9yZWNvcmQ+PC9D
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aWFtb25kPC9BdXRob3I+PFllYXI+MjAxMDwvWWVhcj48
UmVjTnVtPjEwOTA8L1JlY051bT48RGlzcGxheVRleHQ+PHN0eWxlIGZhY2U9InN1cGVyc2NyaXB0
Ij5bMTMxXTwvc3R5bGU+PC9EaXNwbGF5VGV4dD48cmVjb3JkPjxyZWMtbnVtYmVyPjEwOTA8L3Jl
Yy1udW1iZXI+PGZvcmVpZ24ta2V5cz48a2V5IGFwcD0iRU4iIGRiLWlkPSJ2MHh3dmVkcjJ0ZWRh
cWU5ejI1eGF2OTRkZGVmYXR4YXZwMDUiIHRpbWVzdGFtcD0iMTM4NjcwMjg2NyI+MTA5MDwva2V5
PjwvZm9yZWlnbi1rZXlzPjxyZWYtdHlwZSBuYW1lPSJKb3VybmFsIEFydGljbGUiPjE3PC9yZWYt
dHlwZT48Y29udHJpYnV0b3JzPjxhdXRob3JzPjxhdXRob3I+RGlhbW9uZCwgRC4gTC48L2F1dGhv
cj48YXV0aG9yPlN5ZGVyLCBBLiBKLjwvYXV0aG9yPjxhdXRob3I+SmFjb2JzLCBKLiBNLjwvYXV0
aG9yPjxhdXRob3I+U29yZW5zZW4sIEMuIE0uPC9hdXRob3I+PGF1dGhvcj5XYWx0ZXJzLCBLLiBB
LjwvYXV0aG9yPjxhdXRob3I+UHJvbGwsIFMuIEMuPC9hdXRob3I+PGF1dGhvcj5NY0Rlcm1vdHQs
IEouIEUuPC9hdXRob3I+PGF1dGhvcj5Hcml0c2Vua28sIE0uIEEuPC9hdXRob3I+PGF1dGhvcj5a
aGFuZywgUS48L2F1dGhvcj48YXV0aG9yPlpoYW8sIFIuPC9hdXRob3I+PGF1dGhvcj5NZXR6LCBU
LiBPLjwvYXV0aG9yPjxhdXRob3I+Q2FtcCwgRC4gRy4sIDJuZDwvYXV0aG9yPjxhdXRob3I+V2F0
ZXJzLCBLLiBNLjwvYXV0aG9yPjxhdXRob3I+U21pdGgsIFIuIEQuPC9hdXRob3I+PGF1dGhvcj5S
aWNlLCBDLiBNLjwvYXV0aG9yPjxhdXRob3I+S2F0emUsIE0uIEcuPC9hdXRob3I+PC9hdXRob3Jz
PjwvY29udHJpYnV0b3JzPjxhdXRoLWFkZHJlc3M+RGVwYXJ0bWVudCBvZiBNaWNyb2Jpb2xvZ3ks
IFNjaG9vbCBvZiBNZWRpY2luZSwgVW5pdmVyc2l0eSBvZiBXYXNoaW5ndG9uLCBTZWF0dGxlLCBX
YXNoaW5ndG9uLCBVU0EuIGRkaWFtb25kQHUud2FzaGluZ3Rvbi5lZHU8L2F1dGgtYWRkcmVzcz48
dGl0bGVzPjx0aXRsZT5UZW1wb3JhbCBwcm90ZW9tZSBhbmQgbGlwaWRvbWUgcHJvZmlsZXMgcmV2
ZWFsIGhlcGF0aXRpcyBDIHZpcnVzLWFzc29jaWF0ZWQgcmVwcm9ncmFtbWluZyBvZiBoZXBhdG9j
ZWxsdWxhciBtZXRhYm9saXNtIGFuZCBiaW9lbmVyZ2V0aWNzPC90aXRsZT48c2Vjb25kYXJ5LXRp
dGxlPlBMb1MgUGF0aG9nPC9zZWNvbmRhcnktdGl0bGU+PGFsdC10aXRsZT5QTG9TIHBhdGhvZ2Vu
czwvYWx0LXRpdGxlPjwvdGl0bGVzPjxwZXJpb2RpY2FsPjxmdWxsLXRpdGxlPlBMb1MgUGF0aG9n
PC9mdWxsLXRpdGxlPjwvcGVyaW9kaWNhbD48cGFnZXM+ZTEwMDA3MTk8L3BhZ2VzPjx2b2x1bWU+
Njwvdm9sdW1lPjxudW1iZXI+MTwvbnVtYmVyPjxlZGl0aW9uPjIwMTAvMDEvMTI8L2VkaXRpb24+
PGtleXdvcmRzPjxrZXl3b3JkPkNlbGwgTGluZSwgVHVtb3I8L2tleXdvcmQ+PGtleXdvcmQ+Q2hy
b21hdG9ncmFwaHksIExpcXVpZDwva2V5d29yZD48a2V5d29yZD5FbmVyZ3kgTWV0YWJvbGlzbS9w
aHlzaW9sb2d5PC9rZXl3b3JkPjxrZXl3b3JkPkhlcGFjaXZpcnVzLypwaHlzaW9sb2d5PC9rZXl3
b3JkPjxrZXl3b3JkPkh1bWFuczwva2V5d29yZD48a2V5d29yZD5MaXBpZHMvKmFuYWx5c2lzPC9r
ZXl3b3JkPjxrZXl3b3JkPkxpdmVyLyptZXRhYm9saXNtLyp2aXJvbG9neTwva2V5d29yZD48a2V5
d29yZD5NYXNzIFNwZWN0cm9tZXRyeTwva2V5d29yZD48a2V5d29yZD5Qcm90ZWlucy8qYW5hbHlz
aXMvbWV0YWJvbGlzbTwva2V5d29yZD48a2V5d29yZD5Qcm90ZW9tZTwva2V5d29yZD48a2V5d29y
ZD5WaXJ1cyBSZXBsaWNhdGlvbjwva2V5d29yZD48L2tleXdvcmRzPjxkYXRlcz48eWVhcj4yMDEw
PC95ZWFyPjxwdWItZGF0ZXM+PGRhdGU+SmFuPC9kYXRlPjwvcHViLWRhdGVzPjwvZGF0ZXM+PGlz
Ym4+MTU1My03Mzc0IChFbGVjdHJvbmljKSYjeEQ7MTU1My03MzY2IChMaW5raW5nKTwvaXNibj48
YWNjZXNzaW9uLW51bT4yMDA2MjUyNjwvYWNjZXNzaW9uLW51bT48d29yay10eXBlPlJlc2VhcmNo
IFN1cHBvcnQsIE4uSS5ILiwgRXh0cmFtdXJhbCYjeEQ7UmVzZWFyY2ggU3VwcG9ydCwgTm9uLVUu
Uy4gR292JmFwb3M7dDwvd29yay10eXBlPjx1cmxzPjxyZWxhdGVkLXVybHM+PHVybD5odHRwOi8v
d3d3Lm5jYmkubmxtLm5paC5nb3YvcHVibWVkLzIwMDYyNTI2PC91cmw+PHVybD5odHRwOi8vd3d3
LnBsb3NwYXRob2dlbnMub3JnL2FydGljbGUvZmV0Y2hPYmplY3QuYWN0aW9uP3VyaT1pbmZvJTNB
ZG9pJTJGMTAuMTM3MSUyRmpvdXJuYWwucHBhdC4xMDAwNzE5JmFtcDtyZXByZXNlbnRhdGlvbj1Q
REY8L3VybD48L3JlbGF0ZWQtdXJscz48L3VybHM+PGN1c3RvbTI+Mjc5NjE3MjwvY3VzdG9tMj48
ZWxlY3Ryb25pYy1yZXNvdXJjZS1udW0+MTAuMTM3MS9qb3VybmFsLnBwYXQuMTAwMDcxOTwvZWxl
Y3Ryb25pYy1yZXNvdXJjZS1udW0+PGxhbmd1YWdlPmVuZzwvbGFuZ3VhZ2U+PC9yZWNvcmQ+PC9D
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1" w:tooltip="Diamond, 2010 #1090" w:history="1">
        <w:r w:rsidR="000F07FA" w:rsidRPr="00EF2A4D">
          <w:rPr>
            <w:rFonts w:ascii="Book Antiqua" w:hAnsi="Book Antiqua"/>
            <w:noProof/>
            <w:sz w:val="24"/>
            <w:szCs w:val="24"/>
            <w:vertAlign w:val="superscript"/>
            <w:lang w:val="en-US"/>
          </w:rPr>
          <w:t>13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Pr="00EF2A4D">
        <w:rPr>
          <w:rFonts w:ascii="Book Antiqua" w:hAnsi="Book Antiqua"/>
          <w:sz w:val="24"/>
          <w:szCs w:val="24"/>
          <w:lang w:val="en-US"/>
        </w:rPr>
        <w:t xml:space="preserve">. Changes in hepatocyte lipid content could therefore affect the replication of </w:t>
      </w:r>
      <w:r w:rsidR="00A0334B" w:rsidRPr="00EF2A4D">
        <w:rPr>
          <w:rFonts w:ascii="Book Antiqua" w:hAnsi="Book Antiqua"/>
          <w:sz w:val="24"/>
          <w:szCs w:val="24"/>
          <w:lang w:val="en-US"/>
        </w:rPr>
        <w:t xml:space="preserve">the </w:t>
      </w:r>
      <w:r w:rsidRPr="00EF2A4D">
        <w:rPr>
          <w:rFonts w:ascii="Book Antiqua" w:hAnsi="Book Antiqua"/>
          <w:sz w:val="24"/>
          <w:szCs w:val="24"/>
          <w:lang w:val="en-US"/>
        </w:rPr>
        <w:t xml:space="preserve">HCV genome. Indeed, </w:t>
      </w:r>
      <w:r w:rsidR="008E7254" w:rsidRPr="00EF2A4D">
        <w:rPr>
          <w:rFonts w:ascii="Book Antiqua" w:hAnsi="Book Antiqua"/>
          <w:sz w:val="24"/>
          <w:szCs w:val="24"/>
          <w:lang w:val="en-US"/>
        </w:rPr>
        <w:t xml:space="preserve">an </w:t>
      </w:r>
      <w:r w:rsidRPr="00EF2A4D">
        <w:rPr>
          <w:rFonts w:ascii="Book Antiqua" w:hAnsi="Book Antiqua"/>
          <w:sz w:val="24"/>
          <w:szCs w:val="24"/>
          <w:lang w:val="en-US"/>
        </w:rPr>
        <w:t>anti-LDL</w:t>
      </w:r>
      <w:r w:rsidR="00495912" w:rsidRPr="00EF2A4D">
        <w:rPr>
          <w:rFonts w:ascii="Book Antiqua" w:hAnsi="Book Antiqua"/>
          <w:sz w:val="24"/>
          <w:szCs w:val="24"/>
          <w:lang w:val="en-US"/>
        </w:rPr>
        <w:t>-</w:t>
      </w:r>
      <w:r w:rsidRPr="00EF2A4D">
        <w:rPr>
          <w:rFonts w:ascii="Book Antiqua" w:hAnsi="Book Antiqua"/>
          <w:sz w:val="24"/>
          <w:szCs w:val="24"/>
          <w:lang w:val="en-US"/>
        </w:rPr>
        <w:t>R mAb decreased HCV RNA replication</w:t>
      </w:r>
      <w:r w:rsidR="008E7254" w:rsidRPr="00EF2A4D">
        <w:rPr>
          <w:rFonts w:ascii="Book Antiqua" w:hAnsi="Book Antiqua"/>
          <w:sz w:val="24"/>
          <w:szCs w:val="24"/>
          <w:lang w:val="en-US"/>
        </w:rPr>
        <w:t xml:space="preserve"> by </w:t>
      </w:r>
      <w:r w:rsidRPr="00EF2A4D">
        <w:rPr>
          <w:rFonts w:ascii="Book Antiqua" w:hAnsi="Book Antiqua"/>
          <w:sz w:val="24"/>
          <w:szCs w:val="24"/>
          <w:lang w:val="en-US"/>
        </w:rPr>
        <w:t>alter</w:t>
      </w:r>
      <w:r w:rsidR="008E7254" w:rsidRPr="00EF2A4D">
        <w:rPr>
          <w:rFonts w:ascii="Book Antiqua" w:hAnsi="Book Antiqua"/>
          <w:sz w:val="24"/>
          <w:szCs w:val="24"/>
          <w:lang w:val="en-US"/>
        </w:rPr>
        <w:t>ing</w:t>
      </w:r>
      <w:r w:rsidRPr="00EF2A4D">
        <w:rPr>
          <w:rFonts w:ascii="Book Antiqua" w:hAnsi="Book Antiqua"/>
          <w:sz w:val="24"/>
          <w:szCs w:val="24"/>
          <w:lang w:val="en-US"/>
        </w:rPr>
        <w:t xml:space="preserve"> intracellular lipid content</w:t>
      </w:r>
      <w:r w:rsidR="006C38E1"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6C38E1" w:rsidRPr="00EF2A4D">
        <w:rPr>
          <w:rFonts w:ascii="Book Antiqua" w:hAnsi="Book Antiqua"/>
          <w:sz w:val="24"/>
          <w:szCs w:val="24"/>
          <w:lang w:val="en-US"/>
        </w:rPr>
      </w:r>
      <w:r w:rsidR="006C38E1"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8" w:tooltip="Albecka, 2012 #439" w:history="1">
        <w:r w:rsidR="000F07FA" w:rsidRPr="00EF2A4D">
          <w:rPr>
            <w:rFonts w:ascii="Book Antiqua" w:hAnsi="Book Antiqua"/>
            <w:noProof/>
            <w:sz w:val="24"/>
            <w:szCs w:val="24"/>
            <w:vertAlign w:val="superscript"/>
            <w:lang w:val="en-US"/>
          </w:rPr>
          <w:t>88</w:t>
        </w:r>
      </w:hyperlink>
      <w:r w:rsidR="00B71CFA" w:rsidRPr="00EF2A4D">
        <w:rPr>
          <w:rFonts w:ascii="Book Antiqua" w:hAnsi="Book Antiqua"/>
          <w:noProof/>
          <w:sz w:val="24"/>
          <w:szCs w:val="24"/>
          <w:vertAlign w:val="superscript"/>
          <w:lang w:val="en-US"/>
        </w:rPr>
        <w:t>]</w:t>
      </w:r>
      <w:r w:rsidR="006C38E1" w:rsidRPr="00EF2A4D">
        <w:rPr>
          <w:rFonts w:ascii="Book Antiqua" w:hAnsi="Book Antiqua"/>
          <w:sz w:val="24"/>
          <w:szCs w:val="24"/>
          <w:lang w:val="en-US"/>
        </w:rPr>
        <w:fldChar w:fldCharType="end"/>
      </w:r>
      <w:r w:rsidR="00543C77" w:rsidRPr="00EF2A4D">
        <w:rPr>
          <w:rFonts w:ascii="Book Antiqua" w:hAnsi="Book Antiqua"/>
          <w:sz w:val="24"/>
          <w:szCs w:val="24"/>
          <w:lang w:val="en-US"/>
        </w:rPr>
        <w:t>. F</w:t>
      </w:r>
      <w:r w:rsidR="00567D00" w:rsidRPr="00EF2A4D">
        <w:rPr>
          <w:rFonts w:ascii="Book Antiqua" w:hAnsi="Book Antiqua"/>
          <w:sz w:val="24"/>
          <w:szCs w:val="24"/>
          <w:lang w:val="en-US"/>
        </w:rPr>
        <w:t>or example</w:t>
      </w:r>
      <w:r w:rsidRPr="00EF2A4D">
        <w:rPr>
          <w:rFonts w:ascii="Book Antiqua" w:hAnsi="Book Antiqua"/>
          <w:sz w:val="24"/>
          <w:szCs w:val="24"/>
          <w:lang w:val="en-US"/>
        </w:rPr>
        <w:t xml:space="preserve"> decreased free</w:t>
      </w:r>
      <w:r w:rsidR="00F454AD" w:rsidRPr="00EF2A4D">
        <w:rPr>
          <w:rFonts w:ascii="Book Antiqua" w:hAnsi="Book Antiqua"/>
          <w:sz w:val="24"/>
          <w:szCs w:val="24"/>
          <w:lang w:val="en-US"/>
        </w:rPr>
        <w:t>/</w:t>
      </w:r>
      <w:r w:rsidR="00567D00" w:rsidRPr="00EF2A4D">
        <w:rPr>
          <w:rFonts w:ascii="Book Antiqua" w:hAnsi="Book Antiqua"/>
          <w:sz w:val="24"/>
          <w:szCs w:val="24"/>
          <w:lang w:val="en-US"/>
        </w:rPr>
        <w:t>esterified cholesterol and phospatidylcholine</w:t>
      </w:r>
      <w:r w:rsidR="00F454AD" w:rsidRPr="00EF2A4D">
        <w:rPr>
          <w:rFonts w:ascii="Book Antiqua" w:hAnsi="Book Antiqua"/>
          <w:sz w:val="24"/>
          <w:szCs w:val="24"/>
          <w:lang w:val="en-US"/>
        </w:rPr>
        <w:t>/</w:t>
      </w:r>
      <w:r w:rsidR="00567D00" w:rsidRPr="00EF2A4D">
        <w:rPr>
          <w:rFonts w:ascii="Book Antiqua" w:hAnsi="Book Antiqua"/>
          <w:sz w:val="24"/>
          <w:szCs w:val="24"/>
          <w:lang w:val="en-US"/>
        </w:rPr>
        <w:t>phospatidylethanolamine ratios</w:t>
      </w:r>
      <w:r w:rsidR="004D1AA6">
        <w:rPr>
          <w:rFonts w:ascii="Book Antiqua" w:hAnsi="Book Antiqua"/>
          <w:sz w:val="24"/>
          <w:szCs w:val="24"/>
          <w:lang w:val="en-US"/>
        </w:rPr>
        <w:t xml:space="preserve"> were observed</w:t>
      </w:r>
      <w:r w:rsidR="003635E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GJlY2thPC9BdXRob3I+PFllYXI+MjAxMjwvWWVhcj48
UmVjTnVtPjQzOTwvUmVjTnVtPjxEaXNwbGF5VGV4dD48c3R5bGUgZmFjZT0ic3VwZXJzY3JpcHQi
Pls4OF08L3N0eWxlPjwvRGlzcGxheVRleHQ+PHJlY29yZD48cmVjLW51bWJlcj40Mzk8L3JlYy1u
dW1iZXI+PGZvcmVpZ24ta2V5cz48a2V5IGFwcD0iRU4iIGRiLWlkPSJ2MHh3dmVkcjJ0ZWRhcWU5
ejI1eGF2OTRkZGVmYXR4YXZwMDUiIHRpbWVzdGFtcD0iMTMzMDc4MDU2MSI+NDM5PC9rZXk+PC9m
b3JlaWduLWtleXM+PHJlZi10eXBlIG5hbWU9IkpvdXJuYWwgQXJ0aWNsZSI+MTc8L3JlZi10eXBl
Pjxjb250cmlidXRvcnM+PGF1dGhvcnM+PGF1dGhvcj5BbGJlY2thLCBBLjwvYXV0aG9yPjxhdXRo
b3I+QmVsb3V6YXJkLCBTLjwvYXV0aG9yPjxhdXRob3I+T3AgZGUgQmVlY2ssIEEuPC9hdXRob3I+
PGF1dGhvcj5EZXNjYW1wcywgVi48L2F1dGhvcj48YXV0aG9yPkdvdWVzbGFpbiwgTC48L2F1dGhv
cj48YXV0aG9yPkJlcnRyYW5kLU1pY2hlbCwgSi48L2F1dGhvcj48YXV0aG9yPlRlcmNlLCBGLjwv
YXV0aG9yPjxhdXRob3I+RHV2ZXJsaWUsIEcuPC9hdXRob3I+PGF1dGhvcj5Sb3VpbGxlLCBZLjwv
YXV0aG9yPjxhdXRob3I+RHVidWlzc29uLCBKLjwvYXV0aG9yPjwvYXV0aG9ycz48L2NvbnRyaWJ1
dG9ycz48YXV0aC1hZGRyZXNzPkluc3RpdHV0IFBhc3RldXIgZGUgTGlsbGUsIENlbnRlciBmb3Ig
SW5mZWN0aW9uIGFuZCBJbW11bml0eSBvZiBMaWxsZSwgTGlsbGUsIEZyYW5jZS48L2F1dGgtYWRk
cmVzcz48dGl0bGVzPjx0aXRsZT5Sb2xlIG9mIGxvdy1kZW5zaXR5IGxpcG9wcm90ZWluIHJlY2Vw
dG9yIGluIHRoZSBoZXBhdGl0aXMgQyB2aXJ1cyBsaWZlIGN5Y2xlPC90aXRsZT48c2Vjb25kYXJ5
LXRpdGxlPkhlcGF0b2xvZ3k8L3NlY29uZGFyeS10aXRsZT48L3RpdGxlcz48cGVyaW9kaWNhbD48
ZnVsbC10aXRsZT5IZXBhdG9sb2d5PC9mdWxsLXRpdGxlPjwvcGVyaW9kaWNhbD48cGFnZXM+OTk4
LTEwMDc8L3BhZ2VzPjx2b2x1bWU+NTU8L3ZvbHVtZT48bnVtYmVyPjQ8L251bWJlcj48ZWRpdGlv
bj4yMDExLzExLzI5PC9lZGl0aW9uPjxrZXl3b3Jkcz48a2V5d29yZD5BbmltYWxzPC9rZXl3b3Jk
PjxrZXl3b3JkPkFudGlib2RpZXMvcGhhcm1hY29sb2d5PC9rZXl3b3JkPjxrZXl3b3JkPkNITyBD
ZWxsczwva2V5d29yZD48a2V5d29yZD5DZWxsIExpbmUsIFR1bW9yPC9rZXl3b3JkPjxrZXl3b3Jk
PkNyaWNldGluYWU8L2tleXdvcmQ+PGtleXdvcmQ+Q3JpY2V0dWx1czwva2V5d29yZD48a2V5d29y
ZD5GZW1hbGU8L2tleXdvcmQ+PGtleXdvcmQ+SEVLMjkzIENlbGxzPC9rZXl3b3JkPjxrZXl3b3Jk
PkhlcGFjaXZpcnVzLypncm93dGggJmFtcDsgZGV2ZWxvcG1lbnQvcGF0aG9nZW5pY2l0eS8qcGh5
c2lvbG9neTwva2V5d29yZD48a2V5d29yZD5IZXBhdG9jeXRlcy9wYXRob2xvZ3kvdmlyb2xvZ3k8
L2tleXdvcmQ+PGtleXdvcmQ+SHVtYW5zPC9rZXl3b3JkPjxrZXl3b3JkPktpZG5leS9jeXRvbG9n
eS92aXJvbG9neTwva2V5d29yZD48a2V5d29yZD5MaWZlIEN5Y2xlIFN0YWdlcy8qcGh5c2lvbG9n
eTwva2V5d29yZD48a2V5d29yZD5PdmFyeS9jeXRvbG9neS92aXJvbG9neTwva2V5d29yZD48a2V5
d29yZD5STkEsIFZpcmFsL21ldGFib2xpc208L2tleXdvcmQ+PGtleXdvcmQ+UmVjZXB0b3JzLCBM
REwvYW50YWdvbmlzdHMgJmFtcDsgaW5oaWJpdG9ycy9kcnVnIGVmZmVjdHMvKnBoeXNpb2xvZ3k8
L2tleXdvcmQ+PGtleXdvcmQ+VmlydXMgUmVwbGljYXRpb24vcGh5c2lvbG9neTwva2V5d29yZD48
L2tleXdvcmRzPjxkYXRlcz48eWVhcj4yMDEyPC95ZWFyPjxwdWItZGF0ZXM+PGRhdGU+QXByPC9k
YXRlPjwvcHViLWRhdGVzPjwvZGF0ZXM+PGlzYm4+MTUyNy0zMzUwIChFbGVjdHJvbmljKSYjeEQ7
MDI3MC05MTM5IChMaW5raW5nKTwvaXNibj48YWNjZXNzaW9uLW51bT4yMjEyMTAwMjwvYWNjZXNz
aW9uLW51bT48d29yay10eXBlPlJlc2VhcmNoIFN1cHBvcnQsIE5vbi1VLlMuIEdvdiZhcG9zO3Q8
L3dvcmstdHlwZT48dXJscz48cmVsYXRlZC11cmxzPjx1cmw+aHR0cDovL3d3dy5uY2JpLm5sbS5u
aWguZ292L3B1Ym1lZC8yMjEyMTAwMjwvdXJsPjwvcmVsYXRlZC11cmxzPjwvdXJscz48ZWxlY3Ry
b25pYy1yZXNvdXJjZS1udW0+MTAuMTAwMi9oZXAuMjU1MDE8L2VsZWN0cm9uaWMtcmVzb3VyY2Ut
bnVtPjxsYW5ndWFnZT5lbmc8L2xhbmd1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8" w:tooltip="Albecka, 2012 #439" w:history="1">
        <w:r w:rsidR="000F07FA" w:rsidRPr="00EF2A4D">
          <w:rPr>
            <w:rFonts w:ascii="Book Antiqua" w:hAnsi="Book Antiqua"/>
            <w:noProof/>
            <w:sz w:val="24"/>
            <w:szCs w:val="24"/>
            <w:vertAlign w:val="superscript"/>
            <w:lang w:val="en-US"/>
          </w:rPr>
          <w:t>8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B71CC9" w:rsidRPr="00EF2A4D">
        <w:rPr>
          <w:rFonts w:ascii="Book Antiqua" w:hAnsi="Book Antiqua"/>
          <w:sz w:val="24"/>
          <w:szCs w:val="24"/>
          <w:lang w:val="en-US"/>
        </w:rPr>
        <w:t>.</w:t>
      </w:r>
      <w:r w:rsidR="00A050FD" w:rsidRPr="00EF2A4D">
        <w:rPr>
          <w:rFonts w:ascii="Book Antiqua" w:hAnsi="Book Antiqua"/>
          <w:sz w:val="24"/>
          <w:szCs w:val="24"/>
          <w:lang w:val="en-US"/>
        </w:rPr>
        <w:t xml:space="preserve"> </w:t>
      </w:r>
      <w:r w:rsidR="00FC483F" w:rsidRPr="00EF2A4D">
        <w:rPr>
          <w:rFonts w:ascii="Book Antiqua" w:hAnsi="Book Antiqua"/>
          <w:sz w:val="24"/>
          <w:szCs w:val="24"/>
          <w:lang w:val="en-US"/>
        </w:rPr>
        <w:t>Of particular interest</w:t>
      </w:r>
      <w:r w:rsidR="00567D00" w:rsidRPr="00EF2A4D">
        <w:rPr>
          <w:rFonts w:ascii="Book Antiqua" w:hAnsi="Book Antiqua"/>
          <w:sz w:val="24"/>
          <w:szCs w:val="24"/>
          <w:lang w:val="en-US"/>
        </w:rPr>
        <w:t xml:space="preserve"> </w:t>
      </w:r>
      <w:r w:rsidR="00FC483F" w:rsidRPr="00EF2A4D">
        <w:rPr>
          <w:rFonts w:ascii="Book Antiqua" w:hAnsi="Book Antiqua"/>
          <w:sz w:val="24"/>
          <w:szCs w:val="24"/>
          <w:lang w:val="en-US"/>
        </w:rPr>
        <w:t xml:space="preserve">is </w:t>
      </w:r>
      <w:r w:rsidR="00567D00" w:rsidRPr="00EF2A4D">
        <w:rPr>
          <w:rFonts w:ascii="Book Antiqua" w:hAnsi="Book Antiqua"/>
          <w:sz w:val="24"/>
          <w:szCs w:val="24"/>
          <w:lang w:val="en-US"/>
        </w:rPr>
        <w:t>the latter ratio of membrane phospholipids</w:t>
      </w:r>
      <w:r w:rsidR="0076320A" w:rsidRPr="00EF2A4D">
        <w:rPr>
          <w:rFonts w:ascii="Book Antiqua" w:hAnsi="Book Antiqua"/>
          <w:sz w:val="24"/>
          <w:szCs w:val="24"/>
          <w:lang w:val="en-US"/>
        </w:rPr>
        <w:t xml:space="preserve"> which, when decreased, </w:t>
      </w:r>
      <w:r w:rsidR="00BB0DEE" w:rsidRPr="00EF2A4D">
        <w:rPr>
          <w:rFonts w:ascii="Book Antiqua" w:hAnsi="Book Antiqua"/>
          <w:sz w:val="24"/>
          <w:szCs w:val="24"/>
          <w:lang w:val="en-US"/>
        </w:rPr>
        <w:t>has been linked to steatohepatitis</w:t>
      </w:r>
      <w:r w:rsidR="008027B1" w:rsidRPr="00EF2A4D">
        <w:rPr>
          <w:rFonts w:ascii="Book Antiqua" w:hAnsi="Book Antiqua"/>
          <w:sz w:val="24"/>
          <w:szCs w:val="24"/>
          <w:lang w:val="en-US"/>
        </w:rPr>
        <w:t xml:space="preserve">. </w:t>
      </w:r>
      <w:r w:rsidR="00A0334B" w:rsidRPr="00EF2A4D">
        <w:rPr>
          <w:rFonts w:ascii="Book Antiqua" w:hAnsi="Book Antiqua"/>
          <w:sz w:val="24"/>
          <w:szCs w:val="24"/>
          <w:lang w:val="en-US"/>
        </w:rPr>
        <w:t xml:space="preserve">A </w:t>
      </w:r>
      <w:r w:rsidR="008027B1" w:rsidRPr="00EF2A4D">
        <w:rPr>
          <w:rFonts w:ascii="Book Antiqua" w:hAnsi="Book Antiqua"/>
          <w:sz w:val="24"/>
          <w:szCs w:val="24"/>
          <w:lang w:val="en-US"/>
        </w:rPr>
        <w:t>decrease</w:t>
      </w:r>
      <w:r w:rsidR="006C38E1" w:rsidRPr="00EF2A4D">
        <w:rPr>
          <w:rFonts w:ascii="Book Antiqua" w:hAnsi="Book Antiqua"/>
          <w:sz w:val="24"/>
          <w:szCs w:val="24"/>
          <w:lang w:val="en-US"/>
        </w:rPr>
        <w:t xml:space="preserve"> of this</w:t>
      </w:r>
      <w:r w:rsidR="008027B1" w:rsidRPr="00EF2A4D">
        <w:rPr>
          <w:rFonts w:ascii="Book Antiqua" w:hAnsi="Book Antiqua"/>
          <w:sz w:val="24"/>
          <w:szCs w:val="24"/>
          <w:lang w:val="en-US"/>
        </w:rPr>
        <w:t xml:space="preserve"> phospholipid ratio affects</w:t>
      </w:r>
      <w:r w:rsidR="00567D00" w:rsidRPr="00EF2A4D">
        <w:rPr>
          <w:rFonts w:ascii="Book Antiqua" w:hAnsi="Book Antiqua"/>
          <w:sz w:val="24"/>
          <w:szCs w:val="24"/>
          <w:lang w:val="en-US"/>
        </w:rPr>
        <w:t xml:space="preserve"> endoplasmic reticulum membrane integrity where HCV </w:t>
      </w:r>
      <w:r w:rsidR="00FC483F" w:rsidRPr="00EF2A4D">
        <w:rPr>
          <w:rFonts w:ascii="Book Antiqua" w:hAnsi="Book Antiqua"/>
          <w:sz w:val="24"/>
          <w:szCs w:val="24"/>
          <w:lang w:val="en-US"/>
        </w:rPr>
        <w:t>replicat</w:t>
      </w:r>
      <w:r w:rsidR="004D1AA6">
        <w:rPr>
          <w:rFonts w:ascii="Book Antiqua" w:hAnsi="Book Antiqua"/>
          <w:sz w:val="24"/>
          <w:szCs w:val="24"/>
          <w:lang w:val="en-US"/>
        </w:rPr>
        <w:t>ion takes place</w:t>
      </w:r>
      <w:r w:rsidR="003635EA" w:rsidRPr="00EF2A4D">
        <w:rPr>
          <w:rFonts w:ascii="Book Antiqua" w:hAnsi="Book Antiqua"/>
          <w:sz w:val="24"/>
          <w:szCs w:val="24"/>
          <w:lang w:val="en-US"/>
        </w:rPr>
        <w:fldChar w:fldCharType="begin">
          <w:fldData xml:space="preserve">PEVuZE5vdGU+PENpdGU+PEF1dGhvcj5MaTwvQXV0aG9yPjxZZWFyPjIwMDY8L1llYXI+PFJlY051
bT4xMDkyPC9SZWNOdW0+PERpc3BsYXlUZXh0PjxzdHlsZSBmYWNlPSJzdXBlcnNjcmlwdCI+WzEz
Ml08L3N0eWxlPjwvRGlzcGxheVRleHQ+PHJlY29yZD48cmVjLW51bWJlcj4xMDkyPC9yZWMtbnVt
YmVyPjxmb3JlaWduLWtleXM+PGtleSBhcHA9IkVOIiBkYi1pZD0idjB4d3ZlZHIydGVkYXFlOXoy
NXhhdjk0ZGRlZmF0eGF2cDA1IiB0aW1lc3RhbXA9IjEzODY3NDc2MTEiPjEwOTI8L2tleT48L2Zv
cmVpZ24ta2V5cz48cmVmLXR5cGUgbmFtZT0iSm91cm5hbCBBcnRpY2xlIj4xNzwvcmVmLXR5cGU+
PGNvbnRyaWJ1dG9ycz48YXV0aG9ycz48YXV0aG9yPkxpLCBaLjwvYXV0aG9yPjxhdXRob3I+QWdl
bGxvbiwgTC4gQi48L2F1dGhvcj48YXV0aG9yPkFsbGVuLCBULiBNLjwvYXV0aG9yPjxhdXRob3I+
VW1lZGEsIE0uPC9hdXRob3I+PGF1dGhvcj5KZXdlbGwsIEwuPC9hdXRob3I+PGF1dGhvcj5NYXNv
biwgQS48L2F1dGhvcj48YXV0aG9yPlZhbmNlLCBELiBFLjwvYXV0aG9yPjwvYXV0aG9ycz48L2Nv
bnRyaWJ1dG9ycz48YXV0aC1hZGRyZXNzPkRlcGFydG1lbnQgb2YgQmlvY2hlbWlzdHJ5IGFuZCBD
YW5hZGlhbiBJbnN0aXR1dGVzIG9mIEhlYWx0aCBSZXNlYXJjaCBHcm91cCBvbiB0aGUgTW9sZWN1
bGFyIGFuZCBDZWxsIEJpb2xvZ3kgb2YgTGlwaWRzLCBVbml2ZXJzaXR5IG9mIEFsYmVydGEsIEVk
bW9udG9uLCBBbGJlcnRhIFQ2RyAyUzIgQ2FuYWRhLjwvYXV0aC1hZGRyZXNzPjx0aXRsZXM+PHRp
dGxlPlRoZSByYXRpbyBvZiBwaG9zcGhhdGlkeWxjaG9saW5lIHRvIHBob3NwaGF0aWR5bGV0aGFu
b2xhbWluZSBpbmZsdWVuY2VzIG1lbWJyYW5lIGludGVncml0eSBhbmQgc3RlYXRvaGVwYXRpdGlz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zMjEtMzE8L3BhZ2VzPjx2b2x1bWU+Mzwvdm9sdW1lPjxudW1iZXI+NTwv
bnVtYmVyPjxlZGl0aW9uPjIwMDYvMDUvMDk8L2VkaXRpb24+PGtleXdvcmRzPjxrZXl3b3JkPkFu
aW1hbHM8L2tleXdvcmQ+PGtleXdvcmQ+Q2VsbCBNZW1icmFuZS8qbWV0YWJvbGlzbS9wYXRob2xv
Z3k8L2tleXdvcmQ+PGtleXdvcmQ+Q2hvbGluZSBEZWZpY2llbmN5L2NvbXBsaWNhdGlvbnMvbWV0
YWJvbGlzbS9wYXRob2xvZ3k8L2tleXdvcmQ+PGtleXdvcmQ+RGlzZWFzZSBQcm9ncmVzc2lvbjwv
a2V5d29yZD48a2V5d29yZD5GYXR0eSBMaXZlci9ldGlvbG9neS8qbWV0YWJvbGlzbS9wYXRob2xv
Z3k8L2tleXdvcmQ+PGtleXdvcmQ+SGVwYXRvY3l0ZXMvbWV0YWJvbGlzbS9wYXRob2xvZ3kvdWx0
cmFzdHJ1Y3R1cmU8L2tleXdvcmQ+PGtleXdvcmQ+TGl2ZXIgRmFpbHVyZSwgQWN1dGUvZXRpb2xv
Z3kvKm1ldGFib2xpc20vcGF0aG9sb2d5PC9rZXl3b3JkPjxrZXl3b3JkPk1pY2U8L2tleXdvcmQ+
PGtleXdvcmQ+TWljZSwgSW5icmVkIEM1N0JMPC9rZXl3b3JkPjxrZXl3b3JkPk1pY2UsIEtub2Nr
b3V0PC9rZXl3b3JkPjxrZXl3b3JkPlAtR2x5Y29wcm90ZWlucy9nZW5ldGljcy9tZXRhYm9saXNt
PC9rZXl3b3JkPjxrZXl3b3JkPlBob3NwaGF0aWR5bGNob2xpbmVzLyptZXRhYm9saXNtPC9rZXl3
b3JkPjxrZXl3b3JkPlBob3NwaGF0aWR5bGV0aGFub2xhbWluZSBOLU1ldGh5bHRyYW5zZmVyYXNl
L2dlbmV0aWNzL21ldGFib2xpc208L2tleXdvcmQ+PGtleXdvcmQ+UGhvc3BoYXRpZHlsZXRoYW5v
bGFtaW5lcy8qbWV0YWJvbGlzbTwva2V5d29yZD48L2tleXdvcmRzPjxkYXRlcz48eWVhcj4yMDA2
PC95ZWFyPjxwdWItZGF0ZXM+PGRhdGU+TWF5PC9kYXRlPjwvcHViLWRhdGVzPjwvZGF0ZXM+PGlz
Ym4+MTU1MC00MTMxIChQcmludCkmI3hEOzE1NTAtNDEzMSAoTGlua2luZyk8L2lzYm4+PGFjY2Vz
c2lvbi1udW0+MTY2NzkyOTA8L2FjY2Vzc2lvbi1udW0+PHdvcmstdHlwZT5Db21wYXJhdGl2ZSBT
dHVkeTwvd29yay10eXBlPjx1cmxzPjxyZWxhdGVkLXVybHM+PHVybD5odHRwOi8vd3d3Lm5jYmku
bmxtLm5paC5nb3YvcHVibWVkLzE2Njc5MjkwPC91cmw+PHVybD5odHRwOi8vYWMuZWxzLWNkbi5j
b20vUzE1NTA0MTMxMDYwMDExNjEvMS1zMi4wLVMxNTUwNDEzMTA2MDAxMTYxLW1haW4ucGRmP190
aWQ9MjQ4MzMxYmMtNjIzNy0xMWUzLWI0Y2YtMDAwMDBhYWIwZjI3JmFtcDthY2RuYXQ9MTM4Njc0
NzY1Ml80MDc3YzFkZWNiOTIwMzUxYjk3ODJkMTcxNTgwYTRlNTwvdXJsPjwvcmVsYXRlZC11cmxz
PjwvdXJscz48ZWxlY3Ryb25pYy1yZXNvdXJjZS1udW0+MTAuMTAxNi9qLmNtZXQuMjAwNi4wMy4w
MDc8L2VsZWN0cm9uaWMtcmVzb3VyY2UtbnVtPjxsYW5ndWFnZT5lbmc8L2xhbmd1YWdlPjwvcmVj
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MaTwvQXV0aG9yPjxZZWFyPjIwMDY8L1llYXI+PFJlY051
bT4xMDkyPC9SZWNOdW0+PERpc3BsYXlUZXh0PjxzdHlsZSBmYWNlPSJzdXBlcnNjcmlwdCI+WzEz
Ml08L3N0eWxlPjwvRGlzcGxheVRleHQ+PHJlY29yZD48cmVjLW51bWJlcj4xMDkyPC9yZWMtbnVt
YmVyPjxmb3JlaWduLWtleXM+PGtleSBhcHA9IkVOIiBkYi1pZD0idjB4d3ZlZHIydGVkYXFlOXoy
NXhhdjk0ZGRlZmF0eGF2cDA1IiB0aW1lc3RhbXA9IjEzODY3NDc2MTEiPjEwOTI8L2tleT48L2Zv
cmVpZ24ta2V5cz48cmVmLXR5cGUgbmFtZT0iSm91cm5hbCBBcnRpY2xlIj4xNzwvcmVmLXR5cGU+
PGNvbnRyaWJ1dG9ycz48YXV0aG9ycz48YXV0aG9yPkxpLCBaLjwvYXV0aG9yPjxhdXRob3I+QWdl
bGxvbiwgTC4gQi48L2F1dGhvcj48YXV0aG9yPkFsbGVuLCBULiBNLjwvYXV0aG9yPjxhdXRob3I+
VW1lZGEsIE0uPC9hdXRob3I+PGF1dGhvcj5KZXdlbGwsIEwuPC9hdXRob3I+PGF1dGhvcj5NYXNv
biwgQS48L2F1dGhvcj48YXV0aG9yPlZhbmNlLCBELiBFLjwvYXV0aG9yPjwvYXV0aG9ycz48L2Nv
bnRyaWJ1dG9ycz48YXV0aC1hZGRyZXNzPkRlcGFydG1lbnQgb2YgQmlvY2hlbWlzdHJ5IGFuZCBD
YW5hZGlhbiBJbnN0aXR1dGVzIG9mIEhlYWx0aCBSZXNlYXJjaCBHcm91cCBvbiB0aGUgTW9sZWN1
bGFyIGFuZCBDZWxsIEJpb2xvZ3kgb2YgTGlwaWRzLCBVbml2ZXJzaXR5IG9mIEFsYmVydGEsIEVk
bW9udG9uLCBBbGJlcnRhIFQ2RyAyUzIgQ2FuYWRhLjwvYXV0aC1hZGRyZXNzPjx0aXRsZXM+PHRp
dGxlPlRoZSByYXRpbyBvZiBwaG9zcGhhdGlkeWxjaG9saW5lIHRvIHBob3NwaGF0aWR5bGV0aGFu
b2xhbWluZSBpbmZsdWVuY2VzIG1lbWJyYW5lIGludGVncml0eSBhbmQgc3RlYXRvaGVwYXRpdGlz
PC90aXRsZT48c2Vjb25kYXJ5LXRpdGxlPkNlbGwgTWV0YWI8L3NlY29uZGFyeS10aXRsZT48YWx0
LXRpdGxlPkNlbGwgbWV0YWJvbGlzbTwvYWx0LXRpdGxlPjwvdGl0bGVzPjxwZXJpb2RpY2FsPjxm
dWxsLXRpdGxlPkNlbGwgTWV0YWI8L2Z1bGwtdGl0bGU+PGFiYnItMT5DZWxsIG1ldGFib2xpc208
L2FiYnItMT48L3BlcmlvZGljYWw+PGFsdC1wZXJpb2RpY2FsPjxmdWxsLXRpdGxlPkNlbGwgTWV0
YWI8L2Z1bGwtdGl0bGU+PGFiYnItMT5DZWxsIG1ldGFib2xpc208L2FiYnItMT48L2FsdC1wZXJp
b2RpY2FsPjxwYWdlcz4zMjEtMzE8L3BhZ2VzPjx2b2x1bWU+Mzwvdm9sdW1lPjxudW1iZXI+NTwv
bnVtYmVyPjxlZGl0aW9uPjIwMDYvMDUvMDk8L2VkaXRpb24+PGtleXdvcmRzPjxrZXl3b3JkPkFu
aW1hbHM8L2tleXdvcmQ+PGtleXdvcmQ+Q2VsbCBNZW1icmFuZS8qbWV0YWJvbGlzbS9wYXRob2xv
Z3k8L2tleXdvcmQ+PGtleXdvcmQ+Q2hvbGluZSBEZWZpY2llbmN5L2NvbXBsaWNhdGlvbnMvbWV0
YWJvbGlzbS9wYXRob2xvZ3k8L2tleXdvcmQ+PGtleXdvcmQ+RGlzZWFzZSBQcm9ncmVzc2lvbjwv
a2V5d29yZD48a2V5d29yZD5GYXR0eSBMaXZlci9ldGlvbG9neS8qbWV0YWJvbGlzbS9wYXRob2xv
Z3k8L2tleXdvcmQ+PGtleXdvcmQ+SGVwYXRvY3l0ZXMvbWV0YWJvbGlzbS9wYXRob2xvZ3kvdWx0
cmFzdHJ1Y3R1cmU8L2tleXdvcmQ+PGtleXdvcmQ+TGl2ZXIgRmFpbHVyZSwgQWN1dGUvZXRpb2xv
Z3kvKm1ldGFib2xpc20vcGF0aG9sb2d5PC9rZXl3b3JkPjxrZXl3b3JkPk1pY2U8L2tleXdvcmQ+
PGtleXdvcmQ+TWljZSwgSW5icmVkIEM1N0JMPC9rZXl3b3JkPjxrZXl3b3JkPk1pY2UsIEtub2Nr
b3V0PC9rZXl3b3JkPjxrZXl3b3JkPlAtR2x5Y29wcm90ZWlucy9nZW5ldGljcy9tZXRhYm9saXNt
PC9rZXl3b3JkPjxrZXl3b3JkPlBob3NwaGF0aWR5bGNob2xpbmVzLyptZXRhYm9saXNtPC9rZXl3
b3JkPjxrZXl3b3JkPlBob3NwaGF0aWR5bGV0aGFub2xhbWluZSBOLU1ldGh5bHRyYW5zZmVyYXNl
L2dlbmV0aWNzL21ldGFib2xpc208L2tleXdvcmQ+PGtleXdvcmQ+UGhvc3BoYXRpZHlsZXRoYW5v
bGFtaW5lcy8qbWV0YWJvbGlzbTwva2V5d29yZD48L2tleXdvcmRzPjxkYXRlcz48eWVhcj4yMDA2
PC95ZWFyPjxwdWItZGF0ZXM+PGRhdGU+TWF5PC9kYXRlPjwvcHViLWRhdGVzPjwvZGF0ZXM+PGlz
Ym4+MTU1MC00MTMxIChQcmludCkmI3hEOzE1NTAtNDEzMSAoTGlua2luZyk8L2lzYm4+PGFjY2Vz
c2lvbi1udW0+MTY2NzkyOTA8L2FjY2Vzc2lvbi1udW0+PHdvcmstdHlwZT5Db21wYXJhdGl2ZSBT
dHVkeTwvd29yay10eXBlPjx1cmxzPjxyZWxhdGVkLXVybHM+PHVybD5odHRwOi8vd3d3Lm5jYmku
bmxtLm5paC5nb3YvcHVibWVkLzE2Njc5MjkwPC91cmw+PHVybD5odHRwOi8vYWMuZWxzLWNkbi5j
b20vUzE1NTA0MTMxMDYwMDExNjEvMS1zMi4wLVMxNTUwNDEzMTA2MDAxMTYxLW1haW4ucGRmP190
aWQ9MjQ4MzMxYmMtNjIzNy0xMWUzLWI0Y2YtMDAwMDBhYWIwZjI3JmFtcDthY2RuYXQ9MTM4Njc0
NzY1Ml80MDc3YzFkZWNiOTIwMzUxYjk3ODJkMTcxNTgwYTRlNTwvdXJsPjwvcmVsYXRlZC11cmxz
PjwvdXJscz48ZWxlY3Ryb25pYy1yZXNvdXJjZS1udW0+MTAuMTAxNi9qLmNtZXQuMjAwNi4wMy4w
MDc8L2VsZWN0cm9uaWMtcmVzb3VyY2UtbnVtPjxsYW5ndWFnZT5lbmc8L2xhbmd1YWdlPjwvcmVj
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2" w:tooltip="Li, 2006 #1092" w:history="1">
        <w:r w:rsidR="000F07FA" w:rsidRPr="00EF2A4D">
          <w:rPr>
            <w:rFonts w:ascii="Book Antiqua" w:hAnsi="Book Antiqua"/>
            <w:noProof/>
            <w:sz w:val="24"/>
            <w:szCs w:val="24"/>
            <w:vertAlign w:val="superscript"/>
            <w:lang w:val="en-US"/>
          </w:rPr>
          <w:t>13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567D00" w:rsidRPr="00EF2A4D">
        <w:rPr>
          <w:rFonts w:ascii="Book Antiqua" w:hAnsi="Book Antiqua"/>
          <w:sz w:val="24"/>
          <w:szCs w:val="24"/>
          <w:lang w:val="en-US"/>
        </w:rPr>
        <w:t>.</w:t>
      </w:r>
      <w:r w:rsidR="00CB5D00" w:rsidRPr="00EF2A4D">
        <w:rPr>
          <w:rFonts w:ascii="Book Antiqua" w:hAnsi="Book Antiqua"/>
          <w:sz w:val="24"/>
          <w:szCs w:val="24"/>
          <w:lang w:val="en-US"/>
        </w:rPr>
        <w:t xml:space="preserve"> </w:t>
      </w:r>
      <w:r w:rsidR="006C38E1" w:rsidRPr="00EF2A4D">
        <w:rPr>
          <w:rFonts w:ascii="Book Antiqua" w:hAnsi="Book Antiqua"/>
          <w:sz w:val="24"/>
          <w:szCs w:val="24"/>
          <w:lang w:val="en-US"/>
        </w:rPr>
        <w:t>In addition, t</w:t>
      </w:r>
      <w:r w:rsidR="00A0334B" w:rsidRPr="00EF2A4D">
        <w:rPr>
          <w:rFonts w:ascii="Book Antiqua" w:hAnsi="Book Antiqua"/>
          <w:sz w:val="24"/>
          <w:szCs w:val="24"/>
          <w:lang w:val="en-US"/>
        </w:rPr>
        <w:t xml:space="preserve">he </w:t>
      </w:r>
      <w:r w:rsidR="008027B1" w:rsidRPr="00EF2A4D">
        <w:rPr>
          <w:rFonts w:ascii="Book Antiqua" w:hAnsi="Book Antiqua"/>
          <w:sz w:val="24"/>
          <w:szCs w:val="24"/>
          <w:lang w:val="en-US"/>
        </w:rPr>
        <w:t xml:space="preserve">HCV polymerase, </w:t>
      </w:r>
      <w:r w:rsidR="00CB5D00" w:rsidRPr="00EF2A4D">
        <w:rPr>
          <w:rFonts w:ascii="Book Antiqua" w:hAnsi="Book Antiqua"/>
          <w:sz w:val="24"/>
          <w:szCs w:val="24"/>
          <w:lang w:val="en-US"/>
        </w:rPr>
        <w:t>NS5B</w:t>
      </w:r>
      <w:r w:rsidR="008027B1" w:rsidRPr="00EF2A4D">
        <w:rPr>
          <w:rFonts w:ascii="Book Antiqua" w:hAnsi="Book Antiqua"/>
          <w:sz w:val="24"/>
          <w:szCs w:val="24"/>
          <w:lang w:val="en-US"/>
        </w:rPr>
        <w:t xml:space="preserve">, </w:t>
      </w:r>
      <w:r w:rsidR="00CB5D00" w:rsidRPr="00EF2A4D">
        <w:rPr>
          <w:rFonts w:ascii="Book Antiqua" w:hAnsi="Book Antiqua"/>
          <w:sz w:val="24"/>
          <w:szCs w:val="24"/>
          <w:lang w:val="en-US"/>
        </w:rPr>
        <w:t>contai</w:t>
      </w:r>
      <w:r w:rsidR="008027B1" w:rsidRPr="00EF2A4D">
        <w:rPr>
          <w:rFonts w:ascii="Book Antiqua" w:hAnsi="Book Antiqua"/>
          <w:sz w:val="24"/>
          <w:szCs w:val="24"/>
          <w:lang w:val="en-US"/>
        </w:rPr>
        <w:t>ns a sphingolipid binding motif</w:t>
      </w:r>
      <w:r w:rsidR="006C38E1" w:rsidRPr="00EF2A4D">
        <w:rPr>
          <w:rFonts w:ascii="Book Antiqua" w:hAnsi="Book Antiqua"/>
          <w:sz w:val="24"/>
          <w:szCs w:val="24"/>
          <w:lang w:val="en-US"/>
        </w:rPr>
        <w:t xml:space="preserve"> and </w:t>
      </w:r>
      <w:r w:rsidR="00CB5D00" w:rsidRPr="00EF2A4D">
        <w:rPr>
          <w:rFonts w:ascii="Book Antiqua" w:hAnsi="Book Antiqua"/>
          <w:sz w:val="24"/>
          <w:szCs w:val="24"/>
          <w:lang w:val="en-US"/>
        </w:rPr>
        <w:t>a sphingolipid biosynthesis inhibitor was</w:t>
      </w:r>
      <w:r w:rsidR="004D1AA6">
        <w:rPr>
          <w:rFonts w:ascii="Book Antiqua" w:hAnsi="Book Antiqua"/>
          <w:sz w:val="24"/>
          <w:szCs w:val="24"/>
          <w:lang w:val="en-US"/>
        </w:rPr>
        <w:t xml:space="preserve"> found to block HCV replication</w:t>
      </w:r>
      <w:r w:rsidR="003635EA" w:rsidRPr="00EF2A4D">
        <w:rPr>
          <w:rFonts w:ascii="Book Antiqua" w:hAnsi="Book Antiqua"/>
          <w:sz w:val="24"/>
          <w:szCs w:val="24"/>
          <w:lang w:val="en-US"/>
        </w:rPr>
        <w:fldChar w:fldCharType="begin">
          <w:fldData xml:space="preserve">PEVuZE5vdGU+PENpdGU+PEF1dGhvcj5TYWthbW90bzwvQXV0aG9yPjxZZWFyPjIwMDU8L1llYXI+
PFJlY051bT4xMTYyPC9SZWNOdW0+PERpc3BsYXlUZXh0PjxzdHlsZSBmYWNlPSJzdXBlcnNjcmlw
dCI+WzEzM108L3N0eWxlPjwvRGlzcGxheVRleHQ+PHJlY29yZD48cmVjLW51bWJlcj4xMTYyPC9y
ZWMtbnVtYmVyPjxmb3JlaWduLWtleXM+PGtleSBhcHA9IkVOIiBkYi1pZD0idjB4d3ZlZHIydGVk
YXFlOXoyNXhhdjk0ZGRlZmF0eGF2cDA1IiB0aW1lc3RhbXA9IjEzODg0MjQzOTkiPjExNjI8L2tl
eT48L2ZvcmVpZ24ta2V5cz48cmVmLXR5cGUgbmFtZT0iSm91cm5hbCBBcnRpY2xlIj4xNzwvcmVm
LXR5cGU+PGNvbnRyaWJ1dG9ycz48YXV0aG9ycz48YXV0aG9yPlNha2Ftb3RvLCBILjwvYXV0aG9y
PjxhdXRob3I+T2thbW90bywgSy48L2F1dGhvcj48YXV0aG9yPkFva2ksIE0uPC9hdXRob3I+PGF1
dGhvcj5LYXRvLCBILjwvYXV0aG9yPjxhdXRob3I+S2F0c3VtZSwgQS48L2F1dGhvcj48YXV0aG9y
Pk9odGEsIEEuPC9hdXRob3I+PGF1dGhvcj5Uc3VrdWRhLCBULjwvYXV0aG9yPjxhdXRob3I+U2hp
bW1hLCBOLjwvYXV0aG9yPjxhdXRob3I+QW9raSwgWS48L2F1dGhvcj48YXV0aG9yPkFyaXNhd2Es
IE0uPC9hdXRob3I+PGF1dGhvcj5Lb2hhcmEsIE0uPC9hdXRob3I+PGF1dGhvcj5TdWRvaCwgTS48
L2F1dGhvcj48L2F1dGhvcnM+PC9jb250cmlidXRvcnM+PGF1dGgtYWRkcmVzcz5LYW1ha3VyYSBS
ZXNlYXJjaCBMYWJvcmF0b3JpZXMsIENodWdhaSBQaGFybWFjZXV0aWNhbCBDby4gTHRkLiwgMjAw
IEthaml3YXJhLCBLYW1ha3VyYSwgS2FuYWdhd2EgMjQ3LTg1MzAsIEphcGFuLiBzYWthbW90b2hy
c0BjaHVnYWktcGhhcm0uY28uanA8L2F1dGgtYWRkcmVzcz48dGl0bGVzPjx0aXRsZT5Ib3N0IHNw
aGluZ29saXBpZCBiaW9zeW50aGVzaXMgYXMgYSB0YXJnZXQgZm9yIGhlcGF0aXRpcyBDIHZpcnVz
IHRoZXJhcHk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Mz
My03PC9wYWdlcz48dm9sdW1lPjE8L3ZvbHVtZT48bnVtYmVyPjY8L251bWJlcj48ZWRpdGlvbj4y
MDA2LzAxLzEzPC9lZGl0aW9uPjxrZXl3b3Jkcz48a2V5d29yZD5DZWxsIExpbmU8L2tleXdvcmQ+
PGtleXdvcmQ+Q2l0cmF0ZXMvKnBoYXJtYWNvbG9neTwva2V5d29yZD48a2V5d29yZD5IZXBhY2l2
aXJ1cy9kcnVnIGVmZmVjdHMvbWV0YWJvbGlzbTwva2V5d29yZD48a2V5d29yZD5IZXBhdGl0aXMg
Qy8qZHJ1ZyB0aGVyYXB5L21ldGFib2xpc20vdmlyb2xvZ3k8L2tleXdvcmQ+PGtleXdvcmQ+SHVt
YW5zPC9rZXl3b3JkPjxrZXl3b3JkPk1lbWJyYW5lIE1pY3JvZG9tYWlucy9kcnVnIGVmZmVjdHMv
bWV0YWJvbGlzbS92aXJvbG9neTwva2V5d29yZD48a2V5d29yZD5QaGVueWxwcm9waW9uYXRlcy8q
cGhhcm1hY29sb2d5PC9rZXl3b3JkPjxrZXl3b3JkPlByb3RlaW4gQmluZGluZzwva2V5d29yZD48
a2V5d29yZD5Qcm90ZWluIENvbmZvcm1hdGlvbjwva2V5d29yZD48a2V5d29yZD5TcGhpbmdvbGlw
aWRzLypiaW9zeW50aGVzaXM8L2tleXdvcmQ+PGtleXdvcmQ+VmlyYWwgTm9uc3RydWN0dXJhbCBQ
cm90ZWlucy9tZXRhYm9saXNtPC9rZXl3b3JkPjxrZXl3b3JkPlZpcnVzIFJlcGxpY2F0aW9uPC9r
ZXl3b3JkPjwva2V5d29yZHM+PGRhdGVzPjx5ZWFyPjIwMDU8L3llYXI+PHB1Yi1kYXRlcz48ZGF0
ZT5Ob3Y8L2RhdGU+PC9wdWItZGF0ZXM+PC9kYXRlcz48aXNibj4xNTUyLTQ0NTAgKFByaW50KSYj
eEQ7MTU1Mi00NDUwIChMaW5raW5nKTwvaXNibj48YWNjZXNzaW9uLW51bT4xNjQwODA3MjwvYWNj
ZXNzaW9uLW51bT48dXJscz48cmVsYXRlZC11cmxzPjx1cmw+aHR0cDovL3d3dy5uY2JpLm5sbS5u
aWguZ292L3B1Ym1lZC8xNjQwODA3MjwvdXJsPjwvcmVsYXRlZC11cmxzPjwvdXJscz48ZWxlY3Ry
b25pYy1yZXNvdXJjZS1udW0+MTAuMTAzOC9uY2hlbWJpbzc0MjwvZWxlY3Ryb25pYy1yZXNvdXJj
ZS1udW0+PGxhbmd1YWdlPmVuZzwvbGFuZ3Vh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WthbW90bzwvQXV0aG9yPjxZZWFyPjIwMDU8L1llYXI+
PFJlY051bT4xMTYyPC9SZWNOdW0+PERpc3BsYXlUZXh0PjxzdHlsZSBmYWNlPSJzdXBlcnNjcmlw
dCI+WzEzM108L3N0eWxlPjwvRGlzcGxheVRleHQ+PHJlY29yZD48cmVjLW51bWJlcj4xMTYyPC9y
ZWMtbnVtYmVyPjxmb3JlaWduLWtleXM+PGtleSBhcHA9IkVOIiBkYi1pZD0idjB4d3ZlZHIydGVk
YXFlOXoyNXhhdjk0ZGRlZmF0eGF2cDA1IiB0aW1lc3RhbXA9IjEzODg0MjQzOTkiPjExNjI8L2tl
eT48L2ZvcmVpZ24ta2V5cz48cmVmLXR5cGUgbmFtZT0iSm91cm5hbCBBcnRpY2xlIj4xNzwvcmVm
LXR5cGU+PGNvbnRyaWJ1dG9ycz48YXV0aG9ycz48YXV0aG9yPlNha2Ftb3RvLCBILjwvYXV0aG9y
PjxhdXRob3I+T2thbW90bywgSy48L2F1dGhvcj48YXV0aG9yPkFva2ksIE0uPC9hdXRob3I+PGF1
dGhvcj5LYXRvLCBILjwvYXV0aG9yPjxhdXRob3I+S2F0c3VtZSwgQS48L2F1dGhvcj48YXV0aG9y
Pk9odGEsIEEuPC9hdXRob3I+PGF1dGhvcj5Uc3VrdWRhLCBULjwvYXV0aG9yPjxhdXRob3I+U2hp
bW1hLCBOLjwvYXV0aG9yPjxhdXRob3I+QW9raSwgWS48L2F1dGhvcj48YXV0aG9yPkFyaXNhd2Es
IE0uPC9hdXRob3I+PGF1dGhvcj5Lb2hhcmEsIE0uPC9hdXRob3I+PGF1dGhvcj5TdWRvaCwgTS48
L2F1dGhvcj48L2F1dGhvcnM+PC9jb250cmlidXRvcnM+PGF1dGgtYWRkcmVzcz5LYW1ha3VyYSBS
ZXNlYXJjaCBMYWJvcmF0b3JpZXMsIENodWdhaSBQaGFybWFjZXV0aWNhbCBDby4gTHRkLiwgMjAw
IEthaml3YXJhLCBLYW1ha3VyYSwgS2FuYWdhd2EgMjQ3LTg1MzAsIEphcGFuLiBzYWthbW90b2hy
c0BjaHVnYWktcGhhcm0uY28uanA8L2F1dGgtYWRkcmVzcz48dGl0bGVzPjx0aXRsZT5Ib3N0IHNw
aGluZ29saXBpZCBiaW9zeW50aGVzaXMgYXMgYSB0YXJnZXQgZm9yIGhlcGF0aXRpcyBDIHZpcnVz
IHRoZXJhcHk8L3RpdGxlPjxzZWNvbmRhcnktdGl0bGU+TmF0IENoZW0gQmlvbDwvc2Vjb25kYXJ5
LXRpdGxlPjxhbHQtdGl0bGU+TmF0dXJlIGNoZW1pY2FsIGJpb2xvZ3k8L2FsdC10aXRsZT48L3Rp
dGxlcz48cGVyaW9kaWNhbD48ZnVsbC10aXRsZT5OYXQgQ2hlbSBCaW9sPC9mdWxsLXRpdGxlPjxh
YmJyLTE+TmF0dXJlIGNoZW1pY2FsIGJpb2xvZ3k8L2FiYnItMT48L3BlcmlvZGljYWw+PGFsdC1w
ZXJpb2RpY2FsPjxmdWxsLXRpdGxlPk5hdCBDaGVtIEJpb2w8L2Z1bGwtdGl0bGU+PGFiYnItMT5O
YXR1cmUgY2hlbWljYWwgYmlvbG9neTwvYWJici0xPjwvYWx0LXBlcmlvZGljYWw+PHBhZ2VzPjMz
My03PC9wYWdlcz48dm9sdW1lPjE8L3ZvbHVtZT48bnVtYmVyPjY8L251bWJlcj48ZWRpdGlvbj4y
MDA2LzAxLzEzPC9lZGl0aW9uPjxrZXl3b3Jkcz48a2V5d29yZD5DZWxsIExpbmU8L2tleXdvcmQ+
PGtleXdvcmQ+Q2l0cmF0ZXMvKnBoYXJtYWNvbG9neTwva2V5d29yZD48a2V5d29yZD5IZXBhY2l2
aXJ1cy9kcnVnIGVmZmVjdHMvbWV0YWJvbGlzbTwva2V5d29yZD48a2V5d29yZD5IZXBhdGl0aXMg
Qy8qZHJ1ZyB0aGVyYXB5L21ldGFib2xpc20vdmlyb2xvZ3k8L2tleXdvcmQ+PGtleXdvcmQ+SHVt
YW5zPC9rZXl3b3JkPjxrZXl3b3JkPk1lbWJyYW5lIE1pY3JvZG9tYWlucy9kcnVnIGVmZmVjdHMv
bWV0YWJvbGlzbS92aXJvbG9neTwva2V5d29yZD48a2V5d29yZD5QaGVueWxwcm9waW9uYXRlcy8q
cGhhcm1hY29sb2d5PC9rZXl3b3JkPjxrZXl3b3JkPlByb3RlaW4gQmluZGluZzwva2V5d29yZD48
a2V5d29yZD5Qcm90ZWluIENvbmZvcm1hdGlvbjwva2V5d29yZD48a2V5d29yZD5TcGhpbmdvbGlw
aWRzLypiaW9zeW50aGVzaXM8L2tleXdvcmQ+PGtleXdvcmQ+VmlyYWwgTm9uc3RydWN0dXJhbCBQ
cm90ZWlucy9tZXRhYm9saXNtPC9rZXl3b3JkPjxrZXl3b3JkPlZpcnVzIFJlcGxpY2F0aW9uPC9r
ZXl3b3JkPjwva2V5d29yZHM+PGRhdGVzPjx5ZWFyPjIwMDU8L3llYXI+PHB1Yi1kYXRlcz48ZGF0
ZT5Ob3Y8L2RhdGU+PC9wdWItZGF0ZXM+PC9kYXRlcz48aXNibj4xNTUyLTQ0NTAgKFByaW50KSYj
eEQ7MTU1Mi00NDUwIChMaW5raW5nKTwvaXNibj48YWNjZXNzaW9uLW51bT4xNjQwODA3MjwvYWNj
ZXNzaW9uLW51bT48dXJscz48cmVsYXRlZC11cmxzPjx1cmw+aHR0cDovL3d3dy5uY2JpLm5sbS5u
aWguZ292L3B1Ym1lZC8xNjQwODA3MjwvdXJsPjwvcmVsYXRlZC11cmxzPjwvdXJscz48ZWxlY3Ry
b25pYy1yZXNvdXJjZS1udW0+MTAuMTAzOC9uY2hlbWJpbzc0MjwvZWxlY3Ryb25pYy1yZXNvdXJj
ZS1udW0+PGxhbmd1YWdlPmVuZzwvbGFuZ3Vh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3" w:tooltip="Sakamoto, 2005 #1162" w:history="1">
        <w:r w:rsidR="000F07FA" w:rsidRPr="00EF2A4D">
          <w:rPr>
            <w:rFonts w:ascii="Book Antiqua" w:hAnsi="Book Antiqua"/>
            <w:noProof/>
            <w:sz w:val="24"/>
            <w:szCs w:val="24"/>
            <w:vertAlign w:val="superscript"/>
            <w:lang w:val="en-US"/>
          </w:rPr>
          <w:t>13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B5D00" w:rsidRPr="00EF2A4D">
        <w:rPr>
          <w:rFonts w:ascii="Book Antiqua" w:hAnsi="Book Antiqua"/>
          <w:sz w:val="24"/>
          <w:szCs w:val="24"/>
          <w:lang w:val="en-US"/>
        </w:rPr>
        <w:t>.</w:t>
      </w:r>
      <w:r w:rsidR="00B55718" w:rsidRPr="00EF2A4D">
        <w:rPr>
          <w:rFonts w:ascii="Book Antiqua" w:hAnsi="Book Antiqua"/>
          <w:sz w:val="24"/>
          <w:szCs w:val="24"/>
          <w:lang w:val="en-US"/>
        </w:rPr>
        <w:t xml:space="preserve"> </w:t>
      </w:r>
      <w:r w:rsidR="00920156" w:rsidRPr="00EF2A4D">
        <w:rPr>
          <w:rFonts w:ascii="Book Antiqua" w:hAnsi="Book Antiqua"/>
          <w:sz w:val="24"/>
          <w:szCs w:val="24"/>
          <w:lang w:val="en-US"/>
        </w:rPr>
        <w:t>Finally, the lipid kinase phosph</w:t>
      </w:r>
      <w:r w:rsidR="00000DD6" w:rsidRPr="00EF2A4D">
        <w:rPr>
          <w:rFonts w:ascii="Book Antiqua" w:hAnsi="Book Antiqua"/>
          <w:sz w:val="24"/>
          <w:szCs w:val="24"/>
          <w:lang w:val="en-US"/>
        </w:rPr>
        <w:t>a</w:t>
      </w:r>
      <w:r w:rsidR="00920156" w:rsidRPr="00EF2A4D">
        <w:rPr>
          <w:rFonts w:ascii="Book Antiqua" w:hAnsi="Book Antiqua"/>
          <w:sz w:val="24"/>
          <w:szCs w:val="24"/>
          <w:lang w:val="en-US"/>
        </w:rPr>
        <w:t>tidylinositol 4-kinase</w:t>
      </w:r>
      <w:r w:rsidR="00D8441B" w:rsidRPr="00EF2A4D">
        <w:rPr>
          <w:rFonts w:ascii="Book Antiqua" w:hAnsi="Book Antiqua"/>
          <w:sz w:val="24"/>
          <w:szCs w:val="24"/>
          <w:lang w:val="en-US"/>
        </w:rPr>
        <w:t>IIIα</w:t>
      </w:r>
      <w:r w:rsidR="00920156" w:rsidRPr="00EF2A4D">
        <w:rPr>
          <w:rFonts w:ascii="Book Antiqua" w:hAnsi="Book Antiqua"/>
          <w:sz w:val="24"/>
          <w:szCs w:val="24"/>
          <w:lang w:val="en-US"/>
        </w:rPr>
        <w:t xml:space="preserve"> (PI4K</w:t>
      </w:r>
      <w:r w:rsidR="00D8441B" w:rsidRPr="00EF2A4D">
        <w:rPr>
          <w:rFonts w:ascii="Book Antiqua" w:hAnsi="Book Antiqua"/>
          <w:sz w:val="24"/>
          <w:szCs w:val="24"/>
          <w:lang w:val="en-US"/>
        </w:rPr>
        <w:t>IIIα</w:t>
      </w:r>
      <w:r w:rsidR="00920156" w:rsidRPr="00EF2A4D">
        <w:rPr>
          <w:rFonts w:ascii="Book Antiqua" w:hAnsi="Book Antiqua"/>
          <w:sz w:val="24"/>
          <w:szCs w:val="24"/>
          <w:lang w:val="en-US"/>
        </w:rPr>
        <w:t xml:space="preserve">) </w:t>
      </w:r>
      <w:r w:rsidR="00AA3C5C" w:rsidRPr="00EF2A4D">
        <w:rPr>
          <w:rFonts w:ascii="Book Antiqua" w:hAnsi="Book Antiqua"/>
          <w:sz w:val="24"/>
          <w:szCs w:val="24"/>
          <w:lang w:val="en-US"/>
        </w:rPr>
        <w:t>was</w:t>
      </w:r>
      <w:r w:rsidR="00920156" w:rsidRPr="00EF2A4D">
        <w:rPr>
          <w:rFonts w:ascii="Book Antiqua" w:hAnsi="Book Antiqua"/>
          <w:sz w:val="24"/>
          <w:szCs w:val="24"/>
          <w:lang w:val="en-US"/>
        </w:rPr>
        <w:t xml:space="preserve"> shown to be a host cofactor essential for efficient HCV replication by supporting the formation of </w:t>
      </w:r>
      <w:r w:rsidR="00000DD6" w:rsidRPr="00EF2A4D">
        <w:rPr>
          <w:rFonts w:ascii="Book Antiqua" w:hAnsi="Book Antiqua"/>
          <w:sz w:val="24"/>
          <w:szCs w:val="24"/>
          <w:lang w:val="en-US"/>
        </w:rPr>
        <w:t>the membranous web, an altered membrane structure specialized in HCV RNA replication</w:t>
      </w:r>
      <w:r w:rsidR="003635EA" w:rsidRPr="00EF2A4D">
        <w:rPr>
          <w:rFonts w:ascii="Book Antiqua" w:hAnsi="Book Antiqua"/>
          <w:sz w:val="24"/>
          <w:szCs w:val="24"/>
          <w:lang w:val="en-US"/>
        </w:rPr>
        <w:fldChar w:fldCharType="begin">
          <w:fldData xml:space="preserve">PEVuZE5vdGU+PENpdGU+PEF1dGhvcj5CZXJnZXI8L0F1dGhvcj48WWVhcj4yMDA5PC9ZZWFyPjxS
ZWNOdW0+MTE4MjwvUmVjTnVtPjxEaXNwbGF5VGV4dD48c3R5bGUgZmFjZT0ic3VwZXJzY3JpcHQi
PlsxMzQsIDEzNV08L3N0eWxlPjwvRGlzcGxheVRleHQ+PHJlY29yZD48cmVjLW51bWJlcj4xMTgy
PC9yZWMtbnVtYmVyPjxmb3JlaWduLWtleXM+PGtleSBhcHA9IkVOIiBkYi1pZD0idjB4d3ZlZHIy
dGVkYXFlOXoyNXhhdjk0ZGRlZmF0eGF2cDA1IiB0aW1lc3RhbXA9IjEzODg0ODY4NjUiPjExODI8
L2tleT48L2ZvcmVpZ24ta2V5cz48cmVmLXR5cGUgbmFtZT0iSm91cm5hbCBBcnRpY2xlIj4xNzwv
cmVmLXR5cGU+PGNvbnRyaWJ1dG9ycz48YXV0aG9ycz48YXV0aG9yPkJlcmdlciwgSy4gTC48L2F1
dGhvcj48YXV0aG9yPkNvb3BlciwgSi4gRC48L2F1dGhvcj48YXV0aG9yPkhlYXRvbiwgTi4gUy48
L2F1dGhvcj48YXV0aG9yPllvb24sIFIuPC9hdXRob3I+PGF1dGhvcj5PYWtsYW5kLCBULiBFLjwv
YXV0aG9yPjxhdXRob3I+Sm9yZGFuLCBULiBYLjwvYXV0aG9yPjxhdXRob3I+TWF0ZXUsIEcuPC9h
dXRob3I+PGF1dGhvcj5HcmFrb3VpLCBBLjwvYXV0aG9yPjxhdXRob3I+UmFuZGFsbCwgRy48L2F1
dGhvcj48L2F1dGhvcnM+PC9jb250cmlidXRvcnM+PGF1dGgtYWRkcmVzcz5EZXBhcnRtZW50IG9m
IE1pY3JvYmlvbG9neSwgVW5pdmVyc2l0eSBvZiBDaGljYWdvLCBDaGljYWdvLCBJTCA2MDYzNywg
VVNBLjwvYXV0aC1hZGRyZXNzPjx0aXRsZXM+PHRpdGxlPlJvbGVzIGZvciBlbmRvY3l0aWMgdHJh
ZmZpY2tpbmcgYW5kIHBob3NwaGF0aWR5bGlub3NpdG9sIDQta2luYXNlIElJSSBhbHBoYSBpbiBo
ZXBhdGl0aXMgQyB2aXJ1cyByZXBsaWN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wvYWx0LXBlcmlvZGljYWw+PHBhZ2VzPjc1NzctODI8L3BhZ2VzPjx2b2x1bWU+MTA2PC92b2x1
bWU+PG51bWJlcj4xODwvbnVtYmVyPjxlZGl0aW9uPjIwMDkvMDQvMjE8L2VkaXRpb24+PGtleXdv
cmRzPjxrZXl3b3JkPkNlbGwgTGluZTwva2V5d29yZD48a2V5d29yZD5DZWxsIE1lbWJyYW5lLyp2
aXJvbG9neTwva2V5d29yZD48a2V5d29yZD4qRW5kb2N5dG9zaXM8L2tleXdvcmQ+PGtleXdvcmQ+
RW5kb3NvbWVzL3Zpcm9sb2d5PC9rZXl3b3JkPjxrZXl3b3JkPkhlcGFjaXZpcnVzLypwaHlzaW9s
b2d5PC9rZXl3b3JkPjxrZXl3b3JkPkhlcGF0aXRpcyBDLyplbnp5bW9sb2d5L2dlbmV0aWNzPC9r
ZXl3b3JkPjxrZXl3b3JkPkh1bWFuczwva2V5d29yZD48a2V5d29yZD5QaG9zcGhvdHJhbnNmZXJh
c2VzIChBbGNvaG9sIEdyb3VwIEFjY2VwdG9yKS9nZW5ldGljcy8qcGh5c2lvbG9neTwva2V5d29y
ZD48a2V5d29yZD5STkEgSW50ZXJmZXJlbmNlPC9rZXl3b3JkPjxrZXl3b3JkPlJOQSBSZXBsaWNh
c2UvcGh5c2lvbG9neTwva2V5d29yZD48a2V5d29yZD4qVmlydXMgUmVwbGljYXRpb248L2tleXdv
cmQ+PC9rZXl3b3Jkcz48ZGF0ZXM+PHllYXI+MjAwOTwveWVhcj48cHViLWRhdGVzPjxkYXRlPk1h
eSA1PC9kYXRlPjwvcHViLWRhdGVzPjwvZGF0ZXM+PGlzYm4+MTA5MS02NDkwIChFbGVjdHJvbmlj
KSYjeEQ7MDAyNy04NDI0IChMaW5raW5nKTwvaXNibj48YWNjZXNzaW9uLW51bT4xOTM3Njk3NDwv
YWNjZXNzaW9uLW51bT48d29yay10eXBlPlJlc2VhcmNoIFN1cHBvcnQsIE4uSS5ILiwgRXh0cmFt
dXJhbCYjeEQ7UmVzZWFyY2ggU3VwcG9ydCwgTm9uLVUuUy4gR292JmFwb3M7dDwvd29yay10eXBl
Pjx1cmxzPjxyZWxhdGVkLXVybHM+PHVybD5odHRwOi8vd3d3Lm5jYmkubmxtLm5paC5nb3YvcHVi
bWVkLzE5Mzc2OTc0PC91cmw+PHVybD5odHRwOi8vd3d3LnBuYXMub3JnL2NvbnRlbnQvMTA2LzE4
Lzc1NzcuZnVsbC5wZGY8L3VybD48L3JlbGF0ZWQtdXJscz48L3VybHM+PGN1c3RvbTI+MjY3ODU5
ODwvY3VzdG9tMj48ZWxlY3Ryb25pYy1yZXNvdXJjZS1udW0+MTAuMTA3My9wbmFzLjA5MDI2OTMx
MDY8L2VsZWN0cm9uaWMtcmVzb3VyY2UtbnVtPjxsYW5ndWFnZT5lbmc8L2xhbmd1YWdlPjwvcmVj
b3JkPjwvQ2l0ZT48Q2l0ZT48QXV0aG9yPlJvbWVyby1CcmV5PC9BdXRob3I+PFllYXI+MjAxMjwv
WWVhcj48UmVjTnVtPjExODQ8L1JlY051bT48cmVjb3JkPjxyZWMtbnVtYmVyPjExODQ8L3JlYy1u
dW1iZXI+PGZvcmVpZ24ta2V5cz48a2V5IGFwcD0iRU4iIGRiLWlkPSJ2MHh3dmVkcjJ0ZWRhcWU5
ejI1eGF2OTRkZGVmYXR4YXZwMDUiIHRpbWVzdGFtcD0iMTM4ODQ5Mjk1MCI+MTE4NDwva2V5Pjwv
Zm9yZWlnbi1rZXlzPjxyZWYtdHlwZSBuYW1lPSJKb3VybmFsIEFydGljbGUiPjE3PC9yZWYtdHlw
ZT48Y29udHJpYnV0b3JzPjxhdXRob3JzPjxhdXRob3I+Um9tZXJvLUJyZXksIEkuPC9hdXRob3I+
PGF1dGhvcj5NZXJ6LCBBLjwvYXV0aG9yPjxhdXRob3I+Q2hpcmFtZWwsIEEuPC9hdXRob3I+PGF1
dGhvcj5MZWUsIEouIFkuPC9hdXRob3I+PGF1dGhvcj5DaGxhbmRhLCBQLjwvYXV0aG9yPjxhdXRo
b3I+SGFzZWxtYW4sIFUuPC9hdXRob3I+PGF1dGhvcj5TYW50YXJlbGxhLU1lbGx3aWcsIFIuPC9h
dXRob3I+PGF1dGhvcj5IYWJlcm1hbm4sIEEuPC9hdXRob3I+PGF1dGhvcj5Ib3BwZSwgUy48L2F1
dGhvcj48YXV0aG9yPkthbGxpcywgUy48L2F1dGhvcj48YXV0aG9yPldhbHRoZXIsIFAuPC9hdXRo
b3I+PGF1dGhvcj5BbnRvbnksIEMuPC9hdXRob3I+PGF1dGhvcj5LcmlqbnNlLUxvY2tlciwgSi48
L2F1dGhvcj48YXV0aG9yPkJhcnRlbnNjaGxhZ2VyLCBSLjwvYXV0aG9yPjwvYXV0aG9ycz48L2Nv
bnRyaWJ1dG9ycz48YXV0aC1hZGRyZXNzPkRlcGFydG1lbnQgb2YgSW5mZWN0aW91cyBEaXNlYXNl
cywgTW9sZWN1bGFyIFZpcm9sb2d5LCBVbml2ZXJzaXR5IG9mIEhlaWRlbGJlcmcsIEhlaWRlbGJl
cmcsIEdlcm1hbnkuPC9hdXRoLWFkZHJlc3M+PHRpdGxlcz48dGl0bGU+VGhyZWUtZGltZW5zaW9u
YWwgYXJjaGl0ZWN0dXJlIGFuZCBiaW9nZW5lc2lzIG9mIG1lbWJyYW5lIHN0cnVjdHVyZXMgYXNz
b2NpYXRlZCB3aXRoIGhlcGF0aXRpcyBDIHZpcnVzIHJlcGxpY2F0aW9uPC90aXRsZT48c2Vjb25k
YXJ5LXRpdGxlPlBMb1MgUGF0aG9nPC9zZWNvbmRhcnktdGl0bGU+PGFsdC10aXRsZT5QTG9TIHBh
dGhvZ2VuczwvYWx0LXRpdGxlPjwvdGl0bGVzPjxwZXJpb2RpY2FsPjxmdWxsLXRpdGxlPlBMb1Mg
UGF0aG9nPC9mdWxsLXRpdGxlPjwvcGVyaW9kaWNhbD48cGFnZXM+ZTEwMDMwNTY8L3BhZ2VzPjx2
b2x1bWU+ODwvdm9sdW1lPjxudW1iZXI+MTI8L251bWJlcj48ZWRpdGlvbj4yMDEyLzEyLzE0PC9l
ZGl0aW9uPjxrZXl3b3Jkcz48a2V5d29yZD5DZWxsIExpbmU8L2tleXdvcmQ+PGtleXdvcmQ+KkVu
ZG9wbGFzbWljIFJldGljdWx1bS9tZXRhYm9saXNtL3VsdHJhc3RydWN0dXJlL3Zpcm9sb2d5PC9r
ZXl3b3JkPjxrZXl3b3JkPipIZXBhY2l2aXJ1cy9waHlzaW9sb2d5L3VsdHJhc3RydWN0dXJlPC9r
ZXl3b3JkPjxrZXl3b3JkPipIZXBhdGl0aXMgQy9tZXRhYm9saXNtL3BhdGhvbG9neTwva2V5d29y
ZD48a2V5d29yZD5IdW1hbnM8L2tleXdvcmQ+PGtleXdvcmQ+KkludHJhY2VsbHVsYXIgTWVtYnJh
bmVzL21ldGFib2xpc20vdWx0cmFzdHJ1Y3R1cmUvdmlyb2xvZ3k8L2tleXdvcmQ+PGtleXdvcmQ+
TWljcm9zY29weSwgRWxlY3Ryb24sIFRyYW5zbWlzc2lvbi9tZXRob2RzPC9rZXl3b3JkPjxrZXl3
b3JkPlJOQSwgVmlyYWwvKmJpb3N5bnRoZXNpczwva2V5d29yZD48a2V5d29yZD5WaXJ1cyBSZXBs
aWNhdGlvbi9waHlzaW9sb2d5PC9rZXl3b3JkPjwva2V5d29yZHM+PGRhdGVzPjx5ZWFyPjIwMTI8
L3llYXI+PC9kYXRlcz48aXNibj4xNTUzLTczNzQgKEVsZWN0cm9uaWMpJiN4RDsxNTUzLTczNjYg
KExpbmtpbmcpPC9pc2JuPjxhY2Nlc3Npb24tbnVtPjIzMjM2Mjc4PC9hY2Nlc3Npb24tbnVtPjx3
b3JrLXR5cGU+UmVzZWFyY2ggU3VwcG9ydCwgTm9uLVUuUy4gR292JmFwb3M7dDwvd29yay10eXBl
Pjx1cmxzPjxyZWxhdGVkLXVybHM+PHVybD5odHRwOi8vd3d3Lm5jYmkubmxtLm5paC5nb3YvcHVi
bWVkLzIzMjM2Mjc4PC91cmw+PHVybD5odHRwOi8vd3d3LnBsb3NwYXRob2dlbnMub3JnL2FydGlj
bGUvZmV0Y2hPYmplY3QuYWN0aW9uP3VyaT1pbmZvJTNBZG9pJTJGMTAuMTM3MSUyRmpvdXJuYWwu
cHBhdC4xMDAzMDU2JmFtcDtyZXByZXNlbnRhdGlvbj1QREY8L3VybD48L3JlbGF0ZWQtdXJscz48
L3VybHM+PGN1c3RvbTI+MzUxNjU1OTwvY3VzdG9tMj48ZWxlY3Ryb25pYy1yZXNvdXJjZS1udW0+
MTAuMTM3MS9qb3VybmFsLnBwYXQuMTAwMzA1NjwvZWxlY3Ryb25pYy1yZXNvdXJjZS1udW0+PGxh
bmd1YWdlPmVuZzwvbGFuZ3Vh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CZXJnZXI8L0F1dGhvcj48WWVhcj4yMDA5PC9ZZWFyPjxS
ZWNOdW0+MTE4MjwvUmVjTnVtPjxEaXNwbGF5VGV4dD48c3R5bGUgZmFjZT0ic3VwZXJzY3JpcHQi
PlsxMzQsIDEzNV08L3N0eWxlPjwvRGlzcGxheVRleHQ+PHJlY29yZD48cmVjLW51bWJlcj4xMTgy
PC9yZWMtbnVtYmVyPjxmb3JlaWduLWtleXM+PGtleSBhcHA9IkVOIiBkYi1pZD0idjB4d3ZlZHIy
dGVkYXFlOXoyNXhhdjk0ZGRlZmF0eGF2cDA1IiB0aW1lc3RhbXA9IjEzODg0ODY4NjUiPjExODI8
L2tleT48L2ZvcmVpZ24ta2V5cz48cmVmLXR5cGUgbmFtZT0iSm91cm5hbCBBcnRpY2xlIj4xNzwv
cmVmLXR5cGU+PGNvbnRyaWJ1dG9ycz48YXV0aG9ycz48YXV0aG9yPkJlcmdlciwgSy4gTC48L2F1
dGhvcj48YXV0aG9yPkNvb3BlciwgSi4gRC48L2F1dGhvcj48YXV0aG9yPkhlYXRvbiwgTi4gUy48
L2F1dGhvcj48YXV0aG9yPllvb24sIFIuPC9hdXRob3I+PGF1dGhvcj5PYWtsYW5kLCBULiBFLjwv
YXV0aG9yPjxhdXRob3I+Sm9yZGFuLCBULiBYLjwvYXV0aG9yPjxhdXRob3I+TWF0ZXUsIEcuPC9h
dXRob3I+PGF1dGhvcj5HcmFrb3VpLCBBLjwvYXV0aG9yPjxhdXRob3I+UmFuZGFsbCwgRy48L2F1
dGhvcj48L2F1dGhvcnM+PC9jb250cmlidXRvcnM+PGF1dGgtYWRkcmVzcz5EZXBhcnRtZW50IG9m
IE1pY3JvYmlvbG9neSwgVW5pdmVyc2l0eSBvZiBDaGljYWdvLCBDaGljYWdvLCBJTCA2MDYzNywg
VVNBLjwvYXV0aC1hZGRyZXNzPjx0aXRsZXM+PHRpdGxlPlJvbGVzIGZvciBlbmRvY3l0aWMgdHJh
ZmZpY2tpbmcgYW5kIHBob3NwaGF0aWR5bGlub3NpdG9sIDQta2luYXNlIElJSSBhbHBoYSBpbiBo
ZXBhdGl0aXMgQyB2aXJ1cyByZXBsaWNhdGlvb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hbHQt
cGVyaW9kaWNhbD48ZnVsbC10aXRsZT5Qcm9jZWVkaW5ncyBvZiB0aGUgTmF0aW9uYWwgQWNhZGVt
eSBvZiBTY2llbmNlcyBvZiB0aGUgVW5pdGVkIFN0YXRlcyBvZiBBbWVyaWNhPC9mdWxsLXRpdGxl
PjwvYWx0LXBlcmlvZGljYWw+PHBhZ2VzPjc1NzctODI8L3BhZ2VzPjx2b2x1bWU+MTA2PC92b2x1
bWU+PG51bWJlcj4xODwvbnVtYmVyPjxlZGl0aW9uPjIwMDkvMDQvMjE8L2VkaXRpb24+PGtleXdv
cmRzPjxrZXl3b3JkPkNlbGwgTGluZTwva2V5d29yZD48a2V5d29yZD5DZWxsIE1lbWJyYW5lLyp2
aXJvbG9neTwva2V5d29yZD48a2V5d29yZD4qRW5kb2N5dG9zaXM8L2tleXdvcmQ+PGtleXdvcmQ+
RW5kb3NvbWVzL3Zpcm9sb2d5PC9rZXl3b3JkPjxrZXl3b3JkPkhlcGFjaXZpcnVzLypwaHlzaW9s
b2d5PC9rZXl3b3JkPjxrZXl3b3JkPkhlcGF0aXRpcyBDLyplbnp5bW9sb2d5L2dlbmV0aWNzPC9r
ZXl3b3JkPjxrZXl3b3JkPkh1bWFuczwva2V5d29yZD48a2V5d29yZD5QaG9zcGhvdHJhbnNmZXJh
c2VzIChBbGNvaG9sIEdyb3VwIEFjY2VwdG9yKS9nZW5ldGljcy8qcGh5c2lvbG9neTwva2V5d29y
ZD48a2V5d29yZD5STkEgSW50ZXJmZXJlbmNlPC9rZXl3b3JkPjxrZXl3b3JkPlJOQSBSZXBsaWNh
c2UvcGh5c2lvbG9neTwva2V5d29yZD48a2V5d29yZD4qVmlydXMgUmVwbGljYXRpb248L2tleXdv
cmQ+PC9rZXl3b3Jkcz48ZGF0ZXM+PHllYXI+MjAwOTwveWVhcj48cHViLWRhdGVzPjxkYXRlPk1h
eSA1PC9kYXRlPjwvcHViLWRhdGVzPjwvZGF0ZXM+PGlzYm4+MTA5MS02NDkwIChFbGVjdHJvbmlj
KSYjeEQ7MDAyNy04NDI0IChMaW5raW5nKTwvaXNibj48YWNjZXNzaW9uLW51bT4xOTM3Njk3NDwv
YWNjZXNzaW9uLW51bT48d29yay10eXBlPlJlc2VhcmNoIFN1cHBvcnQsIE4uSS5ILiwgRXh0cmFt
dXJhbCYjeEQ7UmVzZWFyY2ggU3VwcG9ydCwgTm9uLVUuUy4gR292JmFwb3M7dDwvd29yay10eXBl
Pjx1cmxzPjxyZWxhdGVkLXVybHM+PHVybD5odHRwOi8vd3d3Lm5jYmkubmxtLm5paC5nb3YvcHVi
bWVkLzE5Mzc2OTc0PC91cmw+PHVybD5odHRwOi8vd3d3LnBuYXMub3JnL2NvbnRlbnQvMTA2LzE4
Lzc1NzcuZnVsbC5wZGY8L3VybD48L3JlbGF0ZWQtdXJscz48L3VybHM+PGN1c3RvbTI+MjY3ODU5
ODwvY3VzdG9tMj48ZWxlY3Ryb25pYy1yZXNvdXJjZS1udW0+MTAuMTA3My9wbmFzLjA5MDI2OTMx
MDY8L2VsZWN0cm9uaWMtcmVzb3VyY2UtbnVtPjxsYW5ndWFnZT5lbmc8L2xhbmd1YWdlPjwvcmVj
b3JkPjwvQ2l0ZT48Q2l0ZT48QXV0aG9yPlJvbWVyby1CcmV5PC9BdXRob3I+PFllYXI+MjAxMjwv
WWVhcj48UmVjTnVtPjExODQ8L1JlY051bT48cmVjb3JkPjxyZWMtbnVtYmVyPjExODQ8L3JlYy1u
dW1iZXI+PGZvcmVpZ24ta2V5cz48a2V5IGFwcD0iRU4iIGRiLWlkPSJ2MHh3dmVkcjJ0ZWRhcWU5
ejI1eGF2OTRkZGVmYXR4YXZwMDUiIHRpbWVzdGFtcD0iMTM4ODQ5Mjk1MCI+MTE4NDwva2V5Pjwv
Zm9yZWlnbi1rZXlzPjxyZWYtdHlwZSBuYW1lPSJKb3VybmFsIEFydGljbGUiPjE3PC9yZWYtdHlw
ZT48Y29udHJpYnV0b3JzPjxhdXRob3JzPjxhdXRob3I+Um9tZXJvLUJyZXksIEkuPC9hdXRob3I+
PGF1dGhvcj5NZXJ6LCBBLjwvYXV0aG9yPjxhdXRob3I+Q2hpcmFtZWwsIEEuPC9hdXRob3I+PGF1
dGhvcj5MZWUsIEouIFkuPC9hdXRob3I+PGF1dGhvcj5DaGxhbmRhLCBQLjwvYXV0aG9yPjxhdXRo
b3I+SGFzZWxtYW4sIFUuPC9hdXRob3I+PGF1dGhvcj5TYW50YXJlbGxhLU1lbGx3aWcsIFIuPC9h
dXRob3I+PGF1dGhvcj5IYWJlcm1hbm4sIEEuPC9hdXRob3I+PGF1dGhvcj5Ib3BwZSwgUy48L2F1
dGhvcj48YXV0aG9yPkthbGxpcywgUy48L2F1dGhvcj48YXV0aG9yPldhbHRoZXIsIFAuPC9hdXRo
b3I+PGF1dGhvcj5BbnRvbnksIEMuPC9hdXRob3I+PGF1dGhvcj5LcmlqbnNlLUxvY2tlciwgSi48
L2F1dGhvcj48YXV0aG9yPkJhcnRlbnNjaGxhZ2VyLCBSLjwvYXV0aG9yPjwvYXV0aG9ycz48L2Nv
bnRyaWJ1dG9ycz48YXV0aC1hZGRyZXNzPkRlcGFydG1lbnQgb2YgSW5mZWN0aW91cyBEaXNlYXNl
cywgTW9sZWN1bGFyIFZpcm9sb2d5LCBVbml2ZXJzaXR5IG9mIEhlaWRlbGJlcmcsIEhlaWRlbGJl
cmcsIEdlcm1hbnkuPC9hdXRoLWFkZHJlc3M+PHRpdGxlcz48dGl0bGU+VGhyZWUtZGltZW5zaW9u
YWwgYXJjaGl0ZWN0dXJlIGFuZCBiaW9nZW5lc2lzIG9mIG1lbWJyYW5lIHN0cnVjdHVyZXMgYXNz
b2NpYXRlZCB3aXRoIGhlcGF0aXRpcyBDIHZpcnVzIHJlcGxpY2F0aW9uPC90aXRsZT48c2Vjb25k
YXJ5LXRpdGxlPlBMb1MgUGF0aG9nPC9zZWNvbmRhcnktdGl0bGU+PGFsdC10aXRsZT5QTG9TIHBh
dGhvZ2VuczwvYWx0LXRpdGxlPjwvdGl0bGVzPjxwZXJpb2RpY2FsPjxmdWxsLXRpdGxlPlBMb1Mg
UGF0aG9nPC9mdWxsLXRpdGxlPjwvcGVyaW9kaWNhbD48cGFnZXM+ZTEwMDMwNTY8L3BhZ2VzPjx2
b2x1bWU+ODwvdm9sdW1lPjxudW1iZXI+MTI8L251bWJlcj48ZWRpdGlvbj4yMDEyLzEyLzE0PC9l
ZGl0aW9uPjxrZXl3b3Jkcz48a2V5d29yZD5DZWxsIExpbmU8L2tleXdvcmQ+PGtleXdvcmQ+KkVu
ZG9wbGFzbWljIFJldGljdWx1bS9tZXRhYm9saXNtL3VsdHJhc3RydWN0dXJlL3Zpcm9sb2d5PC9r
ZXl3b3JkPjxrZXl3b3JkPipIZXBhY2l2aXJ1cy9waHlzaW9sb2d5L3VsdHJhc3RydWN0dXJlPC9r
ZXl3b3JkPjxrZXl3b3JkPipIZXBhdGl0aXMgQy9tZXRhYm9saXNtL3BhdGhvbG9neTwva2V5d29y
ZD48a2V5d29yZD5IdW1hbnM8L2tleXdvcmQ+PGtleXdvcmQ+KkludHJhY2VsbHVsYXIgTWVtYnJh
bmVzL21ldGFib2xpc20vdWx0cmFzdHJ1Y3R1cmUvdmlyb2xvZ3k8L2tleXdvcmQ+PGtleXdvcmQ+
TWljcm9zY29weSwgRWxlY3Ryb24sIFRyYW5zbWlzc2lvbi9tZXRob2RzPC9rZXl3b3JkPjxrZXl3
b3JkPlJOQSwgVmlyYWwvKmJpb3N5bnRoZXNpczwva2V5d29yZD48a2V5d29yZD5WaXJ1cyBSZXBs
aWNhdGlvbi9waHlzaW9sb2d5PC9rZXl3b3JkPjwva2V5d29yZHM+PGRhdGVzPjx5ZWFyPjIwMTI8
L3llYXI+PC9kYXRlcz48aXNibj4xNTUzLTczNzQgKEVsZWN0cm9uaWMpJiN4RDsxNTUzLTczNjYg
KExpbmtpbmcpPC9pc2JuPjxhY2Nlc3Npb24tbnVtPjIzMjM2Mjc4PC9hY2Nlc3Npb24tbnVtPjx3
b3JrLXR5cGU+UmVzZWFyY2ggU3VwcG9ydCwgTm9uLVUuUy4gR292JmFwb3M7dDwvd29yay10eXBl
Pjx1cmxzPjxyZWxhdGVkLXVybHM+PHVybD5odHRwOi8vd3d3Lm5jYmkubmxtLm5paC5nb3YvcHVi
bWVkLzIzMjM2Mjc4PC91cmw+PHVybD5odHRwOi8vd3d3LnBsb3NwYXRob2dlbnMub3JnL2FydGlj
bGUvZmV0Y2hPYmplY3QuYWN0aW9uP3VyaT1pbmZvJTNBZG9pJTJGMTAuMTM3MSUyRmpvdXJuYWwu
cHBhdC4xMDAzMDU2JmFtcDtyZXByZXNlbnRhdGlvbj1QREY8L3VybD48L3JlbGF0ZWQtdXJscz48
L3VybHM+PGN1c3RvbTI+MzUxNjU1OTwvY3VzdG9tMj48ZWxlY3Ryb25pYy1yZXNvdXJjZS1udW0+
MTAuMTM3MS9qb3VybmFsLnBwYXQuMTAwMzA1NjwvZWxlY3Ryb25pYy1yZXNvdXJjZS1udW0+PGxh
bmd1YWdlPmVuZzwvbGFuZ3Vh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4" w:tooltip="Berger, 2009 #1182" w:history="1">
        <w:r w:rsidR="000F07FA" w:rsidRPr="00EF2A4D">
          <w:rPr>
            <w:rFonts w:ascii="Book Antiqua" w:hAnsi="Book Antiqua"/>
            <w:noProof/>
            <w:sz w:val="24"/>
            <w:szCs w:val="24"/>
            <w:vertAlign w:val="superscript"/>
            <w:lang w:val="en-US"/>
          </w:rPr>
          <w:t>134</w:t>
        </w:r>
      </w:hyperlink>
      <w:r w:rsidR="004D1AA6">
        <w:rPr>
          <w:rFonts w:ascii="Book Antiqua" w:hAnsi="Book Antiqua"/>
          <w:noProof/>
          <w:sz w:val="24"/>
          <w:szCs w:val="24"/>
          <w:vertAlign w:val="superscript"/>
          <w:lang w:val="en-US"/>
        </w:rPr>
        <w:t>,</w:t>
      </w:r>
      <w:hyperlink w:anchor="_ENREF_135" w:tooltip="Romero-Brey, 2012 #1184" w:history="1">
        <w:r w:rsidR="000F07FA" w:rsidRPr="00EF2A4D">
          <w:rPr>
            <w:rFonts w:ascii="Book Antiqua" w:hAnsi="Book Antiqua"/>
            <w:noProof/>
            <w:sz w:val="24"/>
            <w:szCs w:val="24"/>
            <w:vertAlign w:val="superscript"/>
            <w:lang w:val="en-US"/>
          </w:rPr>
          <w:t>13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920156" w:rsidRPr="00EF2A4D">
        <w:rPr>
          <w:rFonts w:ascii="Book Antiqua" w:hAnsi="Book Antiqua"/>
          <w:sz w:val="24"/>
          <w:szCs w:val="24"/>
          <w:lang w:val="en-US"/>
        </w:rPr>
        <w:t xml:space="preserve">. </w:t>
      </w:r>
    </w:p>
    <w:p w14:paraId="629AE892" w14:textId="77777777" w:rsidR="004D1AA6" w:rsidRDefault="004D1AA6" w:rsidP="005B3E13">
      <w:pPr>
        <w:adjustRightInd w:val="0"/>
        <w:snapToGrid w:val="0"/>
        <w:spacing w:after="0" w:line="360" w:lineRule="auto"/>
        <w:jc w:val="both"/>
        <w:rPr>
          <w:rFonts w:ascii="Book Antiqua" w:hAnsi="Book Antiqua"/>
          <w:b/>
          <w:sz w:val="24"/>
          <w:szCs w:val="24"/>
          <w:lang w:val="en-US" w:eastAsia="zh-CN"/>
        </w:rPr>
      </w:pPr>
    </w:p>
    <w:p w14:paraId="281D3098" w14:textId="56E6781E" w:rsidR="00B975CA" w:rsidRPr="004D1AA6" w:rsidRDefault="00B975CA" w:rsidP="005B3E13">
      <w:pPr>
        <w:adjustRightInd w:val="0"/>
        <w:snapToGrid w:val="0"/>
        <w:spacing w:after="0" w:line="360" w:lineRule="auto"/>
        <w:jc w:val="both"/>
        <w:rPr>
          <w:rFonts w:ascii="Book Antiqua" w:hAnsi="Book Antiqua"/>
          <w:b/>
          <w:i/>
          <w:sz w:val="24"/>
          <w:szCs w:val="24"/>
          <w:lang w:val="en-US"/>
        </w:rPr>
      </w:pPr>
      <w:r w:rsidRPr="004D1AA6">
        <w:rPr>
          <w:rFonts w:ascii="Book Antiqua" w:hAnsi="Book Antiqua"/>
          <w:b/>
          <w:i/>
          <w:sz w:val="24"/>
          <w:szCs w:val="24"/>
          <w:lang w:val="en-US"/>
        </w:rPr>
        <w:t>Ef</w:t>
      </w:r>
      <w:r w:rsidR="00DB6F65" w:rsidRPr="004D1AA6">
        <w:rPr>
          <w:rFonts w:ascii="Book Antiqua" w:hAnsi="Book Antiqua"/>
          <w:b/>
          <w:i/>
          <w:sz w:val="24"/>
          <w:szCs w:val="24"/>
          <w:lang w:val="en-US"/>
        </w:rPr>
        <w:t>fects on assembly and secretion</w:t>
      </w:r>
    </w:p>
    <w:p w14:paraId="1778B537" w14:textId="3986030C" w:rsidR="004D6F57" w:rsidRPr="004D1AA6" w:rsidRDefault="005A5A39" w:rsidP="005B3E13">
      <w:pPr>
        <w:pStyle w:val="a9"/>
        <w:adjustRightInd w:val="0"/>
        <w:snapToGrid w:val="0"/>
        <w:spacing w:after="0" w:line="360" w:lineRule="auto"/>
        <w:ind w:left="0"/>
        <w:contextualSpacing w:val="0"/>
        <w:jc w:val="both"/>
        <w:rPr>
          <w:rFonts w:ascii="Book Antiqua" w:hAnsi="Book Antiqua"/>
          <w:b/>
          <w:sz w:val="24"/>
          <w:szCs w:val="24"/>
          <w:lang w:val="en-US" w:eastAsia="zh-CN"/>
        </w:rPr>
      </w:pPr>
      <w:r w:rsidRPr="00EF2A4D">
        <w:rPr>
          <w:rFonts w:ascii="Book Antiqua" w:hAnsi="Book Antiqua"/>
          <w:b/>
          <w:sz w:val="24"/>
          <w:szCs w:val="24"/>
          <w:lang w:val="en-US"/>
        </w:rPr>
        <w:t>L</w:t>
      </w:r>
      <w:r w:rsidR="004D6F57" w:rsidRPr="00EF2A4D">
        <w:rPr>
          <w:rFonts w:ascii="Book Antiqua" w:hAnsi="Book Antiqua"/>
          <w:b/>
          <w:sz w:val="24"/>
          <w:szCs w:val="24"/>
          <w:lang w:val="en-US"/>
        </w:rPr>
        <w:t>ipid droplets</w:t>
      </w:r>
      <w:r w:rsidR="00843943" w:rsidRPr="00EF2A4D">
        <w:rPr>
          <w:rFonts w:ascii="Book Antiqua" w:hAnsi="Book Antiqua"/>
          <w:b/>
          <w:sz w:val="24"/>
          <w:szCs w:val="24"/>
          <w:lang w:val="en-US"/>
        </w:rPr>
        <w:t xml:space="preserve"> establish an HCV production microenvironment</w:t>
      </w:r>
      <w:r w:rsidR="004D1AA6">
        <w:rPr>
          <w:rFonts w:ascii="Book Antiqua" w:hAnsi="Book Antiqua" w:hint="eastAsia"/>
          <w:b/>
          <w:sz w:val="24"/>
          <w:szCs w:val="24"/>
          <w:lang w:val="en-US" w:eastAsia="zh-CN"/>
        </w:rPr>
        <w:t xml:space="preserve">: </w:t>
      </w:r>
      <w:r w:rsidR="004D6F57" w:rsidRPr="00EF2A4D">
        <w:rPr>
          <w:rFonts w:ascii="Book Antiqua" w:hAnsi="Book Antiqua"/>
          <w:sz w:val="24"/>
          <w:szCs w:val="24"/>
          <w:lang w:val="en-US"/>
        </w:rPr>
        <w:t xml:space="preserve">The </w:t>
      </w:r>
      <w:r w:rsidR="00334382" w:rsidRPr="00EF2A4D">
        <w:rPr>
          <w:rFonts w:ascii="Book Antiqua" w:hAnsi="Book Antiqua"/>
          <w:sz w:val="24"/>
          <w:szCs w:val="24"/>
          <w:lang w:val="en-US"/>
        </w:rPr>
        <w:t>l</w:t>
      </w:r>
      <w:r w:rsidR="004D6F57" w:rsidRPr="00EF2A4D">
        <w:rPr>
          <w:rFonts w:ascii="Book Antiqua" w:hAnsi="Book Antiqua"/>
          <w:sz w:val="24"/>
          <w:szCs w:val="24"/>
          <w:lang w:val="en-US"/>
        </w:rPr>
        <w:t>ipid droplet (LD) is an organelle used for the storage of neutral lipids and</w:t>
      </w:r>
      <w:r w:rsidR="00A0334B" w:rsidRPr="00EF2A4D">
        <w:rPr>
          <w:rFonts w:ascii="Book Antiqua" w:hAnsi="Book Antiqua"/>
          <w:sz w:val="24"/>
          <w:szCs w:val="24"/>
          <w:lang w:val="en-US"/>
        </w:rPr>
        <w:t xml:space="preserve"> the</w:t>
      </w:r>
      <w:r w:rsidR="004D6F57" w:rsidRPr="00EF2A4D">
        <w:rPr>
          <w:rFonts w:ascii="Book Antiqua" w:hAnsi="Book Antiqua"/>
          <w:sz w:val="24"/>
          <w:szCs w:val="24"/>
          <w:lang w:val="en-US"/>
        </w:rPr>
        <w:t xml:space="preserve"> maint</w:t>
      </w:r>
      <w:r w:rsidR="00A0334B" w:rsidRPr="00EF2A4D">
        <w:rPr>
          <w:rFonts w:ascii="Book Antiqua" w:hAnsi="Book Antiqua"/>
          <w:sz w:val="24"/>
          <w:szCs w:val="24"/>
          <w:lang w:val="en-US"/>
        </w:rPr>
        <w:t xml:space="preserve">enance of </w:t>
      </w:r>
      <w:r w:rsidR="004D6F57" w:rsidRPr="00EF2A4D">
        <w:rPr>
          <w:rFonts w:ascii="Book Antiqua" w:hAnsi="Book Antiqua"/>
          <w:sz w:val="24"/>
          <w:szCs w:val="24"/>
          <w:lang w:val="en-US"/>
        </w:rPr>
        <w:lastRenderedPageBreak/>
        <w:t>intracellular lipid homeostasis. LDs consist of a core of triglycerides and cholesteryl esters, surrounded by a phospholipid monolayer and associated proteins.  It moves through the cytoplasm where it can interact with the endoplasmic reticulum</w:t>
      </w:r>
      <w:r w:rsidR="00A0334B" w:rsidRPr="00EF2A4D">
        <w:rPr>
          <w:rFonts w:ascii="Book Antiqua" w:hAnsi="Book Antiqua"/>
          <w:sz w:val="24"/>
          <w:szCs w:val="24"/>
          <w:lang w:val="en-US"/>
        </w:rPr>
        <w:t>,</w:t>
      </w:r>
      <w:r w:rsidR="004D6F57" w:rsidRPr="00EF2A4D">
        <w:rPr>
          <w:rFonts w:ascii="Book Antiqua" w:hAnsi="Book Antiqua"/>
          <w:sz w:val="24"/>
          <w:szCs w:val="24"/>
          <w:lang w:val="en-US"/>
        </w:rPr>
        <w:t xml:space="preserve"> thereby facilitating lipid and protein transport to other organelles. In addition, cell signaling and trafficking</w:t>
      </w:r>
      <w:r w:rsidR="004D1AA6">
        <w:rPr>
          <w:rFonts w:ascii="Book Antiqua" w:hAnsi="Book Antiqua"/>
          <w:sz w:val="24"/>
          <w:szCs w:val="24"/>
          <w:lang w:val="en-US"/>
        </w:rPr>
        <w:t xml:space="preserve"> events have been linked to LD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Martin&lt;/Author&gt;&lt;Year&gt;2006&lt;/Year&gt;&lt;RecNum&gt;939&lt;/RecNum&gt;&lt;DisplayText&gt;&lt;style face="superscript"&gt;[136]&lt;/style&gt;&lt;/DisplayText&gt;&lt;record&gt;&lt;rec-number&gt;939&lt;/rec-number&gt;&lt;foreign-keys&gt;&lt;key app="EN" db-id="v0xwvedr2tedaqe9z25xav94ddefatxavp05" timestamp="1377693406"&gt;939&lt;/key&gt;&lt;/foreign-keys&gt;&lt;ref-type name="Journal Article"&gt;17&lt;/ref-type&gt;&lt;contributors&gt;&lt;authors&gt;&lt;author&gt;Martin, S.&lt;/author&gt;&lt;author&gt;Parton, R. G.&lt;/author&gt;&lt;/authors&gt;&lt;/contributors&gt;&lt;auth-address&gt;Institute for Molecular Bioscience, and Centre for Microscopy and Microanalysis, University of Queensland, Brisbane, QLD 4072, Australia.&lt;/auth-address&gt;&lt;titles&gt;&lt;title&gt;Lipid droplets: a unified view of a dynamic organell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373-8&lt;/pages&gt;&lt;volume&gt;7&lt;/volume&gt;&lt;number&gt;5&lt;/number&gt;&lt;edition&gt;2006/03/22&lt;/edition&gt;&lt;keywords&gt;&lt;keyword&gt;Animals&lt;/keyword&gt;&lt;keyword&gt;Biological Transport&lt;/keyword&gt;&lt;keyword&gt;Caveolins/metabolism&lt;/keyword&gt;&lt;keyword&gt;*Lipid Metabolism&lt;/keyword&gt;&lt;keyword&gt;Lipolysis&lt;/keyword&gt;&lt;keyword&gt;Membrane Proteins/chemistry&lt;/keyword&gt;&lt;keyword&gt;Organelles/*metabolism&lt;/keyword&gt;&lt;/keywords&gt;&lt;dates&gt;&lt;year&gt;2006&lt;/year&gt;&lt;pub-dates&gt;&lt;date&gt;May&lt;/date&gt;&lt;/pub-dates&gt;&lt;/dates&gt;&lt;isbn&gt;1471-0072 (Print)&amp;#xD;1471-0072 (Linking)&lt;/isbn&gt;&lt;accession-num&gt;16550215&lt;/accession-num&gt;&lt;work-type&gt;Research Support, N.I.H., Extramural&amp;#xD;Research Support, Non-U.S. Gov&amp;apos;t&lt;/work-type&gt;&lt;urls&gt;&lt;related-urls&gt;&lt;url&gt;http://www.ncbi.nlm.nih.gov/pubmed/16550215&lt;/url&gt;&lt;url&gt;http://www.nature.com/nrm/journal/v7/n5/pdf/nrm1912.pdf&lt;/url&gt;&lt;/related-urls&gt;&lt;/urls&gt;&lt;electronic-resource-num&gt;10.1038/nrm1912&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36" w:tooltip="Martin, 2006 #939" w:history="1">
        <w:r w:rsidR="000F07FA" w:rsidRPr="00EF2A4D">
          <w:rPr>
            <w:rFonts w:ascii="Book Antiqua" w:hAnsi="Book Antiqua"/>
            <w:noProof/>
            <w:sz w:val="24"/>
            <w:szCs w:val="24"/>
            <w:vertAlign w:val="superscript"/>
            <w:lang w:val="en-US"/>
          </w:rPr>
          <w:t>13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02F7C" w:rsidRPr="00EF2A4D">
        <w:rPr>
          <w:rFonts w:ascii="Book Antiqua" w:hAnsi="Book Antiqua"/>
          <w:sz w:val="24"/>
          <w:szCs w:val="24"/>
          <w:lang w:val="en-US"/>
        </w:rPr>
        <w:t>.</w:t>
      </w:r>
    </w:p>
    <w:p w14:paraId="0CCCCF3C" w14:textId="6CCFAA11" w:rsidR="004D6F57" w:rsidRPr="00EF2A4D" w:rsidRDefault="004D6F57" w:rsidP="005B3E13">
      <w:pPr>
        <w:adjustRightInd w:val="0"/>
        <w:snapToGrid w:val="0"/>
        <w:spacing w:after="0" w:line="360" w:lineRule="auto"/>
        <w:ind w:firstLineChars="100" w:firstLine="240"/>
        <w:jc w:val="both"/>
        <w:rPr>
          <w:rFonts w:ascii="Book Antiqua" w:hAnsi="Book Antiqua"/>
          <w:sz w:val="24"/>
          <w:szCs w:val="24"/>
        </w:rPr>
      </w:pPr>
      <w:r w:rsidRPr="00EF2A4D">
        <w:rPr>
          <w:rFonts w:ascii="Book Antiqua" w:hAnsi="Book Antiqua"/>
          <w:sz w:val="24"/>
          <w:szCs w:val="24"/>
        </w:rPr>
        <w:t xml:space="preserve">Moradpour </w:t>
      </w:r>
      <w:r w:rsidR="00382DC9" w:rsidRPr="00382DC9">
        <w:rPr>
          <w:rFonts w:ascii="Book Antiqua" w:hAnsi="Book Antiqua"/>
          <w:i/>
          <w:sz w:val="24"/>
          <w:szCs w:val="24"/>
        </w:rPr>
        <w:t>et al</w:t>
      </w:r>
      <w:r w:rsidR="004D1AA6" w:rsidRPr="004D1AA6">
        <w:rPr>
          <w:rFonts w:ascii="Book Antiqua" w:hAnsi="Book Antiqua" w:hint="eastAsia"/>
          <w:sz w:val="24"/>
          <w:szCs w:val="24"/>
          <w:vertAlign w:val="superscript"/>
          <w:lang w:eastAsia="zh-CN"/>
        </w:rPr>
        <w:t>[137]</w:t>
      </w:r>
      <w:r w:rsidRPr="004D1AA6">
        <w:rPr>
          <w:rFonts w:ascii="Book Antiqua" w:hAnsi="Book Antiqua"/>
          <w:sz w:val="24"/>
          <w:szCs w:val="24"/>
          <w:vertAlign w:val="superscript"/>
        </w:rPr>
        <w:t xml:space="preserve"> </w:t>
      </w:r>
      <w:r w:rsidRPr="00EF2A4D">
        <w:rPr>
          <w:rFonts w:ascii="Book Antiqua" w:hAnsi="Book Antiqua"/>
          <w:sz w:val="24"/>
          <w:szCs w:val="24"/>
        </w:rPr>
        <w:t>found that HCV core protein is located on the endoplasmic reticulum membrane and on</w:t>
      </w:r>
      <w:r w:rsidR="004D1AA6">
        <w:rPr>
          <w:rFonts w:ascii="Book Antiqua" w:hAnsi="Book Antiqua"/>
          <w:sz w:val="24"/>
          <w:szCs w:val="24"/>
        </w:rPr>
        <w:t xml:space="preserve"> the surface of cytoplasmic LDs</w:t>
      </w:r>
      <w:r w:rsidR="003635EA" w:rsidRPr="00EF2A4D">
        <w:rPr>
          <w:rFonts w:ascii="Book Antiqua" w:hAnsi="Book Antiqua"/>
          <w:sz w:val="24"/>
          <w:szCs w:val="24"/>
        </w:rPr>
        <w:fldChar w:fldCharType="begin">
          <w:fldData xml:space="preserve">PEVuZE5vdGU+PENpdGU+PEF1dGhvcj5Nb3JhZHBvdXI8L0F1dGhvcj48WWVhcj4xOTk2PC9ZZWFy
PjxSZWNOdW0+OTM0PC9SZWNOdW0+PERpc3BsYXlUZXh0PjxzdHlsZSBmYWNlPSJzdXBlcnNjcmlw
dCI+WzEzNywgMTM4XTwvc3R5bGU+PC9EaXNwbGF5VGV4dD48cmVjb3JkPjxyZWMtbnVtYmVyPjkz
NDwvcmVjLW51bWJlcj48Zm9yZWlnbi1rZXlzPjxrZXkgYXBwPSJFTiIgZGItaWQ9InYweHd2ZWRy
MnRlZGFxZTl6MjV4YXY5NGRkZWZhdHhhdnAwNSIgdGltZXN0YW1wPSIxMzc3Njc4MTA0Ij45MzQ8
L2tleT48L2ZvcmVpZ24ta2V5cz48cmVmLXR5cGUgbmFtZT0iSm91cm5hbCBBcnRpY2xlIj4xNzwv
cmVmLXR5cGU+PGNvbnRyaWJ1dG9ycz48YXV0aG9ycz48YXV0aG9yPk1vcmFkcG91ciwgRC48L2F1
dGhvcj48YXV0aG9yPkVuZ2xlcnQsIEMuPC9hdXRob3I+PGF1dGhvcj5XYWtpdGEsIFQuPC9hdXRo
b3I+PGF1dGhvcj5XYW5kcywgSi4gUi48L2F1dGhvcj48L2F1dGhvcnM+PC9jb250cmlidXRvcnM+
PGF1dGgtYWRkcmVzcz5Nb2xlY3VsYXIgSGVwYXRvbG9neSBMYWJvcmF0b3J5LCBNYXNzYWNodXNl
dHRzIEdlbmVyYWwgSG9zcGl0YWwgQ2FuY2VyIENlbnRlciwgSGFydmFyZCBNZWRpY2FsIFNjaG9v
bCwgQ2hhcmxlc3Rvd24gMDIxMjksIFVTQS48L2F1dGgtYWRkcmVzcz48dGl0bGVzPjx0aXRsZT5D
aGFyYWN0ZXJpemF0aW9uIG9mIGNlbGwgbGluZXMgYWxsb3dpbmcgdGlnaHRseSByZWd1bGF0ZWQg
ZXhwcmVzc2lvbiBvZiBoZXBhdGl0aXMgQyB2aXJ1cyBjb3JlIHByb3RlaW4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1MS02MzwvcGFnZXM+PHZvbHVt
ZT4yMjI8L3ZvbHVtZT48bnVtYmVyPjE8L251bWJlcj48ZWRpdGlvbj4xOTk2LzA4LzAxPC9lZGl0
aW9uPjxrZXl3b3Jkcz48a2V5d29yZD5DZWxsIERpdmlzaW9uPC9rZXl3b3JkPjxrZXl3b3JkPkNl
bGwgTGluZS91bHRyYXN0cnVjdHVyZS8qdmlyb2xvZ3k8L2tleXdvcmQ+PGtleXdvcmQ+KkdlbmUg
RXhwcmVzc2lvbiBSZWd1bGF0aW9uLCBWaXJhbC9kcnVnIGVmZmVjdHM8L2tleXdvcmQ+PGtleXdv
cmQ+SGFsZi1MaWZlPC9rZXl3b3JkPjxrZXl3b3JkPkhlcGFjaXZpcnVzLypnZW5ldGljcy91bHRy
YXN0cnVjdHVyZTwva2V5d29yZD48a2V5d29yZD5PbGlnb251Y2xlb3RpZGVzLCBBbnRpc2Vuc2Uv
cGhhcm1hY29sb2d5PC9rZXl3b3JkPjxrZXl3b3JkPlN1YmNlbGx1bGFyIEZyYWN0aW9uczwva2V5
d29yZD48a2V5d29yZD5UZXRyYWN5Y2xpbmUvcGhhcm1hY29sb2d5PC9rZXl3b3JkPjxrZXl3b3Jk
PlZpcmFsIENvcmUgUHJvdGVpbnMvKmdlbmV0aWNzL21ldGFib2xpc208L2tleXdvcmQ+PGtleXdv
cmQ+VmlyYWwgRW52ZWxvcGUgUHJvdGVpbnMvKmdlbmV0aWNzPC9rZXl3b3JkPjwva2V5d29yZHM+
PGRhdGVzPjx5ZWFyPjE5OTY8L3llYXI+PHB1Yi1kYXRlcz48ZGF0ZT5BdWcgMTwvZGF0ZT48L3B1
Yi1kYXRlcz48L2RhdGVzPjxpc2JuPjAwNDItNjgyMiAoUHJpbnQpJiN4RDswMDQyLTY4MjIgKExp
bmtpbmcpPC9pc2JuPjxhY2Nlc3Npb24tbnVtPjg4MDY0ODc8L2FjY2Vzc2lvbi1udW0+PHdvcmst
dHlwZT5SZXNlYXJjaCBTdXBwb3J0LCBOb24tVS5TLiBHb3YmYXBvczt0JiN4RDtSZXNlYXJjaCBT
dXBwb3J0LCBVLlMuIEdvdiZhcG9zO3QsIFAuSC5TLjwvd29yay10eXBlPjx1cmxzPjxyZWxhdGVk
LXVybHM+PHVybD5odHRwOi8vd3d3Lm5jYmkubmxtLm5paC5nb3YvcHVibWVkLzg4MDY0ODc8L3Vy
bD48dXJsPmh0dHA6Ly9hYy5lbHMtY2RuLmNvbS9TMDA0MjY4MjI5NjkwMzk3OS8xLXMyLjAtUzAw
NDI2ODIyOTY5MDM5NzktbWFpbi5wZGY/X3RpZD1jOTk5NjIzNi0wZmJhLTExZTMtYWRhMi0wMDAw
MGFhYjBmMDImYW1wO2FjZG5hdD0xMzc3Njc4MjQ3X2I2ZDY4MDcwZTk2Njk0ZGEzMzc5MDE5NTI0
OTc1ZGE0PC91cmw+PC9yZWxhdGVkLXVybHM+PC91cmxzPjxlbGVjdHJvbmljLXJlc291cmNlLW51
bT4xMC4xMDA2L3Zpcm8uMTk5Ni4wMzk3PC9lbGVjdHJvbmljLXJlc291cmNlLW51bT48bGFuZ3Vh
Z2U+ZW5nPC9sYW5ndWFnZT48L3JlY29yZD48L0NpdGU+PENpdGU+PEF1dGhvcj5Sb3VpbGxlPC9B
dXRob3I+PFllYXI+MjAwNjwvWWVhcj48UmVjTnVtPjIzMTM8L1JlY051bT48cmVjb3JkPjxyZWMt
bnVtYmVyPjIzMTM8L3JlYy1udW1iZXI+PGZvcmVpZ24ta2V5cz48a2V5IGFwcD0iRU4iIGRiLWlk
PSJ2MHh3dmVkcjJ0ZWRhcWU5ejI1eGF2OTRkZGVmYXR4YXZwMDUiIHRpbWVzdGFtcD0iMTQwMTI3
NjU1MSI+MjMxMzwva2V5PjwvZm9yZWlnbi1rZXlzPjxyZWYtdHlwZSBuYW1lPSJKb3VybmFsIEFy
dGljbGUiPjE3PC9yZWYtdHlwZT48Y29udHJpYnV0b3JzPjxhdXRob3JzPjxhdXRob3I+Um91aWxs
ZSwgWS48L2F1dGhvcj48YXV0aG9yPkhlbGxlLCBGLjwvYXV0aG9yPjxhdXRob3I+RGVsZ3Jhbmdl
LCBELjwvYXV0aG9yPjxhdXRob3I+Um9pbmdlYXJkLCBQLjwvYXV0aG9yPjxhdXRob3I+Vm9pc3Nl
dCwgQy48L2F1dGhvcj48YXV0aG9yPkJsYW5jaGFyZCwgRS48L2F1dGhvcj48YXV0aG9yPkJlbG91
emFyZCwgUy48L2F1dGhvcj48YXV0aG9yPk1jS2VhdGluZywgSi48L2F1dGhvcj48YXV0aG9yPlBh
dGVsLCBBLiBILjwvYXV0aG9yPjxhdXRob3I+TWFlcnRlbnMsIEcuPC9hdXRob3I+PGF1dGhvcj5X
YWtpdGEsIFQuPC9hdXRob3I+PGF1dGhvcj5XeWNob3dza2ksIEMuPC9hdXRob3I+PGF1dGhvcj5E
dWJ1aXNzb24sIEouPC9hdXRob3I+PC9hdXRob3JzPjwvY29udHJpYnV0b3JzPjxhdXRoLWFkZHJl
c3M+Q05SUy1VUFIyNTExLCBJbnN0aXR1dCBkZSBCaW9sb2dpZSBkZSBMaWxsZSwgMSBSdWUgQ2Fs
bWV0dGUsIEJQNDQ3LCA1OTAyMSBMaWxsZSBDZWRleCwgRnJhbmNlLjwvYXV0aC1hZGRyZXNzPjx0
aXRsZXM+PHRpdGxlPlN1YmNlbGx1bGFyIGxvY2FsaXphdGlvbiBvZiBoZXBhdGl0aXMgQyB2aXJ1
cyBzdHJ1Y3R1cmFsIHByb3RlaW5zIGluIGEgY2VsbCBjdWx0dXJlIHN5c3RlbSB0aGF0IGVmZmlj
aWVudGx5IHJlcGxpY2F0ZXMgdGhlIHZpcnVzPC90aXRsZT48c2Vjb25kYXJ5LXRpdGxlPkogVmly
b2w8L3NlY29uZGFyeS10aXRsZT48YWx0LXRpdGxlPkpvdXJuYWwgb2Ygdmlyb2xvZ3k8L2FsdC10
aXRsZT48L3RpdGxlcz48cGVyaW9kaWNhbD48ZnVsbC10aXRsZT5KIFZpcm9sPC9mdWxsLXRpdGxl
PjwvcGVyaW9kaWNhbD48YWx0LXBlcmlvZGljYWw+PGZ1bGwtdGl0bGU+Sm91cm5hbCBvZiB2aXJv
bG9neTwvZnVsbC10aXRsZT48L2FsdC1wZXJpb2RpY2FsPjxwYWdlcz4yODMyLTQxPC9wYWdlcz48
dm9sdW1lPjgwPC92b2x1bWU+PG51bWJlcj42PC9udW1iZXI+PGtleXdvcmRzPjxrZXl3b3JkPkNh
cHNpZCBQcm90ZWlucy9tZXRhYm9saXNtPC9rZXl3b3JkPjxrZXl3b3JkPkNlbGwgTGluZSwgVHVt
b3I8L2tleXdvcmQ+PGtleXdvcmQ+RGltZXJpemF0aW9uPC9rZXl3b3JkPjxrZXl3b3JkPkVuZG9w
bGFzbWljIFJldGljdWx1bS9tZXRhYm9saXNtPC9rZXl3b3JkPjxrZXl3b3JkPkZsdW9yZXNjZW50
IEFudGlib2R5IFRlY2huaXF1ZTwva2V5d29yZD48a2V5d29yZD5HbHljb3Byb3RlaW5zL21ldGFi
b2xpc208L2tleXdvcmQ+PGtleXdvcmQ+SGVwYWNpdmlydXMvbWV0YWJvbGlzbS8qcGF0aG9nZW5p
Y2l0eTwva2V5d29yZD48a2V5d29yZD5IdW1hbnM8L2tleXdvcmQ+PGtleXdvcmQ+TGlwaWRzPC9r
ZXl3b3JkPjxrZXl3b3JkPk1pY3Jvc2NvcHksIENvbmZvY2FsPC9rZXl3b3JkPjxrZXl3b3JkPlN1
YmNlbGx1bGFyIEZyYWN0aW9ucy8qbWV0YWJvbGlzbTwva2V5d29yZD48a2V5d29yZD5WaXJhbCBF
bnZlbG9wZSBQcm90ZWlucy9tZXRhYm9saXNtPC9rZXl3b3JkPjxrZXl3b3JkPlZpcmFsIFN0cnVj
dHVyYWwgUHJvdGVpbnMvKm1ldGFib2xpc208L2tleXdvcmQ+PGtleXdvcmQ+VmlydXMgUmVwbGlj
YXRpb248L2tleXdvcmQ+PC9rZXl3b3Jkcz48ZGF0ZXM+PHllYXI+MjAwNjwveWVhcj48cHViLWRh
dGVzPjxkYXRlPk1hcjwvZGF0ZT48L3B1Yi1kYXRlcz48L2RhdGVzPjxpc2JuPjAwMjItNTM4WCAo
UHJpbnQpJiN4RDswMDIyLTUzOFggKExpbmtpbmcpPC9pc2JuPjxhY2Nlc3Npb24tbnVtPjE2NTAx
MDkyPC9hY2Nlc3Npb24tbnVtPjx1cmxzPjxyZWxhdGVkLXVybHM+PHVybD5odHRwOi8vd3d3Lm5j
YmkubmxtLm5paC5nb3YvcHVibWVkLzE2NTAxMDkyPC91cmw+PC9yZWxhdGVkLXVybHM+PC91cmxz
PjxjdXN0b20yPjEzOTU0NTM8L2N1c3RvbTI+PGVsZWN0cm9uaWMtcmVzb3VyY2UtbnVtPjEwLjEx
MjgvSlZJLjgwLjYuMjgzMi0yODQxLjIwMDY8L2VsZWN0cm9uaWMtcmVzb3VyY2UtbnVtPjwvcmVj
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b3JhZHBvdXI8L0F1dGhvcj48WWVhcj4xOTk2PC9ZZWFy
PjxSZWNOdW0+OTM0PC9SZWNOdW0+PERpc3BsYXlUZXh0PjxzdHlsZSBmYWNlPSJzdXBlcnNjcmlw
dCI+WzEzNywgMTM4XTwvc3R5bGU+PC9EaXNwbGF5VGV4dD48cmVjb3JkPjxyZWMtbnVtYmVyPjkz
NDwvcmVjLW51bWJlcj48Zm9yZWlnbi1rZXlzPjxrZXkgYXBwPSJFTiIgZGItaWQ9InYweHd2ZWRy
MnRlZGFxZTl6MjV4YXY5NGRkZWZhdHhhdnAwNSIgdGltZXN0YW1wPSIxMzc3Njc4MTA0Ij45MzQ8
L2tleT48L2ZvcmVpZ24ta2V5cz48cmVmLXR5cGUgbmFtZT0iSm91cm5hbCBBcnRpY2xlIj4xNzwv
cmVmLXR5cGU+PGNvbnRyaWJ1dG9ycz48YXV0aG9ycz48YXV0aG9yPk1vcmFkcG91ciwgRC48L2F1
dGhvcj48YXV0aG9yPkVuZ2xlcnQsIEMuPC9hdXRob3I+PGF1dGhvcj5XYWtpdGEsIFQuPC9hdXRo
b3I+PGF1dGhvcj5XYW5kcywgSi4gUi48L2F1dGhvcj48L2F1dGhvcnM+PC9jb250cmlidXRvcnM+
PGF1dGgtYWRkcmVzcz5Nb2xlY3VsYXIgSGVwYXRvbG9neSBMYWJvcmF0b3J5LCBNYXNzYWNodXNl
dHRzIEdlbmVyYWwgSG9zcGl0YWwgQ2FuY2VyIENlbnRlciwgSGFydmFyZCBNZWRpY2FsIFNjaG9v
bCwgQ2hhcmxlc3Rvd24gMDIxMjksIFVTQS48L2F1dGgtYWRkcmVzcz48dGl0bGVzPjx0aXRsZT5D
aGFyYWN0ZXJpemF0aW9uIG9mIGNlbGwgbGluZXMgYWxsb3dpbmcgdGlnaHRseSByZWd1bGF0ZWQg
ZXhwcmVzc2lvbiBvZiBoZXBhdGl0aXMgQyB2aXJ1cyBjb3JlIHByb3RlaW48L3RpdGxlPjxzZWNv
bmRhcnktdGl0bGU+Vmlyb2xvZ3k8L3NlY29uZGFyeS10aXRsZT48YWx0LXRpdGxlPlZpcm9sb2d5
PC9hbHQtdGl0bGU+PC90aXRsZXM+PHBlcmlvZGljYWw+PGZ1bGwtdGl0bGU+Vmlyb2xvZ3k8L2Z1
bGwtdGl0bGU+PC9wZXJpb2RpY2FsPjxhbHQtcGVyaW9kaWNhbD48ZnVsbC10aXRsZT5WaXJvbG9n
eTwvZnVsbC10aXRsZT48L2FsdC1wZXJpb2RpY2FsPjxwYWdlcz41MS02MzwvcGFnZXM+PHZvbHVt
ZT4yMjI8L3ZvbHVtZT48bnVtYmVyPjE8L251bWJlcj48ZWRpdGlvbj4xOTk2LzA4LzAxPC9lZGl0
aW9uPjxrZXl3b3Jkcz48a2V5d29yZD5DZWxsIERpdmlzaW9uPC9rZXl3b3JkPjxrZXl3b3JkPkNl
bGwgTGluZS91bHRyYXN0cnVjdHVyZS8qdmlyb2xvZ3k8L2tleXdvcmQ+PGtleXdvcmQ+KkdlbmUg
RXhwcmVzc2lvbiBSZWd1bGF0aW9uLCBWaXJhbC9kcnVnIGVmZmVjdHM8L2tleXdvcmQ+PGtleXdv
cmQ+SGFsZi1MaWZlPC9rZXl3b3JkPjxrZXl3b3JkPkhlcGFjaXZpcnVzLypnZW5ldGljcy91bHRy
YXN0cnVjdHVyZTwva2V5d29yZD48a2V5d29yZD5PbGlnb251Y2xlb3RpZGVzLCBBbnRpc2Vuc2Uv
cGhhcm1hY29sb2d5PC9rZXl3b3JkPjxrZXl3b3JkPlN1YmNlbGx1bGFyIEZyYWN0aW9uczwva2V5
d29yZD48a2V5d29yZD5UZXRyYWN5Y2xpbmUvcGhhcm1hY29sb2d5PC9rZXl3b3JkPjxrZXl3b3Jk
PlZpcmFsIENvcmUgUHJvdGVpbnMvKmdlbmV0aWNzL21ldGFib2xpc208L2tleXdvcmQ+PGtleXdv
cmQ+VmlyYWwgRW52ZWxvcGUgUHJvdGVpbnMvKmdlbmV0aWNzPC9rZXl3b3JkPjwva2V5d29yZHM+
PGRhdGVzPjx5ZWFyPjE5OTY8L3llYXI+PHB1Yi1kYXRlcz48ZGF0ZT5BdWcgMTwvZGF0ZT48L3B1
Yi1kYXRlcz48L2RhdGVzPjxpc2JuPjAwNDItNjgyMiAoUHJpbnQpJiN4RDswMDQyLTY4MjIgKExp
bmtpbmcpPC9pc2JuPjxhY2Nlc3Npb24tbnVtPjg4MDY0ODc8L2FjY2Vzc2lvbi1udW0+PHdvcmst
dHlwZT5SZXNlYXJjaCBTdXBwb3J0LCBOb24tVS5TLiBHb3YmYXBvczt0JiN4RDtSZXNlYXJjaCBT
dXBwb3J0LCBVLlMuIEdvdiZhcG9zO3QsIFAuSC5TLjwvd29yay10eXBlPjx1cmxzPjxyZWxhdGVk
LXVybHM+PHVybD5odHRwOi8vd3d3Lm5jYmkubmxtLm5paC5nb3YvcHVibWVkLzg4MDY0ODc8L3Vy
bD48dXJsPmh0dHA6Ly9hYy5lbHMtY2RuLmNvbS9TMDA0MjY4MjI5NjkwMzk3OS8xLXMyLjAtUzAw
NDI2ODIyOTY5MDM5NzktbWFpbi5wZGY/X3RpZD1jOTk5NjIzNi0wZmJhLTExZTMtYWRhMi0wMDAw
MGFhYjBmMDImYW1wO2FjZG5hdD0xMzc3Njc4MjQ3X2I2ZDY4MDcwZTk2Njk0ZGEzMzc5MDE5NTI0
OTc1ZGE0PC91cmw+PC9yZWxhdGVkLXVybHM+PC91cmxzPjxlbGVjdHJvbmljLXJlc291cmNlLW51
bT4xMC4xMDA2L3Zpcm8uMTk5Ni4wMzk3PC9lbGVjdHJvbmljLXJlc291cmNlLW51bT48bGFuZ3Vh
Z2U+ZW5nPC9sYW5ndWFnZT48L3JlY29yZD48L0NpdGU+PENpdGU+PEF1dGhvcj5Sb3VpbGxlPC9B
dXRob3I+PFllYXI+MjAwNjwvWWVhcj48UmVjTnVtPjIzMTM8L1JlY051bT48cmVjb3JkPjxyZWMt
bnVtYmVyPjIzMTM8L3JlYy1udW1iZXI+PGZvcmVpZ24ta2V5cz48a2V5IGFwcD0iRU4iIGRiLWlk
PSJ2MHh3dmVkcjJ0ZWRhcWU5ejI1eGF2OTRkZGVmYXR4YXZwMDUiIHRpbWVzdGFtcD0iMTQwMTI3
NjU1MSI+MjMxMzwva2V5PjwvZm9yZWlnbi1rZXlzPjxyZWYtdHlwZSBuYW1lPSJKb3VybmFsIEFy
dGljbGUiPjE3PC9yZWYtdHlwZT48Y29udHJpYnV0b3JzPjxhdXRob3JzPjxhdXRob3I+Um91aWxs
ZSwgWS48L2F1dGhvcj48YXV0aG9yPkhlbGxlLCBGLjwvYXV0aG9yPjxhdXRob3I+RGVsZ3Jhbmdl
LCBELjwvYXV0aG9yPjxhdXRob3I+Um9pbmdlYXJkLCBQLjwvYXV0aG9yPjxhdXRob3I+Vm9pc3Nl
dCwgQy48L2F1dGhvcj48YXV0aG9yPkJsYW5jaGFyZCwgRS48L2F1dGhvcj48YXV0aG9yPkJlbG91
emFyZCwgUy48L2F1dGhvcj48YXV0aG9yPk1jS2VhdGluZywgSi48L2F1dGhvcj48YXV0aG9yPlBh
dGVsLCBBLiBILjwvYXV0aG9yPjxhdXRob3I+TWFlcnRlbnMsIEcuPC9hdXRob3I+PGF1dGhvcj5X
YWtpdGEsIFQuPC9hdXRob3I+PGF1dGhvcj5XeWNob3dza2ksIEMuPC9hdXRob3I+PGF1dGhvcj5E
dWJ1aXNzb24sIEouPC9hdXRob3I+PC9hdXRob3JzPjwvY29udHJpYnV0b3JzPjxhdXRoLWFkZHJl
c3M+Q05SUy1VUFIyNTExLCBJbnN0aXR1dCBkZSBCaW9sb2dpZSBkZSBMaWxsZSwgMSBSdWUgQ2Fs
bWV0dGUsIEJQNDQ3LCA1OTAyMSBMaWxsZSBDZWRleCwgRnJhbmNlLjwvYXV0aC1hZGRyZXNzPjx0
aXRsZXM+PHRpdGxlPlN1YmNlbGx1bGFyIGxvY2FsaXphdGlvbiBvZiBoZXBhdGl0aXMgQyB2aXJ1
cyBzdHJ1Y3R1cmFsIHByb3RlaW5zIGluIGEgY2VsbCBjdWx0dXJlIHN5c3RlbSB0aGF0IGVmZmlj
aWVudGx5IHJlcGxpY2F0ZXMgdGhlIHZpcnVzPC90aXRsZT48c2Vjb25kYXJ5LXRpdGxlPkogVmly
b2w8L3NlY29uZGFyeS10aXRsZT48YWx0LXRpdGxlPkpvdXJuYWwgb2Ygdmlyb2xvZ3k8L2FsdC10
aXRsZT48L3RpdGxlcz48cGVyaW9kaWNhbD48ZnVsbC10aXRsZT5KIFZpcm9sPC9mdWxsLXRpdGxl
PjwvcGVyaW9kaWNhbD48YWx0LXBlcmlvZGljYWw+PGZ1bGwtdGl0bGU+Sm91cm5hbCBvZiB2aXJv
bG9neTwvZnVsbC10aXRsZT48L2FsdC1wZXJpb2RpY2FsPjxwYWdlcz4yODMyLTQxPC9wYWdlcz48
dm9sdW1lPjgwPC92b2x1bWU+PG51bWJlcj42PC9udW1iZXI+PGtleXdvcmRzPjxrZXl3b3JkPkNh
cHNpZCBQcm90ZWlucy9tZXRhYm9saXNtPC9rZXl3b3JkPjxrZXl3b3JkPkNlbGwgTGluZSwgVHVt
b3I8L2tleXdvcmQ+PGtleXdvcmQ+RGltZXJpemF0aW9uPC9rZXl3b3JkPjxrZXl3b3JkPkVuZG9w
bGFzbWljIFJldGljdWx1bS9tZXRhYm9saXNtPC9rZXl3b3JkPjxrZXl3b3JkPkZsdW9yZXNjZW50
IEFudGlib2R5IFRlY2huaXF1ZTwva2V5d29yZD48a2V5d29yZD5HbHljb3Byb3RlaW5zL21ldGFi
b2xpc208L2tleXdvcmQ+PGtleXdvcmQ+SGVwYWNpdmlydXMvbWV0YWJvbGlzbS8qcGF0aG9nZW5p
Y2l0eTwva2V5d29yZD48a2V5d29yZD5IdW1hbnM8L2tleXdvcmQ+PGtleXdvcmQ+TGlwaWRzPC9r
ZXl3b3JkPjxrZXl3b3JkPk1pY3Jvc2NvcHksIENvbmZvY2FsPC9rZXl3b3JkPjxrZXl3b3JkPlN1
YmNlbGx1bGFyIEZyYWN0aW9ucy8qbWV0YWJvbGlzbTwva2V5d29yZD48a2V5d29yZD5WaXJhbCBF
bnZlbG9wZSBQcm90ZWlucy9tZXRhYm9saXNtPC9rZXl3b3JkPjxrZXl3b3JkPlZpcmFsIFN0cnVj
dHVyYWwgUHJvdGVpbnMvKm1ldGFib2xpc208L2tleXdvcmQ+PGtleXdvcmQ+VmlydXMgUmVwbGlj
YXRpb248L2tleXdvcmQ+PC9rZXl3b3Jkcz48ZGF0ZXM+PHllYXI+MjAwNjwveWVhcj48cHViLWRh
dGVzPjxkYXRlPk1hcjwvZGF0ZT48L3B1Yi1kYXRlcz48L2RhdGVzPjxpc2JuPjAwMjItNTM4WCAo
UHJpbnQpJiN4RDswMDIyLTUzOFggKExpbmtpbmcpPC9pc2JuPjxhY2Nlc3Npb24tbnVtPjE2NTAx
MDkyPC9hY2Nlc3Npb24tbnVtPjx1cmxzPjxyZWxhdGVkLXVybHM+PHVybD5odHRwOi8vd3d3Lm5j
YmkubmxtLm5paC5nb3YvcHVibWVkLzE2NTAxMDkyPC91cmw+PC9yZWxhdGVkLXVybHM+PC91cmxz
PjxjdXN0b20yPjEzOTU0NTM8L2N1c3RvbTI+PGVsZWN0cm9uaWMtcmVzb3VyY2UtbnVtPjEwLjEx
MjgvSlZJLjgwLjYuMjgzMi0yODQxLjIwMDY8L2VsZWN0cm9uaWMtcmVzb3VyY2UtbnVtPjwvcmVj
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4D1AA6">
        <w:rPr>
          <w:rFonts w:ascii="Book Antiqua" w:hAnsi="Book Antiqua" w:hint="eastAsia"/>
          <w:noProof/>
          <w:sz w:val="24"/>
          <w:szCs w:val="24"/>
          <w:vertAlign w:val="superscript"/>
          <w:lang w:eastAsia="zh-CN"/>
        </w:rPr>
        <w:t>[</w:t>
      </w:r>
      <w:hyperlink w:anchor="_ENREF_138" w:tooltip="Rouille, 2006 #2313" w:history="1">
        <w:r w:rsidR="000F07FA" w:rsidRPr="00EF2A4D">
          <w:rPr>
            <w:rFonts w:ascii="Book Antiqua" w:hAnsi="Book Antiqua"/>
            <w:noProof/>
            <w:sz w:val="24"/>
            <w:szCs w:val="24"/>
            <w:vertAlign w:val="superscript"/>
          </w:rPr>
          <w:t>138</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3613C" w:rsidRPr="00EF2A4D">
        <w:rPr>
          <w:rFonts w:ascii="Book Antiqua" w:hAnsi="Book Antiqua"/>
          <w:sz w:val="24"/>
          <w:szCs w:val="24"/>
        </w:rPr>
        <w:t>.</w:t>
      </w:r>
      <w:r w:rsidRPr="00EF2A4D">
        <w:rPr>
          <w:rFonts w:ascii="Book Antiqua" w:hAnsi="Book Antiqua"/>
          <w:sz w:val="24"/>
          <w:szCs w:val="24"/>
        </w:rPr>
        <w:t xml:space="preserve"> Moreover, it was shown that LD</w:t>
      </w:r>
      <w:r w:rsidR="00A0334B" w:rsidRPr="00EF2A4D">
        <w:rPr>
          <w:rFonts w:ascii="Book Antiqua" w:hAnsi="Book Antiqua"/>
          <w:sz w:val="24"/>
          <w:szCs w:val="24"/>
        </w:rPr>
        <w:t>-</w:t>
      </w:r>
      <w:r w:rsidRPr="00EF2A4D">
        <w:rPr>
          <w:rFonts w:ascii="Book Antiqua" w:hAnsi="Book Antiqua"/>
          <w:sz w:val="24"/>
          <w:szCs w:val="24"/>
        </w:rPr>
        <w:t xml:space="preserve">association of HCV proteins is essential for </w:t>
      </w:r>
      <w:r w:rsidR="00A0334B" w:rsidRPr="00EF2A4D">
        <w:rPr>
          <w:rFonts w:ascii="Book Antiqua" w:hAnsi="Book Antiqua"/>
          <w:sz w:val="24"/>
          <w:szCs w:val="24"/>
        </w:rPr>
        <w:t xml:space="preserve">production of </w:t>
      </w:r>
      <w:r w:rsidRPr="00EF2A4D">
        <w:rPr>
          <w:rFonts w:ascii="Book Antiqua" w:hAnsi="Book Antiqua"/>
          <w:sz w:val="24"/>
          <w:szCs w:val="24"/>
        </w:rPr>
        <w:t>infectious HCV particle</w:t>
      </w:r>
      <w:r w:rsidR="001962CE" w:rsidRPr="00EF2A4D">
        <w:rPr>
          <w:rFonts w:ascii="Book Antiqua" w:hAnsi="Book Antiqua"/>
          <w:sz w:val="24"/>
          <w:szCs w:val="24"/>
        </w:rPr>
        <w:t>s</w:t>
      </w:r>
      <w:r w:rsidRPr="00EF2A4D">
        <w:rPr>
          <w:rFonts w:ascii="Book Antiqua" w:hAnsi="Book Antiqua"/>
          <w:sz w:val="24"/>
          <w:szCs w:val="24"/>
        </w:rPr>
        <w:t>. HCV core proteins on the LDs seem to induce endoplasmic reticulum derived LD-associated membrane rearrangements. These rearrangements might establish an HCV production microenvironment recruiting HCV RNA and non</w:t>
      </w:r>
      <w:r w:rsidR="00325D3F">
        <w:rPr>
          <w:rFonts w:ascii="Book Antiqua" w:hAnsi="Book Antiqua"/>
          <w:sz w:val="24"/>
          <w:szCs w:val="24"/>
        </w:rPr>
        <w:t>-structural proteins around LDs</w:t>
      </w:r>
      <w:r w:rsidR="003635EA" w:rsidRPr="00EF2A4D">
        <w:rPr>
          <w:rFonts w:ascii="Book Antiqua" w:hAnsi="Book Antiqua"/>
          <w:sz w:val="24"/>
          <w:szCs w:val="24"/>
        </w:rPr>
        <w:fldChar w:fldCharType="begin">
          <w:fldData xml:space="preserve">PEVuZE5vdGU+PENpdGU+PEF1dGhvcj5NaXlhbmFyaTwvQXV0aG9yPjxZZWFyPjIwMDc8L1llYXI+
PFJlY051bT45MTI8L1JlY051bT48RGlzcGxheVRleHQ+PHN0eWxlIGZhY2U9InN1cGVyc2NyaXB0
Ij5bMTM5XTwvc3R5bGU+PC9EaXNwbGF5VGV4dD48cmVjb3JkPjxyZWMtbnVtYmVyPjkxMjwvcmVj
LW51bWJlcj48Zm9yZWlnbi1rZXlzPjxrZXkgYXBwPSJFTiIgZGItaWQ9InYweHd2ZWRyMnRlZGFx
ZTl6MjV4YXY5NGRkZWZhdHhhdnAwNSIgdGltZXN0YW1wPSIxMzc3NjE3MDI1Ij45MTI8L2tleT48
L2ZvcmVpZ24ta2V5cz48cmVmLXR5cGUgbmFtZT0iSm91cm5hbCBBcnRpY2xlIj4xNzwvcmVmLXR5
cGU+PGNvbnRyaWJ1dG9ycz48YXV0aG9ycz48YXV0aG9yPk1peWFuYXJpLCBZLjwvYXV0aG9yPjxh
dXRob3I+QXRzdXphd2EsIEsuPC9hdXRob3I+PGF1dGhvcj5Vc3VkYSwgTi48L2F1dGhvcj48YXV0
aG9yPldhdGFzaGksIEsuPC9hdXRob3I+PGF1dGhvcj5IaXNoaWtpLCBULjwvYXV0aG9yPjxhdXRo
b3I+WmF5YXMsIE0uPC9hdXRob3I+PGF1dGhvcj5CYXJ0ZW5zY2hsYWdlciwgUi48L2F1dGhvcj48
YXV0aG9yPldha2l0YSwgVC48L2F1dGhvcj48YXV0aG9yPkhpamlrYXRhLCBNLjwvYXV0aG9yPjxh
dXRob3I+U2hpbW90b2hubywgSy48L2F1dGhvcj48L2F1dGhvcnM+PC9jb250cmlidXRvcnM+PGF1
dGgtYWRkcmVzcz5EZXBhcnRtZW50IG9mIFZpcmFsIE9uY29sb2d5LCBJbnN0aXR1dGUgZm9yIFZp
cnVzIFJlc2VhcmNoLCBLeW90byBVbml2ZXJzaXR5LCBLeW90byA2MDYtODUwNywgSmFwYW4uPC9h
dXRoLWFkZHJlc3M+PHRpdGxlcz48dGl0bGU+VGhlIGxpcGlkIGRyb3BsZXQgaXMgYW4gaW1wb3J0
YW50IG9yZ2FuZWxsZSBmb3IgaGVwYXRpdGlzIEMgdmlydXMgcHJvZHVjdGlvbj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TA4OS05NzwvcGFnZXM+PHZvbHVtZT45PC92b2x1bWU+
PG51bWJlcj45PC9udW1iZXI+PGVkaXRpb24+MjAwNy8wOC8yODwvZWRpdGlvbj48a2V5d29yZHM+
PGtleXdvcmQ+QW5pbWFsczwva2V5d29yZD48a2V5d29yZD5DZWxsIExpbmU8L2tleXdvcmQ+PGtl
eXdvcmQ+SGVwYWNpdmlydXMvKnBoeXNpb2xvZ3k8L2tleXdvcmQ+PGtleXdvcmQ+SHVtYW5zPC9r
ZXl3b3JkPjxrZXl3b3JkPkxpcGlkcy8qY2hlbWlzdHJ5PC9rZXl3b3JkPjxrZXl3b3JkPk9yZ2Fu
ZWxsZXMvY2hlbWlzdHJ5LyptZXRhYm9saXNtL3VsdHJhc3RydWN0dXJlPC9rZXl3b3JkPjxrZXl3
b3JkPlZpcmFsIENvcmUgUHJvdGVpbnMvKm1ldGFib2xpc208L2tleXdvcmQ+PGtleXdvcmQ+Vmly
YWwgTm9uc3RydWN0dXJhbCBQcm90ZWlucy9tZXRhYm9saXNtPC9rZXl3b3JkPjxrZXl3b3JkPipW
aXJ1cyBSZXBsaWNhdGlvbjwva2V5d29yZD48L2tleXdvcmRzPjxkYXRlcz48eWVhcj4yMDA3PC95
ZWFyPjxwdWItZGF0ZXM+PGRhdGU+U2VwPC9kYXRlPjwvcHViLWRhdGVzPjwvZGF0ZXM+PGlzYm4+
MTQ2NS03MzkyIChQcmludCkmI3hEOzE0NjUtNzM5MiAoTGlua2luZyk8L2lzYm4+PGFjY2Vzc2lv
bi1udW0+MTc3MjE1MTM8L2FjY2Vzc2lvbi1udW0+PHdvcmstdHlwZT5SZXNlYXJjaCBTdXBwb3J0
LCBOb24tVS5TLiBHb3YmYXBvczt0PC93b3JrLXR5cGU+PHVybHM+PHJlbGF0ZWQtdXJscz48dXJs
Pmh0dHA6Ly93d3cubmNiaS5ubG0ubmloLmdvdi9wdWJtZWQvMTc3MjE1MTM8L3VybD48dXJsPmh0
dHA6Ly93d3cubmF0dXJlLmNvbS9uY2Ivam91cm5hbC92OS9uOS9wZGYvbmNiMTYzMS5wZGY8L3Vy
bD48L3JlbGF0ZWQtdXJscz48L3VybHM+PGVsZWN0cm9uaWMtcmVzb3VyY2UtbnVtPjEwLjEwMzgv
bmNiMTYzMTwvZWxlY3Ryb25pYy1yZXNvdXJjZS1udW0+PGxhbmd1YWdlPmVuZzwvbGFuZ3VhZ2U+
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aXlhbmFyaTwvQXV0aG9yPjxZZWFyPjIwMDc8L1llYXI+
PFJlY051bT45MTI8L1JlY051bT48RGlzcGxheVRleHQ+PHN0eWxlIGZhY2U9InN1cGVyc2NyaXB0
Ij5bMTM5XTwvc3R5bGU+PC9EaXNwbGF5VGV4dD48cmVjb3JkPjxyZWMtbnVtYmVyPjkxMjwvcmVj
LW51bWJlcj48Zm9yZWlnbi1rZXlzPjxrZXkgYXBwPSJFTiIgZGItaWQ9InYweHd2ZWRyMnRlZGFx
ZTl6MjV4YXY5NGRkZWZhdHhhdnAwNSIgdGltZXN0YW1wPSIxMzc3NjE3MDI1Ij45MTI8L2tleT48
L2ZvcmVpZ24ta2V5cz48cmVmLXR5cGUgbmFtZT0iSm91cm5hbCBBcnRpY2xlIj4xNzwvcmVmLXR5
cGU+PGNvbnRyaWJ1dG9ycz48YXV0aG9ycz48YXV0aG9yPk1peWFuYXJpLCBZLjwvYXV0aG9yPjxh
dXRob3I+QXRzdXphd2EsIEsuPC9hdXRob3I+PGF1dGhvcj5Vc3VkYSwgTi48L2F1dGhvcj48YXV0
aG9yPldhdGFzaGksIEsuPC9hdXRob3I+PGF1dGhvcj5IaXNoaWtpLCBULjwvYXV0aG9yPjxhdXRo
b3I+WmF5YXMsIE0uPC9hdXRob3I+PGF1dGhvcj5CYXJ0ZW5zY2hsYWdlciwgUi48L2F1dGhvcj48
YXV0aG9yPldha2l0YSwgVC48L2F1dGhvcj48YXV0aG9yPkhpamlrYXRhLCBNLjwvYXV0aG9yPjxh
dXRob3I+U2hpbW90b2hubywgSy48L2F1dGhvcj48L2F1dGhvcnM+PC9jb250cmlidXRvcnM+PGF1
dGgtYWRkcmVzcz5EZXBhcnRtZW50IG9mIFZpcmFsIE9uY29sb2d5LCBJbnN0aXR1dGUgZm9yIFZp
cnVzIFJlc2VhcmNoLCBLeW90byBVbml2ZXJzaXR5LCBLeW90byA2MDYtODUwNywgSmFwYW4uPC9h
dXRoLWFkZHJlc3M+PHRpdGxlcz48dGl0bGU+VGhlIGxpcGlkIGRyb3BsZXQgaXMgYW4gaW1wb3J0
YW50IG9yZ2FuZWxsZSBmb3IgaGVwYXRpdGlzIEMgdmlydXMgcHJvZHVjdGlvbj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TA4OS05NzwvcGFnZXM+PHZvbHVtZT45PC92b2x1bWU+
PG51bWJlcj45PC9udW1iZXI+PGVkaXRpb24+MjAwNy8wOC8yODwvZWRpdGlvbj48a2V5d29yZHM+
PGtleXdvcmQ+QW5pbWFsczwva2V5d29yZD48a2V5d29yZD5DZWxsIExpbmU8L2tleXdvcmQ+PGtl
eXdvcmQ+SGVwYWNpdmlydXMvKnBoeXNpb2xvZ3k8L2tleXdvcmQ+PGtleXdvcmQ+SHVtYW5zPC9r
ZXl3b3JkPjxrZXl3b3JkPkxpcGlkcy8qY2hlbWlzdHJ5PC9rZXl3b3JkPjxrZXl3b3JkPk9yZ2Fu
ZWxsZXMvY2hlbWlzdHJ5LyptZXRhYm9saXNtL3VsdHJhc3RydWN0dXJlPC9rZXl3b3JkPjxrZXl3
b3JkPlZpcmFsIENvcmUgUHJvdGVpbnMvKm1ldGFib2xpc208L2tleXdvcmQ+PGtleXdvcmQ+Vmly
YWwgTm9uc3RydWN0dXJhbCBQcm90ZWlucy9tZXRhYm9saXNtPC9rZXl3b3JkPjxrZXl3b3JkPipW
aXJ1cyBSZXBsaWNhdGlvbjwva2V5d29yZD48L2tleXdvcmRzPjxkYXRlcz48eWVhcj4yMDA3PC95
ZWFyPjxwdWItZGF0ZXM+PGRhdGU+U2VwPC9kYXRlPjwvcHViLWRhdGVzPjwvZGF0ZXM+PGlzYm4+
MTQ2NS03MzkyIChQcmludCkmI3hEOzE0NjUtNzM5MiAoTGlua2luZyk8L2lzYm4+PGFjY2Vzc2lv
bi1udW0+MTc3MjE1MTM8L2FjY2Vzc2lvbi1udW0+PHdvcmstdHlwZT5SZXNlYXJjaCBTdXBwb3J0
LCBOb24tVS5TLiBHb3YmYXBvczt0PC93b3JrLXR5cGU+PHVybHM+PHJlbGF0ZWQtdXJscz48dXJs
Pmh0dHA6Ly93d3cubmNiaS5ubG0ubmloLmdvdi9wdWJtZWQvMTc3MjE1MTM8L3VybD48dXJsPmh0
dHA6Ly93d3cubmF0dXJlLmNvbS9uY2Ivam91cm5hbC92OS9uOS9wZGYvbmNiMTYzMS5wZGY8L3Vy
bD48L3JlbGF0ZWQtdXJscz48L3VybHM+PGVsZWN0cm9uaWMtcmVzb3VyY2UtbnVtPjEwLjEwMzgv
bmNiMTYzMTwvZWxlY3Ryb25pYy1yZXNvdXJjZS1udW0+PGxhbmd1YWdlPmVuZzwvbGFuZ3VhZ2U+
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39" w:tooltip="Miyanari, 2007 #912" w:history="1">
        <w:r w:rsidR="000F07FA" w:rsidRPr="00EF2A4D">
          <w:rPr>
            <w:rFonts w:ascii="Book Antiqua" w:hAnsi="Book Antiqua"/>
            <w:noProof/>
            <w:sz w:val="24"/>
            <w:szCs w:val="24"/>
            <w:vertAlign w:val="superscript"/>
          </w:rPr>
          <w:t>139</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 xml:space="preserve">. In addition, the HCV core protein induces LD overproduction which might be linked to steatosis and abnormal lipid metabolism </w:t>
      </w:r>
      <w:r w:rsidR="00266F8E" w:rsidRPr="00EF2A4D">
        <w:rPr>
          <w:rFonts w:ascii="Book Antiqua" w:hAnsi="Book Antiqua"/>
          <w:sz w:val="24"/>
          <w:szCs w:val="24"/>
        </w:rPr>
        <w:t>caused by chronic HCV infection</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Moriya&lt;/Author&gt;&lt;Year&gt;1997&lt;/Year&gt;&lt;RecNum&gt;940&lt;/RecNum&gt;&lt;DisplayText&gt;&lt;style face="superscript"&gt;[140]&lt;/style&gt;&lt;/DisplayText&gt;&lt;record&gt;&lt;rec-number&gt;940&lt;/rec-number&gt;&lt;foreign-keys&gt;&lt;key app="EN" db-id="v0xwvedr2tedaqe9z25xav94ddefatxavp05" timestamp="1377699205"&gt;940&lt;/key&gt;&lt;/foreign-keys&gt;&lt;ref-type name="Journal Article"&gt;17&lt;/ref-type&gt;&lt;contributors&gt;&lt;authors&gt;&lt;author&gt;Moriya, K.&lt;/author&gt;&lt;author&gt;Yotsuyanagi, H.&lt;/author&gt;&lt;author&gt;Shintani, Y.&lt;/author&gt;&lt;author&gt;Fujie, H.&lt;/author&gt;&lt;author&gt;Ishibashi, K.&lt;/author&gt;&lt;author&gt;Matsuura, Y.&lt;/author&gt;&lt;author&gt;Miyamura, T.&lt;/author&gt;&lt;author&gt;Koike, K.&lt;/author&gt;&lt;/authors&gt;&lt;/contributors&gt;&lt;auth-address&gt;First Department of Internal Medicine, Faculty of Medicine, University of Tokyo, Japan.&lt;/auth-address&gt;&lt;titles&gt;&lt;title&gt;Hepatitis C virus core protein induces hepatic steatosis in transgenic mice&lt;/title&gt;&lt;secondary-title&gt;J Gen Virol&lt;/secondary-title&gt;&lt;alt-title&gt;The Journal of general virology&lt;/alt-title&gt;&lt;/titles&gt;&lt;periodical&gt;&lt;full-title&gt;J Gen Virol&lt;/full-title&gt;&lt;/periodical&gt;&lt;pages&gt;1527-31&lt;/pages&gt;&lt;volume&gt;78&lt;/volume&gt;&lt;edition&gt;1997/07/01&lt;/edition&gt;&lt;keywords&gt;&lt;keyword&gt;Animals&lt;/keyword&gt;&lt;keyword&gt;Apoptosis&lt;/keyword&gt;&lt;keyword&gt;Disease Models, Animal&lt;/keyword&gt;&lt;keyword&gt;Fatty Liver/pathology/*virology&lt;/keyword&gt;&lt;keyword&gt;Gene Expression&lt;/keyword&gt;&lt;keyword&gt;Hepacivirus/genetics/*physiology&lt;/keyword&gt;&lt;keyword&gt;Hepatitis C/pathology/*virology&lt;/keyword&gt;&lt;keyword&gt;Humans&lt;/keyword&gt;&lt;keyword&gt;Mice&lt;/keyword&gt;&lt;keyword&gt;Mice, Inbred C57BL&lt;/keyword&gt;&lt;keyword&gt;Mice, Transgenic&lt;/keyword&gt;&lt;keyword&gt;Rabbits&lt;/keyword&gt;&lt;keyword&gt;Viral Core Proteins/genetics/*physiology&lt;/keyword&gt;&lt;/keywords&gt;&lt;dates&gt;&lt;year&gt;1997&lt;/year&gt;&lt;pub-dates&gt;&lt;date&gt;Jul&lt;/date&gt;&lt;/pub-dates&gt;&lt;/dates&gt;&lt;isbn&gt;0022-1317 (Print)&amp;#xD;0022-1317 (Linking)&lt;/isbn&gt;&lt;accession-num&gt;9225025&lt;/accession-num&gt;&lt;work-type&gt;Research Support, Non-U.S. Gov&amp;apos;t&lt;/work-type&gt;&lt;urls&gt;&lt;related-urls&gt;&lt;url&gt;http://www.ncbi.nlm.nih.gov/pubmed/9225025&lt;/url&gt;&lt;/related-urls&gt;&lt;/urls&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40" w:tooltip="Moriya, 1997 #940" w:history="1">
        <w:r w:rsidR="000F07FA" w:rsidRPr="00EF2A4D">
          <w:rPr>
            <w:rFonts w:ascii="Book Antiqua" w:hAnsi="Book Antiqua"/>
            <w:noProof/>
            <w:sz w:val="24"/>
            <w:szCs w:val="24"/>
            <w:vertAlign w:val="superscript"/>
          </w:rPr>
          <w:t>14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66F8E" w:rsidRPr="00EF2A4D">
        <w:rPr>
          <w:rFonts w:ascii="Book Antiqua" w:hAnsi="Book Antiqua"/>
          <w:sz w:val="24"/>
          <w:szCs w:val="24"/>
        </w:rPr>
        <w:t xml:space="preserve">. </w:t>
      </w:r>
      <w:r w:rsidRPr="00EF2A4D">
        <w:rPr>
          <w:rFonts w:ascii="Book Antiqua" w:hAnsi="Book Antiqua"/>
          <w:sz w:val="24"/>
          <w:szCs w:val="24"/>
        </w:rPr>
        <w:t xml:space="preserve">Besides lipid storage, the LD is involved in the lipoprotein </w:t>
      </w:r>
      <w:r w:rsidR="00D6118D" w:rsidRPr="00EF2A4D">
        <w:rPr>
          <w:rFonts w:ascii="Book Antiqua" w:hAnsi="Book Antiqua"/>
          <w:sz w:val="24"/>
          <w:szCs w:val="24"/>
        </w:rPr>
        <w:t>secretory</w:t>
      </w:r>
      <w:r w:rsidR="00325D3F">
        <w:rPr>
          <w:rFonts w:ascii="Book Antiqua" w:hAnsi="Book Antiqua"/>
          <w:sz w:val="24"/>
          <w:szCs w:val="24"/>
        </w:rPr>
        <w:t xml:space="preserve"> pathway</w:t>
      </w:r>
      <w:r w:rsidR="003635EA" w:rsidRPr="00EF2A4D">
        <w:rPr>
          <w:rFonts w:ascii="Book Antiqua" w:hAnsi="Book Antiqua"/>
          <w:sz w:val="24"/>
          <w:szCs w:val="24"/>
        </w:rPr>
        <w:fldChar w:fldCharType="begin">
          <w:fldData xml:space="preserve">PEVuZE5vdGU+PENpdGU+PEF1dGhvcj5PbG9mc3NvbjwvQXV0aG9yPjxZZWFyPjIwMDk8L1llYXI+
PFJlY051bT45Njk8L1JlY051bT48RGlzcGxheVRleHQ+PHN0eWxlIGZhY2U9InN1cGVyc2NyaXB0
Ij5bMTQxXTwvc3R5bGU+PC9EaXNwbGF5VGV4dD48cmVjb3JkPjxyZWMtbnVtYmVyPjk2OTwvcmVj
LW51bWJlcj48Zm9yZWlnbi1rZXlzPjxrZXkgYXBwPSJFTiIgZGItaWQ9InYweHd2ZWRyMnRlZGFx
ZTl6MjV4YXY5NGRkZWZhdHhhdnAwNSIgdGltZXN0YW1wPSIxMzgwMTA4ODk0Ij45Njk8L2tleT48
L2ZvcmVpZ24ta2V5cz48cmVmLXR5cGUgbmFtZT0iSm91cm5hbCBBcnRpY2xlIj4xNzwvcmVmLXR5
cGU+PGNvbnRyaWJ1dG9ycz48YXV0aG9ycz48YXV0aG9yPk9sb2Zzc29uLCBTLiBPLjwvYXV0aG9y
PjxhdXRob3I+Qm9zdHJvbSwgUC48L2F1dGhvcj48YXV0aG9yPkFuZGVyc3NvbiwgTC48L2F1dGhv
cj48YXV0aG9yPlJ1dGJlcmcsIE0uPC9hdXRob3I+PGF1dGhvcj5QZXJtYW4sIEouPC9hdXRob3I+
PGF1dGhvcj5Cb3JlbiwgSi48L2F1dGhvcj48L2F1dGhvcnM+PC9jb250cmlidXRvcnM+PGF1dGgt
YWRkcmVzcz5TYWhsZ3JlbnNrYSBDZW50ZXIgZm9yIENhcmRpb3Zhc2N1bGFyIGFuZCBNZXRhYm9s
aWMgUmVzZWFyY2gsIFdhbGxlbmJlcmcgTGFib3JhdG9yeSwgU2FobGdyZW5za2EgVW5pdmVyc2l0
eSBIb3NwaXRhbCwgU0UtNDEzIDQ1IEdvdGVib3JnLCBTd2VkZW4uIFN2ZW4tT2xvZi5PbG9mc3Nv
bkB3bGFiLmd1LnNlPC9hdXRoLWFkZHJlc3M+PHRpdGxlcz48dGl0bGU+TGlwaWQgZHJvcGxldHMg
YXMgZHluYW1pYyBvcmdhbmVsbGVzIGNvbm5lY3Rpbmcgc3RvcmFnZSBhbmQgZWZmbHV4IG9mIGxp
cGlkczwvdGl0bGU+PHNlY29uZGFyeS10aXRsZT5CaW9jaGltIEJpb3BoeXMgQWN0YTwvc2Vjb25k
YXJ5LXRpdGxlPjxhbHQtdGl0bGU+QmlvY2hpbWljYSBldCBiaW9waHlzaWNhIGFjdGE8L2FsdC10
aXRsZT48L3RpdGxlcz48cGVyaW9kaWNhbD48ZnVsbC10aXRsZT5CaW9jaGltIEJpb3BoeXMgQWN0
YTwvZnVsbC10aXRsZT48L3BlcmlvZGljYWw+PHBhZ2VzPjQ0OC01ODwvcGFnZXM+PHZvbHVtZT4x
NzkxPC92b2x1bWU+PG51bWJlcj42PC9udW1iZXI+PGVkaXRpb24+MjAwOC8wOS8wOTwvZWRpdGlv
bj48a2V5d29yZHM+PGtleXdvcmQ+QWN5bHRyYW5zZmVyYXNlcy9tZXRhYm9saXNtPC9rZXl3b3Jk
PjxrZXl3b3JkPkFuaW1hbHM8L2tleXdvcmQ+PGtleXdvcmQ+QXRoZXJvc2NsZXJvc2lzL21ldGFi
b2xpc208L2tleXdvcmQ+PGtleXdvcmQ+Q2h5bG9taWNyb25zL21ldGFib2xpc208L2tleXdvcmQ+
PGtleXdvcmQ+RGlhYmV0ZXMgTWVsbGl0dXMsIFR5cGUgMi9tZXRhYm9saXNtPC9rZXl3b3JkPjxr
ZXl3b3JkPkdseWNvbGlwaWRzL21ldGFib2xpc208L2tleXdvcmQ+PGtleXdvcmQ+R2x5Y29wcm90
ZWlucy9tZXRhYm9saXNtPC9rZXl3b3JkPjxrZXl3b3JkPkh1bWFuczwva2V5d29yZD48a2V5d29y
ZD5JbnN1bGluIFJlc2lzdGFuY2U8L2tleXdvcmQ+PGtleXdvcmQ+TGlwb3Byb3RlaW5zLCBWTERM
L21ldGFib2xpc208L2tleXdvcmQ+PGtleXdvcmQ+TWVtYnJhbmUgRnVzaW9uPC9rZXl3b3JkPjxr
ZXl3b3JkPk1pY3Jvc29tZXMvbWV0YWJvbGlzbTwva2V5d29yZD48a2V5d29yZD5PcmdhbmVsbGUg
U2l6ZTwva2V5d29yZD48a2V5d29yZD5PcmdhbmVsbGVzLyptZXRhYm9saXNtL3NlY3JldGlvbjwv
a2V5d29yZD48a2V5d29yZD5Qcm90ZWluIFRyYW5zcG9ydDwva2V5d29yZD48a2V5d29yZD5Ucmln
bHljZXJpZGVzLyptZXRhYm9saXNtL3NlY3JldGlvbjwva2V5d29yZD48L2tleXdvcmRzPjxkYXRl
cz48eWVhcj4yMDA5PC95ZWFyPjxwdWItZGF0ZXM+PGRhdGU+SnVuPC9kYXRlPjwvcHViLWRhdGVz
PjwvZGF0ZXM+PGlzYm4+MDAwNi0zMDAyIChQcmludCkmI3hEOzAwMDYtMzAwMiAoTGlua2luZyk8
L2lzYm4+PGFjY2Vzc2lvbi1udW0+MTg3NzU3OTY8L2FjY2Vzc2lvbi1udW0+PHdvcmstdHlwZT5S
ZXNlYXJjaCBTdXBwb3J0LCBOb24tVS5TLiBHb3YmYXBvczt0JiN4RDtSZXZpZXc8L3dvcmstdHlw
ZT48dXJscz48cmVsYXRlZC11cmxzPjx1cmw+aHR0cDovL3d3dy5uY2JpLm5sbS5uaWguZ292L3B1
Ym1lZC8xODc3NTc5NjwvdXJsPjx1cmw+aHR0cDovL3d3dy5zY2llbmNlZGlyZWN0LmNvbS9zY2ll
bmNlL2FydGljbGUvcGlpL1MxMzg4MTk4MTA4MDAxNTA5PC91cmw+PC9yZWxhdGVkLXVybHM+PC91
cmxzPjxlbGVjdHJvbmljLXJlc291cmNlLW51bT4xMC4xMDE2L2ouYmJhbGlwLjIwMDguMDguMDAx
PC9lbGVjdHJvbmljLXJlc291cmNlLW51bT48bGFuZ3VhZ2U+ZW5nPC9sYW5ndWFnZT48L3JlY29y
ZD48L0NpdGU+PC9FbmROb3Rl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PbG9mc3NvbjwvQXV0aG9yPjxZZWFyPjIwMDk8L1llYXI+
PFJlY051bT45Njk8L1JlY051bT48RGlzcGxheVRleHQ+PHN0eWxlIGZhY2U9InN1cGVyc2NyaXB0
Ij5bMTQxXTwvc3R5bGU+PC9EaXNwbGF5VGV4dD48cmVjb3JkPjxyZWMtbnVtYmVyPjk2OTwvcmVj
LW51bWJlcj48Zm9yZWlnbi1rZXlzPjxrZXkgYXBwPSJFTiIgZGItaWQ9InYweHd2ZWRyMnRlZGFx
ZTl6MjV4YXY5NGRkZWZhdHhhdnAwNSIgdGltZXN0YW1wPSIxMzgwMTA4ODk0Ij45Njk8L2tleT48
L2ZvcmVpZ24ta2V5cz48cmVmLXR5cGUgbmFtZT0iSm91cm5hbCBBcnRpY2xlIj4xNzwvcmVmLXR5
cGU+PGNvbnRyaWJ1dG9ycz48YXV0aG9ycz48YXV0aG9yPk9sb2Zzc29uLCBTLiBPLjwvYXV0aG9y
PjxhdXRob3I+Qm9zdHJvbSwgUC48L2F1dGhvcj48YXV0aG9yPkFuZGVyc3NvbiwgTC48L2F1dGhv
cj48YXV0aG9yPlJ1dGJlcmcsIE0uPC9hdXRob3I+PGF1dGhvcj5QZXJtYW4sIEouPC9hdXRob3I+
PGF1dGhvcj5Cb3JlbiwgSi48L2F1dGhvcj48L2F1dGhvcnM+PC9jb250cmlidXRvcnM+PGF1dGgt
YWRkcmVzcz5TYWhsZ3JlbnNrYSBDZW50ZXIgZm9yIENhcmRpb3Zhc2N1bGFyIGFuZCBNZXRhYm9s
aWMgUmVzZWFyY2gsIFdhbGxlbmJlcmcgTGFib3JhdG9yeSwgU2FobGdyZW5za2EgVW5pdmVyc2l0
eSBIb3NwaXRhbCwgU0UtNDEzIDQ1IEdvdGVib3JnLCBTd2VkZW4uIFN2ZW4tT2xvZi5PbG9mc3Nv
bkB3bGFiLmd1LnNlPC9hdXRoLWFkZHJlc3M+PHRpdGxlcz48dGl0bGU+TGlwaWQgZHJvcGxldHMg
YXMgZHluYW1pYyBvcmdhbmVsbGVzIGNvbm5lY3Rpbmcgc3RvcmFnZSBhbmQgZWZmbHV4IG9mIGxp
cGlkczwvdGl0bGU+PHNlY29uZGFyeS10aXRsZT5CaW9jaGltIEJpb3BoeXMgQWN0YTwvc2Vjb25k
YXJ5LXRpdGxlPjxhbHQtdGl0bGU+QmlvY2hpbWljYSBldCBiaW9waHlzaWNhIGFjdGE8L2FsdC10
aXRsZT48L3RpdGxlcz48cGVyaW9kaWNhbD48ZnVsbC10aXRsZT5CaW9jaGltIEJpb3BoeXMgQWN0
YTwvZnVsbC10aXRsZT48L3BlcmlvZGljYWw+PHBhZ2VzPjQ0OC01ODwvcGFnZXM+PHZvbHVtZT4x
NzkxPC92b2x1bWU+PG51bWJlcj42PC9udW1iZXI+PGVkaXRpb24+MjAwOC8wOS8wOTwvZWRpdGlv
bj48a2V5d29yZHM+PGtleXdvcmQ+QWN5bHRyYW5zZmVyYXNlcy9tZXRhYm9saXNtPC9rZXl3b3Jk
PjxrZXl3b3JkPkFuaW1hbHM8L2tleXdvcmQ+PGtleXdvcmQ+QXRoZXJvc2NsZXJvc2lzL21ldGFi
b2xpc208L2tleXdvcmQ+PGtleXdvcmQ+Q2h5bG9taWNyb25zL21ldGFib2xpc208L2tleXdvcmQ+
PGtleXdvcmQ+RGlhYmV0ZXMgTWVsbGl0dXMsIFR5cGUgMi9tZXRhYm9saXNtPC9rZXl3b3JkPjxr
ZXl3b3JkPkdseWNvbGlwaWRzL21ldGFib2xpc208L2tleXdvcmQ+PGtleXdvcmQ+R2x5Y29wcm90
ZWlucy9tZXRhYm9saXNtPC9rZXl3b3JkPjxrZXl3b3JkPkh1bWFuczwva2V5d29yZD48a2V5d29y
ZD5JbnN1bGluIFJlc2lzdGFuY2U8L2tleXdvcmQ+PGtleXdvcmQ+TGlwb3Byb3RlaW5zLCBWTERM
L21ldGFib2xpc208L2tleXdvcmQ+PGtleXdvcmQ+TWVtYnJhbmUgRnVzaW9uPC9rZXl3b3JkPjxr
ZXl3b3JkPk1pY3Jvc29tZXMvbWV0YWJvbGlzbTwva2V5d29yZD48a2V5d29yZD5PcmdhbmVsbGUg
U2l6ZTwva2V5d29yZD48a2V5d29yZD5PcmdhbmVsbGVzLyptZXRhYm9saXNtL3NlY3JldGlvbjwv
a2V5d29yZD48a2V5d29yZD5Qcm90ZWluIFRyYW5zcG9ydDwva2V5d29yZD48a2V5d29yZD5Ucmln
bHljZXJpZGVzLyptZXRhYm9saXNtL3NlY3JldGlvbjwva2V5d29yZD48L2tleXdvcmRzPjxkYXRl
cz48eWVhcj4yMDA5PC95ZWFyPjxwdWItZGF0ZXM+PGRhdGU+SnVuPC9kYXRlPjwvcHViLWRhdGVz
PjwvZGF0ZXM+PGlzYm4+MDAwNi0zMDAyIChQcmludCkmI3hEOzAwMDYtMzAwMiAoTGlua2luZyk8
L2lzYm4+PGFjY2Vzc2lvbi1udW0+MTg3NzU3OTY8L2FjY2Vzc2lvbi1udW0+PHdvcmstdHlwZT5S
ZXNlYXJjaCBTdXBwb3J0LCBOb24tVS5TLiBHb3YmYXBvczt0JiN4RDtSZXZpZXc8L3dvcmstdHlw
ZT48dXJscz48cmVsYXRlZC11cmxzPjx1cmw+aHR0cDovL3d3dy5uY2JpLm5sbS5uaWguZ292L3B1
Ym1lZC8xODc3NTc5NjwvdXJsPjx1cmw+aHR0cDovL3d3dy5zY2llbmNlZGlyZWN0LmNvbS9zY2ll
bmNlL2FydGljbGUvcGlpL1MxMzg4MTk4MTA4MDAxNTA5PC91cmw+PC9yZWxhdGVkLXVybHM+PC91
cmxzPjxlbGVjdHJvbmljLXJlc291cmNlLW51bT4xMC4xMDE2L2ouYmJhbGlwLjIwMDguMDguMDAx
PC9lbGVjdHJvbmljLXJlc291cmNlLW51bT48bGFuZ3VhZ2U+ZW5nPC9sYW5ndWFnZT48L3JlY29y
ZD48L0NpdGU+PC9FbmROb3Rl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41" w:tooltip="Olofsson, 2009 #969" w:history="1">
        <w:r w:rsidR="000F07FA" w:rsidRPr="00EF2A4D">
          <w:rPr>
            <w:rFonts w:ascii="Book Antiqua" w:hAnsi="Book Antiqua"/>
            <w:noProof/>
            <w:sz w:val="24"/>
            <w:szCs w:val="24"/>
            <w:vertAlign w:val="superscript"/>
          </w:rPr>
          <w:t>141</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 which is found to intersec</w:t>
      </w:r>
      <w:r w:rsidR="00325D3F">
        <w:rPr>
          <w:rFonts w:ascii="Book Antiqua" w:hAnsi="Book Antiqua"/>
          <w:sz w:val="24"/>
          <w:szCs w:val="24"/>
        </w:rPr>
        <w:t>t with the HCV assembly process</w:t>
      </w:r>
      <w:r w:rsidR="003635EA"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XTwvc3R5bGU+PC9EaXNwbGF5VGV4dD48cmVjb3JkPjxyZWMtbnVtYmVyPjE5NzwvcmVjLW51
bWJlcj48Zm9yZWlnbi1rZXlzPjxrZXkgYXBwPSJFTiIgZGItaWQ9InYweHd2ZWRyMnRlZGFxZTl6
MjV4YXY5NGRkZWZhdHhhdnAwNSIgdGltZXN0YW1wPSIxMzI2NzI5MDQ0Ij4xOTc8L2tleT48L2Zv
cmVpZ24ta2V5cz48cmVmLXR5cGUgbmFtZT0iSm91cm5hbCBBcnRpY2xlIj4xNzwvcmVmLXR5cGU+
PGNvbnRyaWJ1dG9ycz48YXV0aG9ycz48YXV0aG9yPkh1YW5nLCBILjwvYXV0aG9yPjxhdXRob3I+
U3VuLCBGLjwvYXV0aG9yPjxhdXRob3I+T3dlbiwgRC4gTS48L2F1dGhvcj48YXV0aG9yPkxpLCBX
LjwvYXV0aG9yPjxhdXRob3I+Q2hlbiwgWS48L2F1dGhvcj48YXV0aG9yPkdhbGUsIE0uLCBKci48
L2F1dGhvcj48YXV0aG9yPlllLCBKLjwvYXV0aG9yPjwvYXV0aG9ycz48L2NvbnRyaWJ1dG9ycz48
YXV0aC1hZGRyZXNzPkRlcGFydG1lbnQgb2YgTW9sZWN1bGFyIEdlbmV0aWNzLCBVbml2ZXJzaXR5
IG9mIFRleGFzIFNvdXRod2VzdGVybiBNZWRpY2FsIENlbnRlciwgRGFsbGFzLCBUWCA3NTM5MC05
MDQ2LCBVU0EuPC9hdXRoLWFkZHJlc3M+PHRpdGxlcz48dGl0bGU+SGVwYXRpdGlzIEMgdmlydXMg
cHJvZHVjdGlvbiBieSBodW1hbiBoZXBhdG9jeXRlcyBkZXBlbmRlbnQgb24gYXNzZW1ibHkgYW5k
IHNlY3JldGlvbiBvZiB2ZXJ5IGxvdy1kZW5zaXR5IGxpcG9wcm90ZWl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U4NDgtNTM8L3BhZ2VzPjx2
b2x1bWU+MTA0PC92b2x1bWU+PG51bWJlcj4xNDwvbnVtYmVyPjxrZXl3b3Jkcz48a2V5d29yZD5B
cG9saXBvcHJvdGVpbnMgQi9tZXRhYm9saXNtPC9rZXl3b3JkPjxrZXl3b3JkPkFwb2xpcG9wcm90
ZWlucyBFL21ldGFib2xpc208L2tleXdvcmQ+PGtleXdvcmQ+Q2FyY2lub21hLCBIZXBhdG9jZWxs
dWxhci9wYXRob2xvZ3k8L2tleXdvcmQ+PGtleXdvcmQ+Q2VsbCBMaW5lLCBUdW1vcjwva2V5d29y
ZD48a2V5d29yZD5IZXBhY2l2aXJ1cy9nZW5ldGljcy8qbWV0YWJvbGlzbTwva2V5d29yZD48a2V5
d29yZD5IZXBhdG9jeXRlcy8qdmlyb2xvZ3k8L2tleXdvcmQ+PGtleXdvcmQ+SHVtYW5zPC9rZXl3
b3JkPjxrZXl3b3JkPkltbXVub21hZ25ldGljIFNlcGFyYXRpb248L2tleXdvcmQ+PGtleXdvcmQ+
TGlwb3Byb3RlaW5zLCBWTERMLypzZWNyZXRpb248L2tleXdvcmQ+PGtleXdvcmQ+TGl2ZXIgTmVv
cGxhc21zL3BhdGhvbG9neTwva2V5d29yZD48a2V5d29yZD5NaWNyb3NvbWVzL2NoZW1pc3RyeS9t
ZXRhYm9saXNtPC9rZXl3b3JkPjxrZXl3b3JkPlJOQSwgU21hbGwgSW50ZXJmZXJpbmcvbWV0YWJv
bGlzbS9waGFybWFjb2xvZ3k8L2tleXdvcmQ+PGtleXdvcmQ+UmVwbGljb248L2tleXdvcmQ+PGtl
eXdvcmQ+VHJpZ2x5Y2VyaWRlcy9hbnRhZ29uaXN0cyAmYW1wOyBpbmhpYml0b3JzPC9rZXl3b3Jk
Pjwva2V5d29yZHM+PGRhdGVzPjx5ZWFyPjIwMDc8L3llYXI+PHB1Yi1kYXRlcz48ZGF0ZT5BcHIg
MzwvZGF0ZT48L3B1Yi1kYXRlcz48L2RhdGVzPjxpc2JuPjAwMjctODQyNCAoUHJpbnQpJiN4RDsw
MDI3LTg0MjQgKExpbmtpbmcpPC9pc2JuPjxhY2Nlc3Npb24tbnVtPjE3Mzc2ODY3PC9hY2Nlc3Np
b24tbnVtPjx1cmxzPjxyZWxhdGVkLXVybHM+PHVybD5odHRwOi8vd3d3Lm5jYmkubmxtLm5paC5n
b3YvcHVibWVkLzE3Mzc2ODY3PC91cmw+PC9yZWxhdGVkLXVybHM+PC91cmxzPjxjdXN0b20yPjE4
MjkzMjc8L2N1c3RvbTI+PGVsZWN0cm9uaWMtcmVzb3VyY2UtbnVtPjEwLjEwNzMvcG5hcy4wNzAw
NzYwMTA0PC9lbGVjdHJvbmljLXJlc291cmNlLW51bT48bGFuZ3VhZ2U+RW5nbGlzaDwvbGFuZ3Vh
Z2U+PC9yZWNvcmQ+PC9D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XTwvc3R5bGU+PC9EaXNwbGF5VGV4dD48cmVjb3JkPjxyZWMtbnVtYmVyPjE5NzwvcmVjLW51
bWJlcj48Zm9yZWlnbi1rZXlzPjxrZXkgYXBwPSJFTiIgZGItaWQ9InYweHd2ZWRyMnRlZGFxZTl6
MjV4YXY5NGRkZWZhdHhhdnAwNSIgdGltZXN0YW1wPSIxMzI2NzI5MDQ0Ij4xOTc8L2tleT48L2Zv
cmVpZ24ta2V5cz48cmVmLXR5cGUgbmFtZT0iSm91cm5hbCBBcnRpY2xlIj4xNzwvcmVmLXR5cGU+
PGNvbnRyaWJ1dG9ycz48YXV0aG9ycz48YXV0aG9yPkh1YW5nLCBILjwvYXV0aG9yPjxhdXRob3I+
U3VuLCBGLjwvYXV0aG9yPjxhdXRob3I+T3dlbiwgRC4gTS48L2F1dGhvcj48YXV0aG9yPkxpLCBX
LjwvYXV0aG9yPjxhdXRob3I+Q2hlbiwgWS48L2F1dGhvcj48YXV0aG9yPkdhbGUsIE0uLCBKci48
L2F1dGhvcj48YXV0aG9yPlllLCBKLjwvYXV0aG9yPjwvYXV0aG9ycz48L2NvbnRyaWJ1dG9ycz48
YXV0aC1hZGRyZXNzPkRlcGFydG1lbnQgb2YgTW9sZWN1bGFyIEdlbmV0aWNzLCBVbml2ZXJzaXR5
IG9mIFRleGFzIFNvdXRod2VzdGVybiBNZWRpY2FsIENlbnRlciwgRGFsbGFzLCBUWCA3NTM5MC05
MDQ2LCBVU0EuPC9hdXRoLWFkZHJlc3M+PHRpdGxlcz48dGl0bGU+SGVwYXRpdGlzIEMgdmlydXMg
cHJvZHVjdGlvbiBieSBodW1hbiBoZXBhdG9jeXRlcyBkZXBlbmRlbnQgb24gYXNzZW1ibHkgYW5k
IHNlY3JldGlvbiBvZiB2ZXJ5IGxvdy1kZW5zaXR5IGxpcG9wcm90ZWl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U4NDgtNTM8L3BhZ2VzPjx2
b2x1bWU+MTA0PC92b2x1bWU+PG51bWJlcj4xNDwvbnVtYmVyPjxrZXl3b3Jkcz48a2V5d29yZD5B
cG9saXBvcHJvdGVpbnMgQi9tZXRhYm9saXNtPC9rZXl3b3JkPjxrZXl3b3JkPkFwb2xpcG9wcm90
ZWlucyBFL21ldGFib2xpc208L2tleXdvcmQ+PGtleXdvcmQ+Q2FyY2lub21hLCBIZXBhdG9jZWxs
dWxhci9wYXRob2xvZ3k8L2tleXdvcmQ+PGtleXdvcmQ+Q2VsbCBMaW5lLCBUdW1vcjwva2V5d29y
ZD48a2V5d29yZD5IZXBhY2l2aXJ1cy9nZW5ldGljcy8qbWV0YWJvbGlzbTwva2V5d29yZD48a2V5
d29yZD5IZXBhdG9jeXRlcy8qdmlyb2xvZ3k8L2tleXdvcmQ+PGtleXdvcmQ+SHVtYW5zPC9rZXl3
b3JkPjxrZXl3b3JkPkltbXVub21hZ25ldGljIFNlcGFyYXRpb248L2tleXdvcmQ+PGtleXdvcmQ+
TGlwb3Byb3RlaW5zLCBWTERMLypzZWNyZXRpb248L2tleXdvcmQ+PGtleXdvcmQ+TGl2ZXIgTmVv
cGxhc21zL3BhdGhvbG9neTwva2V5d29yZD48a2V5d29yZD5NaWNyb3NvbWVzL2NoZW1pc3RyeS9t
ZXRhYm9saXNtPC9rZXl3b3JkPjxrZXl3b3JkPlJOQSwgU21hbGwgSW50ZXJmZXJpbmcvbWV0YWJv
bGlzbS9waGFybWFjb2xvZ3k8L2tleXdvcmQ+PGtleXdvcmQ+UmVwbGljb248L2tleXdvcmQ+PGtl
eXdvcmQ+VHJpZ2x5Y2VyaWRlcy9hbnRhZ29uaXN0cyAmYW1wOyBpbmhpYml0b3JzPC9rZXl3b3Jk
Pjwva2V5d29yZHM+PGRhdGVzPjx5ZWFyPjIwMDc8L3llYXI+PHB1Yi1kYXRlcz48ZGF0ZT5BcHIg
MzwvZGF0ZT48L3B1Yi1kYXRlcz48L2RhdGVzPjxpc2JuPjAwMjctODQyNCAoUHJpbnQpJiN4RDsw
MDI3LTg0MjQgKExpbmtpbmcpPC9pc2JuPjxhY2Nlc3Npb24tbnVtPjE3Mzc2ODY3PC9hY2Nlc3Np
b24tbnVtPjx1cmxzPjxyZWxhdGVkLXVybHM+PHVybD5odHRwOi8vd3d3Lm5jYmkubmxtLm5paC5n
b3YvcHVibWVkLzE3Mzc2ODY3PC91cmw+PC9yZWxhdGVkLXVybHM+PC91cmxzPjxjdXN0b20yPjE4
MjkzMjc8L2N1c3RvbTI+PGVsZWN0cm9uaWMtcmVzb3VyY2UtbnVtPjEwLjEwNzMvcG5hcy4wNzAw
NzYwMTA0PC9lbGVjdHJvbmljLXJlc291cmNlLW51bT48bGFuZ3VhZ2U+RW5nbGlzaDwvbGFuZ3Vh
Z2U+PC9yZWNvcmQ+PC9D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42" w:tooltip="Huang, 2007 #197" w:history="1">
        <w:r w:rsidR="000F07FA" w:rsidRPr="00EF2A4D">
          <w:rPr>
            <w:rFonts w:ascii="Book Antiqua" w:hAnsi="Book Antiqua"/>
            <w:noProof/>
            <w:sz w:val="24"/>
            <w:szCs w:val="24"/>
            <w:vertAlign w:val="superscript"/>
          </w:rPr>
          <w:t>142</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w:t>
      </w:r>
    </w:p>
    <w:p w14:paraId="3902D2AA" w14:textId="77777777" w:rsidR="00325D3F" w:rsidRDefault="00325D3F" w:rsidP="005B3E13">
      <w:pPr>
        <w:pStyle w:val="a9"/>
        <w:adjustRightInd w:val="0"/>
        <w:snapToGrid w:val="0"/>
        <w:spacing w:after="0" w:line="360" w:lineRule="auto"/>
        <w:ind w:left="0"/>
        <w:contextualSpacing w:val="0"/>
        <w:jc w:val="both"/>
        <w:rPr>
          <w:rFonts w:ascii="Book Antiqua" w:hAnsi="Book Antiqua"/>
          <w:b/>
          <w:sz w:val="24"/>
          <w:szCs w:val="24"/>
          <w:lang w:eastAsia="zh-CN"/>
        </w:rPr>
      </w:pPr>
    </w:p>
    <w:p w14:paraId="5DA95A0C" w14:textId="773A085A" w:rsidR="007169F3" w:rsidRPr="00325D3F" w:rsidRDefault="001A15CA" w:rsidP="005B3E13">
      <w:pPr>
        <w:pStyle w:val="a9"/>
        <w:adjustRightInd w:val="0"/>
        <w:snapToGrid w:val="0"/>
        <w:spacing w:after="0" w:line="360" w:lineRule="auto"/>
        <w:ind w:left="0"/>
        <w:contextualSpacing w:val="0"/>
        <w:jc w:val="both"/>
        <w:rPr>
          <w:rFonts w:ascii="Book Antiqua" w:hAnsi="Book Antiqua"/>
          <w:b/>
          <w:sz w:val="24"/>
          <w:szCs w:val="24"/>
          <w:lang w:eastAsia="zh-CN"/>
        </w:rPr>
      </w:pPr>
      <w:r w:rsidRPr="00325D3F">
        <w:rPr>
          <w:rFonts w:ascii="Book Antiqua" w:hAnsi="Book Antiqua"/>
          <w:b/>
          <w:sz w:val="24"/>
          <w:szCs w:val="24"/>
        </w:rPr>
        <w:t xml:space="preserve">HCV secretion </w:t>
      </w:r>
      <w:r w:rsidR="00843943" w:rsidRPr="00325D3F">
        <w:rPr>
          <w:rFonts w:ascii="Book Antiqua" w:hAnsi="Book Antiqua"/>
          <w:b/>
          <w:sz w:val="24"/>
          <w:szCs w:val="24"/>
        </w:rPr>
        <w:t xml:space="preserve">intersects with </w:t>
      </w:r>
      <w:r w:rsidRPr="00325D3F">
        <w:rPr>
          <w:rFonts w:ascii="Book Antiqua" w:hAnsi="Book Antiqua"/>
          <w:b/>
          <w:sz w:val="24"/>
          <w:szCs w:val="24"/>
        </w:rPr>
        <w:t xml:space="preserve">the </w:t>
      </w:r>
      <w:r w:rsidR="00E61880" w:rsidRPr="00325D3F">
        <w:rPr>
          <w:rFonts w:ascii="Book Antiqua" w:hAnsi="Book Antiqua"/>
          <w:b/>
          <w:sz w:val="24"/>
          <w:szCs w:val="24"/>
        </w:rPr>
        <w:t>VLDL</w:t>
      </w:r>
      <w:r w:rsidRPr="00325D3F">
        <w:rPr>
          <w:rFonts w:ascii="Book Antiqua" w:hAnsi="Book Antiqua"/>
          <w:b/>
          <w:sz w:val="24"/>
          <w:szCs w:val="24"/>
        </w:rPr>
        <w:t xml:space="preserve"> </w:t>
      </w:r>
      <w:r w:rsidR="00492886" w:rsidRPr="00325D3F">
        <w:rPr>
          <w:rFonts w:ascii="Book Antiqua" w:hAnsi="Book Antiqua"/>
          <w:b/>
          <w:sz w:val="24"/>
          <w:szCs w:val="24"/>
        </w:rPr>
        <w:t>secretory</w:t>
      </w:r>
      <w:r w:rsidRPr="00325D3F">
        <w:rPr>
          <w:rFonts w:ascii="Book Antiqua" w:hAnsi="Book Antiqua"/>
          <w:b/>
          <w:sz w:val="24"/>
          <w:szCs w:val="24"/>
        </w:rPr>
        <w:t xml:space="preserve"> pathway</w:t>
      </w:r>
      <w:r w:rsidR="00325D3F">
        <w:rPr>
          <w:rFonts w:ascii="Book Antiqua" w:hAnsi="Book Antiqua" w:hint="eastAsia"/>
          <w:b/>
          <w:sz w:val="24"/>
          <w:szCs w:val="24"/>
          <w:lang w:eastAsia="zh-CN"/>
        </w:rPr>
        <w:t xml:space="preserve">: </w:t>
      </w:r>
      <w:r w:rsidR="00866DE4" w:rsidRPr="00EF2A4D">
        <w:rPr>
          <w:rFonts w:ascii="Book Antiqua" w:hAnsi="Book Antiqua"/>
          <w:sz w:val="24"/>
          <w:szCs w:val="24"/>
          <w:lang w:val="en-US"/>
        </w:rPr>
        <w:t>The</w:t>
      </w:r>
      <w:r w:rsidR="00A065C2" w:rsidRPr="00EF2A4D">
        <w:rPr>
          <w:rFonts w:ascii="Book Antiqua" w:hAnsi="Book Antiqua"/>
          <w:sz w:val="24"/>
          <w:szCs w:val="24"/>
          <w:lang w:val="en-US"/>
        </w:rPr>
        <w:t xml:space="preserve"> </w:t>
      </w:r>
      <w:r w:rsidR="00866DE4" w:rsidRPr="00EF2A4D">
        <w:rPr>
          <w:rFonts w:ascii="Book Antiqua" w:hAnsi="Book Antiqua"/>
          <w:sz w:val="24"/>
          <w:szCs w:val="24"/>
          <w:lang w:val="en-US"/>
        </w:rPr>
        <w:t>first step in the VLDL assembly process involves</w:t>
      </w:r>
      <w:r w:rsidR="009825B6" w:rsidRPr="00EF2A4D">
        <w:rPr>
          <w:rFonts w:ascii="Book Antiqua" w:hAnsi="Book Antiqua"/>
          <w:sz w:val="24"/>
          <w:szCs w:val="24"/>
          <w:lang w:val="en-US"/>
        </w:rPr>
        <w:t xml:space="preserve"> </w:t>
      </w:r>
      <w:r w:rsidR="00444DC7" w:rsidRPr="00EF2A4D">
        <w:rPr>
          <w:rFonts w:ascii="Book Antiqua" w:hAnsi="Book Antiqua"/>
          <w:sz w:val="24"/>
          <w:szCs w:val="24"/>
          <w:lang w:val="en-US"/>
        </w:rPr>
        <w:t>co</w:t>
      </w:r>
      <w:r w:rsidR="00836D90" w:rsidRPr="00EF2A4D">
        <w:rPr>
          <w:rFonts w:ascii="Book Antiqua" w:hAnsi="Book Antiqua"/>
          <w:sz w:val="24"/>
          <w:szCs w:val="24"/>
          <w:lang w:val="en-US"/>
        </w:rPr>
        <w:t>-</w:t>
      </w:r>
      <w:r w:rsidR="00444DC7" w:rsidRPr="00EF2A4D">
        <w:rPr>
          <w:rFonts w:ascii="Book Antiqua" w:hAnsi="Book Antiqua"/>
          <w:sz w:val="24"/>
          <w:szCs w:val="24"/>
          <w:lang w:val="en-US"/>
        </w:rPr>
        <w:t xml:space="preserve">translational </w:t>
      </w:r>
      <w:r w:rsidR="00D6118D" w:rsidRPr="00EF2A4D">
        <w:rPr>
          <w:rFonts w:ascii="Book Antiqua" w:hAnsi="Book Antiqua"/>
          <w:sz w:val="24"/>
          <w:szCs w:val="24"/>
          <w:lang w:val="en-US"/>
        </w:rPr>
        <w:t>lipidation of A</w:t>
      </w:r>
      <w:r w:rsidR="00866DE4" w:rsidRPr="00EF2A4D">
        <w:rPr>
          <w:rFonts w:ascii="Book Antiqua" w:hAnsi="Book Antiqua"/>
          <w:sz w:val="24"/>
          <w:szCs w:val="24"/>
          <w:lang w:val="en-US"/>
        </w:rPr>
        <w:t>poB-100</w:t>
      </w:r>
      <w:r w:rsidR="00874B85" w:rsidRPr="00EF2A4D">
        <w:rPr>
          <w:rFonts w:ascii="Book Antiqua" w:hAnsi="Book Antiqua"/>
          <w:sz w:val="24"/>
          <w:szCs w:val="24"/>
          <w:lang w:val="en-US"/>
        </w:rPr>
        <w:t>, the main protein component of VLDL</w:t>
      </w:r>
      <w:r w:rsidR="00866DE4" w:rsidRPr="00EF2A4D">
        <w:rPr>
          <w:rFonts w:ascii="Book Antiqua" w:hAnsi="Book Antiqua"/>
          <w:sz w:val="24"/>
          <w:szCs w:val="24"/>
          <w:lang w:val="en-US"/>
        </w:rPr>
        <w:t>. Thereto,</w:t>
      </w:r>
      <w:r w:rsidR="00BB3A34" w:rsidRPr="00EF2A4D">
        <w:rPr>
          <w:rFonts w:ascii="Book Antiqua" w:hAnsi="Book Antiqua"/>
          <w:sz w:val="24"/>
          <w:szCs w:val="24"/>
          <w:lang w:val="en-US"/>
        </w:rPr>
        <w:t xml:space="preserve"> </w:t>
      </w:r>
      <w:r w:rsidR="009825B6" w:rsidRPr="00EF2A4D">
        <w:rPr>
          <w:rFonts w:ascii="Book Antiqua" w:hAnsi="Book Antiqua"/>
          <w:sz w:val="24"/>
          <w:szCs w:val="24"/>
          <w:lang w:val="en-US"/>
        </w:rPr>
        <w:t>microsomal triglyceride transfer protein</w:t>
      </w:r>
      <w:r w:rsidR="00AE757C" w:rsidRPr="00EF2A4D">
        <w:rPr>
          <w:rFonts w:ascii="Book Antiqua" w:hAnsi="Book Antiqua"/>
          <w:sz w:val="24"/>
          <w:szCs w:val="24"/>
          <w:lang w:val="en-US"/>
        </w:rPr>
        <w:t xml:space="preserve"> (MTP)</w:t>
      </w:r>
      <w:r w:rsidR="00BB3A34" w:rsidRPr="00EF2A4D">
        <w:rPr>
          <w:rFonts w:ascii="Book Antiqua" w:hAnsi="Book Antiqua"/>
          <w:sz w:val="24"/>
          <w:szCs w:val="24"/>
          <w:lang w:val="en-US"/>
        </w:rPr>
        <w:t xml:space="preserve"> interacts wi</w:t>
      </w:r>
      <w:r w:rsidR="00D6118D" w:rsidRPr="00EF2A4D">
        <w:rPr>
          <w:rFonts w:ascii="Book Antiqua" w:hAnsi="Book Antiqua"/>
          <w:sz w:val="24"/>
          <w:szCs w:val="24"/>
          <w:lang w:val="en-US"/>
        </w:rPr>
        <w:t>th A</w:t>
      </w:r>
      <w:r w:rsidR="00BB3A34" w:rsidRPr="00EF2A4D">
        <w:rPr>
          <w:rFonts w:ascii="Book Antiqua" w:hAnsi="Book Antiqua"/>
          <w:sz w:val="24"/>
          <w:szCs w:val="24"/>
          <w:lang w:val="en-US"/>
        </w:rPr>
        <w:t>poB100 to deliver lipids</w:t>
      </w:r>
      <w:r w:rsidR="009825B6" w:rsidRPr="00EF2A4D">
        <w:rPr>
          <w:rFonts w:ascii="Book Antiqua" w:hAnsi="Book Antiqua"/>
          <w:i/>
          <w:sz w:val="24"/>
          <w:szCs w:val="24"/>
          <w:lang w:val="en-US"/>
        </w:rPr>
        <w:t xml:space="preserve"> </w:t>
      </w:r>
      <w:r w:rsidR="009825B6" w:rsidRPr="00EF2A4D">
        <w:rPr>
          <w:rFonts w:ascii="Book Antiqua" w:hAnsi="Book Antiqua"/>
          <w:sz w:val="24"/>
          <w:szCs w:val="24"/>
          <w:lang w:val="en-US"/>
        </w:rPr>
        <w:t xml:space="preserve">from </w:t>
      </w:r>
      <w:r w:rsidR="00843943" w:rsidRPr="00EF2A4D">
        <w:rPr>
          <w:rFonts w:ascii="Book Antiqua" w:hAnsi="Book Antiqua"/>
          <w:sz w:val="24"/>
          <w:szCs w:val="24"/>
          <w:lang w:val="en-US"/>
        </w:rPr>
        <w:t>LDs</w:t>
      </w:r>
      <w:r w:rsidR="009825B6" w:rsidRPr="00EF2A4D">
        <w:rPr>
          <w:rFonts w:ascii="Book Antiqua" w:hAnsi="Book Antiqua"/>
          <w:sz w:val="24"/>
          <w:szCs w:val="24"/>
          <w:lang w:val="en-US"/>
        </w:rPr>
        <w:t xml:space="preserve"> into the</w:t>
      </w:r>
      <w:r w:rsidR="00A0334B" w:rsidRPr="00EF2A4D">
        <w:rPr>
          <w:rFonts w:ascii="Book Antiqua" w:hAnsi="Book Antiqua"/>
          <w:sz w:val="24"/>
          <w:szCs w:val="24"/>
          <w:lang w:val="en-US"/>
        </w:rPr>
        <w:t xml:space="preserve"> </w:t>
      </w:r>
      <w:r w:rsidR="009825B6" w:rsidRPr="00EF2A4D">
        <w:rPr>
          <w:rFonts w:ascii="Book Antiqua" w:hAnsi="Book Antiqua"/>
          <w:sz w:val="24"/>
          <w:szCs w:val="24"/>
          <w:lang w:val="en-US"/>
        </w:rPr>
        <w:t>endoplasmic reticulum</w:t>
      </w:r>
      <w:r w:rsidR="00843943" w:rsidRPr="00EF2A4D">
        <w:rPr>
          <w:rFonts w:ascii="Book Antiqua" w:hAnsi="Book Antiqua"/>
          <w:sz w:val="24"/>
          <w:szCs w:val="24"/>
          <w:lang w:val="en-US"/>
        </w:rPr>
        <w:t xml:space="preserve"> lumen</w:t>
      </w:r>
      <w:r w:rsidR="00BB3A34" w:rsidRPr="00EF2A4D">
        <w:rPr>
          <w:rFonts w:ascii="Book Antiqua" w:hAnsi="Book Antiqua"/>
          <w:i/>
          <w:sz w:val="24"/>
          <w:szCs w:val="24"/>
          <w:lang w:val="en-US"/>
        </w:rPr>
        <w:t xml:space="preserve">. </w:t>
      </w:r>
      <w:r w:rsidR="00BB3A34" w:rsidRPr="00EF2A4D">
        <w:rPr>
          <w:rFonts w:ascii="Book Antiqua" w:hAnsi="Book Antiqua"/>
          <w:sz w:val="24"/>
          <w:szCs w:val="24"/>
          <w:lang w:val="en-US"/>
        </w:rPr>
        <w:t>Additional lipidation results in a</w:t>
      </w:r>
      <w:r w:rsidR="009825B6" w:rsidRPr="00EF2A4D">
        <w:rPr>
          <w:rFonts w:ascii="Book Antiqua" w:hAnsi="Book Antiqua"/>
          <w:i/>
          <w:sz w:val="24"/>
          <w:szCs w:val="24"/>
          <w:lang w:val="en-US"/>
        </w:rPr>
        <w:t xml:space="preserve"> </w:t>
      </w:r>
      <w:r w:rsidR="009825B6" w:rsidRPr="00EF2A4D">
        <w:rPr>
          <w:rFonts w:ascii="Book Antiqua" w:hAnsi="Book Antiqua"/>
          <w:sz w:val="24"/>
          <w:szCs w:val="24"/>
          <w:lang w:val="en-US"/>
        </w:rPr>
        <w:t>triglyceride-poor form of VLD</w:t>
      </w:r>
      <w:r w:rsidR="00BB3A34" w:rsidRPr="00EF2A4D">
        <w:rPr>
          <w:rFonts w:ascii="Book Antiqua" w:hAnsi="Book Antiqua"/>
          <w:sz w:val="24"/>
          <w:szCs w:val="24"/>
          <w:lang w:val="en-US"/>
        </w:rPr>
        <w:t xml:space="preserve">L. After transportation to </w:t>
      </w:r>
      <w:r w:rsidR="009825B6" w:rsidRPr="00EF2A4D">
        <w:rPr>
          <w:rFonts w:ascii="Book Antiqua" w:hAnsi="Book Antiqua"/>
          <w:sz w:val="24"/>
          <w:szCs w:val="24"/>
          <w:lang w:val="en-US"/>
        </w:rPr>
        <w:t>the Golgi apparatus</w:t>
      </w:r>
      <w:r w:rsidR="00BB3A34" w:rsidRPr="00EF2A4D">
        <w:rPr>
          <w:rFonts w:ascii="Book Antiqua" w:hAnsi="Book Antiqua"/>
          <w:sz w:val="24"/>
          <w:szCs w:val="24"/>
          <w:lang w:val="en-US"/>
        </w:rPr>
        <w:t>, depending on the triglyceride level,</w:t>
      </w:r>
      <w:r w:rsidR="009825B6" w:rsidRPr="00EF2A4D">
        <w:rPr>
          <w:rFonts w:ascii="Book Antiqua" w:hAnsi="Book Antiqua"/>
          <w:sz w:val="24"/>
          <w:szCs w:val="24"/>
          <w:lang w:val="en-US"/>
        </w:rPr>
        <w:t xml:space="preserve"> it can</w:t>
      </w:r>
      <w:r w:rsidR="00BB3A34" w:rsidRPr="00EF2A4D">
        <w:rPr>
          <w:rFonts w:ascii="Book Antiqua" w:hAnsi="Book Antiqua"/>
          <w:sz w:val="24"/>
          <w:szCs w:val="24"/>
          <w:lang w:val="en-US"/>
        </w:rPr>
        <w:t xml:space="preserve"> either</w:t>
      </w:r>
      <w:r w:rsidR="009825B6" w:rsidRPr="00EF2A4D">
        <w:rPr>
          <w:rFonts w:ascii="Book Antiqua" w:hAnsi="Book Antiqua"/>
          <w:sz w:val="24"/>
          <w:szCs w:val="24"/>
          <w:lang w:val="en-US"/>
        </w:rPr>
        <w:t xml:space="preserve"> be secreted as such or </w:t>
      </w:r>
      <w:r w:rsidR="00BB3A34" w:rsidRPr="00EF2A4D">
        <w:rPr>
          <w:rFonts w:ascii="Book Antiqua" w:hAnsi="Book Antiqua"/>
          <w:sz w:val="24"/>
          <w:szCs w:val="24"/>
          <w:lang w:val="en-US"/>
        </w:rPr>
        <w:t xml:space="preserve">further </w:t>
      </w:r>
      <w:r w:rsidR="00A77A52" w:rsidRPr="00EF2A4D">
        <w:rPr>
          <w:rFonts w:ascii="Book Antiqua" w:hAnsi="Book Antiqua"/>
          <w:sz w:val="24"/>
          <w:szCs w:val="24"/>
          <w:lang w:val="en-US"/>
        </w:rPr>
        <w:t>lipidated, and associated to other apolipoproteins such as ApoE,</w:t>
      </w:r>
      <w:r w:rsidR="009825B6" w:rsidRPr="00EF2A4D">
        <w:rPr>
          <w:rFonts w:ascii="Book Antiqua" w:hAnsi="Book Antiqua"/>
          <w:sz w:val="24"/>
          <w:szCs w:val="24"/>
          <w:lang w:val="en-US"/>
        </w:rPr>
        <w:t xml:space="preserve"> into </w:t>
      </w:r>
      <w:r w:rsidR="00AE757C" w:rsidRPr="00EF2A4D">
        <w:rPr>
          <w:rFonts w:ascii="Book Antiqua" w:hAnsi="Book Antiqua"/>
          <w:sz w:val="24"/>
          <w:szCs w:val="24"/>
          <w:lang w:val="en-US"/>
        </w:rPr>
        <w:t>mature triglyceride-</w:t>
      </w:r>
      <w:r w:rsidR="007169F3" w:rsidRPr="00EF2A4D">
        <w:rPr>
          <w:rFonts w:ascii="Book Antiqua" w:hAnsi="Book Antiqua"/>
          <w:sz w:val="24"/>
          <w:szCs w:val="24"/>
          <w:lang w:val="en-US"/>
        </w:rPr>
        <w:t xml:space="preserve">rich </w:t>
      </w:r>
      <w:r w:rsidR="009825B6" w:rsidRPr="00EF2A4D">
        <w:rPr>
          <w:rFonts w:ascii="Book Antiqua" w:hAnsi="Book Antiqua"/>
          <w:sz w:val="24"/>
          <w:szCs w:val="24"/>
          <w:lang w:val="en-US"/>
        </w:rPr>
        <w:t>VLDL</w:t>
      </w:r>
      <w:r w:rsidR="00BB3A34" w:rsidRPr="00EF2A4D">
        <w:rPr>
          <w:rFonts w:ascii="Book Antiqua" w:hAnsi="Book Antiqua"/>
          <w:sz w:val="24"/>
          <w:szCs w:val="24"/>
          <w:lang w:val="en-US"/>
        </w:rPr>
        <w:t xml:space="preserve"> by fusing with bulk lipids from luminal </w:t>
      </w:r>
      <w:r w:rsidR="00843943" w:rsidRPr="00EF2A4D">
        <w:rPr>
          <w:rFonts w:ascii="Book Antiqua" w:hAnsi="Book Antiqua"/>
          <w:sz w:val="24"/>
          <w:szCs w:val="24"/>
          <w:lang w:val="en-US"/>
        </w:rPr>
        <w:t>LDs</w:t>
      </w:r>
      <w:r w:rsidR="003635EA" w:rsidRPr="00EF2A4D">
        <w:rPr>
          <w:rFonts w:ascii="Book Antiqua" w:hAnsi="Book Antiqua"/>
          <w:sz w:val="24"/>
          <w:szCs w:val="24"/>
          <w:lang w:val="en-US"/>
        </w:rPr>
        <w:fldChar w:fldCharType="begin">
          <w:fldData xml:space="preserve">PEVuZE5vdGU+PENpdGU+PEF1dGhvcj5PbG9mc3NvbjwvQXV0aG9yPjxZZWFyPjIwMDk8L1llYXI+
PFJlY051bT45Njk8L1JlY051bT48RGlzcGxheVRleHQ+PHN0eWxlIGZhY2U9InN1cGVyc2NyaXB0
Ij5bMTQxXTwvc3R5bGU+PC9EaXNwbGF5VGV4dD48cmVjb3JkPjxyZWMtbnVtYmVyPjk2OTwvcmVj
LW51bWJlcj48Zm9yZWlnbi1rZXlzPjxrZXkgYXBwPSJFTiIgZGItaWQ9InYweHd2ZWRyMnRlZGFx
ZTl6MjV4YXY5NGRkZWZhdHhhdnAwNSIgdGltZXN0YW1wPSIxMzgwMTA4ODk0Ij45Njk8L2tleT48
L2ZvcmVpZ24ta2V5cz48cmVmLXR5cGUgbmFtZT0iSm91cm5hbCBBcnRpY2xlIj4xNzwvcmVmLXR5
cGU+PGNvbnRyaWJ1dG9ycz48YXV0aG9ycz48YXV0aG9yPk9sb2Zzc29uLCBTLiBPLjwvYXV0aG9y
PjxhdXRob3I+Qm9zdHJvbSwgUC48L2F1dGhvcj48YXV0aG9yPkFuZGVyc3NvbiwgTC48L2F1dGhv
cj48YXV0aG9yPlJ1dGJlcmcsIE0uPC9hdXRob3I+PGF1dGhvcj5QZXJtYW4sIEouPC9hdXRob3I+
PGF1dGhvcj5Cb3JlbiwgSi48L2F1dGhvcj48L2F1dGhvcnM+PC9jb250cmlidXRvcnM+PGF1dGgt
YWRkcmVzcz5TYWhsZ3JlbnNrYSBDZW50ZXIgZm9yIENhcmRpb3Zhc2N1bGFyIGFuZCBNZXRhYm9s
aWMgUmVzZWFyY2gsIFdhbGxlbmJlcmcgTGFib3JhdG9yeSwgU2FobGdyZW5za2EgVW5pdmVyc2l0
eSBIb3NwaXRhbCwgU0UtNDEzIDQ1IEdvdGVib3JnLCBTd2VkZW4uIFN2ZW4tT2xvZi5PbG9mc3Nv
bkB3bGFiLmd1LnNlPC9hdXRoLWFkZHJlc3M+PHRpdGxlcz48dGl0bGU+TGlwaWQgZHJvcGxldHMg
YXMgZHluYW1pYyBvcmdhbmVsbGVzIGNvbm5lY3Rpbmcgc3RvcmFnZSBhbmQgZWZmbHV4IG9mIGxp
cGlkczwvdGl0bGU+PHNlY29uZGFyeS10aXRsZT5CaW9jaGltIEJpb3BoeXMgQWN0YTwvc2Vjb25k
YXJ5LXRpdGxlPjxhbHQtdGl0bGU+QmlvY2hpbWljYSBldCBiaW9waHlzaWNhIGFjdGE8L2FsdC10
aXRsZT48L3RpdGxlcz48cGVyaW9kaWNhbD48ZnVsbC10aXRsZT5CaW9jaGltIEJpb3BoeXMgQWN0
YTwvZnVsbC10aXRsZT48L3BlcmlvZGljYWw+PHBhZ2VzPjQ0OC01ODwvcGFnZXM+PHZvbHVtZT4x
NzkxPC92b2x1bWU+PG51bWJlcj42PC9udW1iZXI+PGVkaXRpb24+MjAwOC8wOS8wOTwvZWRpdGlv
bj48a2V5d29yZHM+PGtleXdvcmQ+QWN5bHRyYW5zZmVyYXNlcy9tZXRhYm9saXNtPC9rZXl3b3Jk
PjxrZXl3b3JkPkFuaW1hbHM8L2tleXdvcmQ+PGtleXdvcmQ+QXRoZXJvc2NsZXJvc2lzL21ldGFi
b2xpc208L2tleXdvcmQ+PGtleXdvcmQ+Q2h5bG9taWNyb25zL21ldGFib2xpc208L2tleXdvcmQ+
PGtleXdvcmQ+RGlhYmV0ZXMgTWVsbGl0dXMsIFR5cGUgMi9tZXRhYm9saXNtPC9rZXl3b3JkPjxr
ZXl3b3JkPkdseWNvbGlwaWRzL21ldGFib2xpc208L2tleXdvcmQ+PGtleXdvcmQ+R2x5Y29wcm90
ZWlucy9tZXRhYm9saXNtPC9rZXl3b3JkPjxrZXl3b3JkPkh1bWFuczwva2V5d29yZD48a2V5d29y
ZD5JbnN1bGluIFJlc2lzdGFuY2U8L2tleXdvcmQ+PGtleXdvcmQ+TGlwb3Byb3RlaW5zLCBWTERM
L21ldGFib2xpc208L2tleXdvcmQ+PGtleXdvcmQ+TWVtYnJhbmUgRnVzaW9uPC9rZXl3b3JkPjxr
ZXl3b3JkPk1pY3Jvc29tZXMvbWV0YWJvbGlzbTwva2V5d29yZD48a2V5d29yZD5PcmdhbmVsbGUg
U2l6ZTwva2V5d29yZD48a2V5d29yZD5PcmdhbmVsbGVzLyptZXRhYm9saXNtL3NlY3JldGlvbjwv
a2V5d29yZD48a2V5d29yZD5Qcm90ZWluIFRyYW5zcG9ydDwva2V5d29yZD48a2V5d29yZD5Ucmln
bHljZXJpZGVzLyptZXRhYm9saXNtL3NlY3JldGlvbjwva2V5d29yZD48L2tleXdvcmRzPjxkYXRl
cz48eWVhcj4yMDA5PC95ZWFyPjxwdWItZGF0ZXM+PGRhdGU+SnVuPC9kYXRlPjwvcHViLWRhdGVz
PjwvZGF0ZXM+PGlzYm4+MDAwNi0zMDAyIChQcmludCkmI3hEOzAwMDYtMzAwMiAoTGlua2luZyk8
L2lzYm4+PGFjY2Vzc2lvbi1udW0+MTg3NzU3OTY8L2FjY2Vzc2lvbi1udW0+PHdvcmstdHlwZT5S
ZXNlYXJjaCBTdXBwb3J0LCBOb24tVS5TLiBHb3YmYXBvczt0JiN4RDtSZXZpZXc8L3dvcmstdHlw
ZT48dXJscz48cmVsYXRlZC11cmxzPjx1cmw+aHR0cDovL3d3dy5uY2JpLm5sbS5uaWguZ292L3B1
Ym1lZC8xODc3NTc5NjwvdXJsPjx1cmw+aHR0cDovL3d3dy5zY2llbmNlZGlyZWN0LmNvbS9zY2ll
bmNlL2FydGljbGUvcGlpL1MxMzg4MTk4MTA4MDAxNTA5PC91cmw+PC9yZWxhdGVkLXVybHM+PC91
cmxzPjxlbGVjdHJvbmljLXJlc291cmNlLW51bT4xMC4xMDE2L2ouYmJhbGlwLjIwMDguMDguMDAx
PC9lbGVjdHJvbmljLXJlc291cmNlLW51bT48bGFuZ3VhZ2U+ZW5nPC9sYW5ndWFnZT48L3JlY29y
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PbG9mc3NvbjwvQXV0aG9yPjxZZWFyPjIwMDk8L1llYXI+
PFJlY051bT45Njk8L1JlY051bT48RGlzcGxheVRleHQ+PHN0eWxlIGZhY2U9InN1cGVyc2NyaXB0
Ij5bMTQxXTwvc3R5bGU+PC9EaXNwbGF5VGV4dD48cmVjb3JkPjxyZWMtbnVtYmVyPjk2OTwvcmVj
LW51bWJlcj48Zm9yZWlnbi1rZXlzPjxrZXkgYXBwPSJFTiIgZGItaWQ9InYweHd2ZWRyMnRlZGFx
ZTl6MjV4YXY5NGRkZWZhdHhhdnAwNSIgdGltZXN0YW1wPSIxMzgwMTA4ODk0Ij45Njk8L2tleT48
L2ZvcmVpZ24ta2V5cz48cmVmLXR5cGUgbmFtZT0iSm91cm5hbCBBcnRpY2xlIj4xNzwvcmVmLXR5
cGU+PGNvbnRyaWJ1dG9ycz48YXV0aG9ycz48YXV0aG9yPk9sb2Zzc29uLCBTLiBPLjwvYXV0aG9y
PjxhdXRob3I+Qm9zdHJvbSwgUC48L2F1dGhvcj48YXV0aG9yPkFuZGVyc3NvbiwgTC48L2F1dGhv
cj48YXV0aG9yPlJ1dGJlcmcsIE0uPC9hdXRob3I+PGF1dGhvcj5QZXJtYW4sIEouPC9hdXRob3I+
PGF1dGhvcj5Cb3JlbiwgSi48L2F1dGhvcj48L2F1dGhvcnM+PC9jb250cmlidXRvcnM+PGF1dGgt
YWRkcmVzcz5TYWhsZ3JlbnNrYSBDZW50ZXIgZm9yIENhcmRpb3Zhc2N1bGFyIGFuZCBNZXRhYm9s
aWMgUmVzZWFyY2gsIFdhbGxlbmJlcmcgTGFib3JhdG9yeSwgU2FobGdyZW5za2EgVW5pdmVyc2l0
eSBIb3NwaXRhbCwgU0UtNDEzIDQ1IEdvdGVib3JnLCBTd2VkZW4uIFN2ZW4tT2xvZi5PbG9mc3Nv
bkB3bGFiLmd1LnNlPC9hdXRoLWFkZHJlc3M+PHRpdGxlcz48dGl0bGU+TGlwaWQgZHJvcGxldHMg
YXMgZHluYW1pYyBvcmdhbmVsbGVzIGNvbm5lY3Rpbmcgc3RvcmFnZSBhbmQgZWZmbHV4IG9mIGxp
cGlkczwvdGl0bGU+PHNlY29uZGFyeS10aXRsZT5CaW9jaGltIEJpb3BoeXMgQWN0YTwvc2Vjb25k
YXJ5LXRpdGxlPjxhbHQtdGl0bGU+QmlvY2hpbWljYSBldCBiaW9waHlzaWNhIGFjdGE8L2FsdC10
aXRsZT48L3RpdGxlcz48cGVyaW9kaWNhbD48ZnVsbC10aXRsZT5CaW9jaGltIEJpb3BoeXMgQWN0
YTwvZnVsbC10aXRsZT48L3BlcmlvZGljYWw+PHBhZ2VzPjQ0OC01ODwvcGFnZXM+PHZvbHVtZT4x
NzkxPC92b2x1bWU+PG51bWJlcj42PC9udW1iZXI+PGVkaXRpb24+MjAwOC8wOS8wOTwvZWRpdGlv
bj48a2V5d29yZHM+PGtleXdvcmQ+QWN5bHRyYW5zZmVyYXNlcy9tZXRhYm9saXNtPC9rZXl3b3Jk
PjxrZXl3b3JkPkFuaW1hbHM8L2tleXdvcmQ+PGtleXdvcmQ+QXRoZXJvc2NsZXJvc2lzL21ldGFi
b2xpc208L2tleXdvcmQ+PGtleXdvcmQ+Q2h5bG9taWNyb25zL21ldGFib2xpc208L2tleXdvcmQ+
PGtleXdvcmQ+RGlhYmV0ZXMgTWVsbGl0dXMsIFR5cGUgMi9tZXRhYm9saXNtPC9rZXl3b3JkPjxr
ZXl3b3JkPkdseWNvbGlwaWRzL21ldGFib2xpc208L2tleXdvcmQ+PGtleXdvcmQ+R2x5Y29wcm90
ZWlucy9tZXRhYm9saXNtPC9rZXl3b3JkPjxrZXl3b3JkPkh1bWFuczwva2V5d29yZD48a2V5d29y
ZD5JbnN1bGluIFJlc2lzdGFuY2U8L2tleXdvcmQ+PGtleXdvcmQ+TGlwb3Byb3RlaW5zLCBWTERM
L21ldGFib2xpc208L2tleXdvcmQ+PGtleXdvcmQ+TWVtYnJhbmUgRnVzaW9uPC9rZXl3b3JkPjxr
ZXl3b3JkPk1pY3Jvc29tZXMvbWV0YWJvbGlzbTwva2V5d29yZD48a2V5d29yZD5PcmdhbmVsbGUg
U2l6ZTwva2V5d29yZD48a2V5d29yZD5PcmdhbmVsbGVzLyptZXRhYm9saXNtL3NlY3JldGlvbjwv
a2V5d29yZD48a2V5d29yZD5Qcm90ZWluIFRyYW5zcG9ydDwva2V5d29yZD48a2V5d29yZD5Ucmln
bHljZXJpZGVzLyptZXRhYm9saXNtL3NlY3JldGlvbjwva2V5d29yZD48L2tleXdvcmRzPjxkYXRl
cz48eWVhcj4yMDA5PC95ZWFyPjxwdWItZGF0ZXM+PGRhdGU+SnVuPC9kYXRlPjwvcHViLWRhdGVz
PjwvZGF0ZXM+PGlzYm4+MDAwNi0zMDAyIChQcmludCkmI3hEOzAwMDYtMzAwMiAoTGlua2luZyk8
L2lzYm4+PGFjY2Vzc2lvbi1udW0+MTg3NzU3OTY8L2FjY2Vzc2lvbi1udW0+PHdvcmstdHlwZT5S
ZXNlYXJjaCBTdXBwb3J0LCBOb24tVS5TLiBHb3YmYXBvczt0JiN4RDtSZXZpZXc8L3dvcmstdHlw
ZT48dXJscz48cmVsYXRlZC11cmxzPjx1cmw+aHR0cDovL3d3dy5uY2JpLm5sbS5uaWguZ292L3B1
Ym1lZC8xODc3NTc5NjwvdXJsPjx1cmw+aHR0cDovL3d3dy5zY2llbmNlZGlyZWN0LmNvbS9zY2ll
bmNlL2FydGljbGUvcGlpL1MxMzg4MTk4MTA4MDAxNTA5PC91cmw+PC9yZWxhdGVkLXVybHM+PC91
cmxzPjxlbGVjdHJvbmljLXJlc291cmNlLW51bT4xMC4xMDE2L2ouYmJhbGlwLjIwMDguMDguMDAx
PC9lbGVjdHJvbmljLXJlc291cmNlLW51bT48bGFuZ3VhZ2U+ZW5nPC9sYW5ndWFnZT48L3JlY29y
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41" w:tooltip="Olofsson, 2009 #969" w:history="1">
        <w:r w:rsidR="000F07FA" w:rsidRPr="00EF2A4D">
          <w:rPr>
            <w:rFonts w:ascii="Book Antiqua" w:hAnsi="Book Antiqua"/>
            <w:noProof/>
            <w:sz w:val="24"/>
            <w:szCs w:val="24"/>
            <w:vertAlign w:val="superscript"/>
            <w:lang w:val="en-US"/>
          </w:rPr>
          <w:t>141</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02F7C" w:rsidRPr="00EF2A4D">
        <w:rPr>
          <w:rFonts w:ascii="Book Antiqua" w:hAnsi="Book Antiqua"/>
          <w:sz w:val="24"/>
          <w:szCs w:val="24"/>
          <w:lang w:val="en-US"/>
        </w:rPr>
        <w:t>.</w:t>
      </w:r>
    </w:p>
    <w:p w14:paraId="44F06A2E" w14:textId="0681F19D" w:rsidR="00F46489" w:rsidRPr="00EF2A4D" w:rsidRDefault="00AA639F"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rPr>
        <w:t xml:space="preserve">HCV and VLDL are both </w:t>
      </w:r>
      <w:r w:rsidR="00A0334B" w:rsidRPr="00EF2A4D">
        <w:rPr>
          <w:rFonts w:ascii="Book Antiqua" w:hAnsi="Book Antiqua"/>
          <w:sz w:val="24"/>
          <w:szCs w:val="24"/>
        </w:rPr>
        <w:t xml:space="preserve">uniquely </w:t>
      </w:r>
      <w:r w:rsidRPr="00EF2A4D">
        <w:rPr>
          <w:rFonts w:ascii="Book Antiqua" w:hAnsi="Book Antiqua"/>
          <w:sz w:val="24"/>
          <w:szCs w:val="24"/>
        </w:rPr>
        <w:t>secreted by hepatocytes and circulate in blood associated to each other</w:t>
      </w:r>
      <w:r w:rsidR="003635EA" w:rsidRPr="00EF2A4D">
        <w:rPr>
          <w:rFonts w:ascii="Book Antiqua" w:hAnsi="Book Antiqua"/>
          <w:sz w:val="24"/>
          <w:szCs w:val="24"/>
        </w:rPr>
        <w:fldChar w:fldCharType="begin">
          <w:fldData xml:space="preserve">PEVuZE5vdGU+PENpdGU+PEF1dGhvcj5BbmRyZTwvQXV0aG9yPjxZZWFyPjIwMDI8L1llYXI+PFJl
Y051bT40Mjk8L1JlY051bT48RGlzcGxheVRleHQ+PHN0eWxlIGZhY2U9InN1cGVyc2NyaXB0Ij5b
NjAsIDYxLCAxNDNdPC9zdHlsZT48L0Rpc3BsYXlUZXh0PjxyZWNvcmQ+PHJlYy1udW1iZXI+NDI5
PC9yZWMtbnVtYmVyPjxmb3JlaWduLWtleXM+PGtleSBhcHA9IkVOIiBkYi1pZD0idjB4d3ZlZHIy
dGVkYXFlOXoyNXhhdjk0ZGRlZmF0eGF2cDA1IiB0aW1lc3RhbXA9IjEzMzA3NzQyNDkiPjQyOTwv
a2V5PjwvZm9yZWlnbi1rZXlzPjxyZWYtdHlwZSBuYW1lPSJKb3VybmFsIEFydGljbGUiPjE3PC9y
ZWYtdHlwZT48Y29udHJpYnV0b3JzPjxhdXRob3JzPjxhdXRob3I+QW5kcmUsIFAuPC9hdXRob3I+
PGF1dGhvcj5Lb211cmlhbi1QcmFkZWwsIEYuPC9hdXRob3I+PGF1dGhvcj5EZWZvcmdlcywgUy48
L2F1dGhvcj48YXV0aG9yPlBlcnJldCwgTS48L2F1dGhvcj48YXV0aG9yPkJlcmxhbmQsIEouIEwu
PC9hdXRob3I+PGF1dGhvcj5Tb2RveWVyLCBNLjwvYXV0aG9yPjxhdXRob3I+UG9sLCBTLjwvYXV0
aG9yPjxhdXRob3I+QnJlY2hvdCwgQy48L2F1dGhvcj48YXV0aG9yPlBhcmFuaG9zLUJhY2NhbGEs
IEcuPC9hdXRob3I+PGF1dGhvcj5Mb3R0ZWF1LCBWLjwvYXV0aG9yPjwvYXV0aG9ycz48L2NvbnRy
aWJ1dG9ycz48YXV0aC1hZGRyZXNzPklOU0VSTSBVNTAzLCBDRVJWSSwgTHlvbiwgRnJhbmNlLiBh
bmRyZUBjZXJ2aS1seW9uLmluc2VybS5mcjwvYXV0aC1hZGRyZXNzPjx0aXRsZXM+PHRpdGxlPkNo
YXJhY3Rlcml6YXRpb24gb2YgbG93LSBhbmQgdmVyeS1sb3ctZGVuc2l0eSBoZXBhdGl0aXMgQyB2
aXJ1cyBSTkEtY29udGFpbmluZyBwYXJ0aWNsZXM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Y5MTktMjg8L3BhZ2Vz
Pjx2b2x1bWU+NzY8L3ZvbHVtZT48bnVtYmVyPjE0PC9udW1iZXI+PGVkaXRpb24+MjAwMi8wNi8y
MDwvZWRpdGlvbj48a2V5d29yZHM+PGtleXdvcmQ+SGVwYWNpdmlydXMvaXNvbGF0aW9uICZhbXA7
IHB1cmlmaWNhdGlvbi8qcGF0aG9nZW5pY2l0eS9waHlzaW9sb2d5PC9rZXl3b3JkPjxrZXl3b3Jk
PkhlcGF0aXRpcyBDIEFudGlib2RpZXMvYmxvb2Q8L2tleXdvcmQ+PGtleXdvcmQ+SGVwYXRpdGlz
IEMsIENocm9uaWMvdmlyb2xvZ3k8L2tleXdvcmQ+PGtleXdvcmQ+SHVtYW5zPC9rZXl3b3JkPjxr
ZXl3b3JkPkltbXVub2dsb2J1bGluIEcvYmxvb2Q8L2tleXdvcmQ+PGtleXdvcmQ+SW1tdW5vZ2xv
YnVsaW4gTS9ibG9vZDwva2V5d29yZD48a2V5d29yZD5MaXBvcHJvdGVpbnMvYW5hbHlzaXM8L2tl
eXdvcmQ+PGtleXdvcmQ+TGlwb3Byb3RlaW5zLCBJREw8L2tleXdvcmQ+PGtleXdvcmQ+TGlwb3By
b3RlaW5zLCBMREwvKmFuYWx5c2lzPC9rZXl3b3JkPjxrZXl3b3JkPkxpcG9wcm90ZWlucywgVkxE
TC8qYW5hbHlzaXM8L2tleXdvcmQ+PGtleXdvcmQ+TWljcm9zY29weSwgRWxlY3Ryb248L2tleXdv
cmQ+PGtleXdvcmQ+Uk5BLCBWaXJhbC8qYmxvb2Q8L2tleXdvcmQ+PGtleXdvcmQ+VHVtb3IgQ2Vs
bHMsIEN1bHR1cmVkPC9rZXl3b3JkPjxrZXl3b3JkPlZpcmlvbi8qaXNvbGF0aW9uICZhbXA7IHB1
cmlmaWNhdGlvbi9waHlzaW9sb2d5PC9rZXl3b3JkPjwva2V5d29yZHM+PGRhdGVzPjx5ZWFyPjIw
MDI8L3llYXI+PHB1Yi1kYXRlcz48ZGF0ZT5KdWw8L2RhdGU+PC9wdWItZGF0ZXM+PC9kYXRlcz48
aXNibj4wMDIyLTUzOFggKFByaW50KSYjeEQ7MDAyMi01MzhYIChMaW5raW5nKTwvaXNibj48YWNj
ZXNzaW9uLW51bT4xMjA3MjQ5MzwvYWNjZXNzaW9uLW51bT48d29yay10eXBlPlJlc2VhcmNoIFN1
cHBvcnQsIE5vbi1VLlMuIEdvdiZhcG9zO3Q8L3dvcmstdHlwZT48dXJscz48cmVsYXRlZC11cmxz
Pjx1cmw+aHR0cDovL3d3dy5uY2JpLm5sbS5uaWguZ292L3B1Ym1lZC8xMjA3MjQ5MzwvdXJsPjx1
cmw+aHR0cDovL2p2aS5hc20ub3JnL2NvbnRlbnQvNzYvMTQvNjkxOS5mdWxsLnBkZjwvdXJsPjwv
cmVsYXRlZC11cmxzPjwvdXJscz48Y3VzdG9tMj4xMzYzMTM8L2N1c3RvbTI+PGxhbmd1YWdlPmVu
ZzwvbGFuZ3VhZ2U+PC9yZWNvcmQ+PC9DaXRlPjxDaXRlPjxBdXRob3I+TmllbHNlbjwvQXV0aG9y
PjxZZWFyPjIwMDY8L1llYXI+PFJlY051bT40MzQ8L1JlY051bT48cmVjb3JkPjxyZWMtbnVtYmVy
PjQzNDwvcmVjLW51bWJlcj48Zm9yZWlnbi1rZXlzPjxrZXkgYXBwPSJFTiIgZGItaWQ9InYweHd2
ZWRyMnRlZGFxZTl6MjV4YXY5NGRkZWZhdHhhdnAwNSIgdGltZXN0YW1wPSIxMzMwNzc0MzUyIj40
MzQ8L2tleT48L2ZvcmVpZ24ta2V5cz48cmVmLXR5cGUgbmFtZT0iSm91cm5hbCBBcnRpY2xlIj4x
NzwvcmVmLXR5cGU+PGNvbnRyaWJ1dG9ycz48YXV0aG9ycz48YXV0aG9yPk5pZWxzZW4sIFMuIFUu
PC9hdXRob3I+PGF1dGhvcj5CYXNzZW5kaW5lLCBNLiBGLjwvYXV0aG9yPjxhdXRob3I+QnVydCwg
QS4gRC48L2F1dGhvcj48YXV0aG9yPk1hcnRpbiwgQy48L2F1dGhvcj48YXV0aG9yPlB1bWVlY2hv
Y2tjaGFpLCBXLjwvYXV0aG9yPjxhdXRob3I+VG9tcywgRy4gTC48L2F1dGhvcj48L2F1dGhvcnM+
PC9jb250cmlidXRvcnM+PGF1dGgtYWRkcmVzcz5OaWVsc2VuLCBTVSYjeEQ7VW5pdiBOZXdjYXN0
bGUsIExpdmVyIFJlcyBHcnAsIFNjaCBDbGluIE1lZCBTY2ksIEZyYW1saW5ndG9uIFBsLCBOZXdj
YXN0bGUgVXBvbiBUeW5lIE5FMiA0SEgsIFR5bmUgJmFtcDsgV2VhciwgRW5nbGFuZCYjeEQ7VW5p
diBOZXdjYXN0bGUsIExpdmVyIFJlcyBHcnAsIFNjaCBDbGluIE1lZCBTY2ksIEZyYW1saW5ndG9u
IFBsLCBOZXdjYXN0bGUgVXBvbiBUeW5lIE5FMiA0SEgsIFR5bmUgJmFtcDsgV2VhciwgRW5nbGFu
ZCYjeEQ7VW5pdiBOZXdjYXN0bGUsIExpdmVyIFJlcyBHcnAsIFNjaCBDbGluIE1lZCBTY2ksIE5l
d2Nhc3RsZSBVcG9uIFR5bmUgTkUyIDRISCwgVHluZSAmYW1wOyBXZWFyLCBFbmdsYW5kJiN4RDtN
ZWQgU2NoIE5ld2Nhc3RsZSBVcG9uIFR5bmUsIFNjaCBDbGluICZhbXA7IExhYiBTY2ksIE5ld2Nh
c3RsZSBVcG9uIFR5bmUgTkUyIDRISCwgVHluZSAmYW1wOyBXZWFyLCBFbmdsYW5kPC9hdXRoLWFk
ZHJlc3M+PHRpdGxlcz48dGl0bGU+QXNzb2NpYXRpb24gYmV0d2VlbiBoZXBhdGl0aXMgQyB2aXJ1
cyBhbmQgdmVyeS1sb3ctZGVuc2l0eSBsaXBvcHJvdGVpbiAoVkxETCkvTERMIGFuYWx5emVkIGlu
IGlvZGl4YW5vbCBkZW5zaXR5IGdyYWRpZW50czwvdGl0bGU+PHNlY29uZGFyeS10aXRsZT5Kb3Vy
bmFsIG9mIHZpcm9sb2d5PC9zZWNvbmRhcnktdGl0bGU+PGFsdC10aXRsZT5KIFZpcm9sPC9hbHQt
dGl0bGU+PC90aXRsZXM+PHBlcmlvZGljYWw+PGZ1bGwtdGl0bGU+Sm91cm5hbCBvZiB2aXJvbG9n
eTwvZnVsbC10aXRsZT48L3BlcmlvZGljYWw+PGFsdC1wZXJpb2RpY2FsPjxmdWxsLXRpdGxlPkog
Vmlyb2w8L2Z1bGwtdGl0bGU+PC9hbHQtcGVyaW9kaWNhbD48cGFnZXM+MjQxOC0yNDI4PC9wYWdl
cz48dm9sdW1lPjgwPC92b2x1bWU+PG51bWJlcj41PC9udW1iZXI+PGtleXdvcmRzPjxrZXl3b3Jk
PmNpcmN1bGF0aW5nIGltbXVuZS1jb21wbGV4ZXM8L2tleXdvcmQ+PGtleXdvcmQ+YiB2aXJhbC1o
ZXBhdGl0aXM8L2tleXdvcmQ+PGtleXdvcmQ+bW9ub2Nsb25hbC1hbnRpYm9kaWVzPC9rZXl3b3Jk
PjxrZXl3b3JkPmluZmVjdGVkIGhvc3RzPC9rZXl3b3JkPjxrZXl3b3JkPmh1bWFuIHNlcmE8L2tl
eXdvcmQ+PGtleXdvcmQ+c3RydWN0dXJhbCBwcm90ZWluczwva2V5d29yZD48a2V5d29yZD5lbnZl
bG9wZSBwcm90ZWluczwva2V5d29yZD48a2V5d29yZD5idW95YW50IGRlbnNpdHk8L2tleXdvcmQ+
PGtleXdvcmQ+bm9uLWE8L2tleXdvcmQ+PGtleXdvcmQ+cGFydGljbGVzPC9rZXl3b3JkPjwva2V5
d29yZHM+PGRhdGVzPjx5ZWFyPjIwMDY8L3llYXI+PHB1Yi1kYXRlcz48ZGF0ZT5NYXI8L2RhdGU+
PC9wdWItZGF0ZXM+PC9kYXRlcz48aXNibj4wMDIyLTUzOFg8L2lzYm4+PGFjY2Vzc2lvbi1udW0+
SVNJOjAwMDIzNTM4ODQwMDAzNDwvYWNjZXNzaW9uLW51bT48dXJscz48cmVsYXRlZC11cmxzPjx1
cmw+Jmx0O0dvIHRvIElTSSZndDs6Ly8wMDAyMzUzODg0MDAwMzQ8L3VybD48dXJsPmh0dHA6Ly9q
dmkuYXNtLm9yZy9jb250ZW50LzgwLzUvMjQxOC5mdWxsLnBkZjwvdXJsPjwvcmVsYXRlZC11cmxz
PjwvdXJscz48ZWxlY3Ryb25pYy1yZXNvdXJjZS1udW0+RG9pIDEwLjExMjgvSnZpLjgwLjUuMjQx
OC0yNDI4LjIwMDY8L2VsZWN0cm9uaWMtcmVzb3VyY2UtbnVtPjxsYW5ndWFnZT5FbmdsaXNoPC9s
YW5ndWFnZT48L3JlY29yZD48L0NpdGU+PENpdGU+PEF1dGhvcj5UaG9tc3NlbjwvQXV0aG9yPjxZ
ZWFyPjE5OTI8L1llYXI+PFJlY051bT4xMTUzPC9SZWNOdW0+PHJlY29yZD48cmVjLW51bWJlcj4x
MTUzPC9yZWMtbnVtYmVyPjxmb3JlaWduLWtleXM+PGtleSBhcHA9IkVOIiBkYi1pZD0idjB4d3Zl
ZHIydGVkYXFlOXoyNXhhdjk0ZGRlZmF0eGF2cDA1IiB0aW1lc3RhbXA9IjEzODg0MDQ1ODUiPjEx
NTM8L2tleT48L2ZvcmVpZ24ta2V5cz48cmVmLXR5cGUgbmFtZT0iSm91cm5hbCBBcnRpY2xlIj4x
NzwvcmVmLXR5cGU+PGNvbnRyaWJ1dG9ycz48YXV0aG9ycz48YXV0aG9yPlRob21zc2VuLCBSLjwv
YXV0aG9yPjxhdXRob3I+Qm9uaywgUy48L2F1dGhvcj48YXV0aG9yPlByb3BmZSwgQy48L2F1dGhv
cj48YXV0aG9yPkhlZXJtYW5uLCBLLiBILjwvYXV0aG9yPjxhdXRob3I+S29jaGVsLCBILiBHLjwv
YXV0aG9yPjxhdXRob3I+VXksIEEuPC9hdXRob3I+PC9hdXRob3JzPjwvY29udHJpYnV0b3JzPjxh
dXRoLWFkZHJlc3M+RGVwYXJ0bWVudCBvZiBNZWRpY2FsIE1pY3JvYmlvbG9neSwgVW5pdmVyc2l0
eSBvZiBHb3R0aW5nZW4sIEZlZGVyYWwgUmVwdWJsaWMgb2YgR2VybWFueS48L2F1dGgtYWRkcmVz
cz48dGl0bGVzPjx0aXRsZT5Bc3NvY2lhdGlvbiBvZiBoZXBhdGl0aXMgQyB2aXJ1cyBpbiBodW1h
biBzZXJhIHdpdGggYmV0YS1saXBvcHJvdGVpbjwvdGl0bGU+PHNlY29uZGFyeS10aXRsZT5NZWQg
TWljcm9iaW9sIEltbXVub2w8L3NlY29uZGFyeS10aXRsZT48YWx0LXRpdGxlPk1lZGljYWwgbWlj
cm9iaW9sb2d5IGFuZCBpbW11bm9sb2d5PC9hbHQtdGl0bGU+PC90aXRsZXM+PHBlcmlvZGljYWw+
PGZ1bGwtdGl0bGU+TWVkIE1pY3JvYmlvbCBJbW11bm9sPC9mdWxsLXRpdGxlPjxhYmJyLTE+TWVk
aWNhbCBtaWNyb2Jpb2xvZ3kgYW5kIGltbXVub2xvZ3k8L2FiYnItMT48L3BlcmlvZGljYWw+PGFs
dC1wZXJpb2RpY2FsPjxmdWxsLXRpdGxlPk1lZCBNaWNyb2Jpb2wgSW1tdW5vbDwvZnVsbC10aXRs
ZT48YWJici0xPk1lZGljYWwgbWljcm9iaW9sb2d5IGFuZCBpbW11bm9sb2d5PC9hYmJyLTE+PC9h
bHQtcGVyaW9kaWNhbD48cGFnZXM+MjkzLTMwMDwvcGFnZXM+PHZvbHVtZT4xODE8L3ZvbHVtZT48
bnVtYmVyPjU8L251bWJlcj48ZWRpdGlvbj4xOTkyLzAxLzAxPC9lZGl0aW9uPjxrZXl3b3Jkcz48
a2V5d29yZD5BY3V0ZSBEaXNlYXNlPC9rZXl3b3JkPjxrZXl3b3JkPkNlbnRyaWZ1Z2F0aW9uLCBE
ZW5zaXR5IEdyYWRpZW50PC9rZXl3b3JkPjxrZXl3b3JkPkhlcGFjaXZpcnVzLyptZXRhYm9saXNt
PC9rZXl3b3JkPjxrZXl3b3JkPkhlcGF0aXRpcyBDL2Jsb29kPC9rZXl3b3JkPjxrZXl3b3JkPkh1
bWFuczwva2V5d29yZD48a2V5d29yZD5MaXBvcHJvdGVpbnMsIExETC8qYmxvb2Q8L2tleXdvcmQ+
PGtleXdvcmQ+UG9seW1lcmFzZSBDaGFpbiBSZWFjdGlvbjwva2V5d29yZD48a2V5d29yZD5Qcm90
ZWluIEJpbmRpbmc8L2tleXdvcmQ+PGtleXdvcmQ+Uk5BLCBWaXJhbC9ibG9vZDwva2V5d29yZD48
L2tleXdvcmRzPjxkYXRlcz48eWVhcj4xOTkyPC95ZWFyPjwvZGF0ZXM+PGlzYm4+MDMwMC04NTg0
IChQcmludCkmI3hEOzAzMDAtODU4NCAoTGlua2luZyk8L2lzYm4+PGFjY2Vzc2lvbi1udW0+MTMz
NTU0NjwvYWNjZXNzaW9uLW51bT48d29yay10eXBlPlJlc2VhcmNoIFN1cHBvcnQsIE5vbi1VLlMu
IEdvdiZhcG9zO3Q8L3dvcmstdHlwZT48dXJscz48cmVsYXRlZC11cmxzPjx1cmw+aHR0cDovL3d3
dy5uY2JpLm5sbS5uaWguZ292L3B1Ym1lZC8xMzM1NTQ2PC91cmw+PC9yZWxhdGVkLXVybHM+PC91
cmxzPjxsYW5ndWFnZT5lbmc8L2xhbmd1YWdlPjwvcmVjb3Jk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BbmRyZTwvQXV0aG9yPjxZZWFyPjIwMDI8L1llYXI+PFJl
Y051bT40Mjk8L1JlY051bT48RGlzcGxheVRleHQ+PHN0eWxlIGZhY2U9InN1cGVyc2NyaXB0Ij5b
NjAsIDYxLCAxNDNdPC9zdHlsZT48L0Rpc3BsYXlUZXh0PjxyZWNvcmQ+PHJlYy1udW1iZXI+NDI5
PC9yZWMtbnVtYmVyPjxmb3JlaWduLWtleXM+PGtleSBhcHA9IkVOIiBkYi1pZD0idjB4d3ZlZHIy
dGVkYXFlOXoyNXhhdjk0ZGRlZmF0eGF2cDA1IiB0aW1lc3RhbXA9IjEzMzA3NzQyNDkiPjQyOTwv
a2V5PjwvZm9yZWlnbi1rZXlzPjxyZWYtdHlwZSBuYW1lPSJKb3VybmFsIEFydGljbGUiPjE3PC9y
ZWYtdHlwZT48Y29udHJpYnV0b3JzPjxhdXRob3JzPjxhdXRob3I+QW5kcmUsIFAuPC9hdXRob3I+
PGF1dGhvcj5Lb211cmlhbi1QcmFkZWwsIEYuPC9hdXRob3I+PGF1dGhvcj5EZWZvcmdlcywgUy48
L2F1dGhvcj48YXV0aG9yPlBlcnJldCwgTS48L2F1dGhvcj48YXV0aG9yPkJlcmxhbmQsIEouIEwu
PC9hdXRob3I+PGF1dGhvcj5Tb2RveWVyLCBNLjwvYXV0aG9yPjxhdXRob3I+UG9sLCBTLjwvYXV0
aG9yPjxhdXRob3I+QnJlY2hvdCwgQy48L2F1dGhvcj48YXV0aG9yPlBhcmFuaG9zLUJhY2NhbGEs
IEcuPC9hdXRob3I+PGF1dGhvcj5Mb3R0ZWF1LCBWLjwvYXV0aG9yPjwvYXV0aG9ycz48L2NvbnRy
aWJ1dG9ycz48YXV0aC1hZGRyZXNzPklOU0VSTSBVNTAzLCBDRVJWSSwgTHlvbiwgRnJhbmNlLiBh
bmRyZUBjZXJ2aS1seW9uLmluc2VybS5mcjwvYXV0aC1hZGRyZXNzPjx0aXRsZXM+PHRpdGxlPkNo
YXJhY3Rlcml6YXRpb24gb2YgbG93LSBhbmQgdmVyeS1sb3ctZGVuc2l0eSBoZXBhdGl0aXMgQyB2
aXJ1cyBSTkEtY29udGFpbmluZyBwYXJ0aWNsZXM8L3RpdGxlPjxzZWNvbmRhcnktdGl0bGU+SiBW
aXJvbDwvc2Vjb25kYXJ5LXRpdGxlPjxhbHQtdGl0bGU+Sm91cm5hbCBvZiB2aXJvbG9neTwvYWx0
LXRpdGxlPjwvdGl0bGVzPjxwZXJpb2RpY2FsPjxmdWxsLXRpdGxlPkogVmlyb2w8L2Z1bGwtdGl0
bGU+PC9wZXJpb2RpY2FsPjxhbHQtcGVyaW9kaWNhbD48ZnVsbC10aXRsZT5Kb3VybmFsIG9mIHZp
cm9sb2d5PC9mdWxsLXRpdGxlPjwvYWx0LXBlcmlvZGljYWw+PHBhZ2VzPjY5MTktMjg8L3BhZ2Vz
Pjx2b2x1bWU+NzY8L3ZvbHVtZT48bnVtYmVyPjE0PC9udW1iZXI+PGVkaXRpb24+MjAwMi8wNi8y
MDwvZWRpdGlvbj48a2V5d29yZHM+PGtleXdvcmQ+SGVwYWNpdmlydXMvaXNvbGF0aW9uICZhbXA7
IHB1cmlmaWNhdGlvbi8qcGF0aG9nZW5pY2l0eS9waHlzaW9sb2d5PC9rZXl3b3JkPjxrZXl3b3Jk
PkhlcGF0aXRpcyBDIEFudGlib2RpZXMvYmxvb2Q8L2tleXdvcmQ+PGtleXdvcmQ+SGVwYXRpdGlz
IEMsIENocm9uaWMvdmlyb2xvZ3k8L2tleXdvcmQ+PGtleXdvcmQ+SHVtYW5zPC9rZXl3b3JkPjxr
ZXl3b3JkPkltbXVub2dsb2J1bGluIEcvYmxvb2Q8L2tleXdvcmQ+PGtleXdvcmQ+SW1tdW5vZ2xv
YnVsaW4gTS9ibG9vZDwva2V5d29yZD48a2V5d29yZD5MaXBvcHJvdGVpbnMvYW5hbHlzaXM8L2tl
eXdvcmQ+PGtleXdvcmQ+TGlwb3Byb3RlaW5zLCBJREw8L2tleXdvcmQ+PGtleXdvcmQ+TGlwb3By
b3RlaW5zLCBMREwvKmFuYWx5c2lzPC9rZXl3b3JkPjxrZXl3b3JkPkxpcG9wcm90ZWlucywgVkxE
TC8qYW5hbHlzaXM8L2tleXdvcmQ+PGtleXdvcmQ+TWljcm9zY29weSwgRWxlY3Ryb248L2tleXdv
cmQ+PGtleXdvcmQ+Uk5BLCBWaXJhbC8qYmxvb2Q8L2tleXdvcmQ+PGtleXdvcmQ+VHVtb3IgQ2Vs
bHMsIEN1bHR1cmVkPC9rZXl3b3JkPjxrZXl3b3JkPlZpcmlvbi8qaXNvbGF0aW9uICZhbXA7IHB1
cmlmaWNhdGlvbi9waHlzaW9sb2d5PC9rZXl3b3JkPjwva2V5d29yZHM+PGRhdGVzPjx5ZWFyPjIw
MDI8L3llYXI+PHB1Yi1kYXRlcz48ZGF0ZT5KdWw8L2RhdGU+PC9wdWItZGF0ZXM+PC9kYXRlcz48
aXNibj4wMDIyLTUzOFggKFByaW50KSYjeEQ7MDAyMi01MzhYIChMaW5raW5nKTwvaXNibj48YWNj
ZXNzaW9uLW51bT4xMjA3MjQ5MzwvYWNjZXNzaW9uLW51bT48d29yay10eXBlPlJlc2VhcmNoIFN1
cHBvcnQsIE5vbi1VLlMuIEdvdiZhcG9zO3Q8L3dvcmstdHlwZT48dXJscz48cmVsYXRlZC11cmxz
Pjx1cmw+aHR0cDovL3d3dy5uY2JpLm5sbS5uaWguZ292L3B1Ym1lZC8xMjA3MjQ5MzwvdXJsPjx1
cmw+aHR0cDovL2p2aS5hc20ub3JnL2NvbnRlbnQvNzYvMTQvNjkxOS5mdWxsLnBkZjwvdXJsPjwv
cmVsYXRlZC11cmxzPjwvdXJscz48Y3VzdG9tMj4xMzYzMTM8L2N1c3RvbTI+PGxhbmd1YWdlPmVu
ZzwvbGFuZ3VhZ2U+PC9yZWNvcmQ+PC9DaXRlPjxDaXRlPjxBdXRob3I+TmllbHNlbjwvQXV0aG9y
PjxZZWFyPjIwMDY8L1llYXI+PFJlY051bT40MzQ8L1JlY051bT48cmVjb3JkPjxyZWMtbnVtYmVy
PjQzNDwvcmVjLW51bWJlcj48Zm9yZWlnbi1rZXlzPjxrZXkgYXBwPSJFTiIgZGItaWQ9InYweHd2
ZWRyMnRlZGFxZTl6MjV4YXY5NGRkZWZhdHhhdnAwNSIgdGltZXN0YW1wPSIxMzMwNzc0MzUyIj40
MzQ8L2tleT48L2ZvcmVpZ24ta2V5cz48cmVmLXR5cGUgbmFtZT0iSm91cm5hbCBBcnRpY2xlIj4x
NzwvcmVmLXR5cGU+PGNvbnRyaWJ1dG9ycz48YXV0aG9ycz48YXV0aG9yPk5pZWxzZW4sIFMuIFUu
PC9hdXRob3I+PGF1dGhvcj5CYXNzZW5kaW5lLCBNLiBGLjwvYXV0aG9yPjxhdXRob3I+QnVydCwg
QS4gRC48L2F1dGhvcj48YXV0aG9yPk1hcnRpbiwgQy48L2F1dGhvcj48YXV0aG9yPlB1bWVlY2hv
Y2tjaGFpLCBXLjwvYXV0aG9yPjxhdXRob3I+VG9tcywgRy4gTC48L2F1dGhvcj48L2F1dGhvcnM+
PC9jb250cmlidXRvcnM+PGF1dGgtYWRkcmVzcz5OaWVsc2VuLCBTVSYjeEQ7VW5pdiBOZXdjYXN0
bGUsIExpdmVyIFJlcyBHcnAsIFNjaCBDbGluIE1lZCBTY2ksIEZyYW1saW5ndG9uIFBsLCBOZXdj
YXN0bGUgVXBvbiBUeW5lIE5FMiA0SEgsIFR5bmUgJmFtcDsgV2VhciwgRW5nbGFuZCYjeEQ7VW5p
diBOZXdjYXN0bGUsIExpdmVyIFJlcyBHcnAsIFNjaCBDbGluIE1lZCBTY2ksIEZyYW1saW5ndG9u
IFBsLCBOZXdjYXN0bGUgVXBvbiBUeW5lIE5FMiA0SEgsIFR5bmUgJmFtcDsgV2VhciwgRW5nbGFu
ZCYjeEQ7VW5pdiBOZXdjYXN0bGUsIExpdmVyIFJlcyBHcnAsIFNjaCBDbGluIE1lZCBTY2ksIE5l
d2Nhc3RsZSBVcG9uIFR5bmUgTkUyIDRISCwgVHluZSAmYW1wOyBXZWFyLCBFbmdsYW5kJiN4RDtN
ZWQgU2NoIE5ld2Nhc3RsZSBVcG9uIFR5bmUsIFNjaCBDbGluICZhbXA7IExhYiBTY2ksIE5ld2Nh
c3RsZSBVcG9uIFR5bmUgTkUyIDRISCwgVHluZSAmYW1wOyBXZWFyLCBFbmdsYW5kPC9hdXRoLWFk
ZHJlc3M+PHRpdGxlcz48dGl0bGU+QXNzb2NpYXRpb24gYmV0d2VlbiBoZXBhdGl0aXMgQyB2aXJ1
cyBhbmQgdmVyeS1sb3ctZGVuc2l0eSBsaXBvcHJvdGVpbiAoVkxETCkvTERMIGFuYWx5emVkIGlu
IGlvZGl4YW5vbCBkZW5zaXR5IGdyYWRpZW50czwvdGl0bGU+PHNlY29uZGFyeS10aXRsZT5Kb3Vy
bmFsIG9mIHZpcm9sb2d5PC9zZWNvbmRhcnktdGl0bGU+PGFsdC10aXRsZT5KIFZpcm9sPC9hbHQt
dGl0bGU+PC90aXRsZXM+PHBlcmlvZGljYWw+PGZ1bGwtdGl0bGU+Sm91cm5hbCBvZiB2aXJvbG9n
eTwvZnVsbC10aXRsZT48L3BlcmlvZGljYWw+PGFsdC1wZXJpb2RpY2FsPjxmdWxsLXRpdGxlPkog
Vmlyb2w8L2Z1bGwtdGl0bGU+PC9hbHQtcGVyaW9kaWNhbD48cGFnZXM+MjQxOC0yNDI4PC9wYWdl
cz48dm9sdW1lPjgwPC92b2x1bWU+PG51bWJlcj41PC9udW1iZXI+PGtleXdvcmRzPjxrZXl3b3Jk
PmNpcmN1bGF0aW5nIGltbXVuZS1jb21wbGV4ZXM8L2tleXdvcmQ+PGtleXdvcmQ+YiB2aXJhbC1o
ZXBhdGl0aXM8L2tleXdvcmQ+PGtleXdvcmQ+bW9ub2Nsb25hbC1hbnRpYm9kaWVzPC9rZXl3b3Jk
PjxrZXl3b3JkPmluZmVjdGVkIGhvc3RzPC9rZXl3b3JkPjxrZXl3b3JkPmh1bWFuIHNlcmE8L2tl
eXdvcmQ+PGtleXdvcmQ+c3RydWN0dXJhbCBwcm90ZWluczwva2V5d29yZD48a2V5d29yZD5lbnZl
bG9wZSBwcm90ZWluczwva2V5d29yZD48a2V5d29yZD5idW95YW50IGRlbnNpdHk8L2tleXdvcmQ+
PGtleXdvcmQ+bm9uLWE8L2tleXdvcmQ+PGtleXdvcmQ+cGFydGljbGVzPC9rZXl3b3JkPjwva2V5
d29yZHM+PGRhdGVzPjx5ZWFyPjIwMDY8L3llYXI+PHB1Yi1kYXRlcz48ZGF0ZT5NYXI8L2RhdGU+
PC9wdWItZGF0ZXM+PC9kYXRlcz48aXNibj4wMDIyLTUzOFg8L2lzYm4+PGFjY2Vzc2lvbi1udW0+
SVNJOjAwMDIzNTM4ODQwMDAzNDwvYWNjZXNzaW9uLW51bT48dXJscz48cmVsYXRlZC11cmxzPjx1
cmw+Jmx0O0dvIHRvIElTSSZndDs6Ly8wMDAyMzUzODg0MDAwMzQ8L3VybD48dXJsPmh0dHA6Ly9q
dmkuYXNtLm9yZy9jb250ZW50LzgwLzUvMjQxOC5mdWxsLnBkZjwvdXJsPjwvcmVsYXRlZC11cmxz
PjwvdXJscz48ZWxlY3Ryb25pYy1yZXNvdXJjZS1udW0+RG9pIDEwLjExMjgvSnZpLjgwLjUuMjQx
OC0yNDI4LjIwMDY8L2VsZWN0cm9uaWMtcmVzb3VyY2UtbnVtPjxsYW5ndWFnZT5FbmdsaXNoPC9s
YW5ndWFnZT48L3JlY29yZD48L0NpdGU+PENpdGU+PEF1dGhvcj5UaG9tc3NlbjwvQXV0aG9yPjxZ
ZWFyPjE5OTI8L1llYXI+PFJlY051bT4xMTUzPC9SZWNOdW0+PHJlY29yZD48cmVjLW51bWJlcj4x
MTUzPC9yZWMtbnVtYmVyPjxmb3JlaWduLWtleXM+PGtleSBhcHA9IkVOIiBkYi1pZD0idjB4d3Zl
ZHIydGVkYXFlOXoyNXhhdjk0ZGRlZmF0eGF2cDA1IiB0aW1lc3RhbXA9IjEzODg0MDQ1ODUiPjEx
NTM8L2tleT48L2ZvcmVpZ24ta2V5cz48cmVmLXR5cGUgbmFtZT0iSm91cm5hbCBBcnRpY2xlIj4x
NzwvcmVmLXR5cGU+PGNvbnRyaWJ1dG9ycz48YXV0aG9ycz48YXV0aG9yPlRob21zc2VuLCBSLjwv
YXV0aG9yPjxhdXRob3I+Qm9uaywgUy48L2F1dGhvcj48YXV0aG9yPlByb3BmZSwgQy48L2F1dGhv
cj48YXV0aG9yPkhlZXJtYW5uLCBLLiBILjwvYXV0aG9yPjxhdXRob3I+S29jaGVsLCBILiBHLjwv
YXV0aG9yPjxhdXRob3I+VXksIEEuPC9hdXRob3I+PC9hdXRob3JzPjwvY29udHJpYnV0b3JzPjxh
dXRoLWFkZHJlc3M+RGVwYXJ0bWVudCBvZiBNZWRpY2FsIE1pY3JvYmlvbG9neSwgVW5pdmVyc2l0
eSBvZiBHb3R0aW5nZW4sIEZlZGVyYWwgUmVwdWJsaWMgb2YgR2VybWFueS48L2F1dGgtYWRkcmVz
cz48dGl0bGVzPjx0aXRsZT5Bc3NvY2lhdGlvbiBvZiBoZXBhdGl0aXMgQyB2aXJ1cyBpbiBodW1h
biBzZXJhIHdpdGggYmV0YS1saXBvcHJvdGVpbjwvdGl0bGU+PHNlY29uZGFyeS10aXRsZT5NZWQg
TWljcm9iaW9sIEltbXVub2w8L3NlY29uZGFyeS10aXRsZT48YWx0LXRpdGxlPk1lZGljYWwgbWlj
cm9iaW9sb2d5IGFuZCBpbW11bm9sb2d5PC9hbHQtdGl0bGU+PC90aXRsZXM+PHBlcmlvZGljYWw+
PGZ1bGwtdGl0bGU+TWVkIE1pY3JvYmlvbCBJbW11bm9sPC9mdWxsLXRpdGxlPjxhYmJyLTE+TWVk
aWNhbCBtaWNyb2Jpb2xvZ3kgYW5kIGltbXVub2xvZ3k8L2FiYnItMT48L3BlcmlvZGljYWw+PGFs
dC1wZXJpb2RpY2FsPjxmdWxsLXRpdGxlPk1lZCBNaWNyb2Jpb2wgSW1tdW5vbDwvZnVsbC10aXRs
ZT48YWJici0xPk1lZGljYWwgbWljcm9iaW9sb2d5IGFuZCBpbW11bm9sb2d5PC9hYmJyLTE+PC9h
bHQtcGVyaW9kaWNhbD48cGFnZXM+MjkzLTMwMDwvcGFnZXM+PHZvbHVtZT4xODE8L3ZvbHVtZT48
bnVtYmVyPjU8L251bWJlcj48ZWRpdGlvbj4xOTkyLzAxLzAxPC9lZGl0aW9uPjxrZXl3b3Jkcz48
a2V5d29yZD5BY3V0ZSBEaXNlYXNlPC9rZXl3b3JkPjxrZXl3b3JkPkNlbnRyaWZ1Z2F0aW9uLCBE
ZW5zaXR5IEdyYWRpZW50PC9rZXl3b3JkPjxrZXl3b3JkPkhlcGFjaXZpcnVzLyptZXRhYm9saXNt
PC9rZXl3b3JkPjxrZXl3b3JkPkhlcGF0aXRpcyBDL2Jsb29kPC9rZXl3b3JkPjxrZXl3b3JkPkh1
bWFuczwva2V5d29yZD48a2V5d29yZD5MaXBvcHJvdGVpbnMsIExETC8qYmxvb2Q8L2tleXdvcmQ+
PGtleXdvcmQ+UG9seW1lcmFzZSBDaGFpbiBSZWFjdGlvbjwva2V5d29yZD48a2V5d29yZD5Qcm90
ZWluIEJpbmRpbmc8L2tleXdvcmQ+PGtleXdvcmQ+Uk5BLCBWaXJhbC9ibG9vZDwva2V5d29yZD48
L2tleXdvcmRzPjxkYXRlcz48eWVhcj4xOTkyPC95ZWFyPjwvZGF0ZXM+PGlzYm4+MDMwMC04NTg0
IChQcmludCkmI3hEOzAzMDAtODU4NCAoTGlua2luZyk8L2lzYm4+PGFjY2Vzc2lvbi1udW0+MTMz
NTU0NjwvYWNjZXNzaW9uLW51bT48d29yay10eXBlPlJlc2VhcmNoIFN1cHBvcnQsIE5vbi1VLlMu
IEdvdiZhcG9zO3Q8L3dvcmstdHlwZT48dXJscz48cmVsYXRlZC11cmxzPjx1cmw+aHR0cDovL3d3
dy5uY2JpLm5sbS5uaWguZ292L3B1Ym1lZC8xMzM1NTQ2PC91cmw+PC9yZWxhdGVkLXVybHM+PC91
cmxzPjxsYW5ndWFnZT5lbmc8L2xhbmd1YWdlPjwvcmVjb3Jk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0" w:tooltip="Andre, 2002 #429" w:history="1">
        <w:r w:rsidR="000F07FA" w:rsidRPr="00EF2A4D">
          <w:rPr>
            <w:rFonts w:ascii="Book Antiqua" w:hAnsi="Book Antiqua"/>
            <w:noProof/>
            <w:sz w:val="24"/>
            <w:szCs w:val="24"/>
            <w:vertAlign w:val="superscript"/>
          </w:rPr>
          <w:t>60</w:t>
        </w:r>
      </w:hyperlink>
      <w:r w:rsidR="00A15288">
        <w:rPr>
          <w:rFonts w:ascii="Book Antiqua" w:hAnsi="Book Antiqua"/>
          <w:noProof/>
          <w:sz w:val="24"/>
          <w:szCs w:val="24"/>
          <w:vertAlign w:val="superscript"/>
        </w:rPr>
        <w:t>,</w:t>
      </w:r>
      <w:hyperlink w:anchor="_ENREF_61" w:tooltip="Nielsen, 2006 #434" w:history="1">
        <w:r w:rsidR="000F07FA" w:rsidRPr="00EF2A4D">
          <w:rPr>
            <w:rFonts w:ascii="Book Antiqua" w:hAnsi="Book Antiqua"/>
            <w:noProof/>
            <w:sz w:val="24"/>
            <w:szCs w:val="24"/>
            <w:vertAlign w:val="superscript"/>
          </w:rPr>
          <w:t>61</w:t>
        </w:r>
      </w:hyperlink>
      <w:r w:rsidR="00A15288">
        <w:rPr>
          <w:rFonts w:ascii="Book Antiqua" w:hAnsi="Book Antiqua"/>
          <w:noProof/>
          <w:sz w:val="24"/>
          <w:szCs w:val="24"/>
          <w:vertAlign w:val="superscript"/>
        </w:rPr>
        <w:t>,</w:t>
      </w:r>
      <w:hyperlink w:anchor="_ENREF_143" w:tooltip="Thomssen, 1992 #1153" w:history="1">
        <w:r w:rsidR="000F07FA" w:rsidRPr="00EF2A4D">
          <w:rPr>
            <w:rFonts w:ascii="Book Antiqua" w:hAnsi="Book Antiqua"/>
            <w:noProof/>
            <w:sz w:val="24"/>
            <w:szCs w:val="24"/>
            <w:vertAlign w:val="superscript"/>
          </w:rPr>
          <w:t>14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 xml:space="preserve">. </w:t>
      </w:r>
      <w:r w:rsidR="00FF619D" w:rsidRPr="00EF2A4D">
        <w:rPr>
          <w:rFonts w:ascii="Book Antiqua" w:hAnsi="Book Antiqua"/>
          <w:sz w:val="24"/>
          <w:szCs w:val="24"/>
          <w:lang w:val="en-US"/>
        </w:rPr>
        <w:t xml:space="preserve">This </w:t>
      </w:r>
      <w:r w:rsidRPr="00EF2A4D">
        <w:rPr>
          <w:rFonts w:ascii="Book Antiqua" w:hAnsi="Book Antiqua"/>
          <w:sz w:val="24"/>
          <w:szCs w:val="24"/>
          <w:lang w:val="en-US"/>
        </w:rPr>
        <w:t>complexation</w:t>
      </w:r>
      <w:r w:rsidR="00FF619D" w:rsidRPr="00EF2A4D">
        <w:rPr>
          <w:rFonts w:ascii="Book Antiqua" w:hAnsi="Book Antiqua"/>
          <w:sz w:val="24"/>
          <w:szCs w:val="24"/>
          <w:lang w:val="en-US"/>
        </w:rPr>
        <w:t xml:space="preserve"> </w:t>
      </w:r>
      <w:r w:rsidRPr="00EF2A4D">
        <w:rPr>
          <w:rFonts w:ascii="Book Antiqua" w:hAnsi="Book Antiqua"/>
          <w:sz w:val="24"/>
          <w:szCs w:val="24"/>
          <w:lang w:val="en-US"/>
        </w:rPr>
        <w:t>likely</w:t>
      </w:r>
      <w:r w:rsidR="00FF619D" w:rsidRPr="00EF2A4D">
        <w:rPr>
          <w:rFonts w:ascii="Book Antiqua" w:hAnsi="Book Antiqua"/>
          <w:sz w:val="24"/>
          <w:szCs w:val="24"/>
          <w:lang w:val="en-US"/>
        </w:rPr>
        <w:t xml:space="preserve"> occur</w:t>
      </w:r>
      <w:r w:rsidRPr="00EF2A4D">
        <w:rPr>
          <w:rFonts w:ascii="Book Antiqua" w:hAnsi="Book Antiqua"/>
          <w:sz w:val="24"/>
          <w:szCs w:val="24"/>
          <w:lang w:val="en-US"/>
        </w:rPr>
        <w:t>s during viral particle assembly</w:t>
      </w:r>
      <w:r w:rsidR="00F77150" w:rsidRPr="00EF2A4D">
        <w:rPr>
          <w:rFonts w:ascii="Book Antiqua" w:hAnsi="Book Antiqua"/>
          <w:sz w:val="24"/>
          <w:szCs w:val="24"/>
          <w:lang w:val="en-US"/>
        </w:rPr>
        <w:t xml:space="preserve"> and release, </w:t>
      </w:r>
      <w:r w:rsidR="009825B6" w:rsidRPr="00EF2A4D">
        <w:rPr>
          <w:rFonts w:ascii="Book Antiqua" w:hAnsi="Book Antiqua"/>
          <w:sz w:val="24"/>
          <w:szCs w:val="24"/>
          <w:lang w:val="en-US"/>
        </w:rPr>
        <w:t>processes found to</w:t>
      </w:r>
      <w:r w:rsidR="00F77150" w:rsidRPr="00EF2A4D">
        <w:rPr>
          <w:rFonts w:ascii="Book Antiqua" w:hAnsi="Book Antiqua"/>
          <w:sz w:val="24"/>
          <w:szCs w:val="24"/>
          <w:lang w:val="en-US"/>
        </w:rPr>
        <w:t xml:space="preserve"> intersect </w:t>
      </w:r>
      <w:r w:rsidRPr="00EF2A4D">
        <w:rPr>
          <w:rFonts w:ascii="Book Antiqua" w:hAnsi="Book Antiqua"/>
          <w:sz w:val="24"/>
          <w:szCs w:val="24"/>
          <w:lang w:val="en-US"/>
        </w:rPr>
        <w:t>with</w:t>
      </w:r>
      <w:r w:rsidR="00FF619D" w:rsidRPr="00EF2A4D">
        <w:rPr>
          <w:rFonts w:ascii="Book Antiqua" w:hAnsi="Book Antiqua"/>
          <w:sz w:val="24"/>
          <w:szCs w:val="24"/>
          <w:lang w:val="en-US"/>
        </w:rPr>
        <w:t xml:space="preserve"> </w:t>
      </w:r>
      <w:r w:rsidRPr="00EF2A4D">
        <w:rPr>
          <w:rFonts w:ascii="Book Antiqua" w:hAnsi="Book Antiqua"/>
          <w:sz w:val="24"/>
          <w:szCs w:val="24"/>
          <w:lang w:val="en-US"/>
        </w:rPr>
        <w:t>VLDL</w:t>
      </w:r>
      <w:r w:rsidR="00FF619D" w:rsidRPr="00EF2A4D">
        <w:rPr>
          <w:rFonts w:ascii="Book Antiqua" w:hAnsi="Book Antiqua"/>
          <w:sz w:val="24"/>
          <w:szCs w:val="24"/>
          <w:lang w:val="en-US"/>
        </w:rPr>
        <w:t xml:space="preserve"> assembly and secretion pathways</w:t>
      </w:r>
      <w:r w:rsidR="009825B6" w:rsidRPr="00EF2A4D">
        <w:rPr>
          <w:rFonts w:ascii="Book Antiqua" w:hAnsi="Book Antiqua"/>
          <w:sz w:val="24"/>
          <w:szCs w:val="24"/>
          <w:lang w:val="en-US"/>
        </w:rPr>
        <w:t>.</w:t>
      </w:r>
      <w:r w:rsidR="00F77150" w:rsidRPr="00EF2A4D">
        <w:rPr>
          <w:rFonts w:ascii="Book Antiqua" w:hAnsi="Book Antiqua"/>
          <w:sz w:val="24"/>
          <w:szCs w:val="24"/>
          <w:lang w:val="en-US"/>
        </w:rPr>
        <w:t xml:space="preserve"> </w:t>
      </w:r>
      <w:r w:rsidR="00FF619D" w:rsidRPr="00EF2A4D">
        <w:rPr>
          <w:rFonts w:ascii="Book Antiqua" w:hAnsi="Book Antiqua"/>
          <w:sz w:val="24"/>
          <w:szCs w:val="24"/>
        </w:rPr>
        <w:t xml:space="preserve">On isolated membrane vesicles containing the HCV replication complex, Huang </w:t>
      </w:r>
      <w:r w:rsidR="00382DC9" w:rsidRPr="00382DC9">
        <w:rPr>
          <w:rFonts w:ascii="Book Antiqua" w:hAnsi="Book Antiqua"/>
          <w:i/>
          <w:sz w:val="24"/>
          <w:szCs w:val="24"/>
        </w:rPr>
        <w:t>et al</w:t>
      </w:r>
      <w:r w:rsidR="00A15288"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XTwvc3R5bGU+PC9EaXNwbGF5VGV4dD48cmVjb3JkPjxyZWMtbnVtYmVyPjE5NzwvcmVjLW51
bWJlcj48Zm9yZWlnbi1rZXlzPjxrZXkgYXBwPSJFTiIgZGItaWQ9InYweHd2ZWRyMnRlZGFxZTl6
MjV4YXY5NGRkZWZhdHhhdnAwNSIgdGltZXN0YW1wPSIxMzI2NzI5MDQ0Ij4xOTc8L2tleT48L2Zv
cmVpZ24ta2V5cz48cmVmLXR5cGUgbmFtZT0iSm91cm5hbCBBcnRpY2xlIj4xNzwvcmVmLXR5cGU+
PGNvbnRyaWJ1dG9ycz48YXV0aG9ycz48YXV0aG9yPkh1YW5nLCBILjwvYXV0aG9yPjxhdXRob3I+
U3VuLCBGLjwvYXV0aG9yPjxhdXRob3I+T3dlbiwgRC4gTS48L2F1dGhvcj48YXV0aG9yPkxpLCBX
LjwvYXV0aG9yPjxhdXRob3I+Q2hlbiwgWS48L2F1dGhvcj48YXV0aG9yPkdhbGUsIE0uLCBKci48
L2F1dGhvcj48YXV0aG9yPlllLCBKLjwvYXV0aG9yPjwvYXV0aG9ycz48L2NvbnRyaWJ1dG9ycz48
YXV0aC1hZGRyZXNzPkRlcGFydG1lbnQgb2YgTW9sZWN1bGFyIEdlbmV0aWNzLCBVbml2ZXJzaXR5
IG9mIFRleGFzIFNvdXRod2VzdGVybiBNZWRpY2FsIENlbnRlciwgRGFsbGFzLCBUWCA3NTM5MC05
MDQ2LCBVU0EuPC9hdXRoLWFkZHJlc3M+PHRpdGxlcz48dGl0bGU+SGVwYXRpdGlzIEMgdmlydXMg
cHJvZHVjdGlvbiBieSBodW1hbiBoZXBhdG9jeXRlcyBkZXBlbmRlbnQgb24gYXNzZW1ibHkgYW5k
IHNlY3JldGlvbiBvZiB2ZXJ5IGxvdy1kZW5zaXR5IGxpcG9wcm90ZWl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U4NDgtNTM8L3BhZ2VzPjx2
b2x1bWU+MTA0PC92b2x1bWU+PG51bWJlcj4xNDwvbnVtYmVyPjxrZXl3b3Jkcz48a2V5d29yZD5B
cG9saXBvcHJvdGVpbnMgQi9tZXRhYm9saXNtPC9rZXl3b3JkPjxrZXl3b3JkPkFwb2xpcG9wcm90
ZWlucyBFL21ldGFib2xpc208L2tleXdvcmQ+PGtleXdvcmQ+Q2FyY2lub21hLCBIZXBhdG9jZWxs
dWxhci9wYXRob2xvZ3k8L2tleXdvcmQ+PGtleXdvcmQ+Q2VsbCBMaW5lLCBUdW1vcjwva2V5d29y
ZD48a2V5d29yZD5IZXBhY2l2aXJ1cy9nZW5ldGljcy8qbWV0YWJvbGlzbTwva2V5d29yZD48a2V5
d29yZD5IZXBhdG9jeXRlcy8qdmlyb2xvZ3k8L2tleXdvcmQ+PGtleXdvcmQ+SHVtYW5zPC9rZXl3
b3JkPjxrZXl3b3JkPkltbXVub21hZ25ldGljIFNlcGFyYXRpb248L2tleXdvcmQ+PGtleXdvcmQ+
TGlwb3Byb3RlaW5zLCBWTERMLypzZWNyZXRpb248L2tleXdvcmQ+PGtleXdvcmQ+TGl2ZXIgTmVv
cGxhc21zL3BhdGhvbG9neTwva2V5d29yZD48a2V5d29yZD5NaWNyb3NvbWVzL2NoZW1pc3RyeS9t
ZXRhYm9saXNtPC9rZXl3b3JkPjxrZXl3b3JkPlJOQSwgU21hbGwgSW50ZXJmZXJpbmcvbWV0YWJv
bGlzbS9waGFybWFjb2xvZ3k8L2tleXdvcmQ+PGtleXdvcmQ+UmVwbGljb248L2tleXdvcmQ+PGtl
eXdvcmQ+VHJpZ2x5Y2VyaWRlcy9hbnRhZ29uaXN0cyAmYW1wOyBpbmhpYml0b3JzPC9rZXl3b3Jk
Pjwva2V5d29yZHM+PGRhdGVzPjx5ZWFyPjIwMDc8L3llYXI+PHB1Yi1kYXRlcz48ZGF0ZT5BcHIg
MzwvZGF0ZT48L3B1Yi1kYXRlcz48L2RhdGVzPjxpc2JuPjAwMjctODQyNCAoUHJpbnQpJiN4RDsw
MDI3LTg0MjQgKExpbmtpbmcpPC9pc2JuPjxhY2Nlc3Npb24tbnVtPjE3Mzc2ODY3PC9hY2Nlc3Np
b24tbnVtPjx1cmxzPjxyZWxhdGVkLXVybHM+PHVybD5odHRwOi8vd3d3Lm5jYmkubmxtLm5paC5n
b3YvcHVibWVkLzE3Mzc2ODY3PC91cmw+PC9yZWxhdGVkLXVybHM+PC91cmxzPjxjdXN0b20yPjE4
MjkzMjc8L2N1c3RvbTI+PGVsZWN0cm9uaWMtcmVzb3VyY2UtbnVtPjEwLjEwNzMvcG5hcy4wNzAw
NzYwMTA0PC9lbGVjdHJvbmljLXJlc291cmNlLW51bT48bGFuZ3VhZ2U+RW5nbGlzaDwvbGFuZ3Vh
Z2U+PC9yZWNvcmQ+PC9DaXRlPjwvRW5kTm90ZT5=
</w:fldData>
        </w:fldChar>
      </w:r>
      <w:r w:rsidR="00A15288" w:rsidRPr="00EF2A4D">
        <w:rPr>
          <w:rFonts w:ascii="Book Antiqua" w:hAnsi="Book Antiqua"/>
          <w:sz w:val="24"/>
          <w:szCs w:val="24"/>
        </w:rPr>
        <w:instrText xml:space="preserve"> ADDIN EN.CITE </w:instrText>
      </w:r>
      <w:r w:rsidR="00A15288"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XTwvc3R5bGU+PC9EaXNwbGF5VGV4dD48cmVjb3JkPjxyZWMtbnVtYmVyPjE5NzwvcmVjLW51
bWJlcj48Zm9yZWlnbi1rZXlzPjxrZXkgYXBwPSJFTiIgZGItaWQ9InYweHd2ZWRyMnRlZGFxZTl6
MjV4YXY5NGRkZWZhdHhhdnAwNSIgdGltZXN0YW1wPSIxMzI2NzI5MDQ0Ij4xOTc8L2tleT48L2Zv
cmVpZ24ta2V5cz48cmVmLXR5cGUgbmFtZT0iSm91cm5hbCBBcnRpY2xlIj4xNzwvcmVmLXR5cGU+
PGNvbnRyaWJ1dG9ycz48YXV0aG9ycz48YXV0aG9yPkh1YW5nLCBILjwvYXV0aG9yPjxhdXRob3I+
U3VuLCBGLjwvYXV0aG9yPjxhdXRob3I+T3dlbiwgRC4gTS48L2F1dGhvcj48YXV0aG9yPkxpLCBX
LjwvYXV0aG9yPjxhdXRob3I+Q2hlbiwgWS48L2F1dGhvcj48YXV0aG9yPkdhbGUsIE0uLCBKci48
L2F1dGhvcj48YXV0aG9yPlllLCBKLjwvYXV0aG9yPjwvYXV0aG9ycz48L2NvbnRyaWJ1dG9ycz48
YXV0aC1hZGRyZXNzPkRlcGFydG1lbnQgb2YgTW9sZWN1bGFyIEdlbmV0aWNzLCBVbml2ZXJzaXR5
IG9mIFRleGFzIFNvdXRod2VzdGVybiBNZWRpY2FsIENlbnRlciwgRGFsbGFzLCBUWCA3NTM5MC05
MDQ2LCBVU0EuPC9hdXRoLWFkZHJlc3M+PHRpdGxlcz48dGl0bGU+SGVwYXRpdGlzIEMgdmlydXMg
cHJvZHVjdGlvbiBieSBodW1hbiBoZXBhdG9jeXRlcyBkZXBlbmRlbnQgb24gYXNzZW1ibHkgYW5k
IHNlY3JldGlvbiBvZiB2ZXJ5IGxvdy1kZW5zaXR5IGxpcG9wcm90ZWlu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hbHQtcGVyaW9kaWNhbD48ZnVsbC10aXRsZT5Qcm9jZWVkaW5ncyBvZiB0aGUg
TmF0aW9uYWwgQWNhZGVteSBvZiBTY2llbmNlcyBvZiB0aGUgVW5pdGVkIFN0YXRlcyBvZiBBbWVy
aWNhPC9mdWxsLXRpdGxlPjwvYWx0LXBlcmlvZGljYWw+PHBhZ2VzPjU4NDgtNTM8L3BhZ2VzPjx2
b2x1bWU+MTA0PC92b2x1bWU+PG51bWJlcj4xNDwvbnVtYmVyPjxrZXl3b3Jkcz48a2V5d29yZD5B
cG9saXBvcHJvdGVpbnMgQi9tZXRhYm9saXNtPC9rZXl3b3JkPjxrZXl3b3JkPkFwb2xpcG9wcm90
ZWlucyBFL21ldGFib2xpc208L2tleXdvcmQ+PGtleXdvcmQ+Q2FyY2lub21hLCBIZXBhdG9jZWxs
dWxhci9wYXRob2xvZ3k8L2tleXdvcmQ+PGtleXdvcmQ+Q2VsbCBMaW5lLCBUdW1vcjwva2V5d29y
ZD48a2V5d29yZD5IZXBhY2l2aXJ1cy9nZW5ldGljcy8qbWV0YWJvbGlzbTwva2V5d29yZD48a2V5
d29yZD5IZXBhdG9jeXRlcy8qdmlyb2xvZ3k8L2tleXdvcmQ+PGtleXdvcmQ+SHVtYW5zPC9rZXl3
b3JkPjxrZXl3b3JkPkltbXVub21hZ25ldGljIFNlcGFyYXRpb248L2tleXdvcmQ+PGtleXdvcmQ+
TGlwb3Byb3RlaW5zLCBWTERMLypzZWNyZXRpb248L2tleXdvcmQ+PGtleXdvcmQ+TGl2ZXIgTmVv
cGxhc21zL3BhdGhvbG9neTwva2V5d29yZD48a2V5d29yZD5NaWNyb3NvbWVzL2NoZW1pc3RyeS9t
ZXRhYm9saXNtPC9rZXl3b3JkPjxrZXl3b3JkPlJOQSwgU21hbGwgSW50ZXJmZXJpbmcvbWV0YWJv
bGlzbS9waGFybWFjb2xvZ3k8L2tleXdvcmQ+PGtleXdvcmQ+UmVwbGljb248L2tleXdvcmQ+PGtl
eXdvcmQ+VHJpZ2x5Y2VyaWRlcy9hbnRhZ29uaXN0cyAmYW1wOyBpbmhpYml0b3JzPC9rZXl3b3Jk
Pjwva2V5d29yZHM+PGRhdGVzPjx5ZWFyPjIwMDc8L3llYXI+PHB1Yi1kYXRlcz48ZGF0ZT5BcHIg
MzwvZGF0ZT48L3B1Yi1kYXRlcz48L2RhdGVzPjxpc2JuPjAwMjctODQyNCAoUHJpbnQpJiN4RDsw
MDI3LTg0MjQgKExpbmtpbmcpPC9pc2JuPjxhY2Nlc3Npb24tbnVtPjE3Mzc2ODY3PC9hY2Nlc3Np
b24tbnVtPjx1cmxzPjxyZWxhdGVkLXVybHM+PHVybD5odHRwOi8vd3d3Lm5jYmkubmxtLm5paC5n
b3YvcHVibWVkLzE3Mzc2ODY3PC91cmw+PC9yZWxhdGVkLXVybHM+PC91cmxzPjxjdXN0b20yPjE4
MjkzMjc8L2N1c3RvbTI+PGVsZWN0cm9uaWMtcmVzb3VyY2UtbnVtPjEwLjEwNzMvcG5hcy4wNzAw
NzYwMTA0PC9lbGVjdHJvbmljLXJlc291cmNlLW51bT48bGFuZ3VhZ2U+RW5nbGlzaDwvbGFuZ3Vh
Z2U+PC9yZWNvcmQ+PC9DaXRlPjwvRW5kTm90ZT5=
</w:fldData>
        </w:fldChar>
      </w:r>
      <w:r w:rsidR="00A15288" w:rsidRPr="00EF2A4D">
        <w:rPr>
          <w:rFonts w:ascii="Book Antiqua" w:hAnsi="Book Antiqua"/>
          <w:sz w:val="24"/>
          <w:szCs w:val="24"/>
        </w:rPr>
        <w:instrText xml:space="preserve"> ADDIN EN.CITE.DATA </w:instrText>
      </w:r>
      <w:r w:rsidR="00A15288" w:rsidRPr="00EF2A4D">
        <w:rPr>
          <w:rFonts w:ascii="Book Antiqua" w:hAnsi="Book Antiqua"/>
          <w:sz w:val="24"/>
          <w:szCs w:val="24"/>
        </w:rPr>
      </w:r>
      <w:r w:rsidR="00A15288" w:rsidRPr="00EF2A4D">
        <w:rPr>
          <w:rFonts w:ascii="Book Antiqua" w:hAnsi="Book Antiqua"/>
          <w:sz w:val="24"/>
          <w:szCs w:val="24"/>
        </w:rPr>
        <w:fldChar w:fldCharType="end"/>
      </w:r>
      <w:r w:rsidR="00A15288" w:rsidRPr="00EF2A4D">
        <w:rPr>
          <w:rFonts w:ascii="Book Antiqua" w:hAnsi="Book Antiqua"/>
          <w:sz w:val="24"/>
          <w:szCs w:val="24"/>
        </w:rPr>
      </w:r>
      <w:r w:rsidR="00A15288" w:rsidRPr="00EF2A4D">
        <w:rPr>
          <w:rFonts w:ascii="Book Antiqua" w:hAnsi="Book Antiqua"/>
          <w:sz w:val="24"/>
          <w:szCs w:val="24"/>
        </w:rPr>
        <w:fldChar w:fldCharType="separate"/>
      </w:r>
      <w:r w:rsidR="00A15288" w:rsidRPr="00EF2A4D">
        <w:rPr>
          <w:rFonts w:ascii="Book Antiqua" w:hAnsi="Book Antiqua"/>
          <w:noProof/>
          <w:sz w:val="24"/>
          <w:szCs w:val="24"/>
          <w:vertAlign w:val="superscript"/>
        </w:rPr>
        <w:t>[</w:t>
      </w:r>
      <w:hyperlink w:anchor="_ENREF_142" w:tooltip="Huang, 2007 #197" w:history="1">
        <w:r w:rsidR="00A15288" w:rsidRPr="00EF2A4D">
          <w:rPr>
            <w:rFonts w:ascii="Book Antiqua" w:hAnsi="Book Antiqua"/>
            <w:noProof/>
            <w:sz w:val="24"/>
            <w:szCs w:val="24"/>
            <w:vertAlign w:val="superscript"/>
          </w:rPr>
          <w:t>142</w:t>
        </w:r>
      </w:hyperlink>
      <w:r w:rsidR="00A15288" w:rsidRPr="00EF2A4D">
        <w:rPr>
          <w:rFonts w:ascii="Book Antiqua" w:hAnsi="Book Antiqua"/>
          <w:noProof/>
          <w:sz w:val="24"/>
          <w:szCs w:val="24"/>
          <w:vertAlign w:val="superscript"/>
        </w:rPr>
        <w:t>]</w:t>
      </w:r>
      <w:r w:rsidR="00A15288" w:rsidRPr="00EF2A4D">
        <w:rPr>
          <w:rFonts w:ascii="Book Antiqua" w:hAnsi="Book Antiqua"/>
          <w:sz w:val="24"/>
          <w:szCs w:val="24"/>
        </w:rPr>
        <w:fldChar w:fldCharType="end"/>
      </w:r>
      <w:r w:rsidR="00FF619D" w:rsidRPr="00EF2A4D">
        <w:rPr>
          <w:rFonts w:ascii="Book Antiqua" w:hAnsi="Book Antiqua"/>
          <w:sz w:val="24"/>
          <w:szCs w:val="24"/>
        </w:rPr>
        <w:t xml:space="preserve"> observed enrichment of proteins involved in VLDL </w:t>
      </w:r>
      <w:r w:rsidR="00FF619D" w:rsidRPr="00EF2A4D">
        <w:rPr>
          <w:rFonts w:ascii="Book Antiqua" w:hAnsi="Book Antiqua"/>
          <w:sz w:val="24"/>
          <w:szCs w:val="24"/>
        </w:rPr>
        <w:lastRenderedPageBreak/>
        <w:t xml:space="preserve">assembly, such as </w:t>
      </w:r>
      <w:r w:rsidR="00D6118D" w:rsidRPr="00EF2A4D">
        <w:rPr>
          <w:rFonts w:ascii="Book Antiqua" w:hAnsi="Book Antiqua"/>
          <w:sz w:val="24"/>
          <w:szCs w:val="24"/>
        </w:rPr>
        <w:t>A</w:t>
      </w:r>
      <w:r w:rsidR="008C1022" w:rsidRPr="00EF2A4D">
        <w:rPr>
          <w:rFonts w:ascii="Book Antiqua" w:hAnsi="Book Antiqua"/>
          <w:sz w:val="24"/>
          <w:szCs w:val="24"/>
        </w:rPr>
        <w:t>poB</w:t>
      </w:r>
      <w:r w:rsidR="00D6118D" w:rsidRPr="00EF2A4D">
        <w:rPr>
          <w:rFonts w:ascii="Book Antiqua" w:hAnsi="Book Antiqua"/>
          <w:sz w:val="24"/>
          <w:szCs w:val="24"/>
        </w:rPr>
        <w:t>, Ap</w:t>
      </w:r>
      <w:r w:rsidR="00FF619D" w:rsidRPr="00EF2A4D">
        <w:rPr>
          <w:rFonts w:ascii="Book Antiqua" w:hAnsi="Book Antiqua"/>
          <w:sz w:val="24"/>
          <w:szCs w:val="24"/>
        </w:rPr>
        <w:t xml:space="preserve">oE and </w:t>
      </w:r>
      <w:r w:rsidR="00843943" w:rsidRPr="00EF2A4D">
        <w:rPr>
          <w:rFonts w:ascii="Book Antiqua" w:hAnsi="Book Antiqua"/>
          <w:sz w:val="24"/>
          <w:szCs w:val="24"/>
        </w:rPr>
        <w:t>MTP</w:t>
      </w:r>
      <w:r w:rsidR="00FF619D" w:rsidRPr="00EF2A4D">
        <w:rPr>
          <w:rFonts w:ascii="Book Antiqua" w:hAnsi="Book Antiqua"/>
          <w:sz w:val="24"/>
          <w:szCs w:val="24"/>
        </w:rPr>
        <w:t xml:space="preserve">. </w:t>
      </w:r>
      <w:r w:rsidR="00F87607" w:rsidRPr="00EF2A4D">
        <w:rPr>
          <w:rFonts w:ascii="Book Antiqua" w:hAnsi="Book Antiqua"/>
          <w:sz w:val="24"/>
          <w:szCs w:val="24"/>
        </w:rPr>
        <w:t xml:space="preserve">In addition, </w:t>
      </w:r>
      <w:r w:rsidR="009825B6" w:rsidRPr="00EF2A4D">
        <w:rPr>
          <w:rFonts w:ascii="Book Antiqua" w:hAnsi="Book Antiqua"/>
          <w:sz w:val="24"/>
          <w:szCs w:val="24"/>
        </w:rPr>
        <w:t>HCV production</w:t>
      </w:r>
      <w:r w:rsidR="00F87607" w:rsidRPr="00EF2A4D">
        <w:rPr>
          <w:rFonts w:ascii="Book Antiqua" w:hAnsi="Book Antiqua"/>
          <w:sz w:val="24"/>
          <w:szCs w:val="24"/>
        </w:rPr>
        <w:t xml:space="preserve"> was reduced</w:t>
      </w:r>
      <w:r w:rsidR="009825B6" w:rsidRPr="00EF2A4D">
        <w:rPr>
          <w:rFonts w:ascii="Book Antiqua" w:hAnsi="Book Antiqua"/>
          <w:sz w:val="24"/>
          <w:szCs w:val="24"/>
        </w:rPr>
        <w:t xml:space="preserve"> </w:t>
      </w:r>
      <w:r w:rsidR="00F87607" w:rsidRPr="00EF2A4D">
        <w:rPr>
          <w:rFonts w:ascii="Book Antiqua" w:hAnsi="Book Antiqua"/>
          <w:sz w:val="24"/>
          <w:szCs w:val="24"/>
        </w:rPr>
        <w:t>by</w:t>
      </w:r>
      <w:r w:rsidR="009825B6" w:rsidRPr="00EF2A4D">
        <w:rPr>
          <w:rFonts w:ascii="Book Antiqua" w:hAnsi="Book Antiqua"/>
          <w:sz w:val="24"/>
          <w:szCs w:val="24"/>
        </w:rPr>
        <w:t xml:space="preserve"> VLDL assembly blockade</w:t>
      </w:r>
      <w:r w:rsidR="008C1022" w:rsidRPr="00EF2A4D">
        <w:rPr>
          <w:rFonts w:ascii="Book Antiqua" w:hAnsi="Book Antiqua"/>
          <w:sz w:val="24"/>
          <w:szCs w:val="24"/>
        </w:rPr>
        <w:t xml:space="preserve"> using </w:t>
      </w:r>
      <w:r w:rsidR="00D6118D" w:rsidRPr="00A15288">
        <w:rPr>
          <w:rFonts w:ascii="Book Antiqua" w:hAnsi="Book Antiqua"/>
          <w:sz w:val="24"/>
          <w:szCs w:val="24"/>
        </w:rPr>
        <w:t>A</w:t>
      </w:r>
      <w:r w:rsidR="008C1022" w:rsidRPr="00A15288">
        <w:rPr>
          <w:rFonts w:ascii="Book Antiqua" w:hAnsi="Book Antiqua"/>
          <w:sz w:val="24"/>
          <w:szCs w:val="24"/>
        </w:rPr>
        <w:t>poB</w:t>
      </w:r>
      <w:r w:rsidR="008C1022" w:rsidRPr="00EF2A4D">
        <w:rPr>
          <w:rFonts w:ascii="Book Antiqua" w:hAnsi="Book Antiqua"/>
          <w:sz w:val="24"/>
          <w:szCs w:val="24"/>
        </w:rPr>
        <w:t xml:space="preserve"> silencing and </w:t>
      </w:r>
      <w:r w:rsidR="00640C4F" w:rsidRPr="00A15288">
        <w:rPr>
          <w:rFonts w:ascii="Book Antiqua" w:hAnsi="Book Antiqua"/>
          <w:sz w:val="24"/>
          <w:szCs w:val="24"/>
        </w:rPr>
        <w:t>MTP</w:t>
      </w:r>
      <w:r w:rsidR="008C1022" w:rsidRPr="00EF2A4D">
        <w:rPr>
          <w:rFonts w:ascii="Book Antiqua" w:hAnsi="Book Antiqua"/>
          <w:sz w:val="24"/>
          <w:szCs w:val="24"/>
        </w:rPr>
        <w:t xml:space="preserve"> inhibition</w:t>
      </w:r>
      <w:r w:rsidR="003635EA"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LCAxNDQsIDE0NV08L3N0eWxlPjwvRGlzcGxheVRleHQ+PHJlY29yZD48cmVjLW51bWJlcj4x
OTc8L3JlYy1udW1iZXI+PGZvcmVpZ24ta2V5cz48a2V5IGFwcD0iRU4iIGRiLWlkPSJ2MHh3dmVk
cjJ0ZWRhcWU5ejI1eGF2OTRkZGVmYXR4YXZwMDUiIHRpbWVzdGFtcD0iMTMyNjcyOTA0NCI+MTk3
PC9rZXk+PC9mb3JlaWduLWtleXM+PHJlZi10eXBlIG5hbWU9IkpvdXJuYWwgQXJ0aWNsZSI+MTc8
L3JlZi10eXBlPjxjb250cmlidXRvcnM+PGF1dGhvcnM+PGF1dGhvcj5IdWFuZywgSC48L2F1dGhv
cj48YXV0aG9yPlN1biwgRi48L2F1dGhvcj48YXV0aG9yPk93ZW4sIEQuIE0uPC9hdXRob3I+PGF1
dGhvcj5MaSwgVy48L2F1dGhvcj48YXV0aG9yPkNoZW4sIFkuPC9hdXRob3I+PGF1dGhvcj5HYWxl
LCBNLiwgSnIuPC9hdXRob3I+PGF1dGhvcj5ZZSwgSi48L2F1dGhvcj48L2F1dGhvcnM+PC9jb250
cmlidXRvcnM+PGF1dGgtYWRkcmVzcz5EZXBhcnRtZW50IG9mIE1vbGVjdWxhciBHZW5ldGljcywg
VW5pdmVyc2l0eSBvZiBUZXhhcyBTb3V0aHdlc3Rlcm4gTWVkaWNhbCBDZW50ZXIsIERhbGxhcywg
VFggNzUzOTAtOTA0NiwgVVNBLjwvYXV0aC1hZGRyZXNzPjx0aXRsZXM+PHRpdGxlPkhlcGF0aXRp
cyBDIHZpcnVzIHByb2R1Y3Rpb24gYnkgaHVtYW4gaGVwYXRvY3l0ZXMgZGVwZW5kZW50IG9uIGFz
c2VtYmx5IGFuZCBzZWNyZXRpb24gb2YgdmVyeSBsb3ctZGVuc2l0eSBsaXBvcHJvdGVpb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1ODQ4LTUz
PC9wYWdlcz48dm9sdW1lPjEwNDwvdm9sdW1lPjxudW1iZXI+MTQ8L251bWJlcj48a2V5d29yZHM+
PGtleXdvcmQ+QXBvbGlwb3Byb3RlaW5zIEIvbWV0YWJvbGlzbTwva2V5d29yZD48a2V5d29yZD5B
cG9saXBvcHJvdGVpbnMgRS9tZXRhYm9saXNtPC9rZXl3b3JkPjxrZXl3b3JkPkNhcmNpbm9tYSwg
SGVwYXRvY2VsbHVsYXIvcGF0aG9sb2d5PC9rZXl3b3JkPjxrZXl3b3JkPkNlbGwgTGluZSwgVHVt
b3I8L2tleXdvcmQ+PGtleXdvcmQ+SGVwYWNpdmlydXMvZ2VuZXRpY3MvKm1ldGFib2xpc208L2tl
eXdvcmQ+PGtleXdvcmQ+SGVwYXRvY3l0ZXMvKnZpcm9sb2d5PC9rZXl3b3JkPjxrZXl3b3JkPkh1
bWFuczwva2V5d29yZD48a2V5d29yZD5JbW11bm9tYWduZXRpYyBTZXBhcmF0aW9uPC9rZXl3b3Jk
PjxrZXl3b3JkPkxpcG9wcm90ZWlucywgVkxETC8qc2VjcmV0aW9uPC9rZXl3b3JkPjxrZXl3b3Jk
PkxpdmVyIE5lb3BsYXNtcy9wYXRob2xvZ3k8L2tleXdvcmQ+PGtleXdvcmQ+TWljcm9zb21lcy9j
aGVtaXN0cnkvbWV0YWJvbGlzbTwva2V5d29yZD48a2V5d29yZD5STkEsIFNtYWxsIEludGVyZmVy
aW5nL21ldGFib2xpc20vcGhhcm1hY29sb2d5PC9rZXl3b3JkPjxrZXl3b3JkPlJlcGxpY29uPC9r
ZXl3b3JkPjxrZXl3b3JkPlRyaWdseWNlcmlkZXMvYW50YWdvbmlzdHMgJmFtcDsgaW5oaWJpdG9y
czwva2V5d29yZD48L2tleXdvcmRzPjxkYXRlcz48eWVhcj4yMDA3PC95ZWFyPjxwdWItZGF0ZXM+
PGRhdGU+QXByIDM8L2RhdGU+PC9wdWItZGF0ZXM+PC9kYXRlcz48aXNibj4wMDI3LTg0MjQgKFBy
aW50KSYjeEQ7MDAyNy04NDI0IChMaW5raW5nKTwvaXNibj48YWNjZXNzaW9uLW51bT4xNzM3Njg2
NzwvYWNjZXNzaW9uLW51bT48dXJscz48cmVsYXRlZC11cmxzPjx1cmw+aHR0cDovL3d3dy5uY2Jp
Lm5sbS5uaWguZ292L3B1Ym1lZC8xNzM3Njg2NzwvdXJsPjwvcmVsYXRlZC11cmxzPjwvdXJscz48
Y3VzdG9tMj4xODI5MzI3PC9jdXN0b20yPjxlbGVjdHJvbmljLXJlc291cmNlLW51bT4xMC4xMDcz
L3BuYXMuMDcwMDc2MDEwNDwvZWxlY3Ryb25pYy1yZXNvdXJjZS1udW0+PGxhbmd1YWdlPkVuZ2xp
c2g8L2xhbmd1YWdlPjwvcmVjb3JkPjwvQ2l0ZT48Q2l0ZT48QXV0aG9yPkdhc3RhbWluemE8L0F1
dGhvcj48WWVhcj4yMDA4PC9ZZWFyPjxSZWNOdW0+OTc5PC9SZWNOdW0+PHJlY29yZD48cmVjLW51
bWJlcj45Nzk8L3JlYy1udW1iZXI+PGZvcmVpZ24ta2V5cz48a2V5IGFwcD0iRU4iIGRiLWlkPSJ2
MHh3dmVkcjJ0ZWRhcWU5ejI1eGF2OTRkZGVmYXR4YXZwMDUiIHRpbWVzdGFtcD0iMTM4MDEwOTcy
MCI+OTc5PC9rZXk+PC9mb3JlaWduLWtleXM+PHJlZi10eXBlIG5hbWU9IkpvdXJuYWwgQXJ0aWNs
ZSI+MTc8L3JlZi10eXBlPjxjb250cmlidXRvcnM+PGF1dGhvcnM+PGF1dGhvcj5HYXN0YW1pbnph
LCBQLjwvYXV0aG9yPjxhdXRob3I+Q2hlbmcsIEcuPC9hdXRob3I+PGF1dGhvcj5XaWVsYW5kLCBT
LjwvYXV0aG9yPjxhdXRob3I+WmhvbmcsIEouPC9hdXRob3I+PGF1dGhvcj5MaWFvLCBXLjwvYXV0
aG9yPjxhdXRob3I+Q2hpc2FyaSwgRi4gVi48L2F1dGhvcj48L2F1dGhvcnM+PC9jb250cmlidXRv
cnM+PGF1dGgtYWRkcmVzcz5UaGUgU2NyaXBwcyBSZXNlYXJjaCBJbnN0aXR1dGUsIE1haWxkcm9w
IFNCUi0xMCwgMTA1NTAgTm9ydGggVG9ycmV5IFBpbmVzIFJvYWQsIExhIEpvbGxhLCBDQSA5MjAz
NywgVVNBLjwvYXV0aC1hZGRyZXNzPjx0aXRsZXM+PHRpdGxlPkNlbGx1bGFyIGRldGVybWluYW50
cyBvZiBoZXBhdGl0aXMgQyB2aXJ1cyBhc3NlbWJseSwgbWF0dXJhdGlvbiwgZGVncmFkYXRpb24s
IGFuZCBzZWNyZXRpb24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IxMjAtOTwvcGFnZXM+PHZvbHVtZT44Mjwvdm9s
dW1lPjxudW1iZXI+NTwvbnVtYmVyPjxlZGl0aW9uPjIwMDcvMTIvMTQ8L2VkaXRpb24+PGtleXdv
cmRzPjxrZXl3b3JkPkFwb2xpcG9wcm90ZWlucyBCL3BoeXNpb2xvZ3k8L2tleXdvcmQ+PGtleXdv
cmQ+QmFzZSBTZXF1ZW5jZTwva2V5d29yZD48a2V5d29yZD5CcmVmZWxkaW4gQS9waGFybWFjb2xv
Z3k8L2tleXdvcmQ+PGtleXdvcmQ+Q2FycmllciBQcm90ZWlucy9waHlzaW9sb2d5PC9rZXl3b3Jk
PjxrZXl3b3JkPkNlbGwgTGluZTwva2V5d29yZD48a2V5d29yZD5ETkEgUHJpbWVyczwva2V5d29y
ZD48a2V5d29yZD5GbHVvcmVzY2VudCBBbnRpYm9keSBUZWNobmlxdWU8L2tleXdvcmQ+PGtleXdv
cmQ+SGVwYWNpdmlydXMvZHJ1ZyBlZmZlY3RzL2dlbmV0aWNzL3BhdGhvZ2VuaWNpdHkvKnBoeXNp
b2xvZ3k8L2tleXdvcmQ+PGtleXdvcmQ+Uk5BLCBWaXJhbC9nZW5ldGljcy9pc29sYXRpb24gJmFt
cDsgcHVyaWZpY2F0aW9uPC9rZXl3b3JkPjxrZXl3b3JkPlZpcnVzIEFzc2VtYmx5LypwaHlzaW9s
b2d5PC9rZXl3b3JkPjwva2V5d29yZHM+PGRhdGVzPjx5ZWFyPjIwMDg8L3llYXI+PHB1Yi1kYXRl
cz48ZGF0ZT5NYXI8L2RhdGU+PC9wdWItZGF0ZXM+PC9kYXRlcz48aXNibj4xMDk4LTU1MTQgKEVs
ZWN0cm9uaWMpJiN4RDswMDIyLTUzOFggKExpbmtpbmcpPC9pc2JuPjxhY2Nlc3Npb24tbnVtPjE4
MDc3NzA3PC9hY2Nlc3Npb24tbnVtPjx3b3JrLXR5cGU+UmVzZWFyY2ggU3VwcG9ydCwgTi5JLkgu
LCBFeHRyYW11cmFsPC93b3JrLXR5cGU+PHVybHM+PHJlbGF0ZWQtdXJscz48dXJsPmh0dHA6Ly93
d3cubmNiaS5ubG0ubmloLmdvdi9wdWJtZWQvMTgwNzc3MDc8L3VybD48dXJsPmh0dHA6Ly9qdmku
YXNtLm9yZy9jb250ZW50LzgyLzUvMjEyMC5mdWxsLnBkZiNwYWdlPTEmYW1wO3ZpZXc9Rml0SDwv
dXJsPjwvcmVsYXRlZC11cmxzPjwvdXJscz48Y3VzdG9tMj4yMjU4OTM4PC9jdXN0b20yPjxlbGVj
dHJvbmljLXJlc291cmNlLW51bT4xMC4xMTI4L0pWSS4wMjA1My0wNzwvZWxlY3Ryb25pYy1yZXNv
dXJjZS1udW0+PGxhbmd1YWdlPmVuZzwvbGFuZ3VhZ2U+PC9yZWNvcmQ+PC9DaXRlPjxDaXRlPjxB
dXRob3I+TmFobWlhczwvQXV0aG9yPjxZZWFyPjIwMDg8L1llYXI+PFJlY051bT4xMDYyPC9SZWNO
dW0+PHJlY29yZD48cmVjLW51bWJlcj4xMDYyPC9yZWMtbnVtYmVyPjxmb3JlaWduLWtleXM+PGtl
eSBhcHA9IkVOIiBkYi1pZD0idjB4d3ZlZHIydGVkYXFlOXoyNXhhdjk0ZGRlZmF0eGF2cDA1IiB0
aW1lc3RhbXA9IjEzODU0NjgyNDAiPjEwNjI8L2tleT48L2ZvcmVpZ24ta2V5cz48cmVmLXR5cGUg
bmFtZT0iSm91cm5hbCBBcnRpY2xlIj4xNzwvcmVmLXR5cGU+PGNvbnRyaWJ1dG9ycz48YXV0aG9y
cz48YXV0aG9yPk5haG1pYXMsIFkuPC9hdXRob3I+PGF1dGhvcj5Hb2xkd2Fzc2VyLCBKLjwvYXV0
aG9yPjxhdXRob3I+Q2FzYWxpLCBNLjwvYXV0aG9yPjxhdXRob3I+dmFuIFBvbGwsIEQuPC9hdXRo
b3I+PGF1dGhvcj5XYWtpdGEsIFQuPC9hdXRob3I+PGF1dGhvcj5DaHVuZywgUi4gVC48L2F1dGhv
cj48YXV0aG9yPllhcm11c2gsIE0uIEwuPC9hdXRob3I+PC9hdXRob3JzPjwvY29udHJpYnV0b3Jz
PjxhdXRoLWFkZHJlc3M+Q2VudGVyIGZvciBFbmdpbmVlcmluZyBpbiBNZWRpY2luZSwgU2hyaW5l
cnMgQnVybnMgSG9zcGl0YWwsIEJvc3RvbiwgTUEsIFVTQS4geW5haG1pYXNAcGFydG5lcnMub3Jn
PC9hdXRoLWFkZHJlc3M+PHRpdGxlcz48dGl0bGU+QXBvbGlwb3Byb3RlaW4gQi1kZXBlbmRlbnQg
aGVwYXRpdGlzIEMgdmlydXMgc2VjcmV0aW9uIGlzIGluaGliaXRlZCBieSB0aGUgZ3JhcGVmcnVp
dCBmbGF2b25vaWQgbmFyaW5nZW5pbjwvdGl0bGU+PHNlY29uZGFyeS10aXRsZT5IZXBhdG9sb2d5
PC9zZWNvbmRhcnktdGl0bGU+PC90aXRsZXM+PHBlcmlvZGljYWw+PGZ1bGwtdGl0bGU+SGVwYXRv
bG9neTwvZnVsbC10aXRsZT48L3BlcmlvZGljYWw+PHBhZ2VzPjE0MzctNDU8L3BhZ2VzPjx2b2x1
bWU+NDc8L3ZvbHVtZT48bnVtYmVyPjU8L251bWJlcj48ZWRpdGlvbj4yMDA4LzA0LzA5PC9lZGl0
aW9uPjxrZXl3b3Jkcz48a2V5d29yZD5BcG9saXBvcHJvdGVpbnMgQi9nZW5ldGljcy8qcGh5c2lv
bG9neTwva2V5d29yZD48a2V5d29yZD5DYXJjaW5vbWEsIEhlcGF0b2NlbGx1bGFyL3Zpcm9sb2d5
PC9rZXl3b3JkPjxrZXl3b3JkPkNlbGwgTGluZSwgVHVtb3I8L2tleXdvcmQ+PGtleXdvcmQ+Q2Vs
bCBTdXJ2aXZhbDwva2V5d29yZD48a2V5d29yZD5DaXRydXMgcGFyYWRpc2k8L2tleXdvcmQ+PGtl
eXdvcmQ+RE5BIFByaW1lcnM8L2tleXdvcmQ+PGtleXdvcmQ+RW56eW1lLUxpbmtlZCBJbW11bm9z
b3JiZW50IEFzc2F5PC9rZXl3b3JkPjxrZXl3b3JkPkZsYXZhbm9uZXMvKnBoYXJtYWNvbG9neTwv
a2V5d29yZD48a2V5d29yZD4qR2VuZSBTaWxlbmNpbmc8L2tleXdvcmQ+PGtleXdvcmQ+SGVwYWNp
dmlydXMvZHJ1ZyBlZmZlY3RzL3BhdGhvZ2VuaWNpdHkvKnBoeXNpb2xvZ3k8L2tleXdvcmQ+PGtl
eXdvcmQ+SHVtYW5zPC9rZXl3b3JkPjxrZXl3b3JkPkxpdmVyIE5lb3BsYXNtcy92aXJvbG9neTwv
a2V5d29yZD48a2V5d29yZD5STkEsIE1lc3Nlbmdlci9nZW5ldGljczwva2V5d29yZD48a2V5d29y
ZD5SZXZlcnNlIFRyYW5zY3JpcHRhc2UgUG9seW1lcmFzZSBDaGFpbiBSZWFjdGlvbjwva2V5d29y
ZD48a2V5d29yZD5WaXJhbCBDb3JlIFByb3RlaW5zL2FuYWx5c2lzPC9rZXl3b3JkPjwva2V5d29y
ZHM+PGRhdGVzPjx5ZWFyPjIwMDg8L3llYXI+PHB1Yi1kYXRlcz48ZGF0ZT5NYXk8L2RhdGU+PC9w
dWItZGF0ZXM+PC9kYXRlcz48aXNibj4xNTI3LTMzNTAgKEVsZWN0cm9uaWMpJiN4RDswMjcwLTkx
MzkgKExpbmtpbmcpPC9pc2JuPjxhY2Nlc3Npb24tbnVtPjE4MzkzMjg3PC9hY2Nlc3Npb24tbnVt
Pjx1cmxzPjxyZWxhdGVkLXVybHM+PHVybD5odHRwOi8vd3d3Lm5jYmkubmxtLm5paC5nb3YvcHVi
bWVkLzE4MzkzMjg3PC91cmw+PHVybD5odHRwOi8vb25saW5lbGlicmFyeS53aWxleS5jb20vc3Rv
cmUvMTAuMTAwMi9oZXAuMjIxOTcvYXNzZXQvMjIxOTdfZnRwLnBkZj92PTEmYW1wO3Q9aG9oNDN1
emQmYW1wO3M9NmQwOGExNzg2NGQxYWZiNmViNjVjNGVmYWIxNzkzNzdlMWRmNzdiYjwvdXJsPjwv
cmVsYXRlZC11cmxzPjwvdXJscz48ZWxlY3Ryb25pYy1yZXNvdXJjZS1udW0+MTAuMTAwMi9oZXAu
MjIxOTc8L2VsZWN0cm9uaWMtcmVzb3VyY2UtbnVtPjxsYW5ndWFnZT5lbmc8L2xhbmd1YWdlPjwv
cmVjb3JkPjwvQ2l0ZT48L0VuZE5vdGU+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IdWFuZzwvQXV0aG9yPjxZZWFyPjIwMDc8L1llYXI+PFJl
Y051bT4xOTc8L1JlY051bT48RGlzcGxheVRleHQ+PHN0eWxlIGZhY2U9InN1cGVyc2NyaXB0Ij5b
MTQyLCAxNDQsIDE0NV08L3N0eWxlPjwvRGlzcGxheVRleHQ+PHJlY29yZD48cmVjLW51bWJlcj4x
OTc8L3JlYy1udW1iZXI+PGZvcmVpZ24ta2V5cz48a2V5IGFwcD0iRU4iIGRiLWlkPSJ2MHh3dmVk
cjJ0ZWRhcWU5ejI1eGF2OTRkZGVmYXR4YXZwMDUiIHRpbWVzdGFtcD0iMTMyNjcyOTA0NCI+MTk3
PC9rZXk+PC9mb3JlaWduLWtleXM+PHJlZi10eXBlIG5hbWU9IkpvdXJuYWwgQXJ0aWNsZSI+MTc8
L3JlZi10eXBlPjxjb250cmlidXRvcnM+PGF1dGhvcnM+PGF1dGhvcj5IdWFuZywgSC48L2F1dGhv
cj48YXV0aG9yPlN1biwgRi48L2F1dGhvcj48YXV0aG9yPk93ZW4sIEQuIE0uPC9hdXRob3I+PGF1
dGhvcj5MaSwgVy48L2F1dGhvcj48YXV0aG9yPkNoZW4sIFkuPC9hdXRob3I+PGF1dGhvcj5HYWxl
LCBNLiwgSnIuPC9hdXRob3I+PGF1dGhvcj5ZZSwgSi48L2F1dGhvcj48L2F1dGhvcnM+PC9jb250
cmlidXRvcnM+PGF1dGgtYWRkcmVzcz5EZXBhcnRtZW50IG9mIE1vbGVjdWxhciBHZW5ldGljcywg
VW5pdmVyc2l0eSBvZiBUZXhhcyBTb3V0aHdlc3Rlcm4gTWVkaWNhbCBDZW50ZXIsIERhbGxhcywg
VFggNzUzOTAtOTA0NiwgVVNBLjwvYXV0aC1hZGRyZXNzPjx0aXRsZXM+PHRpdGxlPkhlcGF0aXRp
cyBDIHZpcnVzIHByb2R1Y3Rpb24gYnkgaHVtYW4gaGVwYXRvY3l0ZXMgZGVwZW5kZW50IG9uIGFz
c2VtYmx5IGFuZCBzZWNyZXRpb24gb2YgdmVyeSBsb3ctZGVuc2l0eSBsaXBvcHJvdGVpb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1ODQ4LTUz
PC9wYWdlcz48dm9sdW1lPjEwNDwvdm9sdW1lPjxudW1iZXI+MTQ8L251bWJlcj48a2V5d29yZHM+
PGtleXdvcmQ+QXBvbGlwb3Byb3RlaW5zIEIvbWV0YWJvbGlzbTwva2V5d29yZD48a2V5d29yZD5B
cG9saXBvcHJvdGVpbnMgRS9tZXRhYm9saXNtPC9rZXl3b3JkPjxrZXl3b3JkPkNhcmNpbm9tYSwg
SGVwYXRvY2VsbHVsYXIvcGF0aG9sb2d5PC9rZXl3b3JkPjxrZXl3b3JkPkNlbGwgTGluZSwgVHVt
b3I8L2tleXdvcmQ+PGtleXdvcmQ+SGVwYWNpdmlydXMvZ2VuZXRpY3MvKm1ldGFib2xpc208L2tl
eXdvcmQ+PGtleXdvcmQ+SGVwYXRvY3l0ZXMvKnZpcm9sb2d5PC9rZXl3b3JkPjxrZXl3b3JkPkh1
bWFuczwva2V5d29yZD48a2V5d29yZD5JbW11bm9tYWduZXRpYyBTZXBhcmF0aW9uPC9rZXl3b3Jk
PjxrZXl3b3JkPkxpcG9wcm90ZWlucywgVkxETC8qc2VjcmV0aW9uPC9rZXl3b3JkPjxrZXl3b3Jk
PkxpdmVyIE5lb3BsYXNtcy9wYXRob2xvZ3k8L2tleXdvcmQ+PGtleXdvcmQ+TWljcm9zb21lcy9j
aGVtaXN0cnkvbWV0YWJvbGlzbTwva2V5d29yZD48a2V5d29yZD5STkEsIFNtYWxsIEludGVyZmVy
aW5nL21ldGFib2xpc20vcGhhcm1hY29sb2d5PC9rZXl3b3JkPjxrZXl3b3JkPlJlcGxpY29uPC9r
ZXl3b3JkPjxrZXl3b3JkPlRyaWdseWNlcmlkZXMvYW50YWdvbmlzdHMgJmFtcDsgaW5oaWJpdG9y
czwva2V5d29yZD48L2tleXdvcmRzPjxkYXRlcz48eWVhcj4yMDA3PC95ZWFyPjxwdWItZGF0ZXM+
PGRhdGU+QXByIDM8L2RhdGU+PC9wdWItZGF0ZXM+PC9kYXRlcz48aXNibj4wMDI3LTg0MjQgKFBy
aW50KSYjeEQ7MDAyNy04NDI0IChMaW5raW5nKTwvaXNibj48YWNjZXNzaW9uLW51bT4xNzM3Njg2
NzwvYWNjZXNzaW9uLW51bT48dXJscz48cmVsYXRlZC11cmxzPjx1cmw+aHR0cDovL3d3dy5uY2Jp
Lm5sbS5uaWguZ292L3B1Ym1lZC8xNzM3Njg2NzwvdXJsPjwvcmVsYXRlZC11cmxzPjwvdXJscz48
Y3VzdG9tMj4xODI5MzI3PC9jdXN0b20yPjxlbGVjdHJvbmljLXJlc291cmNlLW51bT4xMC4xMDcz
L3BuYXMuMDcwMDc2MDEwNDwvZWxlY3Ryb25pYy1yZXNvdXJjZS1udW0+PGxhbmd1YWdlPkVuZ2xp
c2g8L2xhbmd1YWdlPjwvcmVjb3JkPjwvQ2l0ZT48Q2l0ZT48QXV0aG9yPkdhc3RhbWluemE8L0F1
dGhvcj48WWVhcj4yMDA4PC9ZZWFyPjxSZWNOdW0+OTc5PC9SZWNOdW0+PHJlY29yZD48cmVjLW51
bWJlcj45Nzk8L3JlYy1udW1iZXI+PGZvcmVpZ24ta2V5cz48a2V5IGFwcD0iRU4iIGRiLWlkPSJ2
MHh3dmVkcjJ0ZWRhcWU5ejI1eGF2OTRkZGVmYXR4YXZwMDUiIHRpbWVzdGFtcD0iMTM4MDEwOTcy
MCI+OTc5PC9rZXk+PC9mb3JlaWduLWtleXM+PHJlZi10eXBlIG5hbWU9IkpvdXJuYWwgQXJ0aWNs
ZSI+MTc8L3JlZi10eXBlPjxjb250cmlidXRvcnM+PGF1dGhvcnM+PGF1dGhvcj5HYXN0YW1pbnph
LCBQLjwvYXV0aG9yPjxhdXRob3I+Q2hlbmcsIEcuPC9hdXRob3I+PGF1dGhvcj5XaWVsYW5kLCBT
LjwvYXV0aG9yPjxhdXRob3I+WmhvbmcsIEouPC9hdXRob3I+PGF1dGhvcj5MaWFvLCBXLjwvYXV0
aG9yPjxhdXRob3I+Q2hpc2FyaSwgRi4gVi48L2F1dGhvcj48L2F1dGhvcnM+PC9jb250cmlidXRv
cnM+PGF1dGgtYWRkcmVzcz5UaGUgU2NyaXBwcyBSZXNlYXJjaCBJbnN0aXR1dGUsIE1haWxkcm9w
IFNCUi0xMCwgMTA1NTAgTm9ydGggVG9ycmV5IFBpbmVzIFJvYWQsIExhIEpvbGxhLCBDQSA5MjAz
NywgVVNBLjwvYXV0aC1hZGRyZXNzPjx0aXRsZXM+PHRpdGxlPkNlbGx1bGFyIGRldGVybWluYW50
cyBvZiBoZXBhdGl0aXMgQyB2aXJ1cyBhc3NlbWJseSwgbWF0dXJhdGlvbiwgZGVncmFkYXRpb24s
IGFuZCBzZWNyZXRpb24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IxMjAtOTwvcGFnZXM+PHZvbHVtZT44Mjwvdm9s
dW1lPjxudW1iZXI+NTwvbnVtYmVyPjxlZGl0aW9uPjIwMDcvMTIvMTQ8L2VkaXRpb24+PGtleXdv
cmRzPjxrZXl3b3JkPkFwb2xpcG9wcm90ZWlucyBCL3BoeXNpb2xvZ3k8L2tleXdvcmQ+PGtleXdv
cmQ+QmFzZSBTZXF1ZW5jZTwva2V5d29yZD48a2V5d29yZD5CcmVmZWxkaW4gQS9waGFybWFjb2xv
Z3k8L2tleXdvcmQ+PGtleXdvcmQ+Q2FycmllciBQcm90ZWlucy9waHlzaW9sb2d5PC9rZXl3b3Jk
PjxrZXl3b3JkPkNlbGwgTGluZTwva2V5d29yZD48a2V5d29yZD5ETkEgUHJpbWVyczwva2V5d29y
ZD48a2V5d29yZD5GbHVvcmVzY2VudCBBbnRpYm9keSBUZWNobmlxdWU8L2tleXdvcmQ+PGtleXdv
cmQ+SGVwYWNpdmlydXMvZHJ1ZyBlZmZlY3RzL2dlbmV0aWNzL3BhdGhvZ2VuaWNpdHkvKnBoeXNp
b2xvZ3k8L2tleXdvcmQ+PGtleXdvcmQ+Uk5BLCBWaXJhbC9nZW5ldGljcy9pc29sYXRpb24gJmFt
cDsgcHVyaWZpY2F0aW9uPC9rZXl3b3JkPjxrZXl3b3JkPlZpcnVzIEFzc2VtYmx5LypwaHlzaW9s
b2d5PC9rZXl3b3JkPjwva2V5d29yZHM+PGRhdGVzPjx5ZWFyPjIwMDg8L3llYXI+PHB1Yi1kYXRl
cz48ZGF0ZT5NYXI8L2RhdGU+PC9wdWItZGF0ZXM+PC9kYXRlcz48aXNibj4xMDk4LTU1MTQgKEVs
ZWN0cm9uaWMpJiN4RDswMDIyLTUzOFggKExpbmtpbmcpPC9pc2JuPjxhY2Nlc3Npb24tbnVtPjE4
MDc3NzA3PC9hY2Nlc3Npb24tbnVtPjx3b3JrLXR5cGU+UmVzZWFyY2ggU3VwcG9ydCwgTi5JLkgu
LCBFeHRyYW11cmFsPC93b3JrLXR5cGU+PHVybHM+PHJlbGF0ZWQtdXJscz48dXJsPmh0dHA6Ly93
d3cubmNiaS5ubG0ubmloLmdvdi9wdWJtZWQvMTgwNzc3MDc8L3VybD48dXJsPmh0dHA6Ly9qdmku
YXNtLm9yZy9jb250ZW50LzgyLzUvMjEyMC5mdWxsLnBkZiNwYWdlPTEmYW1wO3ZpZXc9Rml0SDwv
dXJsPjwvcmVsYXRlZC11cmxzPjwvdXJscz48Y3VzdG9tMj4yMjU4OTM4PC9jdXN0b20yPjxlbGVj
dHJvbmljLXJlc291cmNlLW51bT4xMC4xMTI4L0pWSS4wMjA1My0wNzwvZWxlY3Ryb25pYy1yZXNv
dXJjZS1udW0+PGxhbmd1YWdlPmVuZzwvbGFuZ3VhZ2U+PC9yZWNvcmQ+PC9DaXRlPjxDaXRlPjxB
dXRob3I+TmFobWlhczwvQXV0aG9yPjxZZWFyPjIwMDg8L1llYXI+PFJlY051bT4xMDYyPC9SZWNO
dW0+PHJlY29yZD48cmVjLW51bWJlcj4xMDYyPC9yZWMtbnVtYmVyPjxmb3JlaWduLWtleXM+PGtl
eSBhcHA9IkVOIiBkYi1pZD0idjB4d3ZlZHIydGVkYXFlOXoyNXhhdjk0ZGRlZmF0eGF2cDA1IiB0
aW1lc3RhbXA9IjEzODU0NjgyNDAiPjEwNjI8L2tleT48L2ZvcmVpZ24ta2V5cz48cmVmLXR5cGUg
bmFtZT0iSm91cm5hbCBBcnRpY2xlIj4xNzwvcmVmLXR5cGU+PGNvbnRyaWJ1dG9ycz48YXV0aG9y
cz48YXV0aG9yPk5haG1pYXMsIFkuPC9hdXRob3I+PGF1dGhvcj5Hb2xkd2Fzc2VyLCBKLjwvYXV0
aG9yPjxhdXRob3I+Q2FzYWxpLCBNLjwvYXV0aG9yPjxhdXRob3I+dmFuIFBvbGwsIEQuPC9hdXRo
b3I+PGF1dGhvcj5XYWtpdGEsIFQuPC9hdXRob3I+PGF1dGhvcj5DaHVuZywgUi4gVC48L2F1dGhv
cj48YXV0aG9yPllhcm11c2gsIE0uIEwuPC9hdXRob3I+PC9hdXRob3JzPjwvY29udHJpYnV0b3Jz
PjxhdXRoLWFkZHJlc3M+Q2VudGVyIGZvciBFbmdpbmVlcmluZyBpbiBNZWRpY2luZSwgU2hyaW5l
cnMgQnVybnMgSG9zcGl0YWwsIEJvc3RvbiwgTUEsIFVTQS4geW5haG1pYXNAcGFydG5lcnMub3Jn
PC9hdXRoLWFkZHJlc3M+PHRpdGxlcz48dGl0bGU+QXBvbGlwb3Byb3RlaW4gQi1kZXBlbmRlbnQg
aGVwYXRpdGlzIEMgdmlydXMgc2VjcmV0aW9uIGlzIGluaGliaXRlZCBieSB0aGUgZ3JhcGVmcnVp
dCBmbGF2b25vaWQgbmFyaW5nZW5pbjwvdGl0bGU+PHNlY29uZGFyeS10aXRsZT5IZXBhdG9sb2d5
PC9zZWNvbmRhcnktdGl0bGU+PC90aXRsZXM+PHBlcmlvZGljYWw+PGZ1bGwtdGl0bGU+SGVwYXRv
bG9neTwvZnVsbC10aXRsZT48L3BlcmlvZGljYWw+PHBhZ2VzPjE0MzctNDU8L3BhZ2VzPjx2b2x1
bWU+NDc8L3ZvbHVtZT48bnVtYmVyPjU8L251bWJlcj48ZWRpdGlvbj4yMDA4LzA0LzA5PC9lZGl0
aW9uPjxrZXl3b3Jkcz48a2V5d29yZD5BcG9saXBvcHJvdGVpbnMgQi9nZW5ldGljcy8qcGh5c2lv
bG9neTwva2V5d29yZD48a2V5d29yZD5DYXJjaW5vbWEsIEhlcGF0b2NlbGx1bGFyL3Zpcm9sb2d5
PC9rZXl3b3JkPjxrZXl3b3JkPkNlbGwgTGluZSwgVHVtb3I8L2tleXdvcmQ+PGtleXdvcmQ+Q2Vs
bCBTdXJ2aXZhbDwva2V5d29yZD48a2V5d29yZD5DaXRydXMgcGFyYWRpc2k8L2tleXdvcmQ+PGtl
eXdvcmQ+RE5BIFByaW1lcnM8L2tleXdvcmQ+PGtleXdvcmQ+RW56eW1lLUxpbmtlZCBJbW11bm9z
b3JiZW50IEFzc2F5PC9rZXl3b3JkPjxrZXl3b3JkPkZsYXZhbm9uZXMvKnBoYXJtYWNvbG9neTwv
a2V5d29yZD48a2V5d29yZD4qR2VuZSBTaWxlbmNpbmc8L2tleXdvcmQ+PGtleXdvcmQ+SGVwYWNp
dmlydXMvZHJ1ZyBlZmZlY3RzL3BhdGhvZ2VuaWNpdHkvKnBoeXNpb2xvZ3k8L2tleXdvcmQ+PGtl
eXdvcmQ+SHVtYW5zPC9rZXl3b3JkPjxrZXl3b3JkPkxpdmVyIE5lb3BsYXNtcy92aXJvbG9neTwv
a2V5d29yZD48a2V5d29yZD5STkEsIE1lc3Nlbmdlci9nZW5ldGljczwva2V5d29yZD48a2V5d29y
ZD5SZXZlcnNlIFRyYW5zY3JpcHRhc2UgUG9seW1lcmFzZSBDaGFpbiBSZWFjdGlvbjwva2V5d29y
ZD48a2V5d29yZD5WaXJhbCBDb3JlIFByb3RlaW5zL2FuYWx5c2lzPC9rZXl3b3JkPjwva2V5d29y
ZHM+PGRhdGVzPjx5ZWFyPjIwMDg8L3llYXI+PHB1Yi1kYXRlcz48ZGF0ZT5NYXk8L2RhdGU+PC9w
dWItZGF0ZXM+PC9kYXRlcz48aXNibj4xNTI3LTMzNTAgKEVsZWN0cm9uaWMpJiN4RDswMjcwLTkx
MzkgKExpbmtpbmcpPC9pc2JuPjxhY2Nlc3Npb24tbnVtPjE4MzkzMjg3PC9hY2Nlc3Npb24tbnVt
Pjx1cmxzPjxyZWxhdGVkLXVybHM+PHVybD5odHRwOi8vd3d3Lm5jYmkubmxtLm5paC5nb3YvcHVi
bWVkLzE4MzkzMjg3PC91cmw+PHVybD5odHRwOi8vb25saW5lbGlicmFyeS53aWxleS5jb20vc3Rv
cmUvMTAuMTAwMi9oZXAuMjIxOTcvYXNzZXQvMjIxOTdfZnRwLnBkZj92PTEmYW1wO3Q9aG9oNDN1
emQmYW1wO3M9NmQwOGExNzg2NGQxYWZiNmViNjVjNGVmYWIxNzkzNzdlMWRmNzdiYjwvdXJsPjwv
cmVsYXRlZC11cmxzPjwvdXJscz48ZWxlY3Ryb25pYy1yZXNvdXJjZS1udW0+MTAuMTAwMi9oZXAu
MjIxOTc8L2VsZWN0cm9uaWMtcmVzb3VyY2UtbnVtPjxsYW5ndWFnZT5lbmc8L2xhbmd1YWdlPjwv
cmVjb3JkPjwvQ2l0ZT48L0VuZE5vdGU+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42" w:tooltip="Huang, 2007 #197" w:history="1">
        <w:r w:rsidR="000F07FA" w:rsidRPr="00EF2A4D">
          <w:rPr>
            <w:rFonts w:ascii="Book Antiqua" w:hAnsi="Book Antiqua"/>
            <w:noProof/>
            <w:sz w:val="24"/>
            <w:szCs w:val="24"/>
            <w:vertAlign w:val="superscript"/>
          </w:rPr>
          <w:t>142</w:t>
        </w:r>
      </w:hyperlink>
      <w:r w:rsidR="00B07E31">
        <w:rPr>
          <w:rFonts w:ascii="Book Antiqua" w:hAnsi="Book Antiqua"/>
          <w:noProof/>
          <w:sz w:val="24"/>
          <w:szCs w:val="24"/>
          <w:vertAlign w:val="superscript"/>
        </w:rPr>
        <w:t>,</w:t>
      </w:r>
      <w:hyperlink w:anchor="_ENREF_144" w:tooltip="Gastaminza, 2008 #979" w:history="1">
        <w:r w:rsidR="000F07FA" w:rsidRPr="00EF2A4D">
          <w:rPr>
            <w:rFonts w:ascii="Book Antiqua" w:hAnsi="Book Antiqua"/>
            <w:noProof/>
            <w:sz w:val="24"/>
            <w:szCs w:val="24"/>
            <w:vertAlign w:val="superscript"/>
          </w:rPr>
          <w:t>144</w:t>
        </w:r>
      </w:hyperlink>
      <w:r w:rsidR="00B07E31">
        <w:rPr>
          <w:rFonts w:ascii="Book Antiqua" w:hAnsi="Book Antiqua"/>
          <w:noProof/>
          <w:sz w:val="24"/>
          <w:szCs w:val="24"/>
          <w:vertAlign w:val="superscript"/>
        </w:rPr>
        <w:t>,</w:t>
      </w:r>
      <w:hyperlink w:anchor="_ENREF_145" w:tooltip="Nahmias, 2008 #1062" w:history="1">
        <w:r w:rsidR="000F07FA" w:rsidRPr="00EF2A4D">
          <w:rPr>
            <w:rFonts w:ascii="Book Antiqua" w:hAnsi="Book Antiqua"/>
            <w:noProof/>
            <w:sz w:val="24"/>
            <w:szCs w:val="24"/>
            <w:vertAlign w:val="superscript"/>
          </w:rPr>
          <w:t>145</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9825B6" w:rsidRPr="00EF2A4D">
        <w:rPr>
          <w:rFonts w:ascii="Book Antiqua" w:hAnsi="Book Antiqua"/>
          <w:sz w:val="24"/>
          <w:szCs w:val="24"/>
        </w:rPr>
        <w:t>.</w:t>
      </w:r>
      <w:r w:rsidR="00730BBE" w:rsidRPr="00EF2A4D">
        <w:rPr>
          <w:rFonts w:ascii="Book Antiqua" w:hAnsi="Book Antiqua"/>
          <w:sz w:val="24"/>
          <w:szCs w:val="24"/>
        </w:rPr>
        <w:t xml:space="preserve"> </w:t>
      </w:r>
      <w:r w:rsidR="00E25846" w:rsidRPr="00EF2A4D">
        <w:rPr>
          <w:rFonts w:ascii="Book Antiqua" w:hAnsi="Book Antiqua"/>
          <w:sz w:val="24"/>
          <w:szCs w:val="24"/>
        </w:rPr>
        <w:t xml:space="preserve">These findings, together with the observation </w:t>
      </w:r>
      <w:r w:rsidR="008905DF" w:rsidRPr="00EF2A4D">
        <w:rPr>
          <w:rFonts w:ascii="Book Antiqua" w:hAnsi="Book Antiqua"/>
          <w:sz w:val="24"/>
          <w:szCs w:val="24"/>
        </w:rPr>
        <w:t xml:space="preserve">that infectious intracellular </w:t>
      </w:r>
      <w:r w:rsidR="00A33049" w:rsidRPr="00EF2A4D">
        <w:rPr>
          <w:rFonts w:ascii="Book Antiqua" w:hAnsi="Book Antiqua"/>
          <w:sz w:val="24"/>
          <w:szCs w:val="24"/>
        </w:rPr>
        <w:t xml:space="preserve">precursors of </w:t>
      </w:r>
      <w:r w:rsidR="008905DF" w:rsidRPr="00EF2A4D">
        <w:rPr>
          <w:rFonts w:ascii="Book Antiqua" w:hAnsi="Book Antiqua"/>
          <w:sz w:val="24"/>
          <w:szCs w:val="24"/>
        </w:rPr>
        <w:t>HCV ha</w:t>
      </w:r>
      <w:r w:rsidR="00297033" w:rsidRPr="00EF2A4D">
        <w:rPr>
          <w:rFonts w:ascii="Book Antiqua" w:hAnsi="Book Antiqua"/>
          <w:sz w:val="24"/>
          <w:szCs w:val="24"/>
        </w:rPr>
        <w:t>ve</w:t>
      </w:r>
      <w:r w:rsidR="008905DF" w:rsidRPr="00EF2A4D">
        <w:rPr>
          <w:rFonts w:ascii="Book Antiqua" w:hAnsi="Book Antiqua"/>
          <w:sz w:val="24"/>
          <w:szCs w:val="24"/>
        </w:rPr>
        <w:t xml:space="preserve"> a higher buoyant dens</w:t>
      </w:r>
      <w:r w:rsidR="00E25846" w:rsidRPr="00EF2A4D">
        <w:rPr>
          <w:rFonts w:ascii="Book Antiqua" w:hAnsi="Book Antiqua"/>
          <w:sz w:val="24"/>
          <w:szCs w:val="24"/>
        </w:rPr>
        <w:t>ity compared to secreted HCV</w:t>
      </w:r>
      <w:r w:rsidR="003635EA" w:rsidRPr="00EF2A4D">
        <w:rPr>
          <w:rFonts w:ascii="Book Antiqua" w:hAnsi="Book Antiqua"/>
          <w:sz w:val="24"/>
          <w:szCs w:val="24"/>
        </w:rPr>
        <w:fldChar w:fldCharType="begin">
          <w:fldData xml:space="preserve">PEVuZE5vdGU+PENpdGU+PEF1dGhvcj5HYXN0YW1pbnphPC9BdXRob3I+PFllYXI+MjAwNjwvWWVh
cj48UmVjTnVtPjk5ODwvUmVjTnVtPjxEaXNwbGF5VGV4dD48c3R5bGUgZmFjZT0ic3VwZXJzY3Jp
cHQiPlsxNDYsIDE0N108L3N0eWxlPjwvRGlzcGxheVRleHQ+PHJlY29yZD48cmVjLW51bWJlcj45
OTg8L3JlYy1udW1iZXI+PGZvcmVpZ24ta2V5cz48a2V5IGFwcD0iRU4iIGRiLWlkPSJ2MHh3dmVk
cjJ0ZWRhcWU5ejI1eGF2OTRkZGVmYXR4YXZwMDUiIHRpbWVzdGFtcD0iMTM4MDEyNjI2MyI+OTk4
PC9rZXk+PC9mb3JlaWduLWtleXM+PHJlZi10eXBlIG5hbWU9IkpvdXJuYWwgQXJ0aWNsZSI+MTc8
L3JlZi10eXBlPjxjb250cmlidXRvcnM+PGF1dGhvcnM+PGF1dGhvcj5HYXN0YW1pbnphLCBQLjwv
YXV0aG9yPjxhdXRob3I+S2FwYWRpYSwgUy4gQi48L2F1dGhvcj48YXV0aG9yPkNoaXNhcmksIEYu
IFYuPC9hdXRob3I+PC9hdXRob3JzPjwvY29udHJpYnV0b3JzPjxhdXRoLWFkZHJlc3M+VGhlIFNj
cmlwcHMgUmVzZWFyY2ggSW5zdGl0dXRlLCBNYWlsZHJvcCBTQlItMTAxMDU1MCwgTm9ydGggVG9y
cmV5IFBpbmVzIFJvYWQsIExhIEpvbGxhLCBDQSA5MjAzNywgVVNBLjwvYXV0aC1hZGRyZXNzPjx0
aXRsZXM+PHRpdGxlPkRpZmZlcmVudGlhbCBiaW9waHlzaWNhbCBwcm9wZXJ0aWVzIG9mIGluZmVj
dGlvdXMgaW50cmFjZWxsdWxhciBhbmQgc2VjcmV0ZWQgaGVwYXRpdGlzIEMgdmlydXMgcGFydGlj
bGVzPC90aXRsZT48c2Vjb25kYXJ5LXRpdGxlPkogVmlyb2w8L3NlY29uZGFyeS10aXRsZT48YWx0
LXRpdGxlPkpvdXJuYWwgb2Ygdmlyb2xvZ3k8L2FsdC10aXRsZT48L3RpdGxlcz48cGVyaW9kaWNh
bD48ZnVsbC10aXRsZT5KIFZpcm9sPC9mdWxsLXRpdGxlPjwvcGVyaW9kaWNhbD48YWx0LXBlcmlv
ZGljYWw+PGZ1bGwtdGl0bGU+Sm91cm5hbCBvZiB2aXJvbG9neTwvZnVsbC10aXRsZT48L2FsdC1w
ZXJpb2RpY2FsPjxwYWdlcz4xMTA3NC04MTwvcGFnZXM+PHZvbHVtZT44MDwvdm9sdW1lPjxudW1i
ZXI+MjI8L251bWJlcj48ZWRpdGlvbj4yMDA2LzA5LzA4PC9lZGl0aW9uPjxrZXl3b3Jkcz48a2V5
d29yZD5DZWxsIExpbmU8L2tleXdvcmQ+PGtleXdvcmQ+Q2VudHJpZnVnYXRpb24sIERlbnNpdHkg
R3JhZGllbnQ8L2tleXdvcmQ+PGtleXdvcmQ+Q3VsdHVyZSBNZWRpYTwva2V5d29yZD48a2V5d29y
ZD5DeXRvcGxhc20vdmlyb2xvZ3k8L2tleXdvcmQ+PGtleXdvcmQ+SGVwYWNpdmlydXMvKmNoZW1p
c3RyeS9pc29sYXRpb24gJmFtcDsgcHVyaWZpY2F0aW9uLypwaHlzaW9sb2d5PC9rZXl3b3JkPjxr
ZXl3b3JkPkh1bWFuczwva2V5d29yZD48a2V5d29yZD5WaXJpb24vKmNoZW1pc3RyeS8qdWx0cmFz
dHJ1Y3R1cmU8L2tleXdvcmQ+PC9rZXl3b3Jkcz48ZGF0ZXM+PHllYXI+MjAwNjwveWVhcj48cHVi
LWRhdGVzPjxkYXRlPk5vdjwvZGF0ZT48L3B1Yi1kYXRlcz48L2RhdGVzPjxpc2JuPjAwMjItNTM4
WCAoUHJpbnQpJiN4RDswMDIyLTUzOFggKExpbmtpbmcpPC9pc2JuPjxhY2Nlc3Npb24tbnVtPjE2
OTU2OTQ2PC9hY2Nlc3Npb24tbnVtPjx3b3JrLXR5cGU+UmVzZWFyY2ggU3VwcG9ydCwgTi5JLkgu
LCBFeHRyYW11cmFsPC93b3JrLXR5cGU+PHVybHM+PHJlbGF0ZWQtdXJscz48dXJsPmh0dHA6Ly93
d3cubmNiaS5ubG0ubmloLmdvdi9wdWJtZWQvMTY5NTY5NDY8L3VybD48dXJsPmh0dHA6Ly9qdmku
YXNtLm9yZy9jb250ZW50LzgwLzIyLzExMDc0LmZ1bGwucGRmPC91cmw+PC9yZWxhdGVkLXVybHM+
PC91cmxzPjxjdXN0b20yPjE2NDIxNzI8L2N1c3RvbTI+PGVsZWN0cm9uaWMtcmVzb3VyY2UtbnVt
PjEwLjExMjgvSlZJLjAxMTUwLTA2PC9lbGVjdHJvbmljLXJlc291cmNlLW51bT48bGFuZ3VhZ2U+
ZW5nPC9sYW5ndWFnZT48L3JlY29yZD48L0NpdGU+PENpdGU+PEF1dGhvcj5UYW88L0F1dGhvcj48
WWVhcj4yMDA5PC9ZZWFyPjxSZWNOdW0+MTA1MzwvUmVjTnVtPjxyZWNvcmQ+PHJlYy1udW1iZXI+
MTA1MzwvcmVjLW51bWJlcj48Zm9yZWlnbi1rZXlzPjxrZXkgYXBwPSJFTiIgZGItaWQ9InYweHd2
ZWRyMnRlZGFxZTl6MjV4YXY5NGRkZWZhdHhhdnAwNSIgdGltZXN0YW1wPSIxMzg1Mzk1ODM4Ij4x
MDUzPC9rZXk+PC9mb3JlaWduLWtleXM+PHJlZi10eXBlIG5hbWU9IkpvdXJuYWwgQXJ0aWNsZSI+
MTc8L3JlZi10eXBlPjxjb250cmlidXRvcnM+PGF1dGhvcnM+PGF1dGhvcj5UYW8sIFcuPC9hdXRo
b3I+PGF1dGhvcj5YdSwgQy48L2F1dGhvcj48YXV0aG9yPkRpbmcsIFEuPC9hdXRob3I+PGF1dGhv
cj5MaSwgUi48L2F1dGhvcj48YXV0aG9yPlhpYW5nLCBZLjwvYXV0aG9yPjxhdXRob3I+Q2h1bmcs
IEouPC9hdXRob3I+PGF1dGhvcj5aaG9uZywgSi48L2F1dGhvcj48L2F1dGhvcnM+PC9jb250cmli
dXRvcnM+PGF1dGgtYWRkcmVzcz5LZXkgTGFib3JhdG9yeSBvZiBNb2xlY3VsYXIgVmlyb2xvZ3kg
YW5kIEltbXVub2xvZ3ksIEluc3RpdHV0IFBhc3RldXIgb2YgU2hhbmdoYWksIFNoYW5naGFpIElu
c3RpdHV0ZXMgZm9yIEJpb2xvZ2ljYWwgU2NpZW5jZXMsIENoaW5lc2UgQWNhZGVteSBvZiBTY2ll
bmNlcywgMjI1IFNvdXRoIENob25ncWluZyBSb2FkLCBTaGFuZ2hhaSwgQ2hpbmEuPC9hdXRoLWFk
ZHJlc3M+PHRpdGxlcz48dGl0bGU+QSBzaW5nbGUgcG9pbnQgbXV0YXRpb24gaW4gRTIgZW5oYW5j
ZXMgaGVwYXRpdGlzIEMgdmlydXMgaW5mZWN0aXZpdHkgYW5kIGFsdGVycyBsaXBvcHJvdGVpbiBh
c3NvY2lhdGlvbiBvZiB2aXJhbCBwYXJ0aWNsZX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2Ny03NjwvcGFnZXM+PHZvbHVtZT4zOTU8L3ZvbHVtZT48
bnVtYmVyPjE8L251bWJlcj48ZWRpdGlvbj4yMDA5LzEwLzAyPC9lZGl0aW9uPjxrZXl3b3Jkcz48
a2V5d29yZD5BbnRpYm9kaWVzLCBOZXV0cmFsaXppbmcvaW1tdW5vbG9neTwva2V5d29yZD48a2V5
d29yZD5BbnRpZ2VucywgQ0QvaW1tdW5vbG9neTwva2V5d29yZD48a2V5d29yZD5BbnRpZ2Vucywg
Q0Q4MTwva2V5d29yZD48a2V5d29yZD5DZWxsIExpbmU8L2tleXdvcmQ+PGtleXdvcmQ+SGVwYWNp
dmlydXMvKnBhdGhvZ2VuaWNpdHkvcGh5c2lvbG9neTwva2V5d29yZD48a2V5d29yZD5IZXBhdGl0
aXMgQy9pbW11bm9sb2d5L3Zpcm9sb2d5PC9rZXl3b3JkPjxrZXl3b3JkPkh1bWFuczwva2V5d29y
ZD48a2V5d29yZD5MaXBvcHJvdGVpbnMsIExETC8qaW1tdW5vbG9neTwva2V5d29yZD48a2V5d29y
ZD4qUG9pbnQgTXV0YXRpb248L2tleXdvcmQ+PGtleXdvcmQ+Uk5BLCBWaXJhbC9tZXRhYm9saXNt
PC9rZXl3b3JkPjxrZXl3b3JkPlZpcmFsIEVudmVsb3BlIFByb3RlaW5zLypnZW5ldGljczwva2V5
d29yZD48a2V5d29yZD5WaXJpb24vcGF0aG9nZW5pY2l0eS9waHlzaW9sb2d5PC9rZXl3b3JkPjxr
ZXl3b3JkPlZpcnVzIEludGVybmFsaXphdGlvbjwva2V5d29yZD48L2tleXdvcmRzPjxkYXRlcz48
eWVhcj4yMDA5PC95ZWFyPjxwdWItZGF0ZXM+PGRhdGU+RGVjIDU8L2RhdGU+PC9wdWItZGF0ZXM+
PC9kYXRlcz48aXNibj4xMDk2LTAzNDEgKEVsZWN0cm9uaWMpJiN4RDswMDQyLTY4MjIgKExpbmtp
bmcpPC9pc2JuPjxhY2Nlc3Npb24tbnVtPjE5NzkzNjAzPC9hY2Nlc3Npb24tbnVtPjx3b3JrLXR5
cGU+UmVzZWFyY2ggU3VwcG9ydCwgTi5JLkguLCBFeHRyYW11cmFsJiN4RDtSZXNlYXJjaCBTdXBw
b3J0LCBOb24tVS5TLiBHb3YmYXBvczt0PC93b3JrLXR5cGU+PHVybHM+PHJlbGF0ZWQtdXJscz48
dXJsPmh0dHA6Ly93d3cubmNiaS5ubG0ubmloLmdvdi9wdWJtZWQvMTk3OTM2MDM8L3VybD48dXJs
Pmh0dHA6Ly9hYy5lbHMtY2RuLmNvbS9TMDA0MjY4MjIwOTAwNTU0Ni8xLXMyLjAtUzAwNDI2ODIy
MDkwMDU1NDYtbWFpbi5wZGY/X3RpZD1kYTVhN2E3MC01NWViLTExZTMtOWVkZS0wMDAwMGFhYjBm
MDImYW1wO2FjZG5hdD0xMzg1Mzk1OTAyXzkyMzc0Y2U0MjdiNmNjYzI0MTE3ZjYzOGIwOTJhY2M3
PC91cmw+PC9yZWxhdGVkLXVybHM+PC91cmxzPjxlbGVjdHJvbmljLXJlc291cmNlLW51bT4xMC4x
MDE2L2oudmlyb2wuMjAwOS4wOS4wMDY8L2VsZWN0cm9uaWMtcmVzb3VyY2UtbnVtPjxsYW5ndWFn
ZT5lbmc8L2xhbmd1YWdlPjwvcmVjb3Jk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HYXN0YW1pbnphPC9BdXRob3I+PFllYXI+MjAwNjwvWWVh
cj48UmVjTnVtPjk5ODwvUmVjTnVtPjxEaXNwbGF5VGV4dD48c3R5bGUgZmFjZT0ic3VwZXJzY3Jp
cHQiPlsxNDYsIDE0N108L3N0eWxlPjwvRGlzcGxheVRleHQ+PHJlY29yZD48cmVjLW51bWJlcj45
OTg8L3JlYy1udW1iZXI+PGZvcmVpZ24ta2V5cz48a2V5IGFwcD0iRU4iIGRiLWlkPSJ2MHh3dmVk
cjJ0ZWRhcWU5ejI1eGF2OTRkZGVmYXR4YXZwMDUiIHRpbWVzdGFtcD0iMTM4MDEyNjI2MyI+OTk4
PC9rZXk+PC9mb3JlaWduLWtleXM+PHJlZi10eXBlIG5hbWU9IkpvdXJuYWwgQXJ0aWNsZSI+MTc8
L3JlZi10eXBlPjxjb250cmlidXRvcnM+PGF1dGhvcnM+PGF1dGhvcj5HYXN0YW1pbnphLCBQLjwv
YXV0aG9yPjxhdXRob3I+S2FwYWRpYSwgUy4gQi48L2F1dGhvcj48YXV0aG9yPkNoaXNhcmksIEYu
IFYuPC9hdXRob3I+PC9hdXRob3JzPjwvY29udHJpYnV0b3JzPjxhdXRoLWFkZHJlc3M+VGhlIFNj
cmlwcHMgUmVzZWFyY2ggSW5zdGl0dXRlLCBNYWlsZHJvcCBTQlItMTAxMDU1MCwgTm9ydGggVG9y
cmV5IFBpbmVzIFJvYWQsIExhIEpvbGxhLCBDQSA5MjAzNywgVVNBLjwvYXV0aC1hZGRyZXNzPjx0
aXRsZXM+PHRpdGxlPkRpZmZlcmVudGlhbCBiaW9waHlzaWNhbCBwcm9wZXJ0aWVzIG9mIGluZmVj
dGlvdXMgaW50cmFjZWxsdWxhciBhbmQgc2VjcmV0ZWQgaGVwYXRpdGlzIEMgdmlydXMgcGFydGlj
bGVzPC90aXRsZT48c2Vjb25kYXJ5LXRpdGxlPkogVmlyb2w8L3NlY29uZGFyeS10aXRsZT48YWx0
LXRpdGxlPkpvdXJuYWwgb2Ygdmlyb2xvZ3k8L2FsdC10aXRsZT48L3RpdGxlcz48cGVyaW9kaWNh
bD48ZnVsbC10aXRsZT5KIFZpcm9sPC9mdWxsLXRpdGxlPjwvcGVyaW9kaWNhbD48YWx0LXBlcmlv
ZGljYWw+PGZ1bGwtdGl0bGU+Sm91cm5hbCBvZiB2aXJvbG9neTwvZnVsbC10aXRsZT48L2FsdC1w
ZXJpb2RpY2FsPjxwYWdlcz4xMTA3NC04MTwvcGFnZXM+PHZvbHVtZT44MDwvdm9sdW1lPjxudW1i
ZXI+MjI8L251bWJlcj48ZWRpdGlvbj4yMDA2LzA5LzA4PC9lZGl0aW9uPjxrZXl3b3Jkcz48a2V5
d29yZD5DZWxsIExpbmU8L2tleXdvcmQ+PGtleXdvcmQ+Q2VudHJpZnVnYXRpb24sIERlbnNpdHkg
R3JhZGllbnQ8L2tleXdvcmQ+PGtleXdvcmQ+Q3VsdHVyZSBNZWRpYTwva2V5d29yZD48a2V5d29y
ZD5DeXRvcGxhc20vdmlyb2xvZ3k8L2tleXdvcmQ+PGtleXdvcmQ+SGVwYWNpdmlydXMvKmNoZW1p
c3RyeS9pc29sYXRpb24gJmFtcDsgcHVyaWZpY2F0aW9uLypwaHlzaW9sb2d5PC9rZXl3b3JkPjxr
ZXl3b3JkPkh1bWFuczwva2V5d29yZD48a2V5d29yZD5WaXJpb24vKmNoZW1pc3RyeS8qdWx0cmFz
dHJ1Y3R1cmU8L2tleXdvcmQ+PC9rZXl3b3Jkcz48ZGF0ZXM+PHllYXI+MjAwNjwveWVhcj48cHVi
LWRhdGVzPjxkYXRlPk5vdjwvZGF0ZT48L3B1Yi1kYXRlcz48L2RhdGVzPjxpc2JuPjAwMjItNTM4
WCAoUHJpbnQpJiN4RDswMDIyLTUzOFggKExpbmtpbmcpPC9pc2JuPjxhY2Nlc3Npb24tbnVtPjE2
OTU2OTQ2PC9hY2Nlc3Npb24tbnVtPjx3b3JrLXR5cGU+UmVzZWFyY2ggU3VwcG9ydCwgTi5JLkgu
LCBFeHRyYW11cmFsPC93b3JrLXR5cGU+PHVybHM+PHJlbGF0ZWQtdXJscz48dXJsPmh0dHA6Ly93
d3cubmNiaS5ubG0ubmloLmdvdi9wdWJtZWQvMTY5NTY5NDY8L3VybD48dXJsPmh0dHA6Ly9qdmku
YXNtLm9yZy9jb250ZW50LzgwLzIyLzExMDc0LmZ1bGwucGRmPC91cmw+PC9yZWxhdGVkLXVybHM+
PC91cmxzPjxjdXN0b20yPjE2NDIxNzI8L2N1c3RvbTI+PGVsZWN0cm9uaWMtcmVzb3VyY2UtbnVt
PjEwLjExMjgvSlZJLjAxMTUwLTA2PC9lbGVjdHJvbmljLXJlc291cmNlLW51bT48bGFuZ3VhZ2U+
ZW5nPC9sYW5ndWFnZT48L3JlY29yZD48L0NpdGU+PENpdGU+PEF1dGhvcj5UYW88L0F1dGhvcj48
WWVhcj4yMDA5PC9ZZWFyPjxSZWNOdW0+MTA1MzwvUmVjTnVtPjxyZWNvcmQ+PHJlYy1udW1iZXI+
MTA1MzwvcmVjLW51bWJlcj48Zm9yZWlnbi1rZXlzPjxrZXkgYXBwPSJFTiIgZGItaWQ9InYweHd2
ZWRyMnRlZGFxZTl6MjV4YXY5NGRkZWZhdHhhdnAwNSIgdGltZXN0YW1wPSIxMzg1Mzk1ODM4Ij4x
MDUzPC9rZXk+PC9mb3JlaWduLWtleXM+PHJlZi10eXBlIG5hbWU9IkpvdXJuYWwgQXJ0aWNsZSI+
MTc8L3JlZi10eXBlPjxjb250cmlidXRvcnM+PGF1dGhvcnM+PGF1dGhvcj5UYW8sIFcuPC9hdXRo
b3I+PGF1dGhvcj5YdSwgQy48L2F1dGhvcj48YXV0aG9yPkRpbmcsIFEuPC9hdXRob3I+PGF1dGhv
cj5MaSwgUi48L2F1dGhvcj48YXV0aG9yPlhpYW5nLCBZLjwvYXV0aG9yPjxhdXRob3I+Q2h1bmcs
IEouPC9hdXRob3I+PGF1dGhvcj5aaG9uZywgSi48L2F1dGhvcj48L2F1dGhvcnM+PC9jb250cmli
dXRvcnM+PGF1dGgtYWRkcmVzcz5LZXkgTGFib3JhdG9yeSBvZiBNb2xlY3VsYXIgVmlyb2xvZ3kg
YW5kIEltbXVub2xvZ3ksIEluc3RpdHV0IFBhc3RldXIgb2YgU2hhbmdoYWksIFNoYW5naGFpIElu
c3RpdHV0ZXMgZm9yIEJpb2xvZ2ljYWwgU2NpZW5jZXMsIENoaW5lc2UgQWNhZGVteSBvZiBTY2ll
bmNlcywgMjI1IFNvdXRoIENob25ncWluZyBSb2FkLCBTaGFuZ2hhaSwgQ2hpbmEuPC9hdXRoLWFk
ZHJlc3M+PHRpdGxlcz48dGl0bGU+QSBzaW5nbGUgcG9pbnQgbXV0YXRpb24gaW4gRTIgZW5oYW5j
ZXMgaGVwYXRpdGlzIEMgdmlydXMgaW5mZWN0aXZpdHkgYW5kIGFsdGVycyBsaXBvcHJvdGVpbiBh
c3NvY2lhdGlvbiBvZiB2aXJhbCBwYXJ0aWNsZX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2Ny03NjwvcGFnZXM+PHZvbHVtZT4zOTU8L3ZvbHVtZT48
bnVtYmVyPjE8L251bWJlcj48ZWRpdGlvbj4yMDA5LzEwLzAyPC9lZGl0aW9uPjxrZXl3b3Jkcz48
a2V5d29yZD5BbnRpYm9kaWVzLCBOZXV0cmFsaXppbmcvaW1tdW5vbG9neTwva2V5d29yZD48a2V5
d29yZD5BbnRpZ2VucywgQ0QvaW1tdW5vbG9neTwva2V5d29yZD48a2V5d29yZD5BbnRpZ2Vucywg
Q0Q4MTwva2V5d29yZD48a2V5d29yZD5DZWxsIExpbmU8L2tleXdvcmQ+PGtleXdvcmQ+SGVwYWNp
dmlydXMvKnBhdGhvZ2VuaWNpdHkvcGh5c2lvbG9neTwva2V5d29yZD48a2V5d29yZD5IZXBhdGl0
aXMgQy9pbW11bm9sb2d5L3Zpcm9sb2d5PC9rZXl3b3JkPjxrZXl3b3JkPkh1bWFuczwva2V5d29y
ZD48a2V5d29yZD5MaXBvcHJvdGVpbnMsIExETC8qaW1tdW5vbG9neTwva2V5d29yZD48a2V5d29y
ZD4qUG9pbnQgTXV0YXRpb248L2tleXdvcmQ+PGtleXdvcmQ+Uk5BLCBWaXJhbC9tZXRhYm9saXNt
PC9rZXl3b3JkPjxrZXl3b3JkPlZpcmFsIEVudmVsb3BlIFByb3RlaW5zLypnZW5ldGljczwva2V5
d29yZD48a2V5d29yZD5WaXJpb24vcGF0aG9nZW5pY2l0eS9waHlzaW9sb2d5PC9rZXl3b3JkPjxr
ZXl3b3JkPlZpcnVzIEludGVybmFsaXphdGlvbjwva2V5d29yZD48L2tleXdvcmRzPjxkYXRlcz48
eWVhcj4yMDA5PC95ZWFyPjxwdWItZGF0ZXM+PGRhdGU+RGVjIDU8L2RhdGU+PC9wdWItZGF0ZXM+
PC9kYXRlcz48aXNibj4xMDk2LTAzNDEgKEVsZWN0cm9uaWMpJiN4RDswMDQyLTY4MjIgKExpbmtp
bmcpPC9pc2JuPjxhY2Nlc3Npb24tbnVtPjE5NzkzNjAzPC9hY2Nlc3Npb24tbnVtPjx3b3JrLXR5
cGU+UmVzZWFyY2ggU3VwcG9ydCwgTi5JLkguLCBFeHRyYW11cmFsJiN4RDtSZXNlYXJjaCBTdXBw
b3J0LCBOb24tVS5TLiBHb3YmYXBvczt0PC93b3JrLXR5cGU+PHVybHM+PHJlbGF0ZWQtdXJscz48
dXJsPmh0dHA6Ly93d3cubmNiaS5ubG0ubmloLmdvdi9wdWJtZWQvMTk3OTM2MDM8L3VybD48dXJs
Pmh0dHA6Ly9hYy5lbHMtY2RuLmNvbS9TMDA0MjY4MjIwOTAwNTU0Ni8xLXMyLjAtUzAwNDI2ODIy
MDkwMDU1NDYtbWFpbi5wZGY/X3RpZD1kYTVhN2E3MC01NWViLTExZTMtOWVkZS0wMDAwMGFhYjBm
MDImYW1wO2FjZG5hdD0xMzg1Mzk1OTAyXzkyMzc0Y2U0MjdiNmNjYzI0MTE3ZjYzOGIwOTJhY2M3
PC91cmw+PC9yZWxhdGVkLXVybHM+PC91cmxzPjxlbGVjdHJvbmljLXJlc291cmNlLW51bT4xMC4x
MDE2L2oudmlyb2wuMjAwOS4wOS4wMDY8L2VsZWN0cm9uaWMtcmVzb3VyY2UtbnVtPjxsYW5ndWFn
ZT5lbmc8L2xhbmd1YWdlPjwvcmVjb3Jk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46" w:tooltip="Gastaminza, 2006 #998" w:history="1">
        <w:r w:rsidR="000F07FA" w:rsidRPr="00EF2A4D">
          <w:rPr>
            <w:rFonts w:ascii="Book Antiqua" w:hAnsi="Book Antiqua"/>
            <w:noProof/>
            <w:sz w:val="24"/>
            <w:szCs w:val="24"/>
            <w:vertAlign w:val="superscript"/>
          </w:rPr>
          <w:t>146</w:t>
        </w:r>
      </w:hyperlink>
      <w:r w:rsidR="00B07E31">
        <w:rPr>
          <w:rFonts w:ascii="Book Antiqua" w:hAnsi="Book Antiqua"/>
          <w:noProof/>
          <w:sz w:val="24"/>
          <w:szCs w:val="24"/>
          <w:vertAlign w:val="superscript"/>
        </w:rPr>
        <w:t>,</w:t>
      </w:r>
      <w:hyperlink w:anchor="_ENREF_147" w:tooltip="Tao, 2009 #1053" w:history="1">
        <w:r w:rsidR="000F07FA" w:rsidRPr="00EF2A4D">
          <w:rPr>
            <w:rFonts w:ascii="Book Antiqua" w:hAnsi="Book Antiqua"/>
            <w:noProof/>
            <w:sz w:val="24"/>
            <w:szCs w:val="24"/>
            <w:vertAlign w:val="superscript"/>
          </w:rPr>
          <w:t>14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25846" w:rsidRPr="00EF2A4D">
        <w:rPr>
          <w:rFonts w:ascii="Book Antiqua" w:hAnsi="Book Antiqua"/>
          <w:sz w:val="24"/>
          <w:szCs w:val="24"/>
        </w:rPr>
        <w:t xml:space="preserve"> </w:t>
      </w:r>
      <w:r w:rsidR="008905DF" w:rsidRPr="00EF2A4D">
        <w:rPr>
          <w:rFonts w:ascii="Book Antiqua" w:hAnsi="Book Antiqua"/>
          <w:sz w:val="24"/>
          <w:szCs w:val="24"/>
        </w:rPr>
        <w:t xml:space="preserve">argues for a </w:t>
      </w:r>
      <w:r w:rsidR="00E25846" w:rsidRPr="00EF2A4D">
        <w:rPr>
          <w:rFonts w:ascii="Book Antiqua" w:hAnsi="Book Antiqua"/>
          <w:sz w:val="24"/>
          <w:szCs w:val="24"/>
        </w:rPr>
        <w:t>lipidation</w:t>
      </w:r>
      <w:r w:rsidR="00625355" w:rsidRPr="00EF2A4D">
        <w:rPr>
          <w:rFonts w:ascii="Book Antiqua" w:hAnsi="Book Antiqua"/>
          <w:sz w:val="24"/>
          <w:szCs w:val="24"/>
        </w:rPr>
        <w:t xml:space="preserve"> of HCV</w:t>
      </w:r>
      <w:r w:rsidR="00E25846" w:rsidRPr="00EF2A4D">
        <w:rPr>
          <w:rFonts w:ascii="Book Antiqua" w:hAnsi="Book Antiqua"/>
          <w:sz w:val="24"/>
          <w:szCs w:val="24"/>
        </w:rPr>
        <w:t xml:space="preserve"> during </w:t>
      </w:r>
      <w:r w:rsidR="00297033" w:rsidRPr="00EF2A4D">
        <w:rPr>
          <w:rFonts w:ascii="Book Antiqua" w:hAnsi="Book Antiqua"/>
          <w:sz w:val="24"/>
          <w:szCs w:val="24"/>
        </w:rPr>
        <w:t xml:space="preserve">a </w:t>
      </w:r>
      <w:r w:rsidR="00E25846" w:rsidRPr="00EF2A4D">
        <w:rPr>
          <w:rFonts w:ascii="Book Antiqua" w:hAnsi="Book Antiqua"/>
          <w:sz w:val="24"/>
          <w:szCs w:val="24"/>
        </w:rPr>
        <w:t xml:space="preserve">maturation </w:t>
      </w:r>
      <w:r w:rsidR="00297033" w:rsidRPr="00EF2A4D">
        <w:rPr>
          <w:rFonts w:ascii="Book Antiqua" w:hAnsi="Book Antiqua"/>
          <w:sz w:val="24"/>
          <w:szCs w:val="24"/>
        </w:rPr>
        <w:t xml:space="preserve">process </w:t>
      </w:r>
      <w:r w:rsidR="00625355" w:rsidRPr="00EF2A4D">
        <w:rPr>
          <w:rFonts w:ascii="Book Antiqua" w:hAnsi="Book Antiqua"/>
          <w:sz w:val="24"/>
          <w:szCs w:val="24"/>
        </w:rPr>
        <w:t>that</w:t>
      </w:r>
      <w:r w:rsidR="00E25846" w:rsidRPr="00EF2A4D">
        <w:rPr>
          <w:rFonts w:ascii="Book Antiqua" w:hAnsi="Book Antiqua"/>
          <w:sz w:val="24"/>
          <w:szCs w:val="24"/>
        </w:rPr>
        <w:t xml:space="preserve"> parallels VLDL formation. </w:t>
      </w:r>
      <w:r w:rsidR="00D61322" w:rsidRPr="00EF2A4D">
        <w:rPr>
          <w:rFonts w:ascii="Book Antiqua" w:hAnsi="Book Antiqua"/>
          <w:sz w:val="24"/>
          <w:szCs w:val="24"/>
          <w:lang w:val="en-US"/>
        </w:rPr>
        <w:t xml:space="preserve">Additional evidence for the overlap of HCV and VLDL assembly </w:t>
      </w:r>
      <w:r w:rsidR="003F5D1F" w:rsidRPr="00EF2A4D">
        <w:rPr>
          <w:rFonts w:ascii="Book Antiqua" w:hAnsi="Book Antiqua"/>
          <w:sz w:val="24"/>
          <w:szCs w:val="24"/>
          <w:lang w:val="en-US"/>
        </w:rPr>
        <w:t>processes</w:t>
      </w:r>
      <w:r w:rsidR="00D61322" w:rsidRPr="00EF2A4D">
        <w:rPr>
          <w:rFonts w:ascii="Book Antiqua" w:hAnsi="Book Antiqua"/>
          <w:sz w:val="24"/>
          <w:szCs w:val="24"/>
          <w:lang w:val="en-US"/>
        </w:rPr>
        <w:t xml:space="preserve"> is provided by the wor</w:t>
      </w:r>
      <w:r w:rsidR="003F5D1F" w:rsidRPr="00EF2A4D">
        <w:rPr>
          <w:rFonts w:ascii="Book Antiqua" w:hAnsi="Book Antiqua"/>
          <w:sz w:val="24"/>
          <w:szCs w:val="24"/>
          <w:lang w:val="en-US"/>
        </w:rPr>
        <w:t xml:space="preserve">k of Icard </w:t>
      </w:r>
      <w:r w:rsidR="00382DC9" w:rsidRPr="00382DC9">
        <w:rPr>
          <w:rFonts w:ascii="Book Antiqua" w:hAnsi="Book Antiqua"/>
          <w:i/>
          <w:sz w:val="24"/>
          <w:szCs w:val="24"/>
          <w:lang w:val="en-US"/>
        </w:rPr>
        <w:t>et al</w:t>
      </w:r>
      <w:r w:rsidR="00B07E31" w:rsidRPr="00EF2A4D">
        <w:rPr>
          <w:rFonts w:ascii="Book Antiqua" w:hAnsi="Book Antiqua"/>
          <w:sz w:val="24"/>
          <w:szCs w:val="24"/>
          <w:lang w:val="en-US"/>
        </w:rPr>
        <w:fldChar w:fldCharType="begin">
          <w:fldData xml:space="preserve">PEVuZE5vdGU+PENpdGU+PEF1dGhvcj5JY2FyZDwvQXV0aG9yPjxZZWFyPjIwMDk8L1llYXI+PFJl
Y051bT4xMDAzPC9SZWNOdW0+PERpc3BsYXlUZXh0PjxzdHlsZSBmYWNlPSJzdXBlcnNjcmlwdCI+
WzE0OF08L3N0eWxlPjwvRGlzcGxheVRleHQ+PHJlY29yZD48cmVjLW51bWJlcj4xMDAzPC9yZWMt
bnVtYmVyPjxmb3JlaWduLWtleXM+PGtleSBhcHA9IkVOIiBkYi1pZD0idjB4d3ZlZHIydGVkYXFl
OXoyNXhhdjk0ZGRlZmF0eGF2cDA1IiB0aW1lc3RhbXA9IjEzODAyODYxMTciPjEwMDM8L2tleT48
L2ZvcmVpZ24ta2V5cz48cmVmLXR5cGUgbmFtZT0iSm91cm5hbCBBcnRpY2xlIj4xNzwvcmVmLXR5
cGU+PGNvbnRyaWJ1dG9ycz48YXV0aG9ycz48YXV0aG9yPkljYXJkLCBWLjwvYXV0aG9yPjxhdXRo
b3I+RGlheiwgTy48L2F1dGhvcj48YXV0aG9yPlNjaG9sdGVzLCBDLjwvYXV0aG9yPjxhdXRob3I+
UGVycmluLUNvY29uLCBMLjwvYXV0aG9yPjxhdXRob3I+UmFtaWVyZSwgQy48L2F1dGhvcj48YXV0
aG9yPkJhcnRlbnNjaGxhZ2VyLCBSLjwvYXV0aG9yPjxhdXRob3I+UGVuaW4sIEYuPC9hdXRob3I+
PGF1dGhvcj5Mb3R0ZWF1LCBWLjwvYXV0aG9yPjxhdXRob3I+QW5kcmUsIFAuPC9hdXRob3I+PC9h
dXRob3JzPjwvY29udHJpYnV0b3JzPjxhdXRoLWFkZHJlc3M+VW5pdmVyc2l0ZSBkZSBMeW9uLCBM
eW9uLCBGcmFuY2UuPC9hdXRoLWFkZHJlc3M+PHRpdGxlcz48dGl0bGU+U2VjcmV0aW9uIG9mIGhl
cGF0aXRpcyBDIHZpcnVzIGVudmVsb3BlIGdseWNvcHJvdGVpbnMgZGVwZW5kcyBvbiBhc3NlbWJs
eSBvZiBhcG9saXBvcHJvdGVpbiBCIHBvc2l0aXZlIGxpcG9wcm90ZWlu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0MjMzPC9wYWdlcz48dm9sdW1l
PjQ8L3ZvbHVtZT48bnVtYmVyPjE8L251bWJlcj48ZWRpdGlvbj4yMDA5LzAxLzIyPC9lZGl0aW9u
PjxrZXl3b3Jkcz48a2V5d29yZD5BcG9saXBvcHJvdGVpbnMgQi8qbWV0YWJvbGlzbTwva2V5d29y
ZD48a2V5d29yZD5DYWNvLTIgQ2VsbHM8L2tleXdvcmQ+PGtleXdvcmQ+RW56eW1lLUxpbmtlZCBJ
bW11bm9zb3JiZW50IEFzc2F5PC9rZXl3b3JkPjxrZXl3b3JkPkhlTGEgQ2VsbHM8L2tleXdvcmQ+
PGtleXdvcmQ+SGVwYWNpdmlydXMvKm1ldGFib2xpc208L2tleXdvcmQ+PGtleXdvcmQ+SHVtYW5z
PC9rZXl3b3JkPjxrZXl3b3JkPkxpcG9wcm90ZWlucy8qbWV0YWJvbGlzbTwva2V5d29yZD48a2V5
d29yZD5MaXZlci9tZXRhYm9saXNtPC9rZXl3b3JkPjxrZXl3b3JkPk1pY3Jvc2NvcHksIEZsdW9y
ZXNjZW5jZS9tZXRob2RzPC9rZXl3b3JkPjxrZXl3b3JkPk1vZGVscywgQmlvbG9naWNhbDwva2V5
d29yZD48a2V5d29yZD5Nb2RlbHMsIEdlbmV0aWM8L2tleXdvcmQ+PGtleXdvcmQ+VmlyYWwgRW52
ZWxvcGUgUHJvdGVpbnMvKmNoZW1pc3RyeTwva2V5d29yZD48a2V5d29yZD5WaXJhbCBOb25zdHJ1
Y3R1cmFsIFByb3RlaW5zL2NoZW1pc3RyeTwva2V5d29yZD48L2tleXdvcmRzPjxkYXRlcz48eWVh
cj4yMDA5PC95ZWFyPjwvZGF0ZXM+PGlzYm4+MTkzMi02MjAzIChFbGVjdHJvbmljKSYjeEQ7MTkz
Mi02MjAzIChMaW5raW5nKTwvaXNibj48YWNjZXNzaW9uLW51bT4xOTE1NjE5NTwvYWNjZXNzaW9u
LW51bT48d29yay10eXBlPlJlc2VhcmNoIFN1cHBvcnQsIE5vbi1VLlMuIEdvdiZhcG9zO3Q8L3dv
cmstdHlwZT48dXJscz48cmVsYXRlZC11cmxzPjx1cmw+aHR0cDovL3d3dy5uY2JpLm5sbS5uaWgu
Z292L3B1Ym1lZC8xOTE1NjE5NTwvdXJsPjwvcmVsYXRlZC11cmxzPjwvdXJscz48Y3VzdG9tMj4y
NjE3NzY2PC9jdXN0b20yPjxlbGVjdHJvbmljLXJlc291cmNlLW51bT4xMC4xMzcxL2pvdXJuYWwu
cG9uZS4wMDA0MjMzPC9lbGVjdHJvbmljLXJlc291cmNlLW51bT48bGFuZ3VhZ2U+ZW5nPC9sYW5n
dWFnZT48L3JlY29yZD48L0NpdGU+PC9FbmROb3RlPn==
</w:fldData>
        </w:fldChar>
      </w:r>
      <w:r w:rsidR="00B07E31" w:rsidRPr="00EF2A4D">
        <w:rPr>
          <w:rFonts w:ascii="Book Antiqua" w:hAnsi="Book Antiqua"/>
          <w:sz w:val="24"/>
          <w:szCs w:val="24"/>
          <w:lang w:val="en-US"/>
        </w:rPr>
        <w:instrText xml:space="preserve"> ADDIN EN.CITE </w:instrText>
      </w:r>
      <w:r w:rsidR="00B07E31" w:rsidRPr="00EF2A4D">
        <w:rPr>
          <w:rFonts w:ascii="Book Antiqua" w:hAnsi="Book Antiqua"/>
          <w:sz w:val="24"/>
          <w:szCs w:val="24"/>
          <w:lang w:val="en-US"/>
        </w:rPr>
        <w:fldChar w:fldCharType="begin">
          <w:fldData xml:space="preserve">PEVuZE5vdGU+PENpdGU+PEF1dGhvcj5JY2FyZDwvQXV0aG9yPjxZZWFyPjIwMDk8L1llYXI+PFJl
Y051bT4xMDAzPC9SZWNOdW0+PERpc3BsYXlUZXh0PjxzdHlsZSBmYWNlPSJzdXBlcnNjcmlwdCI+
WzE0OF08L3N0eWxlPjwvRGlzcGxheVRleHQ+PHJlY29yZD48cmVjLW51bWJlcj4xMDAzPC9yZWMt
bnVtYmVyPjxmb3JlaWduLWtleXM+PGtleSBhcHA9IkVOIiBkYi1pZD0idjB4d3ZlZHIydGVkYXFl
OXoyNXhhdjk0ZGRlZmF0eGF2cDA1IiB0aW1lc3RhbXA9IjEzODAyODYxMTciPjEwMDM8L2tleT48
L2ZvcmVpZ24ta2V5cz48cmVmLXR5cGUgbmFtZT0iSm91cm5hbCBBcnRpY2xlIj4xNzwvcmVmLXR5
cGU+PGNvbnRyaWJ1dG9ycz48YXV0aG9ycz48YXV0aG9yPkljYXJkLCBWLjwvYXV0aG9yPjxhdXRo
b3I+RGlheiwgTy48L2F1dGhvcj48YXV0aG9yPlNjaG9sdGVzLCBDLjwvYXV0aG9yPjxhdXRob3I+
UGVycmluLUNvY29uLCBMLjwvYXV0aG9yPjxhdXRob3I+UmFtaWVyZSwgQy48L2F1dGhvcj48YXV0
aG9yPkJhcnRlbnNjaGxhZ2VyLCBSLjwvYXV0aG9yPjxhdXRob3I+UGVuaW4sIEYuPC9hdXRob3I+
PGF1dGhvcj5Mb3R0ZWF1LCBWLjwvYXV0aG9yPjxhdXRob3I+QW5kcmUsIFAuPC9hdXRob3I+PC9h
dXRob3JzPjwvY29udHJpYnV0b3JzPjxhdXRoLWFkZHJlc3M+VW5pdmVyc2l0ZSBkZSBMeW9uLCBM
eW9uLCBGcmFuY2UuPC9hdXRoLWFkZHJlc3M+PHRpdGxlcz48dGl0bGU+U2VjcmV0aW9uIG9mIGhl
cGF0aXRpcyBDIHZpcnVzIGVudmVsb3BlIGdseWNvcHJvdGVpbnMgZGVwZW5kcyBvbiBhc3NlbWJs
eSBvZiBhcG9saXBvcHJvdGVpbiBCIHBvc2l0aXZlIGxpcG9wcm90ZWluc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0MjMzPC9wYWdlcz48dm9sdW1l
PjQ8L3ZvbHVtZT48bnVtYmVyPjE8L251bWJlcj48ZWRpdGlvbj4yMDA5LzAxLzIyPC9lZGl0aW9u
PjxrZXl3b3Jkcz48a2V5d29yZD5BcG9saXBvcHJvdGVpbnMgQi8qbWV0YWJvbGlzbTwva2V5d29y
ZD48a2V5d29yZD5DYWNvLTIgQ2VsbHM8L2tleXdvcmQ+PGtleXdvcmQ+RW56eW1lLUxpbmtlZCBJ
bW11bm9zb3JiZW50IEFzc2F5PC9rZXl3b3JkPjxrZXl3b3JkPkhlTGEgQ2VsbHM8L2tleXdvcmQ+
PGtleXdvcmQ+SGVwYWNpdmlydXMvKm1ldGFib2xpc208L2tleXdvcmQ+PGtleXdvcmQ+SHVtYW5z
PC9rZXl3b3JkPjxrZXl3b3JkPkxpcG9wcm90ZWlucy8qbWV0YWJvbGlzbTwva2V5d29yZD48a2V5
d29yZD5MaXZlci9tZXRhYm9saXNtPC9rZXl3b3JkPjxrZXl3b3JkPk1pY3Jvc2NvcHksIEZsdW9y
ZXNjZW5jZS9tZXRob2RzPC9rZXl3b3JkPjxrZXl3b3JkPk1vZGVscywgQmlvbG9naWNhbDwva2V5
d29yZD48a2V5d29yZD5Nb2RlbHMsIEdlbmV0aWM8L2tleXdvcmQ+PGtleXdvcmQ+VmlyYWwgRW52
ZWxvcGUgUHJvdGVpbnMvKmNoZW1pc3RyeTwva2V5d29yZD48a2V5d29yZD5WaXJhbCBOb25zdHJ1
Y3R1cmFsIFByb3RlaW5zL2NoZW1pc3RyeTwva2V5d29yZD48L2tleXdvcmRzPjxkYXRlcz48eWVh
cj4yMDA5PC95ZWFyPjwvZGF0ZXM+PGlzYm4+MTkzMi02MjAzIChFbGVjdHJvbmljKSYjeEQ7MTkz
Mi02MjAzIChMaW5raW5nKTwvaXNibj48YWNjZXNzaW9uLW51bT4xOTE1NjE5NTwvYWNjZXNzaW9u
LW51bT48d29yay10eXBlPlJlc2VhcmNoIFN1cHBvcnQsIE5vbi1VLlMuIEdvdiZhcG9zO3Q8L3dv
cmstdHlwZT48dXJscz48cmVsYXRlZC11cmxzPjx1cmw+aHR0cDovL3d3dy5uY2JpLm5sbS5uaWgu
Z292L3B1Ym1lZC8xOTE1NjE5NTwvdXJsPjwvcmVsYXRlZC11cmxzPjwvdXJscz48Y3VzdG9tMj4y
NjE3NzY2PC9jdXN0b20yPjxlbGVjdHJvbmljLXJlc291cmNlLW51bT4xMC4xMzcxL2pvdXJuYWwu
cG9uZS4wMDA0MjMzPC9lbGVjdHJvbmljLXJlc291cmNlLW51bT48bGFuZ3VhZ2U+ZW5nPC9sYW5n
dWFnZT48L3JlY29yZD48L0NpdGU+PC9FbmROb3RlPn==
</w:fldData>
        </w:fldChar>
      </w:r>
      <w:r w:rsidR="00B07E31" w:rsidRPr="00EF2A4D">
        <w:rPr>
          <w:rFonts w:ascii="Book Antiqua" w:hAnsi="Book Antiqua"/>
          <w:sz w:val="24"/>
          <w:szCs w:val="24"/>
          <w:lang w:val="en-US"/>
        </w:rPr>
        <w:instrText xml:space="preserve"> ADDIN EN.CITE.DATA </w:instrText>
      </w:r>
      <w:r w:rsidR="00B07E31" w:rsidRPr="00EF2A4D">
        <w:rPr>
          <w:rFonts w:ascii="Book Antiqua" w:hAnsi="Book Antiqua"/>
          <w:sz w:val="24"/>
          <w:szCs w:val="24"/>
          <w:lang w:val="en-US"/>
        </w:rPr>
      </w:r>
      <w:r w:rsidR="00B07E31" w:rsidRPr="00EF2A4D">
        <w:rPr>
          <w:rFonts w:ascii="Book Antiqua" w:hAnsi="Book Antiqua"/>
          <w:sz w:val="24"/>
          <w:szCs w:val="24"/>
          <w:lang w:val="en-US"/>
        </w:rPr>
        <w:fldChar w:fldCharType="end"/>
      </w:r>
      <w:r w:rsidR="00B07E31" w:rsidRPr="00EF2A4D">
        <w:rPr>
          <w:rFonts w:ascii="Book Antiqua" w:hAnsi="Book Antiqua"/>
          <w:sz w:val="24"/>
          <w:szCs w:val="24"/>
          <w:lang w:val="en-US"/>
        </w:rPr>
      </w:r>
      <w:r w:rsidR="00B07E31" w:rsidRPr="00EF2A4D">
        <w:rPr>
          <w:rFonts w:ascii="Book Antiqua" w:hAnsi="Book Antiqua"/>
          <w:sz w:val="24"/>
          <w:szCs w:val="24"/>
          <w:lang w:val="en-US"/>
        </w:rPr>
        <w:fldChar w:fldCharType="separate"/>
      </w:r>
      <w:r w:rsidR="00B07E31" w:rsidRPr="00EF2A4D">
        <w:rPr>
          <w:rFonts w:ascii="Book Antiqua" w:hAnsi="Book Antiqua"/>
          <w:noProof/>
          <w:sz w:val="24"/>
          <w:szCs w:val="24"/>
          <w:vertAlign w:val="superscript"/>
          <w:lang w:val="en-US"/>
        </w:rPr>
        <w:t>[</w:t>
      </w:r>
      <w:hyperlink w:anchor="_ENREF_148" w:tooltip="Icard, 2009 #1003" w:history="1">
        <w:r w:rsidR="00B07E31" w:rsidRPr="00EF2A4D">
          <w:rPr>
            <w:rFonts w:ascii="Book Antiqua" w:hAnsi="Book Antiqua"/>
            <w:noProof/>
            <w:sz w:val="24"/>
            <w:szCs w:val="24"/>
            <w:vertAlign w:val="superscript"/>
            <w:lang w:val="en-US"/>
          </w:rPr>
          <w:t>148</w:t>
        </w:r>
      </w:hyperlink>
      <w:r w:rsidR="00B07E31" w:rsidRPr="00EF2A4D">
        <w:rPr>
          <w:rFonts w:ascii="Book Antiqua" w:hAnsi="Book Antiqua"/>
          <w:noProof/>
          <w:sz w:val="24"/>
          <w:szCs w:val="24"/>
          <w:vertAlign w:val="superscript"/>
          <w:lang w:val="en-US"/>
        </w:rPr>
        <w:t>]</w:t>
      </w:r>
      <w:r w:rsidR="00B07E31" w:rsidRPr="00EF2A4D">
        <w:rPr>
          <w:rFonts w:ascii="Book Antiqua" w:hAnsi="Book Antiqua"/>
          <w:sz w:val="24"/>
          <w:szCs w:val="24"/>
          <w:lang w:val="en-US"/>
        </w:rPr>
        <w:fldChar w:fldCharType="end"/>
      </w:r>
      <w:r w:rsidR="003F5D1F" w:rsidRPr="00EF2A4D">
        <w:rPr>
          <w:rFonts w:ascii="Book Antiqua" w:hAnsi="Book Antiqua"/>
          <w:sz w:val="24"/>
          <w:szCs w:val="24"/>
          <w:lang w:val="en-US"/>
        </w:rPr>
        <w:t>. They detected</w:t>
      </w:r>
      <w:r w:rsidR="00D61322" w:rsidRPr="00EF2A4D">
        <w:rPr>
          <w:rFonts w:ascii="Book Antiqua" w:hAnsi="Book Antiqua"/>
          <w:sz w:val="24"/>
          <w:szCs w:val="24"/>
          <w:lang w:val="en-US"/>
        </w:rPr>
        <w:t xml:space="preserve"> </w:t>
      </w:r>
      <w:r w:rsidR="004D73C0" w:rsidRPr="00EF2A4D">
        <w:rPr>
          <w:rFonts w:ascii="Book Antiqua" w:hAnsi="Book Antiqua"/>
          <w:sz w:val="24"/>
          <w:szCs w:val="24"/>
          <w:lang w:val="en-US"/>
        </w:rPr>
        <w:t xml:space="preserve">HCV glycoproteins </w:t>
      </w:r>
      <w:r w:rsidR="00D6118D" w:rsidRPr="00EF2A4D">
        <w:rPr>
          <w:rFonts w:ascii="Book Antiqua" w:hAnsi="Book Antiqua"/>
          <w:sz w:val="24"/>
          <w:szCs w:val="24"/>
          <w:lang w:val="en-US"/>
        </w:rPr>
        <w:t>in A</w:t>
      </w:r>
      <w:r w:rsidR="00D61322" w:rsidRPr="00EF2A4D">
        <w:rPr>
          <w:rFonts w:ascii="Book Antiqua" w:hAnsi="Book Antiqua"/>
          <w:sz w:val="24"/>
          <w:szCs w:val="24"/>
          <w:lang w:val="en-US"/>
        </w:rPr>
        <w:t xml:space="preserve">poB containing </w:t>
      </w:r>
      <w:r w:rsidR="004D73C0" w:rsidRPr="00EF2A4D">
        <w:rPr>
          <w:rFonts w:ascii="Book Antiqua" w:hAnsi="Book Antiqua"/>
          <w:sz w:val="24"/>
          <w:szCs w:val="24"/>
          <w:lang w:val="en-US"/>
        </w:rPr>
        <w:t>triglyceride rich lipoproteins when expressed in Caco-2 and HepG2 cells</w:t>
      </w:r>
      <w:r w:rsidR="003F5D1F" w:rsidRPr="00EF2A4D">
        <w:rPr>
          <w:rFonts w:ascii="Book Antiqua" w:hAnsi="Book Antiqua"/>
          <w:sz w:val="24"/>
          <w:szCs w:val="24"/>
          <w:lang w:val="en-US"/>
        </w:rPr>
        <w:t xml:space="preserve">, </w:t>
      </w:r>
      <w:r w:rsidR="009479B8" w:rsidRPr="00EF2A4D">
        <w:rPr>
          <w:rFonts w:ascii="Book Antiqua" w:hAnsi="Book Antiqua"/>
          <w:sz w:val="24"/>
          <w:szCs w:val="24"/>
          <w:lang w:val="en-US"/>
        </w:rPr>
        <w:t xml:space="preserve">but not in Huh7 hepatoma cells, </w:t>
      </w:r>
      <w:r w:rsidR="003F5D1F" w:rsidRPr="00EF2A4D">
        <w:rPr>
          <w:rFonts w:ascii="Book Antiqua" w:hAnsi="Book Antiqua"/>
          <w:sz w:val="24"/>
          <w:szCs w:val="24"/>
          <w:lang w:val="en-US"/>
        </w:rPr>
        <w:t>an event</w:t>
      </w:r>
      <w:r w:rsidR="005C33B4" w:rsidRPr="00EF2A4D">
        <w:rPr>
          <w:rFonts w:ascii="Book Antiqua" w:hAnsi="Book Antiqua"/>
          <w:sz w:val="24"/>
          <w:szCs w:val="24"/>
          <w:lang w:val="en-US"/>
        </w:rPr>
        <w:t xml:space="preserve"> that</w:t>
      </w:r>
      <w:r w:rsidR="003F5D1F" w:rsidRPr="00EF2A4D">
        <w:rPr>
          <w:rFonts w:ascii="Book Antiqua" w:hAnsi="Book Antiqua"/>
          <w:sz w:val="24"/>
          <w:szCs w:val="24"/>
          <w:lang w:val="en-US"/>
        </w:rPr>
        <w:t xml:space="preserve"> was prevented by MTP inhibition.</w:t>
      </w:r>
      <w:r w:rsidR="005C33B4" w:rsidRPr="00EF2A4D">
        <w:rPr>
          <w:rFonts w:ascii="Book Antiqua" w:hAnsi="Book Antiqua"/>
          <w:sz w:val="24"/>
          <w:szCs w:val="24"/>
          <w:lang w:val="en-US"/>
        </w:rPr>
        <w:t xml:space="preserve"> </w:t>
      </w:r>
      <w:r w:rsidR="00F46489" w:rsidRPr="00EF2A4D">
        <w:rPr>
          <w:rFonts w:ascii="Book Antiqua" w:hAnsi="Book Antiqua"/>
          <w:sz w:val="24"/>
          <w:szCs w:val="24"/>
          <w:lang w:val="en-US"/>
        </w:rPr>
        <w:t>Moreover, HCV is thought to divert cellular processes towards its own generation</w:t>
      </w:r>
      <w:r w:rsidR="00A0334B" w:rsidRPr="00EF2A4D">
        <w:rPr>
          <w:rFonts w:ascii="Book Antiqua" w:hAnsi="Book Antiqua"/>
          <w:sz w:val="24"/>
          <w:szCs w:val="24"/>
          <w:lang w:val="en-US"/>
        </w:rPr>
        <w:t>, which is</w:t>
      </w:r>
      <w:r w:rsidR="00F7764E" w:rsidRPr="00EF2A4D">
        <w:rPr>
          <w:rFonts w:ascii="Book Antiqua" w:hAnsi="Book Antiqua"/>
          <w:sz w:val="24"/>
          <w:szCs w:val="24"/>
          <w:lang w:val="en-US"/>
        </w:rPr>
        <w:t xml:space="preserve"> </w:t>
      </w:r>
      <w:r w:rsidR="00F46489" w:rsidRPr="00EF2A4D">
        <w:rPr>
          <w:rFonts w:ascii="Book Antiqua" w:hAnsi="Book Antiqua"/>
          <w:sz w:val="24"/>
          <w:szCs w:val="24"/>
          <w:lang w:val="en-US"/>
        </w:rPr>
        <w:t xml:space="preserve">detrimental to the </w:t>
      </w:r>
      <w:r w:rsidR="007E487E" w:rsidRPr="00EF2A4D">
        <w:rPr>
          <w:rFonts w:ascii="Book Antiqua" w:hAnsi="Book Antiqua"/>
          <w:sz w:val="24"/>
          <w:szCs w:val="24"/>
          <w:lang w:val="en-US"/>
        </w:rPr>
        <w:t>hepatocyte</w:t>
      </w:r>
      <w:r w:rsidR="009F26AC" w:rsidRPr="00EF2A4D">
        <w:rPr>
          <w:rFonts w:ascii="Book Antiqua" w:hAnsi="Book Antiqua"/>
          <w:sz w:val="24"/>
          <w:szCs w:val="24"/>
          <w:lang w:val="en-US"/>
        </w:rPr>
        <w:t>’</w:t>
      </w:r>
      <w:r w:rsidR="007E487E" w:rsidRPr="00EF2A4D">
        <w:rPr>
          <w:rFonts w:ascii="Book Antiqua" w:hAnsi="Book Antiqua"/>
          <w:sz w:val="24"/>
          <w:szCs w:val="24"/>
          <w:lang w:val="en-US"/>
        </w:rPr>
        <w:t>s</w:t>
      </w:r>
      <w:r w:rsidR="00F46489" w:rsidRPr="00EF2A4D">
        <w:rPr>
          <w:rFonts w:ascii="Book Antiqua" w:hAnsi="Book Antiqua"/>
          <w:sz w:val="24"/>
          <w:szCs w:val="24"/>
          <w:lang w:val="en-US"/>
        </w:rPr>
        <w:t xml:space="preserve"> VLDL production. An HCV-induced deficiency in arylacetamide deacetylase (AADAC)</w:t>
      </w:r>
      <w:r w:rsidR="00ED7123" w:rsidRPr="00EF2A4D">
        <w:rPr>
          <w:rFonts w:ascii="Book Antiqua" w:hAnsi="Book Antiqua"/>
          <w:sz w:val="24"/>
          <w:szCs w:val="24"/>
          <w:lang w:val="en-US"/>
        </w:rPr>
        <w:t xml:space="preserve">, an enzyme involved in VLDL production by lipolysis of triacylglycerol from </w:t>
      </w:r>
      <w:r w:rsidR="002F4F31" w:rsidRPr="00EF2A4D">
        <w:rPr>
          <w:rFonts w:ascii="Book Antiqua" w:hAnsi="Book Antiqua"/>
          <w:sz w:val="24"/>
          <w:szCs w:val="24"/>
          <w:lang w:val="en-US"/>
        </w:rPr>
        <w:t>LDs</w:t>
      </w:r>
      <w:r w:rsidR="00ED7123" w:rsidRPr="00EF2A4D">
        <w:rPr>
          <w:rFonts w:ascii="Book Antiqua" w:hAnsi="Book Antiqua"/>
          <w:sz w:val="24"/>
          <w:szCs w:val="24"/>
          <w:lang w:val="en-US"/>
        </w:rPr>
        <w:t>,</w:t>
      </w:r>
      <w:r w:rsidR="00F46489" w:rsidRPr="00EF2A4D">
        <w:rPr>
          <w:rFonts w:ascii="Book Antiqua" w:hAnsi="Book Antiqua"/>
          <w:sz w:val="24"/>
          <w:szCs w:val="24"/>
          <w:lang w:val="en-US"/>
        </w:rPr>
        <w:t xml:space="preserve"> was identified to cause VLDL production impairment during the early peak of HCV infection in culture</w:t>
      </w:r>
      <w:r w:rsidR="003635EA" w:rsidRPr="00EF2A4D">
        <w:rPr>
          <w:rFonts w:ascii="Book Antiqua" w:hAnsi="Book Antiqua"/>
          <w:sz w:val="24"/>
          <w:szCs w:val="24"/>
          <w:lang w:val="en-US"/>
        </w:rPr>
        <w:fldChar w:fldCharType="begin">
          <w:fldData xml:space="preserve">PEVuZE5vdGU+PENpdGU+PEF1dGhvcj5Ob3VyYmFraHNoPC9BdXRob3I+PFllYXI+MjAxMzwvWWVh
cj48UmVjTnVtPjEwNTg8L1JlY051bT48RGlzcGxheVRleHQ+PHN0eWxlIGZhY2U9InN1cGVyc2Ny
aXB0Ij5bMTQ5XTwvc3R5bGU+PC9EaXNwbGF5VGV4dD48cmVjb3JkPjxyZWMtbnVtYmVyPjEwNTg8
L3JlYy1udW1iZXI+PGZvcmVpZ24ta2V5cz48a2V5IGFwcD0iRU4iIGRiLWlkPSJ2MHh3dmVkcjJ0
ZWRhcWU5ejI1eGF2OTRkZGVmYXR4YXZwMDUiIHRpbWVzdGFtcD0iMTM4NTQ1OTkxMiI+MTA1ODwv
a2V5PjwvZm9yZWlnbi1rZXlzPjxyZWYtdHlwZSBuYW1lPSJKb3VybmFsIEFydGljbGUiPjE3PC9y
ZWYtdHlwZT48Y29udHJpYnV0b3JzPjxhdXRob3JzPjxhdXRob3I+Tm91cmJha2hzaCwgTS48L2F1
dGhvcj48YXV0aG9yPkRvdWdsYXMsIEQuIE4uPC9hdXRob3I+PGF1dGhvcj5QdSwgQy4gSC48L2F1
dGhvcj48YXV0aG9yPkxld2lzLCBKLiBULjwvYXV0aG9yPjxhdXRob3I+S2F3YWhhcmEsIFQuPC9h
dXRob3I+PGF1dGhvcj5MaXNib2EsIEwuIEYuPC9hdXRob3I+PGF1dGhvcj5XZWksIEUuPC9hdXRo
b3I+PGF1dGhvcj5Bc3RoYW5hLCBTLjwvYXV0aG9yPjxhdXRob3I+UXVpcm9nYSwgQS4gRC48L2F1
dGhvcj48YXV0aG9yPkxhdywgTC4gTS48L2F1dGhvcj48YXV0aG9yPkNoZW4sIEMuPC9hdXRob3I+
PGF1dGhvcj5BZGRpc29uLCBXLiBSLjwvYXV0aG9yPjxhdXRob3I+TmVsc29uLCBSLjwvYXV0aG9y
PjxhdXRob3I+SG91Z2h0b24sIE0uPC9hdXRob3I+PGF1dGhvcj5MZWhuZXIsIFIuPC9hdXRob3I+
PGF1dGhvcj5LbmV0ZW1hbiwgTi4gTS48L2F1dGhvcj48L2F1dGhvcnM+PC9jb250cmlidXRvcnM+
PGF1dGgtYWRkcmVzcz5EZXBhcnRtZW50IG9mIFN1cmdlcnksIFVuaXZlcnNpdHkgb2YgQWxiZXJ0
YSwgRWRtb250b24sIEFsYmVydGEsIENhbmFkYS48L2F1dGgtYWRkcmVzcz48dGl0bGVzPjx0aXRs
ZT5BcnlsYWNldGFtaWRlIGRlYWNldHlsYXNlOiBhIG5vdmVsIGhvc3QgZmFjdG9yIHdpdGggaW1w
b3J0YW50IHJvbGVzIGluIHRoZSBsaXBvbHlzaXMgb2YgY2VsbHVsYXIgdHJpYWN5bGdseWNlcm9s
IHN0b3JlcywgVkxETCBhc3NlbWJseSBhbmQgSENWIHByb2R1Y3Rpb248L3RpdGxlPjxzZWNvbmRh
cnktdGl0bGU+SiBIZXBhdG9sPC9zZWNvbmRhcnktdGl0bGU+PGFsdC10aXRsZT5Kb3VybmFsIG9m
IGhlcGF0b2xvZ3k8L2FsdC10aXRsZT48L3RpdGxlcz48cGVyaW9kaWNhbD48ZnVsbC10aXRsZT5K
IEhlcGF0b2w8L2Z1bGwtdGl0bGU+PC9wZXJpb2RpY2FsPjxhbHQtcGVyaW9kaWNhbD48ZnVsbC10
aXRsZT5Kb3VybmFsIG9mIEhlcGF0b2xvZ3k8L2Z1bGwtdGl0bGU+PC9hbHQtcGVyaW9kaWNhbD48
cGFnZXM+MzM2LTQzPC9wYWdlcz48dm9sdW1lPjU5PC92b2x1bWU+PG51bWJlcj4yPC9udW1iZXI+
PGVkaXRpb24+MjAxMy8wNC8wMjwvZWRpdGlvbj48ZGF0ZXM+PHllYXI+MjAxMzwveWVhcj48cHVi
LWRhdGVzPjxkYXRlPkF1ZzwvZGF0ZT48L3B1Yi1kYXRlcz48L2RhdGVzPjxpc2JuPjE2MDAtMDY0
MSAoRWxlY3Ryb25pYykmI3hEOzAxNjgtODI3OCAoTGlua2luZyk8L2lzYm4+PGFjY2Vzc2lvbi1u
dW0+MjM1NDIzNDc8L2FjY2Vzc2lvbi1udW0+PHdvcmstdHlwZT5SZXNlYXJjaCBTdXBwb3J0LCBO
b24tVS5TLiBHb3YmYXBvczt0PC93b3JrLXR5cGU+PHVybHM+PHJlbGF0ZWQtdXJscz48dXJsPmh0
dHA6Ly93d3cubmNiaS5ubG0ubmloLmdvdi9wdWJtZWQvMjM1NDIzNDc8L3VybD48dXJsPmh0dHA6
Ly9hYy5lbHMtY2RuLmNvbS9TMDE2ODgyNzgxMzAwMjAxOC8xLXMyLjAtUzAxNjg4Mjc4MTMwMDIw
MTgtbWFpbi5wZGY/X3RpZD0yMjMyZGU0Mi01NjgxLTExZTMtOGY3Yi0wMDAwMGFhYjBmNmImYW1w
O2FjZG5hdD0xMzg1NDYwMDE3XzBmMWRlM2M2MWVlNmU4MmQ1ZGYxODJjYTE0YTQ2ZGY1PC91cmw+
PC9yZWxhdGVkLXVybHM+PC91cmxzPjxlbGVjdHJvbmljLXJlc291cmNlLW51bT4xMC4xMDE2L2ou
amhlcC4yMDEzLjAzLjAyMjwvZWxlY3Ryb25pYy1yZXNvdXJjZS1udW0+PGxhbmd1YWdlPmVuZzwv
bGFuZ3Vh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Ob3VyYmFraHNoPC9BdXRob3I+PFllYXI+MjAxMzwvWWVh
cj48UmVjTnVtPjEwNTg8L1JlY051bT48RGlzcGxheVRleHQ+PHN0eWxlIGZhY2U9InN1cGVyc2Ny
aXB0Ij5bMTQ5XTwvc3R5bGU+PC9EaXNwbGF5VGV4dD48cmVjb3JkPjxyZWMtbnVtYmVyPjEwNTg8
L3JlYy1udW1iZXI+PGZvcmVpZ24ta2V5cz48a2V5IGFwcD0iRU4iIGRiLWlkPSJ2MHh3dmVkcjJ0
ZWRhcWU5ejI1eGF2OTRkZGVmYXR4YXZwMDUiIHRpbWVzdGFtcD0iMTM4NTQ1OTkxMiI+MTA1ODwv
a2V5PjwvZm9yZWlnbi1rZXlzPjxyZWYtdHlwZSBuYW1lPSJKb3VybmFsIEFydGljbGUiPjE3PC9y
ZWYtdHlwZT48Y29udHJpYnV0b3JzPjxhdXRob3JzPjxhdXRob3I+Tm91cmJha2hzaCwgTS48L2F1
dGhvcj48YXV0aG9yPkRvdWdsYXMsIEQuIE4uPC9hdXRob3I+PGF1dGhvcj5QdSwgQy4gSC48L2F1
dGhvcj48YXV0aG9yPkxld2lzLCBKLiBULjwvYXV0aG9yPjxhdXRob3I+S2F3YWhhcmEsIFQuPC9h
dXRob3I+PGF1dGhvcj5MaXNib2EsIEwuIEYuPC9hdXRob3I+PGF1dGhvcj5XZWksIEUuPC9hdXRo
b3I+PGF1dGhvcj5Bc3RoYW5hLCBTLjwvYXV0aG9yPjxhdXRob3I+UXVpcm9nYSwgQS4gRC48L2F1
dGhvcj48YXV0aG9yPkxhdywgTC4gTS48L2F1dGhvcj48YXV0aG9yPkNoZW4sIEMuPC9hdXRob3I+
PGF1dGhvcj5BZGRpc29uLCBXLiBSLjwvYXV0aG9yPjxhdXRob3I+TmVsc29uLCBSLjwvYXV0aG9y
PjxhdXRob3I+SG91Z2h0b24sIE0uPC9hdXRob3I+PGF1dGhvcj5MZWhuZXIsIFIuPC9hdXRob3I+
PGF1dGhvcj5LbmV0ZW1hbiwgTi4gTS48L2F1dGhvcj48L2F1dGhvcnM+PC9jb250cmlidXRvcnM+
PGF1dGgtYWRkcmVzcz5EZXBhcnRtZW50IG9mIFN1cmdlcnksIFVuaXZlcnNpdHkgb2YgQWxiZXJ0
YSwgRWRtb250b24sIEFsYmVydGEsIENhbmFkYS48L2F1dGgtYWRkcmVzcz48dGl0bGVzPjx0aXRs
ZT5BcnlsYWNldGFtaWRlIGRlYWNldHlsYXNlOiBhIG5vdmVsIGhvc3QgZmFjdG9yIHdpdGggaW1w
b3J0YW50IHJvbGVzIGluIHRoZSBsaXBvbHlzaXMgb2YgY2VsbHVsYXIgdHJpYWN5bGdseWNlcm9s
IHN0b3JlcywgVkxETCBhc3NlbWJseSBhbmQgSENWIHByb2R1Y3Rpb248L3RpdGxlPjxzZWNvbmRh
cnktdGl0bGU+SiBIZXBhdG9sPC9zZWNvbmRhcnktdGl0bGU+PGFsdC10aXRsZT5Kb3VybmFsIG9m
IGhlcGF0b2xvZ3k8L2FsdC10aXRsZT48L3RpdGxlcz48cGVyaW9kaWNhbD48ZnVsbC10aXRsZT5K
IEhlcGF0b2w8L2Z1bGwtdGl0bGU+PC9wZXJpb2RpY2FsPjxhbHQtcGVyaW9kaWNhbD48ZnVsbC10
aXRsZT5Kb3VybmFsIG9mIEhlcGF0b2xvZ3k8L2Z1bGwtdGl0bGU+PC9hbHQtcGVyaW9kaWNhbD48
cGFnZXM+MzM2LTQzPC9wYWdlcz48dm9sdW1lPjU5PC92b2x1bWU+PG51bWJlcj4yPC9udW1iZXI+
PGVkaXRpb24+MjAxMy8wNC8wMjwvZWRpdGlvbj48ZGF0ZXM+PHllYXI+MjAxMzwveWVhcj48cHVi
LWRhdGVzPjxkYXRlPkF1ZzwvZGF0ZT48L3B1Yi1kYXRlcz48L2RhdGVzPjxpc2JuPjE2MDAtMDY0
MSAoRWxlY3Ryb25pYykmI3hEOzAxNjgtODI3OCAoTGlua2luZyk8L2lzYm4+PGFjY2Vzc2lvbi1u
dW0+MjM1NDIzNDc8L2FjY2Vzc2lvbi1udW0+PHdvcmstdHlwZT5SZXNlYXJjaCBTdXBwb3J0LCBO
b24tVS5TLiBHb3YmYXBvczt0PC93b3JrLXR5cGU+PHVybHM+PHJlbGF0ZWQtdXJscz48dXJsPmh0
dHA6Ly93d3cubmNiaS5ubG0ubmloLmdvdi9wdWJtZWQvMjM1NDIzNDc8L3VybD48dXJsPmh0dHA6
Ly9hYy5lbHMtY2RuLmNvbS9TMDE2ODgyNzgxMzAwMjAxOC8xLXMyLjAtUzAxNjg4Mjc4MTMwMDIw
MTgtbWFpbi5wZGY/X3RpZD0yMjMyZGU0Mi01NjgxLTExZTMtOGY3Yi0wMDAwMGFhYjBmNmImYW1w
O2FjZG5hdD0xMzg1NDYwMDE3XzBmMWRlM2M2MWVlNmU4MmQ1ZGYxODJjYTE0YTQ2ZGY1PC91cmw+
PC9yZWxhdGVkLXVybHM+PC91cmxzPjxlbGVjdHJvbmljLXJlc291cmNlLW51bT4xMC4xMDE2L2ou
amhlcC4yMDEzLjAzLjAyMjwvZWxlY3Ryb25pYy1yZXNvdXJjZS1udW0+PGxhbmd1YWdlPmVuZzwv
bGFuZ3Vh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49" w:tooltip="Nourbakhsh, 2013 #1058" w:history="1">
        <w:r w:rsidR="000F07FA" w:rsidRPr="00EF2A4D">
          <w:rPr>
            <w:rFonts w:ascii="Book Antiqua" w:hAnsi="Book Antiqua"/>
            <w:noProof/>
            <w:sz w:val="24"/>
            <w:szCs w:val="24"/>
            <w:vertAlign w:val="superscript"/>
            <w:lang w:val="en-US"/>
          </w:rPr>
          <w:t>14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46489" w:rsidRPr="00EF2A4D">
        <w:rPr>
          <w:rFonts w:ascii="Book Antiqua" w:hAnsi="Book Antiqua"/>
          <w:sz w:val="24"/>
          <w:szCs w:val="24"/>
          <w:lang w:val="en-US"/>
        </w:rPr>
        <w:t>.</w:t>
      </w:r>
      <w:r w:rsidR="007E487E" w:rsidRPr="00EF2A4D">
        <w:rPr>
          <w:rFonts w:ascii="Book Antiqua" w:hAnsi="Book Antiqua"/>
          <w:sz w:val="24"/>
          <w:szCs w:val="24"/>
          <w:lang w:val="en-US"/>
        </w:rPr>
        <w:t xml:space="preserve"> </w:t>
      </w:r>
    </w:p>
    <w:p w14:paraId="56264F29" w14:textId="55D33ECC" w:rsidR="00433427" w:rsidRPr="00EF2A4D" w:rsidRDefault="00190067" w:rsidP="005B3E13">
      <w:pPr>
        <w:adjustRightInd w:val="0"/>
        <w:snapToGrid w:val="0"/>
        <w:spacing w:after="0" w:line="360" w:lineRule="auto"/>
        <w:ind w:firstLineChars="100" w:firstLine="240"/>
        <w:jc w:val="both"/>
        <w:rPr>
          <w:rFonts w:ascii="Book Antiqua" w:hAnsi="Book Antiqua"/>
          <w:sz w:val="24"/>
          <w:szCs w:val="24"/>
          <w:lang w:val="en-US"/>
        </w:rPr>
      </w:pPr>
      <w:r w:rsidRPr="00EF2A4D">
        <w:rPr>
          <w:rFonts w:ascii="Book Antiqua" w:hAnsi="Book Antiqua"/>
          <w:sz w:val="24"/>
          <w:szCs w:val="24"/>
          <w:lang w:val="en-US"/>
        </w:rPr>
        <w:t xml:space="preserve">Besides MTP and ApoB, </w:t>
      </w:r>
      <w:r w:rsidR="00433427" w:rsidRPr="007D6651">
        <w:rPr>
          <w:rFonts w:ascii="Book Antiqua" w:hAnsi="Book Antiqua"/>
          <w:sz w:val="24"/>
          <w:szCs w:val="24"/>
          <w:lang w:val="en-US"/>
        </w:rPr>
        <w:t>ApoE</w:t>
      </w:r>
      <w:r w:rsidR="00433427" w:rsidRPr="00EF2A4D">
        <w:rPr>
          <w:rFonts w:ascii="Book Antiqua" w:hAnsi="Book Antiqua"/>
          <w:sz w:val="24"/>
          <w:szCs w:val="24"/>
          <w:lang w:val="en-US"/>
        </w:rPr>
        <w:t xml:space="preserve"> </w:t>
      </w:r>
      <w:r w:rsidR="000128EA" w:rsidRPr="00EF2A4D">
        <w:rPr>
          <w:rFonts w:ascii="Book Antiqua" w:hAnsi="Book Antiqua"/>
          <w:sz w:val="24"/>
          <w:szCs w:val="24"/>
          <w:lang w:val="en-US"/>
        </w:rPr>
        <w:t>is</w:t>
      </w:r>
      <w:r w:rsidR="00433427" w:rsidRPr="00EF2A4D">
        <w:rPr>
          <w:rFonts w:ascii="Book Antiqua" w:hAnsi="Book Antiqua"/>
          <w:sz w:val="24"/>
          <w:szCs w:val="24"/>
          <w:lang w:val="en-US"/>
        </w:rPr>
        <w:t xml:space="preserve"> essential </w:t>
      </w:r>
      <w:r w:rsidRPr="00EF2A4D">
        <w:rPr>
          <w:rFonts w:ascii="Book Antiqua" w:hAnsi="Book Antiqua"/>
          <w:sz w:val="24"/>
          <w:szCs w:val="24"/>
          <w:lang w:val="en-US"/>
        </w:rPr>
        <w:t>during VLDL and HCV production.</w:t>
      </w:r>
      <w:r w:rsidR="000128EA" w:rsidRPr="00EF2A4D">
        <w:rPr>
          <w:rFonts w:ascii="Book Antiqua" w:hAnsi="Book Antiqua"/>
          <w:sz w:val="24"/>
          <w:szCs w:val="24"/>
          <w:lang w:val="en-US"/>
        </w:rPr>
        <w:t xml:space="preserve"> Fazio </w:t>
      </w:r>
      <w:r w:rsidR="00382DC9" w:rsidRPr="00382DC9">
        <w:rPr>
          <w:rFonts w:ascii="Book Antiqua" w:hAnsi="Book Antiqua"/>
          <w:i/>
          <w:sz w:val="24"/>
          <w:szCs w:val="24"/>
          <w:lang w:val="en-US"/>
        </w:rPr>
        <w:t>et al</w:t>
      </w:r>
      <w:r w:rsidR="007D6651" w:rsidRPr="00EF2A4D">
        <w:rPr>
          <w:rFonts w:ascii="Book Antiqua" w:hAnsi="Book Antiqua"/>
          <w:sz w:val="24"/>
          <w:szCs w:val="24"/>
          <w:lang w:val="en-US"/>
        </w:rPr>
        <w:fldChar w:fldCharType="begin"/>
      </w:r>
      <w:r w:rsidR="007D6651" w:rsidRPr="00EF2A4D">
        <w:rPr>
          <w:rFonts w:ascii="Book Antiqua" w:hAnsi="Book Antiqua"/>
          <w:sz w:val="24"/>
          <w:szCs w:val="24"/>
          <w:lang w:val="en-US"/>
        </w:rPr>
        <w:instrText xml:space="preserve"> ADDIN EN.CITE &lt;EndNote&gt;&lt;Cite&gt;&lt;Author&gt;Fazio&lt;/Author&gt;&lt;Year&gt;2000&lt;/Year&gt;&lt;RecNum&gt;1000&lt;/RecNum&gt;&lt;DisplayText&gt;&lt;style face="superscript"&gt;[150]&lt;/style&gt;&lt;/DisplayText&gt;&lt;record&gt;&lt;rec-number&gt;1000&lt;/rec-number&gt;&lt;foreign-keys&gt;&lt;key app="EN" db-id="v0xwvedr2tedaqe9z25xav94ddefatxavp05" timestamp="1380140541"&gt;1000&lt;/key&gt;&lt;/foreign-keys&gt;&lt;ref-type name="Journal Article"&gt;17&lt;/ref-type&gt;&lt;contributors&gt;&lt;authors&gt;&lt;author&gt;Fazio, S.&lt;/author&gt;&lt;author&gt;Linton, M. F.&lt;/author&gt;&lt;author&gt;Swift, L. L.&lt;/author&gt;&lt;/authors&gt;&lt;/contributors&gt;&lt;auth-address&gt;Departments of Medicine and Pathology, Vanderbilt University Medical Center, Nashville, TN 37232-6300, USA.&lt;/auth-address&gt;&lt;titles&gt;&lt;title&gt;The cell biology and physiologic relevance of ApoE recycling&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pages&gt;23-30&lt;/pages&gt;&lt;volume&gt;10&lt;/volume&gt;&lt;number&gt;1&lt;/number&gt;&lt;edition&gt;2001/01/11&lt;/edition&gt;&lt;keywords&gt;&lt;keyword&gt;Animals&lt;/keyword&gt;&lt;keyword&gt;Apolipoproteins E/metabolism/*physiology&lt;/keyword&gt;&lt;keyword&gt;*Cell Physiological Phenomena&lt;/keyword&gt;&lt;keyword&gt;Cholesterol/metabolism&lt;/keyword&gt;&lt;keyword&gt;Chylomicrons/metabolism&lt;/keyword&gt;&lt;keyword&gt;Humans&lt;/keyword&gt;&lt;keyword&gt;Lipoproteins/metabolism/secretion&lt;/keyword&gt;&lt;keyword&gt;Liver/cytology/metabolism&lt;/keyword&gt;&lt;/keywords&gt;&lt;dates&gt;&lt;year&gt;2000&lt;/year&gt;&lt;pub-dates&gt;&lt;date&gt;Jan&lt;/date&gt;&lt;/pub-dates&gt;&lt;/dates&gt;&lt;isbn&gt;1050-1738 (Print)&amp;#xD;1050-1738 (Linking)&lt;/isbn&gt;&lt;accession-num&gt;11150725&lt;/accession-num&gt;&lt;work-type&gt;Research Support, U.S. Gov&amp;apos;t, P.H.S.&amp;#xD;Review&lt;/work-type&gt;&lt;urls&gt;&lt;related-urls&gt;&lt;url&gt;http://www.ncbi.nlm.nih.gov/pubmed/11150725&lt;/url&gt;&lt;/related-urls&gt;&lt;/urls&gt;&lt;language&gt;eng&lt;/language&gt;&lt;/record&gt;&lt;/Cite&gt;&lt;/EndNote&gt;</w:instrText>
      </w:r>
      <w:r w:rsidR="007D6651" w:rsidRPr="00EF2A4D">
        <w:rPr>
          <w:rFonts w:ascii="Book Antiqua" w:hAnsi="Book Antiqua"/>
          <w:sz w:val="24"/>
          <w:szCs w:val="24"/>
          <w:lang w:val="en-US"/>
        </w:rPr>
        <w:fldChar w:fldCharType="separate"/>
      </w:r>
      <w:r w:rsidR="007D6651" w:rsidRPr="00EF2A4D">
        <w:rPr>
          <w:rFonts w:ascii="Book Antiqua" w:hAnsi="Book Antiqua"/>
          <w:noProof/>
          <w:sz w:val="24"/>
          <w:szCs w:val="24"/>
          <w:vertAlign w:val="superscript"/>
          <w:lang w:val="en-US"/>
        </w:rPr>
        <w:t>[</w:t>
      </w:r>
      <w:hyperlink w:anchor="_ENREF_150" w:tooltip="Fazio, 2000 #1000" w:history="1">
        <w:r w:rsidR="007D6651" w:rsidRPr="00EF2A4D">
          <w:rPr>
            <w:rFonts w:ascii="Book Antiqua" w:hAnsi="Book Antiqua"/>
            <w:noProof/>
            <w:sz w:val="24"/>
            <w:szCs w:val="24"/>
            <w:vertAlign w:val="superscript"/>
            <w:lang w:val="en-US"/>
          </w:rPr>
          <w:t>150</w:t>
        </w:r>
      </w:hyperlink>
      <w:r w:rsidR="007D6651" w:rsidRPr="00EF2A4D">
        <w:rPr>
          <w:rFonts w:ascii="Book Antiqua" w:hAnsi="Book Antiqua"/>
          <w:noProof/>
          <w:sz w:val="24"/>
          <w:szCs w:val="24"/>
          <w:vertAlign w:val="superscript"/>
          <w:lang w:val="en-US"/>
        </w:rPr>
        <w:t>]</w:t>
      </w:r>
      <w:r w:rsidR="007D6651" w:rsidRPr="00EF2A4D">
        <w:rPr>
          <w:rFonts w:ascii="Book Antiqua" w:hAnsi="Book Antiqua"/>
          <w:sz w:val="24"/>
          <w:szCs w:val="24"/>
          <w:lang w:val="en-US"/>
        </w:rPr>
        <w:fldChar w:fldCharType="end"/>
      </w:r>
      <w:r w:rsidR="00E75928" w:rsidRPr="00EF2A4D">
        <w:rPr>
          <w:rFonts w:ascii="Book Antiqua" w:hAnsi="Book Antiqua"/>
          <w:sz w:val="24"/>
          <w:szCs w:val="24"/>
          <w:lang w:val="en-US"/>
        </w:rPr>
        <w:t xml:space="preserve"> demonstrated that ApoE is not exclusively important for lipoprotein uptake</w:t>
      </w:r>
      <w:r w:rsidR="000E70E3" w:rsidRPr="00EF2A4D">
        <w:rPr>
          <w:rFonts w:ascii="Book Antiqua" w:hAnsi="Book Antiqua"/>
          <w:sz w:val="24"/>
          <w:szCs w:val="24"/>
          <w:lang w:val="en-US"/>
        </w:rPr>
        <w:t xml:space="preserve"> alon</w:t>
      </w:r>
      <w:r w:rsidR="000B63F2" w:rsidRPr="00EF2A4D">
        <w:rPr>
          <w:rFonts w:ascii="Book Antiqua" w:hAnsi="Book Antiqua"/>
          <w:sz w:val="24"/>
          <w:szCs w:val="24"/>
          <w:lang w:val="en-US"/>
        </w:rPr>
        <w:t>e</w:t>
      </w:r>
      <w:r w:rsidR="00E75928" w:rsidRPr="00EF2A4D">
        <w:rPr>
          <w:rFonts w:ascii="Book Antiqua" w:hAnsi="Book Antiqua"/>
          <w:sz w:val="24"/>
          <w:szCs w:val="24"/>
          <w:lang w:val="en-US"/>
        </w:rPr>
        <w:t>, but</w:t>
      </w:r>
      <w:r w:rsidR="000E70E3" w:rsidRPr="00EF2A4D">
        <w:rPr>
          <w:rFonts w:ascii="Book Antiqua" w:hAnsi="Book Antiqua"/>
          <w:sz w:val="24"/>
          <w:szCs w:val="24"/>
          <w:lang w:val="en-US"/>
        </w:rPr>
        <w:t xml:space="preserve"> it</w:t>
      </w:r>
      <w:r w:rsidR="00E75928" w:rsidRPr="00EF2A4D">
        <w:rPr>
          <w:rFonts w:ascii="Book Antiqua" w:hAnsi="Book Antiqua"/>
          <w:sz w:val="24"/>
          <w:szCs w:val="24"/>
          <w:lang w:val="en-US"/>
        </w:rPr>
        <w:t xml:space="preserve"> can</w:t>
      </w:r>
      <w:r w:rsidR="000E70E3" w:rsidRPr="00EF2A4D">
        <w:rPr>
          <w:rFonts w:ascii="Book Antiqua" w:hAnsi="Book Antiqua"/>
          <w:sz w:val="24"/>
          <w:szCs w:val="24"/>
          <w:lang w:val="en-US"/>
        </w:rPr>
        <w:t xml:space="preserve"> </w:t>
      </w:r>
      <w:r w:rsidR="00E75928" w:rsidRPr="00EF2A4D">
        <w:rPr>
          <w:rFonts w:ascii="Book Antiqua" w:hAnsi="Book Antiqua"/>
          <w:sz w:val="24"/>
          <w:szCs w:val="24"/>
          <w:lang w:val="en-US"/>
        </w:rPr>
        <w:t>be recycled to be involved in lipoprotein assembly</w:t>
      </w:r>
      <w:r w:rsidR="005C33B4" w:rsidRPr="00EF2A4D">
        <w:rPr>
          <w:rFonts w:ascii="Book Antiqua" w:hAnsi="Book Antiqua"/>
          <w:sz w:val="24"/>
          <w:szCs w:val="24"/>
          <w:lang w:val="en-US"/>
        </w:rPr>
        <w:t xml:space="preserve"> as well</w:t>
      </w:r>
      <w:r w:rsidR="00E75928" w:rsidRPr="00EF2A4D">
        <w:rPr>
          <w:rFonts w:ascii="Book Antiqua" w:hAnsi="Book Antiqua"/>
          <w:sz w:val="24"/>
          <w:szCs w:val="24"/>
          <w:lang w:val="en-US"/>
        </w:rPr>
        <w:t xml:space="preserve">. </w:t>
      </w:r>
      <w:r w:rsidR="000E70E3" w:rsidRPr="00EF2A4D">
        <w:rPr>
          <w:rFonts w:ascii="Book Antiqua" w:hAnsi="Book Antiqua"/>
          <w:sz w:val="24"/>
          <w:szCs w:val="24"/>
          <w:lang w:val="en-US"/>
        </w:rPr>
        <w:t xml:space="preserve">Interestingly, </w:t>
      </w:r>
      <w:r w:rsidR="000B63F2" w:rsidRPr="00EF2A4D">
        <w:rPr>
          <w:rFonts w:ascii="Book Antiqua" w:hAnsi="Book Antiqua"/>
          <w:sz w:val="24"/>
          <w:szCs w:val="24"/>
          <w:lang w:val="en-US"/>
        </w:rPr>
        <w:t>its</w:t>
      </w:r>
      <w:r w:rsidR="000E70E3" w:rsidRPr="00EF2A4D">
        <w:rPr>
          <w:rFonts w:ascii="Book Antiqua" w:hAnsi="Book Antiqua"/>
          <w:sz w:val="24"/>
          <w:szCs w:val="24"/>
          <w:lang w:val="en-US"/>
        </w:rPr>
        <w:t xml:space="preserve"> knockdown hampers the production of infectious HCV particles</w:t>
      </w:r>
      <w:r w:rsidR="003635EA" w:rsidRPr="00EF2A4D">
        <w:rPr>
          <w:rFonts w:ascii="Book Antiqua" w:hAnsi="Book Antiqua"/>
          <w:sz w:val="24"/>
          <w:szCs w:val="24"/>
          <w:lang w:val="en-US"/>
        </w:rPr>
        <w:fldChar w:fldCharType="begin">
          <w:fldData xml:space="preserve">PEVuZE5vdGU+PENpdGU+PEF1dGhvcj5DaGFuZzwvQXV0aG9yPjxZZWFyPjIwMDc8L1llYXI+PFJl
Y051bT43NDY8L1JlY051bT48RGlzcGxheVRleHQ+PHN0eWxlIGZhY2U9InN1cGVyc2NyaXB0Ij5b
MTUxLCAxNTJdPC9zdHlsZT48L0Rpc3BsYXlUZXh0PjxyZWNvcmQ+PHJlYy1udW1iZXI+NzQ2PC9y
ZWMtbnVtYmVyPjxmb3JlaWduLWtleXM+PGtleSBhcHA9IkVOIiBkYi1pZD0idjB4d3ZlZHIydGVk
YXFlOXoyNXhhdjk0ZGRlZmF0eGF2cDA1IiB0aW1lc3RhbXA9IjEzNDcwMjYzNTkiPjc0Njwva2V5
PjwvZm9yZWlnbi1rZXlzPjxyZWYtdHlwZSBuYW1lPSJKb3VybmFsIEFydGljbGUiPjE3PC9yZWYt
dHlwZT48Y29udHJpYnV0b3JzPjxhdXRob3JzPjxhdXRob3I+Q2hhbmcsIEsuIFMuPC9hdXRob3I+
PGF1dGhvcj5KaWFuZywgSi48L2F1dGhvcj48YXV0aG9yPkNhaSwgWi48L2F1dGhvcj48YXV0aG9y
Pkx1bywgRy48L2F1dGhvcj48L2F1dGhvcnM+PC9jb250cmlidXRvcnM+PGF1dGgtYWRkcmVzcz5E
ZXBhcnRtZW50IG9mIE1pY3JvYmlvbG9neSwgSW1tdW5vbG9neSBhbmQgTW9sZWN1bGFyIEdlbmV0
aWNzLCBVbml2ZXJzaXR5IG9mIEtlbnR1Y2t5IENvbGxlZ2Ugb2YgTWVkaWNpbmUsIExleGluZ3Rv
biwgS2VudHVja3kgNDA1MzYsIFVTQS48L2F1dGgtYWRkcmVzcz48dGl0bGVzPjx0aXRsZT5IdW1h
biBhcG9saXBvcHJvdGVpbiBlIGlzIHJlcXVpcmVkIGZvciBpbmZlY3Rpdml0eSBhbmQgcHJvZHVj
dGlvbiBvZiBoZXBhdGl0aXMgQyB2aXJ1cyBpbiBjZWxsIGN1bHR1cmU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Ez
NzgzLTkzPC9wYWdlcz48dm9sdW1lPjgxPC92b2x1bWU+PG51bWJlcj4yNDwvbnVtYmVyPjxlZGl0
aW9uPjIwMDcvMTAvMDU8L2VkaXRpb24+PGtleXdvcmRzPjxrZXl3b3JkPkFudGlib2RpZXMsIE1v
bm9jbG9uYWwvYmlvc3ludGhlc2lzL2ltbXVub2xvZ3k8L2tleXdvcmQ+PGtleXdvcmQ+QXBvbGlw
b3Byb3RlaW5zIEUvZ2VuZXRpY3MvaW1tdW5vbG9neS8qbWV0YWJvbGlzbTwva2V5d29yZD48a2V5
d29yZD5DZWxsIExpbmUsIFR1bW9yPC9rZXl3b3JkPjxrZXl3b3JkPkhlcGFjaXZpcnVzL2dlbmV0
aWNzL2ltbXVub2xvZ3kvKm1ldGFib2xpc20vcGF0aG9nZW5pY2l0eTwva2V5d29yZD48a2V5d29y
ZD5IdW1hbnM8L2tleXdvcmQ+PGtleXdvcmQ+TmV1dHJhbGl6YXRpb24gVGVzdHM8L2tleXdvcmQ+
PGtleXdvcmQ+Uk5BLCBTbWFsbCBJbnRlcmZlcmluZy9nZW5ldGljcy9tZXRhYm9saXNtPC9rZXl3
b3JkPjxrZXl3b3JkPlZpcmlvbi9nZW5ldGljcy9pbW11bm9sb2d5L21ldGFib2xpc20vcGF0aG9n
ZW5pY2l0eTwva2V5d29yZD48a2V5d29yZD4qVmlydXMgQXNzZW1ibHk8L2tleXdvcmQ+PC9rZXl3
b3Jkcz48ZGF0ZXM+PHllYXI+MjAwNzwveWVhcj48cHViLWRhdGVzPjxkYXRlPkRlYzwvZGF0ZT48
L3B1Yi1kYXRlcz48L2RhdGVzPjxpc2JuPjEwOTgtNTUxNCAoRWxlY3Ryb25pYykmI3hEOzAwMjIt
NTM4WCAoTGlua2luZyk8L2lzYm4+PGFjY2Vzc2lvbi1udW0+MTc5MTM4MjU8L2FjY2Vzc2lvbi1u
dW0+PHdvcmstdHlwZT5SZXNlYXJjaCBTdXBwb3J0LCBOLkkuSC4sIEV4dHJhbXVyYWw8L3dvcmst
dHlwZT48dXJscz48cmVsYXRlZC11cmxzPjx1cmw+aHR0cDovL3d3dy5uY2JpLm5sbS5uaWguZ292
L3B1Ym1lZC8xNzkxMzgyNTwvdXJsPjx1cmw+aHR0cDovL2p2aS5hc20ub3JnL2NvbnRlbnQvODEv
MjQvMTM3ODMuZnVsbC5wZGY8L3VybD48L3JlbGF0ZWQtdXJscz48L3VybHM+PGN1c3RvbTI+MjE2
ODg4MjwvY3VzdG9tMj48ZWxlY3Ryb25pYy1yZXNvdXJjZS1udW0+MTAuMTEyOC9KVkkuMDEwOTEt
MDc8L2VsZWN0cm9uaWMtcmVzb3VyY2UtbnVtPjxsYW5ndWFnZT5lbmc8L2xhbmd1YWdlPjwvcmVj
b3JkPjwvQ2l0ZT48Q2l0ZT48QXV0aG9yPkppYW5nPC9BdXRob3I+PFllYXI+MjAwOTwvWWVhcj48
UmVjTnVtPjc4MzwvUmVjTnVtPjxyZWNvcmQ+PHJlYy1udW1iZXI+NzgzPC9yZWMtbnVtYmVyPjxm
b3JlaWduLWtleXM+PGtleSBhcHA9IkVOIiBkYi1pZD0idjB4d3ZlZHIydGVkYXFlOXoyNXhhdjk0
ZGRlZmF0eGF2cDA1IiB0aW1lc3RhbXA9IjEzNDgxNDMzOTQiPjc4Mzwva2V5PjwvZm9yZWlnbi1r
ZXlzPjxyZWYtdHlwZSBuYW1lPSJKb3VybmFsIEFydGljbGUiPjE3PC9yZWYtdHlwZT48Y29udHJp
YnV0b3JzPjxhdXRob3JzPjxhdXRob3I+SmlhbmcsIEouPC9hdXRob3I+PGF1dGhvcj5MdW8sIEcu
PC9hdXRob3I+PC9hdXRob3JzPjwvY29udHJpYnV0b3JzPjxhdXRoLWFkZHJlc3M+RGVwYXJ0bWVu
dCBvZiBNaWNyb2Jpb2xvZ3ksIEltbXVub2xvZ3kgYW5kIE1vbGVjdWxhciBHZW5ldGljcywgVW5p
dmVyc2l0eSBvZiBLZW50dWNreSBDb2xsZWdlIG9mIE1lZGljaW5lLCA4MDAgUm9zZSBTdHJlZXQs
IExleGluZ3RvbiwgS1kgNDA1MzYsIFVTQS48L2F1dGgtYWRkcmVzcz48dGl0bGVzPjx0aXRsZT5B
cG9saXBvcHJvdGVpbiBFIGJ1dCBub3QgQiBpcyByZXF1aXJlZCBmb3IgdGhlIGZvcm1hdGlvbiBv
ZiBpbmZlY3Rpb3VzIGhlcGF0aXRpcyBDIHZpcnVzIHBhcnRpY2xlczwvdGl0bGU+PHNlY29uZGFy
eS10aXRsZT5KIFZpcm9sPC9zZWNvbmRhcnktdGl0bGU+PGFsdC10aXRsZT5Kb3VybmFsIG9mIHZp
cm9sb2d5PC9hbHQtdGl0bGU+PC90aXRsZXM+PHBlcmlvZGljYWw+PGZ1bGwtdGl0bGU+SiBWaXJv
bDwvZnVsbC10aXRsZT48L3BlcmlvZGljYWw+PGFsdC1wZXJpb2RpY2FsPjxmdWxsLXRpdGxlPkpv
dXJuYWwgb2Ygdmlyb2xvZ3k8L2Z1bGwtdGl0bGU+PC9hbHQtcGVyaW9kaWNhbD48cGFnZXM+MTI2
ODAtOTE8L3BhZ2VzPjx2b2x1bWU+ODM8L3ZvbHVtZT48bnVtYmVyPjI0PC9udW1iZXI+PGVkaXRp
b24+MjAwOS8xMC8wMjwvZWRpdGlvbj48a2V5d29yZHM+PGtleXdvcmQ+QXBvbGlwb3Byb3RlaW5z
IEIvYW50YWdvbmlzdHMgJmFtcDsgaW5oaWJpdG9ycy8qcGh5c2lvbG9neTwva2V5d29yZD48a2V5
d29yZD5BcG9saXBvcHJvdGVpbnMgRS9hbnRhZ29uaXN0cyAmYW1wOyBpbmhpYml0b3JzLypwaHlz
aW9sb2d5PC9rZXl3b3JkPjxrZXl3b3JkPkNlbGwgTGluZSwgVHVtb3I8L2tleXdvcmQ+PGtleXdv
cmQ+SGVwYWNpdmlydXMvKnBoeXNpb2xvZ3k8L2tleXdvcmQ+PGtleXdvcmQ+SHVtYW5zPC9rZXl3
b3JkPjxrZXl3b3JkPklzb3F1aW5vbGluZXMvcGhhcm1hY29sb2d5PC9rZXl3b3JkPjxrZXl3b3Jk
PlJOQSwgU21hbGwgSW50ZXJmZXJpbmcvZ2VuZXRpY3M8L2tleXdvcmQ+PGtleXdvcmQ+Uk5BLCBW
aXJhbC9iaW9zeW50aGVzaXM8L2tleXdvcmQ+PGtleXdvcmQ+VHJpYXpvbGVzL3BoYXJtYWNvbG9n
eTwva2V5d29yZD48a2V5d29yZD5Ucnlwc2luL3BoYXJtYWNvbG9neTwva2V5d29yZD48a2V5d29y
ZD5WaXJhbCBOb25zdHJ1Y3R1cmFsIFByb3RlaW5zL3BoeXNpb2xvZ3k8L2tleXdvcmQ+PGtleXdv
cmQ+VmlyaW9uLypwaHlzaW9sb2d5PC9rZXl3b3JkPjxrZXl3b3JkPlZpcnVzIEFzc2VtYmx5PC9r
ZXl3b3JkPjwva2V5d29yZHM+PGRhdGVzPjx5ZWFyPjIwMDk8L3llYXI+PHB1Yi1kYXRlcz48ZGF0
ZT5EZWM8L2RhdGU+PC9wdWItZGF0ZXM+PC9kYXRlcz48aXNibj4xMDk4LTU1MTQgKEVsZWN0cm9u
aWMpJiN4RDswMDIyLTUzOFggKExpbmtpbmcpPC9pc2JuPjxhY2Nlc3Npb24tbnVtPjE5NzkzODE4
PC9hY2Nlc3Npb24tbnVtPjx3b3JrLXR5cGU+UmVzZWFyY2ggU3VwcG9ydCwgTi5JLkguLCBFeHRy
YW11cmFsPC93b3JrLXR5cGU+PHVybHM+PHJlbGF0ZWQtdXJscz48dXJsPmh0dHA6Ly93d3cubmNi
aS5ubG0ubmloLmdvdi9wdWJtZWQvMTk3OTM4MTg8L3VybD48dXJsPmh0dHA6Ly9qdmkuYXNtLm9y
Zy9jb250ZW50LzgzLzI0LzEyNjgwLmZ1bGwucGRmPC91cmw+PC9yZWxhdGVkLXVybHM+PC91cmxz
PjxjdXN0b20yPjI3ODY4MzQ8L2N1c3RvbTI+PGVsZWN0cm9uaWMtcmVzb3VyY2UtbnVtPjEwLjEx
MjgvSlZJLjAxNDc2LTA5PC9lbGVjdHJvbmljLXJlc291cmNlLW51bT48bGFuZ3VhZ2U+ZW5nPC9s
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aGFuZzwvQXV0aG9yPjxZZWFyPjIwMDc8L1llYXI+PFJl
Y051bT43NDY8L1JlY051bT48RGlzcGxheVRleHQ+PHN0eWxlIGZhY2U9InN1cGVyc2NyaXB0Ij5b
MTUxLCAxNTJdPC9zdHlsZT48L0Rpc3BsYXlUZXh0PjxyZWNvcmQ+PHJlYy1udW1iZXI+NzQ2PC9y
ZWMtbnVtYmVyPjxmb3JlaWduLWtleXM+PGtleSBhcHA9IkVOIiBkYi1pZD0idjB4d3ZlZHIydGVk
YXFlOXoyNXhhdjk0ZGRlZmF0eGF2cDA1IiB0aW1lc3RhbXA9IjEzNDcwMjYzNTkiPjc0Njwva2V5
PjwvZm9yZWlnbi1rZXlzPjxyZWYtdHlwZSBuYW1lPSJKb3VybmFsIEFydGljbGUiPjE3PC9yZWYt
dHlwZT48Y29udHJpYnV0b3JzPjxhdXRob3JzPjxhdXRob3I+Q2hhbmcsIEsuIFMuPC9hdXRob3I+
PGF1dGhvcj5KaWFuZywgSi48L2F1dGhvcj48YXV0aG9yPkNhaSwgWi48L2F1dGhvcj48YXV0aG9y
Pkx1bywgRy48L2F1dGhvcj48L2F1dGhvcnM+PC9jb250cmlidXRvcnM+PGF1dGgtYWRkcmVzcz5E
ZXBhcnRtZW50IG9mIE1pY3JvYmlvbG9neSwgSW1tdW5vbG9neSBhbmQgTW9sZWN1bGFyIEdlbmV0
aWNzLCBVbml2ZXJzaXR5IG9mIEtlbnR1Y2t5IENvbGxlZ2Ugb2YgTWVkaWNpbmUsIExleGluZ3Rv
biwgS2VudHVja3kgNDA1MzYsIFVTQS48L2F1dGgtYWRkcmVzcz48dGl0bGVzPjx0aXRsZT5IdW1h
biBhcG9saXBvcHJvdGVpbiBlIGlzIHJlcXVpcmVkIGZvciBpbmZlY3Rpdml0eSBhbmQgcHJvZHVj
dGlvbiBvZiBoZXBhdGl0aXMgQyB2aXJ1cyBpbiBjZWxsIGN1bHR1cmU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Ez
NzgzLTkzPC9wYWdlcz48dm9sdW1lPjgxPC92b2x1bWU+PG51bWJlcj4yNDwvbnVtYmVyPjxlZGl0
aW9uPjIwMDcvMTAvMDU8L2VkaXRpb24+PGtleXdvcmRzPjxrZXl3b3JkPkFudGlib2RpZXMsIE1v
bm9jbG9uYWwvYmlvc3ludGhlc2lzL2ltbXVub2xvZ3k8L2tleXdvcmQ+PGtleXdvcmQ+QXBvbGlw
b3Byb3RlaW5zIEUvZ2VuZXRpY3MvaW1tdW5vbG9neS8qbWV0YWJvbGlzbTwva2V5d29yZD48a2V5
d29yZD5DZWxsIExpbmUsIFR1bW9yPC9rZXl3b3JkPjxrZXl3b3JkPkhlcGFjaXZpcnVzL2dlbmV0
aWNzL2ltbXVub2xvZ3kvKm1ldGFib2xpc20vcGF0aG9nZW5pY2l0eTwva2V5d29yZD48a2V5d29y
ZD5IdW1hbnM8L2tleXdvcmQ+PGtleXdvcmQ+TmV1dHJhbGl6YXRpb24gVGVzdHM8L2tleXdvcmQ+
PGtleXdvcmQ+Uk5BLCBTbWFsbCBJbnRlcmZlcmluZy9nZW5ldGljcy9tZXRhYm9saXNtPC9rZXl3
b3JkPjxrZXl3b3JkPlZpcmlvbi9nZW5ldGljcy9pbW11bm9sb2d5L21ldGFib2xpc20vcGF0aG9n
ZW5pY2l0eTwva2V5d29yZD48a2V5d29yZD4qVmlydXMgQXNzZW1ibHk8L2tleXdvcmQ+PC9rZXl3
b3Jkcz48ZGF0ZXM+PHllYXI+MjAwNzwveWVhcj48cHViLWRhdGVzPjxkYXRlPkRlYzwvZGF0ZT48
L3B1Yi1kYXRlcz48L2RhdGVzPjxpc2JuPjEwOTgtNTUxNCAoRWxlY3Ryb25pYykmI3hEOzAwMjIt
NTM4WCAoTGlua2luZyk8L2lzYm4+PGFjY2Vzc2lvbi1udW0+MTc5MTM4MjU8L2FjY2Vzc2lvbi1u
dW0+PHdvcmstdHlwZT5SZXNlYXJjaCBTdXBwb3J0LCBOLkkuSC4sIEV4dHJhbXVyYWw8L3dvcmst
dHlwZT48dXJscz48cmVsYXRlZC11cmxzPjx1cmw+aHR0cDovL3d3dy5uY2JpLm5sbS5uaWguZ292
L3B1Ym1lZC8xNzkxMzgyNTwvdXJsPjx1cmw+aHR0cDovL2p2aS5hc20ub3JnL2NvbnRlbnQvODEv
MjQvMTM3ODMuZnVsbC5wZGY8L3VybD48L3JlbGF0ZWQtdXJscz48L3VybHM+PGN1c3RvbTI+MjE2
ODg4MjwvY3VzdG9tMj48ZWxlY3Ryb25pYy1yZXNvdXJjZS1udW0+MTAuMTEyOC9KVkkuMDEwOTEt
MDc8L2VsZWN0cm9uaWMtcmVzb3VyY2UtbnVtPjxsYW5ndWFnZT5lbmc8L2xhbmd1YWdlPjwvcmVj
b3JkPjwvQ2l0ZT48Q2l0ZT48QXV0aG9yPkppYW5nPC9BdXRob3I+PFllYXI+MjAwOTwvWWVhcj48
UmVjTnVtPjc4MzwvUmVjTnVtPjxyZWNvcmQ+PHJlYy1udW1iZXI+NzgzPC9yZWMtbnVtYmVyPjxm
b3JlaWduLWtleXM+PGtleSBhcHA9IkVOIiBkYi1pZD0idjB4d3ZlZHIydGVkYXFlOXoyNXhhdjk0
ZGRlZmF0eGF2cDA1IiB0aW1lc3RhbXA9IjEzNDgxNDMzOTQiPjc4Mzwva2V5PjwvZm9yZWlnbi1r
ZXlzPjxyZWYtdHlwZSBuYW1lPSJKb3VybmFsIEFydGljbGUiPjE3PC9yZWYtdHlwZT48Y29udHJp
YnV0b3JzPjxhdXRob3JzPjxhdXRob3I+SmlhbmcsIEouPC9hdXRob3I+PGF1dGhvcj5MdW8sIEcu
PC9hdXRob3I+PC9hdXRob3JzPjwvY29udHJpYnV0b3JzPjxhdXRoLWFkZHJlc3M+RGVwYXJ0bWVu
dCBvZiBNaWNyb2Jpb2xvZ3ksIEltbXVub2xvZ3kgYW5kIE1vbGVjdWxhciBHZW5ldGljcywgVW5p
dmVyc2l0eSBvZiBLZW50dWNreSBDb2xsZWdlIG9mIE1lZGljaW5lLCA4MDAgUm9zZSBTdHJlZXQs
IExleGluZ3RvbiwgS1kgNDA1MzYsIFVTQS48L2F1dGgtYWRkcmVzcz48dGl0bGVzPjx0aXRsZT5B
cG9saXBvcHJvdGVpbiBFIGJ1dCBub3QgQiBpcyByZXF1aXJlZCBmb3IgdGhlIGZvcm1hdGlvbiBv
ZiBpbmZlY3Rpb3VzIGhlcGF0aXRpcyBDIHZpcnVzIHBhcnRpY2xlczwvdGl0bGU+PHNlY29uZGFy
eS10aXRsZT5KIFZpcm9sPC9zZWNvbmRhcnktdGl0bGU+PGFsdC10aXRsZT5Kb3VybmFsIG9mIHZp
cm9sb2d5PC9hbHQtdGl0bGU+PC90aXRsZXM+PHBlcmlvZGljYWw+PGZ1bGwtdGl0bGU+SiBWaXJv
bDwvZnVsbC10aXRsZT48L3BlcmlvZGljYWw+PGFsdC1wZXJpb2RpY2FsPjxmdWxsLXRpdGxlPkpv
dXJuYWwgb2Ygdmlyb2xvZ3k8L2Z1bGwtdGl0bGU+PC9hbHQtcGVyaW9kaWNhbD48cGFnZXM+MTI2
ODAtOTE8L3BhZ2VzPjx2b2x1bWU+ODM8L3ZvbHVtZT48bnVtYmVyPjI0PC9udW1iZXI+PGVkaXRp
b24+MjAwOS8xMC8wMjwvZWRpdGlvbj48a2V5d29yZHM+PGtleXdvcmQ+QXBvbGlwb3Byb3RlaW5z
IEIvYW50YWdvbmlzdHMgJmFtcDsgaW5oaWJpdG9ycy8qcGh5c2lvbG9neTwva2V5d29yZD48a2V5
d29yZD5BcG9saXBvcHJvdGVpbnMgRS9hbnRhZ29uaXN0cyAmYW1wOyBpbmhpYml0b3JzLypwaHlz
aW9sb2d5PC9rZXl3b3JkPjxrZXl3b3JkPkNlbGwgTGluZSwgVHVtb3I8L2tleXdvcmQ+PGtleXdv
cmQ+SGVwYWNpdmlydXMvKnBoeXNpb2xvZ3k8L2tleXdvcmQ+PGtleXdvcmQ+SHVtYW5zPC9rZXl3
b3JkPjxrZXl3b3JkPklzb3F1aW5vbGluZXMvcGhhcm1hY29sb2d5PC9rZXl3b3JkPjxrZXl3b3Jk
PlJOQSwgU21hbGwgSW50ZXJmZXJpbmcvZ2VuZXRpY3M8L2tleXdvcmQ+PGtleXdvcmQ+Uk5BLCBW
aXJhbC9iaW9zeW50aGVzaXM8L2tleXdvcmQ+PGtleXdvcmQ+VHJpYXpvbGVzL3BoYXJtYWNvbG9n
eTwva2V5d29yZD48a2V5d29yZD5Ucnlwc2luL3BoYXJtYWNvbG9neTwva2V5d29yZD48a2V5d29y
ZD5WaXJhbCBOb25zdHJ1Y3R1cmFsIFByb3RlaW5zL3BoeXNpb2xvZ3k8L2tleXdvcmQ+PGtleXdv
cmQ+VmlyaW9uLypwaHlzaW9sb2d5PC9rZXl3b3JkPjxrZXl3b3JkPlZpcnVzIEFzc2VtYmx5PC9r
ZXl3b3JkPjwva2V5d29yZHM+PGRhdGVzPjx5ZWFyPjIwMDk8L3llYXI+PHB1Yi1kYXRlcz48ZGF0
ZT5EZWM8L2RhdGU+PC9wdWItZGF0ZXM+PC9kYXRlcz48aXNibj4xMDk4LTU1MTQgKEVsZWN0cm9u
aWMpJiN4RDswMDIyLTUzOFggKExpbmtpbmcpPC9pc2JuPjxhY2Nlc3Npb24tbnVtPjE5NzkzODE4
PC9hY2Nlc3Npb24tbnVtPjx3b3JrLXR5cGU+UmVzZWFyY2ggU3VwcG9ydCwgTi5JLkguLCBFeHRy
YW11cmFsPC93b3JrLXR5cGU+PHVybHM+PHJlbGF0ZWQtdXJscz48dXJsPmh0dHA6Ly93d3cubmNi
aS5ubG0ubmloLmdvdi9wdWJtZWQvMTk3OTM4MTg8L3VybD48dXJsPmh0dHA6Ly9qdmkuYXNtLm9y
Zy9jb250ZW50LzgzLzI0LzEyNjgwLmZ1bGwucGRmPC91cmw+PC9yZWxhdGVkLXVybHM+PC91cmxz
PjxjdXN0b20yPjI3ODY4MzQ8L2N1c3RvbTI+PGVsZWN0cm9uaWMtcmVzb3VyY2UtbnVtPjEwLjEx
MjgvSlZJLjAxNDc2LTA5PC9lbGVjdHJvbmljLXJlc291cmNlLW51bT48bGFuZ3VhZ2U+ZW5nPC9s
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1" w:tooltip="Chang, 2007 #746" w:history="1">
        <w:r w:rsidR="000F07FA" w:rsidRPr="00EF2A4D">
          <w:rPr>
            <w:rFonts w:ascii="Book Antiqua" w:hAnsi="Book Antiqua"/>
            <w:noProof/>
            <w:sz w:val="24"/>
            <w:szCs w:val="24"/>
            <w:vertAlign w:val="superscript"/>
            <w:lang w:val="en-US"/>
          </w:rPr>
          <w:t>151</w:t>
        </w:r>
      </w:hyperlink>
      <w:r w:rsidR="007D6651">
        <w:rPr>
          <w:rFonts w:ascii="Book Antiqua" w:hAnsi="Book Antiqua"/>
          <w:noProof/>
          <w:sz w:val="24"/>
          <w:szCs w:val="24"/>
          <w:vertAlign w:val="superscript"/>
          <w:lang w:val="en-US"/>
        </w:rPr>
        <w:t>,</w:t>
      </w:r>
      <w:hyperlink w:anchor="_ENREF_152" w:tooltip="Jiang, 2009 #783" w:history="1">
        <w:r w:rsidR="000F07FA" w:rsidRPr="00EF2A4D">
          <w:rPr>
            <w:rFonts w:ascii="Book Antiqua" w:hAnsi="Book Antiqua"/>
            <w:noProof/>
            <w:sz w:val="24"/>
            <w:szCs w:val="24"/>
            <w:vertAlign w:val="superscript"/>
            <w:lang w:val="en-US"/>
          </w:rPr>
          <w:t>15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41CF8" w:rsidRPr="00EF2A4D">
        <w:rPr>
          <w:rFonts w:ascii="Book Antiqua" w:hAnsi="Book Antiqua"/>
          <w:sz w:val="24"/>
          <w:szCs w:val="24"/>
          <w:lang w:val="en-US"/>
        </w:rPr>
        <w:t xml:space="preserve">. </w:t>
      </w:r>
      <w:r w:rsidR="006E6DE5" w:rsidRPr="00EF2A4D">
        <w:rPr>
          <w:rFonts w:ascii="Book Antiqua" w:hAnsi="Book Antiqua"/>
          <w:sz w:val="24"/>
          <w:szCs w:val="24"/>
          <w:lang w:val="en-US"/>
        </w:rPr>
        <w:t>P</w:t>
      </w:r>
      <w:r w:rsidR="00BE5440" w:rsidRPr="00EF2A4D">
        <w:rPr>
          <w:rFonts w:ascii="Book Antiqua" w:hAnsi="Book Antiqua"/>
          <w:sz w:val="24"/>
          <w:szCs w:val="24"/>
          <w:lang w:val="en-US"/>
        </w:rPr>
        <w:t>roduction</w:t>
      </w:r>
      <w:r w:rsidR="006E130B" w:rsidRPr="00EF2A4D">
        <w:rPr>
          <w:rFonts w:ascii="Book Antiqua" w:hAnsi="Book Antiqua"/>
          <w:sz w:val="24"/>
          <w:szCs w:val="24"/>
          <w:lang w:val="en-US"/>
        </w:rPr>
        <w:t xml:space="preserve"> </w:t>
      </w:r>
      <w:r w:rsidR="006E6DE5" w:rsidRPr="00EF2A4D">
        <w:rPr>
          <w:rFonts w:ascii="Book Antiqua" w:hAnsi="Book Antiqua"/>
          <w:sz w:val="24"/>
          <w:szCs w:val="24"/>
          <w:lang w:val="en-US"/>
        </w:rPr>
        <w:t xml:space="preserve">of secreted infectious HCV </w:t>
      </w:r>
      <w:r w:rsidR="00BE5440" w:rsidRPr="00EF2A4D">
        <w:rPr>
          <w:rFonts w:ascii="Book Antiqua" w:hAnsi="Book Antiqua"/>
          <w:sz w:val="24"/>
          <w:szCs w:val="24"/>
          <w:lang w:val="en-US"/>
        </w:rPr>
        <w:t>was</w:t>
      </w:r>
      <w:r w:rsidR="00C9777E" w:rsidRPr="00EF2A4D">
        <w:rPr>
          <w:rFonts w:ascii="Book Antiqua" w:hAnsi="Book Antiqua"/>
          <w:sz w:val="24"/>
          <w:szCs w:val="24"/>
          <w:lang w:val="en-US"/>
        </w:rPr>
        <w:t xml:space="preserve"> very</w:t>
      </w:r>
      <w:r w:rsidR="00BE5440" w:rsidRPr="00EF2A4D">
        <w:rPr>
          <w:rFonts w:ascii="Book Antiqua" w:hAnsi="Book Antiqua"/>
          <w:sz w:val="24"/>
          <w:szCs w:val="24"/>
          <w:lang w:val="en-US"/>
        </w:rPr>
        <w:t xml:space="preserve"> </w:t>
      </w:r>
      <w:r w:rsidR="00C9777E" w:rsidRPr="00EF2A4D">
        <w:rPr>
          <w:rFonts w:ascii="Book Antiqua" w:hAnsi="Book Antiqua"/>
          <w:sz w:val="24"/>
          <w:szCs w:val="24"/>
          <w:lang w:val="en-US"/>
        </w:rPr>
        <w:t>poorly</w:t>
      </w:r>
      <w:r w:rsidR="000F5D87" w:rsidRPr="00EF2A4D">
        <w:rPr>
          <w:rFonts w:ascii="Book Antiqua" w:hAnsi="Book Antiqua"/>
          <w:sz w:val="24"/>
          <w:szCs w:val="24"/>
          <w:lang w:val="en-US"/>
        </w:rPr>
        <w:t xml:space="preserve"> </w:t>
      </w:r>
      <w:r w:rsidR="00BE5440" w:rsidRPr="00EF2A4D">
        <w:rPr>
          <w:rFonts w:ascii="Book Antiqua" w:hAnsi="Book Antiqua"/>
          <w:sz w:val="24"/>
          <w:szCs w:val="24"/>
          <w:lang w:val="en-US"/>
        </w:rPr>
        <w:t xml:space="preserve">restored after ectopic expression of </w:t>
      </w:r>
      <w:r w:rsidR="000F5D87" w:rsidRPr="00EF2A4D">
        <w:rPr>
          <w:rFonts w:ascii="Book Antiqua" w:hAnsi="Book Antiqua"/>
          <w:sz w:val="24"/>
          <w:szCs w:val="24"/>
          <w:lang w:val="en-US"/>
        </w:rPr>
        <w:t xml:space="preserve">an </w:t>
      </w:r>
      <w:r w:rsidR="00BE5440" w:rsidRPr="00EF2A4D">
        <w:rPr>
          <w:rFonts w:ascii="Book Antiqua" w:hAnsi="Book Antiqua"/>
          <w:sz w:val="24"/>
          <w:szCs w:val="24"/>
          <w:lang w:val="en-US"/>
        </w:rPr>
        <w:t>ApoE</w:t>
      </w:r>
      <w:r w:rsidR="000F5D87" w:rsidRPr="00EF2A4D">
        <w:rPr>
          <w:rFonts w:ascii="Book Antiqua" w:hAnsi="Book Antiqua"/>
          <w:sz w:val="24"/>
          <w:szCs w:val="24"/>
          <w:lang w:val="en-US"/>
        </w:rPr>
        <w:t xml:space="preserve"> mutant that is unable to be secreted</w:t>
      </w:r>
      <w:r w:rsidR="00A0334B" w:rsidRPr="00EF2A4D">
        <w:rPr>
          <w:rFonts w:ascii="Book Antiqua" w:hAnsi="Book Antiqua"/>
          <w:sz w:val="24"/>
          <w:szCs w:val="24"/>
          <w:lang w:val="en-US"/>
        </w:rPr>
        <w:t>;</w:t>
      </w:r>
      <w:r w:rsidR="00F0768B" w:rsidRPr="00EF2A4D">
        <w:rPr>
          <w:rFonts w:ascii="Book Antiqua" w:hAnsi="Book Antiqua"/>
          <w:sz w:val="24"/>
          <w:szCs w:val="24"/>
          <w:lang w:val="en-US"/>
        </w:rPr>
        <w:t xml:space="preserve"> </w:t>
      </w:r>
      <w:r w:rsidR="006E6DE5" w:rsidRPr="00EF2A4D">
        <w:rPr>
          <w:rFonts w:ascii="Book Antiqua" w:hAnsi="Book Antiqua"/>
          <w:sz w:val="24"/>
          <w:szCs w:val="24"/>
          <w:lang w:val="en-US"/>
        </w:rPr>
        <w:t xml:space="preserve">infectious HCV </w:t>
      </w:r>
      <w:r w:rsidR="00A0334B" w:rsidRPr="00EF2A4D">
        <w:rPr>
          <w:rFonts w:ascii="Book Antiqua" w:hAnsi="Book Antiqua"/>
          <w:sz w:val="24"/>
          <w:szCs w:val="24"/>
          <w:lang w:val="en-US"/>
        </w:rPr>
        <w:t xml:space="preserve">particles </w:t>
      </w:r>
      <w:r w:rsidR="006E6DE5" w:rsidRPr="00EF2A4D">
        <w:rPr>
          <w:rFonts w:ascii="Book Antiqua" w:hAnsi="Book Antiqua"/>
          <w:sz w:val="24"/>
          <w:szCs w:val="24"/>
          <w:lang w:val="en-US"/>
        </w:rPr>
        <w:t xml:space="preserve">accumulated </w:t>
      </w:r>
      <w:r w:rsidR="0024421C" w:rsidRPr="00EF2A4D">
        <w:rPr>
          <w:rFonts w:ascii="Book Antiqua" w:hAnsi="Book Antiqua"/>
          <w:sz w:val="24"/>
          <w:szCs w:val="24"/>
          <w:lang w:val="en-US"/>
        </w:rPr>
        <w:t>intracellularly</w:t>
      </w:r>
      <w:r w:rsidR="006E6DE5" w:rsidRPr="00EF2A4D">
        <w:rPr>
          <w:rFonts w:ascii="Book Antiqua" w:hAnsi="Book Antiqua"/>
          <w:sz w:val="24"/>
          <w:szCs w:val="24"/>
          <w:lang w:val="en-US"/>
        </w:rPr>
        <w:t xml:space="preserve"> instead</w:t>
      </w:r>
      <w:r w:rsidR="003635EA" w:rsidRPr="00EF2A4D">
        <w:rPr>
          <w:rFonts w:ascii="Book Antiqua" w:hAnsi="Book Antiqua"/>
          <w:sz w:val="24"/>
          <w:szCs w:val="24"/>
          <w:lang w:val="en-US"/>
        </w:rPr>
        <w:fldChar w:fldCharType="begin">
          <w:fldData xml:space="preserve">PEVuZE5vdGU+PENpdGU+PEF1dGhvcj5IaXNoaWtpPC9BdXRob3I+PFllYXI+MjAxMDwvWWVhcj48
UmVjTnVtPjc4MDwvUmVjTnVtPjxEaXNwbGF5VGV4dD48c3R5bGUgZmFjZT0ic3VwZXJzY3JpcHQi
Pls4Nl08L3N0eWxlPjwvRGlzcGxheVRleHQ+PHJlY29yZD48cmVjLW51bWJlcj43ODA8L3JlYy1u
dW1iZXI+PGZvcmVpZ24ta2V5cz48a2V5IGFwcD0iRU4iIGRiLWlkPSJ2MHh3dmVkcjJ0ZWRhcWU5
ejI1eGF2OTRkZGVmYXR4YXZwMDUiIHRpbWVzdGFtcD0iMTM0ODE0MDI0NCI+NzgwPC9rZXk+PC9m
b3JlaWduLWtleXM+PHJlZi10eXBlIG5hbWU9IkpvdXJuYWwgQXJ0aWNsZSI+MTc8L3JlZi10eXBl
Pjxjb250cmlidXRvcnM+PGF1dGhvcnM+PGF1dGhvcj5IaXNoaWtpLCBULjwvYXV0aG9yPjxhdXRo
b3I+U2hpbWl6dSwgWS48L2F1dGhvcj48YXV0aG9yPlRvYml0YSwgUi48L2F1dGhvcj48YXV0aG9y
PlN1Z2l5YW1hLCBLLjwvYXV0aG9yPjxhdXRob3I+T2dhd2EsIEsuPC9hdXRob3I+PGF1dGhvcj5G
dW5hbWksIEsuPC9hdXRob3I+PGF1dGhvcj5PaHNha2ksIFkuPC9hdXRob3I+PGF1dGhvcj5GdWpp
bW90bywgVC48L2F1dGhvcj48YXV0aG9yPlRha2FrdSwgSC48L2F1dGhvcj48YXV0aG9yPldha2l0
YSwgVC48L2F1dGhvcj48YXV0aG9yPkJhdW1lcnQsIFQuIEYuPC9hdXRob3I+PGF1dGhvcj5NaXlh
bmFyaSwgWS48L2F1dGhvcj48YXV0aG9yPlNoaW1vdG9obm8sIEsuPC9hdXRob3I+PC9hdXRob3Jz
PjwvY29udHJpYnV0b3JzPjxhdXRoLWFkZHJlc3M+UmVzZWFyY2ggSW5zdGl0dXRlLCBDaGliYSBJ
bnN0aXR1dGUgb2YgVGVjaG5vbG9neSwgTmFyYXNoaW5vIENpdHksIENoaWJhIDI3NS0wMDE2LCBK
YXBhbi4gdGFrYXl1a2kuaGlzaGlraUBpdC1jaGliYS5hYy5qcDwvYXV0aC1hZGRyZXNzPjx0aXRs
ZXM+PHRpdGxlPkluZmVjdGl2aXR5IG9mIGhlcGF0aXRpcyBDIHZpcnVzIGlzIGluZmx1ZW5jZWQg
YnkgYXNzb2NpYXRpb24gd2l0aCBhcG9saXBvcHJvdGVpbiBFIGlzb2Zvcm1zPC90aXRsZT48c2Vj
b25kYXJ5LXRpdGxlPkogVmlyb2w8L3NlY29uZGFyeS10aXRsZT48YWx0LXRpdGxlPkpvdXJuYWwg
b2Ygdmlyb2xvZ3k8L2FsdC10aXRsZT48L3RpdGxlcz48cGVyaW9kaWNhbD48ZnVsbC10aXRsZT5K
IFZpcm9sPC9mdWxsLXRpdGxlPjwvcGVyaW9kaWNhbD48YWx0LXBlcmlvZGljYWw+PGZ1bGwtdGl0
bGU+Sm91cm5hbCBvZiB2aXJvbG9neTwvZnVsbC10aXRsZT48L2FsdC1wZXJpb2RpY2FsPjxwYWdl
cz4xMjA0OC01NzwvcGFnZXM+PHZvbHVtZT44NDwvdm9sdW1lPjxudW1iZXI+MjI8L251bWJlcj48
ZWRpdGlvbj4yMDEwLzA5LzEwPC9lZGl0aW9uPjxrZXl3b3Jkcz48a2V5d29yZD5BcG9saXBvcHJv
dGVpbiBFMi9nZW5ldGljcy8qbWV0YWJvbGlzbTwva2V5d29yZD48a2V5d29yZD5BcG9saXBvcHJv
dGVpbiBFMy9nZW5ldGljcy8qbWV0YWJvbGlzbTwva2V5d29yZD48a2V5d29yZD5BcG9saXBvcHJv
dGVpbiBFNC9nZW5ldGljcy8qbWV0YWJvbGlzbTwva2V5d29yZD48a2V5d29yZD5DZWxsIExpbmUs
IFR1bW9yPC9rZXl3b3JkPjxrZXl3b3JkPkhlcGFjaXZpcnVzLypwaHlzaW9sb2d5PC9rZXl3b3Jk
PjxrZXl3b3JkPkhlcGF0aXRpcyBDL2dlbmV0aWNzLyptZXRhYm9saXNtL3Zpcm9sb2d5PC9rZXl3
b3JkPjxrZXl3b3JkPkh1bWFuczwva2V5d29yZD48a2V5d29yZD5Qcm90ZWluIEJpbmRpbmc8L2tl
eXdvcmQ+PC9rZXl3b3Jkcz48ZGF0ZXM+PHllYXI+MjAxMDwveWVhcj48cHViLWRhdGVzPjxkYXRl
Pk5vdjwvZGF0ZT48L3B1Yi1kYXRlcz48L2RhdGVzPjxpc2JuPjEwOTgtNTUxNCAoRWxlY3Ryb25p
YykmI3hEOzAwMjItNTM4WCAoTGlua2luZyk8L2lzYm4+PGFjY2Vzc2lvbi1udW0+MjA4MjY2ODk8
L2FjY2Vzc2lvbi1udW0+PHdvcmstdHlwZT5SZXNlYXJjaCBTdXBwb3J0LCBOb24tVS5TLiBHb3Ym
YXBvczt0PC93b3JrLXR5cGU+PHVybHM+PHJlbGF0ZWQtdXJscz48dXJsPmh0dHA6Ly93d3cubmNi
aS5ubG0ubmloLmdvdi9wdWJtZWQvMjA4MjY2ODk8L3VybD48dXJsPmh0dHA6Ly9qdmkuYXNtLm9y
Zy9jb250ZW50Lzg0LzIyLzEyMDQ4LmZ1bGwucGRmPC91cmw+PC9yZWxhdGVkLXVybHM+PC91cmxz
PjxjdXN0b20yPjI5Nzc4NjM8L2N1c3RvbTI+PGVsZWN0cm9uaWMtcmVzb3VyY2UtbnVtPjEwLjEx
MjgvSlZJLjAxMDYzLTEwPC9lbGVjdHJvbmljLXJlc291cmNlLW51bT48bGFuZ3VhZ2U+ZW5nPC9s
YW5ndWFn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IaXNoaWtpPC9BdXRob3I+PFllYXI+MjAxMDwvWWVhcj48
UmVjTnVtPjc4MDwvUmVjTnVtPjxEaXNwbGF5VGV4dD48c3R5bGUgZmFjZT0ic3VwZXJzY3JpcHQi
Pls4Nl08L3N0eWxlPjwvRGlzcGxheVRleHQ+PHJlY29yZD48cmVjLW51bWJlcj43ODA8L3JlYy1u
dW1iZXI+PGZvcmVpZ24ta2V5cz48a2V5IGFwcD0iRU4iIGRiLWlkPSJ2MHh3dmVkcjJ0ZWRhcWU5
ejI1eGF2OTRkZGVmYXR4YXZwMDUiIHRpbWVzdGFtcD0iMTM0ODE0MDI0NCI+NzgwPC9rZXk+PC9m
b3JlaWduLWtleXM+PHJlZi10eXBlIG5hbWU9IkpvdXJuYWwgQXJ0aWNsZSI+MTc8L3JlZi10eXBl
Pjxjb250cmlidXRvcnM+PGF1dGhvcnM+PGF1dGhvcj5IaXNoaWtpLCBULjwvYXV0aG9yPjxhdXRo
b3I+U2hpbWl6dSwgWS48L2F1dGhvcj48YXV0aG9yPlRvYml0YSwgUi48L2F1dGhvcj48YXV0aG9y
PlN1Z2l5YW1hLCBLLjwvYXV0aG9yPjxhdXRob3I+T2dhd2EsIEsuPC9hdXRob3I+PGF1dGhvcj5G
dW5hbWksIEsuPC9hdXRob3I+PGF1dGhvcj5PaHNha2ksIFkuPC9hdXRob3I+PGF1dGhvcj5GdWpp
bW90bywgVC48L2F1dGhvcj48YXV0aG9yPlRha2FrdSwgSC48L2F1dGhvcj48YXV0aG9yPldha2l0
YSwgVC48L2F1dGhvcj48YXV0aG9yPkJhdW1lcnQsIFQuIEYuPC9hdXRob3I+PGF1dGhvcj5NaXlh
bmFyaSwgWS48L2F1dGhvcj48YXV0aG9yPlNoaW1vdG9obm8sIEsuPC9hdXRob3I+PC9hdXRob3Jz
PjwvY29udHJpYnV0b3JzPjxhdXRoLWFkZHJlc3M+UmVzZWFyY2ggSW5zdGl0dXRlLCBDaGliYSBJ
bnN0aXR1dGUgb2YgVGVjaG5vbG9neSwgTmFyYXNoaW5vIENpdHksIENoaWJhIDI3NS0wMDE2LCBK
YXBhbi4gdGFrYXl1a2kuaGlzaGlraUBpdC1jaGliYS5hYy5qcDwvYXV0aC1hZGRyZXNzPjx0aXRs
ZXM+PHRpdGxlPkluZmVjdGl2aXR5IG9mIGhlcGF0aXRpcyBDIHZpcnVzIGlzIGluZmx1ZW5jZWQg
YnkgYXNzb2NpYXRpb24gd2l0aCBhcG9saXBvcHJvdGVpbiBFIGlzb2Zvcm1zPC90aXRsZT48c2Vj
b25kYXJ5LXRpdGxlPkogVmlyb2w8L3NlY29uZGFyeS10aXRsZT48YWx0LXRpdGxlPkpvdXJuYWwg
b2Ygdmlyb2xvZ3k8L2FsdC10aXRsZT48L3RpdGxlcz48cGVyaW9kaWNhbD48ZnVsbC10aXRsZT5K
IFZpcm9sPC9mdWxsLXRpdGxlPjwvcGVyaW9kaWNhbD48YWx0LXBlcmlvZGljYWw+PGZ1bGwtdGl0
bGU+Sm91cm5hbCBvZiB2aXJvbG9neTwvZnVsbC10aXRsZT48L2FsdC1wZXJpb2RpY2FsPjxwYWdl
cz4xMjA0OC01NzwvcGFnZXM+PHZvbHVtZT44NDwvdm9sdW1lPjxudW1iZXI+MjI8L251bWJlcj48
ZWRpdGlvbj4yMDEwLzA5LzEwPC9lZGl0aW9uPjxrZXl3b3Jkcz48a2V5d29yZD5BcG9saXBvcHJv
dGVpbiBFMi9nZW5ldGljcy8qbWV0YWJvbGlzbTwva2V5d29yZD48a2V5d29yZD5BcG9saXBvcHJv
dGVpbiBFMy9nZW5ldGljcy8qbWV0YWJvbGlzbTwva2V5d29yZD48a2V5d29yZD5BcG9saXBvcHJv
dGVpbiBFNC9nZW5ldGljcy8qbWV0YWJvbGlzbTwva2V5d29yZD48a2V5d29yZD5DZWxsIExpbmUs
IFR1bW9yPC9rZXl3b3JkPjxrZXl3b3JkPkhlcGFjaXZpcnVzLypwaHlzaW9sb2d5PC9rZXl3b3Jk
PjxrZXl3b3JkPkhlcGF0aXRpcyBDL2dlbmV0aWNzLyptZXRhYm9saXNtL3Zpcm9sb2d5PC9rZXl3
b3JkPjxrZXl3b3JkPkh1bWFuczwva2V5d29yZD48a2V5d29yZD5Qcm90ZWluIEJpbmRpbmc8L2tl
eXdvcmQ+PC9rZXl3b3Jkcz48ZGF0ZXM+PHllYXI+MjAxMDwveWVhcj48cHViLWRhdGVzPjxkYXRl
Pk5vdjwvZGF0ZT48L3B1Yi1kYXRlcz48L2RhdGVzPjxpc2JuPjEwOTgtNTUxNCAoRWxlY3Ryb25p
YykmI3hEOzAwMjItNTM4WCAoTGlua2luZyk8L2lzYm4+PGFjY2Vzc2lvbi1udW0+MjA4MjY2ODk8
L2FjY2Vzc2lvbi1udW0+PHdvcmstdHlwZT5SZXNlYXJjaCBTdXBwb3J0LCBOb24tVS5TLiBHb3Ym
YXBvczt0PC93b3JrLXR5cGU+PHVybHM+PHJlbGF0ZWQtdXJscz48dXJsPmh0dHA6Ly93d3cubmNi
aS5ubG0ubmloLmdvdi9wdWJtZWQvMjA4MjY2ODk8L3VybD48dXJsPmh0dHA6Ly9qdmkuYXNtLm9y
Zy9jb250ZW50Lzg0LzIyLzEyMDQ4LmZ1bGwucGRmPC91cmw+PC9yZWxhdGVkLXVybHM+PC91cmxz
PjxjdXN0b20yPjI5Nzc4NjM8L2N1c3RvbTI+PGVsZWN0cm9uaWMtcmVzb3VyY2UtbnVtPjEwLjEx
MjgvSlZJLjAxMDYzLTEwPC9lbGVjdHJvbmljLXJlc291cmNlLW51bT48bGFuZ3VhZ2U+ZW5nPC9s
YW5ndWFn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6" w:tooltip="Hishiki, 2010 #780" w:history="1">
        <w:r w:rsidR="000F07FA" w:rsidRPr="00EF2A4D">
          <w:rPr>
            <w:rFonts w:ascii="Book Antiqua" w:hAnsi="Book Antiqua"/>
            <w:noProof/>
            <w:sz w:val="24"/>
            <w:szCs w:val="24"/>
            <w:vertAlign w:val="superscript"/>
            <w:lang w:val="en-US"/>
          </w:rPr>
          <w:t>8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BE5440" w:rsidRPr="00EF2A4D">
        <w:rPr>
          <w:rFonts w:ascii="Book Antiqua" w:hAnsi="Book Antiqua"/>
          <w:sz w:val="24"/>
          <w:szCs w:val="24"/>
          <w:lang w:val="en-US"/>
        </w:rPr>
        <w:t>.</w:t>
      </w:r>
      <w:r w:rsidR="006E130B" w:rsidRPr="00EF2A4D">
        <w:rPr>
          <w:rFonts w:ascii="Book Antiqua" w:hAnsi="Book Antiqua"/>
          <w:sz w:val="24"/>
          <w:szCs w:val="24"/>
          <w:lang w:val="en-US"/>
        </w:rPr>
        <w:t xml:space="preserve"> </w:t>
      </w:r>
      <w:r w:rsidR="005265D0" w:rsidRPr="00EF2A4D">
        <w:rPr>
          <w:rFonts w:ascii="Book Antiqua" w:hAnsi="Book Antiqua"/>
          <w:sz w:val="24"/>
          <w:szCs w:val="24"/>
          <w:lang w:val="en-US"/>
        </w:rPr>
        <w:t xml:space="preserve">It should be noted that Jiang </w:t>
      </w:r>
      <w:r w:rsidR="00382DC9" w:rsidRPr="00382DC9">
        <w:rPr>
          <w:rFonts w:ascii="Book Antiqua" w:hAnsi="Book Antiqua"/>
          <w:i/>
          <w:sz w:val="24"/>
          <w:szCs w:val="24"/>
          <w:lang w:val="en-US"/>
        </w:rPr>
        <w:t>et al</w:t>
      </w:r>
      <w:r w:rsidR="001D15C8" w:rsidRPr="00EF2A4D">
        <w:rPr>
          <w:rFonts w:ascii="Book Antiqua" w:hAnsi="Book Antiqua"/>
          <w:sz w:val="24"/>
          <w:szCs w:val="24"/>
          <w:lang w:val="en-US"/>
        </w:rPr>
        <w:fldChar w:fldCharType="begin">
          <w:fldData xml:space="preserve">PEVuZE5vdGU+PENpdGU+PEF1dGhvcj5KaWFuZzwvQXV0aG9yPjxZZWFyPjIwMDk8L1llYXI+PFJl
Y051bT43ODM8L1JlY051bT48RGlzcGxheVRleHQ+PHN0eWxlIGZhY2U9InN1cGVyc2NyaXB0Ij5b
MTUyXTwvc3R5bGU+PC9EaXNwbGF5VGV4dD48cmVjb3JkPjxyZWMtbnVtYmVyPjc4MzwvcmVjLW51
bWJlcj48Zm9yZWlnbi1rZXlzPjxrZXkgYXBwPSJFTiIgZGItaWQ9InYweHd2ZWRyMnRlZGFxZTl6
MjV4YXY5NGRkZWZhdHhhdnAwNSIgdGltZXN0YW1wPSIxMzQ4MTQzMzk0Ij43ODM8L2tleT48L2Zv
cmVpZ24ta2V5cz48cmVmLXR5cGUgbmFtZT0iSm91cm5hbCBBcnRpY2xlIj4xNzwvcmVmLXR5cGU+
PGNvbnRyaWJ1dG9ycz48YXV0aG9ycz48YXV0aG9yPkppYW5nLCBKLjwvYXV0aG9yPjxhdXRob3I+
THVvLCBHLjwvYXV0aG9yPjwvYXV0aG9ycz48L2NvbnRyaWJ1dG9ycz48YXV0aC1hZGRyZXNzPkRl
cGFydG1lbnQgb2YgTWljcm9iaW9sb2d5LCBJbW11bm9sb2d5IGFuZCBNb2xlY3VsYXIgR2VuZXRp
Y3MsIFVuaXZlcnNpdHkgb2YgS2VudHVja3kgQ29sbGVnZSBvZiBNZWRpY2luZSwgODAwIFJvc2Ug
U3RyZWV0LCBMZXhpbmd0b24sIEtZIDQwNTM2LCBVU0EuPC9hdXRoLWFkZHJlc3M+PHRpdGxlcz48
dGl0bGU+QXBvbGlwb3Byb3RlaW4gRSBidXQgbm90IEIgaXMgcmVxdWlyZWQgZm9yIHRoZSBmb3Jt
YXRpb24gb2YgaW5mZWN0aW91cyBoZXBhdGl0aXMgQyB2aXJ1cyBwYXJ0aWNsZXM8L3RpdGxlPjxz
ZWNvbmRhcnktdGl0bGU+SiBWaXJvbDwvc2Vjb25kYXJ5LXRpdGxlPjxhbHQtdGl0bGU+Sm91cm5h
bCBvZiB2aXJvbG9neTwvYWx0LXRpdGxlPjwvdGl0bGVzPjxwZXJpb2RpY2FsPjxmdWxsLXRpdGxl
PkogVmlyb2w8L2Z1bGwtdGl0bGU+PC9wZXJpb2RpY2FsPjxhbHQtcGVyaW9kaWNhbD48ZnVsbC10
aXRsZT5Kb3VybmFsIG9mIHZpcm9sb2d5PC9mdWxsLXRpdGxlPjwvYWx0LXBlcmlvZGljYWw+PHBh
Z2VzPjEyNjgwLTkxPC9wYWdlcz48dm9sdW1lPjgzPC92b2x1bWU+PG51bWJlcj4yNDwvbnVtYmVy
PjxlZGl0aW9uPjIwMDkvMTAvMDI8L2VkaXRpb24+PGtleXdvcmRzPjxrZXl3b3JkPkFwb2xpcG9w
cm90ZWlucyBCL2FudGFnb25pc3RzICZhbXA7IGluaGliaXRvcnMvKnBoeXNpb2xvZ3k8L2tleXdv
cmQ+PGtleXdvcmQ+QXBvbGlwb3Byb3RlaW5zIEUvYW50YWdvbmlzdHMgJmFtcDsgaW5oaWJpdG9y
cy8qcGh5c2lvbG9neTwva2V5d29yZD48a2V5d29yZD5DZWxsIExpbmUsIFR1bW9yPC9rZXl3b3Jk
PjxrZXl3b3JkPkhlcGFjaXZpcnVzLypwaHlzaW9sb2d5PC9rZXl3b3JkPjxrZXl3b3JkPkh1bWFu
czwva2V5d29yZD48a2V5d29yZD5Jc29xdWlub2xpbmVzL3BoYXJtYWNvbG9neTwva2V5d29yZD48
a2V5d29yZD5STkEsIFNtYWxsIEludGVyZmVyaW5nL2dlbmV0aWNzPC9rZXl3b3JkPjxrZXl3b3Jk
PlJOQSwgVmlyYWwvYmlvc3ludGhlc2lzPC9rZXl3b3JkPjxrZXl3b3JkPlRyaWF6b2xlcy9waGFy
bWFjb2xvZ3k8L2tleXdvcmQ+PGtleXdvcmQ+VHJ5cHNpbi9waGFybWFjb2xvZ3k8L2tleXdvcmQ+
PGtleXdvcmQ+VmlyYWwgTm9uc3RydWN0dXJhbCBQcm90ZWlucy9waHlzaW9sb2d5PC9rZXl3b3Jk
PjxrZXl3b3JkPlZpcmlvbi8qcGh5c2lvbG9neTwva2V5d29yZD48a2V5d29yZD5WaXJ1cyBBc3Nl
bWJseTwva2V5d29yZD48L2tleXdvcmRzPjxkYXRlcz48eWVhcj4yMDA5PC95ZWFyPjxwdWItZGF0
ZXM+PGRhdGU+RGVjPC9kYXRlPjwvcHViLWRhdGVzPjwvZGF0ZXM+PGlzYm4+MTA5OC01NTE0IChF
bGVjdHJvbmljKSYjeEQ7MDAyMi01MzhYIChMaW5raW5nKTwvaXNibj48YWNjZXNzaW9uLW51bT4x
OTc5MzgxODwvYWNjZXNzaW9uLW51bT48d29yay10eXBlPlJlc2VhcmNoIFN1cHBvcnQsIE4uSS5I
LiwgRXh0cmFtdXJhbDwvd29yay10eXBlPjx1cmxzPjxyZWxhdGVkLXVybHM+PHVybD5odHRwOi8v
d3d3Lm5jYmkubmxtLm5paC5nb3YvcHVibWVkLzE5NzkzODE4PC91cmw+PHVybD5odHRwOi8vanZp
LmFzbS5vcmcvY29udGVudC84My8yNC8xMjY4MC5mdWxsLnBkZjwvdXJsPjwvcmVsYXRlZC11cmxz
PjwvdXJscz48Y3VzdG9tMj4yNzg2ODM0PC9jdXN0b20yPjxlbGVjdHJvbmljLXJlc291cmNlLW51
bT4xMC4xMTI4L0pWSS4wMTQ3Ni0wOTwvZWxlY3Ryb25pYy1yZXNvdXJjZS1udW0+PGxhbmd1YWdl
PmVuZzwvbGFuZ3VhZ2U+PC9yZWNvcmQ+PC9DaXRlPjwvRW5kTm90ZT4A
</w:fldData>
        </w:fldChar>
      </w:r>
      <w:r w:rsidR="001D15C8" w:rsidRPr="00EF2A4D">
        <w:rPr>
          <w:rFonts w:ascii="Book Antiqua" w:hAnsi="Book Antiqua"/>
          <w:sz w:val="24"/>
          <w:szCs w:val="24"/>
          <w:lang w:val="en-US"/>
        </w:rPr>
        <w:instrText xml:space="preserve"> ADDIN EN.CITE </w:instrText>
      </w:r>
      <w:r w:rsidR="001D15C8" w:rsidRPr="00EF2A4D">
        <w:rPr>
          <w:rFonts w:ascii="Book Antiqua" w:hAnsi="Book Antiqua"/>
          <w:sz w:val="24"/>
          <w:szCs w:val="24"/>
          <w:lang w:val="en-US"/>
        </w:rPr>
        <w:fldChar w:fldCharType="begin">
          <w:fldData xml:space="preserve">PEVuZE5vdGU+PENpdGU+PEF1dGhvcj5KaWFuZzwvQXV0aG9yPjxZZWFyPjIwMDk8L1llYXI+PFJl
Y051bT43ODM8L1JlY051bT48RGlzcGxheVRleHQ+PHN0eWxlIGZhY2U9InN1cGVyc2NyaXB0Ij5b
MTUyXTwvc3R5bGU+PC9EaXNwbGF5VGV4dD48cmVjb3JkPjxyZWMtbnVtYmVyPjc4MzwvcmVjLW51
bWJlcj48Zm9yZWlnbi1rZXlzPjxrZXkgYXBwPSJFTiIgZGItaWQ9InYweHd2ZWRyMnRlZGFxZTl6
MjV4YXY5NGRkZWZhdHhhdnAwNSIgdGltZXN0YW1wPSIxMzQ4MTQzMzk0Ij43ODM8L2tleT48L2Zv
cmVpZ24ta2V5cz48cmVmLXR5cGUgbmFtZT0iSm91cm5hbCBBcnRpY2xlIj4xNzwvcmVmLXR5cGU+
PGNvbnRyaWJ1dG9ycz48YXV0aG9ycz48YXV0aG9yPkppYW5nLCBKLjwvYXV0aG9yPjxhdXRob3I+
THVvLCBHLjwvYXV0aG9yPjwvYXV0aG9ycz48L2NvbnRyaWJ1dG9ycz48YXV0aC1hZGRyZXNzPkRl
cGFydG1lbnQgb2YgTWljcm9iaW9sb2d5LCBJbW11bm9sb2d5IGFuZCBNb2xlY3VsYXIgR2VuZXRp
Y3MsIFVuaXZlcnNpdHkgb2YgS2VudHVja3kgQ29sbGVnZSBvZiBNZWRpY2luZSwgODAwIFJvc2Ug
U3RyZWV0LCBMZXhpbmd0b24sIEtZIDQwNTM2LCBVU0EuPC9hdXRoLWFkZHJlc3M+PHRpdGxlcz48
dGl0bGU+QXBvbGlwb3Byb3RlaW4gRSBidXQgbm90IEIgaXMgcmVxdWlyZWQgZm9yIHRoZSBmb3Jt
YXRpb24gb2YgaW5mZWN0aW91cyBoZXBhdGl0aXMgQyB2aXJ1cyBwYXJ0aWNsZXM8L3RpdGxlPjxz
ZWNvbmRhcnktdGl0bGU+SiBWaXJvbDwvc2Vjb25kYXJ5LXRpdGxlPjxhbHQtdGl0bGU+Sm91cm5h
bCBvZiB2aXJvbG9neTwvYWx0LXRpdGxlPjwvdGl0bGVzPjxwZXJpb2RpY2FsPjxmdWxsLXRpdGxl
PkogVmlyb2w8L2Z1bGwtdGl0bGU+PC9wZXJpb2RpY2FsPjxhbHQtcGVyaW9kaWNhbD48ZnVsbC10
aXRsZT5Kb3VybmFsIG9mIHZpcm9sb2d5PC9mdWxsLXRpdGxlPjwvYWx0LXBlcmlvZGljYWw+PHBh
Z2VzPjEyNjgwLTkxPC9wYWdlcz48dm9sdW1lPjgzPC92b2x1bWU+PG51bWJlcj4yNDwvbnVtYmVy
PjxlZGl0aW9uPjIwMDkvMTAvMDI8L2VkaXRpb24+PGtleXdvcmRzPjxrZXl3b3JkPkFwb2xpcG9w
cm90ZWlucyBCL2FudGFnb25pc3RzICZhbXA7IGluaGliaXRvcnMvKnBoeXNpb2xvZ3k8L2tleXdv
cmQ+PGtleXdvcmQ+QXBvbGlwb3Byb3RlaW5zIEUvYW50YWdvbmlzdHMgJmFtcDsgaW5oaWJpdG9y
cy8qcGh5c2lvbG9neTwva2V5d29yZD48a2V5d29yZD5DZWxsIExpbmUsIFR1bW9yPC9rZXl3b3Jk
PjxrZXl3b3JkPkhlcGFjaXZpcnVzLypwaHlzaW9sb2d5PC9rZXl3b3JkPjxrZXl3b3JkPkh1bWFu
czwva2V5d29yZD48a2V5d29yZD5Jc29xdWlub2xpbmVzL3BoYXJtYWNvbG9neTwva2V5d29yZD48
a2V5d29yZD5STkEsIFNtYWxsIEludGVyZmVyaW5nL2dlbmV0aWNzPC9rZXl3b3JkPjxrZXl3b3Jk
PlJOQSwgVmlyYWwvYmlvc3ludGhlc2lzPC9rZXl3b3JkPjxrZXl3b3JkPlRyaWF6b2xlcy9waGFy
bWFjb2xvZ3k8L2tleXdvcmQ+PGtleXdvcmQ+VHJ5cHNpbi9waGFybWFjb2xvZ3k8L2tleXdvcmQ+
PGtleXdvcmQ+VmlyYWwgTm9uc3RydWN0dXJhbCBQcm90ZWlucy9waHlzaW9sb2d5PC9rZXl3b3Jk
PjxrZXl3b3JkPlZpcmlvbi8qcGh5c2lvbG9neTwva2V5d29yZD48a2V5d29yZD5WaXJ1cyBBc3Nl
bWJseTwva2V5d29yZD48L2tleXdvcmRzPjxkYXRlcz48eWVhcj4yMDA5PC95ZWFyPjxwdWItZGF0
ZXM+PGRhdGU+RGVjPC9kYXRlPjwvcHViLWRhdGVzPjwvZGF0ZXM+PGlzYm4+MTA5OC01NTE0IChF
bGVjdHJvbmljKSYjeEQ7MDAyMi01MzhYIChMaW5raW5nKTwvaXNibj48YWNjZXNzaW9uLW51bT4x
OTc5MzgxODwvYWNjZXNzaW9uLW51bT48d29yay10eXBlPlJlc2VhcmNoIFN1cHBvcnQsIE4uSS5I
LiwgRXh0cmFtdXJhbDwvd29yay10eXBlPjx1cmxzPjxyZWxhdGVkLXVybHM+PHVybD5odHRwOi8v
d3d3Lm5jYmkubmxtLm5paC5nb3YvcHVibWVkLzE5NzkzODE4PC91cmw+PHVybD5odHRwOi8vanZp
LmFzbS5vcmcvY29udGVudC84My8yNC8xMjY4MC5mdWxsLnBkZjwvdXJsPjwvcmVsYXRlZC11cmxz
PjwvdXJscz48Y3VzdG9tMj4yNzg2ODM0PC9jdXN0b20yPjxlbGVjdHJvbmljLXJlc291cmNlLW51
bT4xMC4xMTI4L0pWSS4wMTQ3Ni0wOTwvZWxlY3Ryb25pYy1yZXNvdXJjZS1udW0+PGxhbmd1YWdl
PmVuZzwvbGFuZ3VhZ2U+PC9yZWNvcmQ+PC9DaXRlPjwvRW5kTm90ZT4A
</w:fldData>
        </w:fldChar>
      </w:r>
      <w:r w:rsidR="001D15C8" w:rsidRPr="00EF2A4D">
        <w:rPr>
          <w:rFonts w:ascii="Book Antiqua" w:hAnsi="Book Antiqua"/>
          <w:sz w:val="24"/>
          <w:szCs w:val="24"/>
          <w:lang w:val="en-US"/>
        </w:rPr>
        <w:instrText xml:space="preserve"> ADDIN EN.CITE.DATA </w:instrText>
      </w:r>
      <w:r w:rsidR="001D15C8" w:rsidRPr="00EF2A4D">
        <w:rPr>
          <w:rFonts w:ascii="Book Antiqua" w:hAnsi="Book Antiqua"/>
          <w:sz w:val="24"/>
          <w:szCs w:val="24"/>
          <w:lang w:val="en-US"/>
        </w:rPr>
      </w:r>
      <w:r w:rsidR="001D15C8" w:rsidRPr="00EF2A4D">
        <w:rPr>
          <w:rFonts w:ascii="Book Antiqua" w:hAnsi="Book Antiqua"/>
          <w:sz w:val="24"/>
          <w:szCs w:val="24"/>
          <w:lang w:val="en-US"/>
        </w:rPr>
        <w:fldChar w:fldCharType="end"/>
      </w:r>
      <w:r w:rsidR="001D15C8" w:rsidRPr="00EF2A4D">
        <w:rPr>
          <w:rFonts w:ascii="Book Antiqua" w:hAnsi="Book Antiqua"/>
          <w:sz w:val="24"/>
          <w:szCs w:val="24"/>
          <w:lang w:val="en-US"/>
        </w:rPr>
      </w:r>
      <w:r w:rsidR="001D15C8" w:rsidRPr="00EF2A4D">
        <w:rPr>
          <w:rFonts w:ascii="Book Antiqua" w:hAnsi="Book Antiqua"/>
          <w:sz w:val="24"/>
          <w:szCs w:val="24"/>
          <w:lang w:val="en-US"/>
        </w:rPr>
        <w:fldChar w:fldCharType="separate"/>
      </w:r>
      <w:r w:rsidR="001D15C8" w:rsidRPr="00EF2A4D">
        <w:rPr>
          <w:rFonts w:ascii="Book Antiqua" w:hAnsi="Book Antiqua"/>
          <w:noProof/>
          <w:sz w:val="24"/>
          <w:szCs w:val="24"/>
          <w:vertAlign w:val="superscript"/>
          <w:lang w:val="en-US"/>
        </w:rPr>
        <w:t>[</w:t>
      </w:r>
      <w:hyperlink w:anchor="_ENREF_152" w:tooltip="Jiang, 2009 #783" w:history="1">
        <w:r w:rsidR="001D15C8" w:rsidRPr="00EF2A4D">
          <w:rPr>
            <w:rFonts w:ascii="Book Antiqua" w:hAnsi="Book Antiqua"/>
            <w:noProof/>
            <w:sz w:val="24"/>
            <w:szCs w:val="24"/>
            <w:vertAlign w:val="superscript"/>
            <w:lang w:val="en-US"/>
          </w:rPr>
          <w:t>152</w:t>
        </w:r>
      </w:hyperlink>
      <w:r w:rsidR="001D15C8" w:rsidRPr="00EF2A4D">
        <w:rPr>
          <w:rFonts w:ascii="Book Antiqua" w:hAnsi="Book Antiqua"/>
          <w:noProof/>
          <w:sz w:val="24"/>
          <w:szCs w:val="24"/>
          <w:vertAlign w:val="superscript"/>
          <w:lang w:val="en-US"/>
        </w:rPr>
        <w:t>]</w:t>
      </w:r>
      <w:r w:rsidR="001D15C8" w:rsidRPr="00EF2A4D">
        <w:rPr>
          <w:rFonts w:ascii="Book Antiqua" w:hAnsi="Book Antiqua"/>
          <w:sz w:val="24"/>
          <w:szCs w:val="24"/>
          <w:lang w:val="en-US"/>
        </w:rPr>
        <w:fldChar w:fldCharType="end"/>
      </w:r>
      <w:r w:rsidR="005265D0" w:rsidRPr="00EF2A4D">
        <w:rPr>
          <w:rFonts w:ascii="Book Antiqua" w:hAnsi="Book Antiqua"/>
          <w:sz w:val="24"/>
          <w:szCs w:val="24"/>
          <w:lang w:val="en-US"/>
        </w:rPr>
        <w:t xml:space="preserve">, </w:t>
      </w:r>
      <w:r w:rsidR="00412AF5" w:rsidRPr="00EF2A4D">
        <w:rPr>
          <w:rFonts w:ascii="Book Antiqua" w:hAnsi="Book Antiqua"/>
          <w:sz w:val="24"/>
          <w:szCs w:val="24"/>
          <w:lang w:val="en-US"/>
        </w:rPr>
        <w:t>emphasize the importance of ApoE during HCV production but s</w:t>
      </w:r>
      <w:r w:rsidR="00D6118D" w:rsidRPr="00EF2A4D">
        <w:rPr>
          <w:rFonts w:ascii="Book Antiqua" w:hAnsi="Book Antiqua"/>
          <w:sz w:val="24"/>
          <w:szCs w:val="24"/>
          <w:lang w:val="en-US"/>
        </w:rPr>
        <w:t>how that A</w:t>
      </w:r>
      <w:r w:rsidR="00412AF5" w:rsidRPr="00EF2A4D">
        <w:rPr>
          <w:rFonts w:ascii="Book Antiqua" w:hAnsi="Book Antiqua"/>
          <w:sz w:val="24"/>
          <w:szCs w:val="24"/>
          <w:lang w:val="en-US"/>
        </w:rPr>
        <w:t xml:space="preserve">poB inhibition does not affect this process. They </w:t>
      </w:r>
      <w:r w:rsidR="008B7998" w:rsidRPr="00EF2A4D">
        <w:rPr>
          <w:rFonts w:ascii="Book Antiqua" w:hAnsi="Book Antiqua"/>
          <w:sz w:val="24"/>
          <w:szCs w:val="24"/>
          <w:lang w:val="en-US"/>
        </w:rPr>
        <w:t xml:space="preserve">attribute </w:t>
      </w:r>
      <w:r w:rsidR="00412AF5" w:rsidRPr="00EF2A4D">
        <w:rPr>
          <w:rFonts w:ascii="Book Antiqua" w:hAnsi="Book Antiqua"/>
          <w:sz w:val="24"/>
          <w:szCs w:val="24"/>
          <w:lang w:val="en-US"/>
        </w:rPr>
        <w:t xml:space="preserve">the effect of MTP inhibitors on HCV production </w:t>
      </w:r>
      <w:r w:rsidR="00880737" w:rsidRPr="00EF2A4D">
        <w:rPr>
          <w:rFonts w:ascii="Book Antiqua" w:hAnsi="Book Antiqua"/>
          <w:sz w:val="24"/>
          <w:szCs w:val="24"/>
          <w:lang w:val="en-US"/>
        </w:rPr>
        <w:t>suppression</w:t>
      </w:r>
      <w:r w:rsidR="00412AF5" w:rsidRPr="00EF2A4D">
        <w:rPr>
          <w:rFonts w:ascii="Book Antiqua" w:hAnsi="Book Antiqua"/>
          <w:sz w:val="24"/>
          <w:szCs w:val="24"/>
          <w:lang w:val="en-US"/>
        </w:rPr>
        <w:t xml:space="preserve"> to i</w:t>
      </w:r>
      <w:r w:rsidR="00A52BE6" w:rsidRPr="00EF2A4D">
        <w:rPr>
          <w:rFonts w:ascii="Book Antiqua" w:hAnsi="Book Antiqua"/>
          <w:sz w:val="24"/>
          <w:szCs w:val="24"/>
          <w:lang w:val="en-US"/>
        </w:rPr>
        <w:t>t</w:t>
      </w:r>
      <w:r w:rsidR="00412AF5" w:rsidRPr="00EF2A4D">
        <w:rPr>
          <w:rFonts w:ascii="Book Antiqua" w:hAnsi="Book Antiqua"/>
          <w:sz w:val="24"/>
          <w:szCs w:val="24"/>
          <w:lang w:val="en-US"/>
        </w:rPr>
        <w:t xml:space="preserve">s inhibitory </w:t>
      </w:r>
      <w:r w:rsidR="00B279BF" w:rsidRPr="00EF2A4D">
        <w:rPr>
          <w:rFonts w:ascii="Book Antiqua" w:hAnsi="Book Antiqua"/>
          <w:sz w:val="24"/>
          <w:szCs w:val="24"/>
          <w:lang w:val="en-US"/>
        </w:rPr>
        <w:t>consequences</w:t>
      </w:r>
      <w:r w:rsidR="00D6118D" w:rsidRPr="00EF2A4D">
        <w:rPr>
          <w:rFonts w:ascii="Book Antiqua" w:hAnsi="Book Antiqua"/>
          <w:sz w:val="24"/>
          <w:szCs w:val="24"/>
          <w:lang w:val="en-US"/>
        </w:rPr>
        <w:t xml:space="preserve"> on A</w:t>
      </w:r>
      <w:r w:rsidR="00412AF5" w:rsidRPr="00EF2A4D">
        <w:rPr>
          <w:rFonts w:ascii="Book Antiqua" w:hAnsi="Book Antiqua"/>
          <w:sz w:val="24"/>
          <w:szCs w:val="24"/>
          <w:lang w:val="en-US"/>
        </w:rPr>
        <w:t xml:space="preserve">poE expression rather than </w:t>
      </w:r>
      <w:r w:rsidR="00880737" w:rsidRPr="00EF2A4D">
        <w:rPr>
          <w:rFonts w:ascii="Book Antiqua" w:hAnsi="Book Antiqua"/>
          <w:sz w:val="24"/>
          <w:szCs w:val="24"/>
          <w:lang w:val="en-US"/>
        </w:rPr>
        <w:t>its blockade of</w:t>
      </w:r>
      <w:r w:rsidR="00D6118D" w:rsidRPr="00EF2A4D">
        <w:rPr>
          <w:rFonts w:ascii="Book Antiqua" w:hAnsi="Book Antiqua"/>
          <w:sz w:val="24"/>
          <w:szCs w:val="24"/>
          <w:lang w:val="en-US"/>
        </w:rPr>
        <w:t xml:space="preserve"> A</w:t>
      </w:r>
      <w:r w:rsidR="00412AF5" w:rsidRPr="00EF2A4D">
        <w:rPr>
          <w:rFonts w:ascii="Book Antiqua" w:hAnsi="Book Antiqua"/>
          <w:sz w:val="24"/>
          <w:szCs w:val="24"/>
          <w:lang w:val="en-US"/>
        </w:rPr>
        <w:t>poB lipidation.</w:t>
      </w:r>
      <w:r w:rsidR="00880737" w:rsidRPr="00EF2A4D">
        <w:rPr>
          <w:rFonts w:ascii="Book Antiqua" w:hAnsi="Book Antiqua"/>
          <w:sz w:val="24"/>
          <w:szCs w:val="24"/>
          <w:lang w:val="en-US"/>
        </w:rPr>
        <w:t xml:space="preserve"> </w:t>
      </w:r>
      <w:r w:rsidR="00F57776" w:rsidRPr="00EF2A4D">
        <w:rPr>
          <w:rFonts w:ascii="Book Antiqua" w:hAnsi="Book Antiqua"/>
          <w:sz w:val="24"/>
          <w:szCs w:val="24"/>
          <w:lang w:val="en-US"/>
        </w:rPr>
        <w:t>Accordingly, production of HCV from non-liver cells depends on ectopic expression of ApoE</w:t>
      </w:r>
      <w:r w:rsidR="003635EA" w:rsidRPr="00EF2A4D">
        <w:rPr>
          <w:rFonts w:ascii="Book Antiqua" w:hAnsi="Book Antiqua"/>
          <w:sz w:val="24"/>
          <w:szCs w:val="24"/>
          <w:lang w:val="en-US"/>
        </w:rPr>
        <w:fldChar w:fldCharType="begin">
          <w:fldData xml:space="preserve">PEVuZE5vdGU+PENpdGU+PEF1dGhvcj5Mb25nPC9BdXRob3I+PFllYXI+MjAxMTwvWWVhcj48UmVj
TnVtPjIwOTE8L1JlY051bT48RGlzcGxheVRleHQ+PHN0eWxlIGZhY2U9InN1cGVyc2NyaXB0Ij5b
MTUzXTwvc3R5bGU+PC9EaXNwbGF5VGV4dD48cmVjb3JkPjxyZWMtbnVtYmVyPjIwOTE8L3JlYy1u
dW1iZXI+PGZvcmVpZ24ta2V5cz48a2V5IGFwcD0iRU4iIGRiLWlkPSJ2MHh3dmVkcjJ0ZWRhcWU5
ejI1eGF2OTRkZGVmYXR4YXZwMDUiIHRpbWVzdGFtcD0iMTM5MzU5ODIxOCI+MjA5MTwva2V5Pjwv
Zm9yZWlnbi1rZXlzPjxyZWYtdHlwZSBuYW1lPSJKb3VybmFsIEFydGljbGUiPjE3PC9yZWYtdHlw
ZT48Y29udHJpYnV0b3JzPjxhdXRob3JzPjxhdXRob3I+TG9uZywgRy48L2F1dGhvcj48YXV0aG9y
PkhpZXQsIE0uIFMuPC9hdXRob3I+PGF1dGhvcj5XaW5kaXNjaCwgTS4gUC48L2F1dGhvcj48YXV0
aG9yPkxlZSwgSi4gWS48L2F1dGhvcj48YXV0aG9yPkxvaG1hbm4sIFYuPC9hdXRob3I+PGF1dGhv
cj5CYXJ0ZW5zY2hsYWdlciwgUi48L2F1dGhvcj48L2F1dGhvcnM+PC9jb250cmlidXRvcnM+PGF1
dGgtYWRkcmVzcz5EZXBhcnRtZW50IG9mIEluZmVjdGlvdXMgRGlzZWFzZXMsIE1vbGVjdWxhciBW
aXJvbG9neSwgTWVkaWNhbCBGYWNpbGl0eSwgSGVpZGVsYmVyZyBVbml2ZXJzaXR5LCBIZWlkZWxi
ZXJnLCBHZXJtYW55LjwvYXV0aC1hZGRyZXNzPjx0aXRsZXM+PHRpdGxlPk1vdXNlIGhlcGF0aWMg
Y2VsbHMgc3VwcG9ydCBhc3NlbWJseSBvZiBpbmZlY3Rpb3VzIGhlcGF0aXRpcyBDIHZpcnVzIHBh
cnRpY2xl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A1Ny02NjwvcGFnZXM+PHZvbHVtZT4x
NDE8L3ZvbHVtZT48bnVtYmVyPjM8L251bWJlcj48a2V5d29yZHM+PGtleXdvcmQ+QWxsZWxlczwv
a2V5d29yZD48a2V5d29yZD5BbmltYWxzPC9rZXl3b3JkPjxrZXl3b3JkPkFwb2xpcG9wcm90ZWlu
cyBFL2dlbmV0aWNzPC9rZXl3b3JkPjxrZXl3b3JkPkNhcmNpbm9tYSwgSGVwYXRvY2VsbHVsYXIv
KnBhdGhvbG9neS8qdmlyb2xvZ3k8L2tleXdvcmQ+PGtleXdvcmQ+Q2VsbCBMaW5lLCBUdW1vcjwv
a2V5d29yZD48a2V5d29yZD5EaXNlYXNlIE1vZGVscywgQW5pbWFsPC9rZXl3b3JkPjxrZXl3b3Jk
PkhlcGFjaXZpcnVzL2dlbmV0aWNzLypwaHlzaW9sb2d5PC9rZXl3b3JkPjxrZXl3b3JkPkhlcGF0
aXRpcyBDL3BoeXNpb3BhdGhvbG9neTwva2V5d29yZD48a2V5d29yZD5IdW1hbnM8L2tleXdvcmQ+
PGtleXdvcmQ+TGl2ZXIgTmVvcGxhc21zLypwYXRob2xvZ3kvKnZpcm9sb2d5PC9rZXl3b3JkPjxr
ZXl3b3JkPk1pY2U8L2tleXdvcmQ+PGtleXdvcmQ+Uk5BLCBWaXJhbC9nZW5ldGljczwva2V5d29y
ZD48a2V5d29yZD5SZXBsaWNvbi9waHlzaW9sb2d5PC9rZXl3b3JkPjxrZXl3b3JkPlZpcmlvbi8q
cGh5c2lvbG9neTwva2V5d29yZD48a2V5d29yZD5WaXJ1cyBBc3NlbWJseS8qcGh5c2lvbG9neTwv
a2V5d29yZD48a2V5d29yZD5WaXJ1cyBSZXBsaWNhdGlvbi9waHlzaW9sb2d5PC9rZXl3b3JkPjwv
a2V5d29yZHM+PGRhdGVzPjx5ZWFyPjIwMTE8L3llYXI+PHB1Yi1kYXRlcz48ZGF0ZT5TZXA8L2Rh
dGU+PC9wdWItZGF0ZXM+PC9kYXRlcz48aXNibj4xNTI4LTAwMTIgKEVsZWN0cm9uaWMpJiN4RDsw
MDE2LTUwODUgKExpbmtpbmcpPC9pc2JuPjxhY2Nlc3Npb24tbnVtPjIxNjk5Nzk5PC9hY2Nlc3Np
b24tbnVtPjx1cmxzPjxyZWxhdGVkLXVybHM+PHVybD5odHRwOi8vd3d3Lm5jYmkubmxtLm5paC5n
b3YvcHVibWVkLzIxNjk5Nzk5PC91cmw+PC9yZWxhdGVkLXVybHM+PC91cmxzPjxlbGVjdHJvbmlj
LXJlc291cmNlLW51bT4xMC4xMDUzL2ouZ2FzdHJvLjIwMTEuMDYuMDEwPC9lbGVjdHJvbmljLXJl
c291cmNlLW51b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Mb25nPC9BdXRob3I+PFllYXI+MjAxMTwvWWVhcj48UmVj
TnVtPjIwOTE8L1JlY051bT48RGlzcGxheVRleHQ+PHN0eWxlIGZhY2U9InN1cGVyc2NyaXB0Ij5b
MTUzXTwvc3R5bGU+PC9EaXNwbGF5VGV4dD48cmVjb3JkPjxyZWMtbnVtYmVyPjIwOTE8L3JlYy1u
dW1iZXI+PGZvcmVpZ24ta2V5cz48a2V5IGFwcD0iRU4iIGRiLWlkPSJ2MHh3dmVkcjJ0ZWRhcWU5
ejI1eGF2OTRkZGVmYXR4YXZwMDUiIHRpbWVzdGFtcD0iMTM5MzU5ODIxOCI+MjA5MTwva2V5Pjwv
Zm9yZWlnbi1rZXlzPjxyZWYtdHlwZSBuYW1lPSJKb3VybmFsIEFydGljbGUiPjE3PC9yZWYtdHlw
ZT48Y29udHJpYnV0b3JzPjxhdXRob3JzPjxhdXRob3I+TG9uZywgRy48L2F1dGhvcj48YXV0aG9y
PkhpZXQsIE0uIFMuPC9hdXRob3I+PGF1dGhvcj5XaW5kaXNjaCwgTS4gUC48L2F1dGhvcj48YXV0
aG9yPkxlZSwgSi4gWS48L2F1dGhvcj48YXV0aG9yPkxvaG1hbm4sIFYuPC9hdXRob3I+PGF1dGhv
cj5CYXJ0ZW5zY2hsYWdlciwgUi48L2F1dGhvcj48L2F1dGhvcnM+PC9jb250cmlidXRvcnM+PGF1
dGgtYWRkcmVzcz5EZXBhcnRtZW50IG9mIEluZmVjdGlvdXMgRGlzZWFzZXMsIE1vbGVjdWxhciBW
aXJvbG9neSwgTWVkaWNhbCBGYWNpbGl0eSwgSGVpZGVsYmVyZyBVbml2ZXJzaXR5LCBIZWlkZWxi
ZXJnLCBHZXJtYW55LjwvYXV0aC1hZGRyZXNzPjx0aXRsZXM+PHRpdGxlPk1vdXNlIGhlcGF0aWMg
Y2VsbHMgc3VwcG9ydCBhc3NlbWJseSBvZiBpbmZlY3Rpb3VzIGhlcGF0aXRpcyBDIHZpcnVzIHBh
cnRpY2xlcz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cGFnZXM+MTA1Ny02NjwvcGFnZXM+PHZvbHVtZT4x
NDE8L3ZvbHVtZT48bnVtYmVyPjM8L251bWJlcj48a2V5d29yZHM+PGtleXdvcmQ+QWxsZWxlczwv
a2V5d29yZD48a2V5d29yZD5BbmltYWxzPC9rZXl3b3JkPjxrZXl3b3JkPkFwb2xpcG9wcm90ZWlu
cyBFL2dlbmV0aWNzPC9rZXl3b3JkPjxrZXl3b3JkPkNhcmNpbm9tYSwgSGVwYXRvY2VsbHVsYXIv
KnBhdGhvbG9neS8qdmlyb2xvZ3k8L2tleXdvcmQ+PGtleXdvcmQ+Q2VsbCBMaW5lLCBUdW1vcjwv
a2V5d29yZD48a2V5d29yZD5EaXNlYXNlIE1vZGVscywgQW5pbWFsPC9rZXl3b3JkPjxrZXl3b3Jk
PkhlcGFjaXZpcnVzL2dlbmV0aWNzLypwaHlzaW9sb2d5PC9rZXl3b3JkPjxrZXl3b3JkPkhlcGF0
aXRpcyBDL3BoeXNpb3BhdGhvbG9neTwva2V5d29yZD48a2V5d29yZD5IdW1hbnM8L2tleXdvcmQ+
PGtleXdvcmQ+TGl2ZXIgTmVvcGxhc21zLypwYXRob2xvZ3kvKnZpcm9sb2d5PC9rZXl3b3JkPjxr
ZXl3b3JkPk1pY2U8L2tleXdvcmQ+PGtleXdvcmQ+Uk5BLCBWaXJhbC9nZW5ldGljczwva2V5d29y
ZD48a2V5d29yZD5SZXBsaWNvbi9waHlzaW9sb2d5PC9rZXl3b3JkPjxrZXl3b3JkPlZpcmlvbi8q
cGh5c2lvbG9neTwva2V5d29yZD48a2V5d29yZD5WaXJ1cyBBc3NlbWJseS8qcGh5c2lvbG9neTwv
a2V5d29yZD48a2V5d29yZD5WaXJ1cyBSZXBsaWNhdGlvbi9waHlzaW9sb2d5PC9rZXl3b3JkPjwv
a2V5d29yZHM+PGRhdGVzPjx5ZWFyPjIwMTE8L3llYXI+PHB1Yi1kYXRlcz48ZGF0ZT5TZXA8L2Rh
dGU+PC9wdWItZGF0ZXM+PC9kYXRlcz48aXNibj4xNTI4LTAwMTIgKEVsZWN0cm9uaWMpJiN4RDsw
MDE2LTUwODUgKExpbmtpbmcpPC9pc2JuPjxhY2Nlc3Npb24tbnVtPjIxNjk5Nzk5PC9hY2Nlc3Np
b24tbnVtPjx1cmxzPjxyZWxhdGVkLXVybHM+PHVybD5odHRwOi8vd3d3Lm5jYmkubmxtLm5paC5n
b3YvcHVibWVkLzIxNjk5Nzk5PC91cmw+PC9yZWxhdGVkLXVybHM+PC91cmxzPjxlbGVjdHJvbmlj
LXJlc291cmNlLW51bT4xMC4xMDUzL2ouZ2FzdHJvLjIwMTEuMDYuMDEwPC9lbGVjdHJvbmljLXJl
c291cmNlLW51b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3" w:tooltip="Long, 2011 #2091" w:history="1">
        <w:r w:rsidR="000F07FA" w:rsidRPr="00EF2A4D">
          <w:rPr>
            <w:rFonts w:ascii="Book Antiqua" w:hAnsi="Book Antiqua"/>
            <w:noProof/>
            <w:sz w:val="24"/>
            <w:szCs w:val="24"/>
            <w:vertAlign w:val="superscript"/>
            <w:lang w:val="en-US"/>
          </w:rPr>
          <w:t>15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57776" w:rsidRPr="00EF2A4D">
        <w:rPr>
          <w:rFonts w:ascii="Book Antiqua" w:hAnsi="Book Antiqua"/>
          <w:sz w:val="24"/>
          <w:szCs w:val="24"/>
          <w:lang w:val="en-US"/>
        </w:rPr>
        <w:t xml:space="preserve"> and not ApoB or MTP</w:t>
      </w:r>
      <w:r w:rsidR="00ED18E2"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Hueging&lt;/Author&gt;&lt;Year&gt;2014&lt;/Year&gt;&lt;RecNum&gt;1154&lt;/RecNum&gt;&lt;DisplayText&gt;&lt;style face="superscript"&gt;[154]&lt;/style&gt;&lt;/DisplayText&gt;&lt;record&gt;&lt;rec-number&gt;1154&lt;/rec-number&gt;&lt;foreign-keys&gt;&lt;key app="EN" db-id="v0xwvedr2tedaqe9z25xav94ddefatxavp05" timestamp="1388410417"&gt;1154&lt;/key&gt;&lt;/foreign-keys&gt;&lt;ref-type name="Journal Article"&gt;17&lt;/ref-type&gt;&lt;contributors&gt;&lt;authors&gt;&lt;author&gt;Hueging, K.&lt;/author&gt;&lt;author&gt;Doepke, M.&lt;/author&gt;&lt;author&gt;Vieyres, G.&lt;/author&gt;&lt;author&gt;Bankwitz, D.&lt;/author&gt;&lt;author&gt;Frentzen, A.&lt;/author&gt;&lt;author&gt;Doerrbecker, J.&lt;/author&gt;&lt;author&gt;Gumz, F.&lt;/author&gt;&lt;author&gt;Haid, S.&lt;/author&gt;&lt;author&gt;Wolk, B.&lt;/author&gt;&lt;author&gt;Kaderali, L.&lt;/author&gt;&lt;author&gt;Pietschmann, T.&lt;/author&gt;&lt;/authors&gt;&lt;/contributors&gt;&lt;auth-address&gt;Institute of Experimental Virology, Twincore, Centre for Experimental and Clinical Infection Research, Hannover, Germany.&lt;/auth-address&gt;&lt;titles&gt;&lt;title&gt;Apolipoprotein E Codetermines Tissue Tropism of Hepatitis C Virus and Is Crucial for Viral Cell-to-Cell Transmission by Contributing to a Postenvelopment Step of Assembly&lt;/title&gt;&lt;secondary-title&gt;J Virol&lt;/secondary-title&gt;&lt;alt-title&gt;Journal of virology&lt;/alt-title&gt;&lt;/titles&gt;&lt;periodical&gt;&lt;full-title&gt;J Virol&lt;/full-title&gt;&lt;/periodical&gt;&lt;alt-periodical&gt;&lt;full-title&gt;Journal of virology&lt;/full-title&gt;&lt;/alt-periodical&gt;&lt;pages&gt;1433-46&lt;/pages&gt;&lt;volume&gt;88&lt;/volume&gt;&lt;number&gt;3&lt;/number&gt;&lt;edition&gt;2013/11/01&lt;/edition&gt;&lt;dates&gt;&lt;year&gt;2014&lt;/year&gt;&lt;pub-dates&gt;&lt;date&gt;Feb&lt;/date&gt;&lt;/pub-dates&gt;&lt;/dates&gt;&lt;isbn&gt;1098-5514 (Electronic)&amp;#xD;0022-538X (Linking)&lt;/isbn&gt;&lt;accession-num&gt;24173232&lt;/accession-num&gt;&lt;urls&gt;&lt;related-urls&gt;&lt;url&gt;http://www.ncbi.nlm.nih.gov/pubmed/24173232&lt;/url&gt;&lt;/related-urls&gt;&lt;/urls&gt;&lt;custom2&gt;3911621&lt;/custom2&gt;&lt;electronic-resource-num&gt;10.1128/JVI.01815-13&lt;/electronic-resource-num&gt;&lt;language&gt;Eng&lt;/language&gt;&lt;/record&gt;&lt;/Cite&gt;&lt;/EndNote&gt;</w:instrText>
      </w:r>
      <w:r w:rsidR="00ED18E2"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4" w:tooltip="Hueging, 2014 #1154" w:history="1">
        <w:r w:rsidR="000F07FA" w:rsidRPr="00EF2A4D">
          <w:rPr>
            <w:rFonts w:ascii="Book Antiqua" w:hAnsi="Book Antiqua"/>
            <w:noProof/>
            <w:sz w:val="24"/>
            <w:szCs w:val="24"/>
            <w:vertAlign w:val="superscript"/>
            <w:lang w:val="en-US"/>
          </w:rPr>
          <w:t>154</w:t>
        </w:r>
      </w:hyperlink>
      <w:r w:rsidR="00B71CFA" w:rsidRPr="00EF2A4D">
        <w:rPr>
          <w:rFonts w:ascii="Book Antiqua" w:hAnsi="Book Antiqua"/>
          <w:noProof/>
          <w:sz w:val="24"/>
          <w:szCs w:val="24"/>
          <w:vertAlign w:val="superscript"/>
          <w:lang w:val="en-US"/>
        </w:rPr>
        <w:t>]</w:t>
      </w:r>
      <w:r w:rsidR="00ED18E2" w:rsidRPr="00EF2A4D">
        <w:rPr>
          <w:rFonts w:ascii="Book Antiqua" w:hAnsi="Book Antiqua"/>
          <w:sz w:val="24"/>
          <w:szCs w:val="24"/>
          <w:lang w:val="en-US"/>
        </w:rPr>
        <w:fldChar w:fldCharType="end"/>
      </w:r>
      <w:r w:rsidR="00F57776" w:rsidRPr="00EF2A4D">
        <w:rPr>
          <w:rFonts w:ascii="Book Antiqua" w:hAnsi="Book Antiqua"/>
          <w:sz w:val="24"/>
          <w:szCs w:val="24"/>
          <w:lang w:val="en-US"/>
        </w:rPr>
        <w:t xml:space="preserve">. </w:t>
      </w:r>
      <w:r w:rsidR="007831F9" w:rsidRPr="00EF2A4D">
        <w:rPr>
          <w:rFonts w:ascii="Book Antiqua" w:hAnsi="Book Antiqua"/>
          <w:sz w:val="24"/>
          <w:szCs w:val="24"/>
          <w:lang w:val="en-US"/>
        </w:rPr>
        <w:t>ApoE interacts with HCV n</w:t>
      </w:r>
      <w:r w:rsidR="00D6118D" w:rsidRPr="00EF2A4D">
        <w:rPr>
          <w:rFonts w:ascii="Book Antiqua" w:hAnsi="Book Antiqua"/>
          <w:sz w:val="24"/>
          <w:szCs w:val="24"/>
          <w:lang w:val="en-US"/>
        </w:rPr>
        <w:t>onstructural protein 5A (NS5A) that is involved in</w:t>
      </w:r>
      <w:r w:rsidR="007831F9" w:rsidRPr="00EF2A4D">
        <w:rPr>
          <w:rFonts w:ascii="Book Antiqua" w:hAnsi="Book Antiqua"/>
          <w:sz w:val="24"/>
          <w:szCs w:val="24"/>
          <w:lang w:val="en-US"/>
        </w:rPr>
        <w:t xml:space="preserve"> HCV production. </w:t>
      </w:r>
      <w:r w:rsidR="00F3650B" w:rsidRPr="00EF2A4D">
        <w:rPr>
          <w:rFonts w:ascii="Book Antiqua" w:hAnsi="Book Antiqua"/>
          <w:sz w:val="24"/>
          <w:szCs w:val="24"/>
          <w:lang w:val="en-US"/>
        </w:rPr>
        <w:t>Hence</w:t>
      </w:r>
      <w:r w:rsidR="00F57776" w:rsidRPr="00EF2A4D">
        <w:rPr>
          <w:rFonts w:ascii="Book Antiqua" w:hAnsi="Book Antiqua"/>
          <w:sz w:val="24"/>
          <w:szCs w:val="24"/>
          <w:lang w:val="en-US"/>
        </w:rPr>
        <w:t xml:space="preserve"> </w:t>
      </w:r>
      <w:r w:rsidR="007831F9" w:rsidRPr="00EF2A4D">
        <w:rPr>
          <w:rFonts w:ascii="Book Antiqua" w:hAnsi="Book Antiqua"/>
          <w:sz w:val="24"/>
          <w:szCs w:val="24"/>
          <w:lang w:val="en-US"/>
        </w:rPr>
        <w:t xml:space="preserve">assembly-defective HCV mutants </w:t>
      </w:r>
      <w:r w:rsidR="00F3650B" w:rsidRPr="00EF2A4D">
        <w:rPr>
          <w:rFonts w:ascii="Book Antiqua" w:hAnsi="Book Antiqua"/>
          <w:sz w:val="24"/>
          <w:szCs w:val="24"/>
          <w:lang w:val="en-US"/>
        </w:rPr>
        <w:t>had</w:t>
      </w:r>
      <w:r w:rsidR="007831F9" w:rsidRPr="00EF2A4D">
        <w:rPr>
          <w:rFonts w:ascii="Book Antiqua" w:hAnsi="Book Antiqua"/>
          <w:sz w:val="24"/>
          <w:szCs w:val="24"/>
          <w:lang w:val="en-US"/>
        </w:rPr>
        <w:t xml:space="preserve"> strongly impaired </w:t>
      </w:r>
      <w:r w:rsidR="00D6118D" w:rsidRPr="00EF2A4D">
        <w:rPr>
          <w:rFonts w:ascii="Book Antiqua" w:hAnsi="Book Antiqua"/>
          <w:sz w:val="24"/>
          <w:szCs w:val="24"/>
          <w:lang w:val="en-US"/>
        </w:rPr>
        <w:t>A</w:t>
      </w:r>
      <w:r w:rsidR="001D15C8">
        <w:rPr>
          <w:rFonts w:ascii="Book Antiqua" w:hAnsi="Book Antiqua"/>
          <w:sz w:val="24"/>
          <w:szCs w:val="24"/>
          <w:lang w:val="en-US"/>
        </w:rPr>
        <w:t>poE-NS5A binding</w:t>
      </w:r>
      <w:r w:rsidR="003635EA" w:rsidRPr="00EF2A4D">
        <w:rPr>
          <w:rFonts w:ascii="Book Antiqua" w:hAnsi="Book Antiqua"/>
          <w:sz w:val="24"/>
          <w:szCs w:val="24"/>
          <w:lang w:val="en-US"/>
        </w:rPr>
        <w:fldChar w:fldCharType="begin">
          <w:fldData xml:space="preserve">PEVuZE5vdGU+PENpdGU+PEF1dGhvcj5KaWFuZzwvQXV0aG9yPjxZZWFyPjIwMDk8L1llYXI+PFJl
Y051bT43ODM8L1JlY051bT48RGlzcGxheVRleHQ+PHN0eWxlIGZhY2U9InN1cGVyc2NyaXB0Ij5b
MTUyLCAxNTVdPC9zdHlsZT48L0Rpc3BsYXlUZXh0PjxyZWNvcmQ+PHJlYy1udW1iZXI+NzgzPC9y
ZWMtbnVtYmVyPjxmb3JlaWduLWtleXM+PGtleSBhcHA9IkVOIiBkYi1pZD0idjB4d3ZlZHIydGVk
YXFlOXoyNXhhdjk0ZGRlZmF0eGF2cDA1IiB0aW1lc3RhbXA9IjEzNDgxNDMzOTQiPjc4Mzwva2V5
PjwvZm9yZWlnbi1rZXlzPjxyZWYtdHlwZSBuYW1lPSJKb3VybmFsIEFydGljbGUiPjE3PC9yZWYt
dHlwZT48Y29udHJpYnV0b3JzPjxhdXRob3JzPjxhdXRob3I+SmlhbmcsIEouPC9hdXRob3I+PGF1
dGhvcj5MdW8sIEcuPC9hdXRob3I+PC9hdXRob3JzPjwvY29udHJpYnV0b3JzPjxhdXRoLWFkZHJl
c3M+RGVwYXJ0bWVudCBvZiBNaWNyb2Jpb2xvZ3ksIEltbXVub2xvZ3kgYW5kIE1vbGVjdWxhciBH
ZW5ldGljcywgVW5pdmVyc2l0eSBvZiBLZW50dWNreSBDb2xsZWdlIG9mIE1lZGljaW5lLCA4MDAg
Um9zZSBTdHJlZXQsIExleGluZ3RvbiwgS1kgNDA1MzYsIFVTQS48L2F1dGgtYWRkcmVzcz48dGl0
bGVzPjx0aXRsZT5BcG9saXBvcHJvdGVpbiBFIGJ1dCBub3QgQiBpcyByZXF1aXJlZCBmb3IgdGhl
IGZvcm1hdGlvbiBvZiBpbmZlY3Rpb3VzIGhlcGF0aXRpcyBDIHZpcnVzIHBhcnRpY2xlczwvdGl0
bGU+PHNlY29uZGFyeS10aXRsZT5KIFZpcm9sPC9zZWNvbmRhcnktdGl0bGU+PGFsdC10aXRsZT5K
b3VybmFsIG9mIHZpcm9sb2d5PC9hbHQtdGl0bGU+PC90aXRsZXM+PHBlcmlvZGljYWw+PGZ1bGwt
dGl0bGU+SiBWaXJvbDwvZnVsbC10aXRsZT48L3BlcmlvZGljYWw+PGFsdC1wZXJpb2RpY2FsPjxm
dWxsLXRpdGxlPkpvdXJuYWwgb2Ygdmlyb2xvZ3k8L2Z1bGwtdGl0bGU+PC9hbHQtcGVyaW9kaWNh
bD48cGFnZXM+MTI2ODAtOTE8L3BhZ2VzPjx2b2x1bWU+ODM8L3ZvbHVtZT48bnVtYmVyPjI0PC9u
dW1iZXI+PGVkaXRpb24+MjAwOS8xMC8wMjwvZWRpdGlvbj48a2V5d29yZHM+PGtleXdvcmQ+QXBv
bGlwb3Byb3RlaW5zIEIvYW50YWdvbmlzdHMgJmFtcDsgaW5oaWJpdG9ycy8qcGh5c2lvbG9neTwv
a2V5d29yZD48a2V5d29yZD5BcG9saXBvcHJvdGVpbnMgRS9hbnRhZ29uaXN0cyAmYW1wOyBpbmhp
Yml0b3JzLypwaHlzaW9sb2d5PC9rZXl3b3JkPjxrZXl3b3JkPkNlbGwgTGluZSwgVHVtb3I8L2tl
eXdvcmQ+PGtleXdvcmQ+SGVwYWNpdmlydXMvKnBoeXNpb2xvZ3k8L2tleXdvcmQ+PGtleXdvcmQ+
SHVtYW5zPC9rZXl3b3JkPjxrZXl3b3JkPklzb3F1aW5vbGluZXMvcGhhcm1hY29sb2d5PC9rZXl3
b3JkPjxrZXl3b3JkPlJOQSwgU21hbGwgSW50ZXJmZXJpbmcvZ2VuZXRpY3M8L2tleXdvcmQ+PGtl
eXdvcmQ+Uk5BLCBWaXJhbC9iaW9zeW50aGVzaXM8L2tleXdvcmQ+PGtleXdvcmQ+VHJpYXpvbGVz
L3BoYXJtYWNvbG9neTwva2V5d29yZD48a2V5d29yZD5Ucnlwc2luL3BoYXJtYWNvbG9neTwva2V5
d29yZD48a2V5d29yZD5WaXJhbCBOb25zdHJ1Y3R1cmFsIFByb3RlaW5zL3BoeXNpb2xvZ3k8L2tl
eXdvcmQ+PGtleXdvcmQ+VmlyaW9uLypwaHlzaW9sb2d5PC9rZXl3b3JkPjxrZXl3b3JkPlZpcnVz
IEFzc2VtYmx5PC9rZXl3b3JkPjwva2V5d29yZHM+PGRhdGVzPjx5ZWFyPjIwMDk8L3llYXI+PHB1
Yi1kYXRlcz48ZGF0ZT5EZWM8L2RhdGU+PC9wdWItZGF0ZXM+PC9kYXRlcz48aXNibj4xMDk4LTU1
MTQgKEVsZWN0cm9uaWMpJiN4RDswMDIyLTUzOFggKExpbmtpbmcpPC9pc2JuPjxhY2Nlc3Npb24t
bnVtPjE5NzkzODE4PC9hY2Nlc3Npb24tbnVtPjx3b3JrLXR5cGU+UmVzZWFyY2ggU3VwcG9ydCwg
Ti5JLkguLCBFeHRyYW11cmFsPC93b3JrLXR5cGU+PHVybHM+PHJlbGF0ZWQtdXJscz48dXJsPmh0
dHA6Ly93d3cubmNiaS5ubG0ubmloLmdvdi9wdWJtZWQvMTk3OTM4MTg8L3VybD48dXJsPmh0dHA6
Ly9qdmkuYXNtLm9yZy9jb250ZW50LzgzLzI0LzEyNjgwLmZ1bGwucGRmPC91cmw+PC9yZWxhdGVk
LXVybHM+PC91cmxzPjxjdXN0b20yPjI3ODY4MzQ8L2N1c3RvbTI+PGVsZWN0cm9uaWMtcmVzb3Vy
Y2UtbnVtPjEwLjExMjgvSlZJLjAxNDc2LTA5PC9lbGVjdHJvbmljLXJlc291cmNlLW51bT48bGFu
Z3VhZ2U+ZW5nPC9sYW5ndWFnZT48L3JlY29yZD48L0NpdGU+PENpdGU+PEF1dGhvcj5CZW5nYTwv
QXV0aG9yPjxZZWFyPjIwMTA8L1llYXI+PFJlY051bT43ODI8L1JlY051bT48cmVjb3JkPjxyZWMt
bnVtYmVyPjc4MjwvcmVjLW51bWJlcj48Zm9yZWlnbi1rZXlzPjxrZXkgYXBwPSJFTiIgZGItaWQ9
InYweHd2ZWRyMnRlZGFxZTl6MjV4YXY5NGRkZWZhdHhhdnAwNSIgdGltZXN0YW1wPSIxMzQ4MTQz
MzIzIj43ODI8L2tleT48L2ZvcmVpZ24ta2V5cz48cmVmLXR5cGUgbmFtZT0iSm91cm5hbCBBcnRp
Y2xlIj4xNzwvcmVmLXR5cGU+PGNvbnRyaWJ1dG9ycz48YXV0aG9ycz48YXV0aG9yPkJlbmdhLCBX
LiBKLjwvYXV0aG9yPjxhdXRob3I+S3JpZWdlciwgUy4gRS48L2F1dGhvcj48YXV0aG9yPkRpbWl0
cm92YSwgTS48L2F1dGhvcj48YXV0aG9yPlplaXNlbCwgTS4gQi48L2F1dGhvcj48YXV0aG9yPlBh
cm5vdCwgTS48L2F1dGhvcj48YXV0aG9yPkx1cGJlcmdlciwgSi48L2F1dGhvcj48YXV0aG9yPkhp
bGR0LCBFLjwvYXV0aG9yPjxhdXRob3I+THVvLCBHLjwvYXV0aG9yPjxhdXRob3I+TWNMYXVjaGxh
biwgSi48L2F1dGhvcj48YXV0aG9yPkJhdW1lcnQsIFQuIEYuPC9hdXRob3I+PGF1dGhvcj5TY2h1
c3RlciwgQy48L2F1dGhvcj48L2F1dGhvcnM+PC9jb250cmlidXRvcnM+PGF1dGgtYWRkcmVzcz5J
bnN0aXR1dCBOYXRpb25hbCBkZSBsYSBTYW50ZSBldCBkZSBsYSBSZWNoZXJjaGUgTWVkaWNhbGUg
KElOU0VSTSkgVW5pdGUgNzQ4LCBTdHJhc2JvdXJnLCBGcmFuY2UuPC9hdXRoLWFkZHJlc3M+PHRp
dGxlcz48dGl0bGU+QXBvbGlwb3Byb3RlaW4gRSBpbnRlcmFjdHMgd2l0aCBoZXBhdGl0aXMgQyB2
aXJ1cyBub25zdHJ1Y3R1cmFsIHByb3RlaW4gNUEgYW5kIGRldGVybWluZXMgYXNzZW1ibHkgb2Yg
aW5mZWN0aW91cyBwYXJ0aWNsZXM8L3RpdGxlPjxzZWNvbmRhcnktdGl0bGU+SGVwYXRvbG9neTwv
c2Vjb25kYXJ5LXRpdGxlPjwvdGl0bGVzPjxwZXJpb2RpY2FsPjxmdWxsLXRpdGxlPkhlcGF0b2xv
Z3k8L2Z1bGwtdGl0bGU+PC9wZXJpb2RpY2FsPjxwYWdlcz40My01MzwvcGFnZXM+PHZvbHVtZT41
MTwvdm9sdW1lPjxudW1iZXI+MTwvbnVtYmVyPjxlZGl0aW9uPjIwMDkvMTIvMTc8L2VkaXRpb24+
PGtleXdvcmRzPjxrZXl3b3JkPkFwb2xpcG9wcm90ZWlucyBFLyptZXRhYm9saXNtPC9rZXl3b3Jk
PjxrZXl3b3JkPkNlbGwgTGluZSwgVHVtb3I8L2tleXdvcmQ+PGtleXdvcmQ+SGVwYWNpdmlydXMv
KnBoeXNpb2xvZ3k8L2tleXdvcmQ+PGtleXdvcmQ+SHVtYW5zPC9rZXl3b3JkPjxrZXl3b3JkPlR3
by1IeWJyaWQgU3lzdGVtIFRlY2huaXF1ZXM8L2tleXdvcmQ+PGtleXdvcmQ+VmlyYWwgTm9uc3Ry
dWN0dXJhbCBQcm90ZWlucy8qbWV0YWJvbGlzbTwva2V5d29yZD48L2tleXdvcmRzPjxkYXRlcz48
eWVhcj4yMDEwPC95ZWFyPjxwdWItZGF0ZXM+PGRhdGU+SmFuPC9kYXRlPjwvcHViLWRhdGVzPjwv
ZGF0ZXM+PGlzYm4+MTUyNy0zMzUwIChFbGVjdHJvbmljKSYjeEQ7MDI3MC05MTM5IChMaW5raW5n
KTwvaXNibj48YWNjZXNzaW9uLW51bT4yMDAxNDEzODwvYWNjZXNzaW9uLW51bT48d29yay10eXBl
PlJlc2VhcmNoIFN1cHBvcnQsIE5vbi1VLlMuIEdvdiZhcG9zO3Q8L3dvcmstdHlwZT48dXJscz48
cmVsYXRlZC11cmxzPjx1cmw+aHR0cDovL3d3dy5uY2JpLm5sbS5uaWguZ292L3B1Ym1lZC8yMDAx
NDEzODwvdXJsPjx1cmw+aHR0cDovL29ubGluZWxpYnJhcnkud2lsZXkuY29tL3N0b3JlLzEwLjEw
MDIvaGVwLjIzMjc4L2Fzc2V0LzIzMjc4X2Z0cC5wZGY/dj0xJmFtcDt0PWg3YnRtajdvJmFtcDtz
PTY3NGJkYTQ3ODAyNmI3ZDdiNGVjMzQzYzU1YjJmYWQ1Zjc0YzY3MDg8L3VybD48L3JlbGF0ZWQt
dXJscz48L3VybHM+PGVsZWN0cm9uaWMtcmVzb3VyY2UtbnVtPjEwLjEwMDIvaGVwLjIzMjc4PC9l
bGVjdHJvbmljLXJlc291cmNlLW51bT48bGFuZ3VhZ2U+ZW5nPC9sYW5ndWFnZT48L3JlY29yZD48
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KaWFuZzwvQXV0aG9yPjxZZWFyPjIwMDk8L1llYXI+PFJl
Y051bT43ODM8L1JlY051bT48RGlzcGxheVRleHQ+PHN0eWxlIGZhY2U9InN1cGVyc2NyaXB0Ij5b
MTUyLCAxNTVdPC9zdHlsZT48L0Rpc3BsYXlUZXh0PjxyZWNvcmQ+PHJlYy1udW1iZXI+NzgzPC9y
ZWMtbnVtYmVyPjxmb3JlaWduLWtleXM+PGtleSBhcHA9IkVOIiBkYi1pZD0idjB4d3ZlZHIydGVk
YXFlOXoyNXhhdjk0ZGRlZmF0eGF2cDA1IiB0aW1lc3RhbXA9IjEzNDgxNDMzOTQiPjc4Mzwva2V5
PjwvZm9yZWlnbi1rZXlzPjxyZWYtdHlwZSBuYW1lPSJKb3VybmFsIEFydGljbGUiPjE3PC9yZWYt
dHlwZT48Y29udHJpYnV0b3JzPjxhdXRob3JzPjxhdXRob3I+SmlhbmcsIEouPC9hdXRob3I+PGF1
dGhvcj5MdW8sIEcuPC9hdXRob3I+PC9hdXRob3JzPjwvY29udHJpYnV0b3JzPjxhdXRoLWFkZHJl
c3M+RGVwYXJ0bWVudCBvZiBNaWNyb2Jpb2xvZ3ksIEltbXVub2xvZ3kgYW5kIE1vbGVjdWxhciBH
ZW5ldGljcywgVW5pdmVyc2l0eSBvZiBLZW50dWNreSBDb2xsZWdlIG9mIE1lZGljaW5lLCA4MDAg
Um9zZSBTdHJlZXQsIExleGluZ3RvbiwgS1kgNDA1MzYsIFVTQS48L2F1dGgtYWRkcmVzcz48dGl0
bGVzPjx0aXRsZT5BcG9saXBvcHJvdGVpbiBFIGJ1dCBub3QgQiBpcyByZXF1aXJlZCBmb3IgdGhl
IGZvcm1hdGlvbiBvZiBpbmZlY3Rpb3VzIGhlcGF0aXRpcyBDIHZpcnVzIHBhcnRpY2xlczwvdGl0
bGU+PHNlY29uZGFyeS10aXRsZT5KIFZpcm9sPC9zZWNvbmRhcnktdGl0bGU+PGFsdC10aXRsZT5K
b3VybmFsIG9mIHZpcm9sb2d5PC9hbHQtdGl0bGU+PC90aXRsZXM+PHBlcmlvZGljYWw+PGZ1bGwt
dGl0bGU+SiBWaXJvbDwvZnVsbC10aXRsZT48L3BlcmlvZGljYWw+PGFsdC1wZXJpb2RpY2FsPjxm
dWxsLXRpdGxlPkpvdXJuYWwgb2Ygdmlyb2xvZ3k8L2Z1bGwtdGl0bGU+PC9hbHQtcGVyaW9kaWNh
bD48cGFnZXM+MTI2ODAtOTE8L3BhZ2VzPjx2b2x1bWU+ODM8L3ZvbHVtZT48bnVtYmVyPjI0PC9u
dW1iZXI+PGVkaXRpb24+MjAwOS8xMC8wMjwvZWRpdGlvbj48a2V5d29yZHM+PGtleXdvcmQ+QXBv
bGlwb3Byb3RlaW5zIEIvYW50YWdvbmlzdHMgJmFtcDsgaW5oaWJpdG9ycy8qcGh5c2lvbG9neTwv
a2V5d29yZD48a2V5d29yZD5BcG9saXBvcHJvdGVpbnMgRS9hbnRhZ29uaXN0cyAmYW1wOyBpbmhp
Yml0b3JzLypwaHlzaW9sb2d5PC9rZXl3b3JkPjxrZXl3b3JkPkNlbGwgTGluZSwgVHVtb3I8L2tl
eXdvcmQ+PGtleXdvcmQ+SGVwYWNpdmlydXMvKnBoeXNpb2xvZ3k8L2tleXdvcmQ+PGtleXdvcmQ+
SHVtYW5zPC9rZXl3b3JkPjxrZXl3b3JkPklzb3F1aW5vbGluZXMvcGhhcm1hY29sb2d5PC9rZXl3
b3JkPjxrZXl3b3JkPlJOQSwgU21hbGwgSW50ZXJmZXJpbmcvZ2VuZXRpY3M8L2tleXdvcmQ+PGtl
eXdvcmQ+Uk5BLCBWaXJhbC9iaW9zeW50aGVzaXM8L2tleXdvcmQ+PGtleXdvcmQ+VHJpYXpvbGVz
L3BoYXJtYWNvbG9neTwva2V5d29yZD48a2V5d29yZD5Ucnlwc2luL3BoYXJtYWNvbG9neTwva2V5
d29yZD48a2V5d29yZD5WaXJhbCBOb25zdHJ1Y3R1cmFsIFByb3RlaW5zL3BoeXNpb2xvZ3k8L2tl
eXdvcmQ+PGtleXdvcmQ+VmlyaW9uLypwaHlzaW9sb2d5PC9rZXl3b3JkPjxrZXl3b3JkPlZpcnVz
IEFzc2VtYmx5PC9rZXl3b3JkPjwva2V5d29yZHM+PGRhdGVzPjx5ZWFyPjIwMDk8L3llYXI+PHB1
Yi1kYXRlcz48ZGF0ZT5EZWM8L2RhdGU+PC9wdWItZGF0ZXM+PC9kYXRlcz48aXNibj4xMDk4LTU1
MTQgKEVsZWN0cm9uaWMpJiN4RDswMDIyLTUzOFggKExpbmtpbmcpPC9pc2JuPjxhY2Nlc3Npb24t
bnVtPjE5NzkzODE4PC9hY2Nlc3Npb24tbnVtPjx3b3JrLXR5cGU+UmVzZWFyY2ggU3VwcG9ydCwg
Ti5JLkguLCBFeHRyYW11cmFsPC93b3JrLXR5cGU+PHVybHM+PHJlbGF0ZWQtdXJscz48dXJsPmh0
dHA6Ly93d3cubmNiaS5ubG0ubmloLmdvdi9wdWJtZWQvMTk3OTM4MTg8L3VybD48dXJsPmh0dHA6
Ly9qdmkuYXNtLm9yZy9jb250ZW50LzgzLzI0LzEyNjgwLmZ1bGwucGRmPC91cmw+PC9yZWxhdGVk
LXVybHM+PC91cmxzPjxjdXN0b20yPjI3ODY4MzQ8L2N1c3RvbTI+PGVsZWN0cm9uaWMtcmVzb3Vy
Y2UtbnVtPjEwLjExMjgvSlZJLjAxNDc2LTA5PC9lbGVjdHJvbmljLXJlc291cmNlLW51bT48bGFu
Z3VhZ2U+ZW5nPC9sYW5ndWFnZT48L3JlY29yZD48L0NpdGU+PENpdGU+PEF1dGhvcj5CZW5nYTwv
QXV0aG9yPjxZZWFyPjIwMTA8L1llYXI+PFJlY051bT43ODI8L1JlY051bT48cmVjb3JkPjxyZWMt
bnVtYmVyPjc4MjwvcmVjLW51bWJlcj48Zm9yZWlnbi1rZXlzPjxrZXkgYXBwPSJFTiIgZGItaWQ9
InYweHd2ZWRyMnRlZGFxZTl6MjV4YXY5NGRkZWZhdHhhdnAwNSIgdGltZXN0YW1wPSIxMzQ4MTQz
MzIzIj43ODI8L2tleT48L2ZvcmVpZ24ta2V5cz48cmVmLXR5cGUgbmFtZT0iSm91cm5hbCBBcnRp
Y2xlIj4xNzwvcmVmLXR5cGU+PGNvbnRyaWJ1dG9ycz48YXV0aG9ycz48YXV0aG9yPkJlbmdhLCBX
LiBKLjwvYXV0aG9yPjxhdXRob3I+S3JpZWdlciwgUy4gRS48L2F1dGhvcj48YXV0aG9yPkRpbWl0
cm92YSwgTS48L2F1dGhvcj48YXV0aG9yPlplaXNlbCwgTS4gQi48L2F1dGhvcj48YXV0aG9yPlBh
cm5vdCwgTS48L2F1dGhvcj48YXV0aG9yPkx1cGJlcmdlciwgSi48L2F1dGhvcj48YXV0aG9yPkhp
bGR0LCBFLjwvYXV0aG9yPjxhdXRob3I+THVvLCBHLjwvYXV0aG9yPjxhdXRob3I+TWNMYXVjaGxh
biwgSi48L2F1dGhvcj48YXV0aG9yPkJhdW1lcnQsIFQuIEYuPC9hdXRob3I+PGF1dGhvcj5TY2h1
c3RlciwgQy48L2F1dGhvcj48L2F1dGhvcnM+PC9jb250cmlidXRvcnM+PGF1dGgtYWRkcmVzcz5J
bnN0aXR1dCBOYXRpb25hbCBkZSBsYSBTYW50ZSBldCBkZSBsYSBSZWNoZXJjaGUgTWVkaWNhbGUg
KElOU0VSTSkgVW5pdGUgNzQ4LCBTdHJhc2JvdXJnLCBGcmFuY2UuPC9hdXRoLWFkZHJlc3M+PHRp
dGxlcz48dGl0bGU+QXBvbGlwb3Byb3RlaW4gRSBpbnRlcmFjdHMgd2l0aCBoZXBhdGl0aXMgQyB2
aXJ1cyBub25zdHJ1Y3R1cmFsIHByb3RlaW4gNUEgYW5kIGRldGVybWluZXMgYXNzZW1ibHkgb2Yg
aW5mZWN0aW91cyBwYXJ0aWNsZXM8L3RpdGxlPjxzZWNvbmRhcnktdGl0bGU+SGVwYXRvbG9neTwv
c2Vjb25kYXJ5LXRpdGxlPjwvdGl0bGVzPjxwZXJpb2RpY2FsPjxmdWxsLXRpdGxlPkhlcGF0b2xv
Z3k8L2Z1bGwtdGl0bGU+PC9wZXJpb2RpY2FsPjxwYWdlcz40My01MzwvcGFnZXM+PHZvbHVtZT41
MTwvdm9sdW1lPjxudW1iZXI+MTwvbnVtYmVyPjxlZGl0aW9uPjIwMDkvMTIvMTc8L2VkaXRpb24+
PGtleXdvcmRzPjxrZXl3b3JkPkFwb2xpcG9wcm90ZWlucyBFLyptZXRhYm9saXNtPC9rZXl3b3Jk
PjxrZXl3b3JkPkNlbGwgTGluZSwgVHVtb3I8L2tleXdvcmQ+PGtleXdvcmQ+SGVwYWNpdmlydXMv
KnBoeXNpb2xvZ3k8L2tleXdvcmQ+PGtleXdvcmQ+SHVtYW5zPC9rZXl3b3JkPjxrZXl3b3JkPlR3
by1IeWJyaWQgU3lzdGVtIFRlY2huaXF1ZXM8L2tleXdvcmQ+PGtleXdvcmQ+VmlyYWwgTm9uc3Ry
dWN0dXJhbCBQcm90ZWlucy8qbWV0YWJvbGlzbTwva2V5d29yZD48L2tleXdvcmRzPjxkYXRlcz48
eWVhcj4yMDEwPC95ZWFyPjxwdWItZGF0ZXM+PGRhdGU+SmFuPC9kYXRlPjwvcHViLWRhdGVzPjwv
ZGF0ZXM+PGlzYm4+MTUyNy0zMzUwIChFbGVjdHJvbmljKSYjeEQ7MDI3MC05MTM5IChMaW5raW5n
KTwvaXNibj48YWNjZXNzaW9uLW51bT4yMDAxNDEzODwvYWNjZXNzaW9uLW51bT48d29yay10eXBl
PlJlc2VhcmNoIFN1cHBvcnQsIE5vbi1VLlMuIEdvdiZhcG9zO3Q8L3dvcmstdHlwZT48dXJscz48
cmVsYXRlZC11cmxzPjx1cmw+aHR0cDovL3d3dy5uY2JpLm5sbS5uaWguZ292L3B1Ym1lZC8yMDAx
NDEzODwvdXJsPjx1cmw+aHR0cDovL29ubGluZWxpYnJhcnkud2lsZXkuY29tL3N0b3JlLzEwLjEw
MDIvaGVwLjIzMjc4L2Fzc2V0LzIzMjc4X2Z0cC5wZGY/dj0xJmFtcDt0PWg3YnRtajdvJmFtcDtz
PTY3NGJkYTQ3ODAyNmI3ZDdiNGVjMzQzYzU1YjJmYWQ1Zjc0YzY3MDg8L3VybD48L3JlbGF0ZWQt
dXJscz48L3VybHM+PGVsZWN0cm9uaWMtcmVzb3VyY2UtbnVtPjEwLjEwMDIvaGVwLjIzMjc4PC9l
bGVjdHJvbmljLXJlc291cmNlLW51bT48bGFuZ3VhZ2U+ZW5nPC9sYW5ndWFnZT48L3JlY29yZD48
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2" w:tooltip="Jiang, 2009 #783" w:history="1">
        <w:r w:rsidR="000F07FA" w:rsidRPr="00EF2A4D">
          <w:rPr>
            <w:rFonts w:ascii="Book Antiqua" w:hAnsi="Book Antiqua"/>
            <w:noProof/>
            <w:sz w:val="24"/>
            <w:szCs w:val="24"/>
            <w:vertAlign w:val="superscript"/>
            <w:lang w:val="en-US"/>
          </w:rPr>
          <w:t>152</w:t>
        </w:r>
      </w:hyperlink>
      <w:r w:rsidR="001D15C8">
        <w:rPr>
          <w:rFonts w:ascii="Book Antiqua" w:hAnsi="Book Antiqua"/>
          <w:noProof/>
          <w:sz w:val="24"/>
          <w:szCs w:val="24"/>
          <w:vertAlign w:val="superscript"/>
          <w:lang w:val="en-US"/>
        </w:rPr>
        <w:t>,</w:t>
      </w:r>
      <w:hyperlink w:anchor="_ENREF_155" w:tooltip="Benga, 2010 #782" w:history="1">
        <w:r w:rsidR="000F07FA" w:rsidRPr="00EF2A4D">
          <w:rPr>
            <w:rFonts w:ascii="Book Antiqua" w:hAnsi="Book Antiqua"/>
            <w:noProof/>
            <w:sz w:val="24"/>
            <w:szCs w:val="24"/>
            <w:vertAlign w:val="superscript"/>
            <w:lang w:val="en-US"/>
          </w:rPr>
          <w:t>15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9258B" w:rsidRPr="00EF2A4D">
        <w:rPr>
          <w:rFonts w:ascii="Book Antiqua" w:hAnsi="Book Antiqua"/>
          <w:sz w:val="24"/>
          <w:szCs w:val="24"/>
          <w:lang w:val="en-US"/>
        </w:rPr>
        <w:t>.</w:t>
      </w:r>
      <w:r w:rsidR="00A87081" w:rsidRPr="00EF2A4D">
        <w:rPr>
          <w:rFonts w:ascii="Book Antiqua" w:hAnsi="Book Antiqua"/>
          <w:sz w:val="24"/>
          <w:szCs w:val="24"/>
          <w:lang w:val="en-US"/>
        </w:rPr>
        <w:t xml:space="preserve"> </w:t>
      </w:r>
      <w:r w:rsidR="00AD3EFD" w:rsidRPr="00EF2A4D">
        <w:rPr>
          <w:rFonts w:ascii="Book Antiqua" w:hAnsi="Book Antiqua"/>
          <w:sz w:val="24"/>
          <w:szCs w:val="24"/>
          <w:lang w:val="en-US"/>
        </w:rPr>
        <w:t xml:space="preserve">ApoE </w:t>
      </w:r>
      <w:r w:rsidR="00D6118D" w:rsidRPr="00EF2A4D">
        <w:rPr>
          <w:rFonts w:ascii="Book Antiqua" w:hAnsi="Book Antiqua"/>
          <w:sz w:val="24"/>
          <w:szCs w:val="24"/>
          <w:lang w:val="en-US"/>
        </w:rPr>
        <w:t>is</w:t>
      </w:r>
      <w:r w:rsidR="00826669" w:rsidRPr="00EF2A4D">
        <w:rPr>
          <w:rFonts w:ascii="Book Antiqua" w:hAnsi="Book Antiqua"/>
          <w:sz w:val="24"/>
          <w:szCs w:val="24"/>
          <w:lang w:val="en-US"/>
        </w:rPr>
        <w:t xml:space="preserve"> </w:t>
      </w:r>
      <w:r w:rsidR="0058590E" w:rsidRPr="00EF2A4D">
        <w:rPr>
          <w:rFonts w:ascii="Book Antiqua" w:hAnsi="Book Antiqua"/>
          <w:sz w:val="24"/>
          <w:szCs w:val="24"/>
          <w:lang w:val="en-US"/>
        </w:rPr>
        <w:t>suggested</w:t>
      </w:r>
      <w:r w:rsidR="00826669" w:rsidRPr="00EF2A4D">
        <w:rPr>
          <w:rFonts w:ascii="Book Antiqua" w:hAnsi="Book Antiqua"/>
          <w:sz w:val="24"/>
          <w:szCs w:val="24"/>
          <w:lang w:val="en-US"/>
        </w:rPr>
        <w:t xml:space="preserve"> to be involved in an assembly step that acts </w:t>
      </w:r>
      <w:r w:rsidR="0058590E" w:rsidRPr="00EF2A4D">
        <w:rPr>
          <w:rFonts w:ascii="Book Antiqua" w:hAnsi="Book Antiqua"/>
          <w:sz w:val="24"/>
          <w:szCs w:val="24"/>
          <w:lang w:val="en-US"/>
        </w:rPr>
        <w:t>between</w:t>
      </w:r>
      <w:r w:rsidR="00826669" w:rsidRPr="00EF2A4D">
        <w:rPr>
          <w:rFonts w:ascii="Book Antiqua" w:hAnsi="Book Antiqua"/>
          <w:sz w:val="24"/>
          <w:szCs w:val="24"/>
          <w:lang w:val="en-US"/>
        </w:rPr>
        <w:t xml:space="preserve"> capsid envelopment</w:t>
      </w:r>
      <w:r w:rsidR="0058590E" w:rsidRPr="00EF2A4D">
        <w:rPr>
          <w:rFonts w:ascii="Book Antiqua" w:hAnsi="Book Antiqua"/>
          <w:sz w:val="24"/>
          <w:szCs w:val="24"/>
          <w:lang w:val="en-US"/>
        </w:rPr>
        <w:t xml:space="preserve"> and secretion of infectious HCV</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Hueging&lt;/Author&gt;&lt;Year&gt;2014&lt;/Year&gt;&lt;RecNum&gt;1154&lt;/RecNum&gt;&lt;DisplayText&gt;&lt;style face="superscript"&gt;[154]&lt;/style&gt;&lt;/DisplayText&gt;&lt;record&gt;&lt;rec-number&gt;1154&lt;/rec-number&gt;&lt;foreign-keys&gt;&lt;key app="EN" db-id="v0xwvedr2tedaqe9z25xav94ddefatxavp05" timestamp="1388410417"&gt;1154&lt;/key&gt;&lt;/foreign-keys&gt;&lt;ref-type name="Journal Article"&gt;17&lt;/ref-type&gt;&lt;contributors&gt;&lt;authors&gt;&lt;author&gt;Hueging, K.&lt;/author&gt;&lt;author&gt;Doepke, M.&lt;/author&gt;&lt;author&gt;Vieyres, G.&lt;/author&gt;&lt;author&gt;Bankwitz, D.&lt;/author&gt;&lt;author&gt;Frentzen, A.&lt;/author&gt;&lt;author&gt;Doerrbecker, J.&lt;/author&gt;&lt;author&gt;Gumz, F.&lt;/author&gt;&lt;author&gt;Haid, S.&lt;/author&gt;&lt;author&gt;Wolk, B.&lt;/author&gt;&lt;author&gt;Kaderali, L.&lt;/author&gt;&lt;author&gt;Pietschmann, T.&lt;/author&gt;&lt;/authors&gt;&lt;/contributors&gt;&lt;auth-address&gt;Institute of Experimental Virology, Twincore, Centre for Experimental and Clinical Infection Research, Hannover, Germany.&lt;/auth-address&gt;&lt;titles&gt;&lt;title&gt;Apolipoprotein E Codetermines Tissue Tropism of Hepatitis C Virus and Is Crucial for Viral Cell-to-Cell Transmission by Contributing to a Postenvelopment Step of Assembly&lt;/title&gt;&lt;secondary-title&gt;J Virol&lt;/secondary-title&gt;&lt;alt-title&gt;Journal of virology&lt;/alt-title&gt;&lt;/titles&gt;&lt;periodical&gt;&lt;full-title&gt;J Virol&lt;/full-title&gt;&lt;/periodical&gt;&lt;alt-periodical&gt;&lt;full-title&gt;Journal of virology&lt;/full-title&gt;&lt;/alt-periodical&gt;&lt;pages&gt;1433-46&lt;/pages&gt;&lt;volume&gt;88&lt;/volume&gt;&lt;number&gt;3&lt;/number&gt;&lt;edition&gt;2013/11/01&lt;/edition&gt;&lt;dates&gt;&lt;year&gt;2014&lt;/year&gt;&lt;pub-dates&gt;&lt;date&gt;Feb&lt;/date&gt;&lt;/pub-dates&gt;&lt;/dates&gt;&lt;isbn&gt;1098-5514 (Electronic)&amp;#xD;0022-538X (Linking)&lt;/isbn&gt;&lt;accession-num&gt;24173232&lt;/accession-num&gt;&lt;urls&gt;&lt;related-urls&gt;&lt;url&gt;http://www.ncbi.nlm.nih.gov/pubmed/24173232&lt;/url&gt;&lt;/related-urls&gt;&lt;/urls&gt;&lt;custom2&gt;3911621&lt;/custom2&gt;&lt;electronic-resource-num&gt;10.1128/JVI.01815-13&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4" w:tooltip="Hueging, 2014 #1154" w:history="1">
        <w:r w:rsidR="000F07FA" w:rsidRPr="00EF2A4D">
          <w:rPr>
            <w:rFonts w:ascii="Book Antiqua" w:hAnsi="Book Antiqua"/>
            <w:noProof/>
            <w:sz w:val="24"/>
            <w:szCs w:val="24"/>
            <w:vertAlign w:val="superscript"/>
            <w:lang w:val="en-US"/>
          </w:rPr>
          <w:t>15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26669" w:rsidRPr="00EF2A4D">
        <w:rPr>
          <w:rFonts w:ascii="Book Antiqua" w:hAnsi="Book Antiqua"/>
          <w:sz w:val="24"/>
          <w:szCs w:val="24"/>
          <w:lang w:val="en-US"/>
        </w:rPr>
        <w:t>.</w:t>
      </w:r>
    </w:p>
    <w:p w14:paraId="6A61424D" w14:textId="77777777" w:rsidR="001D15C8" w:rsidRDefault="001D15C8" w:rsidP="005B3E13">
      <w:pPr>
        <w:pStyle w:val="a9"/>
        <w:adjustRightInd w:val="0"/>
        <w:snapToGrid w:val="0"/>
        <w:spacing w:after="0" w:line="360" w:lineRule="auto"/>
        <w:ind w:left="0"/>
        <w:contextualSpacing w:val="0"/>
        <w:jc w:val="both"/>
        <w:rPr>
          <w:rFonts w:ascii="Book Antiqua" w:hAnsi="Book Antiqua"/>
          <w:b/>
          <w:sz w:val="24"/>
          <w:szCs w:val="24"/>
          <w:lang w:val="fr-FR" w:eastAsia="zh-CN"/>
        </w:rPr>
      </w:pPr>
    </w:p>
    <w:p w14:paraId="215AFD43" w14:textId="0877C744" w:rsidR="00AC4A9C" w:rsidRPr="001D15C8" w:rsidRDefault="00327B67" w:rsidP="005B3E13">
      <w:pPr>
        <w:pStyle w:val="a9"/>
        <w:adjustRightInd w:val="0"/>
        <w:snapToGrid w:val="0"/>
        <w:spacing w:after="0" w:line="360" w:lineRule="auto"/>
        <w:ind w:left="0"/>
        <w:contextualSpacing w:val="0"/>
        <w:jc w:val="both"/>
        <w:rPr>
          <w:rFonts w:ascii="Book Antiqua" w:hAnsi="Book Antiqua"/>
          <w:b/>
          <w:sz w:val="24"/>
          <w:szCs w:val="24"/>
          <w:lang w:val="fr-FR" w:eastAsia="zh-CN"/>
        </w:rPr>
      </w:pPr>
      <w:r w:rsidRPr="00EF2A4D">
        <w:rPr>
          <w:rFonts w:ascii="Book Antiqua" w:hAnsi="Book Antiqua"/>
          <w:b/>
          <w:sz w:val="24"/>
          <w:szCs w:val="24"/>
          <w:lang w:val="fr-FR"/>
        </w:rPr>
        <w:lastRenderedPageBreak/>
        <w:t>Apolipoproteins and l</w:t>
      </w:r>
      <w:r w:rsidR="00842AE1" w:rsidRPr="00EF2A4D">
        <w:rPr>
          <w:rFonts w:ascii="Book Antiqua" w:hAnsi="Book Antiqua"/>
          <w:b/>
          <w:sz w:val="24"/>
          <w:szCs w:val="24"/>
          <w:lang w:val="fr-FR"/>
        </w:rPr>
        <w:t>ipids</w:t>
      </w:r>
      <w:r w:rsidR="00C73A81" w:rsidRPr="00EF2A4D">
        <w:rPr>
          <w:rFonts w:ascii="Book Antiqua" w:hAnsi="Book Antiqua"/>
          <w:b/>
          <w:sz w:val="24"/>
          <w:szCs w:val="24"/>
          <w:lang w:val="fr-FR"/>
        </w:rPr>
        <w:t xml:space="preserve"> are </w:t>
      </w:r>
      <w:r w:rsidR="002575E1" w:rsidRPr="00EF2A4D">
        <w:rPr>
          <w:rFonts w:ascii="Book Antiqua" w:hAnsi="Book Antiqua"/>
          <w:b/>
          <w:sz w:val="24"/>
          <w:szCs w:val="24"/>
          <w:lang w:val="fr-FR"/>
        </w:rPr>
        <w:t>HCV particle constituents</w:t>
      </w:r>
      <w:r w:rsidR="001D15C8">
        <w:rPr>
          <w:rFonts w:ascii="Book Antiqua" w:hAnsi="Book Antiqua" w:hint="eastAsia"/>
          <w:b/>
          <w:sz w:val="24"/>
          <w:szCs w:val="24"/>
          <w:lang w:val="fr-FR" w:eastAsia="zh-CN"/>
        </w:rPr>
        <w:t xml:space="preserve">: </w:t>
      </w:r>
      <w:r w:rsidR="009479B8" w:rsidRPr="00EF2A4D">
        <w:rPr>
          <w:rFonts w:ascii="Book Antiqua" w:hAnsi="Book Antiqua"/>
          <w:sz w:val="24"/>
          <w:szCs w:val="24"/>
          <w:lang w:val="en-US"/>
        </w:rPr>
        <w:t xml:space="preserve">While the requirement of </w:t>
      </w:r>
      <w:r w:rsidR="00C73A81" w:rsidRPr="001D15C8">
        <w:rPr>
          <w:rFonts w:ascii="Book Antiqua" w:hAnsi="Book Antiqua"/>
          <w:sz w:val="24"/>
          <w:szCs w:val="24"/>
          <w:lang w:val="en-US"/>
        </w:rPr>
        <w:t>A</w:t>
      </w:r>
      <w:r w:rsidR="009479B8" w:rsidRPr="001D15C8">
        <w:rPr>
          <w:rFonts w:ascii="Book Antiqua" w:hAnsi="Book Antiqua"/>
          <w:sz w:val="24"/>
          <w:szCs w:val="24"/>
          <w:lang w:val="en-US"/>
        </w:rPr>
        <w:t>poB</w:t>
      </w:r>
      <w:r w:rsidR="009479B8" w:rsidRPr="00EF2A4D">
        <w:rPr>
          <w:rFonts w:ascii="Book Antiqua" w:hAnsi="Book Antiqua"/>
          <w:sz w:val="24"/>
          <w:szCs w:val="24"/>
          <w:lang w:val="en-US"/>
        </w:rPr>
        <w:t xml:space="preserve"> for HCV assembly </w:t>
      </w:r>
      <w:r w:rsidR="008B7998" w:rsidRPr="00EF2A4D">
        <w:rPr>
          <w:rFonts w:ascii="Book Antiqua" w:hAnsi="Book Antiqua"/>
          <w:sz w:val="24"/>
          <w:szCs w:val="24"/>
          <w:lang w:val="en-US"/>
        </w:rPr>
        <w:t>is</w:t>
      </w:r>
      <w:r w:rsidR="00F7764E" w:rsidRPr="00EF2A4D">
        <w:rPr>
          <w:rFonts w:ascii="Book Antiqua" w:hAnsi="Book Antiqua"/>
          <w:sz w:val="24"/>
          <w:szCs w:val="24"/>
          <w:lang w:val="en-US"/>
        </w:rPr>
        <w:t xml:space="preserve"> </w:t>
      </w:r>
      <w:r w:rsidR="009479B8" w:rsidRPr="00EF2A4D">
        <w:rPr>
          <w:rFonts w:ascii="Book Antiqua" w:hAnsi="Book Antiqua"/>
          <w:sz w:val="24"/>
          <w:szCs w:val="24"/>
          <w:lang w:val="en-US"/>
        </w:rPr>
        <w:t>controversial, ApoB-containing lipoviroparticles have been identified in patients</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25162" w:rsidRPr="00EF2A4D">
        <w:rPr>
          <w:rFonts w:ascii="Book Antiqua" w:hAnsi="Book Antiqua"/>
          <w:sz w:val="24"/>
          <w:szCs w:val="24"/>
          <w:lang w:val="en-US"/>
        </w:rPr>
        <w:t>.</w:t>
      </w:r>
      <w:r w:rsidR="009479B8" w:rsidRPr="00EF2A4D">
        <w:rPr>
          <w:rFonts w:ascii="Book Antiqua" w:hAnsi="Book Antiqua"/>
          <w:sz w:val="24"/>
          <w:szCs w:val="24"/>
          <w:lang w:val="en-US"/>
        </w:rPr>
        <w:t xml:space="preserve"> </w:t>
      </w:r>
      <w:r w:rsidR="007B4BBD" w:rsidRPr="00EF2A4D">
        <w:rPr>
          <w:rFonts w:ascii="Book Antiqua" w:hAnsi="Book Antiqua"/>
          <w:sz w:val="24"/>
          <w:szCs w:val="24"/>
          <w:lang w:val="en-US"/>
        </w:rPr>
        <w:t xml:space="preserve">Although </w:t>
      </w:r>
      <w:r w:rsidR="00751C9A" w:rsidRPr="00EF2A4D">
        <w:rPr>
          <w:rFonts w:ascii="Book Antiqua" w:hAnsi="Book Antiqua"/>
          <w:sz w:val="24"/>
          <w:szCs w:val="24"/>
          <w:lang w:val="en-US"/>
        </w:rPr>
        <w:t xml:space="preserve">VLDL and </w:t>
      </w:r>
      <w:r w:rsidR="007B4BBD" w:rsidRPr="00EF2A4D">
        <w:rPr>
          <w:rFonts w:ascii="Book Antiqua" w:hAnsi="Book Antiqua"/>
          <w:sz w:val="24"/>
          <w:szCs w:val="24"/>
          <w:lang w:val="en-US"/>
        </w:rPr>
        <w:t>both</w:t>
      </w:r>
      <w:r w:rsidR="009479B8" w:rsidRPr="00EF2A4D">
        <w:rPr>
          <w:rFonts w:ascii="Book Antiqua" w:hAnsi="Book Antiqua"/>
          <w:sz w:val="24"/>
          <w:szCs w:val="24"/>
          <w:lang w:val="en-US"/>
        </w:rPr>
        <w:t xml:space="preserve"> </w:t>
      </w:r>
      <w:r w:rsidR="007B4BBD" w:rsidRPr="00EF2A4D">
        <w:rPr>
          <w:rFonts w:ascii="Book Antiqua" w:hAnsi="Book Antiqua"/>
          <w:sz w:val="24"/>
          <w:szCs w:val="24"/>
          <w:lang w:val="en-US"/>
        </w:rPr>
        <w:t xml:space="preserve">anti-ApoB and </w:t>
      </w:r>
      <w:r w:rsidR="002F4F31" w:rsidRPr="00EF2A4D">
        <w:rPr>
          <w:rFonts w:ascii="Book Antiqua" w:hAnsi="Book Antiqua"/>
          <w:sz w:val="24"/>
          <w:szCs w:val="24"/>
          <w:lang w:val="en-US"/>
        </w:rPr>
        <w:t>Apo</w:t>
      </w:r>
      <w:r w:rsidR="007B4BBD" w:rsidRPr="00EF2A4D">
        <w:rPr>
          <w:rFonts w:ascii="Book Antiqua" w:hAnsi="Book Antiqua"/>
          <w:sz w:val="24"/>
          <w:szCs w:val="24"/>
          <w:lang w:val="en-US"/>
        </w:rPr>
        <w:t>E block s</w:t>
      </w:r>
      <w:r w:rsidR="00C73A81" w:rsidRPr="00EF2A4D">
        <w:rPr>
          <w:rFonts w:ascii="Book Antiqua" w:hAnsi="Book Antiqua"/>
          <w:sz w:val="24"/>
          <w:szCs w:val="24"/>
          <w:lang w:val="en-US"/>
        </w:rPr>
        <w:t xml:space="preserve">erum derived </w:t>
      </w:r>
      <w:r w:rsidR="001A2074" w:rsidRPr="00EF2A4D">
        <w:rPr>
          <w:rFonts w:ascii="Book Antiqua" w:hAnsi="Book Antiqua"/>
          <w:sz w:val="24"/>
          <w:szCs w:val="24"/>
          <w:lang w:val="en-US"/>
        </w:rPr>
        <w:t xml:space="preserve">lipoviroparticle </w:t>
      </w:r>
      <w:r w:rsidR="007B4BBD" w:rsidRPr="00EF2A4D">
        <w:rPr>
          <w:rFonts w:ascii="Book Antiqua" w:hAnsi="Book Antiqua"/>
          <w:sz w:val="24"/>
          <w:szCs w:val="24"/>
          <w:lang w:val="en-US"/>
        </w:rPr>
        <w:t>binding to h</w:t>
      </w:r>
      <w:r w:rsidR="001D15C8">
        <w:rPr>
          <w:rFonts w:ascii="Book Antiqua" w:hAnsi="Book Antiqua"/>
          <w:sz w:val="24"/>
          <w:szCs w:val="24"/>
          <w:lang w:val="en-US"/>
        </w:rPr>
        <w:t>epatocyte cell lines</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7B4BBD" w:rsidRPr="00EF2A4D">
        <w:rPr>
          <w:rFonts w:ascii="Book Antiqua" w:hAnsi="Book Antiqua"/>
          <w:sz w:val="24"/>
          <w:szCs w:val="24"/>
          <w:lang w:val="en-US"/>
        </w:rPr>
        <w:t xml:space="preserve">, only </w:t>
      </w:r>
      <w:r w:rsidR="00170DE0" w:rsidRPr="00EF2A4D">
        <w:rPr>
          <w:rFonts w:ascii="Book Antiqua" w:hAnsi="Book Antiqua"/>
          <w:sz w:val="24"/>
          <w:szCs w:val="24"/>
          <w:lang w:val="en-US"/>
        </w:rPr>
        <w:t xml:space="preserve">VLDL and </w:t>
      </w:r>
      <w:r w:rsidR="007B4BBD" w:rsidRPr="00EF2A4D">
        <w:rPr>
          <w:rFonts w:ascii="Book Antiqua" w:hAnsi="Book Antiqua"/>
          <w:sz w:val="24"/>
          <w:szCs w:val="24"/>
          <w:lang w:val="en-US"/>
        </w:rPr>
        <w:t xml:space="preserve">anti-ApoE </w:t>
      </w:r>
      <w:r w:rsidR="008B7998" w:rsidRPr="00EF2A4D">
        <w:rPr>
          <w:rFonts w:ascii="Book Antiqua" w:hAnsi="Book Antiqua"/>
          <w:sz w:val="24"/>
          <w:szCs w:val="24"/>
          <w:lang w:val="en-US"/>
        </w:rPr>
        <w:t xml:space="preserve">can </w:t>
      </w:r>
      <w:r w:rsidR="003B2106" w:rsidRPr="00EF2A4D">
        <w:rPr>
          <w:rFonts w:ascii="Book Antiqua" w:hAnsi="Book Antiqua"/>
          <w:sz w:val="24"/>
          <w:szCs w:val="24"/>
        </w:rPr>
        <w:t>efficiently compete</w:t>
      </w:r>
      <w:r w:rsidR="00751C9A" w:rsidRPr="00EF2A4D">
        <w:rPr>
          <w:rFonts w:ascii="Book Antiqua" w:hAnsi="Book Antiqua"/>
          <w:sz w:val="24"/>
          <w:szCs w:val="24"/>
        </w:rPr>
        <w:t xml:space="preserve"> </w:t>
      </w:r>
      <w:r w:rsidR="008B7998" w:rsidRPr="00EF2A4D">
        <w:rPr>
          <w:rFonts w:ascii="Book Antiqua" w:hAnsi="Book Antiqua"/>
          <w:sz w:val="24"/>
          <w:szCs w:val="24"/>
        </w:rPr>
        <w:t xml:space="preserve">them </w:t>
      </w:r>
      <w:r w:rsidR="00170DE0" w:rsidRPr="00EF2A4D">
        <w:rPr>
          <w:rFonts w:ascii="Book Antiqua" w:hAnsi="Book Antiqua"/>
          <w:sz w:val="24"/>
          <w:szCs w:val="24"/>
        </w:rPr>
        <w:t xml:space="preserve">out </w:t>
      </w:r>
      <w:r w:rsidR="008B7998" w:rsidRPr="00EF2A4D">
        <w:rPr>
          <w:rFonts w:ascii="Book Antiqua" w:hAnsi="Book Antiqua"/>
          <w:sz w:val="24"/>
          <w:szCs w:val="24"/>
        </w:rPr>
        <w:t xml:space="preserve">for </w:t>
      </w:r>
      <w:r w:rsidR="00B870DF" w:rsidRPr="00EF2A4D">
        <w:rPr>
          <w:rFonts w:ascii="Book Antiqua" w:hAnsi="Book Antiqua"/>
          <w:sz w:val="24"/>
          <w:szCs w:val="24"/>
        </w:rPr>
        <w:t xml:space="preserve">interaction with </w:t>
      </w:r>
      <w:r w:rsidR="001D15C8">
        <w:rPr>
          <w:rFonts w:ascii="Book Antiqua" w:hAnsi="Book Antiqua"/>
          <w:sz w:val="24"/>
          <w:szCs w:val="24"/>
        </w:rPr>
        <w:t>SR-BI</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Maillard&lt;/Author&gt;&lt;Year&gt;2006&lt;/Year&gt;&lt;RecNum&gt;505&lt;/RecNum&gt;&lt;DisplayText&gt;&lt;style face="superscript"&gt;[67]&lt;/style&gt;&lt;/DisplayText&gt;&lt;record&gt;&lt;rec-number&gt;505&lt;/rec-number&gt;&lt;foreign-keys&gt;&lt;key app="EN" db-id="v0xwvedr2tedaqe9z25xav94ddefatxavp05" timestamp="1331049023"&gt;505&lt;/key&gt;&lt;/foreign-keys&gt;&lt;ref-type name="Journal Article"&gt;17&lt;/ref-type&gt;&lt;contributors&gt;&lt;authors&gt;&lt;author&gt;Maillard, P.&lt;/author&gt;&lt;author&gt;Huby, T.&lt;/author&gt;&lt;author&gt;Andreo, U.&lt;/author&gt;&lt;author&gt;Moreau, M.&lt;/author&gt;&lt;author&gt;Chapman, J.&lt;/author&gt;&lt;author&gt;Budkowska, A.&lt;/author&gt;&lt;/authors&gt;&lt;/contributors&gt;&lt;auth-address&gt;Hepacivirus Unit, Pasteur Institute, Paris, France.&lt;/auth-address&gt;&lt;titles&gt;&lt;title&gt;The interaction of natural hepatitis C virus with human scavenger receptor SR-BI/Cla1 is mediated by ApoB-containing lipoproteins&lt;/title&gt;&lt;secondary-title&gt;FASEB J&lt;/secondary-title&gt;&lt;alt-title&gt;FASEB journal : official publication of the Federation of American Societies for Experimental Biology&lt;/alt-title&gt;&lt;/titles&gt;&lt;periodical&gt;&lt;full-title&gt;FASEB J&lt;/full-title&gt;&lt;/periodical&gt;&lt;pages&gt;735-7&lt;/pages&gt;&lt;volume&gt;20&lt;/volume&gt;&lt;number&gt;6&lt;/number&gt;&lt;edition&gt;2006/02/16&lt;/edition&gt;&lt;keywords&gt;&lt;keyword&gt;Animals&lt;/keyword&gt;&lt;keyword&gt;Apolipoproteins B/*metabolism&lt;/keyword&gt;&lt;keyword&gt;CHO Cells&lt;/keyword&gt;&lt;keyword&gt;Cell Line, Tumor&lt;/keyword&gt;&lt;keyword&gt;Cricetinae&lt;/keyword&gt;&lt;keyword&gt;Gene Expression Regulation&lt;/keyword&gt;&lt;keyword&gt;Hepacivirus/*metabolism&lt;/keyword&gt;&lt;keyword&gt;Humans&lt;/keyword&gt;&lt;keyword&gt;Scavenger Receptors, Class B/*metabolism&lt;/keyword&gt;&lt;/keywords&gt;&lt;dates&gt;&lt;year&gt;2006&lt;/year&gt;&lt;pub-dates&gt;&lt;date&gt;Apr&lt;/date&gt;&lt;/pub-dates&gt;&lt;/dates&gt;&lt;isbn&gt;1530-6860 (Electronic)&amp;#xD;0892-6638 (Linking)&lt;/isbn&gt;&lt;accession-num&gt;16476701&lt;/accession-num&gt;&lt;work-type&gt;Research Support, Non-U.S. Gov&amp;apos;t&lt;/work-type&gt;&lt;urls&gt;&lt;related-urls&gt;&lt;url&gt;http://www.ncbi.nlm.nih.gov/pubmed/16476701&lt;/url&gt;&lt;url&gt;http://www.fasebj.org/content/early/2006/04/01/fj.05-4728fje.full.pdf&lt;/url&gt;&lt;/related-urls&gt;&lt;/urls&gt;&lt;electronic-resource-num&gt;10.1096/fj.05-4728fje&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7" w:tooltip="Maillard, 2006 #505" w:history="1">
        <w:r w:rsidR="000F07FA" w:rsidRPr="00EF2A4D">
          <w:rPr>
            <w:rFonts w:ascii="Book Antiqua" w:hAnsi="Book Antiqua"/>
            <w:noProof/>
            <w:sz w:val="24"/>
            <w:szCs w:val="24"/>
            <w:vertAlign w:val="superscript"/>
            <w:lang w:val="en-US"/>
          </w:rPr>
          <w:t>6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F25162" w:rsidRPr="00EF2A4D">
        <w:rPr>
          <w:rFonts w:ascii="Book Antiqua" w:hAnsi="Book Antiqua"/>
          <w:sz w:val="24"/>
          <w:szCs w:val="24"/>
        </w:rPr>
        <w:t>.</w:t>
      </w:r>
      <w:r w:rsidR="00751C9A" w:rsidRPr="00EF2A4D">
        <w:rPr>
          <w:rFonts w:ascii="Book Antiqua" w:hAnsi="Book Antiqua"/>
          <w:sz w:val="24"/>
          <w:szCs w:val="24"/>
        </w:rPr>
        <w:t xml:space="preserve"> </w:t>
      </w:r>
      <w:r w:rsidR="00E06526" w:rsidRPr="00EF2A4D">
        <w:rPr>
          <w:rFonts w:ascii="Book Antiqua" w:hAnsi="Book Antiqua"/>
          <w:sz w:val="24"/>
          <w:szCs w:val="24"/>
        </w:rPr>
        <w:t xml:space="preserve">The presence of </w:t>
      </w:r>
      <w:r w:rsidR="00E06526" w:rsidRPr="001D15C8">
        <w:rPr>
          <w:rFonts w:ascii="Book Antiqua" w:hAnsi="Book Antiqua"/>
          <w:sz w:val="24"/>
          <w:szCs w:val="24"/>
        </w:rPr>
        <w:t>ApoE</w:t>
      </w:r>
      <w:r w:rsidR="00E06526" w:rsidRPr="00EF2A4D">
        <w:rPr>
          <w:rFonts w:ascii="Book Antiqua" w:hAnsi="Book Antiqua"/>
          <w:sz w:val="24"/>
          <w:szCs w:val="24"/>
        </w:rPr>
        <w:t xml:space="preserve"> on the viral particle</w:t>
      </w:r>
      <w:r w:rsidR="0034483C" w:rsidRPr="00EF2A4D">
        <w:rPr>
          <w:rFonts w:ascii="Book Antiqua" w:hAnsi="Book Antiqua"/>
          <w:sz w:val="24"/>
          <w:szCs w:val="24"/>
        </w:rPr>
        <w:t xml:space="preserve"> is confirmed in different reports and</w:t>
      </w:r>
      <w:r w:rsidR="00E06526" w:rsidRPr="00EF2A4D">
        <w:rPr>
          <w:rFonts w:ascii="Book Antiqua" w:hAnsi="Book Antiqua"/>
          <w:sz w:val="24"/>
          <w:szCs w:val="24"/>
        </w:rPr>
        <w:t xml:space="preserve"> </w:t>
      </w:r>
      <w:r w:rsidR="0034483C" w:rsidRPr="00EF2A4D">
        <w:rPr>
          <w:rFonts w:ascii="Book Antiqua" w:hAnsi="Book Antiqua"/>
          <w:sz w:val="24"/>
          <w:szCs w:val="24"/>
        </w:rPr>
        <w:t xml:space="preserve">is </w:t>
      </w:r>
      <w:r w:rsidR="00E06526" w:rsidRPr="00EF2A4D">
        <w:rPr>
          <w:rFonts w:ascii="Book Antiqua" w:hAnsi="Book Antiqua"/>
          <w:sz w:val="24"/>
          <w:szCs w:val="24"/>
        </w:rPr>
        <w:t xml:space="preserve">assigned </w:t>
      </w:r>
      <w:r w:rsidR="008B7998" w:rsidRPr="00EF2A4D">
        <w:rPr>
          <w:rFonts w:ascii="Book Antiqua" w:hAnsi="Book Antiqua"/>
          <w:sz w:val="24"/>
          <w:szCs w:val="24"/>
        </w:rPr>
        <w:t xml:space="preserve">a </w:t>
      </w:r>
      <w:r w:rsidR="0034483C" w:rsidRPr="00EF2A4D">
        <w:rPr>
          <w:rFonts w:ascii="Book Antiqua" w:hAnsi="Book Antiqua"/>
          <w:sz w:val="24"/>
          <w:szCs w:val="24"/>
        </w:rPr>
        <w:t>very important function in</w:t>
      </w:r>
      <w:r w:rsidR="00E06526" w:rsidRPr="00EF2A4D">
        <w:rPr>
          <w:rFonts w:ascii="Book Antiqua" w:hAnsi="Book Antiqua"/>
          <w:sz w:val="24"/>
          <w:szCs w:val="24"/>
        </w:rPr>
        <w:t xml:space="preserve"> HCV</w:t>
      </w:r>
      <w:r w:rsidR="0034483C" w:rsidRPr="00EF2A4D">
        <w:rPr>
          <w:rFonts w:ascii="Book Antiqua" w:hAnsi="Book Antiqua"/>
          <w:sz w:val="24"/>
          <w:szCs w:val="24"/>
        </w:rPr>
        <w:t xml:space="preserve"> entry</w:t>
      </w:r>
      <w:r w:rsidR="008B7998" w:rsidRPr="00EF2A4D">
        <w:rPr>
          <w:rFonts w:ascii="Book Antiqua" w:hAnsi="Book Antiqua"/>
          <w:sz w:val="24"/>
          <w:szCs w:val="24"/>
        </w:rPr>
        <w:t>, especially</w:t>
      </w:r>
      <w:r w:rsidR="0034483C" w:rsidRPr="00EF2A4D">
        <w:rPr>
          <w:rFonts w:ascii="Book Antiqua" w:hAnsi="Book Antiqua"/>
          <w:sz w:val="24"/>
          <w:szCs w:val="24"/>
        </w:rPr>
        <w:t xml:space="preserve"> </w:t>
      </w:r>
      <w:r w:rsidR="00925A4B" w:rsidRPr="00EF2A4D">
        <w:rPr>
          <w:rFonts w:ascii="Book Antiqua" w:hAnsi="Book Antiqua"/>
          <w:sz w:val="24"/>
          <w:szCs w:val="24"/>
        </w:rPr>
        <w:t xml:space="preserve">since </w:t>
      </w:r>
      <w:r w:rsidR="00566CC5" w:rsidRPr="00EF2A4D">
        <w:rPr>
          <w:rFonts w:ascii="Book Antiqua" w:hAnsi="Book Antiqua"/>
          <w:sz w:val="24"/>
          <w:szCs w:val="24"/>
          <w:lang w:val="en-US"/>
        </w:rPr>
        <w:t>A</w:t>
      </w:r>
      <w:r w:rsidR="00925A4B" w:rsidRPr="00EF2A4D">
        <w:rPr>
          <w:rFonts w:ascii="Book Antiqua" w:hAnsi="Book Antiqua"/>
          <w:sz w:val="24"/>
          <w:szCs w:val="24"/>
          <w:lang w:val="en-US"/>
        </w:rPr>
        <w:t>poE specific antibodies neutralize HCV infectivity</w:t>
      </w:r>
      <w:r w:rsidR="003635EA" w:rsidRPr="00EF2A4D">
        <w:rPr>
          <w:rFonts w:ascii="Book Antiqua" w:hAnsi="Book Antiqua"/>
          <w:sz w:val="24"/>
          <w:szCs w:val="24"/>
          <w:lang w:val="en-US"/>
        </w:rPr>
        <w:fldChar w:fldCharType="begin">
          <w:fldData xml:space="preserve">PEVuZE5vdGU+PENpdGU+PEF1dGhvcj5DaGFuZzwvQXV0aG9yPjxZZWFyPjIwMDc8L1llYXI+PFJl
Y051bT43NDY8L1JlY051bT48RGlzcGxheVRleHQ+PHN0eWxlIGZhY2U9InN1cGVyc2NyaXB0Ij5b
ODQsIDE1MSwgMTU2XTwvc3R5bGU+PC9EaXNwbGF5VGV4dD48cmVjb3JkPjxyZWMtbnVtYmVyPjc0
NjwvcmVjLW51bWJlcj48Zm9yZWlnbi1rZXlzPjxrZXkgYXBwPSJFTiIgZGItaWQ9InYweHd2ZWRy
MnRlZGFxZTl6MjV4YXY5NGRkZWZhdHhhdnAwNSIgdGltZXN0YW1wPSIxMzQ3MDI2MzU5Ij43NDY8
L2tleT48L2ZvcmVpZ24ta2V5cz48cmVmLXR5cGUgbmFtZT0iSm91cm5hbCBBcnRpY2xlIj4xNzwv
cmVmLXR5cGU+PGNvbnRyaWJ1dG9ycz48YXV0aG9ycz48YXV0aG9yPkNoYW5nLCBLLiBTLjwvYXV0
aG9yPjxhdXRob3I+SmlhbmcsIEouPC9hdXRob3I+PGF1dGhvcj5DYWksIFouPC9hdXRob3I+PGF1
dGhvcj5MdW8sIEcuPC9hdXRob3I+PC9hdXRob3JzPjwvY29udHJpYnV0b3JzPjxhdXRoLWFkZHJl
c3M+RGVwYXJ0bWVudCBvZiBNaWNyb2Jpb2xvZ3ksIEltbXVub2xvZ3kgYW5kIE1vbGVjdWxhciBH
ZW5ldGljcywgVW5pdmVyc2l0eSBvZiBLZW50dWNreSBDb2xsZWdlIG9mIE1lZGljaW5lLCBMZXhp
bmd0b24sIEtlbnR1Y2t5IDQwNTM2LCBVU0EuPC9hdXRoLWFkZHJlc3M+PHRpdGxlcz48dGl0bGU+
SHVtYW4gYXBvbGlwb3Byb3RlaW4gZSBpcyByZXF1aXJlZCBmb3IgaW5mZWN0aXZpdHkgYW5kIHBy
b2R1Y3Rpb24gb2YgaGVwYXRpdGlzIEMgdmlydXMgaW4gY2VsbCBjdWx0dXJlPC90aXRsZT48c2Vj
b25kYXJ5LXRpdGxlPkogVmlyb2w8L3NlY29uZGFyeS10aXRsZT48YWx0LXRpdGxlPkpvdXJuYWwg
b2Ygdmlyb2xvZ3k8L2FsdC10aXRsZT48L3RpdGxlcz48cGVyaW9kaWNhbD48ZnVsbC10aXRsZT5K
IFZpcm9sPC9mdWxsLXRpdGxlPjwvcGVyaW9kaWNhbD48YWx0LXBlcmlvZGljYWw+PGZ1bGwtdGl0
bGU+Sm91cm5hbCBvZiB2aXJvbG9neTwvZnVsbC10aXRsZT48L2FsdC1wZXJpb2RpY2FsPjxwYWdl
cz4xMzc4My05MzwvcGFnZXM+PHZvbHVtZT44MTwvdm9sdW1lPjxudW1iZXI+MjQ8L251bWJlcj48
ZWRpdGlvbj4yMDA3LzEwLzA1PC9lZGl0aW9uPjxrZXl3b3Jkcz48a2V5d29yZD5BbnRpYm9kaWVz
LCBNb25vY2xvbmFsL2Jpb3N5bnRoZXNpcy9pbW11bm9sb2d5PC9rZXl3b3JkPjxrZXl3b3JkPkFw
b2xpcG9wcm90ZWlucyBFL2dlbmV0aWNzL2ltbXVub2xvZ3kvKm1ldGFib2xpc208L2tleXdvcmQ+
PGtleXdvcmQ+Q2VsbCBMaW5lLCBUdW1vcjwva2V5d29yZD48a2V5d29yZD5IZXBhY2l2aXJ1cy9n
ZW5ldGljcy9pbW11bm9sb2d5LyptZXRhYm9saXNtL3BhdGhvZ2VuaWNpdHk8L2tleXdvcmQ+PGtl
eXdvcmQ+SHVtYW5zPC9rZXl3b3JkPjxrZXl3b3JkPk5ldXRyYWxpemF0aW9uIFRlc3RzPC9rZXl3
b3JkPjxrZXl3b3JkPlJOQSwgU21hbGwgSW50ZXJmZXJpbmcvZ2VuZXRpY3MvbWV0YWJvbGlzbTwv
a2V5d29yZD48a2V5d29yZD5WaXJpb24vZ2VuZXRpY3MvaW1tdW5vbG9neS9tZXRhYm9saXNtL3Bh
dGhvZ2VuaWNpdHk8L2tleXdvcmQ+PGtleXdvcmQ+KlZpcnVzIEFzc2VtYmx5PC9rZXl3b3JkPjwv
a2V5d29yZHM+PGRhdGVzPjx5ZWFyPjIwMDc8L3llYXI+PHB1Yi1kYXRlcz48ZGF0ZT5EZWM8L2Rh
dGU+PC9wdWItZGF0ZXM+PC9kYXRlcz48aXNibj4xMDk4LTU1MTQgKEVsZWN0cm9uaWMpJiN4RDsw
MDIyLTUzOFggKExpbmtpbmcpPC9pc2JuPjxhY2Nlc3Npb24tbnVtPjE3OTEzODI1PC9hY2Nlc3Np
b24tbnVtPjx3b3JrLXR5cGU+UmVzZWFyY2ggU3VwcG9ydCwgTi5JLkguLCBFeHRyYW11cmFsPC93
b3JrLXR5cGU+PHVybHM+PHJlbGF0ZWQtdXJscz48dXJsPmh0dHA6Ly93d3cubmNiaS5ubG0ubmlo
Lmdvdi9wdWJtZWQvMTc5MTM4MjU8L3VybD48dXJsPmh0dHA6Ly9qdmkuYXNtLm9yZy9jb250ZW50
LzgxLzI0LzEzNzgzLmZ1bGwucGRmPC91cmw+PC9yZWxhdGVkLXVybHM+PC91cmxzPjxjdXN0b20y
PjIxNjg4ODI8L2N1c3RvbTI+PGVsZWN0cm9uaWMtcmVzb3VyY2UtbnVtPjEwLjExMjgvSlZJLjAx
MDkxLTA3PC9lbGVjdHJvbmljLXJlc291cmNlLW51bT48bGFuZ3VhZ2U+ZW5nPC9sYW5ndWFnZT48
L3JlY29yZD48L0NpdGU+PENpdGU+PEF1dGhvcj5Pd2VuPC9BdXRob3I+PFllYXI+MjAwOTwvWWVh
cj48UmVjTnVtPjc2ODwvUmVjTnVtPjxyZWNvcmQ+PHJlYy1udW1iZXI+NzY4PC9yZWMtbnVtYmVy
Pjxmb3JlaWduLWtleXM+PGtleSBhcHA9IkVOIiBkYi1pZD0idjB4d3ZlZHIydGVkYXFlOXoyNXhh
djk0ZGRlZmF0eGF2cDA1IiB0aW1lc3RhbXA9IjEzNDcwMjY1NDAiPjc2ODwva2V5PjwvZm9yZWln
bi1rZXlzPjxyZWYtdHlwZSBuYW1lPSJKb3VybmFsIEFydGljbGUiPjE3PC9yZWYtdHlwZT48Y29u
dHJpYnV0b3JzPjxhdXRob3JzPjxhdXRob3I+T3dlbiwgRC4gTS48L2F1dGhvcj48YXV0aG9yPkh1
YW5nLCBILjwvYXV0aG9yPjxhdXRob3I+WWUsIEouPC9hdXRob3I+PGF1dGhvcj5HYWxlLCBNLjwv
YXV0aG9yPjwvYXV0aG9ycz48L2NvbnRyaWJ1dG9ycz48YXV0aC1hZGRyZXNzPkdhbGUsIE0mI3hE
O1VuaXYgV2FzaGluZ3RvbiwgU2NoIE1lZCwgRGVwdCBJbW11bm9sLCBTZWF0dGxlLCBXQSA5ODE5
NSBVU0EmI3hEO1VuaXYgV2FzaGluZ3RvbiwgU2NoIE1lZCwgRGVwdCBJbW11bm9sLCBTZWF0dGxl
LCBXQSA5ODE5NSBVU0EmI3hEO1VuaXYgV2FzaGluZ3RvbiwgU2NoIE1lZCwgRGVwdCBJbW11bm9s
LCBTZWF0dGxlLCBXQSA5ODE5NSBVU0EmI3hEO1VuaXYgVGV4YXMgU1cgTWVkIEN0ciBEYWxsYXMs
IERlcHQgTWljcm9iaW9sLCBEYWxsYXMsIFRYIDc1MzkwIFVTQSYjeEQ7VW5pdiBUZXhhcyBTVyBN
ZWQgQ3RyIERhbGxhcywgRGVwdCBNb2wgR2VuZXQsIERhbGxhcywgVFggNzUzOTAgVVNBPC9hdXRo
LWFkZHJlc3M+PHRpdGxlcz48dGl0bGU+QXBvbGlwb3Byb3RlaW4gRSBvbiBoZXBhdGl0aXMgQyB2
aXJpb24gZmFjaWxpdGF0ZXMgaW5mZWN0aW9uIHRocm91Z2ggaW50ZXJhY3Rpb24gd2l0aCBsb3ct
ZGVuc2l0eSBsaXBvcHJvdGVpbiByZWNlcHRvcjwvdGl0bGU+PHNlY29uZGFyeS10aXRsZT5WaXJv
bG9neTwvc2Vjb25kYXJ5LXRpdGxlPjxhbHQtdGl0bGU+Vmlyb2xvZ3k8L2FsdC10aXRsZT48L3Rp
dGxlcz48cGVyaW9kaWNhbD48ZnVsbC10aXRsZT5WaXJvbG9neTwvZnVsbC10aXRsZT48L3Blcmlv
ZGljYWw+PGFsdC1wZXJpb2RpY2FsPjxmdWxsLXRpdGxlPlZpcm9sb2d5PC9mdWxsLXRpdGxlPjwv
YWx0LXBlcmlvZGljYWw+PHBhZ2VzPjk5LTEwODwvcGFnZXM+PHZvbHVtZT4zOTQ8L3ZvbHVtZT48
bnVtYmVyPjE8L251bWJlcj48a2V5d29yZHM+PGtleXdvcmQ+aGVwYXRpdGlzPC9rZXl3b3JkPjxr
ZXl3b3JkPmhjdjwva2V5d29yZD48a2V5d29yZD5sZGwtcjwva2V5d29yZD48a2V5d29yZD5saXBv
cHJvdGVpbjwva2V5d29yZD48a2V5d29yZD5hcG9lPC9rZXl3b3JkPjxrZXl3b3JkPmFwb2I8L2tl
eXdvcmQ+PGtleXdvcmQ+ZW50cnk8L2tleXdvcmQ+PGtleXdvcmQ+cmVjZXB0b3I8L2tleXdvcmQ+
PGtleXdvcmQ+YiB0eXBlLWk8L2tleXdvcmQ+PGtleXdvcmQ+dmlydXMtcm5hIHJlcGxpY2F0aW9u
PC9rZXl3b3JkPjxrZXl3b3JkPnNjYXZlbmdlci1yZWNlcHRvcjwva2V5d29yZD48a2V5d29yZD5j
ZWxsIGVudHJ5PC9rZXl3b3JkPjxrZXl3b3JkPm5ldXRyYWxpemluZyBhbnRpYm9kaWVzPC9rZXl3
b3JkPjxrZXl3b3JkPmNhbmRpZGF0ZSByZWNlcHRvcjwva2V5d29yZD48a2V5d29yZD5odW1hbiBo
ZXBhdG9jeXRlczwva2V5d29yZD48a2V5d29yZD5oZXBhdG9tYS1jZWxsczwva2V5d29yZD48a2V5
d29yZD5jZDgxPC9rZXl3b3JkPjxrZXl3b3JkPnByb3RlaW48L2tleXdvcmQ+PC9rZXl3b3Jkcz48
ZGF0ZXM+PHllYXI+MjAwOTwveWVhcj48cHViLWRhdGVzPjxkYXRlPk5vdiAxMDwvZGF0ZT48L3B1
Yi1kYXRlcz48L2RhdGVzPjxpc2JuPjAwNDItNjgyMjwvaXNibj48YWNjZXNzaW9uLW51bT5JU0k6
MDAwMjcxNDM4MDAwMDEzPC9hY2Nlc3Npb24tbnVtPjx1cmxzPjxyZWxhdGVkLXVybHM+PHVybD4m
bHQ7R28gdG8gSVNJJmd0OzovLzAwMDI3MTQzODAwMDAxMzwvdXJsPjx1cmw+aHR0cDovL2FjLmVs
cy1jZG4uY29tL1MwMDQyNjgyMjA5MDA1Mjg1LzEtczIuMC1TMDA0MjY4MjIwOTAwNTI4NS1tYWlu
LnBkZj9fdGlkPTRiZDZhY2IwLWY4ZjQtMTFlMS1iMTg0LTAwMDAwYWFjYjM1ZSZhbXA7YWNkbmF0
PTEzNDcwMjY1NzJfNTM0OWE0Njg4MGVhZDU3Y2UzNWIwMmNkNzI1Yjc0MDg8L3VybD48L3JlbGF0
ZWQtdXJscz48L3VybHM+PGVsZWN0cm9uaWMtcmVzb3VyY2UtbnVtPkRPSSAxMC4xMDE2L2oudmly
b2wuMjAwOS4wOC4wMzc8L2VsZWN0cm9uaWMtcmVzb3VyY2UtbnVtPjxsYW5ndWFnZT5FbmdsaXNo
PC9sYW5ndWFnZT48L3JlY29yZD48L0NpdGU+PENpdGU+PEF1dGhvcj5NZXJ6PC9BdXRob3I+PFll
YXI+MjAxMTwvWWVhcj48UmVjTnVtPjkwOTwvUmVjTnVtPjxyZWNvcmQ+PHJlYy1udW1iZXI+OTA5
PC9yZWMtbnVtYmVyPjxmb3JlaWduLWtleXM+PGtleSBhcHA9IkVOIiBkYi1pZD0idjB4d3ZlZHIy
dGVkYXFlOXoyNXhhdjk0ZGRlZmF0eGF2cDA1IiB0aW1lc3RhbXA9IjEzNzcyNjc3MTgiPjkwOTwv
a2V5PjwvZm9yZWlnbi1rZXlzPjxyZWYtdHlwZSBuYW1lPSJKb3VybmFsIEFydGljbGUiPjE3PC9y
ZWYtdHlwZT48Y29udHJpYnV0b3JzPjxhdXRob3JzPjxhdXRob3I+TWVyeiwgQS48L2F1dGhvcj48
YXV0aG9yPkxvbmcsIEcuPC9hdXRob3I+PGF1dGhvcj5IaWV0LCBNLiBTLjwvYXV0aG9yPjxhdXRo
b3I+QnJ1Z2dlciwgQi48L2F1dGhvcj48YXV0aG9yPkNobGFuZGEsIFAuPC9hdXRob3I+PGF1dGhv
cj5BbmRyZSwgUC48L2F1dGhvcj48YXV0aG9yPldpZWxhbmQsIEYuPC9hdXRob3I+PGF1dGhvcj5L
cmlqbnNlLUxvY2tlciwgSi48L2F1dGhvcj48YXV0aG9yPkJhcnRlbnNjaGxhZ2VyLCBSLjwvYXV0
aG9yPjwvYXV0aG9ycz48L2NvbnRyaWJ1dG9ycz48YXV0aC1hZGRyZXNzPkRlcGFydG1lbnQgb2Yg
SW5mZWN0aW91cyBEaXNlYXNlcywgTW9sZWN1bGFyIFZpcm9sb2d5LCBVbml2ZXJzaXR5IG9mIEhl
aWRlbGJlcmcsIEltIE5ldWVuaGVpbWVyIEZlbGQgMzQ1LCA2OTEyMCBIZWlkZWxiZXJnLCBHZXJt
YW55LjwvYXV0aC1hZGRyZXNzPjx0aXRsZXM+PHRpdGxlPkJpb2NoZW1pY2FsIGFuZCBtb3JwaG9s
b2dpY2FsIHByb3BlcnRpZXMgb2YgaGVwYXRpdGlzIEMgdmlydXMgcGFydGljbGVzIGFuZCBkZXRl
cm1pbmF0aW9uIG9mIHRoZWlyIGxpcGlkb21lPC90aXRsZT48c2Vjb25kYXJ5LXRpdGxlPkogQmlv
bCBDaGVtPC9zZWNvbmRhcnktdGl0bGU+PGFsdC10aXRsZT5UaGUgSm91cm5hbCBvZiBiaW9sb2dp
Y2FsIGNoZW1pc3RyeTwvYWx0LXRpdGxlPjwvdGl0bGVzPjxwZXJpb2RpY2FsPjxmdWxsLXRpdGxl
PkogQmlvbCBDaGVtPC9mdWxsLXRpdGxlPjwvcGVyaW9kaWNhbD48cGFnZXM+MzAxOC0zMjwvcGFn
ZXM+PHZvbHVtZT4yODY8L3ZvbHVtZT48bnVtYmVyPjQ8L251bWJlcj48ZWRpdGlvbj4yMDEwLzEx
LzA5PC9lZGl0aW9uPjxrZXl3b3Jkcz48a2V5d29yZD5DZWxsIExpbmU8L2tleXdvcmQ+PGtleXdv
cmQ+RXBpdG9wZXMvY2hlbWlzdHJ5L2dlbmV0aWNzL21ldGFib2xpc208L2tleXdvcmQ+PGtleXdv
cmQ+R2x5Y29wcm90ZWlucy9jaGVtaXN0cnkvZ2VuZXRpY3MvKm1ldGFib2xpc208L2tleXdvcmQ+
PGtleXdvcmQ+SGVwYWNpdmlydXMvY2hlbWlzdHJ5L2dlbmV0aWNzLyptZXRhYm9saXNtPC9rZXl3
b3JkPjxrZXl3b3JkPkh1bWFuczwva2V5d29yZD48a2V5d29yZD5NZW1icmFuZSBMaXBpZHMvYW5h
bHlzaXMvZ2VuZXRpY3MvKm1ldGFib2xpc208L2tleXdvcmQ+PGtleXdvcmQ+VmlyYWwgRW52ZWxv
cGUgUHJvdGVpbnMvY2hlbWlzdHJ5L2dlbmV0aWNzLyptZXRhYm9saXNtPC9rZXl3b3JkPjwva2V5
d29yZHM+PGRhdGVzPjx5ZWFyPjIwMTE8L3llYXI+PHB1Yi1kYXRlcz48ZGF0ZT5KYW4gMjg8L2Rh
dGU+PC9wdWItZGF0ZXM+PC9kYXRlcz48aXNibj4xMDgzLTM1MVggKEVsZWN0cm9uaWMpJiN4RDsw
MDIxLTkyNTggKExpbmtpbmcpPC9pc2JuPjxhY2Nlc3Npb24tbnVtPjIxMDU2OTg2PC9hY2Nlc3Np
b24tbnVtPjx3b3JrLXR5cGU+UmVzZWFyY2ggU3VwcG9ydCwgTm9uLVUuUy4gR292JmFwb3M7dDwv
d29yay10eXBlPjx1cmxzPjxyZWxhdGVkLXVybHM+PHVybD5odHRwOi8vd3d3Lm5jYmkubmxtLm5p
aC5nb3YvcHVibWVkLzIxMDU2OTg2PC91cmw+PHVybD5odHRwOi8vd3d3LmpiYy5vcmcvY29udGVu
dC8yODYvNC8zMDE4LmZ1bGwucGRmPC91cmw+PC9yZWxhdGVkLXVybHM+PC91cmxzPjxjdXN0b20y
PjMwMjQ3OTY8L2N1c3RvbTI+PGVsZWN0cm9uaWMtcmVzb3VyY2UtbnVtPjEwLjEwNzQvamJjLk0x
MTAuMTc1MDE4PC9lbGVjdHJvbmljLXJlc291cmNlLW51bT48bGFuZ3VhZ2U+ZW5nPC9sYW5ndWFn
ZT48L3JlY29yZD48L0NpdGU+PC9FbmRO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DaGFuZzwvQXV0aG9yPjxZZWFyPjIwMDc8L1llYXI+PFJl
Y051bT43NDY8L1JlY051bT48RGlzcGxheVRleHQ+PHN0eWxlIGZhY2U9InN1cGVyc2NyaXB0Ij5b
ODQsIDE1MSwgMTU2XTwvc3R5bGU+PC9EaXNwbGF5VGV4dD48cmVjb3JkPjxyZWMtbnVtYmVyPjc0
NjwvcmVjLW51bWJlcj48Zm9yZWlnbi1rZXlzPjxrZXkgYXBwPSJFTiIgZGItaWQ9InYweHd2ZWRy
MnRlZGFxZTl6MjV4YXY5NGRkZWZhdHhhdnAwNSIgdGltZXN0YW1wPSIxMzQ3MDI2MzU5Ij43NDY8
L2tleT48L2ZvcmVpZ24ta2V5cz48cmVmLXR5cGUgbmFtZT0iSm91cm5hbCBBcnRpY2xlIj4xNzwv
cmVmLXR5cGU+PGNvbnRyaWJ1dG9ycz48YXV0aG9ycz48YXV0aG9yPkNoYW5nLCBLLiBTLjwvYXV0
aG9yPjxhdXRob3I+SmlhbmcsIEouPC9hdXRob3I+PGF1dGhvcj5DYWksIFouPC9hdXRob3I+PGF1
dGhvcj5MdW8sIEcuPC9hdXRob3I+PC9hdXRob3JzPjwvY29udHJpYnV0b3JzPjxhdXRoLWFkZHJl
c3M+RGVwYXJ0bWVudCBvZiBNaWNyb2Jpb2xvZ3ksIEltbXVub2xvZ3kgYW5kIE1vbGVjdWxhciBH
ZW5ldGljcywgVW5pdmVyc2l0eSBvZiBLZW50dWNreSBDb2xsZWdlIG9mIE1lZGljaW5lLCBMZXhp
bmd0b24sIEtlbnR1Y2t5IDQwNTM2LCBVU0EuPC9hdXRoLWFkZHJlc3M+PHRpdGxlcz48dGl0bGU+
SHVtYW4gYXBvbGlwb3Byb3RlaW4gZSBpcyByZXF1aXJlZCBmb3IgaW5mZWN0aXZpdHkgYW5kIHBy
b2R1Y3Rpb24gb2YgaGVwYXRpdGlzIEMgdmlydXMgaW4gY2VsbCBjdWx0dXJlPC90aXRsZT48c2Vj
b25kYXJ5LXRpdGxlPkogVmlyb2w8L3NlY29uZGFyeS10aXRsZT48YWx0LXRpdGxlPkpvdXJuYWwg
b2Ygdmlyb2xvZ3k8L2FsdC10aXRsZT48L3RpdGxlcz48cGVyaW9kaWNhbD48ZnVsbC10aXRsZT5K
IFZpcm9sPC9mdWxsLXRpdGxlPjwvcGVyaW9kaWNhbD48YWx0LXBlcmlvZGljYWw+PGZ1bGwtdGl0
bGU+Sm91cm5hbCBvZiB2aXJvbG9neTwvZnVsbC10aXRsZT48L2FsdC1wZXJpb2RpY2FsPjxwYWdl
cz4xMzc4My05MzwvcGFnZXM+PHZvbHVtZT44MTwvdm9sdW1lPjxudW1iZXI+MjQ8L251bWJlcj48
ZWRpdGlvbj4yMDA3LzEwLzA1PC9lZGl0aW9uPjxrZXl3b3Jkcz48a2V5d29yZD5BbnRpYm9kaWVz
LCBNb25vY2xvbmFsL2Jpb3N5bnRoZXNpcy9pbW11bm9sb2d5PC9rZXl3b3JkPjxrZXl3b3JkPkFw
b2xpcG9wcm90ZWlucyBFL2dlbmV0aWNzL2ltbXVub2xvZ3kvKm1ldGFib2xpc208L2tleXdvcmQ+
PGtleXdvcmQ+Q2VsbCBMaW5lLCBUdW1vcjwva2V5d29yZD48a2V5d29yZD5IZXBhY2l2aXJ1cy9n
ZW5ldGljcy9pbW11bm9sb2d5LyptZXRhYm9saXNtL3BhdGhvZ2VuaWNpdHk8L2tleXdvcmQ+PGtl
eXdvcmQ+SHVtYW5zPC9rZXl3b3JkPjxrZXl3b3JkPk5ldXRyYWxpemF0aW9uIFRlc3RzPC9rZXl3
b3JkPjxrZXl3b3JkPlJOQSwgU21hbGwgSW50ZXJmZXJpbmcvZ2VuZXRpY3MvbWV0YWJvbGlzbTwv
a2V5d29yZD48a2V5d29yZD5WaXJpb24vZ2VuZXRpY3MvaW1tdW5vbG9neS9tZXRhYm9saXNtL3Bh
dGhvZ2VuaWNpdHk8L2tleXdvcmQ+PGtleXdvcmQ+KlZpcnVzIEFzc2VtYmx5PC9rZXl3b3JkPjwv
a2V5d29yZHM+PGRhdGVzPjx5ZWFyPjIwMDc8L3llYXI+PHB1Yi1kYXRlcz48ZGF0ZT5EZWM8L2Rh
dGU+PC9wdWItZGF0ZXM+PC9kYXRlcz48aXNibj4xMDk4LTU1MTQgKEVsZWN0cm9uaWMpJiN4RDsw
MDIyLTUzOFggKExpbmtpbmcpPC9pc2JuPjxhY2Nlc3Npb24tbnVtPjE3OTEzODI1PC9hY2Nlc3Np
b24tbnVtPjx3b3JrLXR5cGU+UmVzZWFyY2ggU3VwcG9ydCwgTi5JLkguLCBFeHRyYW11cmFsPC93
b3JrLXR5cGU+PHVybHM+PHJlbGF0ZWQtdXJscz48dXJsPmh0dHA6Ly93d3cubmNiaS5ubG0ubmlo
Lmdvdi9wdWJtZWQvMTc5MTM4MjU8L3VybD48dXJsPmh0dHA6Ly9qdmkuYXNtLm9yZy9jb250ZW50
LzgxLzI0LzEzNzgzLmZ1bGwucGRmPC91cmw+PC9yZWxhdGVkLXVybHM+PC91cmxzPjxjdXN0b20y
PjIxNjg4ODI8L2N1c3RvbTI+PGVsZWN0cm9uaWMtcmVzb3VyY2UtbnVtPjEwLjExMjgvSlZJLjAx
MDkxLTA3PC9lbGVjdHJvbmljLXJlc291cmNlLW51bT48bGFuZ3VhZ2U+ZW5nPC9sYW5ndWFnZT48
L3JlY29yZD48L0NpdGU+PENpdGU+PEF1dGhvcj5Pd2VuPC9BdXRob3I+PFllYXI+MjAwOTwvWWVh
cj48UmVjTnVtPjc2ODwvUmVjTnVtPjxyZWNvcmQ+PHJlYy1udW1iZXI+NzY4PC9yZWMtbnVtYmVy
Pjxmb3JlaWduLWtleXM+PGtleSBhcHA9IkVOIiBkYi1pZD0idjB4d3ZlZHIydGVkYXFlOXoyNXhh
djk0ZGRlZmF0eGF2cDA1IiB0aW1lc3RhbXA9IjEzNDcwMjY1NDAiPjc2ODwva2V5PjwvZm9yZWln
bi1rZXlzPjxyZWYtdHlwZSBuYW1lPSJKb3VybmFsIEFydGljbGUiPjE3PC9yZWYtdHlwZT48Y29u
dHJpYnV0b3JzPjxhdXRob3JzPjxhdXRob3I+T3dlbiwgRC4gTS48L2F1dGhvcj48YXV0aG9yPkh1
YW5nLCBILjwvYXV0aG9yPjxhdXRob3I+WWUsIEouPC9hdXRob3I+PGF1dGhvcj5HYWxlLCBNLjwv
YXV0aG9yPjwvYXV0aG9ycz48L2NvbnRyaWJ1dG9ycz48YXV0aC1hZGRyZXNzPkdhbGUsIE0mI3hE
O1VuaXYgV2FzaGluZ3RvbiwgU2NoIE1lZCwgRGVwdCBJbW11bm9sLCBTZWF0dGxlLCBXQSA5ODE5
NSBVU0EmI3hEO1VuaXYgV2FzaGluZ3RvbiwgU2NoIE1lZCwgRGVwdCBJbW11bm9sLCBTZWF0dGxl
LCBXQSA5ODE5NSBVU0EmI3hEO1VuaXYgV2FzaGluZ3RvbiwgU2NoIE1lZCwgRGVwdCBJbW11bm9s
LCBTZWF0dGxlLCBXQSA5ODE5NSBVU0EmI3hEO1VuaXYgVGV4YXMgU1cgTWVkIEN0ciBEYWxsYXMs
IERlcHQgTWljcm9iaW9sLCBEYWxsYXMsIFRYIDc1MzkwIFVTQSYjeEQ7VW5pdiBUZXhhcyBTVyBN
ZWQgQ3RyIERhbGxhcywgRGVwdCBNb2wgR2VuZXQsIERhbGxhcywgVFggNzUzOTAgVVNBPC9hdXRo
LWFkZHJlc3M+PHRpdGxlcz48dGl0bGU+QXBvbGlwb3Byb3RlaW4gRSBvbiBoZXBhdGl0aXMgQyB2
aXJpb24gZmFjaWxpdGF0ZXMgaW5mZWN0aW9uIHRocm91Z2ggaW50ZXJhY3Rpb24gd2l0aCBsb3ct
ZGVuc2l0eSBsaXBvcHJvdGVpbiByZWNlcHRvcjwvdGl0bGU+PHNlY29uZGFyeS10aXRsZT5WaXJv
bG9neTwvc2Vjb25kYXJ5LXRpdGxlPjxhbHQtdGl0bGU+Vmlyb2xvZ3k8L2FsdC10aXRsZT48L3Rp
dGxlcz48cGVyaW9kaWNhbD48ZnVsbC10aXRsZT5WaXJvbG9neTwvZnVsbC10aXRsZT48L3Blcmlv
ZGljYWw+PGFsdC1wZXJpb2RpY2FsPjxmdWxsLXRpdGxlPlZpcm9sb2d5PC9mdWxsLXRpdGxlPjwv
YWx0LXBlcmlvZGljYWw+PHBhZ2VzPjk5LTEwODwvcGFnZXM+PHZvbHVtZT4zOTQ8L3ZvbHVtZT48
bnVtYmVyPjE8L251bWJlcj48a2V5d29yZHM+PGtleXdvcmQ+aGVwYXRpdGlzPC9rZXl3b3JkPjxr
ZXl3b3JkPmhjdjwva2V5d29yZD48a2V5d29yZD5sZGwtcjwva2V5d29yZD48a2V5d29yZD5saXBv
cHJvdGVpbjwva2V5d29yZD48a2V5d29yZD5hcG9lPC9rZXl3b3JkPjxrZXl3b3JkPmFwb2I8L2tl
eXdvcmQ+PGtleXdvcmQ+ZW50cnk8L2tleXdvcmQ+PGtleXdvcmQ+cmVjZXB0b3I8L2tleXdvcmQ+
PGtleXdvcmQ+YiB0eXBlLWk8L2tleXdvcmQ+PGtleXdvcmQ+dmlydXMtcm5hIHJlcGxpY2F0aW9u
PC9rZXl3b3JkPjxrZXl3b3JkPnNjYXZlbmdlci1yZWNlcHRvcjwva2V5d29yZD48a2V5d29yZD5j
ZWxsIGVudHJ5PC9rZXl3b3JkPjxrZXl3b3JkPm5ldXRyYWxpemluZyBhbnRpYm9kaWVzPC9rZXl3
b3JkPjxrZXl3b3JkPmNhbmRpZGF0ZSByZWNlcHRvcjwva2V5d29yZD48a2V5d29yZD5odW1hbiBo
ZXBhdG9jeXRlczwva2V5d29yZD48a2V5d29yZD5oZXBhdG9tYS1jZWxsczwva2V5d29yZD48a2V5
d29yZD5jZDgxPC9rZXl3b3JkPjxrZXl3b3JkPnByb3RlaW48L2tleXdvcmQ+PC9rZXl3b3Jkcz48
ZGF0ZXM+PHllYXI+MjAwOTwveWVhcj48cHViLWRhdGVzPjxkYXRlPk5vdiAxMDwvZGF0ZT48L3B1
Yi1kYXRlcz48L2RhdGVzPjxpc2JuPjAwNDItNjgyMjwvaXNibj48YWNjZXNzaW9uLW51bT5JU0k6
MDAwMjcxNDM4MDAwMDEzPC9hY2Nlc3Npb24tbnVtPjx1cmxzPjxyZWxhdGVkLXVybHM+PHVybD4m
bHQ7R28gdG8gSVNJJmd0OzovLzAwMDI3MTQzODAwMDAxMzwvdXJsPjx1cmw+aHR0cDovL2FjLmVs
cy1jZG4uY29tL1MwMDQyNjgyMjA5MDA1Mjg1LzEtczIuMC1TMDA0MjY4MjIwOTAwNTI4NS1tYWlu
LnBkZj9fdGlkPTRiZDZhY2IwLWY4ZjQtMTFlMS1iMTg0LTAwMDAwYWFjYjM1ZSZhbXA7YWNkbmF0
PTEzNDcwMjY1NzJfNTM0OWE0Njg4MGVhZDU3Y2UzNWIwMmNkNzI1Yjc0MDg8L3VybD48L3JlbGF0
ZWQtdXJscz48L3VybHM+PGVsZWN0cm9uaWMtcmVzb3VyY2UtbnVtPkRPSSAxMC4xMDE2L2oudmly
b2wuMjAwOS4wOC4wMzc8L2VsZWN0cm9uaWMtcmVzb3VyY2UtbnVtPjxsYW5ndWFnZT5FbmdsaXNo
PC9sYW5ndWFnZT48L3JlY29yZD48L0NpdGU+PENpdGU+PEF1dGhvcj5NZXJ6PC9BdXRob3I+PFll
YXI+MjAxMTwvWWVhcj48UmVjTnVtPjkwOTwvUmVjTnVtPjxyZWNvcmQ+PHJlYy1udW1iZXI+OTA5
PC9yZWMtbnVtYmVyPjxmb3JlaWduLWtleXM+PGtleSBhcHA9IkVOIiBkYi1pZD0idjB4d3ZlZHIy
dGVkYXFlOXoyNXhhdjk0ZGRlZmF0eGF2cDA1IiB0aW1lc3RhbXA9IjEzNzcyNjc3MTgiPjkwOTwv
a2V5PjwvZm9yZWlnbi1rZXlzPjxyZWYtdHlwZSBuYW1lPSJKb3VybmFsIEFydGljbGUiPjE3PC9y
ZWYtdHlwZT48Y29udHJpYnV0b3JzPjxhdXRob3JzPjxhdXRob3I+TWVyeiwgQS48L2F1dGhvcj48
YXV0aG9yPkxvbmcsIEcuPC9hdXRob3I+PGF1dGhvcj5IaWV0LCBNLiBTLjwvYXV0aG9yPjxhdXRo
b3I+QnJ1Z2dlciwgQi48L2F1dGhvcj48YXV0aG9yPkNobGFuZGEsIFAuPC9hdXRob3I+PGF1dGhv
cj5BbmRyZSwgUC48L2F1dGhvcj48YXV0aG9yPldpZWxhbmQsIEYuPC9hdXRob3I+PGF1dGhvcj5L
cmlqbnNlLUxvY2tlciwgSi48L2F1dGhvcj48YXV0aG9yPkJhcnRlbnNjaGxhZ2VyLCBSLjwvYXV0
aG9yPjwvYXV0aG9ycz48L2NvbnRyaWJ1dG9ycz48YXV0aC1hZGRyZXNzPkRlcGFydG1lbnQgb2Yg
SW5mZWN0aW91cyBEaXNlYXNlcywgTW9sZWN1bGFyIFZpcm9sb2d5LCBVbml2ZXJzaXR5IG9mIEhl
aWRlbGJlcmcsIEltIE5ldWVuaGVpbWVyIEZlbGQgMzQ1LCA2OTEyMCBIZWlkZWxiZXJnLCBHZXJt
YW55LjwvYXV0aC1hZGRyZXNzPjx0aXRsZXM+PHRpdGxlPkJpb2NoZW1pY2FsIGFuZCBtb3JwaG9s
b2dpY2FsIHByb3BlcnRpZXMgb2YgaGVwYXRpdGlzIEMgdmlydXMgcGFydGljbGVzIGFuZCBkZXRl
cm1pbmF0aW9uIG9mIHRoZWlyIGxpcGlkb21lPC90aXRsZT48c2Vjb25kYXJ5LXRpdGxlPkogQmlv
bCBDaGVtPC9zZWNvbmRhcnktdGl0bGU+PGFsdC10aXRsZT5UaGUgSm91cm5hbCBvZiBiaW9sb2dp
Y2FsIGNoZW1pc3RyeTwvYWx0LXRpdGxlPjwvdGl0bGVzPjxwZXJpb2RpY2FsPjxmdWxsLXRpdGxl
PkogQmlvbCBDaGVtPC9mdWxsLXRpdGxlPjwvcGVyaW9kaWNhbD48cGFnZXM+MzAxOC0zMjwvcGFn
ZXM+PHZvbHVtZT4yODY8L3ZvbHVtZT48bnVtYmVyPjQ8L251bWJlcj48ZWRpdGlvbj4yMDEwLzEx
LzA5PC9lZGl0aW9uPjxrZXl3b3Jkcz48a2V5d29yZD5DZWxsIExpbmU8L2tleXdvcmQ+PGtleXdv
cmQ+RXBpdG9wZXMvY2hlbWlzdHJ5L2dlbmV0aWNzL21ldGFib2xpc208L2tleXdvcmQ+PGtleXdv
cmQ+R2x5Y29wcm90ZWlucy9jaGVtaXN0cnkvZ2VuZXRpY3MvKm1ldGFib2xpc208L2tleXdvcmQ+
PGtleXdvcmQ+SGVwYWNpdmlydXMvY2hlbWlzdHJ5L2dlbmV0aWNzLyptZXRhYm9saXNtPC9rZXl3
b3JkPjxrZXl3b3JkPkh1bWFuczwva2V5d29yZD48a2V5d29yZD5NZW1icmFuZSBMaXBpZHMvYW5h
bHlzaXMvZ2VuZXRpY3MvKm1ldGFib2xpc208L2tleXdvcmQ+PGtleXdvcmQ+VmlyYWwgRW52ZWxv
cGUgUHJvdGVpbnMvY2hlbWlzdHJ5L2dlbmV0aWNzLyptZXRhYm9saXNtPC9rZXl3b3JkPjwva2V5
d29yZHM+PGRhdGVzPjx5ZWFyPjIwMTE8L3llYXI+PHB1Yi1kYXRlcz48ZGF0ZT5KYW4gMjg8L2Rh
dGU+PC9wdWItZGF0ZXM+PC9kYXRlcz48aXNibj4xMDgzLTM1MVggKEVsZWN0cm9uaWMpJiN4RDsw
MDIxLTkyNTggKExpbmtpbmcpPC9pc2JuPjxhY2Nlc3Npb24tbnVtPjIxMDU2OTg2PC9hY2Nlc3Np
b24tbnVtPjx3b3JrLXR5cGU+UmVzZWFyY2ggU3VwcG9ydCwgTm9uLVUuUy4gR292JmFwb3M7dDwv
d29yay10eXBlPjx1cmxzPjxyZWxhdGVkLXVybHM+PHVybD5odHRwOi8vd3d3Lm5jYmkubmxtLm5p
aC5nb3YvcHVibWVkLzIxMDU2OTg2PC91cmw+PHVybD5odHRwOi8vd3d3LmpiYy5vcmcvY29udGVu
dC8yODYvNC8zMDE4LmZ1bGwucGRmPC91cmw+PC9yZWxhdGVkLXVybHM+PC91cmxzPjxjdXN0b20y
PjMwMjQ3OTY8L2N1c3RvbTI+PGVsZWN0cm9uaWMtcmVzb3VyY2UtbnVtPjEwLjEwNzQvamJjLk0x
MTAuMTc1MDE4PC9lbGVjdHJvbmljLXJlc291cmNlLW51bT48bGFuZ3VhZ2U+ZW5nPC9sYW5ndWFn
ZT48L3JlY29yZD48L0NpdGU+PC9FbmRO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84" w:tooltip="Owen, 2009 #768" w:history="1">
        <w:r w:rsidR="000F07FA" w:rsidRPr="00EF2A4D">
          <w:rPr>
            <w:rFonts w:ascii="Book Antiqua" w:hAnsi="Book Antiqua"/>
            <w:noProof/>
            <w:sz w:val="24"/>
            <w:szCs w:val="24"/>
            <w:vertAlign w:val="superscript"/>
            <w:lang w:val="en-US"/>
          </w:rPr>
          <w:t>84</w:t>
        </w:r>
      </w:hyperlink>
      <w:r w:rsidR="001D15C8">
        <w:rPr>
          <w:rFonts w:ascii="Book Antiqua" w:hAnsi="Book Antiqua"/>
          <w:noProof/>
          <w:sz w:val="24"/>
          <w:szCs w:val="24"/>
          <w:vertAlign w:val="superscript"/>
          <w:lang w:val="en-US"/>
        </w:rPr>
        <w:t>,</w:t>
      </w:r>
      <w:hyperlink w:anchor="_ENREF_151" w:tooltip="Chang, 2007 #746" w:history="1">
        <w:r w:rsidR="000F07FA" w:rsidRPr="00EF2A4D">
          <w:rPr>
            <w:rFonts w:ascii="Book Antiqua" w:hAnsi="Book Antiqua"/>
            <w:noProof/>
            <w:sz w:val="24"/>
            <w:szCs w:val="24"/>
            <w:vertAlign w:val="superscript"/>
            <w:lang w:val="en-US"/>
          </w:rPr>
          <w:t>151</w:t>
        </w:r>
      </w:hyperlink>
      <w:r w:rsidR="001D15C8">
        <w:rPr>
          <w:rFonts w:ascii="Book Antiqua" w:hAnsi="Book Antiqua"/>
          <w:noProof/>
          <w:sz w:val="24"/>
          <w:szCs w:val="24"/>
          <w:vertAlign w:val="superscript"/>
          <w:lang w:val="en-US"/>
        </w:rPr>
        <w:t>,</w:t>
      </w:r>
      <w:hyperlink w:anchor="_ENREF_156" w:tooltip="Merz, 2011 #909" w:history="1">
        <w:r w:rsidR="000F07FA" w:rsidRPr="00EF2A4D">
          <w:rPr>
            <w:rFonts w:ascii="Book Antiqua" w:hAnsi="Book Antiqua"/>
            <w:noProof/>
            <w:sz w:val="24"/>
            <w:szCs w:val="24"/>
            <w:vertAlign w:val="superscript"/>
            <w:lang w:val="en-US"/>
          </w:rPr>
          <w:t>156</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34483C" w:rsidRPr="00EF2A4D">
        <w:rPr>
          <w:rFonts w:ascii="Book Antiqua" w:hAnsi="Book Antiqua"/>
          <w:sz w:val="24"/>
          <w:szCs w:val="24"/>
          <w:lang w:val="en-US"/>
        </w:rPr>
        <w:t>.</w:t>
      </w:r>
      <w:r w:rsidR="00E06526" w:rsidRPr="00EF2A4D">
        <w:rPr>
          <w:rFonts w:ascii="Book Antiqua" w:hAnsi="Book Antiqua"/>
          <w:sz w:val="24"/>
          <w:szCs w:val="24"/>
        </w:rPr>
        <w:t xml:space="preserve"> </w:t>
      </w:r>
      <w:r w:rsidRPr="00EF2A4D">
        <w:rPr>
          <w:rFonts w:ascii="Book Antiqua" w:hAnsi="Book Antiqua"/>
          <w:sz w:val="24"/>
          <w:szCs w:val="24"/>
        </w:rPr>
        <w:t xml:space="preserve">As mentioned, </w:t>
      </w:r>
      <w:r w:rsidR="00B27BF9" w:rsidRPr="00EF2A4D">
        <w:rPr>
          <w:rFonts w:ascii="Book Antiqua" w:hAnsi="Book Antiqua"/>
          <w:sz w:val="24"/>
          <w:szCs w:val="24"/>
        </w:rPr>
        <w:t>ApoE, rather than HCV glycoprotein E2, is involved in pri</w:t>
      </w:r>
      <w:r w:rsidR="001D15C8">
        <w:rPr>
          <w:rFonts w:ascii="Book Antiqua" w:hAnsi="Book Antiqua"/>
          <w:sz w:val="24"/>
          <w:szCs w:val="24"/>
        </w:rPr>
        <w:t>mary attachment of HCV to SR-BI</w:t>
      </w:r>
      <w:r w:rsidR="003635EA" w:rsidRPr="00EF2A4D">
        <w:rPr>
          <w:rFonts w:ascii="Book Antiqua" w:hAnsi="Book Antiqua"/>
          <w:sz w:val="24"/>
          <w:szCs w:val="24"/>
        </w:rPr>
        <w:fldChar w:fldCharType="begin">
          <w:fldData xml:space="preserve">PEVuZE5vdGU+PENpdGU+PEF1dGhvcj5EYW8gVGhpPC9BdXRob3I+PFllYXI+MjAxMjwvWWVhcj48
UmVjTnVtPjk0ODwvUmVjTnVtPjxEaXNwbGF5VGV4dD48c3R5bGUgZmFjZT0ic3VwZXJzY3JpcHQi
Pls2NiwgNjddPC9zdHlsZT48L0Rpc3BsYXlUZXh0PjxyZWNvcmQ+PHJlYy1udW1iZXI+OTQ4PC9y
ZWMtbnVtYmVyPjxmb3JlaWduLWtleXM+PGtleSBhcHA9IkVOIiBkYi1pZD0idjB4d3ZlZHIydGVk
YXFlOXoyNXhhdjk0ZGRlZmF0eGF2cDA1IiB0aW1lc3RhbXA9IjEzNzc3ODQxMTgiPjk0ODwva2V5
PjwvZm9yZWlnbi1rZXlzPjxyZWYtdHlwZSBuYW1lPSJKb3VybmFsIEFydGljbGUiPjE3PC9yZWYt
dHlwZT48Y29udHJpYnV0b3JzPjxhdXRob3JzPjxhdXRob3I+RGFvIFRoaSwgVi4gTC48L2F1dGhv
cj48YXV0aG9yPkdyYW5pZXIsIEMuPC9hdXRob3I+PGF1dGhvcj5aZWlzZWwsIE0uIEIuPC9hdXRo
b3I+PGF1dGhvcj5HdWVyaW4sIE0uPC9hdXRob3I+PGF1dGhvcj5NYW5jaXAsIEouPC9hdXRob3I+
PGF1dGhvcj5HcmFuaW8sIE8uPC9hdXRob3I+PGF1dGhvcj5QZW5pbiwgRi48L2F1dGhvcj48YXV0
aG9yPkxhdmlsbGV0dGUsIEQuPC9hdXRob3I+PGF1dGhvcj5CYXJ0ZW5zY2hsYWdlciwgUi48L2F1
dGhvcj48YXV0aG9yPkJhdW1lcnQsIFQuIEYuPC9hdXRob3I+PGF1dGhvcj5Db3NzZXQsIEYuIEwu
PC9hdXRob3I+PGF1dGhvcj5EcmV1eCwgTS48L2F1dGhvcj48L2F1dGhvcnM+PC9jb250cmlidXRv
cnM+PGF1dGgtYWRkcmVzcz5JTlNFUk0sIFU3NTgsIEh1bWFuIFZpcm9sb2d5IExhYm9yYXRvcnks
IEVWSVIgdGVhbSwgTHlvbiwgRi02OTAwNywgRnJhbmNlLjwvYXV0aC1hZGRyZXNzPjx0aXRsZXM+
PHRpdGxlPkNoYXJhY3Rlcml6YXRpb24gb2YgaGVwYXRpdGlzIEMgdmlydXMgcGFydGljbGUgc3Vi
cG9wdWxhdGlvbnMgcmV2ZWFscyBtdWx0aXBsZSB1c2FnZSBvZiB0aGUgc2NhdmVuZ2VyIHJlY2Vw
dG9yIEJJIGZvciBlbnRyeSBzdGVwczwvdGl0bGU+PHNlY29uZGFyeS10aXRsZT5KIEJpb2wgQ2hl
bTwvc2Vjb25kYXJ5LXRpdGxlPjxhbHQtdGl0bGU+VGhlIEpvdXJuYWwgb2YgYmlvbG9naWNhbCBj
aGVtaXN0cnk8L2FsdC10aXRsZT48L3RpdGxlcz48cGVyaW9kaWNhbD48ZnVsbC10aXRsZT5KIEJp
b2wgQ2hlbTwvZnVsbC10aXRsZT48L3BlcmlvZGljYWw+PHBhZ2VzPjMxMjQyLTU3PC9wYWdlcz48
dm9sdW1lPjI4Nzwvdm9sdW1lPjxudW1iZXI+Mzc8L251bWJlcj48ZWRpdGlvbj4yMDEyLzA3LzA3
PC9lZGl0aW9uPjxrZXl3b3Jkcz48a2V5d29yZD5BbmltYWxzPC9rZXl3b3JkPjxrZXl3b3JkPkFw
b2xpcG9wcm90ZWlucyBFL2dlbmV0aWNzLyptZXRhYm9saXNtPC9rZXl3b3JkPjxrZXl3b3JkPkNl
bGwgTGluZSwgVHVtb3I8L2tleXdvcmQ+PGtleXdvcmQ+SGVwYWNpdmlydXMvKnBoeXNpb2xvZ3k8
L2tleXdvcmQ+PGtleXdvcmQ+SHVtYW5zPC9rZXl3b3JkPjxrZXl3b3JkPk1pY2U8L2tleXdvcmQ+
PGtleXdvcmQ+UHJvdGVpbiBTdHJ1Y3R1cmUsIFRlcnRpYXJ5PC9rZXl3b3JkPjxrZXl3b3JkPlJh
dHM8L2tleXdvcmQ+PGtleXdvcmQ+U2NhdmVuZ2VyIFJlY2VwdG9ycywgQ2xhc3MgQi9nZW5ldGlj
cy8qbWV0YWJvbGlzbTwva2V5d29yZD48a2V5d29yZD5WaXJhbCBFbnZlbG9wZSBQcm90ZWlucy9n
ZW5ldGljcy8qbWV0YWJvbGlzbTwva2V5d29yZD48a2V5d29yZD4qVmlydXMgSW50ZXJuYWxpemF0
aW9uPC9rZXl3b3JkPjwva2V5d29yZHM+PGRhdGVzPjx5ZWFyPjIwMTI8L3llYXI+PHB1Yi1kYXRl
cz48ZGF0ZT5TZXAgNzwvZGF0ZT48L3B1Yi1kYXRlcz48L2RhdGVzPjxpc2JuPjEwODMtMzUxWCAo
RWxlY3Ryb25pYykmI3hEOzAwMjEtOTI1OCAoTGlua2luZyk8L2lzYm4+PGFjY2Vzc2lvbi1udW0+
MjI3Njc2MDc8L2FjY2Vzc2lvbi1udW0+PHdvcmstdHlwZT5SZXNlYXJjaCBTdXBwb3J0LCBOb24t
VS5TLiBHb3YmYXBvczt0PC93b3JrLXR5cGU+PHVybHM+PHJlbGF0ZWQtdXJscz48dXJsPmh0dHA6
Ly93d3cubmNiaS5ubG0ubmloLmdvdi9wdWJtZWQvMjI3Njc2MDc8L3VybD48dXJsPmh0dHA6Ly93
d3cuamJjLm9yZy9jb250ZW50LzI4Ny8zNy8zMTI0Mi5mdWxsLnBkZjwvdXJsPjwvcmVsYXRlZC11
cmxzPjwvdXJscz48Y3VzdG9tMj4zNDM4OTU2PC9jdXN0b20yPjxlbGVjdHJvbmljLXJlc291cmNl
LW51bT4xMC4xMDc0L2piYy5NMTEyLjM2NTkyNDwvZWxlY3Ryb25pYy1yZXNvdXJjZS1udW0+PGxh
bmd1YWdlPmVuZzwvbGFuZ3VhZ2U+PC9yZWNvcmQ+PC9DaXRlPjxDaXRlPjxBdXRob3I+TWFpbGxh
cmQ8L0F1dGhvcj48WWVhcj4yMDA2PC9ZZWFyPjxSZWNOdW0+NTA1PC9SZWNOdW0+PHJlY29yZD48
cmVjLW51bWJlcj41MDU8L3JlYy1udW1iZXI+PGZvcmVpZ24ta2V5cz48a2V5IGFwcD0iRU4iIGRi
LWlkPSJ2MHh3dmVkcjJ0ZWRhcWU5ejI1eGF2OTRkZGVmYXR4YXZwMDUiIHRpbWVzdGFtcD0iMTMz
MTA0OTAyMyI+NTA1PC9rZXk+PC9mb3JlaWduLWtleXM+PHJlZi10eXBlIG5hbWU9IkpvdXJuYWwg
QXJ0aWNsZSI+MTc8L3JlZi10eXBlPjxjb250cmlidXRvcnM+PGF1dGhvcnM+PGF1dGhvcj5NYWls
bGFyZCwgUC48L2F1dGhvcj48YXV0aG9yPkh1YnksIFQuPC9hdXRob3I+PGF1dGhvcj5BbmRyZW8s
IFUuPC9hdXRob3I+PGF1dGhvcj5Nb3JlYXUsIE0uPC9hdXRob3I+PGF1dGhvcj5DaGFwbWFuLCBK
LjwvYXV0aG9yPjxhdXRob3I+QnVka293c2thLCBBLjwvYXV0aG9yPjwvYXV0aG9ycz48L2NvbnRy
aWJ1dG9ycz48YXV0aC1hZGRyZXNzPkhlcGFjaXZpcnVzIFVuaXQsIFBhc3RldXIgSW5zdGl0dXRl
LCBQYXJpcywgRnJhbmNlLjwvYXV0aC1hZGRyZXNzPjx0aXRsZXM+PHRpdGxlPlRoZSBpbnRlcmFj
dGlvbiBvZiBuYXR1cmFsIGhlcGF0aXRpcyBDIHZpcnVzIHdpdGggaHVtYW4gc2NhdmVuZ2VyIHJl
Y2VwdG9yIFNSLUJJL0NsYTEgaXMgbWVkaWF0ZWQgYnkgQXBvQi1jb250YWluaW5nIGxpcG9wcm90
ZWl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C9wZXJpb2RpY2FsPjxwYWdlcz43MzUtNzwvcGFnZXM+PHZvbHVtZT4yMDwvdm9sdW1lPjxu
dW1iZXI+NjwvbnVtYmVyPjxlZGl0aW9uPjIwMDYvMDIvMTY8L2VkaXRpb24+PGtleXdvcmRzPjxr
ZXl3b3JkPkFuaW1hbHM8L2tleXdvcmQ+PGtleXdvcmQ+QXBvbGlwb3Byb3RlaW5zIEIvKm1ldGFi
b2xpc208L2tleXdvcmQ+PGtleXdvcmQ+Q0hPIENlbGxzPC9rZXl3b3JkPjxrZXl3b3JkPkNlbGwg
TGluZSwgVHVtb3I8L2tleXdvcmQ+PGtleXdvcmQ+Q3JpY2V0aW5hZTwva2V5d29yZD48a2V5d29y
ZD5HZW5lIEV4cHJlc3Npb24gUmVndWxhdGlvbjwva2V5d29yZD48a2V5d29yZD5IZXBhY2l2aXJ1
cy8qbWV0YWJvbGlzbTwva2V5d29yZD48a2V5d29yZD5IdW1hbnM8L2tleXdvcmQ+PGtleXdvcmQ+
U2NhdmVuZ2VyIFJlY2VwdG9ycywgQ2xhc3MgQi8qbWV0YWJvbGlzbTwva2V5d29yZD48L2tleXdv
cmRzPjxkYXRlcz48eWVhcj4yMDA2PC95ZWFyPjxwdWItZGF0ZXM+PGRhdGU+QXByPC9kYXRlPjwv
cHViLWRhdGVzPjwvZGF0ZXM+PGlzYm4+MTUzMC02ODYwIChFbGVjdHJvbmljKSYjeEQ7MDg5Mi02
NjM4IChMaW5raW5nKTwvaXNibj48YWNjZXNzaW9uLW51bT4xNjQ3NjcwMTwvYWNjZXNzaW9uLW51
bT48d29yay10eXBlPlJlc2VhcmNoIFN1cHBvcnQsIE5vbi1VLlMuIEdvdiZhcG9zO3Q8L3dvcmst
dHlwZT48dXJscz48cmVsYXRlZC11cmxzPjx1cmw+aHR0cDovL3d3dy5uY2JpLm5sbS5uaWguZ292
L3B1Ym1lZC8xNjQ3NjcwMTwvdXJsPjx1cmw+aHR0cDovL3d3dy5mYXNlYmoub3JnL2NvbnRlbnQv
ZWFybHkvMjAwNi8wNC8wMS9mai4wNS00NzI4ZmplLmZ1bGwucGRmPC91cmw+PC9yZWxhdGVkLXVy
bHM+PC91cmxzPjxlbGVjdHJvbmljLXJlc291cmNlLW51bT4xMC4xMDk2L2ZqLjA1LTQ3MjhmamU8
L2VsZWN0cm9uaWMtcmVzb3VyY2UtbnVtPjxsYW5ndWFnZT5lbmc8L2xhbmd1YWdlPjwvcmVjb3Jk
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YW8gVGhpPC9BdXRob3I+PFllYXI+MjAxMjwvWWVhcj48
UmVjTnVtPjk0ODwvUmVjTnVtPjxEaXNwbGF5VGV4dD48c3R5bGUgZmFjZT0ic3VwZXJzY3JpcHQi
Pls2NiwgNjddPC9zdHlsZT48L0Rpc3BsYXlUZXh0PjxyZWNvcmQ+PHJlYy1udW1iZXI+OTQ4PC9y
ZWMtbnVtYmVyPjxmb3JlaWduLWtleXM+PGtleSBhcHA9IkVOIiBkYi1pZD0idjB4d3ZlZHIydGVk
YXFlOXoyNXhhdjk0ZGRlZmF0eGF2cDA1IiB0aW1lc3RhbXA9IjEzNzc3ODQxMTgiPjk0ODwva2V5
PjwvZm9yZWlnbi1rZXlzPjxyZWYtdHlwZSBuYW1lPSJKb3VybmFsIEFydGljbGUiPjE3PC9yZWYt
dHlwZT48Y29udHJpYnV0b3JzPjxhdXRob3JzPjxhdXRob3I+RGFvIFRoaSwgVi4gTC48L2F1dGhv
cj48YXV0aG9yPkdyYW5pZXIsIEMuPC9hdXRob3I+PGF1dGhvcj5aZWlzZWwsIE0uIEIuPC9hdXRo
b3I+PGF1dGhvcj5HdWVyaW4sIE0uPC9hdXRob3I+PGF1dGhvcj5NYW5jaXAsIEouPC9hdXRob3I+
PGF1dGhvcj5HcmFuaW8sIE8uPC9hdXRob3I+PGF1dGhvcj5QZW5pbiwgRi48L2F1dGhvcj48YXV0
aG9yPkxhdmlsbGV0dGUsIEQuPC9hdXRob3I+PGF1dGhvcj5CYXJ0ZW5zY2hsYWdlciwgUi48L2F1
dGhvcj48YXV0aG9yPkJhdW1lcnQsIFQuIEYuPC9hdXRob3I+PGF1dGhvcj5Db3NzZXQsIEYuIEwu
PC9hdXRob3I+PGF1dGhvcj5EcmV1eCwgTS48L2F1dGhvcj48L2F1dGhvcnM+PC9jb250cmlidXRv
cnM+PGF1dGgtYWRkcmVzcz5JTlNFUk0sIFU3NTgsIEh1bWFuIFZpcm9sb2d5IExhYm9yYXRvcnks
IEVWSVIgdGVhbSwgTHlvbiwgRi02OTAwNywgRnJhbmNlLjwvYXV0aC1hZGRyZXNzPjx0aXRsZXM+
PHRpdGxlPkNoYXJhY3Rlcml6YXRpb24gb2YgaGVwYXRpdGlzIEMgdmlydXMgcGFydGljbGUgc3Vi
cG9wdWxhdGlvbnMgcmV2ZWFscyBtdWx0aXBsZSB1c2FnZSBvZiB0aGUgc2NhdmVuZ2VyIHJlY2Vw
dG9yIEJJIGZvciBlbnRyeSBzdGVwczwvdGl0bGU+PHNlY29uZGFyeS10aXRsZT5KIEJpb2wgQ2hl
bTwvc2Vjb25kYXJ5LXRpdGxlPjxhbHQtdGl0bGU+VGhlIEpvdXJuYWwgb2YgYmlvbG9naWNhbCBj
aGVtaXN0cnk8L2FsdC10aXRsZT48L3RpdGxlcz48cGVyaW9kaWNhbD48ZnVsbC10aXRsZT5KIEJp
b2wgQ2hlbTwvZnVsbC10aXRsZT48L3BlcmlvZGljYWw+PHBhZ2VzPjMxMjQyLTU3PC9wYWdlcz48
dm9sdW1lPjI4Nzwvdm9sdW1lPjxudW1iZXI+Mzc8L251bWJlcj48ZWRpdGlvbj4yMDEyLzA3LzA3
PC9lZGl0aW9uPjxrZXl3b3Jkcz48a2V5d29yZD5BbmltYWxzPC9rZXl3b3JkPjxrZXl3b3JkPkFw
b2xpcG9wcm90ZWlucyBFL2dlbmV0aWNzLyptZXRhYm9saXNtPC9rZXl3b3JkPjxrZXl3b3JkPkNl
bGwgTGluZSwgVHVtb3I8L2tleXdvcmQ+PGtleXdvcmQ+SGVwYWNpdmlydXMvKnBoeXNpb2xvZ3k8
L2tleXdvcmQ+PGtleXdvcmQ+SHVtYW5zPC9rZXl3b3JkPjxrZXl3b3JkPk1pY2U8L2tleXdvcmQ+
PGtleXdvcmQ+UHJvdGVpbiBTdHJ1Y3R1cmUsIFRlcnRpYXJ5PC9rZXl3b3JkPjxrZXl3b3JkPlJh
dHM8L2tleXdvcmQ+PGtleXdvcmQ+U2NhdmVuZ2VyIFJlY2VwdG9ycywgQ2xhc3MgQi9nZW5ldGlj
cy8qbWV0YWJvbGlzbTwva2V5d29yZD48a2V5d29yZD5WaXJhbCBFbnZlbG9wZSBQcm90ZWlucy9n
ZW5ldGljcy8qbWV0YWJvbGlzbTwva2V5d29yZD48a2V5d29yZD4qVmlydXMgSW50ZXJuYWxpemF0
aW9uPC9rZXl3b3JkPjwva2V5d29yZHM+PGRhdGVzPjx5ZWFyPjIwMTI8L3llYXI+PHB1Yi1kYXRl
cz48ZGF0ZT5TZXAgNzwvZGF0ZT48L3B1Yi1kYXRlcz48L2RhdGVzPjxpc2JuPjEwODMtMzUxWCAo
RWxlY3Ryb25pYykmI3hEOzAwMjEtOTI1OCAoTGlua2luZyk8L2lzYm4+PGFjY2Vzc2lvbi1udW0+
MjI3Njc2MDc8L2FjY2Vzc2lvbi1udW0+PHdvcmstdHlwZT5SZXNlYXJjaCBTdXBwb3J0LCBOb24t
VS5TLiBHb3YmYXBvczt0PC93b3JrLXR5cGU+PHVybHM+PHJlbGF0ZWQtdXJscz48dXJsPmh0dHA6
Ly93d3cubmNiaS5ubG0ubmloLmdvdi9wdWJtZWQvMjI3Njc2MDc8L3VybD48dXJsPmh0dHA6Ly93
d3cuamJjLm9yZy9jb250ZW50LzI4Ny8zNy8zMTI0Mi5mdWxsLnBkZjwvdXJsPjwvcmVsYXRlZC11
cmxzPjwvdXJscz48Y3VzdG9tMj4zNDM4OTU2PC9jdXN0b20yPjxlbGVjdHJvbmljLXJlc291cmNl
LW51bT4xMC4xMDc0L2piYy5NMTEyLjM2NTkyNDwvZWxlY3Ryb25pYy1yZXNvdXJjZS1udW0+PGxh
bmd1YWdlPmVuZzwvbGFuZ3VhZ2U+PC9yZWNvcmQ+PC9DaXRlPjxDaXRlPjxBdXRob3I+TWFpbGxh
cmQ8L0F1dGhvcj48WWVhcj4yMDA2PC9ZZWFyPjxSZWNOdW0+NTA1PC9SZWNOdW0+PHJlY29yZD48
cmVjLW51bWJlcj41MDU8L3JlYy1udW1iZXI+PGZvcmVpZ24ta2V5cz48a2V5IGFwcD0iRU4iIGRi
LWlkPSJ2MHh3dmVkcjJ0ZWRhcWU5ejI1eGF2OTRkZGVmYXR4YXZwMDUiIHRpbWVzdGFtcD0iMTMz
MTA0OTAyMyI+NTA1PC9rZXk+PC9mb3JlaWduLWtleXM+PHJlZi10eXBlIG5hbWU9IkpvdXJuYWwg
QXJ0aWNsZSI+MTc8L3JlZi10eXBlPjxjb250cmlidXRvcnM+PGF1dGhvcnM+PGF1dGhvcj5NYWls
bGFyZCwgUC48L2F1dGhvcj48YXV0aG9yPkh1YnksIFQuPC9hdXRob3I+PGF1dGhvcj5BbmRyZW8s
IFUuPC9hdXRob3I+PGF1dGhvcj5Nb3JlYXUsIE0uPC9hdXRob3I+PGF1dGhvcj5DaGFwbWFuLCBK
LjwvYXV0aG9yPjxhdXRob3I+QnVka293c2thLCBBLjwvYXV0aG9yPjwvYXV0aG9ycz48L2NvbnRy
aWJ1dG9ycz48YXV0aC1hZGRyZXNzPkhlcGFjaXZpcnVzIFVuaXQsIFBhc3RldXIgSW5zdGl0dXRl
LCBQYXJpcywgRnJhbmNlLjwvYXV0aC1hZGRyZXNzPjx0aXRsZXM+PHRpdGxlPlRoZSBpbnRlcmFj
dGlvbiBvZiBuYXR1cmFsIGhlcGF0aXRpcyBDIHZpcnVzIHdpdGggaHVtYW4gc2NhdmVuZ2VyIHJl
Y2VwdG9yIFNSLUJJL0NsYTEgaXMgbWVkaWF0ZWQgYnkgQXBvQi1jb250YWluaW5nIGxpcG9wcm90
ZWlu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C9wZXJpb2RpY2FsPjxwYWdlcz43MzUtNzwvcGFnZXM+PHZvbHVtZT4yMDwvdm9sdW1lPjxu
dW1iZXI+NjwvbnVtYmVyPjxlZGl0aW9uPjIwMDYvMDIvMTY8L2VkaXRpb24+PGtleXdvcmRzPjxr
ZXl3b3JkPkFuaW1hbHM8L2tleXdvcmQ+PGtleXdvcmQ+QXBvbGlwb3Byb3RlaW5zIEIvKm1ldGFi
b2xpc208L2tleXdvcmQ+PGtleXdvcmQ+Q0hPIENlbGxzPC9rZXl3b3JkPjxrZXl3b3JkPkNlbGwg
TGluZSwgVHVtb3I8L2tleXdvcmQ+PGtleXdvcmQ+Q3JpY2V0aW5hZTwva2V5d29yZD48a2V5d29y
ZD5HZW5lIEV4cHJlc3Npb24gUmVndWxhdGlvbjwva2V5d29yZD48a2V5d29yZD5IZXBhY2l2aXJ1
cy8qbWV0YWJvbGlzbTwva2V5d29yZD48a2V5d29yZD5IdW1hbnM8L2tleXdvcmQ+PGtleXdvcmQ+
U2NhdmVuZ2VyIFJlY2VwdG9ycywgQ2xhc3MgQi8qbWV0YWJvbGlzbTwva2V5d29yZD48L2tleXdv
cmRzPjxkYXRlcz48eWVhcj4yMDA2PC95ZWFyPjxwdWItZGF0ZXM+PGRhdGU+QXByPC9kYXRlPjwv
cHViLWRhdGVzPjwvZGF0ZXM+PGlzYm4+MTUzMC02ODYwIChFbGVjdHJvbmljKSYjeEQ7MDg5Mi02
NjM4IChMaW5raW5nKTwvaXNibj48YWNjZXNzaW9uLW51bT4xNjQ3NjcwMTwvYWNjZXNzaW9uLW51
bT48d29yay10eXBlPlJlc2VhcmNoIFN1cHBvcnQsIE5vbi1VLlMuIEdvdiZhcG9zO3Q8L3dvcmst
dHlwZT48dXJscz48cmVsYXRlZC11cmxzPjx1cmw+aHR0cDovL3d3dy5uY2JpLm5sbS5uaWguZ292
L3B1Ym1lZC8xNjQ3NjcwMTwvdXJsPjx1cmw+aHR0cDovL3d3dy5mYXNlYmoub3JnL2NvbnRlbnQv
ZWFybHkvMjAwNi8wNC8wMS9mai4wNS00NzI4ZmplLmZ1bGwucGRmPC91cmw+PC9yZWxhdGVkLXVy
bHM+PC91cmxzPjxlbGVjdHJvbmljLXJlc291cmNlLW51bT4xMC4xMDk2L2ZqLjA1LTQ3MjhmamU8
L2VsZWN0cm9uaWMtcmVzb3VyY2UtbnVtPjxsYW5ndWFnZT5lbmc8L2xhbmd1YWdlPjwvcmVjb3Jk
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6" w:tooltip="Dao Thi, 2012 #948" w:history="1">
        <w:r w:rsidR="000F07FA" w:rsidRPr="00EF2A4D">
          <w:rPr>
            <w:rFonts w:ascii="Book Antiqua" w:hAnsi="Book Antiqua"/>
            <w:noProof/>
            <w:sz w:val="24"/>
            <w:szCs w:val="24"/>
            <w:vertAlign w:val="superscript"/>
          </w:rPr>
          <w:t>66</w:t>
        </w:r>
      </w:hyperlink>
      <w:r w:rsidR="001D15C8">
        <w:rPr>
          <w:rFonts w:ascii="Book Antiqua" w:hAnsi="Book Antiqua"/>
          <w:noProof/>
          <w:sz w:val="24"/>
          <w:szCs w:val="24"/>
          <w:vertAlign w:val="superscript"/>
        </w:rPr>
        <w:t>,</w:t>
      </w:r>
      <w:hyperlink w:anchor="_ENREF_67" w:tooltip="Maillard, 2006 #505" w:history="1">
        <w:r w:rsidR="000F07FA" w:rsidRPr="00EF2A4D">
          <w:rPr>
            <w:rFonts w:ascii="Book Antiqua" w:hAnsi="Book Antiqua"/>
            <w:noProof/>
            <w:sz w:val="24"/>
            <w:szCs w:val="24"/>
            <w:vertAlign w:val="superscript"/>
          </w:rPr>
          <w:t>6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06526" w:rsidRPr="00EF2A4D">
        <w:rPr>
          <w:rFonts w:ascii="Book Antiqua" w:hAnsi="Book Antiqua"/>
          <w:sz w:val="24"/>
          <w:szCs w:val="24"/>
        </w:rPr>
        <w:t xml:space="preserve">. </w:t>
      </w:r>
      <w:r w:rsidR="00826669" w:rsidRPr="00EF2A4D">
        <w:rPr>
          <w:rFonts w:ascii="Book Antiqua" w:hAnsi="Book Antiqua"/>
          <w:sz w:val="24"/>
          <w:szCs w:val="24"/>
        </w:rPr>
        <w:t>In addition, ApoE is involved in direct cell-to-cell transmission</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Hueging&lt;/Author&gt;&lt;Year&gt;2014&lt;/Year&gt;&lt;RecNum&gt;1154&lt;/RecNum&gt;&lt;DisplayText&gt;&lt;style face="superscript"&gt;[154]&lt;/style&gt;&lt;/DisplayText&gt;&lt;record&gt;&lt;rec-number&gt;1154&lt;/rec-number&gt;&lt;foreign-keys&gt;&lt;key app="EN" db-id="v0xwvedr2tedaqe9z25xav94ddefatxavp05" timestamp="1388410417"&gt;1154&lt;/key&gt;&lt;/foreign-keys&gt;&lt;ref-type name="Journal Article"&gt;17&lt;/ref-type&gt;&lt;contributors&gt;&lt;authors&gt;&lt;author&gt;Hueging, K.&lt;/author&gt;&lt;author&gt;Doepke, M.&lt;/author&gt;&lt;author&gt;Vieyres, G.&lt;/author&gt;&lt;author&gt;Bankwitz, D.&lt;/author&gt;&lt;author&gt;Frentzen, A.&lt;/author&gt;&lt;author&gt;Doerrbecker, J.&lt;/author&gt;&lt;author&gt;Gumz, F.&lt;/author&gt;&lt;author&gt;Haid, S.&lt;/author&gt;&lt;author&gt;Wolk, B.&lt;/author&gt;&lt;author&gt;Kaderali, L.&lt;/author&gt;&lt;author&gt;Pietschmann, T.&lt;/author&gt;&lt;/authors&gt;&lt;/contributors&gt;&lt;auth-address&gt;Institute of Experimental Virology, Twincore, Centre for Experimental and Clinical Infection Research, Hannover, Germany.&lt;/auth-address&gt;&lt;titles&gt;&lt;title&gt;Apolipoprotein E Codetermines Tissue Tropism of Hepatitis C Virus and Is Crucial for Viral Cell-to-Cell Transmission by Contributing to a Postenvelopment Step of Assembly&lt;/title&gt;&lt;secondary-title&gt;J Virol&lt;/secondary-title&gt;&lt;alt-title&gt;Journal of virology&lt;/alt-title&gt;&lt;/titles&gt;&lt;periodical&gt;&lt;full-title&gt;J Virol&lt;/full-title&gt;&lt;/periodical&gt;&lt;alt-periodical&gt;&lt;full-title&gt;Journal of virology&lt;/full-title&gt;&lt;/alt-periodical&gt;&lt;pages&gt;1433-46&lt;/pages&gt;&lt;volume&gt;88&lt;/volume&gt;&lt;number&gt;3&lt;/number&gt;&lt;edition&gt;2013/11/01&lt;/edition&gt;&lt;dates&gt;&lt;year&gt;2014&lt;/year&gt;&lt;pub-dates&gt;&lt;date&gt;Feb&lt;/date&gt;&lt;/pub-dates&gt;&lt;/dates&gt;&lt;isbn&gt;1098-5514 (Electronic)&amp;#xD;0022-538X (Linking)&lt;/isbn&gt;&lt;accession-num&gt;24173232&lt;/accession-num&gt;&lt;urls&gt;&lt;related-urls&gt;&lt;url&gt;http://www.ncbi.nlm.nih.gov/pubmed/24173232&lt;/url&gt;&lt;/related-urls&gt;&lt;/urls&gt;&lt;custom2&gt;3911621&lt;/custom2&gt;&lt;electronic-resource-num&gt;10.1128/JVI.01815-13&lt;/electronic-resource-num&gt;&lt;language&gt;Eng&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54" w:tooltip="Hueging, 2014 #1154" w:history="1">
        <w:r w:rsidR="000F07FA" w:rsidRPr="00EF2A4D">
          <w:rPr>
            <w:rFonts w:ascii="Book Antiqua" w:hAnsi="Book Antiqua"/>
            <w:noProof/>
            <w:sz w:val="24"/>
            <w:szCs w:val="24"/>
            <w:vertAlign w:val="superscript"/>
          </w:rPr>
          <w:t>15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5C7E7D" w:rsidRPr="00EF2A4D">
        <w:rPr>
          <w:rFonts w:ascii="Book Antiqua" w:hAnsi="Book Antiqua"/>
          <w:sz w:val="24"/>
          <w:szCs w:val="24"/>
        </w:rPr>
        <w:t xml:space="preserve"> </w:t>
      </w:r>
      <w:r w:rsidRPr="00EF2A4D">
        <w:rPr>
          <w:rFonts w:ascii="Book Antiqua" w:hAnsi="Book Antiqua"/>
          <w:sz w:val="24"/>
          <w:szCs w:val="24"/>
        </w:rPr>
        <w:t>and</w:t>
      </w:r>
      <w:r w:rsidR="00E12318" w:rsidRPr="00EF2A4D">
        <w:rPr>
          <w:rFonts w:ascii="Book Antiqua" w:hAnsi="Book Antiqua"/>
          <w:sz w:val="24"/>
          <w:szCs w:val="24"/>
        </w:rPr>
        <w:t xml:space="preserve"> the loss </w:t>
      </w:r>
      <w:r w:rsidR="00471D34" w:rsidRPr="00EF2A4D">
        <w:rPr>
          <w:rFonts w:ascii="Book Antiqua" w:hAnsi="Book Antiqua"/>
          <w:sz w:val="24"/>
          <w:szCs w:val="24"/>
        </w:rPr>
        <w:t>of</w:t>
      </w:r>
      <w:r w:rsidR="00E12318" w:rsidRPr="00EF2A4D">
        <w:rPr>
          <w:rFonts w:ascii="Book Antiqua" w:hAnsi="Book Antiqua"/>
          <w:sz w:val="24"/>
          <w:szCs w:val="24"/>
        </w:rPr>
        <w:t xml:space="preserve"> HCV associated ApoE, af</w:t>
      </w:r>
      <w:r w:rsidR="00471D34" w:rsidRPr="00EF2A4D">
        <w:rPr>
          <w:rFonts w:ascii="Book Antiqua" w:hAnsi="Book Antiqua"/>
          <w:sz w:val="24"/>
          <w:szCs w:val="24"/>
        </w:rPr>
        <w:t>ter LPL treatment, resulted in decreased</w:t>
      </w:r>
      <w:r w:rsidR="00925A4B" w:rsidRPr="00EF2A4D">
        <w:rPr>
          <w:rFonts w:ascii="Book Antiqua" w:hAnsi="Book Antiqua"/>
          <w:sz w:val="24"/>
          <w:szCs w:val="24"/>
        </w:rPr>
        <w:t xml:space="preserve"> HCV infectivity</w:t>
      </w:r>
      <w:r w:rsidR="001D6883" w:rsidRPr="00EF2A4D">
        <w:rPr>
          <w:rFonts w:ascii="Book Antiqua" w:hAnsi="Book Antiqua"/>
          <w:sz w:val="24"/>
          <w:szCs w:val="24"/>
          <w:lang w:val="en-US"/>
        </w:rPr>
        <w:fldChar w:fldCharType="begin">
          <w:fldData xml:space="preserve">PEVuZE5vdGU+PENpdGU+PEF1dGhvcj5TaGltaXp1PC9BdXRob3I+PFllYXI+MjAxMDwvWWVhcj48
UmVjTnVtPjEwODk8L1JlY051bT48RGlzcGxheVRleHQ+PHN0eWxlIGZhY2U9InN1cGVyc2NyaXB0
Ij5bMTAzXTwvc3R5bGU+PC9EaXNwbGF5VGV4dD48cmVjb3JkPjxyZWMtbnVtYmVyPjEwODk8L3Jl
Yy1udW1iZXI+PGZvcmVpZ24ta2V5cz48a2V5IGFwcD0iRU4iIGRiLWlkPSJ2MHh3dmVkcjJ0ZWRh
cWU5ejI1eGF2OTRkZGVmYXR4YXZwMDUiIHRpbWVzdGFtcD0iMTM4NjY5NTA2NSI+MTA4OTwva2V5
PjwvZm9yZWlnbi1rZXlzPjxyZWYtdHlwZSBuYW1lPSJKb3VybmFsIEFydGljbGUiPjE3PC9yZWYt
dHlwZT48Y29udHJpYnV0b3JzPjxhdXRob3JzPjxhdXRob3I+U2hpbWl6dSwgWS48L2F1dGhvcj48
YXV0aG9yPkhpc2hpa2ksIFQuPC9hdXRob3I+PGF1dGhvcj5TdWdpeWFtYSwgSy48L2F1dGhvcj48
YXV0aG9yPk9nYXdhLCBLLjwvYXV0aG9yPjxhdXRob3I+RnVuYW1pLCBLLjwvYXV0aG9yPjxhdXRo
b3I+S2F0bywgQS48L2F1dGhvcj48YXV0aG9yPk9oc2FraSwgWS48L2F1dGhvcj48YXV0aG9yPkZ1
amltb3RvLCBULjwvYXV0aG9yPjxhdXRob3I+VGFrYWt1LCBILjwvYXV0aG9yPjxhdXRob3I+U2hp
bW90b2hubywgSy48L2F1dGhvcj48L2F1dGhvcnM+PC9jb250cmlidXRvcnM+PGF1dGgtYWRkcmVz
cz5SZXNlYXJjaCBJbnN0aXR1dGUsIENoaWJhIEluc3RpdHV0ZSBvZiBUZWNobm9sb2d5LCAyLTE3
LTEgVHN1ZGFudW1hLCBOYXJhc2hpbm8sIENoaWJhIDI3NS0wMDE2LCBKYXBhbi4geXVrby5zaGlt
aXp1QGl0LWNoaWJhLmFjLmpwPC9hdXRoLWFkZHJlc3M+PHRpdGxlcz48dGl0bGU+TGlwb3Byb3Rl
aW4gbGlwYXNlIGFuZCBoZXBhdGljIHRyaWdseWNlcmlkZSBsaXBhc2UgcmVkdWNlIHRoZSBpbmZl
Y3Rpdml0eSBvZiBoZXBhdGl0aXMgQyB2aXJ1cyAoSENWKSB0aHJvdWdoIHRoZWlyIGNhdGFseXRp
YyBhY3Rpdml0aWVzIG9uIEhDVi1hc3NvY2lhdGVkIGxpcG9wcm90ZWluczwvdGl0bGU+PHNlY29u
ZGFyeS10aXRsZT5WaXJvbG9neTwvc2Vjb25kYXJ5LXRpdGxlPjxhbHQtdGl0bGU+Vmlyb2xvZ3k8
L2FsdC10aXRsZT48L3RpdGxlcz48cGVyaW9kaWNhbD48ZnVsbC10aXRsZT5WaXJvbG9neTwvZnVs
bC10aXRsZT48L3BlcmlvZGljYWw+PGFsdC1wZXJpb2RpY2FsPjxmdWxsLXRpdGxlPlZpcm9sb2d5
PC9mdWxsLXRpdGxlPjwvYWx0LXBlcmlvZGljYWw+PHBhZ2VzPjE1Mi05PC9wYWdlcz48dm9sdW1l
PjQwNzwvdm9sdW1lPjxudW1iZXI+MTwvbnVtYmVyPjxlZGl0aW9uPjIwMTAvMDkvMDk8L2VkaXRp
b24+PGtleXdvcmRzPjxrZXl3b3JkPkNlbGwgTGluZTwva2V5d29yZD48a2V5d29yZD5DdWx0dXJl
IE1lZGlhL2NoZW1pc3RyeTwva2V5d29yZD48a2V5d29yZD5HZW5lIFNpbGVuY2luZzwva2V5d29y
ZD48a2V5d29yZD5IZXBhY2l2aXJ1cy9kcnVnIGVmZmVjdHMvKnBhdGhvZ2VuaWNpdHk8L2tleXdv
cmQ+PGtleXdvcmQ+SHVtYW5zPC9rZXl3b3JkPjxrZXl3b3JkPkxpcGFzZS8qbWV0YWJvbGlzbTwv
a2V5d29yZD48a2V5d29yZD5MaXBvcHJvdGVpbiBMaXBhc2UvKm1ldGFib2xpc208L2tleXdvcmQ+
PGtleXdvcmQ+TGlwb3Byb3RlaW5zLyptZXRhYm9saXNtPC9rZXl3b3JkPjxrZXl3b3JkPlByb3Rl
aW4gQmluZGluZzwva2V5d29yZD48a2V5d29yZD5WaXJhbCBQcm90ZWlucy8qbWV0YWJvbGlzbTwv
a2V5d29yZD48L2tleXdvcmRzPjxkYXRlcz48eWVhcj4yMDEwPC95ZWFyPjxwdWItZGF0ZXM+PGRh
dGU+Tm92IDEwPC9kYXRlPjwvcHViLWRhdGVzPjwvZGF0ZXM+PGlzYm4+MTA5Ni0wMzQxIChFbGVj
dHJvbmljKSYjeEQ7MDA0Mi02ODIyIChMaW5raW5nKTwvaXNibj48YWNjZXNzaW9uLW51bT4yMDgy
Mjc4NzwvYWNjZXNzaW9uLW51bT48d29yay10eXBlPlJlc2VhcmNoIFN1cHBvcnQsIE5vbi1VLlMu
IEdvdiZhcG9zO3Q8L3dvcmstdHlwZT48dXJscz48cmVsYXRlZC11cmxzPjx1cmw+aHR0cDovL3d3
dy5uY2JpLm5sbS5uaWguZ292L3B1Ym1lZC8yMDgyMjc4NzwvdXJsPjx1cmw+aHR0cDovL2FjLmVs
cy1jZG4uY29tL1MwMDQyNjgyMjEwMDA1MjgzLzEtczIuMC1TMDA0MjY4MjIxMDAwNTI4My1tYWlu
LnBkZj9fdGlkPWNkNjA1OWI2LTYxYmMtMTFlMy05NWY4LTAwMDAwYWFjYjM2MCZhbXA7YWNkbmF0
PTEzODY2OTUxMDdfNjI4Nzk0ZmE4MjIzZmQ2YWRhMTc4M2MzNGYwN2VlOTg8L3VybD48L3JlbGF0
ZWQtdXJscz48L3VybHM+PGVsZWN0cm9uaWMtcmVzb3VyY2UtbnVtPjEwLjEwMTYvai52aXJvbC4y
MDEwLjA4LjAxMT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aGltaXp1PC9BdXRob3I+PFllYXI+MjAxMDwvWWVhcj48
UmVjTnVtPjEwODk8L1JlY051bT48RGlzcGxheVRleHQ+PHN0eWxlIGZhY2U9InN1cGVyc2NyaXB0
Ij5bMTAzXTwvc3R5bGU+PC9EaXNwbGF5VGV4dD48cmVjb3JkPjxyZWMtbnVtYmVyPjEwODk8L3Jl
Yy1udW1iZXI+PGZvcmVpZ24ta2V5cz48a2V5IGFwcD0iRU4iIGRiLWlkPSJ2MHh3dmVkcjJ0ZWRh
cWU5ejI1eGF2OTRkZGVmYXR4YXZwMDUiIHRpbWVzdGFtcD0iMTM4NjY5NTA2NSI+MTA4OTwva2V5
PjwvZm9yZWlnbi1rZXlzPjxyZWYtdHlwZSBuYW1lPSJKb3VybmFsIEFydGljbGUiPjE3PC9yZWYt
dHlwZT48Y29udHJpYnV0b3JzPjxhdXRob3JzPjxhdXRob3I+U2hpbWl6dSwgWS48L2F1dGhvcj48
YXV0aG9yPkhpc2hpa2ksIFQuPC9hdXRob3I+PGF1dGhvcj5TdWdpeWFtYSwgSy48L2F1dGhvcj48
YXV0aG9yPk9nYXdhLCBLLjwvYXV0aG9yPjxhdXRob3I+RnVuYW1pLCBLLjwvYXV0aG9yPjxhdXRo
b3I+S2F0bywgQS48L2F1dGhvcj48YXV0aG9yPk9oc2FraSwgWS48L2F1dGhvcj48YXV0aG9yPkZ1
amltb3RvLCBULjwvYXV0aG9yPjxhdXRob3I+VGFrYWt1LCBILjwvYXV0aG9yPjxhdXRob3I+U2hp
bW90b2hubywgSy48L2F1dGhvcj48L2F1dGhvcnM+PC9jb250cmlidXRvcnM+PGF1dGgtYWRkcmVz
cz5SZXNlYXJjaCBJbnN0aXR1dGUsIENoaWJhIEluc3RpdHV0ZSBvZiBUZWNobm9sb2d5LCAyLTE3
LTEgVHN1ZGFudW1hLCBOYXJhc2hpbm8sIENoaWJhIDI3NS0wMDE2LCBKYXBhbi4geXVrby5zaGlt
aXp1QGl0LWNoaWJhLmFjLmpwPC9hdXRoLWFkZHJlc3M+PHRpdGxlcz48dGl0bGU+TGlwb3Byb3Rl
aW4gbGlwYXNlIGFuZCBoZXBhdGljIHRyaWdseWNlcmlkZSBsaXBhc2UgcmVkdWNlIHRoZSBpbmZl
Y3Rpdml0eSBvZiBoZXBhdGl0aXMgQyB2aXJ1cyAoSENWKSB0aHJvdWdoIHRoZWlyIGNhdGFseXRp
YyBhY3Rpdml0aWVzIG9uIEhDVi1hc3NvY2lhdGVkIGxpcG9wcm90ZWluczwvdGl0bGU+PHNlY29u
ZGFyeS10aXRsZT5WaXJvbG9neTwvc2Vjb25kYXJ5LXRpdGxlPjxhbHQtdGl0bGU+Vmlyb2xvZ3k8
L2FsdC10aXRsZT48L3RpdGxlcz48cGVyaW9kaWNhbD48ZnVsbC10aXRsZT5WaXJvbG9neTwvZnVs
bC10aXRsZT48L3BlcmlvZGljYWw+PGFsdC1wZXJpb2RpY2FsPjxmdWxsLXRpdGxlPlZpcm9sb2d5
PC9mdWxsLXRpdGxlPjwvYWx0LXBlcmlvZGljYWw+PHBhZ2VzPjE1Mi05PC9wYWdlcz48dm9sdW1l
PjQwNzwvdm9sdW1lPjxudW1iZXI+MTwvbnVtYmVyPjxlZGl0aW9uPjIwMTAvMDkvMDk8L2VkaXRp
b24+PGtleXdvcmRzPjxrZXl3b3JkPkNlbGwgTGluZTwva2V5d29yZD48a2V5d29yZD5DdWx0dXJl
IE1lZGlhL2NoZW1pc3RyeTwva2V5d29yZD48a2V5d29yZD5HZW5lIFNpbGVuY2luZzwva2V5d29y
ZD48a2V5d29yZD5IZXBhY2l2aXJ1cy9kcnVnIGVmZmVjdHMvKnBhdGhvZ2VuaWNpdHk8L2tleXdv
cmQ+PGtleXdvcmQ+SHVtYW5zPC9rZXl3b3JkPjxrZXl3b3JkPkxpcGFzZS8qbWV0YWJvbGlzbTwv
a2V5d29yZD48a2V5d29yZD5MaXBvcHJvdGVpbiBMaXBhc2UvKm1ldGFib2xpc208L2tleXdvcmQ+
PGtleXdvcmQ+TGlwb3Byb3RlaW5zLyptZXRhYm9saXNtPC9rZXl3b3JkPjxrZXl3b3JkPlByb3Rl
aW4gQmluZGluZzwva2V5d29yZD48a2V5d29yZD5WaXJhbCBQcm90ZWlucy8qbWV0YWJvbGlzbTwv
a2V5d29yZD48L2tleXdvcmRzPjxkYXRlcz48eWVhcj4yMDEwPC95ZWFyPjxwdWItZGF0ZXM+PGRh
dGU+Tm92IDEwPC9kYXRlPjwvcHViLWRhdGVzPjwvZGF0ZXM+PGlzYm4+MTA5Ni0wMzQxIChFbGVj
dHJvbmljKSYjeEQ7MDA0Mi02ODIyIChMaW5raW5nKTwvaXNibj48YWNjZXNzaW9uLW51bT4yMDgy
Mjc4NzwvYWNjZXNzaW9uLW51bT48d29yay10eXBlPlJlc2VhcmNoIFN1cHBvcnQsIE5vbi1VLlMu
IEdvdiZhcG9zO3Q8L3dvcmstdHlwZT48dXJscz48cmVsYXRlZC11cmxzPjx1cmw+aHR0cDovL3d3
dy5uY2JpLm5sbS5uaWguZ292L3B1Ym1lZC8yMDgyMjc4NzwvdXJsPjx1cmw+aHR0cDovL2FjLmVs
cy1jZG4uY29tL1MwMDQyNjgyMjEwMDA1MjgzLzEtczIuMC1TMDA0MjY4MjIxMDAwNTI4My1tYWlu
LnBkZj9fdGlkPWNkNjA1OWI2LTYxYmMtMTFlMy05NWY4LTAwMDAwYWFjYjM2MCZhbXA7YWNkbmF0
PTEzODY2OTUxMDdfNjI4Nzk0ZmE4MjIzZmQ2YWRhMTc4M2MzNGYwN2VlOTg8L3VybD48L3JlbGF0
ZWQtdXJscz48L3VybHM+PGVsZWN0cm9uaWMtcmVzb3VyY2UtbnVtPjEwLjEwMTYvai52aXJvbC4y
MDEwLjA4LjAxMTwvZWxlY3Ryb25pYy1yZXNvdXJjZS1udW0+PGxhbmd1YWdlPmVuZzwvbGFuZ3Vh
Z2U+PC9yZWNvcmQ+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1D6883" w:rsidRPr="00EF2A4D">
        <w:rPr>
          <w:rFonts w:ascii="Book Antiqua" w:hAnsi="Book Antiqua"/>
          <w:sz w:val="24"/>
          <w:szCs w:val="24"/>
          <w:lang w:val="en-US"/>
        </w:rPr>
      </w:r>
      <w:r w:rsidR="001D6883"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3" w:tooltip="Shimizu, 2010 #1089" w:history="1">
        <w:r w:rsidR="000F07FA" w:rsidRPr="00EF2A4D">
          <w:rPr>
            <w:rFonts w:ascii="Book Antiqua" w:hAnsi="Book Antiqua"/>
            <w:noProof/>
            <w:sz w:val="24"/>
            <w:szCs w:val="24"/>
            <w:vertAlign w:val="superscript"/>
            <w:lang w:val="en-US"/>
          </w:rPr>
          <w:t>103</w:t>
        </w:r>
      </w:hyperlink>
      <w:r w:rsidR="00B71CFA" w:rsidRPr="00EF2A4D">
        <w:rPr>
          <w:rFonts w:ascii="Book Antiqua" w:hAnsi="Book Antiqua"/>
          <w:noProof/>
          <w:sz w:val="24"/>
          <w:szCs w:val="24"/>
          <w:vertAlign w:val="superscript"/>
          <w:lang w:val="en-US"/>
        </w:rPr>
        <w:t>]</w:t>
      </w:r>
      <w:r w:rsidR="001D6883" w:rsidRPr="00EF2A4D">
        <w:rPr>
          <w:rFonts w:ascii="Book Antiqua" w:hAnsi="Book Antiqua"/>
          <w:sz w:val="24"/>
          <w:szCs w:val="24"/>
          <w:lang w:val="en-US"/>
        </w:rPr>
        <w:fldChar w:fldCharType="end"/>
      </w:r>
      <w:r w:rsidR="005C7E7D" w:rsidRPr="00EF2A4D">
        <w:rPr>
          <w:rFonts w:ascii="Book Antiqua" w:hAnsi="Book Antiqua"/>
          <w:sz w:val="24"/>
          <w:szCs w:val="24"/>
          <w:lang w:val="en-US"/>
        </w:rPr>
        <w:t>.</w:t>
      </w:r>
    </w:p>
    <w:p w14:paraId="3AB2BDE5" w14:textId="3FB3CC0E" w:rsidR="00742224" w:rsidRPr="00EF2A4D" w:rsidRDefault="00AC4A9C" w:rsidP="005B3E13">
      <w:pPr>
        <w:adjustRightInd w:val="0"/>
        <w:snapToGrid w:val="0"/>
        <w:spacing w:after="0" w:line="360" w:lineRule="auto"/>
        <w:ind w:firstLineChars="100" w:firstLine="240"/>
        <w:jc w:val="both"/>
        <w:rPr>
          <w:rFonts w:ascii="Book Antiqua" w:hAnsi="Book Antiqua"/>
          <w:sz w:val="24"/>
          <w:szCs w:val="24"/>
          <w:lang w:val="en-US"/>
        </w:rPr>
      </w:pPr>
      <w:r w:rsidRPr="001D15C8">
        <w:rPr>
          <w:rFonts w:ascii="Book Antiqua" w:hAnsi="Book Antiqua"/>
          <w:sz w:val="24"/>
          <w:szCs w:val="24"/>
          <w:lang w:val="en-US"/>
        </w:rPr>
        <w:t>ApoCI</w:t>
      </w:r>
      <w:r w:rsidR="001D4E44" w:rsidRPr="00EF2A4D">
        <w:rPr>
          <w:rFonts w:ascii="Book Antiqua" w:hAnsi="Book Antiqua"/>
          <w:sz w:val="24"/>
          <w:szCs w:val="24"/>
          <w:lang w:val="en-US"/>
        </w:rPr>
        <w:t>,</w:t>
      </w:r>
      <w:r w:rsidR="001D4E44" w:rsidRPr="00EF2A4D">
        <w:rPr>
          <w:rFonts w:ascii="Book Antiqua" w:hAnsi="Book Antiqua"/>
          <w:sz w:val="24"/>
          <w:szCs w:val="24"/>
        </w:rPr>
        <w:t xml:space="preserve"> </w:t>
      </w:r>
      <w:r w:rsidR="001D4E44" w:rsidRPr="00EF2A4D">
        <w:rPr>
          <w:rFonts w:ascii="Book Antiqua" w:hAnsi="Book Antiqua"/>
          <w:sz w:val="24"/>
          <w:szCs w:val="24"/>
          <w:lang w:val="en-US"/>
        </w:rPr>
        <w:t>an exchangeable apolipoprotein that predominantly resides in HDL,</w:t>
      </w:r>
      <w:r w:rsidRPr="00EF2A4D">
        <w:rPr>
          <w:rFonts w:ascii="Book Antiqua" w:hAnsi="Book Antiqua"/>
          <w:sz w:val="24"/>
          <w:szCs w:val="24"/>
          <w:lang w:val="en-US"/>
        </w:rPr>
        <w:t xml:space="preserve"> has been </w:t>
      </w:r>
      <w:r w:rsidR="00600A00" w:rsidRPr="00EF2A4D">
        <w:rPr>
          <w:rFonts w:ascii="Book Antiqua" w:hAnsi="Book Antiqua"/>
          <w:sz w:val="24"/>
          <w:szCs w:val="24"/>
          <w:lang w:val="en-US"/>
        </w:rPr>
        <w:t>identified as</w:t>
      </w:r>
      <w:r w:rsidRPr="00EF2A4D">
        <w:rPr>
          <w:rFonts w:ascii="Book Antiqua" w:hAnsi="Book Antiqua"/>
          <w:sz w:val="24"/>
          <w:szCs w:val="24"/>
          <w:lang w:val="en-US"/>
        </w:rPr>
        <w:t xml:space="preserve"> a component of the</w:t>
      </w:r>
      <w:r w:rsidR="00A44CBC" w:rsidRPr="00EF2A4D">
        <w:rPr>
          <w:rFonts w:ascii="Book Antiqua" w:hAnsi="Book Antiqua"/>
          <w:sz w:val="24"/>
          <w:szCs w:val="24"/>
          <w:lang w:val="en-US"/>
        </w:rPr>
        <w:t xml:space="preserve"> HCV viral particle</w:t>
      </w:r>
      <w:r w:rsidR="003635E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NTddPC9zdHlsZT48L0Rpc3BsYXlUZXh0PjxyZWNvcmQ+PHJlYy1udW1iZXI+Nzg0PC9yZWMt
bnVtYmVyPjxmb3JlaWduLWtleXM+PGtleSBhcHA9IkVOIiBkYi1pZD0idjB4d3ZlZHIydGVkYXFl
OXoyNXhhdjk0ZGRlZmF0eGF2cDA1IiB0aW1lc3RhbXA9IjEzNDgxNDM0NTEiPjc4NDwva2V5Pjwv
Zm9yZWlnbi1rZXlzPjxyZWYtdHlwZSBuYW1lPSJKb3VybmFsIEFydGljbGUiPjE3PC9yZWYtdHlw
ZT48Y29udHJpYnV0b3JzPjxhdXRob3JzPjxhdXRob3I+TWV1bmllciwgSi4gQy48L2F1dGhvcj48
YXV0aG9yPlJ1c3NlbGwsIFIuIFMuPC9hdXRob3I+PGF1dGhvcj5FbmdsZSwgUi4gRS48L2F1dGhv
cj48YXV0aG9yPkZhdWxrLCBLLiBOLjwvYXV0aG9yPjxhdXRob3I+UHVyY2VsbCwgUi4gSC48L2F1
dGhvcj48YXV0aG9yPkVtZXJzb24sIFMuIFUuPC9hdXRob3I+PC9hdXRob3JzPjwvY29udHJpYnV0
b3JzPjxhdXRoLWFkZHJlc3M+VmlyYWwgRW52ZWxvcGVzIGFuZCBSZXRyb3ZpcnVzIEVuZ2luZWVy
aW5nLCBIdW1hbiBWaXJvbG9neSBEZXBhcnRtZW50LCBJTlNFUk0gVTc1OCwgRWNvbGUgTm9ybWFs
ZSBTdXBlcmlldXJlIGRlIEx5b24sIDQ2IGFsbGVlIGQmYXBvcztJdGFsaWUsIDY5MzY0IEx5b24g
Q2VkZXggMDcsIEZyYW5jZS4gamVhbi1jaHJpc3RvcGhlLm1ldW5pZXJAZW5zLWx5b24uZnI8L2F1
dGgtYWRkcmVzcz48dGl0bGVzPjx0aXRsZT5BcG9saXBvcHJvdGVpbiBjMSBhc3NvY2lhdGlvbiB3
aXRoIGhlcGF0aXRpcyBDIHZpcnVzPC90aXRsZT48c2Vjb25kYXJ5LXRpdGxlPkogVmlyb2w8L3Nl
Y29uZGFyeS10aXRsZT48YWx0LXRpdGxlPkpvdXJuYWwgb2Ygdmlyb2xvZ3k8L2FsdC10aXRsZT48
L3RpdGxlcz48cGVyaW9kaWNhbD48ZnVsbC10aXRsZT5KIFZpcm9sPC9mdWxsLXRpdGxlPjwvcGVy
aW9kaWNhbD48YWx0LXBlcmlvZGljYWw+PGZ1bGwtdGl0bGU+Sm91cm5hbCBvZiB2aXJvbG9neTwv
ZnVsbC10aXRsZT48L2FsdC1wZXJpb2RpY2FsPjxwYWdlcz45NjQ3LTU2PC9wYWdlcz48dm9sdW1l
PjgyPC92b2x1bWU+PG51bWJlcj4xOTwvbnVtYmVyPjxlZGl0aW9uPjIwMDgvMDgvMDE8L2VkaXRp
b24+PGtleXdvcmRzPjxrZXl3b3JkPkFuaW1hbHM8L2tleXdvcmQ+PGtleXdvcmQ+QXBvbGlwb3By
b3RlaW4gQy1JLyptZXRhYm9saXNtPC9rZXl3b3JkPjxrZXl3b3JkPkNlbGwgTGluZTwva2V5d29y
ZD48a2V5d29yZD5DZWxsIFNlcGFyYXRpb248L2tleXdvcmQ+PGtleXdvcmQ+RmxvdyBDeXRvbWV0
cnk8L2tleXdvcmQ+PGtleXdvcmQ+Rmx1b3Jlc2NlbnQgQW50aWJvZHkgVGVjaG5pcXVlLCBJbmRp
cmVjdDwva2V5d29yZD48a2V5d29yZD5HZW5vbWUsIFZpcmFsPC9rZXl3b3JkPjxrZXl3b3JkPkds
eWNvcHJvdGVpbnMvY2hlbWlzdHJ5PC9rZXl3b3JkPjxrZXl3b3JkPkhlcGFjaXZpcnVzLyptZXRh
Ym9saXNtPC9rZXl3b3JkPjxrZXl3b3JkPkhlcGFyYW4gU3VsZmF0ZSBQcm90ZW9nbHljYW5zL2No
ZW1pc3RyeTwva2V5d29yZD48a2V5d29yZD5IdW1hbnM8L2tleXdvcmQ+PGtleXdvcmQ+SW1tdW5v
Z2xvYnVsaW4gRy9jaGVtaXN0cnk8L2tleXdvcmQ+PGtleXdvcmQ+TGlwb3Byb3RlaW5zL2NoZW1p
c3RyeS9tZXRhYm9saXNtPC9rZXl3b3JkPjxrZXl3b3JkPlByb3RlaW4gQmluZGluZzwva2V5d29y
ZD48a2V5d29yZD5Qcm90ZWluIFN0cnVjdHVyZSwgVGVydGlhcnk8L2tleXdvcmQ+PC9rZXl3b3Jk
cz48ZGF0ZXM+PHllYXI+MjAwODwveWVhcj48cHViLWRhdGVzPjxkYXRlPk9jdDwvZGF0ZT48L3B1
Yi1kYXRlcz48L2RhdGVzPjxpc2JuPjEwOTgtNTUxNCAoRWxlY3Ryb25pYykmI3hEOzAwMjItNTM4
WCAoTGlua2luZyk8L2lzYm4+PGFjY2Vzc2lvbi1udW0+MTg2Njc0OTg8L2FjY2Vzc2lvbi1udW0+
PHdvcmstdHlwZT5SZXNlYXJjaCBTdXBwb3J0LCBOLkkuSC4sIEludHJhbXVyYWw8L3dvcmstdHlw
ZT48dXJscz48cmVsYXRlZC11cmxzPjx1cmw+aHR0cDovL3d3dy5uY2JpLm5sbS5uaWguZ292L3B1
Ym1lZC8xODY2NzQ5ODwvdXJsPjx1cmw+aHR0cDovL2p2aS5hc20ub3JnL2NvbnRlbnQvODIvMTkv
OTY0Ny5mdWxsLnBkZjwvdXJsPjwvcmVsYXRlZC11cmxzPjwvdXJscz48Y3VzdG9tMj4yNTQ2OTYz
PC9jdXN0b20yPjxlbGVjdHJvbmljLXJlc291cmNlLW51bT4xMC4xMTI4L0pWSS4wMDkxNC0wODwv
ZWxlY3Ryb25pYy1yZXNvdXJjZS1udW0+PGxhbmd1YWdlPmVuZzwvbGFuZ3VhZ2U+PC9yZWNvcmQ+
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NTddPC9zdHlsZT48L0Rpc3BsYXlUZXh0PjxyZWNvcmQ+PHJlYy1udW1iZXI+Nzg0PC9yZWMt
bnVtYmVyPjxmb3JlaWduLWtleXM+PGtleSBhcHA9IkVOIiBkYi1pZD0idjB4d3ZlZHIydGVkYXFl
OXoyNXhhdjk0ZGRlZmF0eGF2cDA1IiB0aW1lc3RhbXA9IjEzNDgxNDM0NTEiPjc4NDwva2V5Pjwv
Zm9yZWlnbi1rZXlzPjxyZWYtdHlwZSBuYW1lPSJKb3VybmFsIEFydGljbGUiPjE3PC9yZWYtdHlw
ZT48Y29udHJpYnV0b3JzPjxhdXRob3JzPjxhdXRob3I+TWV1bmllciwgSi4gQy48L2F1dGhvcj48
YXV0aG9yPlJ1c3NlbGwsIFIuIFMuPC9hdXRob3I+PGF1dGhvcj5FbmdsZSwgUi4gRS48L2F1dGhv
cj48YXV0aG9yPkZhdWxrLCBLLiBOLjwvYXV0aG9yPjxhdXRob3I+UHVyY2VsbCwgUi4gSC48L2F1
dGhvcj48YXV0aG9yPkVtZXJzb24sIFMuIFUuPC9hdXRob3I+PC9hdXRob3JzPjwvY29udHJpYnV0
b3JzPjxhdXRoLWFkZHJlc3M+VmlyYWwgRW52ZWxvcGVzIGFuZCBSZXRyb3ZpcnVzIEVuZ2luZWVy
aW5nLCBIdW1hbiBWaXJvbG9neSBEZXBhcnRtZW50LCBJTlNFUk0gVTc1OCwgRWNvbGUgTm9ybWFs
ZSBTdXBlcmlldXJlIGRlIEx5b24sIDQ2IGFsbGVlIGQmYXBvcztJdGFsaWUsIDY5MzY0IEx5b24g
Q2VkZXggMDcsIEZyYW5jZS4gamVhbi1jaHJpc3RvcGhlLm1ldW5pZXJAZW5zLWx5b24uZnI8L2F1
dGgtYWRkcmVzcz48dGl0bGVzPjx0aXRsZT5BcG9saXBvcHJvdGVpbiBjMSBhc3NvY2lhdGlvbiB3
aXRoIGhlcGF0aXRpcyBDIHZpcnVzPC90aXRsZT48c2Vjb25kYXJ5LXRpdGxlPkogVmlyb2w8L3Nl
Y29uZGFyeS10aXRsZT48YWx0LXRpdGxlPkpvdXJuYWwgb2Ygdmlyb2xvZ3k8L2FsdC10aXRsZT48
L3RpdGxlcz48cGVyaW9kaWNhbD48ZnVsbC10aXRsZT5KIFZpcm9sPC9mdWxsLXRpdGxlPjwvcGVy
aW9kaWNhbD48YWx0LXBlcmlvZGljYWw+PGZ1bGwtdGl0bGU+Sm91cm5hbCBvZiB2aXJvbG9neTwv
ZnVsbC10aXRsZT48L2FsdC1wZXJpb2RpY2FsPjxwYWdlcz45NjQ3LTU2PC9wYWdlcz48dm9sdW1l
PjgyPC92b2x1bWU+PG51bWJlcj4xOTwvbnVtYmVyPjxlZGl0aW9uPjIwMDgvMDgvMDE8L2VkaXRp
b24+PGtleXdvcmRzPjxrZXl3b3JkPkFuaW1hbHM8L2tleXdvcmQ+PGtleXdvcmQ+QXBvbGlwb3By
b3RlaW4gQy1JLyptZXRhYm9saXNtPC9rZXl3b3JkPjxrZXl3b3JkPkNlbGwgTGluZTwva2V5d29y
ZD48a2V5d29yZD5DZWxsIFNlcGFyYXRpb248L2tleXdvcmQ+PGtleXdvcmQ+RmxvdyBDeXRvbWV0
cnk8L2tleXdvcmQ+PGtleXdvcmQ+Rmx1b3Jlc2NlbnQgQW50aWJvZHkgVGVjaG5pcXVlLCBJbmRp
cmVjdDwva2V5d29yZD48a2V5d29yZD5HZW5vbWUsIFZpcmFsPC9rZXl3b3JkPjxrZXl3b3JkPkds
eWNvcHJvdGVpbnMvY2hlbWlzdHJ5PC9rZXl3b3JkPjxrZXl3b3JkPkhlcGFjaXZpcnVzLyptZXRh
Ym9saXNtPC9rZXl3b3JkPjxrZXl3b3JkPkhlcGFyYW4gU3VsZmF0ZSBQcm90ZW9nbHljYW5zL2No
ZW1pc3RyeTwva2V5d29yZD48a2V5d29yZD5IdW1hbnM8L2tleXdvcmQ+PGtleXdvcmQ+SW1tdW5v
Z2xvYnVsaW4gRy9jaGVtaXN0cnk8L2tleXdvcmQ+PGtleXdvcmQ+TGlwb3Byb3RlaW5zL2NoZW1p
c3RyeS9tZXRhYm9saXNtPC9rZXl3b3JkPjxrZXl3b3JkPlByb3RlaW4gQmluZGluZzwva2V5d29y
ZD48a2V5d29yZD5Qcm90ZWluIFN0cnVjdHVyZSwgVGVydGlhcnk8L2tleXdvcmQ+PC9rZXl3b3Jk
cz48ZGF0ZXM+PHllYXI+MjAwODwveWVhcj48cHViLWRhdGVzPjxkYXRlPk9jdDwvZGF0ZT48L3B1
Yi1kYXRlcz48L2RhdGVzPjxpc2JuPjEwOTgtNTUxNCAoRWxlY3Ryb25pYykmI3hEOzAwMjItNTM4
WCAoTGlua2luZyk8L2lzYm4+PGFjY2Vzc2lvbi1udW0+MTg2Njc0OTg8L2FjY2Vzc2lvbi1udW0+
PHdvcmstdHlwZT5SZXNlYXJjaCBTdXBwb3J0LCBOLkkuSC4sIEludHJhbXVyYWw8L3dvcmstdHlw
ZT48dXJscz48cmVsYXRlZC11cmxzPjx1cmw+aHR0cDovL3d3dy5uY2JpLm5sbS5uaWguZ292L3B1
Ym1lZC8xODY2NzQ5ODwvdXJsPjx1cmw+aHR0cDovL2p2aS5hc20ub3JnL2NvbnRlbnQvODIvMTkv
OTY0Ny5mdWxsLnBkZjwvdXJsPjwvcmVsYXRlZC11cmxzPjwvdXJscz48Y3VzdG9tMj4yNTQ2OTYz
PC9jdXN0b20yPjxlbGVjdHJvbmljLXJlc291cmNlLW51bT4xMC4xMTI4L0pWSS4wMDkxNC0wODwv
ZWxlY3Ryb25pYy1yZXNvdXJjZS1udW0+PGxhbmd1YWdlPmVuZzwvbGFuZ3VhZ2U+PC9yZWNvcmQ+
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7" w:tooltip="Meunier, 2008 #784" w:history="1">
        <w:r w:rsidR="000F07FA" w:rsidRPr="00EF2A4D">
          <w:rPr>
            <w:rFonts w:ascii="Book Antiqua" w:hAnsi="Book Antiqua"/>
            <w:noProof/>
            <w:sz w:val="24"/>
            <w:szCs w:val="24"/>
            <w:vertAlign w:val="superscript"/>
            <w:lang w:val="en-US"/>
          </w:rPr>
          <w:t>15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124C5" w:rsidRPr="00EF2A4D">
        <w:rPr>
          <w:rFonts w:ascii="Book Antiqua" w:hAnsi="Book Antiqua"/>
          <w:sz w:val="24"/>
          <w:szCs w:val="24"/>
          <w:lang w:val="en-US"/>
        </w:rPr>
        <w:t>. While ApoCI is not a minim</w:t>
      </w:r>
      <w:r w:rsidR="001D15C8">
        <w:rPr>
          <w:rFonts w:ascii="Book Antiqua" w:hAnsi="Book Antiqua"/>
          <w:sz w:val="24"/>
          <w:szCs w:val="24"/>
          <w:lang w:val="en-US"/>
        </w:rPr>
        <w:t>al requirement for HCV assembly</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Hueging&lt;/Author&gt;&lt;Year&gt;2014&lt;/Year&gt;&lt;RecNum&gt;1154&lt;/RecNum&gt;&lt;DisplayText&gt;&lt;style face="superscript"&gt;[154]&lt;/style&gt;&lt;/DisplayText&gt;&lt;record&gt;&lt;rec-number&gt;1154&lt;/rec-number&gt;&lt;foreign-keys&gt;&lt;key app="EN" db-id="v0xwvedr2tedaqe9z25xav94ddefatxavp05" timestamp="1388410417"&gt;1154&lt;/key&gt;&lt;/foreign-keys&gt;&lt;ref-type name="Journal Article"&gt;17&lt;/ref-type&gt;&lt;contributors&gt;&lt;authors&gt;&lt;author&gt;Hueging, K.&lt;/author&gt;&lt;author&gt;Doepke, M.&lt;/author&gt;&lt;author&gt;Vieyres, G.&lt;/author&gt;&lt;author&gt;Bankwitz, D.&lt;/author&gt;&lt;author&gt;Frentzen, A.&lt;/author&gt;&lt;author&gt;Doerrbecker, J.&lt;/author&gt;&lt;author&gt;Gumz, F.&lt;/author&gt;&lt;author&gt;Haid, S.&lt;/author&gt;&lt;author&gt;Wolk, B.&lt;/author&gt;&lt;author&gt;Kaderali, L.&lt;/author&gt;&lt;author&gt;Pietschmann, T.&lt;/author&gt;&lt;/authors&gt;&lt;/contributors&gt;&lt;auth-address&gt;Institute of Experimental Virology, Twincore, Centre for Experimental and Clinical Infection Research, Hannover, Germany.&lt;/auth-address&gt;&lt;titles&gt;&lt;title&gt;Apolipoprotein E Codetermines Tissue Tropism of Hepatitis C Virus and Is Crucial for Viral Cell-to-Cell Transmission by Contributing to a Postenvelopment Step of Assembly&lt;/title&gt;&lt;secondary-title&gt;J Virol&lt;/secondary-title&gt;&lt;alt-title&gt;Journal of virology&lt;/alt-title&gt;&lt;/titles&gt;&lt;periodical&gt;&lt;full-title&gt;J Virol&lt;/full-title&gt;&lt;/periodical&gt;&lt;alt-periodical&gt;&lt;full-title&gt;Journal of virology&lt;/full-title&gt;&lt;/alt-periodical&gt;&lt;pages&gt;1433-46&lt;/pages&gt;&lt;volume&gt;88&lt;/volume&gt;&lt;number&gt;3&lt;/number&gt;&lt;edition&gt;2013/11/01&lt;/edition&gt;&lt;dates&gt;&lt;year&gt;2014&lt;/year&gt;&lt;pub-dates&gt;&lt;date&gt;Feb&lt;/date&gt;&lt;/pub-dates&gt;&lt;/dates&gt;&lt;isbn&gt;1098-5514 (Electronic)&amp;#xD;0022-538X (Linking)&lt;/isbn&gt;&lt;accession-num&gt;24173232&lt;/accession-num&gt;&lt;urls&gt;&lt;related-urls&gt;&lt;url&gt;http://www.ncbi.nlm.nih.gov/pubmed/24173232&lt;/url&gt;&lt;/related-urls&gt;&lt;/urls&gt;&lt;custom2&gt;3911621&lt;/custom2&gt;&lt;electronic-resource-num&gt;10.1128/JVI.01815-13&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4" w:tooltip="Hueging, 2014 #1154" w:history="1">
        <w:r w:rsidR="000F07FA" w:rsidRPr="00EF2A4D">
          <w:rPr>
            <w:rFonts w:ascii="Book Antiqua" w:hAnsi="Book Antiqua"/>
            <w:noProof/>
            <w:sz w:val="24"/>
            <w:szCs w:val="24"/>
            <w:vertAlign w:val="superscript"/>
            <w:lang w:val="en-US"/>
          </w:rPr>
          <w:t>15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4124C5" w:rsidRPr="00EF2A4D">
        <w:rPr>
          <w:rFonts w:ascii="Book Antiqua" w:hAnsi="Book Antiqua"/>
          <w:sz w:val="24"/>
          <w:szCs w:val="24"/>
          <w:lang w:val="en-US"/>
        </w:rPr>
        <w:t xml:space="preserve">, </w:t>
      </w:r>
      <w:r w:rsidR="008B7998" w:rsidRPr="00EF2A4D">
        <w:rPr>
          <w:rFonts w:ascii="Book Antiqua" w:hAnsi="Book Antiqua"/>
          <w:sz w:val="24"/>
          <w:szCs w:val="24"/>
          <w:lang w:val="en-US"/>
        </w:rPr>
        <w:t xml:space="preserve">its </w:t>
      </w:r>
      <w:r w:rsidR="00EF57A7" w:rsidRPr="00EF2A4D">
        <w:rPr>
          <w:rFonts w:ascii="Book Antiqua" w:hAnsi="Book Antiqua"/>
          <w:sz w:val="24"/>
          <w:szCs w:val="24"/>
          <w:lang w:val="en-US"/>
        </w:rPr>
        <w:t>association occurs within the cell prior to virus release</w:t>
      </w:r>
      <w:r w:rsidR="003635E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NTddPC9zdHlsZT48L0Rpc3BsYXlUZXh0PjxyZWNvcmQ+PHJlYy1udW1iZXI+Nzg0PC9yZWMt
bnVtYmVyPjxmb3JlaWduLWtleXM+PGtleSBhcHA9IkVOIiBkYi1pZD0idjB4d3ZlZHIydGVkYXFl
OXoyNXhhdjk0ZGRlZmF0eGF2cDA1IiB0aW1lc3RhbXA9IjEzNDgxNDM0NTEiPjc4NDwva2V5Pjwv
Zm9yZWlnbi1rZXlzPjxyZWYtdHlwZSBuYW1lPSJKb3VybmFsIEFydGljbGUiPjE3PC9yZWYtdHlw
ZT48Y29udHJpYnV0b3JzPjxhdXRob3JzPjxhdXRob3I+TWV1bmllciwgSi4gQy48L2F1dGhvcj48
YXV0aG9yPlJ1c3NlbGwsIFIuIFMuPC9hdXRob3I+PGF1dGhvcj5FbmdsZSwgUi4gRS48L2F1dGhv
cj48YXV0aG9yPkZhdWxrLCBLLiBOLjwvYXV0aG9yPjxhdXRob3I+UHVyY2VsbCwgUi4gSC48L2F1
dGhvcj48YXV0aG9yPkVtZXJzb24sIFMuIFUuPC9hdXRob3I+PC9hdXRob3JzPjwvY29udHJpYnV0
b3JzPjxhdXRoLWFkZHJlc3M+VmlyYWwgRW52ZWxvcGVzIGFuZCBSZXRyb3ZpcnVzIEVuZ2luZWVy
aW5nLCBIdW1hbiBWaXJvbG9neSBEZXBhcnRtZW50LCBJTlNFUk0gVTc1OCwgRWNvbGUgTm9ybWFs
ZSBTdXBlcmlldXJlIGRlIEx5b24sIDQ2IGFsbGVlIGQmYXBvcztJdGFsaWUsIDY5MzY0IEx5b24g
Q2VkZXggMDcsIEZyYW5jZS4gamVhbi1jaHJpc3RvcGhlLm1ldW5pZXJAZW5zLWx5b24uZnI8L2F1
dGgtYWRkcmVzcz48dGl0bGVzPjx0aXRsZT5BcG9saXBvcHJvdGVpbiBjMSBhc3NvY2lhdGlvbiB3
aXRoIGhlcGF0aXRpcyBDIHZpcnVzPC90aXRsZT48c2Vjb25kYXJ5LXRpdGxlPkogVmlyb2w8L3Nl
Y29uZGFyeS10aXRsZT48YWx0LXRpdGxlPkpvdXJuYWwgb2Ygdmlyb2xvZ3k8L2FsdC10aXRsZT48
L3RpdGxlcz48cGVyaW9kaWNhbD48ZnVsbC10aXRsZT5KIFZpcm9sPC9mdWxsLXRpdGxlPjwvcGVy
aW9kaWNhbD48YWx0LXBlcmlvZGljYWw+PGZ1bGwtdGl0bGU+Sm91cm5hbCBvZiB2aXJvbG9neTwv
ZnVsbC10aXRsZT48L2FsdC1wZXJpb2RpY2FsPjxwYWdlcz45NjQ3LTU2PC9wYWdlcz48dm9sdW1l
PjgyPC92b2x1bWU+PG51bWJlcj4xOTwvbnVtYmVyPjxlZGl0aW9uPjIwMDgvMDgvMDE8L2VkaXRp
b24+PGtleXdvcmRzPjxrZXl3b3JkPkFuaW1hbHM8L2tleXdvcmQ+PGtleXdvcmQ+QXBvbGlwb3By
b3RlaW4gQy1JLyptZXRhYm9saXNtPC9rZXl3b3JkPjxrZXl3b3JkPkNlbGwgTGluZTwva2V5d29y
ZD48a2V5d29yZD5DZWxsIFNlcGFyYXRpb248L2tleXdvcmQ+PGtleXdvcmQ+RmxvdyBDeXRvbWV0
cnk8L2tleXdvcmQ+PGtleXdvcmQ+Rmx1b3Jlc2NlbnQgQW50aWJvZHkgVGVjaG5pcXVlLCBJbmRp
cmVjdDwva2V5d29yZD48a2V5d29yZD5HZW5vbWUsIFZpcmFsPC9rZXl3b3JkPjxrZXl3b3JkPkds
eWNvcHJvdGVpbnMvY2hlbWlzdHJ5PC9rZXl3b3JkPjxrZXl3b3JkPkhlcGFjaXZpcnVzLyptZXRh
Ym9saXNtPC9rZXl3b3JkPjxrZXl3b3JkPkhlcGFyYW4gU3VsZmF0ZSBQcm90ZW9nbHljYW5zL2No
ZW1pc3RyeTwva2V5d29yZD48a2V5d29yZD5IdW1hbnM8L2tleXdvcmQ+PGtleXdvcmQ+SW1tdW5v
Z2xvYnVsaW4gRy9jaGVtaXN0cnk8L2tleXdvcmQ+PGtleXdvcmQ+TGlwb3Byb3RlaW5zL2NoZW1p
c3RyeS9tZXRhYm9saXNtPC9rZXl3b3JkPjxrZXl3b3JkPlByb3RlaW4gQmluZGluZzwva2V5d29y
ZD48a2V5d29yZD5Qcm90ZWluIFN0cnVjdHVyZSwgVGVydGlhcnk8L2tleXdvcmQ+PC9rZXl3b3Jk
cz48ZGF0ZXM+PHllYXI+MjAwODwveWVhcj48cHViLWRhdGVzPjxkYXRlPk9jdDwvZGF0ZT48L3B1
Yi1kYXRlcz48L2RhdGVzPjxpc2JuPjEwOTgtNTUxNCAoRWxlY3Ryb25pYykmI3hEOzAwMjItNTM4
WCAoTGlua2luZyk8L2lzYm4+PGFjY2Vzc2lvbi1udW0+MTg2Njc0OTg8L2FjY2Vzc2lvbi1udW0+
PHdvcmstdHlwZT5SZXNlYXJjaCBTdXBwb3J0LCBOLkkuSC4sIEludHJhbXVyYWw8L3dvcmstdHlw
ZT48dXJscz48cmVsYXRlZC11cmxzPjx1cmw+aHR0cDovL3d3dy5uY2JpLm5sbS5uaWguZ292L3B1
Ym1lZC8xODY2NzQ5ODwvdXJsPjx1cmw+aHR0cDovL2p2aS5hc20ub3JnL2NvbnRlbnQvODIvMTkv
OTY0Ny5mdWxsLnBkZjwvdXJsPjwvcmVsYXRlZC11cmxzPjwvdXJscz48Y3VzdG9tMj4yNTQ2OTYz
PC9jdXN0b20yPjxlbGVjdHJvbmljLXJlc291cmNlLW51bT4xMC4xMTI4L0pWSS4wMDkxNC0wODwv
ZWxlY3Ryb25pYy1yZXNvdXJjZS1udW0+PGxhbmd1YWdlPmVuZzwvbGFuZ3VhZ2U+PC9yZWNvcmQ+
PC9DaXRlPjwv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NTddPC9zdHlsZT48L0Rpc3BsYXlUZXh0PjxyZWNvcmQ+PHJlYy1udW1iZXI+Nzg0PC9yZWMt
bnVtYmVyPjxmb3JlaWduLWtleXM+PGtleSBhcHA9IkVOIiBkYi1pZD0idjB4d3ZlZHIydGVkYXFl
OXoyNXhhdjk0ZGRlZmF0eGF2cDA1IiB0aW1lc3RhbXA9IjEzNDgxNDM0NTEiPjc4NDwva2V5Pjwv
Zm9yZWlnbi1rZXlzPjxyZWYtdHlwZSBuYW1lPSJKb3VybmFsIEFydGljbGUiPjE3PC9yZWYtdHlw
ZT48Y29udHJpYnV0b3JzPjxhdXRob3JzPjxhdXRob3I+TWV1bmllciwgSi4gQy48L2F1dGhvcj48
YXV0aG9yPlJ1c3NlbGwsIFIuIFMuPC9hdXRob3I+PGF1dGhvcj5FbmdsZSwgUi4gRS48L2F1dGhv
cj48YXV0aG9yPkZhdWxrLCBLLiBOLjwvYXV0aG9yPjxhdXRob3I+UHVyY2VsbCwgUi4gSC48L2F1
dGhvcj48YXV0aG9yPkVtZXJzb24sIFMuIFUuPC9hdXRob3I+PC9hdXRob3JzPjwvY29udHJpYnV0
b3JzPjxhdXRoLWFkZHJlc3M+VmlyYWwgRW52ZWxvcGVzIGFuZCBSZXRyb3ZpcnVzIEVuZ2luZWVy
aW5nLCBIdW1hbiBWaXJvbG9neSBEZXBhcnRtZW50LCBJTlNFUk0gVTc1OCwgRWNvbGUgTm9ybWFs
ZSBTdXBlcmlldXJlIGRlIEx5b24sIDQ2IGFsbGVlIGQmYXBvcztJdGFsaWUsIDY5MzY0IEx5b24g
Q2VkZXggMDcsIEZyYW5jZS4gamVhbi1jaHJpc3RvcGhlLm1ldW5pZXJAZW5zLWx5b24uZnI8L2F1
dGgtYWRkcmVzcz48dGl0bGVzPjx0aXRsZT5BcG9saXBvcHJvdGVpbiBjMSBhc3NvY2lhdGlvbiB3
aXRoIGhlcGF0aXRpcyBDIHZpcnVzPC90aXRsZT48c2Vjb25kYXJ5LXRpdGxlPkogVmlyb2w8L3Nl
Y29uZGFyeS10aXRsZT48YWx0LXRpdGxlPkpvdXJuYWwgb2Ygdmlyb2xvZ3k8L2FsdC10aXRsZT48
L3RpdGxlcz48cGVyaW9kaWNhbD48ZnVsbC10aXRsZT5KIFZpcm9sPC9mdWxsLXRpdGxlPjwvcGVy
aW9kaWNhbD48YWx0LXBlcmlvZGljYWw+PGZ1bGwtdGl0bGU+Sm91cm5hbCBvZiB2aXJvbG9neTwv
ZnVsbC10aXRsZT48L2FsdC1wZXJpb2RpY2FsPjxwYWdlcz45NjQ3LTU2PC9wYWdlcz48dm9sdW1l
PjgyPC92b2x1bWU+PG51bWJlcj4xOTwvbnVtYmVyPjxlZGl0aW9uPjIwMDgvMDgvMDE8L2VkaXRp
b24+PGtleXdvcmRzPjxrZXl3b3JkPkFuaW1hbHM8L2tleXdvcmQ+PGtleXdvcmQ+QXBvbGlwb3By
b3RlaW4gQy1JLyptZXRhYm9saXNtPC9rZXl3b3JkPjxrZXl3b3JkPkNlbGwgTGluZTwva2V5d29y
ZD48a2V5d29yZD5DZWxsIFNlcGFyYXRpb248L2tleXdvcmQ+PGtleXdvcmQ+RmxvdyBDeXRvbWV0
cnk8L2tleXdvcmQ+PGtleXdvcmQ+Rmx1b3Jlc2NlbnQgQW50aWJvZHkgVGVjaG5pcXVlLCBJbmRp
cmVjdDwva2V5d29yZD48a2V5d29yZD5HZW5vbWUsIFZpcmFsPC9rZXl3b3JkPjxrZXl3b3JkPkds
eWNvcHJvdGVpbnMvY2hlbWlzdHJ5PC9rZXl3b3JkPjxrZXl3b3JkPkhlcGFjaXZpcnVzLyptZXRh
Ym9saXNtPC9rZXl3b3JkPjxrZXl3b3JkPkhlcGFyYW4gU3VsZmF0ZSBQcm90ZW9nbHljYW5zL2No
ZW1pc3RyeTwva2V5d29yZD48a2V5d29yZD5IdW1hbnM8L2tleXdvcmQ+PGtleXdvcmQ+SW1tdW5v
Z2xvYnVsaW4gRy9jaGVtaXN0cnk8L2tleXdvcmQ+PGtleXdvcmQ+TGlwb3Byb3RlaW5zL2NoZW1p
c3RyeS9tZXRhYm9saXNtPC9rZXl3b3JkPjxrZXl3b3JkPlByb3RlaW4gQmluZGluZzwva2V5d29y
ZD48a2V5d29yZD5Qcm90ZWluIFN0cnVjdHVyZSwgVGVydGlhcnk8L2tleXdvcmQ+PC9rZXl3b3Jk
cz48ZGF0ZXM+PHllYXI+MjAwODwveWVhcj48cHViLWRhdGVzPjxkYXRlPk9jdDwvZGF0ZT48L3B1
Yi1kYXRlcz48L2RhdGVzPjxpc2JuPjEwOTgtNTUxNCAoRWxlY3Ryb25pYykmI3hEOzAwMjItNTM4
WCAoTGlua2luZyk8L2lzYm4+PGFjY2Vzc2lvbi1udW0+MTg2Njc0OTg8L2FjY2Vzc2lvbi1udW0+
PHdvcmstdHlwZT5SZXNlYXJjaCBTdXBwb3J0LCBOLkkuSC4sIEludHJhbXVyYWw8L3dvcmstdHlw
ZT48dXJscz48cmVsYXRlZC11cmxzPjx1cmw+aHR0cDovL3d3dy5uY2JpLm5sbS5uaWguZ292L3B1
Ym1lZC8xODY2NzQ5ODwvdXJsPjx1cmw+aHR0cDovL2p2aS5hc20ub3JnL2NvbnRlbnQvODIvMTkv
OTY0Ny5mdWxsLnBkZjwvdXJsPjwvcmVsYXRlZC11cmxzPjwvdXJscz48Y3VzdG9tMj4yNTQ2OTYz
PC9jdXN0b20yPjxlbGVjdHJvbmljLXJlc291cmNlLW51bT4xMC4xMTI4L0pWSS4wMDkxNC0wODwv
ZWxlY3Ryb25pYy1yZXNvdXJjZS1udW0+PGxhbmd1YWdlPmVuZzwvbGFuZ3VhZ2U+PC9yZWNvcmQ+
PC9DaXRlPjwv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57" w:tooltip="Meunier, 2008 #784" w:history="1">
        <w:r w:rsidR="000F07FA" w:rsidRPr="00EF2A4D">
          <w:rPr>
            <w:rFonts w:ascii="Book Antiqua" w:hAnsi="Book Antiqua"/>
            <w:noProof/>
            <w:sz w:val="24"/>
            <w:szCs w:val="24"/>
            <w:vertAlign w:val="superscript"/>
            <w:lang w:val="en-US"/>
          </w:rPr>
          <w:t>15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F57A7" w:rsidRPr="00EF2A4D">
        <w:rPr>
          <w:rFonts w:ascii="Book Antiqua" w:hAnsi="Book Antiqua"/>
          <w:sz w:val="24"/>
          <w:szCs w:val="24"/>
          <w:lang w:val="en-US"/>
        </w:rPr>
        <w:t xml:space="preserve">. Like HDL, </w:t>
      </w:r>
      <w:r w:rsidR="008B7998" w:rsidRPr="00EF2A4D">
        <w:rPr>
          <w:rFonts w:ascii="Book Antiqua" w:hAnsi="Book Antiqua"/>
          <w:sz w:val="24"/>
          <w:szCs w:val="24"/>
          <w:lang w:val="en-US"/>
        </w:rPr>
        <w:t>p</w:t>
      </w:r>
      <w:r w:rsidR="009A4D86" w:rsidRPr="00EF2A4D">
        <w:rPr>
          <w:rFonts w:ascii="Book Antiqua" w:hAnsi="Book Antiqua"/>
          <w:sz w:val="24"/>
          <w:szCs w:val="24"/>
          <w:lang w:val="en-US"/>
        </w:rPr>
        <w:t>re</w:t>
      </w:r>
      <w:r w:rsidR="00F12BC5" w:rsidRPr="00EF2A4D">
        <w:rPr>
          <w:rFonts w:ascii="Book Antiqua" w:hAnsi="Book Antiqua"/>
          <w:sz w:val="24"/>
          <w:szCs w:val="24"/>
          <w:lang w:val="en-US"/>
        </w:rPr>
        <w:t>-</w:t>
      </w:r>
      <w:r w:rsidR="009A4D86" w:rsidRPr="00EF2A4D">
        <w:rPr>
          <w:rFonts w:ascii="Book Antiqua" w:hAnsi="Book Antiqua"/>
          <w:sz w:val="24"/>
          <w:szCs w:val="24"/>
          <w:lang w:val="en-US"/>
        </w:rPr>
        <w:t>incubation of HCVpp with ApoCI</w:t>
      </w:r>
      <w:r w:rsidR="00EF57A7" w:rsidRPr="00EF2A4D">
        <w:rPr>
          <w:rFonts w:ascii="Book Antiqua" w:hAnsi="Book Antiqua"/>
          <w:sz w:val="24"/>
          <w:szCs w:val="24"/>
          <w:lang w:val="en-US"/>
        </w:rPr>
        <w:t xml:space="preserve"> resulted in a genotype-independent enhancement of infection.</w:t>
      </w:r>
      <w:r w:rsidR="009A4D86" w:rsidRPr="00EF2A4D">
        <w:rPr>
          <w:rFonts w:ascii="Book Antiqua" w:hAnsi="Book Antiqua"/>
          <w:sz w:val="24"/>
          <w:szCs w:val="24"/>
          <w:lang w:val="en-US"/>
        </w:rPr>
        <w:t xml:space="preserve"> The observation that anti-ApoCI</w:t>
      </w:r>
      <w:r w:rsidR="00EF57A7" w:rsidRPr="00EF2A4D">
        <w:rPr>
          <w:rFonts w:ascii="Book Antiqua" w:hAnsi="Book Antiqua"/>
          <w:sz w:val="24"/>
          <w:szCs w:val="24"/>
          <w:lang w:val="en-US"/>
        </w:rPr>
        <w:t xml:space="preserve"> suppressed the HDL</w:t>
      </w:r>
      <w:r w:rsidR="008B7998" w:rsidRPr="00EF2A4D">
        <w:rPr>
          <w:rFonts w:ascii="Book Antiqua" w:hAnsi="Book Antiqua"/>
          <w:sz w:val="24"/>
          <w:szCs w:val="24"/>
          <w:lang w:val="en-US"/>
        </w:rPr>
        <w:t>-</w:t>
      </w:r>
      <w:r w:rsidR="00EF57A7" w:rsidRPr="00EF2A4D">
        <w:rPr>
          <w:rFonts w:ascii="Book Antiqua" w:hAnsi="Book Antiqua"/>
          <w:sz w:val="24"/>
          <w:szCs w:val="24"/>
          <w:lang w:val="en-US"/>
        </w:rPr>
        <w:t>mediated infection enhancement</w:t>
      </w:r>
      <w:r w:rsidR="0060070D" w:rsidRPr="00EF2A4D">
        <w:rPr>
          <w:rFonts w:ascii="Book Antiqua" w:hAnsi="Book Antiqua"/>
          <w:sz w:val="24"/>
          <w:szCs w:val="24"/>
          <w:lang w:val="en-US"/>
        </w:rPr>
        <w:t xml:space="preserve"> further</w:t>
      </w:r>
      <w:r w:rsidR="00EF57A7" w:rsidRPr="00EF2A4D">
        <w:rPr>
          <w:rFonts w:ascii="Book Antiqua" w:hAnsi="Book Antiqua"/>
          <w:sz w:val="24"/>
          <w:szCs w:val="24"/>
          <w:lang w:val="en-US"/>
        </w:rPr>
        <w:t xml:space="preserve"> suggests that ApoC</w:t>
      </w:r>
      <w:r w:rsidR="002547F6" w:rsidRPr="00EF2A4D">
        <w:rPr>
          <w:rFonts w:ascii="Book Antiqua" w:hAnsi="Book Antiqua"/>
          <w:sz w:val="24"/>
          <w:szCs w:val="24"/>
          <w:lang w:val="en-US"/>
        </w:rPr>
        <w:t>I</w:t>
      </w:r>
      <w:r w:rsidR="00EF57A7" w:rsidRPr="00EF2A4D">
        <w:rPr>
          <w:rFonts w:ascii="Book Antiqua" w:hAnsi="Book Antiqua"/>
          <w:sz w:val="24"/>
          <w:szCs w:val="24"/>
          <w:lang w:val="en-US"/>
        </w:rPr>
        <w:t xml:space="preserve"> is a key mediator </w:t>
      </w:r>
      <w:r w:rsidR="0060070D" w:rsidRPr="00EF2A4D">
        <w:rPr>
          <w:rFonts w:ascii="Book Antiqua" w:hAnsi="Book Antiqua"/>
          <w:sz w:val="24"/>
          <w:szCs w:val="24"/>
          <w:lang w:val="en-US"/>
        </w:rPr>
        <w:t>of</w:t>
      </w:r>
      <w:r w:rsidR="00EF57A7" w:rsidRPr="00EF2A4D">
        <w:rPr>
          <w:rFonts w:ascii="Book Antiqua" w:hAnsi="Book Antiqua"/>
          <w:sz w:val="24"/>
          <w:szCs w:val="24"/>
          <w:lang w:val="en-US"/>
        </w:rPr>
        <w:t xml:space="preserve"> this process</w:t>
      </w:r>
      <w:r w:rsidR="003635E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MDgsIDExMiwgMTU3XTwvc3R5bGU+PC9EaXNwbGF5VGV4dD48cmVjb3JkPjxyZWMtbnVtYmVy
Pjc4NDwvcmVjLW51bWJlcj48Zm9yZWlnbi1rZXlzPjxrZXkgYXBwPSJFTiIgZGItaWQ9InYweHd2
ZWRyMnRlZGFxZTl6MjV4YXY5NGRkZWZhdHhhdnAwNSIgdGltZXN0YW1wPSIxMzQ4MTQzNDUxIj43
ODQ8L2tleT48L2ZvcmVpZ24ta2V5cz48cmVmLXR5cGUgbmFtZT0iSm91cm5hbCBBcnRpY2xlIj4x
NzwvcmVmLXR5cGU+PGNvbnRyaWJ1dG9ycz48YXV0aG9ycz48YXV0aG9yPk1ldW5pZXIsIEouIEMu
PC9hdXRob3I+PGF1dGhvcj5SdXNzZWxsLCBSLiBTLjwvYXV0aG9yPjxhdXRob3I+RW5nbGUsIFIu
IEUuPC9hdXRob3I+PGF1dGhvcj5GYXVsaywgSy4gTi48L2F1dGhvcj48YXV0aG9yPlB1cmNlbGws
IFIuIEguPC9hdXRob3I+PGF1dGhvcj5FbWVyc29uLCBTLiBVLjwvYXV0aG9yPjwvYXV0aG9ycz48
L2NvbnRyaWJ1dG9ycz48YXV0aC1hZGRyZXNzPlZpcmFsIEVudmVsb3BlcyBhbmQgUmV0cm92aXJ1
cyBFbmdpbmVlcmluZywgSHVtYW4gVmlyb2xvZ3kgRGVwYXJ0bWVudCwgSU5TRVJNIFU3NTgsIEVj
b2xlIE5vcm1hbGUgU3VwZXJpZXVyZSBkZSBMeW9uLCA0NiBhbGxlZSBkJmFwb3M7SXRhbGllLCA2
OTM2NCBMeW9uIENlZGV4IDA3LCBGcmFuY2UuIGplYW4tY2hyaXN0b3BoZS5tZXVuaWVyQGVucy1s
eW9uLmZyPC9hdXRoLWFkZHJlc3M+PHRpdGxlcz48dGl0bGU+QXBvbGlwb3Byb3RlaW4gYzEgYXNz
b2NpYXRpb24gd2l0aCBoZXBhdGl0aXMgQyB2aXJ1czwvdGl0bGU+PHNlY29uZGFyeS10aXRsZT5K
IFZpcm9sPC9zZWNvbmRhcnktdGl0bGU+PGFsdC10aXRsZT5Kb3VybmFsIG9mIHZpcm9sb2d5PC9h
bHQtdGl0bGU+PC90aXRsZXM+PHBlcmlvZGljYWw+PGZ1bGwtdGl0bGU+SiBWaXJvbDwvZnVsbC10
aXRsZT48L3BlcmlvZGljYWw+PGFsdC1wZXJpb2RpY2FsPjxmdWxsLXRpdGxlPkpvdXJuYWwgb2Yg
dmlyb2xvZ3k8L2Z1bGwtdGl0bGU+PC9hbHQtcGVyaW9kaWNhbD48cGFnZXM+OTY0Ny01NjwvcGFn
ZXM+PHZvbHVtZT44Mjwvdm9sdW1lPjxudW1iZXI+MTk8L251bWJlcj48ZWRpdGlvbj4yMDA4LzA4
LzAxPC9lZGl0aW9uPjxrZXl3b3Jkcz48a2V5d29yZD5BbmltYWxzPC9rZXl3b3JkPjxrZXl3b3Jk
PkFwb2xpcG9wcm90ZWluIEMtSS8qbWV0YWJvbGlzbTwva2V5d29yZD48a2V5d29yZD5DZWxsIExp
bmU8L2tleXdvcmQ+PGtleXdvcmQ+Q2VsbCBTZXBhcmF0aW9uPC9rZXl3b3JkPjxrZXl3b3JkPkZs
b3cgQ3l0b21ldHJ5PC9rZXl3b3JkPjxrZXl3b3JkPkZsdW9yZXNjZW50IEFudGlib2R5IFRlY2hu
aXF1ZSwgSW5kaXJlY3Q8L2tleXdvcmQ+PGtleXdvcmQ+R2Vub21lLCBWaXJhbDwva2V5d29yZD48
a2V5d29yZD5HbHljb3Byb3RlaW5zL2NoZW1pc3RyeTwva2V5d29yZD48a2V5d29yZD5IZXBhY2l2
aXJ1cy8qbWV0YWJvbGlzbTwva2V5d29yZD48a2V5d29yZD5IZXBhcmFuIFN1bGZhdGUgUHJvdGVv
Z2x5Y2Fucy9jaGVtaXN0cnk8L2tleXdvcmQ+PGtleXdvcmQ+SHVtYW5zPC9rZXl3b3JkPjxrZXl3
b3JkPkltbXVub2dsb2J1bGluIEcvY2hlbWlzdHJ5PC9rZXl3b3JkPjxrZXl3b3JkPkxpcG9wcm90
ZWlucy9jaGVtaXN0cnkvbWV0YWJvbGlzbTwva2V5d29yZD48a2V5d29yZD5Qcm90ZWluIEJpbmRp
bmc8L2tleXdvcmQ+PGtleXdvcmQ+UHJvdGVpbiBTdHJ1Y3R1cmUsIFRlcnRpYXJ5PC9rZXl3b3Jk
Pjwva2V5d29yZHM+PGRhdGVzPjx5ZWFyPjIwMDg8L3llYXI+PHB1Yi1kYXRlcz48ZGF0ZT5PY3Q8
L2RhdGU+PC9wdWItZGF0ZXM+PC9kYXRlcz48aXNibj4xMDk4LTU1MTQgKEVsZWN0cm9uaWMpJiN4
RDswMDIyLTUzOFggKExpbmtpbmcpPC9pc2JuPjxhY2Nlc3Npb24tbnVtPjE4NjY3NDk4PC9hY2Nl
c3Npb24tbnVtPjx3b3JrLXR5cGU+UmVzZWFyY2ggU3VwcG9ydCwgTi5JLkguLCBJbnRyYW11cmFs
PC93b3JrLXR5cGU+PHVybHM+PHJlbGF0ZWQtdXJscz48dXJsPmh0dHA6Ly93d3cubmNiaS5ubG0u
bmloLmdvdi9wdWJtZWQvMTg2Njc0OTg8L3VybD48dXJsPmh0dHA6Ly9qdmkuYXNtLm9yZy9jb250
ZW50LzgyLzE5Lzk2NDcuZnVsbC5wZGY8L3VybD48L3JlbGF0ZWQtdXJscz48L3VybHM+PGN1c3Rv
bTI+MjU0Njk2MzwvY3VzdG9tMj48ZWxlY3Ryb25pYy1yZXNvdXJjZS1udW0+MTAuMTEyOC9KVkku
MDA5MTQtMDg8L2VsZWN0cm9uaWMtcmVzb3VyY2UtbnVtPjxsYW5ndWFnZT5lbmc8L2xhbmd1YWdl
PjwvcmVjb3JkPjwvQ2l0ZT48Q2l0ZT48QXV0aG9yPkRyZXV4PC9BdXRob3I+PFllYXI+MjAwNzwv
WWVhcj48UmVjTnVtPjEwMjwvUmVjTnVtPjxyZWNvcmQ+PHJlYy1udW1iZXI+MTAyPC9yZWMtbnVt
YmVyPjxmb3JlaWduLWtleXM+PGtleSBhcHA9IkVOIiBkYi1pZD0idjB4d3ZlZHIydGVkYXFlOXoy
NXhhdjk0ZGRlZmF0eGF2cDA1IiB0aW1lc3RhbXA9IjEzMjI3NDI1NjUiPjEwMjwva2V5PjwvZm9y
ZWlnbi1rZXlzPjxyZWYtdHlwZSBuYW1lPSJKb3VybmFsIEFydGljbGUiPjE3PC9yZWYtdHlwZT48
Y29udHJpYnV0b3JzPjxhdXRob3JzPjxhdXRob3I+RHJldXgsIE0uPC9hdXRob3I+PGF1dGhvcj5C
b3NvbiwgQi48L2F1dGhvcj48YXV0aG9yPlJpY2FyZC1CbHVtLCBTLjwvYXV0aG9yPjxhdXRob3I+
TW9sbGUsIEouPC9hdXRob3I+PGF1dGhvcj5MYXZpbGxldHRlLCBELjwvYXV0aG9yPjxhdXRob3I+
QmFydG9zY2gsIEIuPC9hdXRob3I+PGF1dGhvcj5QZWNoZXVyLCBFLiBJLjwvYXV0aG9yPjxhdXRo
b3I+Q29zc2V0LCBGLiBMLjwvYXV0aG9yPjwvYXV0aG9ycz48L2NvbnRyaWJ1dG9ycz48YXV0aC1h
ZGRyZXNzPlVuaXZlcnNpdGUgZGUgTHlvbiwgKFVDQi1MeW9uMSksIElGUjEyOCwgSU5TRVJNLCBV
NzU4LCBhbmQgRWNvbGUgTm9ybWFsZSBTdXBlcmlldXJlIGRlIEx5b24sIEx5b24sIEYtNjkwMDcs
IEZyYW5jZS48L2F1dGgtYWRkcmVzcz48dGl0bGVzPjx0aXRsZT5UaGUgZXhjaGFuZ2VhYmxlIGFw
b2xpcG9wcm90ZWluIEFwb0MtSSBwcm9tb3RlcyBtZW1icmFuZSBmdXNpb24gb2YgaGVwYXRpdGlz
IEMgdmlydXM8L3RpdGxlPjxzZWNvbmRhcnktdGl0bGU+SiBCaW9sIENoZW08L3NlY29uZGFyeS10
aXRsZT48L3RpdGxlcz48cGVyaW9kaWNhbD48ZnVsbC10aXRsZT5KIEJpb2wgQ2hlbTwvZnVsbC10
aXRsZT48L3BlcmlvZGljYWw+PHBhZ2VzPjMyMzU3LTY5PC9wYWdlcz48dm9sdW1lPjI4Mjwvdm9s
dW1lPjxudW1iZXI+NDQ8L251bWJlcj48ZWRpdGlvbj4yMDA3LzA5LzAxPC9lZGl0aW9uPjxrZXl3
b3Jkcz48a2V5d29yZD5BcG9saXBvcHJvdGVpbiBDLUkvKm1ldGFib2xpc208L2tleXdvcmQ+PGtl
eXdvcmQ+Q2VsbCBMaW5lLCBUdW1vcjwva2V5d29yZD48a2V5d29yZD5IZXBhY2l2aXJ1cy8qcGh5
c2lvbG9neTwva2V5d29yZD48a2V5d29yZD5IdW1hbnM8L2tleXdvcmQ+PGtleXdvcmQ+TGlwb3By
b3RlaW5zLCBIREwvbWV0YWJvbGlzbTwva2V5d29yZD48a2V5d29yZD5TY2F2ZW5nZXIgUmVjZXB0
b3JzLCBDbGFzcyBCL21ldGFib2xpc208L2tleXdvcmQ+PGtleXdvcmQ+VmlyYWwgUHJvdGVpbnMv
bWV0YWJvbGlzbTwva2V5d29yZD48a2V5d29yZD4qVmlydXMgSW50ZXJuYWxpemF0aW9uPC9rZXl3
b3JkPjwva2V5d29yZHM+PGRhdGVzPjx5ZWFyPjIwMDc8L3llYXI+PHB1Yi1kYXRlcz48ZGF0ZT5O
b3YgMjwvZGF0ZT48L3B1Yi1kYXRlcz48L2RhdGVzPjxpc2JuPjAwMjEtOTI1OCAoUHJpbnQpJiN4
RDswMDIxLTkyNTggKExpbmtpbmcpPC9pc2JuPjxhY2Nlc3Npb24tbnVtPjE3NzYxNjc0PC9hY2Nl
c3Npb24tbnVtPjx1cmxzPjxyZWxhdGVkLXVybHM+PHVybD5odHRwOi8vd3d3Lm5jYmkubmxtLm5p
aC5nb3YvZW50cmV6L3F1ZXJ5LmZjZ2k/Y21kPVJldHJpZXZlJmFtcDtkYj1QdWJNZWQmYW1wO2Rv
cHQ9Q2l0YXRpb24mYW1wO2xpc3RfdWlkcz0xNzc2MTY3NDwvdXJsPjx1cmw+aHR0cDovL3d3dy5q
YmMub3JnL2NvbnRlbnQvMjgyLzQ0LzMyMzU3LmZ1bGwucGRmPC91cmw+PC9yZWxhdGVkLXVybHM+
PC91cmxzPjxlbGVjdHJvbmljLXJlc291cmNlLW51bT5NNzA1MzU4MjAwIFtwaWldJiN4RDsxMC4x
MDc0L2piYy5NNzA1MzU4MjAwPC9lbGVjdHJvbmljLXJlc291cmNlLW51bT48bGFuZ3VhZ2U+ZW5n
PC9sYW5ndWFnZT48L3JlY29yZD48L0NpdGU+PENpdGU+PEF1dGhvcj5NZXVuaWVyPC9BdXRob3I+
PFllYXI+MjAwNTwvWWVhcj48UmVjTnVtPjExNDE8L1JlY051bT48cmVjb3JkPjxyZWMtbnVtYmVy
PjExNDE8L3JlYy1udW1iZXI+PGZvcmVpZ24ta2V5cz48a2V5IGFwcD0iRU4iIGRiLWlkPSJ2MHh3
dmVkcjJ0ZWRhcWU5ejI1eGF2OTRkZGVmYXR4YXZwMDUiIHRpbWVzdGFtcD0iMTM4NzU0NzAzNCI+
MTE0MTwva2V5PjwvZm9yZWlnbi1rZXlzPjxyZWYtdHlwZSBuYW1lPSJKb3VybmFsIEFydGljbGUi
PjE3PC9yZWYtdHlwZT48Y29udHJpYnV0b3JzPjxhdXRob3JzPjxhdXRob3I+TWV1bmllciwgSi4g
Qy48L2F1dGhvcj48YXV0aG9yPkVuZ2xlLCBSLiBFLjwvYXV0aG9yPjxhdXRob3I+RmF1bGssIEsu
PC9hdXRob3I+PGF1dGhvcj5aaGFvLCBNLjwvYXV0aG9yPjxhdXRob3I+QmFydG9zY2gsIEIuPC9h
dXRob3I+PGF1dGhvcj5BbHRlciwgSC48L2F1dGhvcj48YXV0aG9yPkVtZXJzb24sIFMuIFUuPC9h
dXRob3I+PGF1dGhvcj5Db3NzZXQsIEYuIEwuPC9hdXRob3I+PGF1dGhvcj5QdXJjZWxsLCBSLiBI
LjwvYXV0aG9yPjxhdXRob3I+QnVraCwgSi48L2F1dGhvcj48L2F1dGhvcnM+PC9jb250cmlidXRv
cnM+PGF1dGgtYWRkcmVzcz5MYWJvcmF0b3J5IG9mIEluZmVjdGlvdXMgRGlzZWFzZXMsIE5hdGlv
bmFsIEluc3RpdHV0ZSBvZiBBbGxlcmd5IGFuZCBJbmZlY3Rpb3VzIERpc2Vhc2VzLCBOYXRpb25h
bCBJbnN0aXR1dGVzIG9mIEhlYWx0aCwgQmV0aGVzZGEsIE1EIDIwODkyLCBVU0EuPC9hdXRoLWFk
ZHJlc3M+PHRpdGxlcz48dGl0bGU+RXZpZGVuY2UgZm9yIGNyb3NzLWdlbm90eXBlIG5ldXRyYWxp
emF0aW9uIG9mIGhlcGF0aXRpcyBDIHZpcnVzIHBzZXVkby1wYXJ0aWNsZXMgYW5kIGVuaGFuY2Vt
ZW50IG9mIGluZmVjdGl2aXR5IGJ5IGFwb2xpcG9wcm90ZWluIEMx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NDU2MC01PC9wYWdlcz48dm9sdW1l
PjEwMjwvdm9sdW1lPjxudW1iZXI+MTI8L251bWJlcj48ZWRpdGlvbj4yMDA1LzAzLzE2PC9lZGl0
aW9uPjxrZXl3b3Jkcz48a2V5d29yZD5BbmltYWxzPC9rZXl3b3JkPjxrZXl3b3JkPkFudGlib2Rp
ZXMsIFZpcmFsL2Jsb29kPC9rZXl3b3JkPjxrZXl3b3JkPkFwb2xpcG9wcm90ZWluIEMtSTwva2V5
d29yZD48a2V5d29yZD5BcG9saXBvcHJvdGVpbnMgQy9ibG9vZC8qaW1tdW5vbG9neTwva2V5d29y
ZD48a2V5d29yZD5Dcm9zcyBSZWFjdGlvbnM8L2tleXdvcmQ+PGtleXdvcmQ+R2Vub3R5cGU8L2tl
eXdvcmQ+PGtleXdvcmQ+SGVwYWNpdmlydXMvKmdlbmV0aWNzLyppbW11bm9sb2d5L3BhdGhvZ2Vu
aWNpdHk8L2tleXdvcmQ+PGtleXdvcmQ+SGVwYXRpdGlzIEMsIENocm9uaWMvYmxvb2QvKmltbXVu
b2xvZ3kvKnZpcm9sb2d5PC9rZXl3b3JkPjxrZXl3b3JkPkh1bWFuczwva2V5d29yZD48a2V5d29y
ZD5OZXV0cmFsaXphdGlvbiBUZXN0czwva2V5d29yZD48a2V5d29yZD5QYW4gdHJvZ2xvZHl0ZXMv
aW1tdW5vbG9neTwva2V5d29yZD48a2V5d29yZD5WaXJhbCBFbnZlbG9wZSBQcm90ZWlucy9pbW11
bm9sb2d5PC9rZXl3b3JkPjxrZXl3b3JkPlZpcnVsZW5jZTwva2V5d29yZD48L2tleXdvcmRzPjxk
YXRlcz48eWVhcj4yMDA1PC95ZWFyPjxwdWItZGF0ZXM+PGRhdGU+TWFyIDIyPC9kYXRlPjwvcHVi
LWRhdGVzPjwvZGF0ZXM+PGlzYm4+MDAyNy04NDI0IChQcmludCkmI3hEOzAwMjctODQyNCAoTGlu
a2luZyk8L2lzYm4+PGFjY2Vzc2lvbi1udW0+MTU3Njc1Nzg8L2FjY2Vzc2lvbi1udW0+PHVybHM+
PHJlbGF0ZWQtdXJscz48dXJsPmh0dHA6Ly93d3cubmNiaS5ubG0ubmloLmdvdi9wdWJtZWQvMTU3
Njc1Nzg8L3VybD48dXJsPmh0dHA6Ly93d3cucG5hcy5vcmcvY29udGVudC8xMDIvMTIvNDU2MC5m
dWxsLnBkZjwvdXJsPjwvcmVsYXRlZC11cmxzPjwvdXJscz48Y3VzdG9tMj41NTU1MDc8L2N1c3Rv
bTI+PGVsZWN0cm9uaWMtcmVzb3VyY2UtbnVtPjEwLjEwNzMvcG5hcy4wNTAxMjc1MTAyPC9lbGVj
dHJvbmljLXJlc291cmNlLW51bT48bGFuZ3VhZ2U+ZW5nPC9sYW5ndWFnZT48L3JlY29yZD48L0Np
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uaWVyPC9BdXRob3I+PFllYXI+MjAwODwvWWVhcj48
UmVjTnVtPjc4NDwvUmVjTnVtPjxEaXNwbGF5VGV4dD48c3R5bGUgZmFjZT0ic3VwZXJzY3JpcHQi
PlsxMDgsIDExMiwgMTU3XTwvc3R5bGU+PC9EaXNwbGF5VGV4dD48cmVjb3JkPjxyZWMtbnVtYmVy
Pjc4NDwvcmVjLW51bWJlcj48Zm9yZWlnbi1rZXlzPjxrZXkgYXBwPSJFTiIgZGItaWQ9InYweHd2
ZWRyMnRlZGFxZTl6MjV4YXY5NGRkZWZhdHhhdnAwNSIgdGltZXN0YW1wPSIxMzQ4MTQzNDUxIj43
ODQ8L2tleT48L2ZvcmVpZ24ta2V5cz48cmVmLXR5cGUgbmFtZT0iSm91cm5hbCBBcnRpY2xlIj4x
NzwvcmVmLXR5cGU+PGNvbnRyaWJ1dG9ycz48YXV0aG9ycz48YXV0aG9yPk1ldW5pZXIsIEouIEMu
PC9hdXRob3I+PGF1dGhvcj5SdXNzZWxsLCBSLiBTLjwvYXV0aG9yPjxhdXRob3I+RW5nbGUsIFIu
IEUuPC9hdXRob3I+PGF1dGhvcj5GYXVsaywgSy4gTi48L2F1dGhvcj48YXV0aG9yPlB1cmNlbGws
IFIuIEguPC9hdXRob3I+PGF1dGhvcj5FbWVyc29uLCBTLiBVLjwvYXV0aG9yPjwvYXV0aG9ycz48
L2NvbnRyaWJ1dG9ycz48YXV0aC1hZGRyZXNzPlZpcmFsIEVudmVsb3BlcyBhbmQgUmV0cm92aXJ1
cyBFbmdpbmVlcmluZywgSHVtYW4gVmlyb2xvZ3kgRGVwYXJ0bWVudCwgSU5TRVJNIFU3NTgsIEVj
b2xlIE5vcm1hbGUgU3VwZXJpZXVyZSBkZSBMeW9uLCA0NiBhbGxlZSBkJmFwb3M7SXRhbGllLCA2
OTM2NCBMeW9uIENlZGV4IDA3LCBGcmFuY2UuIGplYW4tY2hyaXN0b3BoZS5tZXVuaWVyQGVucy1s
eW9uLmZyPC9hdXRoLWFkZHJlc3M+PHRpdGxlcz48dGl0bGU+QXBvbGlwb3Byb3RlaW4gYzEgYXNz
b2NpYXRpb24gd2l0aCBoZXBhdGl0aXMgQyB2aXJ1czwvdGl0bGU+PHNlY29uZGFyeS10aXRsZT5K
IFZpcm9sPC9zZWNvbmRhcnktdGl0bGU+PGFsdC10aXRsZT5Kb3VybmFsIG9mIHZpcm9sb2d5PC9h
bHQtdGl0bGU+PC90aXRsZXM+PHBlcmlvZGljYWw+PGZ1bGwtdGl0bGU+SiBWaXJvbDwvZnVsbC10
aXRsZT48L3BlcmlvZGljYWw+PGFsdC1wZXJpb2RpY2FsPjxmdWxsLXRpdGxlPkpvdXJuYWwgb2Yg
dmlyb2xvZ3k8L2Z1bGwtdGl0bGU+PC9hbHQtcGVyaW9kaWNhbD48cGFnZXM+OTY0Ny01NjwvcGFn
ZXM+PHZvbHVtZT44Mjwvdm9sdW1lPjxudW1iZXI+MTk8L251bWJlcj48ZWRpdGlvbj4yMDA4LzA4
LzAxPC9lZGl0aW9uPjxrZXl3b3Jkcz48a2V5d29yZD5BbmltYWxzPC9rZXl3b3JkPjxrZXl3b3Jk
PkFwb2xpcG9wcm90ZWluIEMtSS8qbWV0YWJvbGlzbTwva2V5d29yZD48a2V5d29yZD5DZWxsIExp
bmU8L2tleXdvcmQ+PGtleXdvcmQ+Q2VsbCBTZXBhcmF0aW9uPC9rZXl3b3JkPjxrZXl3b3JkPkZs
b3cgQ3l0b21ldHJ5PC9rZXl3b3JkPjxrZXl3b3JkPkZsdW9yZXNjZW50IEFudGlib2R5IFRlY2hu
aXF1ZSwgSW5kaXJlY3Q8L2tleXdvcmQ+PGtleXdvcmQ+R2Vub21lLCBWaXJhbDwva2V5d29yZD48
a2V5d29yZD5HbHljb3Byb3RlaW5zL2NoZW1pc3RyeTwva2V5d29yZD48a2V5d29yZD5IZXBhY2l2
aXJ1cy8qbWV0YWJvbGlzbTwva2V5d29yZD48a2V5d29yZD5IZXBhcmFuIFN1bGZhdGUgUHJvdGVv
Z2x5Y2Fucy9jaGVtaXN0cnk8L2tleXdvcmQ+PGtleXdvcmQ+SHVtYW5zPC9rZXl3b3JkPjxrZXl3
b3JkPkltbXVub2dsb2J1bGluIEcvY2hlbWlzdHJ5PC9rZXl3b3JkPjxrZXl3b3JkPkxpcG9wcm90
ZWlucy9jaGVtaXN0cnkvbWV0YWJvbGlzbTwva2V5d29yZD48a2V5d29yZD5Qcm90ZWluIEJpbmRp
bmc8L2tleXdvcmQ+PGtleXdvcmQ+UHJvdGVpbiBTdHJ1Y3R1cmUsIFRlcnRpYXJ5PC9rZXl3b3Jk
Pjwva2V5d29yZHM+PGRhdGVzPjx5ZWFyPjIwMDg8L3llYXI+PHB1Yi1kYXRlcz48ZGF0ZT5PY3Q8
L2RhdGU+PC9wdWItZGF0ZXM+PC9kYXRlcz48aXNibj4xMDk4LTU1MTQgKEVsZWN0cm9uaWMpJiN4
RDswMDIyLTUzOFggKExpbmtpbmcpPC9pc2JuPjxhY2Nlc3Npb24tbnVtPjE4NjY3NDk4PC9hY2Nl
c3Npb24tbnVtPjx3b3JrLXR5cGU+UmVzZWFyY2ggU3VwcG9ydCwgTi5JLkguLCBJbnRyYW11cmFs
PC93b3JrLXR5cGU+PHVybHM+PHJlbGF0ZWQtdXJscz48dXJsPmh0dHA6Ly93d3cubmNiaS5ubG0u
bmloLmdvdi9wdWJtZWQvMTg2Njc0OTg8L3VybD48dXJsPmh0dHA6Ly9qdmkuYXNtLm9yZy9jb250
ZW50LzgyLzE5Lzk2NDcuZnVsbC5wZGY8L3VybD48L3JlbGF0ZWQtdXJscz48L3VybHM+PGN1c3Rv
bTI+MjU0Njk2MzwvY3VzdG9tMj48ZWxlY3Ryb25pYy1yZXNvdXJjZS1udW0+MTAuMTEyOC9KVkku
MDA5MTQtMDg8L2VsZWN0cm9uaWMtcmVzb3VyY2UtbnVtPjxsYW5ndWFnZT5lbmc8L2xhbmd1YWdl
PjwvcmVjb3JkPjwvQ2l0ZT48Q2l0ZT48QXV0aG9yPkRyZXV4PC9BdXRob3I+PFllYXI+MjAwNzwv
WWVhcj48UmVjTnVtPjEwMjwvUmVjTnVtPjxyZWNvcmQ+PHJlYy1udW1iZXI+MTAyPC9yZWMtbnVt
YmVyPjxmb3JlaWduLWtleXM+PGtleSBhcHA9IkVOIiBkYi1pZD0idjB4d3ZlZHIydGVkYXFlOXoy
NXhhdjk0ZGRlZmF0eGF2cDA1IiB0aW1lc3RhbXA9IjEzMjI3NDI1NjUiPjEwMjwva2V5PjwvZm9y
ZWlnbi1rZXlzPjxyZWYtdHlwZSBuYW1lPSJKb3VybmFsIEFydGljbGUiPjE3PC9yZWYtdHlwZT48
Y29udHJpYnV0b3JzPjxhdXRob3JzPjxhdXRob3I+RHJldXgsIE0uPC9hdXRob3I+PGF1dGhvcj5C
b3NvbiwgQi48L2F1dGhvcj48YXV0aG9yPlJpY2FyZC1CbHVtLCBTLjwvYXV0aG9yPjxhdXRob3I+
TW9sbGUsIEouPC9hdXRob3I+PGF1dGhvcj5MYXZpbGxldHRlLCBELjwvYXV0aG9yPjxhdXRob3I+
QmFydG9zY2gsIEIuPC9hdXRob3I+PGF1dGhvcj5QZWNoZXVyLCBFLiBJLjwvYXV0aG9yPjxhdXRo
b3I+Q29zc2V0LCBGLiBMLjwvYXV0aG9yPjwvYXV0aG9ycz48L2NvbnRyaWJ1dG9ycz48YXV0aC1h
ZGRyZXNzPlVuaXZlcnNpdGUgZGUgTHlvbiwgKFVDQi1MeW9uMSksIElGUjEyOCwgSU5TRVJNLCBV
NzU4LCBhbmQgRWNvbGUgTm9ybWFsZSBTdXBlcmlldXJlIGRlIEx5b24sIEx5b24sIEYtNjkwMDcs
IEZyYW5jZS48L2F1dGgtYWRkcmVzcz48dGl0bGVzPjx0aXRsZT5UaGUgZXhjaGFuZ2VhYmxlIGFw
b2xpcG9wcm90ZWluIEFwb0MtSSBwcm9tb3RlcyBtZW1icmFuZSBmdXNpb24gb2YgaGVwYXRpdGlz
IEMgdmlydXM8L3RpdGxlPjxzZWNvbmRhcnktdGl0bGU+SiBCaW9sIENoZW08L3NlY29uZGFyeS10
aXRsZT48L3RpdGxlcz48cGVyaW9kaWNhbD48ZnVsbC10aXRsZT5KIEJpb2wgQ2hlbTwvZnVsbC10
aXRsZT48L3BlcmlvZGljYWw+PHBhZ2VzPjMyMzU3LTY5PC9wYWdlcz48dm9sdW1lPjI4Mjwvdm9s
dW1lPjxudW1iZXI+NDQ8L251bWJlcj48ZWRpdGlvbj4yMDA3LzA5LzAxPC9lZGl0aW9uPjxrZXl3
b3Jkcz48a2V5d29yZD5BcG9saXBvcHJvdGVpbiBDLUkvKm1ldGFib2xpc208L2tleXdvcmQ+PGtl
eXdvcmQ+Q2VsbCBMaW5lLCBUdW1vcjwva2V5d29yZD48a2V5d29yZD5IZXBhY2l2aXJ1cy8qcGh5
c2lvbG9neTwva2V5d29yZD48a2V5d29yZD5IdW1hbnM8L2tleXdvcmQ+PGtleXdvcmQ+TGlwb3By
b3RlaW5zLCBIREwvbWV0YWJvbGlzbTwva2V5d29yZD48a2V5d29yZD5TY2F2ZW5nZXIgUmVjZXB0
b3JzLCBDbGFzcyBCL21ldGFib2xpc208L2tleXdvcmQ+PGtleXdvcmQ+VmlyYWwgUHJvdGVpbnMv
bWV0YWJvbGlzbTwva2V5d29yZD48a2V5d29yZD4qVmlydXMgSW50ZXJuYWxpemF0aW9uPC9rZXl3
b3JkPjwva2V5d29yZHM+PGRhdGVzPjx5ZWFyPjIwMDc8L3llYXI+PHB1Yi1kYXRlcz48ZGF0ZT5O
b3YgMjwvZGF0ZT48L3B1Yi1kYXRlcz48L2RhdGVzPjxpc2JuPjAwMjEtOTI1OCAoUHJpbnQpJiN4
RDswMDIxLTkyNTggKExpbmtpbmcpPC9pc2JuPjxhY2Nlc3Npb24tbnVtPjE3NzYxNjc0PC9hY2Nl
c3Npb24tbnVtPjx1cmxzPjxyZWxhdGVkLXVybHM+PHVybD5odHRwOi8vd3d3Lm5jYmkubmxtLm5p
aC5nb3YvZW50cmV6L3F1ZXJ5LmZjZ2k/Y21kPVJldHJpZXZlJmFtcDtkYj1QdWJNZWQmYW1wO2Rv
cHQ9Q2l0YXRpb24mYW1wO2xpc3RfdWlkcz0xNzc2MTY3NDwvdXJsPjx1cmw+aHR0cDovL3d3dy5q
YmMub3JnL2NvbnRlbnQvMjgyLzQ0LzMyMzU3LmZ1bGwucGRmPC91cmw+PC9yZWxhdGVkLXVybHM+
PC91cmxzPjxlbGVjdHJvbmljLXJlc291cmNlLW51bT5NNzA1MzU4MjAwIFtwaWldJiN4RDsxMC4x
MDc0L2piYy5NNzA1MzU4MjAwPC9lbGVjdHJvbmljLXJlc291cmNlLW51bT48bGFuZ3VhZ2U+ZW5n
PC9sYW5ndWFnZT48L3JlY29yZD48L0NpdGU+PENpdGU+PEF1dGhvcj5NZXVuaWVyPC9BdXRob3I+
PFllYXI+MjAwNTwvWWVhcj48UmVjTnVtPjExNDE8L1JlY051bT48cmVjb3JkPjxyZWMtbnVtYmVy
PjExNDE8L3JlYy1udW1iZXI+PGZvcmVpZ24ta2V5cz48a2V5IGFwcD0iRU4iIGRiLWlkPSJ2MHh3
dmVkcjJ0ZWRhcWU5ejI1eGF2OTRkZGVmYXR4YXZwMDUiIHRpbWVzdGFtcD0iMTM4NzU0NzAzNCI+
MTE0MTwva2V5PjwvZm9yZWlnbi1rZXlzPjxyZWYtdHlwZSBuYW1lPSJKb3VybmFsIEFydGljbGUi
PjE3PC9yZWYtdHlwZT48Y29udHJpYnV0b3JzPjxhdXRob3JzPjxhdXRob3I+TWV1bmllciwgSi4g
Qy48L2F1dGhvcj48YXV0aG9yPkVuZ2xlLCBSLiBFLjwvYXV0aG9yPjxhdXRob3I+RmF1bGssIEsu
PC9hdXRob3I+PGF1dGhvcj5aaGFvLCBNLjwvYXV0aG9yPjxhdXRob3I+QmFydG9zY2gsIEIuPC9h
dXRob3I+PGF1dGhvcj5BbHRlciwgSC48L2F1dGhvcj48YXV0aG9yPkVtZXJzb24sIFMuIFUuPC9h
dXRob3I+PGF1dGhvcj5Db3NzZXQsIEYuIEwuPC9hdXRob3I+PGF1dGhvcj5QdXJjZWxsLCBSLiBI
LjwvYXV0aG9yPjxhdXRob3I+QnVraCwgSi48L2F1dGhvcj48L2F1dGhvcnM+PC9jb250cmlidXRv
cnM+PGF1dGgtYWRkcmVzcz5MYWJvcmF0b3J5IG9mIEluZmVjdGlvdXMgRGlzZWFzZXMsIE5hdGlv
bmFsIEluc3RpdHV0ZSBvZiBBbGxlcmd5IGFuZCBJbmZlY3Rpb3VzIERpc2Vhc2VzLCBOYXRpb25h
bCBJbnN0aXR1dGVzIG9mIEhlYWx0aCwgQmV0aGVzZGEsIE1EIDIwODkyLCBVU0EuPC9hdXRoLWFk
ZHJlc3M+PHRpdGxlcz48dGl0bGU+RXZpZGVuY2UgZm9yIGNyb3NzLWdlbm90eXBlIG5ldXRyYWxp
emF0aW9uIG9mIGhlcGF0aXRpcyBDIHZpcnVzIHBzZXVkby1wYXJ0aWNsZXMgYW5kIGVuaGFuY2Vt
ZW50IG9mIGluZmVjdGl2aXR5IGJ5IGFwb2xpcG9wcm90ZWluIEMx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GFsdC1wZXJpb2RpY2FsPjxmdWxsLXRpdGxlPlByb2NlZWRpbmdzIG9mIHRoZSBOYXRp
b25hbCBBY2FkZW15IG9mIFNjaWVuY2VzIG9mIHRoZSBVbml0ZWQgU3RhdGVzIG9mIEFtZXJpY2E8
L2Z1bGwtdGl0bGU+PC9hbHQtcGVyaW9kaWNhbD48cGFnZXM+NDU2MC01PC9wYWdlcz48dm9sdW1l
PjEwMjwvdm9sdW1lPjxudW1iZXI+MTI8L251bWJlcj48ZWRpdGlvbj4yMDA1LzAzLzE2PC9lZGl0
aW9uPjxrZXl3b3Jkcz48a2V5d29yZD5BbmltYWxzPC9rZXl3b3JkPjxrZXl3b3JkPkFudGlib2Rp
ZXMsIFZpcmFsL2Jsb29kPC9rZXl3b3JkPjxrZXl3b3JkPkFwb2xpcG9wcm90ZWluIEMtSTwva2V5
d29yZD48a2V5d29yZD5BcG9saXBvcHJvdGVpbnMgQy9ibG9vZC8qaW1tdW5vbG9neTwva2V5d29y
ZD48a2V5d29yZD5Dcm9zcyBSZWFjdGlvbnM8L2tleXdvcmQ+PGtleXdvcmQ+R2Vub3R5cGU8L2tl
eXdvcmQ+PGtleXdvcmQ+SGVwYWNpdmlydXMvKmdlbmV0aWNzLyppbW11bm9sb2d5L3BhdGhvZ2Vu
aWNpdHk8L2tleXdvcmQ+PGtleXdvcmQ+SGVwYXRpdGlzIEMsIENocm9uaWMvYmxvb2QvKmltbXVu
b2xvZ3kvKnZpcm9sb2d5PC9rZXl3b3JkPjxrZXl3b3JkPkh1bWFuczwva2V5d29yZD48a2V5d29y
ZD5OZXV0cmFsaXphdGlvbiBUZXN0czwva2V5d29yZD48a2V5d29yZD5QYW4gdHJvZ2xvZHl0ZXMv
aW1tdW5vbG9neTwva2V5d29yZD48a2V5d29yZD5WaXJhbCBFbnZlbG9wZSBQcm90ZWlucy9pbW11
bm9sb2d5PC9rZXl3b3JkPjxrZXl3b3JkPlZpcnVsZW5jZTwva2V5d29yZD48L2tleXdvcmRzPjxk
YXRlcz48eWVhcj4yMDA1PC95ZWFyPjxwdWItZGF0ZXM+PGRhdGU+TWFyIDIyPC9kYXRlPjwvcHVi
LWRhdGVzPjwvZGF0ZXM+PGlzYm4+MDAyNy04NDI0IChQcmludCkmI3hEOzAwMjctODQyNCAoTGlu
a2luZyk8L2lzYm4+PGFjY2Vzc2lvbi1udW0+MTU3Njc1Nzg8L2FjY2Vzc2lvbi1udW0+PHVybHM+
PHJlbGF0ZWQtdXJscz48dXJsPmh0dHA6Ly93d3cubmNiaS5ubG0ubmloLmdvdi9wdWJtZWQvMTU3
Njc1Nzg8L3VybD48dXJsPmh0dHA6Ly93d3cucG5hcy5vcmcvY29udGVudC8xMDIvMTIvNDU2MC5m
dWxsLnBkZjwvdXJsPjwvcmVsYXRlZC11cmxzPjwvdXJscz48Y3VzdG9tMj41NTU1MDc8L2N1c3Rv
bTI+PGVsZWN0cm9uaWMtcmVzb3VyY2UtbnVtPjEwLjEwNzMvcG5hcy4wNTAxMjc1MTAyPC9lbGVj
dHJvbmljLXJlc291cmNlLW51bT48bGFuZ3VhZ2U+ZW5nPC9sYW5ndWFnZT48L3JlY29yZD48L0Np
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08" w:tooltip="Meunier, 2005 #1141" w:history="1">
        <w:r w:rsidR="000F07FA" w:rsidRPr="00EF2A4D">
          <w:rPr>
            <w:rFonts w:ascii="Book Antiqua" w:hAnsi="Book Antiqua"/>
            <w:noProof/>
            <w:sz w:val="24"/>
            <w:szCs w:val="24"/>
            <w:vertAlign w:val="superscript"/>
            <w:lang w:val="en-US"/>
          </w:rPr>
          <w:t>108</w:t>
        </w:r>
      </w:hyperlink>
      <w:r w:rsidR="001D15C8">
        <w:rPr>
          <w:rFonts w:ascii="Book Antiqua" w:hAnsi="Book Antiqua"/>
          <w:noProof/>
          <w:sz w:val="24"/>
          <w:szCs w:val="24"/>
          <w:vertAlign w:val="superscript"/>
          <w:lang w:val="en-US"/>
        </w:rPr>
        <w:t>,</w:t>
      </w:r>
      <w:hyperlink w:anchor="_ENREF_112" w:tooltip="Dreux, 2007 #102" w:history="1">
        <w:r w:rsidR="000F07FA" w:rsidRPr="00EF2A4D">
          <w:rPr>
            <w:rFonts w:ascii="Book Antiqua" w:hAnsi="Book Antiqua"/>
            <w:noProof/>
            <w:sz w:val="24"/>
            <w:szCs w:val="24"/>
            <w:vertAlign w:val="superscript"/>
            <w:lang w:val="en-US"/>
          </w:rPr>
          <w:t>112</w:t>
        </w:r>
      </w:hyperlink>
      <w:r w:rsidR="001D15C8">
        <w:rPr>
          <w:rFonts w:ascii="Book Antiqua" w:hAnsi="Book Antiqua"/>
          <w:noProof/>
          <w:sz w:val="24"/>
          <w:szCs w:val="24"/>
          <w:vertAlign w:val="superscript"/>
          <w:lang w:val="en-US"/>
        </w:rPr>
        <w:t>,</w:t>
      </w:r>
      <w:hyperlink w:anchor="_ENREF_157" w:tooltip="Meunier, 2008 #784" w:history="1">
        <w:r w:rsidR="000F07FA" w:rsidRPr="00EF2A4D">
          <w:rPr>
            <w:rFonts w:ascii="Book Antiqua" w:hAnsi="Book Antiqua"/>
            <w:noProof/>
            <w:sz w:val="24"/>
            <w:szCs w:val="24"/>
            <w:vertAlign w:val="superscript"/>
            <w:lang w:val="en-US"/>
          </w:rPr>
          <w:t>15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9A4D86" w:rsidRPr="00EF2A4D">
        <w:rPr>
          <w:rFonts w:ascii="Book Antiqua" w:hAnsi="Book Antiqua"/>
          <w:sz w:val="24"/>
          <w:szCs w:val="24"/>
          <w:lang w:val="en-US"/>
        </w:rPr>
        <w:t>.</w:t>
      </w:r>
      <w:r w:rsidR="0060070D" w:rsidRPr="00EF2A4D">
        <w:rPr>
          <w:rFonts w:ascii="Book Antiqua" w:hAnsi="Book Antiqua"/>
          <w:sz w:val="24"/>
          <w:szCs w:val="24"/>
          <w:lang w:val="en-US"/>
        </w:rPr>
        <w:t xml:space="preserve"> </w:t>
      </w:r>
      <w:r w:rsidR="001D6883" w:rsidRPr="00EF2A4D">
        <w:rPr>
          <w:rFonts w:ascii="Book Antiqua" w:hAnsi="Book Antiqua"/>
          <w:sz w:val="24"/>
          <w:szCs w:val="24"/>
          <w:lang w:val="en-US"/>
        </w:rPr>
        <w:t xml:space="preserve">As mentioned, </w:t>
      </w:r>
      <w:r w:rsidR="00E171F2" w:rsidRPr="00EF2A4D">
        <w:rPr>
          <w:rFonts w:ascii="Book Antiqua" w:hAnsi="Book Antiqua"/>
          <w:sz w:val="24"/>
          <w:szCs w:val="24"/>
          <w:lang w:val="en-US"/>
        </w:rPr>
        <w:t>ApoCI enhance</w:t>
      </w:r>
      <w:r w:rsidR="001D6883" w:rsidRPr="00EF2A4D">
        <w:rPr>
          <w:rFonts w:ascii="Book Antiqua" w:hAnsi="Book Antiqua"/>
          <w:sz w:val="24"/>
          <w:szCs w:val="24"/>
          <w:lang w:val="en-US"/>
        </w:rPr>
        <w:t>s</w:t>
      </w:r>
      <w:r w:rsidR="00E171F2" w:rsidRPr="00EF2A4D">
        <w:rPr>
          <w:rFonts w:ascii="Book Antiqua" w:hAnsi="Book Antiqua"/>
          <w:sz w:val="24"/>
          <w:szCs w:val="24"/>
          <w:lang w:val="en-US"/>
        </w:rPr>
        <w:t xml:space="preserve"> HCV infectivity by specifically promoting HCV </w:t>
      </w:r>
      <w:r w:rsidR="008B7998" w:rsidRPr="00EF2A4D">
        <w:rPr>
          <w:rFonts w:ascii="Book Antiqua" w:hAnsi="Book Antiqua"/>
          <w:sz w:val="24"/>
          <w:szCs w:val="24"/>
          <w:lang w:val="en-US"/>
        </w:rPr>
        <w:t>fusion</w:t>
      </w:r>
      <w:r w:rsidR="00E171F2" w:rsidRPr="00EF2A4D">
        <w:rPr>
          <w:rFonts w:ascii="Book Antiqua" w:hAnsi="Book Antiqua"/>
          <w:sz w:val="24"/>
          <w:szCs w:val="24"/>
          <w:lang w:val="en-US"/>
        </w:rPr>
        <w:t xml:space="preserve">. </w:t>
      </w:r>
      <w:r w:rsidR="005147C4" w:rsidRPr="00EF2A4D">
        <w:rPr>
          <w:rFonts w:ascii="Book Antiqua" w:hAnsi="Book Antiqua"/>
          <w:sz w:val="24"/>
          <w:szCs w:val="24"/>
          <w:lang w:val="en-US"/>
        </w:rPr>
        <w:t>It should be noted that higher concentrations of ApoCI inhibited</w:t>
      </w:r>
      <w:r w:rsidR="00CE06A7" w:rsidRPr="00EF2A4D">
        <w:rPr>
          <w:rFonts w:ascii="Book Antiqua" w:hAnsi="Book Antiqua"/>
          <w:sz w:val="24"/>
          <w:szCs w:val="24"/>
          <w:lang w:val="en-US"/>
        </w:rPr>
        <w:t xml:space="preserve"> </w:t>
      </w:r>
      <w:r w:rsidR="005147C4" w:rsidRPr="00EF2A4D">
        <w:rPr>
          <w:rFonts w:ascii="Book Antiqua" w:hAnsi="Book Antiqua"/>
          <w:sz w:val="24"/>
          <w:szCs w:val="24"/>
          <w:lang w:val="en-US"/>
        </w:rPr>
        <w:t>HCVpp infectivity by specifically</w:t>
      </w:r>
      <w:r w:rsidR="001D15C8">
        <w:rPr>
          <w:rFonts w:ascii="Book Antiqua" w:hAnsi="Book Antiqua"/>
          <w:sz w:val="24"/>
          <w:szCs w:val="24"/>
          <w:lang w:val="en-US"/>
        </w:rPr>
        <w:t xml:space="preserve"> disrupting the viral membrane</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Dreux&lt;/Author&gt;&lt;Year&gt;2007&lt;/Year&gt;&lt;RecNum&gt;102&lt;/RecNum&gt;&lt;DisplayText&gt;&lt;style face="superscript"&gt;[112]&lt;/style&gt;&lt;/DisplayText&gt;&lt;record&gt;&lt;rec-number&gt;102&lt;/rec-number&gt;&lt;foreign-keys&gt;&lt;key app="EN" db-id="v0xwvedr2tedaqe9z25xav94ddefatxavp05" timestamp="1322742565"&gt;102&lt;/key&gt;&lt;/foreign-keys&gt;&lt;ref-type name="Journal Article"&gt;17&lt;/ref-type&gt;&lt;contributors&gt;&lt;authors&gt;&lt;author&gt;Dreux, M.&lt;/author&gt;&lt;author&gt;Boson, B.&lt;/author&gt;&lt;author&gt;Ricard-Blum, S.&lt;/author&gt;&lt;author&gt;Molle, J.&lt;/author&gt;&lt;author&gt;Lavillette, D.&lt;/author&gt;&lt;author&gt;Bartosch, B.&lt;/author&gt;&lt;author&gt;Pecheur, E. I.&lt;/author&gt;&lt;author&gt;Cosset, F. L.&lt;/author&gt;&lt;/authors&gt;&lt;/contributors&gt;&lt;auth-address&gt;Universite de Lyon, (UCB-Lyon1), IFR128, INSERM, U758, and Ecole Normale Superieure de Lyon, Lyon, F-69007, France.&lt;/auth-address&gt;&lt;titles&gt;&lt;title&gt;The exchangeable apolipoprotein ApoC-I promotes membrane fusion of hepatitis C virus&lt;/title&gt;&lt;secondary-title&gt;J Biol Chem&lt;/secondary-title&gt;&lt;/titles&gt;&lt;periodical&gt;&lt;full-title&gt;J Biol Chem&lt;/full-title&gt;&lt;/periodical&gt;&lt;pages&gt;32357-69&lt;/pages&gt;&lt;volume&gt;282&lt;/volume&gt;&lt;number&gt;44&lt;/number&gt;&lt;edition&gt;2007/09/01&lt;/edition&gt;&lt;keywords&gt;&lt;keyword&gt;Apolipoprotein C-I/*metabolism&lt;/keyword&gt;&lt;keyword&gt;Cell Line, Tumor&lt;/keyword&gt;&lt;keyword&gt;Hepacivirus/*physiology&lt;/keyword&gt;&lt;keyword&gt;Humans&lt;/keyword&gt;&lt;keyword&gt;Lipoproteins, HDL/metabolism&lt;/keyword&gt;&lt;keyword&gt;Scavenger Receptors, Class B/metabolism&lt;/keyword&gt;&lt;keyword&gt;Viral Proteins/metabolism&lt;/keyword&gt;&lt;keyword&gt;*Virus Internalization&lt;/keyword&gt;&lt;/keywords&gt;&lt;dates&gt;&lt;year&gt;2007&lt;/year&gt;&lt;pub-dates&gt;&lt;date&gt;Nov 2&lt;/date&gt;&lt;/pub-dates&gt;&lt;/dates&gt;&lt;isbn&gt;0021-9258 (Print)&amp;#xD;0021-9258 (Linking)&lt;/isbn&gt;&lt;accession-num&gt;17761674&lt;/accession-num&gt;&lt;urls&gt;&lt;related-urls&gt;&lt;url&gt;http://www.ncbi.nlm.nih.gov/entrez/query.fcgi?cmd=Retrieve&amp;amp;db=PubMed&amp;amp;dopt=Citation&amp;amp;list_uids=17761674&lt;/url&gt;&lt;url&gt;http://www.jbc.org/content/282/44/32357.full.pdf&lt;/url&gt;&lt;/related-urls&gt;&lt;/urls&gt;&lt;electronic-resource-num&gt;M705358200 [pii]&amp;#xD;10.1074/jbc.M705358200&lt;/electronic-resource-num&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2" w:tooltip="Dreux, 2007 #102" w:history="1">
        <w:r w:rsidR="000F07FA" w:rsidRPr="00EF2A4D">
          <w:rPr>
            <w:rFonts w:ascii="Book Antiqua" w:hAnsi="Book Antiqua"/>
            <w:noProof/>
            <w:sz w:val="24"/>
            <w:szCs w:val="24"/>
            <w:vertAlign w:val="superscript"/>
            <w:lang w:val="en-US"/>
          </w:rPr>
          <w:t>11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E171F2" w:rsidRPr="00EF2A4D">
        <w:rPr>
          <w:rFonts w:ascii="Book Antiqua" w:hAnsi="Book Antiqua"/>
          <w:sz w:val="24"/>
          <w:szCs w:val="24"/>
          <w:lang w:val="en-US"/>
        </w:rPr>
        <w:t>.</w:t>
      </w:r>
    </w:p>
    <w:p w14:paraId="762BC9C3" w14:textId="4825A89F" w:rsidR="006B3C4B" w:rsidRPr="001D15C8" w:rsidRDefault="00B52277" w:rsidP="005B3E13">
      <w:pPr>
        <w:adjustRightInd w:val="0"/>
        <w:snapToGrid w:val="0"/>
        <w:spacing w:after="0" w:line="360" w:lineRule="auto"/>
        <w:ind w:firstLineChars="100" w:firstLine="240"/>
        <w:jc w:val="both"/>
        <w:rPr>
          <w:rFonts w:ascii="Book Antiqua" w:hAnsi="Book Antiqua"/>
          <w:b/>
          <w:sz w:val="24"/>
          <w:szCs w:val="24"/>
        </w:rPr>
      </w:pPr>
      <w:r w:rsidRPr="00EF2A4D">
        <w:rPr>
          <w:rFonts w:ascii="Book Antiqua" w:hAnsi="Book Antiqua"/>
          <w:sz w:val="24"/>
          <w:szCs w:val="24"/>
          <w:lang w:val="en-US"/>
        </w:rPr>
        <w:t>In support of the tight association with lipoproteins, i</w:t>
      </w:r>
      <w:r w:rsidR="00CC485C" w:rsidRPr="00EF2A4D">
        <w:rPr>
          <w:rFonts w:ascii="Book Antiqua" w:hAnsi="Book Antiqua"/>
          <w:sz w:val="24"/>
          <w:szCs w:val="24"/>
          <w:lang w:val="en-US"/>
        </w:rPr>
        <w:t xml:space="preserve">t was observed that the lipid composition of HCV particles is strikingly different from cell membranes, </w:t>
      </w:r>
      <w:r w:rsidR="00EB6088" w:rsidRPr="00EF2A4D">
        <w:rPr>
          <w:rFonts w:ascii="Book Antiqua" w:hAnsi="Book Antiqua"/>
          <w:sz w:val="24"/>
          <w:szCs w:val="24"/>
          <w:lang w:val="en-US"/>
        </w:rPr>
        <w:t xml:space="preserve">but </w:t>
      </w:r>
      <w:r w:rsidRPr="00EF2A4D">
        <w:rPr>
          <w:rFonts w:ascii="Book Antiqua" w:hAnsi="Book Antiqua"/>
          <w:sz w:val="24"/>
          <w:szCs w:val="24"/>
          <w:lang w:val="en-US"/>
        </w:rPr>
        <w:t xml:space="preserve">its increased ratio of cholesteryl esters-to-phospholipids </w:t>
      </w:r>
      <w:r w:rsidR="001D6883" w:rsidRPr="00EF2A4D">
        <w:rPr>
          <w:rFonts w:ascii="Book Antiqua" w:hAnsi="Book Antiqua"/>
          <w:sz w:val="24"/>
          <w:szCs w:val="24"/>
          <w:lang w:val="en-US"/>
        </w:rPr>
        <w:t xml:space="preserve">rather </w:t>
      </w:r>
      <w:r w:rsidR="00EB6088" w:rsidRPr="00EF2A4D">
        <w:rPr>
          <w:rFonts w:ascii="Book Antiqua" w:hAnsi="Book Antiqua"/>
          <w:sz w:val="24"/>
          <w:szCs w:val="24"/>
          <w:lang w:val="en-US"/>
        </w:rPr>
        <w:t xml:space="preserve">resembles </w:t>
      </w:r>
      <w:r w:rsidR="008B7998" w:rsidRPr="00EF2A4D">
        <w:rPr>
          <w:rFonts w:ascii="Book Antiqua" w:hAnsi="Book Antiqua"/>
          <w:sz w:val="24"/>
          <w:szCs w:val="24"/>
          <w:lang w:val="en-US"/>
        </w:rPr>
        <w:t>that</w:t>
      </w:r>
      <w:r w:rsidR="001D15C8">
        <w:rPr>
          <w:rFonts w:ascii="Book Antiqua" w:hAnsi="Book Antiqua"/>
          <w:sz w:val="24"/>
          <w:szCs w:val="24"/>
          <w:lang w:val="en-US"/>
        </w:rPr>
        <w:t xml:space="preserve"> of LDL and VLDL</w:t>
      </w:r>
      <w:r w:rsidR="003635EA" w:rsidRPr="00EF2A4D">
        <w:rPr>
          <w:rFonts w:ascii="Book Antiqua" w:hAnsi="Book Antiqua"/>
          <w:sz w:val="24"/>
          <w:szCs w:val="24"/>
        </w:rPr>
        <w:fldChar w:fldCharType="begin">
          <w:fldData xml:space="preserve">PEVuZE5vdGU+PENpdGU+PEF1dGhvcj5NZXJ6PC9BdXRob3I+PFllYXI+MjAxMTwvWWVhcj48UmVj
TnVtPjkwOTwvUmVjTnVtPjxEaXNwbGF5VGV4dD48c3R5bGUgZmFjZT0ic3VwZXJzY3JpcHQiPlsx
NTZdPC9zdHlsZT48L0Rpc3BsYXlUZXh0PjxyZWNvcmQ+PHJlYy1udW1iZXI+OTA5PC9yZWMtbnVt
YmVyPjxmb3JlaWduLWtleXM+PGtleSBhcHA9IkVOIiBkYi1pZD0idjB4d3ZlZHIydGVkYXFlOXoy
NXhhdjk0ZGRlZmF0eGF2cDA1IiB0aW1lc3RhbXA9IjEzNzcyNjc3MTgiPjkwOTwva2V5PjwvZm9y
ZWlnbi1rZXlzPjxyZWYtdHlwZSBuYW1lPSJKb3VybmFsIEFydGljbGUiPjE3PC9yZWYtdHlwZT48
Y29udHJpYnV0b3JzPjxhdXRob3JzPjxhdXRob3I+TWVyeiwgQS48L2F1dGhvcj48YXV0aG9yPkxv
bmcsIEcuPC9hdXRob3I+PGF1dGhvcj5IaWV0LCBNLiBTLjwvYXV0aG9yPjxhdXRob3I+QnJ1Z2dl
ciwgQi48L2F1dGhvcj48YXV0aG9yPkNobGFuZGEsIFAuPC9hdXRob3I+PGF1dGhvcj5BbmRyZSwg
UC48L2F1dGhvcj48YXV0aG9yPldpZWxhbmQsIEYuPC9hdXRob3I+PGF1dGhvcj5LcmlqbnNlLUxv
Y2tlciwgSi48L2F1dGhvcj48YXV0aG9yPkJhcnRlbnNjaGxhZ2VyLCBSLjwvYXV0aG9yPjwvYXV0
aG9ycz48L2NvbnRyaWJ1dG9ycz48YXV0aC1hZGRyZXNzPkRlcGFydG1lbnQgb2YgSW5mZWN0aW91
cyBEaXNlYXNlcywgTW9sZWN1bGFyIFZpcm9sb2d5LCBVbml2ZXJzaXR5IG9mIEhlaWRlbGJlcmcs
IEltIE5ldWVuaGVpbWVyIEZlbGQgMzQ1LCA2OTEyMCBIZWlkZWxiZXJnLCBHZXJtYW55LjwvYXV0
aC1hZGRyZXNzPjx0aXRsZXM+PHRpdGxlPkJpb2NoZW1pY2FsIGFuZCBtb3JwaG9sb2dpY2FsIHBy
b3BlcnRpZXMgb2YgaGVwYXRpdGlzIEMgdmlydXMgcGFydGljbGVzIGFuZCBkZXRlcm1pbmF0aW9u
IG9mIHRoZWlyIGxpcGlkb21lPC90aXRsZT48c2Vjb25kYXJ5LXRpdGxlPkogQmlvbCBDaGVtPC9z
ZWNvbmRhcnktdGl0bGU+PGFsdC10aXRsZT5UaGUgSm91cm5hbCBvZiBiaW9sb2dpY2FsIGNoZW1p
c3RyeTwvYWx0LXRpdGxlPjwvdGl0bGVzPjxwZXJpb2RpY2FsPjxmdWxsLXRpdGxlPkogQmlvbCBD
aGVtPC9mdWxsLXRpdGxlPjwvcGVyaW9kaWNhbD48cGFnZXM+MzAxOC0zMjwvcGFnZXM+PHZvbHVt
ZT4yODY8L3ZvbHVtZT48bnVtYmVyPjQ8L251bWJlcj48ZWRpdGlvbj4yMDEwLzExLzA5PC9lZGl0
aW9uPjxrZXl3b3Jkcz48a2V5d29yZD5DZWxsIExpbmU8L2tleXdvcmQ+PGtleXdvcmQ+RXBpdG9w
ZXMvY2hlbWlzdHJ5L2dlbmV0aWNzL21ldGFib2xpc208L2tleXdvcmQ+PGtleXdvcmQ+R2x5Y29w
cm90ZWlucy9jaGVtaXN0cnkvZ2VuZXRpY3MvKm1ldGFib2xpc208L2tleXdvcmQ+PGtleXdvcmQ+
SGVwYWNpdmlydXMvY2hlbWlzdHJ5L2dlbmV0aWNzLyptZXRhYm9saXNtPC9rZXl3b3JkPjxrZXl3
b3JkPkh1bWFuczwva2V5d29yZD48a2V5d29yZD5NZW1icmFuZSBMaXBpZHMvYW5hbHlzaXMvZ2Vu
ZXRpY3MvKm1ldGFib2xpc208L2tleXdvcmQ+PGtleXdvcmQ+VmlyYWwgRW52ZWxvcGUgUHJvdGVp
bnMvY2hlbWlzdHJ5L2dlbmV0aWNzLyptZXRhYm9saXNtPC9rZXl3b3JkPjwva2V5d29yZHM+PGRh
dGVzPjx5ZWFyPjIwMTE8L3llYXI+PHB1Yi1kYXRlcz48ZGF0ZT5KYW4gMjg8L2RhdGU+PC9wdWIt
ZGF0ZXM+PC9kYXRlcz48aXNibj4xMDgzLTM1MVggKEVsZWN0cm9uaWMpJiN4RDswMDIxLTkyNTgg
KExpbmtpbmcpPC9pc2JuPjxhY2Nlc3Npb24tbnVtPjIxMDU2OTg2PC9hY2Nlc3Npb24tbnVtPjx3
b3JrLXR5cGU+UmVzZWFyY2ggU3VwcG9ydCwgTm9uLVUuUy4gR292JmFwb3M7dDwvd29yay10eXBl
Pjx1cmxzPjxyZWxhdGVkLXVybHM+PHVybD5odHRwOi8vd3d3Lm5jYmkubmxtLm5paC5nb3YvcHVi
bWVkLzIxMDU2OTg2PC91cmw+PHVybD5odHRwOi8vd3d3LmpiYy5vcmcvY29udGVudC8yODYvNC8z
MDE4LmZ1bGwucGRmPC91cmw+PC9yZWxhdGVkLXVybHM+PC91cmxzPjxjdXN0b20yPjMwMjQ3OTY8
L2N1c3RvbTI+PGVsZWN0cm9uaWMtcmVzb3VyY2UtbnVtPjEwLjEwNzQvamJjLk0xMTAuMTc1MDE4
PC9lbGVjdHJvbmljLXJlc291cmNlLW51bT48bGFuZ3VhZ2U+ZW5nPC9sYW5ndWFnZT48L3JlY29y
ZD48L0NpdGU+PC9FbmROb3Rl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ZXJ6PC9BdXRob3I+PFllYXI+MjAxMTwvWWVhcj48UmVj
TnVtPjkwOTwvUmVjTnVtPjxEaXNwbGF5VGV4dD48c3R5bGUgZmFjZT0ic3VwZXJzY3JpcHQiPlsx
NTZdPC9zdHlsZT48L0Rpc3BsYXlUZXh0PjxyZWNvcmQ+PHJlYy1udW1iZXI+OTA5PC9yZWMtbnVt
YmVyPjxmb3JlaWduLWtleXM+PGtleSBhcHA9IkVOIiBkYi1pZD0idjB4d3ZlZHIydGVkYXFlOXoy
NXhhdjk0ZGRlZmF0eGF2cDA1IiB0aW1lc3RhbXA9IjEzNzcyNjc3MTgiPjkwOTwva2V5PjwvZm9y
ZWlnbi1rZXlzPjxyZWYtdHlwZSBuYW1lPSJKb3VybmFsIEFydGljbGUiPjE3PC9yZWYtdHlwZT48
Y29udHJpYnV0b3JzPjxhdXRob3JzPjxhdXRob3I+TWVyeiwgQS48L2F1dGhvcj48YXV0aG9yPkxv
bmcsIEcuPC9hdXRob3I+PGF1dGhvcj5IaWV0LCBNLiBTLjwvYXV0aG9yPjxhdXRob3I+QnJ1Z2dl
ciwgQi48L2F1dGhvcj48YXV0aG9yPkNobGFuZGEsIFAuPC9hdXRob3I+PGF1dGhvcj5BbmRyZSwg
UC48L2F1dGhvcj48YXV0aG9yPldpZWxhbmQsIEYuPC9hdXRob3I+PGF1dGhvcj5LcmlqbnNlLUxv
Y2tlciwgSi48L2F1dGhvcj48YXV0aG9yPkJhcnRlbnNjaGxhZ2VyLCBSLjwvYXV0aG9yPjwvYXV0
aG9ycz48L2NvbnRyaWJ1dG9ycz48YXV0aC1hZGRyZXNzPkRlcGFydG1lbnQgb2YgSW5mZWN0aW91
cyBEaXNlYXNlcywgTW9sZWN1bGFyIFZpcm9sb2d5LCBVbml2ZXJzaXR5IG9mIEhlaWRlbGJlcmcs
IEltIE5ldWVuaGVpbWVyIEZlbGQgMzQ1LCA2OTEyMCBIZWlkZWxiZXJnLCBHZXJtYW55LjwvYXV0
aC1hZGRyZXNzPjx0aXRsZXM+PHRpdGxlPkJpb2NoZW1pY2FsIGFuZCBtb3JwaG9sb2dpY2FsIHBy
b3BlcnRpZXMgb2YgaGVwYXRpdGlzIEMgdmlydXMgcGFydGljbGVzIGFuZCBkZXRlcm1pbmF0aW9u
IG9mIHRoZWlyIGxpcGlkb21lPC90aXRsZT48c2Vjb25kYXJ5LXRpdGxlPkogQmlvbCBDaGVtPC9z
ZWNvbmRhcnktdGl0bGU+PGFsdC10aXRsZT5UaGUgSm91cm5hbCBvZiBiaW9sb2dpY2FsIGNoZW1p
c3RyeTwvYWx0LXRpdGxlPjwvdGl0bGVzPjxwZXJpb2RpY2FsPjxmdWxsLXRpdGxlPkogQmlvbCBD
aGVtPC9mdWxsLXRpdGxlPjwvcGVyaW9kaWNhbD48cGFnZXM+MzAxOC0zMjwvcGFnZXM+PHZvbHVt
ZT4yODY8L3ZvbHVtZT48bnVtYmVyPjQ8L251bWJlcj48ZWRpdGlvbj4yMDEwLzExLzA5PC9lZGl0
aW9uPjxrZXl3b3Jkcz48a2V5d29yZD5DZWxsIExpbmU8L2tleXdvcmQ+PGtleXdvcmQ+RXBpdG9w
ZXMvY2hlbWlzdHJ5L2dlbmV0aWNzL21ldGFib2xpc208L2tleXdvcmQ+PGtleXdvcmQ+R2x5Y29w
cm90ZWlucy9jaGVtaXN0cnkvZ2VuZXRpY3MvKm1ldGFib2xpc208L2tleXdvcmQ+PGtleXdvcmQ+
SGVwYWNpdmlydXMvY2hlbWlzdHJ5L2dlbmV0aWNzLyptZXRhYm9saXNtPC9rZXl3b3JkPjxrZXl3
b3JkPkh1bWFuczwva2V5d29yZD48a2V5d29yZD5NZW1icmFuZSBMaXBpZHMvYW5hbHlzaXMvZ2Vu
ZXRpY3MvKm1ldGFib2xpc208L2tleXdvcmQ+PGtleXdvcmQ+VmlyYWwgRW52ZWxvcGUgUHJvdGVp
bnMvY2hlbWlzdHJ5L2dlbmV0aWNzLyptZXRhYm9saXNtPC9rZXl3b3JkPjwva2V5d29yZHM+PGRh
dGVzPjx5ZWFyPjIwMTE8L3llYXI+PHB1Yi1kYXRlcz48ZGF0ZT5KYW4gMjg8L2RhdGU+PC9wdWIt
ZGF0ZXM+PC9kYXRlcz48aXNibj4xMDgzLTM1MVggKEVsZWN0cm9uaWMpJiN4RDswMDIxLTkyNTgg
KExpbmtpbmcpPC9pc2JuPjxhY2Nlc3Npb24tbnVtPjIxMDU2OTg2PC9hY2Nlc3Npb24tbnVtPjx3
b3JrLXR5cGU+UmVzZWFyY2ggU3VwcG9ydCwgTm9uLVUuUy4gR292JmFwb3M7dDwvd29yay10eXBl
Pjx1cmxzPjxyZWxhdGVkLXVybHM+PHVybD5odHRwOi8vd3d3Lm5jYmkubmxtLm5paC5nb3YvcHVi
bWVkLzIxMDU2OTg2PC91cmw+PHVybD5odHRwOi8vd3d3LmpiYy5vcmcvY29udGVudC8yODYvNC8z
MDE4LmZ1bGwucGRmPC91cmw+PC9yZWxhdGVkLXVybHM+PC91cmxzPjxjdXN0b20yPjMwMjQ3OTY8
L2N1c3RvbTI+PGVsZWN0cm9uaWMtcmVzb3VyY2UtbnVtPjEwLjEwNzQvamJjLk0xMTAuMTc1MDE4
PC9lbGVjdHJvbmljLXJlc291cmNlLW51bT48bGFuZ3VhZ2U+ZW5nPC9sYW5ndWFnZT48L3JlY29y
ZD48L0NpdGU+PC9FbmROb3Rl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56" w:tooltip="Merz, 2011 #909" w:history="1">
        <w:r w:rsidR="000F07FA" w:rsidRPr="00EF2A4D">
          <w:rPr>
            <w:rFonts w:ascii="Book Antiqua" w:hAnsi="Book Antiqua"/>
            <w:noProof/>
            <w:sz w:val="24"/>
            <w:szCs w:val="24"/>
            <w:vertAlign w:val="superscript"/>
          </w:rPr>
          <w:t>156</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B6088" w:rsidRPr="00EF2A4D">
        <w:rPr>
          <w:rFonts w:ascii="Book Antiqua" w:hAnsi="Book Antiqua"/>
          <w:sz w:val="24"/>
          <w:szCs w:val="24"/>
          <w:lang w:val="en-US"/>
        </w:rPr>
        <w:t>.</w:t>
      </w:r>
      <w:r w:rsidR="00AF1003" w:rsidRPr="00EF2A4D">
        <w:rPr>
          <w:rFonts w:ascii="Book Antiqua" w:hAnsi="Book Antiqua"/>
          <w:sz w:val="24"/>
          <w:szCs w:val="24"/>
          <w:lang w:val="en-US"/>
        </w:rPr>
        <w:t xml:space="preserve"> Furthermore, t</w:t>
      </w:r>
      <w:r w:rsidR="006B3C4B" w:rsidRPr="00EF2A4D">
        <w:rPr>
          <w:rFonts w:ascii="Book Antiqua" w:hAnsi="Book Antiqua"/>
          <w:sz w:val="24"/>
          <w:szCs w:val="24"/>
        </w:rPr>
        <w:t xml:space="preserve">he association of </w:t>
      </w:r>
      <w:r w:rsidR="006B3C4B" w:rsidRPr="001D15C8">
        <w:rPr>
          <w:rFonts w:ascii="Book Antiqua" w:hAnsi="Book Antiqua"/>
          <w:sz w:val="24"/>
          <w:szCs w:val="24"/>
        </w:rPr>
        <w:t>cholesterol</w:t>
      </w:r>
      <w:r w:rsidR="006B3C4B" w:rsidRPr="00EF2A4D">
        <w:rPr>
          <w:rFonts w:ascii="Book Antiqua" w:hAnsi="Book Antiqua"/>
          <w:sz w:val="24"/>
          <w:szCs w:val="24"/>
        </w:rPr>
        <w:t xml:space="preserve"> and </w:t>
      </w:r>
      <w:r w:rsidR="006B3C4B" w:rsidRPr="001D15C8">
        <w:rPr>
          <w:rFonts w:ascii="Book Antiqua" w:hAnsi="Book Antiqua"/>
          <w:sz w:val="24"/>
          <w:szCs w:val="24"/>
        </w:rPr>
        <w:t>sphingolipids</w:t>
      </w:r>
      <w:r w:rsidR="006B3C4B" w:rsidRPr="00EF2A4D">
        <w:rPr>
          <w:rFonts w:ascii="Book Antiqua" w:hAnsi="Book Antiqua"/>
          <w:sz w:val="24"/>
          <w:szCs w:val="24"/>
        </w:rPr>
        <w:t xml:space="preserve"> with HCV is essential for </w:t>
      </w:r>
      <w:r w:rsidR="002656A6" w:rsidRPr="00EF2A4D">
        <w:rPr>
          <w:rFonts w:ascii="Book Antiqua" w:hAnsi="Book Antiqua"/>
          <w:sz w:val="24"/>
          <w:szCs w:val="24"/>
        </w:rPr>
        <w:t xml:space="preserve">cell internalization, </w:t>
      </w:r>
      <w:r w:rsidR="006B3C4B" w:rsidRPr="00EF2A4D">
        <w:rPr>
          <w:rFonts w:ascii="Book Antiqua" w:hAnsi="Book Antiqua"/>
          <w:sz w:val="24"/>
          <w:szCs w:val="24"/>
        </w:rPr>
        <w:t>v</w:t>
      </w:r>
      <w:r w:rsidR="001D15C8">
        <w:rPr>
          <w:rFonts w:ascii="Book Antiqua" w:hAnsi="Book Antiqua"/>
          <w:sz w:val="24"/>
          <w:szCs w:val="24"/>
        </w:rPr>
        <w:t>irus maturation and infectivity</w:t>
      </w:r>
      <w:r w:rsidR="003635EA" w:rsidRPr="00EF2A4D">
        <w:rPr>
          <w:rFonts w:ascii="Book Antiqua" w:hAnsi="Book Antiqua"/>
          <w:sz w:val="24"/>
          <w:szCs w:val="24"/>
        </w:rPr>
        <w:fldChar w:fldCharType="begin">
          <w:fldData xml:space="preserve">PEVuZE5vdGU+PENpdGU+PEF1dGhvcj5BaXpha2k8L0F1dGhvcj48WWVhcj4yMDA4PC9ZZWFyPjxS
ZWNOdW0+MTA4MjwvUmVjTnVtPjxEaXNwbGF5VGV4dD48c3R5bGUgZmFjZT0ic3VwZXJzY3JpcHQi
PlsxNTgsIDE1OV08L3N0eWxlPjwvRGlzcGxheVRleHQ+PHJlY29yZD48cmVjLW51bWJlcj4xMDgy
PC9yZWMtbnVtYmVyPjxmb3JlaWduLWtleXM+PGtleSBhcHA9IkVOIiBkYi1pZD0idjB4d3ZlZHIy
dGVkYXFlOXoyNXhhdjk0ZGRlZmF0eGF2cDA1IiB0aW1lc3RhbXA9IjEzODYyNTA2MTUiPjEwODI8
L2tleT48L2ZvcmVpZ24ta2V5cz48cmVmLXR5cGUgbmFtZT0iSm91cm5hbCBBcnRpY2xlIj4xNzwv
cmVmLXR5cGU+PGNvbnRyaWJ1dG9ycz48YXV0aG9ycz48YXV0aG9yPkFpemFraSwgSC48L2F1dGhv
cj48YXV0aG9yPk1vcmlrYXdhLCBLLjwvYXV0aG9yPjxhdXRob3I+RnVrYXNhd2EsIE0uPC9hdXRo
b3I+PGF1dGhvcj5IYXJhLCBILjwvYXV0aG9yPjxhdXRob3I+SW5vdWUsIFkuPC9hdXRob3I+PGF1
dGhvcj5UYW5pLCBILjwvYXV0aG9yPjxhdXRob3I+U2FpdG8sIEsuPC9hdXRob3I+PGF1dGhvcj5O
aXNoaWppbWEsIE0uPC9hdXRob3I+PGF1dGhvcj5IYW5hZGEsIEsuPC9hdXRob3I+PGF1dGhvcj5N
YXRzdXVyYSwgWS48L2F1dGhvcj48YXV0aG9yPkxhaSwgTS4gTS48L2F1dGhvcj48YXV0aG9yPk1p
eWFtdXJhLCBULjwvYXV0aG9yPjxhdXRob3I+V2FraXRhLCBULjwvYXV0aG9yPjxhdXRob3I+U3V6
dWtpLCBULjwvYXV0aG9yPjwvYXV0aG9ycz48L2NvbnRyaWJ1dG9ycz48YXV0aC1hZGRyZXNzPkRl
cGFydG1lbnQgb2YgVmlyb2xvZ3kgSUksIE5hdGlvbmFsIEluc3RpdHV0ZSBvZiBJbmZlY3Rpb3Vz
IERpc2Vhc2VzLCAxLTIzLTEgVG95YW1hLCBTaGluanVrdS1rdSwgVG9reW8gMTYyLTg2NDAsIEph
cGFuLjwvYXV0aC1hZGRyZXNzPjx0aXRsZXM+PHRpdGxlPkNyaXRpY2FsIHJvbGUgb2YgdmlyaW9u
LWFzc29jaWF0ZWQgY2hvbGVzdGVyb2wgYW5kIHNwaGluZ29saXBpZCBpbiBoZXBhdGl0aXMgQyB2
aXJ1cyBpbmZlY3Rpb24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U3MTUtMjQ8L3BhZ2VzPjx2b2x1bWU+ODI8L3Zv
bHVtZT48bnVtYmVyPjEyPC9udW1iZXI+PGVkaXRpb24+MjAwOC8wMy8yODwvZWRpdGlvbj48a2V5
d29yZHM+PGtleXdvcmQ+Q2FyY2lub21hLCBIZXBhdG9jZWxsdWxhci9wYXRob2xvZ3k8L2tleXdv
cmQ+PGtleXdvcmQ+Q2VsbCBMaW5lPC9rZXl3b3JkPjxrZXl3b3JkPkNlbGwgTGluZSwgVHVtb3I8
L2tleXdvcmQ+PGtleXdvcmQ+Q2hvbGVzdGVyb2wvYW5hbHlzaXMvaXNvbGF0aW9uICZhbXA7IHB1
cmlmaWNhdGlvbi8qbWV0YWJvbGlzbTwva2V5d29yZD48a2V5d29yZD5IZXBhdGl0aXMgQy8qbWV0
YWJvbGlzbTwva2V5d29yZD48a2V5d29yZD5IdW1hbnM8L2tleXdvcmQ+PGtleXdvcmQ+S2lkbmV5
L2N5dG9sb2d5PC9rZXl3b3JkPjxrZXl3b3JkPkxpdmVyIE5lb3BsYXNtcy9wYXRob2xvZ3k8L2tl
eXdvcmQ+PGtleXdvcmQ+TWVtYnJhbmUgTWljcm9kb21haW5zL3BoeXNpb2xvZ3k8L2tleXdvcmQ+
PGtleXdvcmQ+UGxhc21pZHM8L2tleXdvcmQ+PGtleXdvcmQ+U3BoaW5nb2xpcGlkcy9hbmFseXNp
cy9pc29sYXRpb24gJmFtcDsgcHVyaWZpY2F0aW9uLyptZXRhYm9saXNtPC9rZXl3b3JkPjxrZXl3
b3JkPlNwaGluZ29teWVsaW4gUGhvc3Bob2RpZXN0ZXJhc2UvcGhhcm1hY29sb2d5PC9rZXl3b3Jk
PjxrZXl3b3JkPlZpcmlvbi8qbWV0YWJvbGlzbTwva2V5d29yZD48a2V5d29yZD5iZXRhLUN5Y2xv
ZGV4dHJpbnMvcGhhcm1hY29sb2d5PC9rZXl3b3JkPjwva2V5d29yZHM+PGRhdGVzPjx5ZWFyPjIw
MDg8L3llYXI+PHB1Yi1kYXRlcz48ZGF0ZT5KdW48L2RhdGU+PC9wdWItZGF0ZXM+PC9kYXRlcz48
aXNibj4xMDk4LTU1MTQgKEVsZWN0cm9uaWMpJiN4RDswMDIyLTUzOFggKExpbmtpbmcpPC9pc2Ju
PjxhY2Nlc3Npb24tbnVtPjE4MzY3NTMzPC9hY2Nlc3Npb24tbnVtPjx3b3JrLXR5cGU+UmVzZWFy
Y2ggU3VwcG9ydCwgTm9uLVUuUy4gR292JmFwb3M7dDwvd29yay10eXBlPjx1cmxzPjxyZWxhdGVk
LXVybHM+PHVybD5odHRwOi8vd3d3Lm5jYmkubmxtLm5paC5nb3YvcHVibWVkLzE4MzY3NTMzPC91
cmw+PHVybD5odHRwOi8vanZpLmFzbS5vcmcvY29udGVudC84Mi8xMi81NzE1LmZ1bGwucGRmPC91
cmw+PC9yZWxhdGVkLXVybHM+PC91cmxzPjxjdXN0b20yPjIzOTUxMzI8L2N1c3RvbTI+PGVsZWN0
cm9uaWMtcmVzb3VyY2UtbnVtPjEwLjExMjgvSlZJLjAyNTMwLTA3PC9lbGVjdHJvbmljLXJlc291
cmNlLW51bT48bGFuZ3VhZ2U+ZW5nPC9sYW5ndWFnZT48L3JlY29yZD48L0NpdGU+PENpdGU+PEF1
dGhvcj5ZYW1hbW90bzwvQXV0aG9yPjxZZWFyPjIwMTE8L1llYXI+PFJlY051bT4xMDg0PC9SZWNO
dW0+PHJlY29yZD48cmVjLW51bWJlcj4xMDg0PC9yZWMtbnVtYmVyPjxmb3JlaWduLWtleXM+PGtl
eSBhcHA9IkVOIiBkYi1pZD0idjB4d3ZlZHIydGVkYXFlOXoyNXhhdjk0ZGRlZmF0eGF2cDA1IiB0
aW1lc3RhbXA9IjEzODYyNTA2NjgiPjEwODQ8L2tleT48L2ZvcmVpZ24ta2V5cz48cmVmLXR5cGUg
bmFtZT0iSm91cm5hbCBBcnRpY2xlIj4xNzwvcmVmLXR5cGU+PGNvbnRyaWJ1dG9ycz48YXV0aG9y
cz48YXV0aG9yPllhbWFtb3RvLCBNLjwvYXV0aG9yPjxhdXRob3I+QWl6YWtpLCBILjwvYXV0aG9y
PjxhdXRob3I+RnVrYXNhd2EsIE0uPC9hdXRob3I+PGF1dGhvcj5UZXJhb2thLCBULjwvYXV0aG9y
PjxhdXRob3I+TWl5YW11cmEsIFQuPC9hdXRob3I+PGF1dGhvcj5XYWtpdGEsIFQuPC9hdXRob3I+
PGF1dGhvcj5TdXp1a2ksIFQuPC9hdXRob3I+PC9hdXRob3JzPjwvY29udHJpYnV0b3JzPjxhdXRo
LWFkZHJlc3M+RGVwYXJ0bWVudCBvZiBWaXJvbG9neSBJSSwgTmF0aW9uYWwgSW5zdGl0dXRlIG9m
IEluZmVjdGlvdXMgRGlzZWFzZXMsIFRveWFtYSAxLTIzLTEsIFNoaW5qdWt1LWt1LCBUb2t5bywg
SmFwYW4uPC9hdXRoLWFkZHJlc3M+PHRpdGxlcz48dGl0bGU+U3RydWN0dXJhbCByZXF1aXJlbWVu
dHMgb2YgdmlyaW9uLWFzc29jaWF0ZWQgY2hvbGVzdGVyb2wgZm9yIGluZmVjdGl2aXR5LCBidW95
YW50IGRlbnNpdHkgYW5kIGFwb2xpcG9wcm90ZWluIGFzc29jaWF0aW9uIG9mIGhlcGF0aXRpcyBD
IHZpcnVzPC90aXRsZT48c2Vjb25kYXJ5LXRpdGxlPkogR2VuIFZpcm9sPC9zZWNvbmRhcnktdGl0
bGU+PGFsdC10aXRsZT5UaGUgSm91cm5hbCBvZiBnZW5lcmFsIHZpcm9sb2d5PC9hbHQtdGl0bGU+
PC90aXRsZXM+PHBlcmlvZGljYWw+PGZ1bGwtdGl0bGU+SiBHZW4gVmlyb2w8L2Z1bGwtdGl0bGU+
PC9wZXJpb2RpY2FsPjxwYWdlcz4yMDgyLTc8L3BhZ2VzPjx2b2x1bWU+OTI8L3ZvbHVtZT48bnVt
YmVyPlB0IDk8L251bWJlcj48ZWRpdGlvbj4yMDExLzA1LzIwPC9lZGl0aW9uPjxrZXl3b3Jkcz48
a2V5d29yZD5BcG9saXBvcHJvdGVpbnMvKm1ldGFib2xpc208L2tleXdvcmQ+PGtleXdvcmQ+Q2Vs
bCBMaW5lPC9rZXl3b3JkPjxrZXl3b3JkPkNlbnRyaWZ1Z2F0aW9uLCBEZW5zaXR5IEdyYWRpZW50
PC9rZXl3b3JkPjxrZXl3b3JkPkNob2xlc3Rlcm9sLypjaGVtaXN0cnkvKm1ldGFib2xpc208L2tl
eXdvcmQ+PGtleXdvcmQ+SGVwYWNpdmlydXMvKmNoZW1pc3RyeS8qcGF0aG9nZW5pY2l0eTwva2V5
d29yZD48a2V5d29yZD5IZXBhdG9jeXRlcy92aXJvbG9neTwva2V5d29yZD48a2V5d29yZD5IdW1h
bnM8L2tleXdvcmQ+PGtleXdvcmQ+UHJvdGVpbiBCaW5kaW5nPC9rZXl3b3JkPjxrZXl3b3JkPlZp
cmlvbi8qY2hlbWlzdHJ5LypwYXRob2dlbmljaXR5PC9rZXl3b3JkPjxrZXl3b3JkPlZpcnVzIEF0
dGFjaG1lbnQ8L2tleXdvcmQ+PGtleXdvcmQ+VmlydXMgSW50ZXJuYWxpemF0aW9uPC9rZXl3b3Jk
Pjwva2V5d29yZHM+PGRhdGVzPjx5ZWFyPjIwMTE8L3llYXI+PHB1Yi1kYXRlcz48ZGF0ZT5TZXA8
L2RhdGU+PC9wdWItZGF0ZXM+PC9kYXRlcz48aXNibj4xNDY1LTIwOTkgKEVsZWN0cm9uaWMpJiN4
RDswMDIyLTEzMTcgKExpbmtpbmcpPC9pc2JuPjxhY2Nlc3Npb24tbnVtPjIxNTkzMjc1PC9hY2Nl
c3Npb24tbnVtPjx3b3JrLXR5cGU+UmVzZWFyY2ggU3VwcG9ydCwgTm9uLVUuUy4gR292JmFwb3M7
dDwvd29yay10eXBlPjx1cmxzPjxyZWxhdGVkLXVybHM+PHVybD5odHRwOi8vd3d3Lm5jYmkubmxt
Lm5paC5nb3YvcHVibWVkLzIxNTkzMjc1PC91cmw+PHVybD5odHRwOi8vdmlyLnNnbWpvdXJuYWxz
Lm9yZy9jb250ZW50LzkyLzkvMjA4Mi5mdWxsLnBkZjwvdXJsPjwvcmVsYXRlZC11cmxzPjwvdXJs
cz48ZWxlY3Ryb25pYy1yZXNvdXJjZS1udW0+MTAuMTA5OS92aXIuMC4wMzIzOTEtMDwvZWxlY3Ry
b25pYy1yZXNvdXJjZS1udW0+PGxhbmd1YWdlPmVuZzwvbGFuZ3VhZ2U+PC9yZWNvcmQ+PC9DaXRl
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BaXpha2k8L0F1dGhvcj48WWVhcj4yMDA4PC9ZZWFyPjxS
ZWNOdW0+MTA4MjwvUmVjTnVtPjxEaXNwbGF5VGV4dD48c3R5bGUgZmFjZT0ic3VwZXJzY3JpcHQi
PlsxNTgsIDE1OV08L3N0eWxlPjwvRGlzcGxheVRleHQ+PHJlY29yZD48cmVjLW51bWJlcj4xMDgy
PC9yZWMtbnVtYmVyPjxmb3JlaWduLWtleXM+PGtleSBhcHA9IkVOIiBkYi1pZD0idjB4d3ZlZHIy
dGVkYXFlOXoyNXhhdjk0ZGRlZmF0eGF2cDA1IiB0aW1lc3RhbXA9IjEzODYyNTA2MTUiPjEwODI8
L2tleT48L2ZvcmVpZ24ta2V5cz48cmVmLXR5cGUgbmFtZT0iSm91cm5hbCBBcnRpY2xlIj4xNzwv
cmVmLXR5cGU+PGNvbnRyaWJ1dG9ycz48YXV0aG9ycz48YXV0aG9yPkFpemFraSwgSC48L2F1dGhv
cj48YXV0aG9yPk1vcmlrYXdhLCBLLjwvYXV0aG9yPjxhdXRob3I+RnVrYXNhd2EsIE0uPC9hdXRo
b3I+PGF1dGhvcj5IYXJhLCBILjwvYXV0aG9yPjxhdXRob3I+SW5vdWUsIFkuPC9hdXRob3I+PGF1
dGhvcj5UYW5pLCBILjwvYXV0aG9yPjxhdXRob3I+U2FpdG8sIEsuPC9hdXRob3I+PGF1dGhvcj5O
aXNoaWppbWEsIE0uPC9hdXRob3I+PGF1dGhvcj5IYW5hZGEsIEsuPC9hdXRob3I+PGF1dGhvcj5N
YXRzdXVyYSwgWS48L2F1dGhvcj48YXV0aG9yPkxhaSwgTS4gTS48L2F1dGhvcj48YXV0aG9yPk1p
eWFtdXJhLCBULjwvYXV0aG9yPjxhdXRob3I+V2FraXRhLCBULjwvYXV0aG9yPjxhdXRob3I+U3V6
dWtpLCBULjwvYXV0aG9yPjwvYXV0aG9ycz48L2NvbnRyaWJ1dG9ycz48YXV0aC1hZGRyZXNzPkRl
cGFydG1lbnQgb2YgVmlyb2xvZ3kgSUksIE5hdGlvbmFsIEluc3RpdHV0ZSBvZiBJbmZlY3Rpb3Vz
IERpc2Vhc2VzLCAxLTIzLTEgVG95YW1hLCBTaGluanVrdS1rdSwgVG9reW8gMTYyLTg2NDAsIEph
cGFuLjwvYXV0aC1hZGRyZXNzPjx0aXRsZXM+PHRpdGxlPkNyaXRpY2FsIHJvbGUgb2YgdmlyaW9u
LWFzc29jaWF0ZWQgY2hvbGVzdGVyb2wgYW5kIHNwaGluZ29saXBpZCBpbiBoZXBhdGl0aXMgQyB2
aXJ1cyBpbmZlY3Rpb248L3RpdGxlPjxzZWNvbmRhcnktdGl0bGU+SiBWaXJvbDwvc2Vjb25kYXJ5
LXRpdGxlPjxhbHQtdGl0bGU+Sm91cm5hbCBvZiB2aXJvbG9neTwvYWx0LXRpdGxlPjwvdGl0bGVz
PjxwZXJpb2RpY2FsPjxmdWxsLXRpdGxlPkogVmlyb2w8L2Z1bGwtdGl0bGU+PC9wZXJpb2RpY2Fs
PjxhbHQtcGVyaW9kaWNhbD48ZnVsbC10aXRsZT5Kb3VybmFsIG9mIHZpcm9sb2d5PC9mdWxsLXRp
dGxlPjwvYWx0LXBlcmlvZGljYWw+PHBhZ2VzPjU3MTUtMjQ8L3BhZ2VzPjx2b2x1bWU+ODI8L3Zv
bHVtZT48bnVtYmVyPjEyPC9udW1iZXI+PGVkaXRpb24+MjAwOC8wMy8yODwvZWRpdGlvbj48a2V5
d29yZHM+PGtleXdvcmQ+Q2FyY2lub21hLCBIZXBhdG9jZWxsdWxhci9wYXRob2xvZ3k8L2tleXdv
cmQ+PGtleXdvcmQ+Q2VsbCBMaW5lPC9rZXl3b3JkPjxrZXl3b3JkPkNlbGwgTGluZSwgVHVtb3I8
L2tleXdvcmQ+PGtleXdvcmQ+Q2hvbGVzdGVyb2wvYW5hbHlzaXMvaXNvbGF0aW9uICZhbXA7IHB1
cmlmaWNhdGlvbi8qbWV0YWJvbGlzbTwva2V5d29yZD48a2V5d29yZD5IZXBhdGl0aXMgQy8qbWV0
YWJvbGlzbTwva2V5d29yZD48a2V5d29yZD5IdW1hbnM8L2tleXdvcmQ+PGtleXdvcmQ+S2lkbmV5
L2N5dG9sb2d5PC9rZXl3b3JkPjxrZXl3b3JkPkxpdmVyIE5lb3BsYXNtcy9wYXRob2xvZ3k8L2tl
eXdvcmQ+PGtleXdvcmQ+TWVtYnJhbmUgTWljcm9kb21haW5zL3BoeXNpb2xvZ3k8L2tleXdvcmQ+
PGtleXdvcmQ+UGxhc21pZHM8L2tleXdvcmQ+PGtleXdvcmQ+U3BoaW5nb2xpcGlkcy9hbmFseXNp
cy9pc29sYXRpb24gJmFtcDsgcHVyaWZpY2F0aW9uLyptZXRhYm9saXNtPC9rZXl3b3JkPjxrZXl3
b3JkPlNwaGluZ29teWVsaW4gUGhvc3Bob2RpZXN0ZXJhc2UvcGhhcm1hY29sb2d5PC9rZXl3b3Jk
PjxrZXl3b3JkPlZpcmlvbi8qbWV0YWJvbGlzbTwva2V5d29yZD48a2V5d29yZD5iZXRhLUN5Y2xv
ZGV4dHJpbnMvcGhhcm1hY29sb2d5PC9rZXl3b3JkPjwva2V5d29yZHM+PGRhdGVzPjx5ZWFyPjIw
MDg8L3llYXI+PHB1Yi1kYXRlcz48ZGF0ZT5KdW48L2RhdGU+PC9wdWItZGF0ZXM+PC9kYXRlcz48
aXNibj4xMDk4LTU1MTQgKEVsZWN0cm9uaWMpJiN4RDswMDIyLTUzOFggKExpbmtpbmcpPC9pc2Ju
PjxhY2Nlc3Npb24tbnVtPjE4MzY3NTMzPC9hY2Nlc3Npb24tbnVtPjx3b3JrLXR5cGU+UmVzZWFy
Y2ggU3VwcG9ydCwgTm9uLVUuUy4gR292JmFwb3M7dDwvd29yay10eXBlPjx1cmxzPjxyZWxhdGVk
LXVybHM+PHVybD5odHRwOi8vd3d3Lm5jYmkubmxtLm5paC5nb3YvcHVibWVkLzE4MzY3NTMzPC91
cmw+PHVybD5odHRwOi8vanZpLmFzbS5vcmcvY29udGVudC84Mi8xMi81NzE1LmZ1bGwucGRmPC91
cmw+PC9yZWxhdGVkLXVybHM+PC91cmxzPjxjdXN0b20yPjIzOTUxMzI8L2N1c3RvbTI+PGVsZWN0
cm9uaWMtcmVzb3VyY2UtbnVtPjEwLjExMjgvSlZJLjAyNTMwLTA3PC9lbGVjdHJvbmljLXJlc291
cmNlLW51bT48bGFuZ3VhZ2U+ZW5nPC9sYW5ndWFnZT48L3JlY29yZD48L0NpdGU+PENpdGU+PEF1
dGhvcj5ZYW1hbW90bzwvQXV0aG9yPjxZZWFyPjIwMTE8L1llYXI+PFJlY051bT4xMDg0PC9SZWNO
dW0+PHJlY29yZD48cmVjLW51bWJlcj4xMDg0PC9yZWMtbnVtYmVyPjxmb3JlaWduLWtleXM+PGtl
eSBhcHA9IkVOIiBkYi1pZD0idjB4d3ZlZHIydGVkYXFlOXoyNXhhdjk0ZGRlZmF0eGF2cDA1IiB0
aW1lc3RhbXA9IjEzODYyNTA2NjgiPjEwODQ8L2tleT48L2ZvcmVpZ24ta2V5cz48cmVmLXR5cGUg
bmFtZT0iSm91cm5hbCBBcnRpY2xlIj4xNzwvcmVmLXR5cGU+PGNvbnRyaWJ1dG9ycz48YXV0aG9y
cz48YXV0aG9yPllhbWFtb3RvLCBNLjwvYXV0aG9yPjxhdXRob3I+QWl6YWtpLCBILjwvYXV0aG9y
PjxhdXRob3I+RnVrYXNhd2EsIE0uPC9hdXRob3I+PGF1dGhvcj5UZXJhb2thLCBULjwvYXV0aG9y
PjxhdXRob3I+TWl5YW11cmEsIFQuPC9hdXRob3I+PGF1dGhvcj5XYWtpdGEsIFQuPC9hdXRob3I+
PGF1dGhvcj5TdXp1a2ksIFQuPC9hdXRob3I+PC9hdXRob3JzPjwvY29udHJpYnV0b3JzPjxhdXRo
LWFkZHJlc3M+RGVwYXJ0bWVudCBvZiBWaXJvbG9neSBJSSwgTmF0aW9uYWwgSW5zdGl0dXRlIG9m
IEluZmVjdGlvdXMgRGlzZWFzZXMsIFRveWFtYSAxLTIzLTEsIFNoaW5qdWt1LWt1LCBUb2t5bywg
SmFwYW4uPC9hdXRoLWFkZHJlc3M+PHRpdGxlcz48dGl0bGU+U3RydWN0dXJhbCByZXF1aXJlbWVu
dHMgb2YgdmlyaW9uLWFzc29jaWF0ZWQgY2hvbGVzdGVyb2wgZm9yIGluZmVjdGl2aXR5LCBidW95
YW50IGRlbnNpdHkgYW5kIGFwb2xpcG9wcm90ZWluIGFzc29jaWF0aW9uIG9mIGhlcGF0aXRpcyBD
IHZpcnVzPC90aXRsZT48c2Vjb25kYXJ5LXRpdGxlPkogR2VuIFZpcm9sPC9zZWNvbmRhcnktdGl0
bGU+PGFsdC10aXRsZT5UaGUgSm91cm5hbCBvZiBnZW5lcmFsIHZpcm9sb2d5PC9hbHQtdGl0bGU+
PC90aXRsZXM+PHBlcmlvZGljYWw+PGZ1bGwtdGl0bGU+SiBHZW4gVmlyb2w8L2Z1bGwtdGl0bGU+
PC9wZXJpb2RpY2FsPjxwYWdlcz4yMDgyLTc8L3BhZ2VzPjx2b2x1bWU+OTI8L3ZvbHVtZT48bnVt
YmVyPlB0IDk8L251bWJlcj48ZWRpdGlvbj4yMDExLzA1LzIwPC9lZGl0aW9uPjxrZXl3b3Jkcz48
a2V5d29yZD5BcG9saXBvcHJvdGVpbnMvKm1ldGFib2xpc208L2tleXdvcmQ+PGtleXdvcmQ+Q2Vs
bCBMaW5lPC9rZXl3b3JkPjxrZXl3b3JkPkNlbnRyaWZ1Z2F0aW9uLCBEZW5zaXR5IEdyYWRpZW50
PC9rZXl3b3JkPjxrZXl3b3JkPkNob2xlc3Rlcm9sLypjaGVtaXN0cnkvKm1ldGFib2xpc208L2tl
eXdvcmQ+PGtleXdvcmQ+SGVwYWNpdmlydXMvKmNoZW1pc3RyeS8qcGF0aG9nZW5pY2l0eTwva2V5
d29yZD48a2V5d29yZD5IZXBhdG9jeXRlcy92aXJvbG9neTwva2V5d29yZD48a2V5d29yZD5IdW1h
bnM8L2tleXdvcmQ+PGtleXdvcmQ+UHJvdGVpbiBCaW5kaW5nPC9rZXl3b3JkPjxrZXl3b3JkPlZp
cmlvbi8qY2hlbWlzdHJ5LypwYXRob2dlbmljaXR5PC9rZXl3b3JkPjxrZXl3b3JkPlZpcnVzIEF0
dGFjaG1lbnQ8L2tleXdvcmQ+PGtleXdvcmQ+VmlydXMgSW50ZXJuYWxpemF0aW9uPC9rZXl3b3Jk
Pjwva2V5d29yZHM+PGRhdGVzPjx5ZWFyPjIwMTE8L3llYXI+PHB1Yi1kYXRlcz48ZGF0ZT5TZXA8
L2RhdGU+PC9wdWItZGF0ZXM+PC9kYXRlcz48aXNibj4xNDY1LTIwOTkgKEVsZWN0cm9uaWMpJiN4
RDswMDIyLTEzMTcgKExpbmtpbmcpPC9pc2JuPjxhY2Nlc3Npb24tbnVtPjIxNTkzMjc1PC9hY2Nl
c3Npb24tbnVtPjx3b3JrLXR5cGU+UmVzZWFyY2ggU3VwcG9ydCwgTm9uLVUuUy4gR292JmFwb3M7
dDwvd29yay10eXBlPjx1cmxzPjxyZWxhdGVkLXVybHM+PHVybD5odHRwOi8vd3d3Lm5jYmkubmxt
Lm5paC5nb3YvcHVibWVkLzIxNTkzMjc1PC91cmw+PHVybD5odHRwOi8vdmlyLnNnbWpvdXJuYWxz
Lm9yZy9jb250ZW50LzkyLzkvMjA4Mi5mdWxsLnBkZjwvdXJsPjwvcmVsYXRlZC11cmxzPjwvdXJs
cz48ZWxlY3Ryb25pYy1yZXNvdXJjZS1udW0+MTAuMTA5OS92aXIuMC4wMzIzOTEtMDwvZWxlY3Ry
b25pYy1yZXNvdXJjZS1udW0+PGxhbmd1YWdlPmVuZzwvbGFuZ3VhZ2U+PC9yZWNvcmQ+PC9DaXRl
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58" w:tooltip="Aizaki, 2008 #1082" w:history="1">
        <w:r w:rsidR="000F07FA" w:rsidRPr="00EF2A4D">
          <w:rPr>
            <w:rFonts w:ascii="Book Antiqua" w:hAnsi="Book Antiqua"/>
            <w:noProof/>
            <w:sz w:val="24"/>
            <w:szCs w:val="24"/>
            <w:vertAlign w:val="superscript"/>
          </w:rPr>
          <w:t>158</w:t>
        </w:r>
      </w:hyperlink>
      <w:r w:rsidR="001D15C8">
        <w:rPr>
          <w:rFonts w:ascii="Book Antiqua" w:hAnsi="Book Antiqua"/>
          <w:noProof/>
          <w:sz w:val="24"/>
          <w:szCs w:val="24"/>
          <w:vertAlign w:val="superscript"/>
        </w:rPr>
        <w:t>,</w:t>
      </w:r>
      <w:hyperlink w:anchor="_ENREF_159" w:tooltip="Yamamoto, 2011 #1084" w:history="1">
        <w:r w:rsidR="000F07FA" w:rsidRPr="00EF2A4D">
          <w:rPr>
            <w:rFonts w:ascii="Book Antiqua" w:hAnsi="Book Antiqua"/>
            <w:noProof/>
            <w:sz w:val="24"/>
            <w:szCs w:val="24"/>
            <w:vertAlign w:val="superscript"/>
          </w:rPr>
          <w:t>159</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842AE1" w:rsidRPr="00EF2A4D">
        <w:rPr>
          <w:rFonts w:ascii="Book Antiqua" w:hAnsi="Book Antiqua"/>
          <w:sz w:val="24"/>
          <w:szCs w:val="24"/>
        </w:rPr>
        <w:t xml:space="preserve">. </w:t>
      </w:r>
      <w:r w:rsidR="00AF1003" w:rsidRPr="00EF2A4D">
        <w:rPr>
          <w:rFonts w:ascii="Book Antiqua" w:hAnsi="Book Antiqua"/>
          <w:sz w:val="24"/>
          <w:szCs w:val="24"/>
        </w:rPr>
        <w:t>In addition</w:t>
      </w:r>
      <w:r w:rsidR="00615245" w:rsidRPr="00EF2A4D">
        <w:rPr>
          <w:rFonts w:ascii="Book Antiqua" w:hAnsi="Book Antiqua"/>
          <w:sz w:val="24"/>
          <w:szCs w:val="24"/>
        </w:rPr>
        <w:t xml:space="preserve">, </w:t>
      </w:r>
      <w:r w:rsidR="00032389" w:rsidRPr="00EF2A4D">
        <w:rPr>
          <w:rFonts w:ascii="Book Antiqua" w:hAnsi="Book Antiqua"/>
          <w:sz w:val="24"/>
          <w:szCs w:val="24"/>
        </w:rPr>
        <w:t>HCV-associated cholesterol</w:t>
      </w:r>
      <w:r w:rsidR="00615245" w:rsidRPr="00EF2A4D">
        <w:rPr>
          <w:rFonts w:ascii="Book Antiqua" w:hAnsi="Book Antiqua"/>
          <w:sz w:val="24"/>
          <w:szCs w:val="24"/>
        </w:rPr>
        <w:t xml:space="preserve"> might contribute</w:t>
      </w:r>
      <w:r w:rsidR="00032389" w:rsidRPr="00EF2A4D">
        <w:rPr>
          <w:rFonts w:ascii="Book Antiqua" w:hAnsi="Book Antiqua"/>
          <w:sz w:val="24"/>
          <w:szCs w:val="24"/>
        </w:rPr>
        <w:t xml:space="preserve"> to the virion’s interaction with ApoE</w:t>
      </w:r>
      <w:r w:rsidR="00615245" w:rsidRPr="00EF2A4D">
        <w:rPr>
          <w:rFonts w:ascii="Book Antiqua" w:hAnsi="Book Antiqua"/>
          <w:sz w:val="24"/>
          <w:szCs w:val="24"/>
        </w:rPr>
        <w:t xml:space="preserve">, since </w:t>
      </w:r>
      <w:r w:rsidR="00341086" w:rsidRPr="00EF2A4D">
        <w:rPr>
          <w:rFonts w:ascii="Book Antiqua" w:hAnsi="Book Antiqua"/>
          <w:sz w:val="24"/>
          <w:szCs w:val="24"/>
        </w:rPr>
        <w:t>cholesterol-extracted</w:t>
      </w:r>
      <w:r w:rsidR="00615245" w:rsidRPr="00EF2A4D">
        <w:rPr>
          <w:rFonts w:ascii="Book Antiqua" w:hAnsi="Book Antiqua"/>
          <w:sz w:val="24"/>
          <w:szCs w:val="24"/>
        </w:rPr>
        <w:t xml:space="preserve"> HCVcc </w:t>
      </w:r>
      <w:r w:rsidR="00341086" w:rsidRPr="00EF2A4D">
        <w:rPr>
          <w:rFonts w:ascii="Book Antiqua" w:hAnsi="Book Antiqua"/>
          <w:sz w:val="24"/>
          <w:szCs w:val="24"/>
        </w:rPr>
        <w:t xml:space="preserve">showed </w:t>
      </w:r>
      <w:r w:rsidR="00615245" w:rsidRPr="00EF2A4D">
        <w:rPr>
          <w:rFonts w:ascii="Book Antiqua" w:hAnsi="Book Antiqua"/>
          <w:sz w:val="24"/>
          <w:szCs w:val="24"/>
        </w:rPr>
        <w:t xml:space="preserve">dramatically reduced </w:t>
      </w:r>
      <w:r w:rsidR="00615245" w:rsidRPr="001D15C8">
        <w:rPr>
          <w:rFonts w:ascii="Book Antiqua" w:hAnsi="Book Antiqua"/>
          <w:sz w:val="24"/>
          <w:szCs w:val="24"/>
        </w:rPr>
        <w:t>reactivity with anti-ApoE</w:t>
      </w:r>
      <w:r w:rsidR="003635EA" w:rsidRPr="001D15C8">
        <w:rPr>
          <w:rFonts w:ascii="Book Antiqua" w:hAnsi="Book Antiqua"/>
          <w:sz w:val="24"/>
          <w:szCs w:val="24"/>
        </w:rPr>
        <w:fldChar w:fldCharType="begin">
          <w:fldData xml:space="preserve">PEVuZE5vdGU+PENpdGU+PEF1dGhvcj5ZYW1hbW90bzwvQXV0aG9yPjxZZWFyPjIwMTE8L1llYXI+
PFJlY051bT4xMDg0PC9SZWNOdW0+PERpc3BsYXlUZXh0PjxzdHlsZSBmYWNlPSJzdXBlcnNjcmlw
dCI+WzE1OV08L3N0eWxlPjwvRGlzcGxheVRleHQ+PHJlY29yZD48cmVjLW51bWJlcj4xMDg0PC9y
ZWMtbnVtYmVyPjxmb3JlaWduLWtleXM+PGtleSBhcHA9IkVOIiBkYi1pZD0idjB4d3ZlZHIydGVk
YXFlOXoyNXhhdjk0ZGRlZmF0eGF2cDA1IiB0aW1lc3RhbXA9IjEzODYyNTA2NjgiPjEwODQ8L2tl
eT48L2ZvcmVpZ24ta2V5cz48cmVmLXR5cGUgbmFtZT0iSm91cm5hbCBBcnRpY2xlIj4xNzwvcmVm
LXR5cGU+PGNvbnRyaWJ1dG9ycz48YXV0aG9ycz48YXV0aG9yPllhbWFtb3RvLCBNLjwvYXV0aG9y
PjxhdXRob3I+QWl6YWtpLCBILjwvYXV0aG9yPjxhdXRob3I+RnVrYXNhd2EsIE0uPC9hdXRob3I+
PGF1dGhvcj5UZXJhb2thLCBULjwvYXV0aG9yPjxhdXRob3I+TWl5YW11cmEsIFQuPC9hdXRob3I+
PGF1dGhvcj5XYWtpdGEsIFQuPC9hdXRob3I+PGF1dGhvcj5TdXp1a2ksIFQuPC9hdXRob3I+PC9h
dXRob3JzPjwvY29udHJpYnV0b3JzPjxhdXRoLWFkZHJlc3M+RGVwYXJ0bWVudCBvZiBWaXJvbG9n
eSBJSSwgTmF0aW9uYWwgSW5zdGl0dXRlIG9mIEluZmVjdGlvdXMgRGlzZWFzZXMsIFRveWFtYSAx
LTIzLTEsIFNoaW5qdWt1LWt1LCBUb2t5bywgSmFwYW4uPC9hdXRoLWFkZHJlc3M+PHRpdGxlcz48
dGl0bGU+U3RydWN0dXJhbCByZXF1aXJlbWVudHMgb2YgdmlyaW9uLWFzc29jaWF0ZWQgY2hvbGVz
dGVyb2wgZm9yIGluZmVjdGl2aXR5LCBidW95YW50IGRlbnNpdHkgYW5kIGFwb2xpcG9wcm90ZWlu
IGFzc29jaWF0aW9uIG9mIGhlcGF0aXRpcyBDIHZpcnVzPC90aXRsZT48c2Vjb25kYXJ5LXRpdGxl
PkogR2VuIFZpcm9sPC9zZWNvbmRhcnktdGl0bGU+PGFsdC10aXRsZT5UaGUgSm91cm5hbCBvZiBn
ZW5lcmFsIHZpcm9sb2d5PC9hbHQtdGl0bGU+PC90aXRsZXM+PHBlcmlvZGljYWw+PGZ1bGwtdGl0
bGU+SiBHZW4gVmlyb2w8L2Z1bGwtdGl0bGU+PC9wZXJpb2RpY2FsPjxwYWdlcz4yMDgyLTc8L3Bh
Z2VzPjx2b2x1bWU+OTI8L3ZvbHVtZT48bnVtYmVyPlB0IDk8L251bWJlcj48ZWRpdGlvbj4yMDEx
LzA1LzIwPC9lZGl0aW9uPjxrZXl3b3Jkcz48a2V5d29yZD5BcG9saXBvcHJvdGVpbnMvKm1ldGFi
b2xpc208L2tleXdvcmQ+PGtleXdvcmQ+Q2VsbCBMaW5lPC9rZXl3b3JkPjxrZXl3b3JkPkNlbnRy
aWZ1Z2F0aW9uLCBEZW5zaXR5IEdyYWRpZW50PC9rZXl3b3JkPjxrZXl3b3JkPkNob2xlc3Rlcm9s
LypjaGVtaXN0cnkvKm1ldGFib2xpc208L2tleXdvcmQ+PGtleXdvcmQ+SGVwYWNpdmlydXMvKmNo
ZW1pc3RyeS8qcGF0aG9nZW5pY2l0eTwva2V5d29yZD48a2V5d29yZD5IZXBhdG9jeXRlcy92aXJv
bG9neTwva2V5d29yZD48a2V5d29yZD5IdW1hbnM8L2tleXdvcmQ+PGtleXdvcmQ+UHJvdGVpbiBC
aW5kaW5nPC9rZXl3b3JkPjxrZXl3b3JkPlZpcmlvbi8qY2hlbWlzdHJ5LypwYXRob2dlbmljaXR5
PC9rZXl3b3JkPjxrZXl3b3JkPlZpcnVzIEF0dGFjaG1lbnQ8L2tleXdvcmQ+PGtleXdvcmQ+Vmly
dXMgSW50ZXJuYWxpemF0aW9uPC9rZXl3b3JkPjwva2V5d29yZHM+PGRhdGVzPjx5ZWFyPjIwMTE8
L3llYXI+PHB1Yi1kYXRlcz48ZGF0ZT5TZXA8L2RhdGU+PC9wdWItZGF0ZXM+PC9kYXRlcz48aXNi
bj4xNDY1LTIwOTkgKEVsZWN0cm9uaWMpJiN4RDswMDIyLTEzMTcgKExpbmtpbmcpPC9pc2JuPjxh
Y2Nlc3Npb24tbnVtPjIxNTkzMjc1PC9hY2Nlc3Npb24tbnVtPjx3b3JrLXR5cGU+UmVzZWFyY2gg
U3VwcG9ydCwgTm9uLVUuUy4gR292JmFwb3M7dDwvd29yay10eXBlPjx1cmxzPjxyZWxhdGVkLXVy
bHM+PHVybD5odHRwOi8vd3d3Lm5jYmkubmxtLm5paC5nb3YvcHVibWVkLzIxNTkzMjc1PC91cmw+
PHVybD5odHRwOi8vdmlyLnNnbWpvdXJuYWxzLm9yZy9jb250ZW50LzkyLzkvMjA4Mi5mdWxsLnBk
ZjwvdXJsPjwvcmVsYXRlZC11cmxzPjwvdXJscz48ZWxlY3Ryb25pYy1yZXNvdXJjZS1udW0+MTAu
MTA5OS92aXIuMC4wMzIzOTEtMDwvZWxlY3Ryb25pYy1yZXNvdXJjZS1udW0+PGxhbmd1YWdlPmVu
ZzwvbGFuZ3VhZ2U+PC9yZWNvcmQ+PC9DaXRlPjwvRW5kTm90ZT4A
</w:fldData>
        </w:fldChar>
      </w:r>
      <w:r w:rsidR="00B71CFA" w:rsidRPr="001D15C8">
        <w:rPr>
          <w:rFonts w:ascii="Book Antiqua" w:hAnsi="Book Antiqua"/>
          <w:sz w:val="24"/>
          <w:szCs w:val="24"/>
        </w:rPr>
        <w:instrText xml:space="preserve"> ADDIN EN.CITE </w:instrText>
      </w:r>
      <w:r w:rsidR="00B71CFA" w:rsidRPr="001D15C8">
        <w:rPr>
          <w:rFonts w:ascii="Book Antiqua" w:hAnsi="Book Antiqua"/>
          <w:sz w:val="24"/>
          <w:szCs w:val="24"/>
        </w:rPr>
        <w:fldChar w:fldCharType="begin">
          <w:fldData xml:space="preserve">PEVuZE5vdGU+PENpdGU+PEF1dGhvcj5ZYW1hbW90bzwvQXV0aG9yPjxZZWFyPjIwMTE8L1llYXI+
PFJlY051bT4xMDg0PC9SZWNOdW0+PERpc3BsYXlUZXh0PjxzdHlsZSBmYWNlPSJzdXBlcnNjcmlw
dCI+WzE1OV08L3N0eWxlPjwvRGlzcGxheVRleHQ+PHJlY29yZD48cmVjLW51bWJlcj4xMDg0PC9y
ZWMtbnVtYmVyPjxmb3JlaWduLWtleXM+PGtleSBhcHA9IkVOIiBkYi1pZD0idjB4d3ZlZHIydGVk
YXFlOXoyNXhhdjk0ZGRlZmF0eGF2cDA1IiB0aW1lc3RhbXA9IjEzODYyNTA2NjgiPjEwODQ8L2tl
eT48L2ZvcmVpZ24ta2V5cz48cmVmLXR5cGUgbmFtZT0iSm91cm5hbCBBcnRpY2xlIj4xNzwvcmVm
LXR5cGU+PGNvbnRyaWJ1dG9ycz48YXV0aG9ycz48YXV0aG9yPllhbWFtb3RvLCBNLjwvYXV0aG9y
PjxhdXRob3I+QWl6YWtpLCBILjwvYXV0aG9yPjxhdXRob3I+RnVrYXNhd2EsIE0uPC9hdXRob3I+
PGF1dGhvcj5UZXJhb2thLCBULjwvYXV0aG9yPjxhdXRob3I+TWl5YW11cmEsIFQuPC9hdXRob3I+
PGF1dGhvcj5XYWtpdGEsIFQuPC9hdXRob3I+PGF1dGhvcj5TdXp1a2ksIFQuPC9hdXRob3I+PC9h
dXRob3JzPjwvY29udHJpYnV0b3JzPjxhdXRoLWFkZHJlc3M+RGVwYXJ0bWVudCBvZiBWaXJvbG9n
eSBJSSwgTmF0aW9uYWwgSW5zdGl0dXRlIG9mIEluZmVjdGlvdXMgRGlzZWFzZXMsIFRveWFtYSAx
LTIzLTEsIFNoaW5qdWt1LWt1LCBUb2t5bywgSmFwYW4uPC9hdXRoLWFkZHJlc3M+PHRpdGxlcz48
dGl0bGU+U3RydWN0dXJhbCByZXF1aXJlbWVudHMgb2YgdmlyaW9uLWFzc29jaWF0ZWQgY2hvbGVz
dGVyb2wgZm9yIGluZmVjdGl2aXR5LCBidW95YW50IGRlbnNpdHkgYW5kIGFwb2xpcG9wcm90ZWlu
IGFzc29jaWF0aW9uIG9mIGhlcGF0aXRpcyBDIHZpcnVzPC90aXRsZT48c2Vjb25kYXJ5LXRpdGxl
PkogR2VuIFZpcm9sPC9zZWNvbmRhcnktdGl0bGU+PGFsdC10aXRsZT5UaGUgSm91cm5hbCBvZiBn
ZW5lcmFsIHZpcm9sb2d5PC9hbHQtdGl0bGU+PC90aXRsZXM+PHBlcmlvZGljYWw+PGZ1bGwtdGl0
bGU+SiBHZW4gVmlyb2w8L2Z1bGwtdGl0bGU+PC9wZXJpb2RpY2FsPjxwYWdlcz4yMDgyLTc8L3Bh
Z2VzPjx2b2x1bWU+OTI8L3ZvbHVtZT48bnVtYmVyPlB0IDk8L251bWJlcj48ZWRpdGlvbj4yMDEx
LzA1LzIwPC9lZGl0aW9uPjxrZXl3b3Jkcz48a2V5d29yZD5BcG9saXBvcHJvdGVpbnMvKm1ldGFi
b2xpc208L2tleXdvcmQ+PGtleXdvcmQ+Q2VsbCBMaW5lPC9rZXl3b3JkPjxrZXl3b3JkPkNlbnRy
aWZ1Z2F0aW9uLCBEZW5zaXR5IEdyYWRpZW50PC9rZXl3b3JkPjxrZXl3b3JkPkNob2xlc3Rlcm9s
LypjaGVtaXN0cnkvKm1ldGFib2xpc208L2tleXdvcmQ+PGtleXdvcmQ+SGVwYWNpdmlydXMvKmNo
ZW1pc3RyeS8qcGF0aG9nZW5pY2l0eTwva2V5d29yZD48a2V5d29yZD5IZXBhdG9jeXRlcy92aXJv
bG9neTwva2V5d29yZD48a2V5d29yZD5IdW1hbnM8L2tleXdvcmQ+PGtleXdvcmQ+UHJvdGVpbiBC
aW5kaW5nPC9rZXl3b3JkPjxrZXl3b3JkPlZpcmlvbi8qY2hlbWlzdHJ5LypwYXRob2dlbmljaXR5
PC9rZXl3b3JkPjxrZXl3b3JkPlZpcnVzIEF0dGFjaG1lbnQ8L2tleXdvcmQ+PGtleXdvcmQ+Vmly
dXMgSW50ZXJuYWxpemF0aW9uPC9rZXl3b3JkPjwva2V5d29yZHM+PGRhdGVzPjx5ZWFyPjIwMTE8
L3llYXI+PHB1Yi1kYXRlcz48ZGF0ZT5TZXA8L2RhdGU+PC9wdWItZGF0ZXM+PC9kYXRlcz48aXNi
bj4xNDY1LTIwOTkgKEVsZWN0cm9uaWMpJiN4RDswMDIyLTEzMTcgKExpbmtpbmcpPC9pc2JuPjxh
Y2Nlc3Npb24tbnVtPjIxNTkzMjc1PC9hY2Nlc3Npb24tbnVtPjx3b3JrLXR5cGU+UmVzZWFyY2gg
U3VwcG9ydCwgTm9uLVUuUy4gR292JmFwb3M7dDwvd29yay10eXBlPjx1cmxzPjxyZWxhdGVkLXVy
bHM+PHVybD5odHRwOi8vd3d3Lm5jYmkubmxtLm5paC5nb3YvcHVibWVkLzIxNTkzMjc1PC91cmw+
PHVybD5odHRwOi8vdmlyLnNnbWpvdXJuYWxzLm9yZy9jb250ZW50LzkyLzkvMjA4Mi5mdWxsLnBk
ZjwvdXJsPjwvcmVsYXRlZC11cmxzPjwvdXJscz48ZWxlY3Ryb25pYy1yZXNvdXJjZS1udW0+MTAu
MTA5OS92aXIuMC4wMzIzOTEtMDwvZWxlY3Ryb25pYy1yZXNvdXJjZS1udW0+PGxhbmd1YWdlPmVu
ZzwvbGFuZ3VhZ2U+PC9yZWNvcmQ+PC9DaXRlPjwvRW5kTm90ZT4A
</w:fldData>
        </w:fldChar>
      </w:r>
      <w:r w:rsidR="00B71CFA" w:rsidRPr="001D15C8">
        <w:rPr>
          <w:rFonts w:ascii="Book Antiqua" w:hAnsi="Book Antiqua"/>
          <w:sz w:val="24"/>
          <w:szCs w:val="24"/>
        </w:rPr>
        <w:instrText xml:space="preserve"> ADDIN EN.CITE.DATA </w:instrText>
      </w:r>
      <w:r w:rsidR="00B71CFA" w:rsidRPr="001D15C8">
        <w:rPr>
          <w:rFonts w:ascii="Book Antiqua" w:hAnsi="Book Antiqua"/>
          <w:sz w:val="24"/>
          <w:szCs w:val="24"/>
        </w:rPr>
      </w:r>
      <w:r w:rsidR="00B71CFA" w:rsidRPr="001D15C8">
        <w:rPr>
          <w:rFonts w:ascii="Book Antiqua" w:hAnsi="Book Antiqua"/>
          <w:sz w:val="24"/>
          <w:szCs w:val="24"/>
        </w:rPr>
        <w:fldChar w:fldCharType="end"/>
      </w:r>
      <w:r w:rsidR="003635EA" w:rsidRPr="001D15C8">
        <w:rPr>
          <w:rFonts w:ascii="Book Antiqua" w:hAnsi="Book Antiqua"/>
          <w:sz w:val="24"/>
          <w:szCs w:val="24"/>
        </w:rPr>
      </w:r>
      <w:r w:rsidR="003635EA" w:rsidRPr="001D15C8">
        <w:rPr>
          <w:rFonts w:ascii="Book Antiqua" w:hAnsi="Book Antiqua"/>
          <w:sz w:val="24"/>
          <w:szCs w:val="24"/>
        </w:rPr>
        <w:fldChar w:fldCharType="separate"/>
      </w:r>
      <w:r w:rsidR="00B71CFA" w:rsidRPr="001D15C8">
        <w:rPr>
          <w:rFonts w:ascii="Book Antiqua" w:hAnsi="Book Antiqua"/>
          <w:noProof/>
          <w:sz w:val="24"/>
          <w:szCs w:val="24"/>
          <w:vertAlign w:val="superscript"/>
        </w:rPr>
        <w:t>[</w:t>
      </w:r>
      <w:hyperlink w:anchor="_ENREF_159" w:tooltip="Yamamoto, 2011 #1084" w:history="1">
        <w:r w:rsidR="000F07FA" w:rsidRPr="001D15C8">
          <w:rPr>
            <w:rFonts w:ascii="Book Antiqua" w:hAnsi="Book Antiqua"/>
            <w:noProof/>
            <w:sz w:val="24"/>
            <w:szCs w:val="24"/>
            <w:vertAlign w:val="superscript"/>
          </w:rPr>
          <w:t>159</w:t>
        </w:r>
      </w:hyperlink>
      <w:r w:rsidR="00B71CFA" w:rsidRPr="001D15C8">
        <w:rPr>
          <w:rFonts w:ascii="Book Antiqua" w:hAnsi="Book Antiqua"/>
          <w:noProof/>
          <w:sz w:val="24"/>
          <w:szCs w:val="24"/>
          <w:vertAlign w:val="superscript"/>
        </w:rPr>
        <w:t>]</w:t>
      </w:r>
      <w:r w:rsidR="003635EA" w:rsidRPr="001D15C8">
        <w:rPr>
          <w:rFonts w:ascii="Book Antiqua" w:hAnsi="Book Antiqua"/>
          <w:sz w:val="24"/>
          <w:szCs w:val="24"/>
        </w:rPr>
        <w:fldChar w:fldCharType="end"/>
      </w:r>
      <w:r w:rsidR="00341086" w:rsidRPr="001D15C8">
        <w:rPr>
          <w:rFonts w:ascii="Book Antiqua" w:hAnsi="Book Antiqua"/>
          <w:sz w:val="24"/>
          <w:szCs w:val="24"/>
        </w:rPr>
        <w:t>.</w:t>
      </w:r>
    </w:p>
    <w:p w14:paraId="67C2AFD4" w14:textId="77777777" w:rsidR="001D15C8" w:rsidRDefault="001D15C8" w:rsidP="005B3E13">
      <w:pPr>
        <w:adjustRightInd w:val="0"/>
        <w:snapToGrid w:val="0"/>
        <w:spacing w:after="0" w:line="360" w:lineRule="auto"/>
        <w:jc w:val="both"/>
        <w:rPr>
          <w:rFonts w:ascii="Book Antiqua" w:hAnsi="Book Antiqua"/>
          <w:b/>
          <w:sz w:val="24"/>
          <w:szCs w:val="24"/>
          <w:u w:val="single"/>
          <w:lang w:eastAsia="zh-CN"/>
        </w:rPr>
      </w:pPr>
    </w:p>
    <w:p w14:paraId="50114435" w14:textId="77777777" w:rsidR="00D063C0" w:rsidRPr="001D15C8" w:rsidRDefault="00D063C0" w:rsidP="005B3E13">
      <w:pPr>
        <w:adjustRightInd w:val="0"/>
        <w:snapToGrid w:val="0"/>
        <w:spacing w:after="0" w:line="360" w:lineRule="auto"/>
        <w:jc w:val="both"/>
        <w:rPr>
          <w:rFonts w:ascii="Book Antiqua" w:hAnsi="Book Antiqua"/>
          <w:b/>
          <w:caps/>
          <w:sz w:val="24"/>
          <w:szCs w:val="24"/>
        </w:rPr>
      </w:pPr>
      <w:r w:rsidRPr="001D15C8">
        <w:rPr>
          <w:rFonts w:ascii="Book Antiqua" w:hAnsi="Book Antiqua"/>
          <w:b/>
          <w:caps/>
          <w:sz w:val="24"/>
          <w:szCs w:val="24"/>
        </w:rPr>
        <w:lastRenderedPageBreak/>
        <w:t>Effect of lipoproteins on antiviral efficacy of anti-HCV and anti-</w:t>
      </w:r>
      <w:r w:rsidR="00497FFC" w:rsidRPr="001D15C8">
        <w:rPr>
          <w:rFonts w:ascii="Book Antiqua" w:hAnsi="Book Antiqua"/>
          <w:b/>
          <w:caps/>
          <w:sz w:val="24"/>
          <w:szCs w:val="24"/>
        </w:rPr>
        <w:t>r</w:t>
      </w:r>
      <w:r w:rsidRPr="001D15C8">
        <w:rPr>
          <w:rFonts w:ascii="Book Antiqua" w:hAnsi="Book Antiqua"/>
          <w:b/>
          <w:caps/>
          <w:sz w:val="24"/>
          <w:szCs w:val="24"/>
        </w:rPr>
        <w:t>eceptor antibodies</w:t>
      </w:r>
    </w:p>
    <w:p w14:paraId="417293D9" w14:textId="32E05094" w:rsidR="00AC6CA1" w:rsidRPr="001D15C8" w:rsidRDefault="00AC6CA1" w:rsidP="005B3E13">
      <w:pPr>
        <w:adjustRightInd w:val="0"/>
        <w:snapToGrid w:val="0"/>
        <w:spacing w:after="0" w:line="360" w:lineRule="auto"/>
        <w:jc w:val="both"/>
        <w:rPr>
          <w:rFonts w:ascii="Book Antiqua" w:hAnsi="Book Antiqua"/>
          <w:b/>
          <w:i/>
          <w:sz w:val="24"/>
          <w:szCs w:val="24"/>
        </w:rPr>
      </w:pPr>
      <w:r w:rsidRPr="001D15C8">
        <w:rPr>
          <w:rFonts w:ascii="Book Antiqua" w:hAnsi="Book Antiqua"/>
          <w:b/>
          <w:i/>
          <w:sz w:val="24"/>
          <w:szCs w:val="24"/>
        </w:rPr>
        <w:t>Effect of</w:t>
      </w:r>
      <w:r w:rsidR="00641FB1" w:rsidRPr="001D15C8">
        <w:rPr>
          <w:rFonts w:ascii="Book Antiqua" w:hAnsi="Book Antiqua"/>
          <w:b/>
          <w:i/>
          <w:sz w:val="24"/>
          <w:szCs w:val="24"/>
        </w:rPr>
        <w:t xml:space="preserve"> </w:t>
      </w:r>
      <w:r w:rsidRPr="001D15C8">
        <w:rPr>
          <w:rFonts w:ascii="Book Antiqua" w:hAnsi="Book Antiqua"/>
          <w:b/>
          <w:i/>
          <w:sz w:val="24"/>
          <w:szCs w:val="24"/>
        </w:rPr>
        <w:t>lipoprotein</w:t>
      </w:r>
      <w:r w:rsidR="00641FB1" w:rsidRPr="001D15C8">
        <w:rPr>
          <w:rFonts w:ascii="Book Antiqua" w:hAnsi="Book Antiqua"/>
          <w:b/>
          <w:i/>
          <w:sz w:val="24"/>
          <w:szCs w:val="24"/>
        </w:rPr>
        <w:t>s</w:t>
      </w:r>
      <w:r w:rsidRPr="001D15C8">
        <w:rPr>
          <w:rFonts w:ascii="Book Antiqua" w:hAnsi="Book Antiqua"/>
          <w:b/>
          <w:i/>
          <w:sz w:val="24"/>
          <w:szCs w:val="24"/>
        </w:rPr>
        <w:t xml:space="preserve"> on escape from </w:t>
      </w:r>
      <w:r w:rsidR="00503797" w:rsidRPr="001D15C8">
        <w:rPr>
          <w:rFonts w:ascii="Book Antiqua" w:hAnsi="Book Antiqua"/>
          <w:b/>
          <w:i/>
          <w:sz w:val="24"/>
          <w:szCs w:val="24"/>
        </w:rPr>
        <w:t xml:space="preserve">anti-HCV </w:t>
      </w:r>
      <w:r w:rsidR="0046221F" w:rsidRPr="001D15C8">
        <w:rPr>
          <w:rFonts w:ascii="Book Antiqua" w:hAnsi="Book Antiqua"/>
          <w:b/>
          <w:i/>
          <w:sz w:val="24"/>
          <w:szCs w:val="24"/>
        </w:rPr>
        <w:t xml:space="preserve">neutralizing </w:t>
      </w:r>
      <w:r w:rsidRPr="001D15C8">
        <w:rPr>
          <w:rFonts w:ascii="Book Antiqua" w:hAnsi="Book Antiqua"/>
          <w:b/>
          <w:i/>
          <w:sz w:val="24"/>
          <w:szCs w:val="24"/>
        </w:rPr>
        <w:t>Abs</w:t>
      </w:r>
    </w:p>
    <w:p w14:paraId="5DA7A26E" w14:textId="79320B1F" w:rsidR="00474824" w:rsidRPr="001D15C8" w:rsidRDefault="004910ED" w:rsidP="005B3E13">
      <w:pPr>
        <w:pStyle w:val="a9"/>
        <w:adjustRightInd w:val="0"/>
        <w:snapToGrid w:val="0"/>
        <w:spacing w:after="0" w:line="360" w:lineRule="auto"/>
        <w:ind w:left="0"/>
        <w:contextualSpacing w:val="0"/>
        <w:jc w:val="both"/>
        <w:rPr>
          <w:rFonts w:ascii="Book Antiqua" w:hAnsi="Book Antiqua"/>
          <w:b/>
          <w:sz w:val="24"/>
          <w:szCs w:val="24"/>
          <w:lang w:eastAsia="zh-CN"/>
        </w:rPr>
      </w:pPr>
      <w:r w:rsidRPr="00EF2A4D">
        <w:rPr>
          <w:rFonts w:ascii="Book Antiqua" w:hAnsi="Book Antiqua"/>
          <w:b/>
          <w:sz w:val="24"/>
          <w:szCs w:val="24"/>
        </w:rPr>
        <w:t>HCV-associated lipoproteins</w:t>
      </w:r>
      <w:r w:rsidR="001D15C8">
        <w:rPr>
          <w:rFonts w:ascii="Book Antiqua" w:hAnsi="Book Antiqua" w:hint="eastAsia"/>
          <w:b/>
          <w:sz w:val="24"/>
          <w:szCs w:val="24"/>
          <w:lang w:eastAsia="zh-CN"/>
        </w:rPr>
        <w:t xml:space="preserve">: </w:t>
      </w:r>
      <w:r w:rsidR="00B2330B" w:rsidRPr="00EF2A4D">
        <w:rPr>
          <w:rFonts w:ascii="Book Antiqua" w:hAnsi="Book Antiqua"/>
          <w:sz w:val="24"/>
          <w:szCs w:val="24"/>
        </w:rPr>
        <w:t xml:space="preserve">Lipoproteins associated to virus particles </w:t>
      </w:r>
      <w:r w:rsidR="00BB2D26" w:rsidRPr="00EF2A4D">
        <w:rPr>
          <w:rFonts w:ascii="Book Antiqua" w:hAnsi="Book Antiqua"/>
          <w:sz w:val="24"/>
          <w:szCs w:val="24"/>
        </w:rPr>
        <w:t>could</w:t>
      </w:r>
      <w:r w:rsidR="00B2330B" w:rsidRPr="00EF2A4D">
        <w:rPr>
          <w:rFonts w:ascii="Book Antiqua" w:hAnsi="Book Antiqua"/>
          <w:sz w:val="24"/>
          <w:szCs w:val="24"/>
        </w:rPr>
        <w:t xml:space="preserve"> mask neutralizing epitopes, thereby facilitating viral escape from the humoral immune response. </w:t>
      </w:r>
      <w:r w:rsidR="0046221F" w:rsidRPr="00EF2A4D">
        <w:rPr>
          <w:rFonts w:ascii="Book Antiqua" w:hAnsi="Book Antiqua"/>
          <w:sz w:val="24"/>
          <w:szCs w:val="24"/>
        </w:rPr>
        <w:t>Besides viral components, c</w:t>
      </w:r>
      <w:r w:rsidR="00581BF0" w:rsidRPr="00EF2A4D">
        <w:rPr>
          <w:rFonts w:ascii="Book Antiqua" w:hAnsi="Book Antiqua"/>
          <w:sz w:val="24"/>
          <w:szCs w:val="24"/>
        </w:rPr>
        <w:t xml:space="preserve">ell entry </w:t>
      </w:r>
      <w:r w:rsidR="005054FD" w:rsidRPr="00EF2A4D">
        <w:rPr>
          <w:rFonts w:ascii="Book Antiqua" w:hAnsi="Book Antiqua"/>
          <w:sz w:val="24"/>
          <w:szCs w:val="24"/>
        </w:rPr>
        <w:t>of HCV is initiated and mediated by endogenous proteins providing a mechanism of escape from the humoral immune response. I</w:t>
      </w:r>
      <w:r w:rsidR="00B2330B" w:rsidRPr="00EF2A4D">
        <w:rPr>
          <w:rFonts w:ascii="Book Antiqua" w:hAnsi="Book Antiqua"/>
          <w:sz w:val="24"/>
          <w:szCs w:val="24"/>
        </w:rPr>
        <w:t xml:space="preserve">ndeed, </w:t>
      </w:r>
      <w:r w:rsidR="005F4E65" w:rsidRPr="00EF2A4D">
        <w:rPr>
          <w:rFonts w:ascii="Book Antiqua" w:hAnsi="Book Antiqua"/>
          <w:sz w:val="24"/>
          <w:szCs w:val="24"/>
        </w:rPr>
        <w:t xml:space="preserve">HCV uses </w:t>
      </w:r>
      <w:r w:rsidR="005054FD" w:rsidRPr="00EF2A4D">
        <w:rPr>
          <w:rFonts w:ascii="Book Antiqua" w:hAnsi="Book Antiqua"/>
          <w:sz w:val="24"/>
          <w:szCs w:val="24"/>
        </w:rPr>
        <w:t xml:space="preserve">associated </w:t>
      </w:r>
      <w:r w:rsidR="005F4E65" w:rsidRPr="00EF2A4D">
        <w:rPr>
          <w:rFonts w:ascii="Book Antiqua" w:hAnsi="Book Antiqua"/>
          <w:sz w:val="24"/>
          <w:szCs w:val="24"/>
        </w:rPr>
        <w:t xml:space="preserve">host </w:t>
      </w:r>
      <w:r w:rsidR="00F454AD" w:rsidRPr="00EF2A4D">
        <w:rPr>
          <w:rFonts w:ascii="Book Antiqua" w:hAnsi="Book Antiqua"/>
          <w:sz w:val="24"/>
          <w:szCs w:val="24"/>
        </w:rPr>
        <w:t>lipoprotein</w:t>
      </w:r>
      <w:r w:rsidR="005F4E65" w:rsidRPr="00EF2A4D">
        <w:rPr>
          <w:rFonts w:ascii="Book Antiqua" w:hAnsi="Book Antiqua"/>
          <w:sz w:val="24"/>
          <w:szCs w:val="24"/>
        </w:rPr>
        <w:t xml:space="preserve"> </w:t>
      </w:r>
      <w:r w:rsidR="0046221F" w:rsidRPr="00EF2A4D">
        <w:rPr>
          <w:rFonts w:ascii="Book Antiqua" w:hAnsi="Book Antiqua"/>
          <w:sz w:val="24"/>
          <w:szCs w:val="24"/>
        </w:rPr>
        <w:t xml:space="preserve">components </w:t>
      </w:r>
      <w:r w:rsidR="005F4E65" w:rsidRPr="00EF2A4D">
        <w:rPr>
          <w:rFonts w:ascii="Book Antiqua" w:hAnsi="Book Antiqua"/>
          <w:sz w:val="24"/>
          <w:szCs w:val="24"/>
        </w:rPr>
        <w:t xml:space="preserve">to attach to lipid receptors on the hepatocyte. This </w:t>
      </w:r>
      <w:r w:rsidR="0046221F" w:rsidRPr="00EF2A4D">
        <w:rPr>
          <w:rFonts w:ascii="Book Antiqua" w:hAnsi="Book Antiqua"/>
          <w:sz w:val="24"/>
          <w:szCs w:val="24"/>
        </w:rPr>
        <w:t>explains</w:t>
      </w:r>
      <w:r w:rsidR="00C65D0F" w:rsidRPr="00EF2A4D">
        <w:rPr>
          <w:rFonts w:ascii="Book Antiqua" w:hAnsi="Book Antiqua"/>
          <w:sz w:val="24"/>
          <w:szCs w:val="24"/>
        </w:rPr>
        <w:t>, at least partially,</w:t>
      </w:r>
      <w:r w:rsidR="005F4E65" w:rsidRPr="00EF2A4D">
        <w:rPr>
          <w:rFonts w:ascii="Book Antiqua" w:hAnsi="Book Antiqua"/>
          <w:sz w:val="24"/>
          <w:szCs w:val="24"/>
        </w:rPr>
        <w:t xml:space="preserve"> the inefficiency of anti-envelope antibodies to p</w:t>
      </w:r>
      <w:r w:rsidR="005054FD" w:rsidRPr="00EF2A4D">
        <w:rPr>
          <w:rFonts w:ascii="Book Antiqua" w:hAnsi="Book Antiqua"/>
          <w:sz w:val="24"/>
          <w:szCs w:val="24"/>
        </w:rPr>
        <w:t xml:space="preserve">revent primary </w:t>
      </w:r>
      <w:r w:rsidR="0046221F" w:rsidRPr="00EF2A4D">
        <w:rPr>
          <w:rFonts w:ascii="Book Antiqua" w:hAnsi="Book Antiqua"/>
          <w:sz w:val="24"/>
          <w:szCs w:val="24"/>
        </w:rPr>
        <w:t xml:space="preserve">hepatocyte </w:t>
      </w:r>
      <w:r w:rsidR="005054FD" w:rsidRPr="00EF2A4D">
        <w:rPr>
          <w:rFonts w:ascii="Book Antiqua" w:hAnsi="Book Antiqua"/>
          <w:sz w:val="24"/>
          <w:szCs w:val="24"/>
        </w:rPr>
        <w:t xml:space="preserve">attachment </w:t>
      </w:r>
      <w:r w:rsidR="00C65D0F" w:rsidRPr="00EF2A4D">
        <w:rPr>
          <w:rFonts w:ascii="Book Antiqua" w:hAnsi="Book Antiqua"/>
          <w:sz w:val="24"/>
          <w:szCs w:val="24"/>
        </w:rPr>
        <w:t xml:space="preserve">of HCV </w:t>
      </w:r>
      <w:r w:rsidR="005F4E65" w:rsidRPr="00EF2A4D">
        <w:rPr>
          <w:rFonts w:ascii="Book Antiqua" w:hAnsi="Book Antiqua"/>
          <w:sz w:val="24"/>
          <w:szCs w:val="24"/>
        </w:rPr>
        <w:t xml:space="preserve">and </w:t>
      </w:r>
      <w:r w:rsidR="009605B8" w:rsidRPr="00EF2A4D">
        <w:rPr>
          <w:rFonts w:ascii="Book Antiqua" w:hAnsi="Book Antiqua"/>
          <w:sz w:val="24"/>
          <w:szCs w:val="24"/>
        </w:rPr>
        <w:t xml:space="preserve">to </w:t>
      </w:r>
      <w:r w:rsidR="0046221F" w:rsidRPr="00EF2A4D">
        <w:rPr>
          <w:rFonts w:ascii="Book Antiqua" w:hAnsi="Book Antiqua"/>
          <w:sz w:val="24"/>
          <w:szCs w:val="24"/>
        </w:rPr>
        <w:t xml:space="preserve">neutralize </w:t>
      </w:r>
      <w:r w:rsidR="009605B8" w:rsidRPr="00EF2A4D">
        <w:rPr>
          <w:rFonts w:ascii="Book Antiqua" w:hAnsi="Book Antiqua"/>
          <w:sz w:val="24"/>
          <w:szCs w:val="24"/>
        </w:rPr>
        <w:t>HCV</w:t>
      </w:r>
      <w:r w:rsidR="0046221F" w:rsidRPr="00EF2A4D">
        <w:rPr>
          <w:rFonts w:ascii="Book Antiqua" w:hAnsi="Book Antiqua"/>
          <w:sz w:val="24"/>
          <w:szCs w:val="24"/>
        </w:rPr>
        <w:t xml:space="preserve"> infectivity</w:t>
      </w:r>
      <w:r w:rsidR="003635EA" w:rsidRPr="00EF2A4D">
        <w:rPr>
          <w:rFonts w:ascii="Book Antiqua" w:hAnsi="Book Antiqua"/>
          <w:sz w:val="24"/>
          <w:szCs w:val="24"/>
        </w:rPr>
        <w:fldChar w:fldCharType="begin">
          <w:fldData xml:space="preserve">PEVuZE5vdGU+PENpdGU+PEF1dGhvcj5NYWlsbGFyZDwvQXV0aG9yPjxZZWFyPjIwMDY8L1llYXI+
PFJlY051bT41MDU8L1JlY051bT48RGlzcGxheVRleHQ+PHN0eWxlIGZhY2U9InN1cGVyc2NyaXB0
Ij5bNjYsIDY3XTwvc3R5bGU+PC9EaXNwbGF5VGV4dD48cmVjb3JkPjxyZWMtbnVtYmVyPjUwNTwv
cmVjLW51bWJlcj48Zm9yZWlnbi1rZXlzPjxrZXkgYXBwPSJFTiIgZGItaWQ9InYweHd2ZWRyMnRl
ZGFxZTl6MjV4YXY5NGRkZWZhdHhhdnAwNSIgdGltZXN0YW1wPSIxMzMxMDQ5MDIzIj41MDU8L2tl
eT48L2ZvcmVpZ24ta2V5cz48cmVmLXR5cGUgbmFtZT0iSm91cm5hbCBBcnRpY2xlIj4xNzwvcmVm
LXR5cGU+PGNvbnRyaWJ1dG9ycz48YXV0aG9ycz48YXV0aG9yPk1haWxsYXJkLCBQLjwvYXV0aG9y
PjxhdXRob3I+SHVieSwgVC48L2F1dGhvcj48YXV0aG9yPkFuZHJlbywgVS48L2F1dGhvcj48YXV0
aG9yPk1vcmVhdSwgTS48L2F1dGhvcj48YXV0aG9yPkNoYXBtYW4sIEouPC9hdXRob3I+PGF1dGhv
cj5CdWRrb3dza2EsIEEuPC9hdXRob3I+PC9hdXRob3JzPjwvY29udHJpYnV0b3JzPjxhdXRoLWFk
ZHJlc3M+SGVwYWNpdmlydXMgVW5pdCwgUGFzdGV1ciBJbnN0aXR1dGUsIFBhcmlzLCBGcmFuY2Uu
PC9hdXRoLWFkZHJlc3M+PHRpdGxlcz48dGl0bGU+VGhlIGludGVyYWN0aW9uIG9mIG5hdHVyYWwg
aGVwYXRpdGlzIEMgdmlydXMgd2l0aCBodW1hbiBzY2F2ZW5nZXIgcmVjZXB0b3IgU1ItQkkvQ2xh
MSBpcyBtZWRpYXRlZCBieSBBcG9CLWNvbnRhaW5pbmcgbGlwb3Byb3RlaW5zPC90aXRsZT48c2Vj
b25kYXJ5LXRpdGxlPkZBU0VCIEo8L3NlY29uZGFyeS10aXRsZT48YWx0LXRpdGxlPkZBU0VCIGpv
dXJuYWwgOiBvZmZpY2lhbCBwdWJsaWNhdGlvbiBvZiB0aGUgRmVkZXJhdGlvbiBvZiBBbWVyaWNh
biBTb2NpZXRpZXMgZm9yIEV4cGVyaW1lbnRhbCBCaW9sb2d5PC9hbHQtdGl0bGU+PC90aXRsZXM+
PHBlcmlvZGljYWw+PGZ1bGwtdGl0bGU+RkFTRUIgSjwvZnVsbC10aXRsZT48L3BlcmlvZGljYWw+
PHBhZ2VzPjczNS03PC9wYWdlcz48dm9sdW1lPjIwPC92b2x1bWU+PG51bWJlcj42PC9udW1iZXI+
PGVkaXRpb24+MjAwNi8wMi8xNjwvZWRpdGlvbj48a2V5d29yZHM+PGtleXdvcmQ+QW5pbWFsczwv
a2V5d29yZD48a2V5d29yZD5BcG9saXBvcHJvdGVpbnMgQi8qbWV0YWJvbGlzbTwva2V5d29yZD48
a2V5d29yZD5DSE8gQ2VsbHM8L2tleXdvcmQ+PGtleXdvcmQ+Q2VsbCBMaW5lLCBUdW1vcjwva2V5
d29yZD48a2V5d29yZD5DcmljZXRpbmFlPC9rZXl3b3JkPjxrZXl3b3JkPkdlbmUgRXhwcmVzc2lv
biBSZWd1bGF0aW9uPC9rZXl3b3JkPjxrZXl3b3JkPkhlcGFjaXZpcnVzLyptZXRhYm9saXNtPC9r
ZXl3b3JkPjxrZXl3b3JkPkh1bWFuczwva2V5d29yZD48a2V5d29yZD5TY2F2ZW5nZXIgUmVjZXB0
b3JzLCBDbGFzcyBCLyptZXRhYm9saXNtPC9rZXl3b3JkPjwva2V5d29yZHM+PGRhdGVzPjx5ZWFy
PjIwMDY8L3llYXI+PHB1Yi1kYXRlcz48ZGF0ZT5BcHI8L2RhdGU+PC9wdWItZGF0ZXM+PC9kYXRl
cz48aXNibj4xNTMwLTY4NjAgKEVsZWN0cm9uaWMpJiN4RDswODkyLTY2MzggKExpbmtpbmcpPC9p
c2JuPjxhY2Nlc3Npb24tbnVtPjE2NDc2NzAxPC9hY2Nlc3Npb24tbnVtPjx3b3JrLXR5cGU+UmVz
ZWFyY2ggU3VwcG9ydCwgTm9uLVUuUy4gR292JmFwb3M7dDwvd29yay10eXBlPjx1cmxzPjxyZWxh
dGVkLXVybHM+PHVybD5odHRwOi8vd3d3Lm5jYmkubmxtLm5paC5nb3YvcHVibWVkLzE2NDc2NzAx
PC91cmw+PHVybD5odHRwOi8vd3d3LmZhc2Viai5vcmcvY29udGVudC9lYXJseS8yMDA2LzA0LzAx
L2ZqLjA1LTQ3MjhmamUuZnVsbC5wZGY8L3VybD48L3JlbGF0ZWQtdXJscz48L3VybHM+PGVsZWN0
cm9uaWMtcmVzb3VyY2UtbnVtPjEwLjEwOTYvZmouMDUtNDcyOGZqZTwvZWxlY3Ryb25pYy1yZXNv
dXJjZS1udW0+PGxhbmd1YWdlPmVuZzwvbGFuZ3VhZ2U+PC9yZWNvcmQ+PC9DaXRlPjxDaXRlPjxB
dXRob3I+RGFvIFRoaTwvQXV0aG9yPjxZZWFyPjIwMTI8L1llYXI+PFJlY051bT45NDg8L1JlY051
bT48cmVjb3JkPjxyZWMtbnVtYmVyPjk0ODwvcmVjLW51bWJlcj48Zm9yZWlnbi1rZXlzPjxrZXkg
YXBwPSJFTiIgZGItaWQ9InYweHd2ZWRyMnRlZGFxZTl6MjV4YXY5NGRkZWZhdHhhdnAwNSIgdGlt
ZXN0YW1wPSIxMzc3Nzg0MTE4Ij45NDg8L2tleT48L2ZvcmVpZ24ta2V5cz48cmVmLXR5cGUgbmFt
ZT0iSm91cm5hbCBBcnRpY2xlIj4xNzwvcmVmLXR5cGU+PGNvbnRyaWJ1dG9ycz48YXV0aG9ycz48
YXV0aG9yPkRhbyBUaGksIFYuIEwuPC9hdXRob3I+PGF1dGhvcj5HcmFuaWVyLCBDLjwvYXV0aG9y
PjxhdXRob3I+WmVpc2VsLCBNLiBCLjwvYXV0aG9yPjxhdXRob3I+R3VlcmluLCBNLjwvYXV0aG9y
PjxhdXRob3I+TWFuY2lwLCBKLjwvYXV0aG9yPjxhdXRob3I+R3JhbmlvLCBPLjwvYXV0aG9yPjxh
dXRob3I+UGVuaW4sIEYuPC9hdXRob3I+PGF1dGhvcj5MYXZpbGxldHRlLCBELjwvYXV0aG9yPjxh
dXRob3I+QmFydGVuc2NobGFnZXIsIFIuPC9hdXRob3I+PGF1dGhvcj5CYXVtZXJ0LCBULiBGLjwv
YXV0aG9yPjxhdXRob3I+Q29zc2V0LCBGLiBMLjwvYXV0aG9yPjxhdXRob3I+RHJldXgsIE0uPC9h
dXRob3I+PC9hdXRob3JzPjwvY29udHJpYnV0b3JzPjxhdXRoLWFkZHJlc3M+SU5TRVJNLCBVNzU4
LCBIdW1hbiBWaXJvbG9neSBMYWJvcmF0b3J5LCBFVklSIHRlYW0sIEx5b24sIEYtNjkwMDcsIEZy
YW5jZS48L2F1dGgtYWRkcmVzcz48dGl0bGVzPjx0aXRsZT5DaGFyYWN0ZXJpemF0aW9uIG9mIGhl
cGF0aXRpcyBDIHZpcnVzIHBhcnRpY2xlIHN1YnBvcHVsYXRpb25zIHJldmVhbHMgbXVsdGlwbGUg
dXNhZ2Ugb2YgdGhlIHNjYXZlbmdlciByZWNlcHRvciBCSSBmb3IgZW50cnkgc3RlcHM8L3RpdGxl
PjxzZWNvbmRhcnktdGl0bGU+SiBCaW9sIENoZW08L3NlY29uZGFyeS10aXRsZT48YWx0LXRpdGxl
PlRoZSBKb3VybmFsIG9mIGJpb2xvZ2ljYWwgY2hlbWlzdHJ5PC9hbHQtdGl0bGU+PC90aXRsZXM+
PHBlcmlvZGljYWw+PGZ1bGwtdGl0bGU+SiBCaW9sIENoZW08L2Z1bGwtdGl0bGU+PC9wZXJpb2Rp
Y2FsPjxwYWdlcz4zMTI0Mi01NzwvcGFnZXM+PHZvbHVtZT4yODc8L3ZvbHVtZT48bnVtYmVyPjM3
PC9udW1iZXI+PGVkaXRpb24+MjAxMi8wNy8wNzwvZWRpdGlvbj48a2V5d29yZHM+PGtleXdvcmQ+
QW5pbWFsczwva2V5d29yZD48a2V5d29yZD5BcG9saXBvcHJvdGVpbnMgRS9nZW5ldGljcy8qbWV0
YWJvbGlzbTwva2V5d29yZD48a2V5d29yZD5DZWxsIExpbmUsIFR1bW9yPC9rZXl3b3JkPjxrZXl3
b3JkPkhlcGFjaXZpcnVzLypwaHlzaW9sb2d5PC9rZXl3b3JkPjxrZXl3b3JkPkh1bWFuczwva2V5
d29yZD48a2V5d29yZD5NaWNlPC9rZXl3b3JkPjxrZXl3b3JkPlByb3RlaW4gU3RydWN0dXJlLCBU
ZXJ0aWFyeTwva2V5d29yZD48a2V5d29yZD5SYXRzPC9rZXl3b3JkPjxrZXl3b3JkPlNjYXZlbmdl
ciBSZWNlcHRvcnMsIENsYXNzIEIvZ2VuZXRpY3MvKm1ldGFib2xpc208L2tleXdvcmQ+PGtleXdv
cmQ+VmlyYWwgRW52ZWxvcGUgUHJvdGVpbnMvZ2VuZXRpY3MvKm1ldGFib2xpc208L2tleXdvcmQ+
PGtleXdvcmQ+KlZpcnVzIEludGVybmFsaXphdGlvbjwva2V5d29yZD48L2tleXdvcmRzPjxkYXRl
cz48eWVhcj4yMDEyPC95ZWFyPjxwdWItZGF0ZXM+PGRhdGU+U2VwIDc8L2RhdGU+PC9wdWItZGF0
ZXM+PC9kYXRlcz48aXNibj4xMDgzLTM1MVggKEVsZWN0cm9uaWMpJiN4RDswMDIxLTkyNTggKExp
bmtpbmcpPC9pc2JuPjxhY2Nlc3Npb24tbnVtPjIyNzY3NjA3PC9hY2Nlc3Npb24tbnVtPjx3b3Jr
LXR5cGU+UmVzZWFyY2ggU3VwcG9ydCwgTm9uLVUuUy4gR292JmFwb3M7dDwvd29yay10eXBlPjx1
cmxzPjxyZWxhdGVkLXVybHM+PHVybD5odHRwOi8vd3d3Lm5jYmkubmxtLm5paC5nb3YvcHVibWVk
LzIyNzY3NjA3PC91cmw+PHVybD5odHRwOi8vd3d3LmpiYy5vcmcvY29udGVudC8yODcvMzcvMzEy
NDIuZnVsbC5wZGY8L3VybD48L3JlbGF0ZWQtdXJscz48L3VybHM+PGN1c3RvbTI+MzQzODk1Njwv
Y3VzdG9tMj48ZWxlY3Ryb25pYy1yZXNvdXJjZS1udW0+MTAuMTA3NC9qYmMuTTExMi4zNjU5MjQ8
L2VsZWN0cm9uaWMtcmVzb3VyY2UtbnVtPjxsYW5ndWFnZT5lbmc8L2xhbmd1YWdlPjwvcmVjb3Jk
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YWlsbGFyZDwvQXV0aG9yPjxZZWFyPjIwMDY8L1llYXI+
PFJlY051bT41MDU8L1JlY051bT48RGlzcGxheVRleHQ+PHN0eWxlIGZhY2U9InN1cGVyc2NyaXB0
Ij5bNjYsIDY3XTwvc3R5bGU+PC9EaXNwbGF5VGV4dD48cmVjb3JkPjxyZWMtbnVtYmVyPjUwNTwv
cmVjLW51bWJlcj48Zm9yZWlnbi1rZXlzPjxrZXkgYXBwPSJFTiIgZGItaWQ9InYweHd2ZWRyMnRl
ZGFxZTl6MjV4YXY5NGRkZWZhdHhhdnAwNSIgdGltZXN0YW1wPSIxMzMxMDQ5MDIzIj41MDU8L2tl
eT48L2ZvcmVpZ24ta2V5cz48cmVmLXR5cGUgbmFtZT0iSm91cm5hbCBBcnRpY2xlIj4xNzwvcmVm
LXR5cGU+PGNvbnRyaWJ1dG9ycz48YXV0aG9ycz48YXV0aG9yPk1haWxsYXJkLCBQLjwvYXV0aG9y
PjxhdXRob3I+SHVieSwgVC48L2F1dGhvcj48YXV0aG9yPkFuZHJlbywgVS48L2F1dGhvcj48YXV0
aG9yPk1vcmVhdSwgTS48L2F1dGhvcj48YXV0aG9yPkNoYXBtYW4sIEouPC9hdXRob3I+PGF1dGhv
cj5CdWRrb3dza2EsIEEuPC9hdXRob3I+PC9hdXRob3JzPjwvY29udHJpYnV0b3JzPjxhdXRoLWFk
ZHJlc3M+SGVwYWNpdmlydXMgVW5pdCwgUGFzdGV1ciBJbnN0aXR1dGUsIFBhcmlzLCBGcmFuY2Uu
PC9hdXRoLWFkZHJlc3M+PHRpdGxlcz48dGl0bGU+VGhlIGludGVyYWN0aW9uIG9mIG5hdHVyYWwg
aGVwYXRpdGlzIEMgdmlydXMgd2l0aCBodW1hbiBzY2F2ZW5nZXIgcmVjZXB0b3IgU1ItQkkvQ2xh
MSBpcyBtZWRpYXRlZCBieSBBcG9CLWNvbnRhaW5pbmcgbGlwb3Byb3RlaW5zPC90aXRsZT48c2Vj
b25kYXJ5LXRpdGxlPkZBU0VCIEo8L3NlY29uZGFyeS10aXRsZT48YWx0LXRpdGxlPkZBU0VCIGpv
dXJuYWwgOiBvZmZpY2lhbCBwdWJsaWNhdGlvbiBvZiB0aGUgRmVkZXJhdGlvbiBvZiBBbWVyaWNh
biBTb2NpZXRpZXMgZm9yIEV4cGVyaW1lbnRhbCBCaW9sb2d5PC9hbHQtdGl0bGU+PC90aXRsZXM+
PHBlcmlvZGljYWw+PGZ1bGwtdGl0bGU+RkFTRUIgSjwvZnVsbC10aXRsZT48L3BlcmlvZGljYWw+
PHBhZ2VzPjczNS03PC9wYWdlcz48dm9sdW1lPjIwPC92b2x1bWU+PG51bWJlcj42PC9udW1iZXI+
PGVkaXRpb24+MjAwNi8wMi8xNjwvZWRpdGlvbj48a2V5d29yZHM+PGtleXdvcmQ+QW5pbWFsczwv
a2V5d29yZD48a2V5d29yZD5BcG9saXBvcHJvdGVpbnMgQi8qbWV0YWJvbGlzbTwva2V5d29yZD48
a2V5d29yZD5DSE8gQ2VsbHM8L2tleXdvcmQ+PGtleXdvcmQ+Q2VsbCBMaW5lLCBUdW1vcjwva2V5
d29yZD48a2V5d29yZD5DcmljZXRpbmFlPC9rZXl3b3JkPjxrZXl3b3JkPkdlbmUgRXhwcmVzc2lv
biBSZWd1bGF0aW9uPC9rZXl3b3JkPjxrZXl3b3JkPkhlcGFjaXZpcnVzLyptZXRhYm9saXNtPC9r
ZXl3b3JkPjxrZXl3b3JkPkh1bWFuczwva2V5d29yZD48a2V5d29yZD5TY2F2ZW5nZXIgUmVjZXB0
b3JzLCBDbGFzcyBCLyptZXRhYm9saXNtPC9rZXl3b3JkPjwva2V5d29yZHM+PGRhdGVzPjx5ZWFy
PjIwMDY8L3llYXI+PHB1Yi1kYXRlcz48ZGF0ZT5BcHI8L2RhdGU+PC9wdWItZGF0ZXM+PC9kYXRl
cz48aXNibj4xNTMwLTY4NjAgKEVsZWN0cm9uaWMpJiN4RDswODkyLTY2MzggKExpbmtpbmcpPC9p
c2JuPjxhY2Nlc3Npb24tbnVtPjE2NDc2NzAxPC9hY2Nlc3Npb24tbnVtPjx3b3JrLXR5cGU+UmVz
ZWFyY2ggU3VwcG9ydCwgTm9uLVUuUy4gR292JmFwb3M7dDwvd29yay10eXBlPjx1cmxzPjxyZWxh
dGVkLXVybHM+PHVybD5odHRwOi8vd3d3Lm5jYmkubmxtLm5paC5nb3YvcHVibWVkLzE2NDc2NzAx
PC91cmw+PHVybD5odHRwOi8vd3d3LmZhc2Viai5vcmcvY29udGVudC9lYXJseS8yMDA2LzA0LzAx
L2ZqLjA1LTQ3MjhmamUuZnVsbC5wZGY8L3VybD48L3JlbGF0ZWQtdXJscz48L3VybHM+PGVsZWN0
cm9uaWMtcmVzb3VyY2UtbnVtPjEwLjEwOTYvZmouMDUtNDcyOGZqZTwvZWxlY3Ryb25pYy1yZXNv
dXJjZS1udW0+PGxhbmd1YWdlPmVuZzwvbGFuZ3VhZ2U+PC9yZWNvcmQ+PC9DaXRlPjxDaXRlPjxB
dXRob3I+RGFvIFRoaTwvQXV0aG9yPjxZZWFyPjIwMTI8L1llYXI+PFJlY051bT45NDg8L1JlY051
bT48cmVjb3JkPjxyZWMtbnVtYmVyPjk0ODwvcmVjLW51bWJlcj48Zm9yZWlnbi1rZXlzPjxrZXkg
YXBwPSJFTiIgZGItaWQ9InYweHd2ZWRyMnRlZGFxZTl6MjV4YXY5NGRkZWZhdHhhdnAwNSIgdGlt
ZXN0YW1wPSIxMzc3Nzg0MTE4Ij45NDg8L2tleT48L2ZvcmVpZ24ta2V5cz48cmVmLXR5cGUgbmFt
ZT0iSm91cm5hbCBBcnRpY2xlIj4xNzwvcmVmLXR5cGU+PGNvbnRyaWJ1dG9ycz48YXV0aG9ycz48
YXV0aG9yPkRhbyBUaGksIFYuIEwuPC9hdXRob3I+PGF1dGhvcj5HcmFuaWVyLCBDLjwvYXV0aG9y
PjxhdXRob3I+WmVpc2VsLCBNLiBCLjwvYXV0aG9yPjxhdXRob3I+R3VlcmluLCBNLjwvYXV0aG9y
PjxhdXRob3I+TWFuY2lwLCBKLjwvYXV0aG9yPjxhdXRob3I+R3JhbmlvLCBPLjwvYXV0aG9yPjxh
dXRob3I+UGVuaW4sIEYuPC9hdXRob3I+PGF1dGhvcj5MYXZpbGxldHRlLCBELjwvYXV0aG9yPjxh
dXRob3I+QmFydGVuc2NobGFnZXIsIFIuPC9hdXRob3I+PGF1dGhvcj5CYXVtZXJ0LCBULiBGLjwv
YXV0aG9yPjxhdXRob3I+Q29zc2V0LCBGLiBMLjwvYXV0aG9yPjxhdXRob3I+RHJldXgsIE0uPC9h
dXRob3I+PC9hdXRob3JzPjwvY29udHJpYnV0b3JzPjxhdXRoLWFkZHJlc3M+SU5TRVJNLCBVNzU4
LCBIdW1hbiBWaXJvbG9neSBMYWJvcmF0b3J5LCBFVklSIHRlYW0sIEx5b24sIEYtNjkwMDcsIEZy
YW5jZS48L2F1dGgtYWRkcmVzcz48dGl0bGVzPjx0aXRsZT5DaGFyYWN0ZXJpemF0aW9uIG9mIGhl
cGF0aXRpcyBDIHZpcnVzIHBhcnRpY2xlIHN1YnBvcHVsYXRpb25zIHJldmVhbHMgbXVsdGlwbGUg
dXNhZ2Ugb2YgdGhlIHNjYXZlbmdlciByZWNlcHRvciBCSSBmb3IgZW50cnkgc3RlcHM8L3RpdGxl
PjxzZWNvbmRhcnktdGl0bGU+SiBCaW9sIENoZW08L3NlY29uZGFyeS10aXRsZT48YWx0LXRpdGxl
PlRoZSBKb3VybmFsIG9mIGJpb2xvZ2ljYWwgY2hlbWlzdHJ5PC9hbHQtdGl0bGU+PC90aXRsZXM+
PHBlcmlvZGljYWw+PGZ1bGwtdGl0bGU+SiBCaW9sIENoZW08L2Z1bGwtdGl0bGU+PC9wZXJpb2Rp
Y2FsPjxwYWdlcz4zMTI0Mi01NzwvcGFnZXM+PHZvbHVtZT4yODc8L3ZvbHVtZT48bnVtYmVyPjM3
PC9udW1iZXI+PGVkaXRpb24+MjAxMi8wNy8wNzwvZWRpdGlvbj48a2V5d29yZHM+PGtleXdvcmQ+
QW5pbWFsczwva2V5d29yZD48a2V5d29yZD5BcG9saXBvcHJvdGVpbnMgRS9nZW5ldGljcy8qbWV0
YWJvbGlzbTwva2V5d29yZD48a2V5d29yZD5DZWxsIExpbmUsIFR1bW9yPC9rZXl3b3JkPjxrZXl3
b3JkPkhlcGFjaXZpcnVzLypwaHlzaW9sb2d5PC9rZXl3b3JkPjxrZXl3b3JkPkh1bWFuczwva2V5
d29yZD48a2V5d29yZD5NaWNlPC9rZXl3b3JkPjxrZXl3b3JkPlByb3RlaW4gU3RydWN0dXJlLCBU
ZXJ0aWFyeTwva2V5d29yZD48a2V5d29yZD5SYXRzPC9rZXl3b3JkPjxrZXl3b3JkPlNjYXZlbmdl
ciBSZWNlcHRvcnMsIENsYXNzIEIvZ2VuZXRpY3MvKm1ldGFib2xpc208L2tleXdvcmQ+PGtleXdv
cmQ+VmlyYWwgRW52ZWxvcGUgUHJvdGVpbnMvZ2VuZXRpY3MvKm1ldGFib2xpc208L2tleXdvcmQ+
PGtleXdvcmQ+KlZpcnVzIEludGVybmFsaXphdGlvbjwva2V5d29yZD48L2tleXdvcmRzPjxkYXRl
cz48eWVhcj4yMDEyPC95ZWFyPjxwdWItZGF0ZXM+PGRhdGU+U2VwIDc8L2RhdGU+PC9wdWItZGF0
ZXM+PC9kYXRlcz48aXNibj4xMDgzLTM1MVggKEVsZWN0cm9uaWMpJiN4RDswMDIxLTkyNTggKExp
bmtpbmcpPC9pc2JuPjxhY2Nlc3Npb24tbnVtPjIyNzY3NjA3PC9hY2Nlc3Npb24tbnVtPjx3b3Jr
LXR5cGU+UmVzZWFyY2ggU3VwcG9ydCwgTm9uLVUuUy4gR292JmFwb3M7dDwvd29yay10eXBlPjx1
cmxzPjxyZWxhdGVkLXVybHM+PHVybD5odHRwOi8vd3d3Lm5jYmkubmxtLm5paC5nb3YvcHVibWVk
LzIyNzY3NjA3PC91cmw+PHVybD5odHRwOi8vd3d3LmpiYy5vcmcvY29udGVudC8yODcvMzcvMzEy
NDIuZnVsbC5wZGY8L3VybD48L3JlbGF0ZWQtdXJscz48L3VybHM+PGN1c3RvbTI+MzQzODk1Njwv
Y3VzdG9tMj48ZWxlY3Ryb25pYy1yZXNvdXJjZS1udW0+MTAuMTA3NC9qYmMuTTExMi4zNjU5MjQ8
L2VsZWN0cm9uaWMtcmVzb3VyY2UtbnVtPjxsYW5ndWFnZT5lbmc8L2xhbmd1YWdlPjwvcmVjb3Jk
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6" w:tooltip="Dao Thi, 2012 #948" w:history="1">
        <w:r w:rsidR="000F07FA" w:rsidRPr="00EF2A4D">
          <w:rPr>
            <w:rFonts w:ascii="Book Antiqua" w:hAnsi="Book Antiqua"/>
            <w:noProof/>
            <w:sz w:val="24"/>
            <w:szCs w:val="24"/>
            <w:vertAlign w:val="superscript"/>
          </w:rPr>
          <w:t>66</w:t>
        </w:r>
      </w:hyperlink>
      <w:r w:rsidR="001D15C8">
        <w:rPr>
          <w:rFonts w:ascii="Book Antiqua" w:hAnsi="Book Antiqua"/>
          <w:noProof/>
          <w:sz w:val="24"/>
          <w:szCs w:val="24"/>
          <w:vertAlign w:val="superscript"/>
        </w:rPr>
        <w:t>,</w:t>
      </w:r>
      <w:hyperlink w:anchor="_ENREF_67" w:tooltip="Maillard, 2006 #505" w:history="1">
        <w:r w:rsidR="000F07FA" w:rsidRPr="00EF2A4D">
          <w:rPr>
            <w:rFonts w:ascii="Book Antiqua" w:hAnsi="Book Antiqua"/>
            <w:noProof/>
            <w:sz w:val="24"/>
            <w:szCs w:val="24"/>
            <w:vertAlign w:val="superscript"/>
          </w:rPr>
          <w:t>6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5054FD" w:rsidRPr="00EF2A4D">
        <w:rPr>
          <w:rFonts w:ascii="Book Antiqua" w:hAnsi="Book Antiqua"/>
          <w:sz w:val="24"/>
          <w:szCs w:val="24"/>
        </w:rPr>
        <w:t xml:space="preserve">. </w:t>
      </w:r>
      <w:r w:rsidR="00883230" w:rsidRPr="00EF2A4D">
        <w:rPr>
          <w:rFonts w:ascii="Book Antiqua" w:hAnsi="Book Antiqua"/>
          <w:sz w:val="24"/>
          <w:szCs w:val="24"/>
        </w:rPr>
        <w:t>Indeed, it</w:t>
      </w:r>
      <w:r w:rsidR="005054FD" w:rsidRPr="00EF2A4D">
        <w:rPr>
          <w:rFonts w:ascii="Book Antiqua" w:hAnsi="Book Antiqua"/>
          <w:sz w:val="24"/>
          <w:szCs w:val="24"/>
          <w:lang w:val="en-US"/>
        </w:rPr>
        <w:t xml:space="preserve"> has been postulated that virus-lipoprotein interaction</w:t>
      </w:r>
      <w:r w:rsidR="007F2842" w:rsidRPr="00EF2A4D">
        <w:rPr>
          <w:rFonts w:ascii="Book Antiqua" w:hAnsi="Book Antiqua"/>
          <w:sz w:val="24"/>
          <w:szCs w:val="24"/>
          <w:lang w:val="en-US"/>
        </w:rPr>
        <w:t>s play</w:t>
      </w:r>
      <w:r w:rsidR="001D15C8">
        <w:rPr>
          <w:rFonts w:ascii="Book Antiqua" w:hAnsi="Book Antiqua"/>
          <w:sz w:val="24"/>
          <w:szCs w:val="24"/>
          <w:lang w:val="en-US"/>
        </w:rPr>
        <w:t xml:space="preserve"> a role in immune evasion</w:t>
      </w:r>
      <w:r w:rsidR="003635E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BbmRyZTwvQXV0aG9yPjxZZWFyPjIwMDI8L1llYXI+PFJl
Y051bT40Mjk8L1JlY051bT48RGlzcGxheVRleHQ+PHN0eWxlIGZhY2U9InN1cGVyc2NyaXB0Ij5b
NjBdPC9zdHlsZT48L0Rpc3BsYXlUZXh0PjxyZWNvcmQ+PHJlYy1udW1iZXI+NDI5PC9yZWMtbnVt
YmVyPjxmb3JlaWduLWtleXM+PGtleSBhcHA9IkVOIiBkYi1pZD0idjB4d3ZlZHIydGVkYXFlOXoy
NXhhdjk0ZGRlZmF0eGF2cDA1IiB0aW1lc3RhbXA9IjEzMzA3NzQyNDkiPjQyOTwva2V5PjwvZm9y
ZWlnbi1rZXlzPjxyZWYtdHlwZSBuYW1lPSJKb3VybmFsIEFydGljbGUiPjE3PC9yZWYtdHlwZT48
Y29udHJpYnV0b3JzPjxhdXRob3JzPjxhdXRob3I+QW5kcmUsIFAuPC9hdXRob3I+PGF1dGhvcj5L
b211cmlhbi1QcmFkZWwsIEYuPC9hdXRob3I+PGF1dGhvcj5EZWZvcmdlcywgUy48L2F1dGhvcj48
YXV0aG9yPlBlcnJldCwgTS48L2F1dGhvcj48YXV0aG9yPkJlcmxhbmQsIEouIEwuPC9hdXRob3I+
PGF1dGhvcj5Tb2RveWVyLCBNLjwvYXV0aG9yPjxhdXRob3I+UG9sLCBTLjwvYXV0aG9yPjxhdXRo
b3I+QnJlY2hvdCwgQy48L2F1dGhvcj48YXV0aG9yPlBhcmFuaG9zLUJhY2NhbGEsIEcuPC9hdXRo
b3I+PGF1dGhvcj5Mb3R0ZWF1LCBWLjwvYXV0aG9yPjwvYXV0aG9ycz48L2NvbnRyaWJ1dG9ycz48
YXV0aC1hZGRyZXNzPklOU0VSTSBVNTAzLCBDRVJWSSwgTHlvbiwgRnJhbmNlLiBhbmRyZUBjZXJ2
aS1seW9uLmluc2VybS5mcjwvYXV0aC1hZGRyZXNzPjx0aXRsZXM+PHRpdGxlPkNoYXJhY3Rlcml6
YXRpb24gb2YgbG93LSBhbmQgdmVyeS1sb3ctZGVuc2l0eSBoZXBhdGl0aXMgQyB2aXJ1cyBSTkEt
Y29udGFpbmluZyBwYXJ0aWNsZXM8L3RpdGxlPjxzZWNvbmRhcnktdGl0bGU+SiBWaXJvbDwvc2Vj
b25kYXJ5LXRpdGxlPjxhbHQtdGl0bGU+Sm91cm5hbCBvZiB2aXJvbG9neTwvYWx0LXRpdGxlPjwv
dGl0bGVzPjxwZXJpb2RpY2FsPjxmdWxsLXRpdGxlPkogVmlyb2w8L2Z1bGwtdGl0bGU+PC9wZXJp
b2RpY2FsPjxhbHQtcGVyaW9kaWNhbD48ZnVsbC10aXRsZT5Kb3VybmFsIG9mIHZpcm9sb2d5PC9m
dWxsLXRpdGxlPjwvYWx0LXBlcmlvZGljYWw+PHBhZ2VzPjY5MTktMjg8L3BhZ2VzPjx2b2x1bWU+
NzY8L3ZvbHVtZT48bnVtYmVyPjE0PC9udW1iZXI+PGVkaXRpb24+MjAwMi8wNi8yMDwvZWRpdGlv
bj48a2V5d29yZHM+PGtleXdvcmQ+SGVwYWNpdmlydXMvaXNvbGF0aW9uICZhbXA7IHB1cmlmaWNh
dGlvbi8qcGF0aG9nZW5pY2l0eS9waHlzaW9sb2d5PC9rZXl3b3JkPjxrZXl3b3JkPkhlcGF0aXRp
cyBDIEFudGlib2RpZXMvYmxvb2Q8L2tleXdvcmQ+PGtleXdvcmQ+SGVwYXRpdGlzIEMsIENocm9u
aWMvdmlyb2xvZ3k8L2tleXdvcmQ+PGtleXdvcmQ+SHVtYW5zPC9rZXl3b3JkPjxrZXl3b3JkPklt
bXVub2dsb2J1bGluIEcvYmxvb2Q8L2tleXdvcmQ+PGtleXdvcmQ+SW1tdW5vZ2xvYnVsaW4gTS9i
bG9vZDwva2V5d29yZD48a2V5d29yZD5MaXBvcHJvdGVpbnMvYW5hbHlzaXM8L2tleXdvcmQ+PGtl
eXdvcmQ+TGlwb3Byb3RlaW5zLCBJREw8L2tleXdvcmQ+PGtleXdvcmQ+TGlwb3Byb3RlaW5zLCBM
REwvKmFuYWx5c2lzPC9rZXl3b3JkPjxrZXl3b3JkPkxpcG9wcm90ZWlucywgVkxETC8qYW5hbHlz
aXM8L2tleXdvcmQ+PGtleXdvcmQ+TWljcm9zY29weSwgRWxlY3Ryb248L2tleXdvcmQ+PGtleXdv
cmQ+Uk5BLCBWaXJhbC8qYmxvb2Q8L2tleXdvcmQ+PGtleXdvcmQ+VHVtb3IgQ2VsbHMsIEN1bHR1
cmVkPC9rZXl3b3JkPjxrZXl3b3JkPlZpcmlvbi8qaXNvbGF0aW9uICZhbXA7IHB1cmlmaWNhdGlv
bi9waHlzaW9sb2d5PC9rZXl3b3JkPjwva2V5d29yZHM+PGRhdGVzPjx5ZWFyPjIwMDI8L3llYXI+
PHB1Yi1kYXRlcz48ZGF0ZT5KdWw8L2RhdGU+PC9wdWItZGF0ZXM+PC9kYXRlcz48aXNibj4wMDIy
LTUzOFggKFByaW50KSYjeEQ7MDAyMi01MzhYIChMaW5raW5nKTwvaXNibj48YWNjZXNzaW9uLW51
bT4xMjA3MjQ5MzwvYWNjZXNzaW9uLW51bT48d29yay10eXBlPlJlc2VhcmNoIFN1cHBvcnQsIE5v
bi1VLlMuIEdvdiZhcG9zO3Q8L3dvcmstdHlwZT48dXJscz48cmVsYXRlZC11cmxzPjx1cmw+aHR0
cDovL3d3dy5uY2JpLm5sbS5uaWguZ292L3B1Ym1lZC8xMjA3MjQ5MzwvdXJsPjx1cmw+aHR0cDov
L2p2aS5hc20ub3JnL2NvbnRlbnQvNzYvMTQvNjkxOS5mdWxsLnBkZjwvdXJsPjwvcmVsYXRlZC11
cmxzPjwvdXJscz48Y3VzdG9tMj4xMzYzMTM8L2N1c3RvbTI+PGxhbmd1YWdlPmVuZzwvbGFuZ3Vh
Z2U+PC9yZWNvcmQ+PC9DaXRlPjwvRW5kTm90ZT4A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60" w:tooltip="Andre, 2002 #429" w:history="1">
        <w:r w:rsidR="000F07FA" w:rsidRPr="00EF2A4D">
          <w:rPr>
            <w:rFonts w:ascii="Book Antiqua" w:hAnsi="Book Antiqua"/>
            <w:noProof/>
            <w:sz w:val="24"/>
            <w:szCs w:val="24"/>
            <w:vertAlign w:val="superscript"/>
            <w:lang w:val="en-US"/>
          </w:rPr>
          <w:t>60</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54EA4" w:rsidRPr="00EF2A4D">
        <w:rPr>
          <w:rFonts w:ascii="Book Antiqua" w:hAnsi="Book Antiqua"/>
          <w:sz w:val="24"/>
          <w:szCs w:val="24"/>
          <w:lang w:val="en-US"/>
        </w:rPr>
        <w:t xml:space="preserve">. </w:t>
      </w:r>
      <w:r w:rsidR="009605B8" w:rsidRPr="00EF2A4D">
        <w:rPr>
          <w:rFonts w:ascii="Book Antiqua" w:hAnsi="Book Antiqua"/>
          <w:sz w:val="24"/>
          <w:szCs w:val="24"/>
          <w:lang w:val="en-US"/>
        </w:rPr>
        <w:t xml:space="preserve">Some </w:t>
      </w:r>
      <w:r w:rsidR="005054FD" w:rsidRPr="00EF2A4D">
        <w:rPr>
          <w:rFonts w:ascii="Book Antiqua" w:hAnsi="Book Antiqua"/>
          <w:sz w:val="24"/>
          <w:szCs w:val="24"/>
          <w:lang w:val="en-US"/>
        </w:rPr>
        <w:t>evidence has been obtained to support this hypothesis</w:t>
      </w:r>
      <w:r w:rsidR="00CA3D67" w:rsidRPr="00EF2A4D">
        <w:rPr>
          <w:rFonts w:ascii="Book Antiqua" w:hAnsi="Book Antiqua"/>
          <w:sz w:val="24"/>
          <w:szCs w:val="24"/>
          <w:lang w:val="en-US"/>
        </w:rPr>
        <w:t>.</w:t>
      </w:r>
      <w:r w:rsidR="005054FD" w:rsidRPr="00EF2A4D">
        <w:rPr>
          <w:rFonts w:ascii="Book Antiqua" w:hAnsi="Book Antiqua"/>
          <w:sz w:val="24"/>
          <w:szCs w:val="24"/>
          <w:lang w:val="en-US"/>
        </w:rPr>
        <w:t xml:space="preserve"> </w:t>
      </w:r>
      <w:r w:rsidR="00FB6221" w:rsidRPr="00EF2A4D">
        <w:rPr>
          <w:rFonts w:ascii="Book Antiqua" w:hAnsi="Book Antiqua"/>
          <w:sz w:val="24"/>
          <w:szCs w:val="24"/>
          <w:lang w:val="en-US"/>
        </w:rPr>
        <w:t>I</w:t>
      </w:r>
      <w:r w:rsidR="00CA3287" w:rsidRPr="00EF2A4D">
        <w:rPr>
          <w:rFonts w:ascii="Book Antiqua" w:hAnsi="Book Antiqua"/>
          <w:sz w:val="24"/>
          <w:szCs w:val="24"/>
          <w:lang w:val="en-US"/>
        </w:rPr>
        <w:t>t was observed that HCV particles of lo</w:t>
      </w:r>
      <w:r w:rsidR="0026522A" w:rsidRPr="00EF2A4D">
        <w:rPr>
          <w:rFonts w:ascii="Book Antiqua" w:hAnsi="Book Antiqua"/>
          <w:sz w:val="24"/>
          <w:szCs w:val="24"/>
          <w:lang w:val="en-US"/>
        </w:rPr>
        <w:t xml:space="preserve">wer density are </w:t>
      </w:r>
      <w:r w:rsidR="009605B8" w:rsidRPr="00EF2A4D">
        <w:rPr>
          <w:rFonts w:ascii="Book Antiqua" w:hAnsi="Book Antiqua"/>
          <w:sz w:val="24"/>
          <w:szCs w:val="24"/>
          <w:lang w:val="en-US"/>
        </w:rPr>
        <w:t>more resistant</w:t>
      </w:r>
      <w:r w:rsidR="00CA3287" w:rsidRPr="00EF2A4D">
        <w:rPr>
          <w:rFonts w:ascii="Book Antiqua" w:hAnsi="Book Antiqua"/>
          <w:sz w:val="24"/>
          <w:szCs w:val="24"/>
          <w:lang w:val="en-US"/>
        </w:rPr>
        <w:t xml:space="preserve"> to neutralizing antibodies</w:t>
      </w:r>
      <w:r w:rsidR="00E05BB0" w:rsidRPr="00EF2A4D">
        <w:rPr>
          <w:rFonts w:ascii="Book Antiqua" w:hAnsi="Book Antiqua"/>
          <w:sz w:val="24"/>
          <w:szCs w:val="24"/>
          <w:lang w:val="en-US"/>
        </w:rPr>
        <w:t>, a feature that might</w:t>
      </w:r>
      <w:r w:rsidR="009605B8" w:rsidRPr="00EF2A4D">
        <w:rPr>
          <w:rFonts w:ascii="Book Antiqua" w:hAnsi="Book Antiqua"/>
          <w:sz w:val="24"/>
          <w:szCs w:val="24"/>
          <w:lang w:val="en-US"/>
        </w:rPr>
        <w:t xml:space="preserve"> however</w:t>
      </w:r>
      <w:r w:rsidR="00E05BB0" w:rsidRPr="00EF2A4D">
        <w:rPr>
          <w:rFonts w:ascii="Book Antiqua" w:hAnsi="Book Antiqua"/>
          <w:sz w:val="24"/>
          <w:szCs w:val="24"/>
          <w:lang w:val="en-US"/>
        </w:rPr>
        <w:t xml:space="preserve"> be specific for gt2a virus only</w:t>
      </w:r>
      <w:r w:rsidR="003635EA" w:rsidRPr="00EF2A4D">
        <w:rPr>
          <w:rFonts w:ascii="Book Antiqua" w:hAnsi="Book Antiqua"/>
          <w:sz w:val="24"/>
          <w:szCs w:val="24"/>
          <w:lang w:val="en-US"/>
        </w:rPr>
        <w:fldChar w:fldCharType="begin">
          <w:fldData xml:space="preserve">PEVuZE5vdGU+PENpdGU+PEF1dGhvcj5Hcm92ZTwvQXV0aG9yPjxZZWFyPjIwMDg8L1llYXI+PFJl
Y051bT44MzE8L1JlY051bT48RGlzcGxheVRleHQ+PHN0eWxlIGZhY2U9InN1cGVyc2NyaXB0Ij5b
MTYwLTE2Ml08L3N0eWxlPjwvRGlzcGxheVRleHQ+PHJlY29yZD48cmVjLW51bWJlcj44MzE8L3Jl
Yy1udW1iZXI+PGZvcmVpZ24ta2V5cz48a2V5IGFwcD0iRU4iIGRiLWlkPSJ2MHh3dmVkcjJ0ZWRh
cWU5ejI1eGF2OTRkZGVmYXR4YXZwMDUiIHRpbWVzdGFtcD0iMTM1NDgwMTAzNCI+ODMxPC9rZXk+
PC9mb3JlaWduLWtleXM+PHJlZi10eXBlIG5hbWU9IkpvdXJuYWwgQXJ0aWNsZSI+MTc8L3JlZi10
eXBlPjxjb250cmlidXRvcnM+PGF1dGhvcnM+PGF1dGhvcj5Hcm92ZSwgSi48L2F1dGhvcj48YXV0
aG9yPk5pZWxzZW4sIFMuPC9hdXRob3I+PGF1dGhvcj5aaG9uZywgSi48L2F1dGhvcj48YXV0aG9y
PkJhc3NlbmRpbmUsIE0uIEYuPC9hdXRob3I+PGF1dGhvcj5EcnVtbWVyLCBILiBFLjwvYXV0aG9y
PjxhdXRob3I+QmFsZmUsIFAuPC9hdXRob3I+PGF1dGhvcj5NY0tlYXRpbmcsIEouIEEuPC9hdXRo
b3I+PC9hdXRob3JzPjwvY29udHJpYnV0b3JzPjxhdXRoLWFkZHJlc3M+RGl2aXNpb24gb2YgSW1t
dW5pdHkgYW5kIEluZmVjdGlvbiwgVW5pdmVyc2l0eSBvZiBCaXJtaW5naGFtLCBCaXJtaW5naGFt
IEIxNSAyVFQsIFVuaXRlZCBLaW5nZG9tLjwvYXV0aC1hZGRyZXNzPjx0aXRsZXM+PHRpdGxlPklk
ZW50aWZpY2F0aW9uIG9mIGEgcmVzaWR1ZSBpbiBoZXBhdGl0aXMgQyB2aXJ1cyBFMiBnbHljb3By
b3RlaW4gdGhhdCBkZXRlcm1pbmVzIHNjYXZlbmdlciByZWNlcHRvciBCSSBhbmQgQ0Q4MSByZWNl
cHRvciBkZXBlbmRlbmN5IGFuZCBzZW5zaXRpdml0eSB0byBuZXV0cmFsaXppbmcgYW50aWJvZGll
cz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MTIwMjAtOTwvcGFnZXM+PHZvbHVtZT44Mjwvdm9sdW1lPjxudW1iZXI+
MjQ8L251bWJlcj48ZWRpdGlvbj4yMDA4LzEwLzAzPC9lZGl0aW9uPjxrZXl3b3Jkcz48a2V5d29y
ZD5BbmltYWxzPC9rZXl3b3JkPjxrZXl3b3JkPkFudGlib2RpZXMvKmltbXVub2xvZ3kvKnBoYXJt
YWNvbG9neTwva2V5d29yZD48a2V5d29yZD5BbnRpYm9keSBTcGVjaWZpY2l0eS8qaW1tdW5vbG9n
eTwva2V5d29yZD48a2V5d29yZD5BbnRpZ2VucywgQ0QvZ2VuZXRpY3MvKm1ldGFib2xpc208L2tl
eXdvcmQ+PGtleXdvcmQ+QW50aWdlbnMsIENEODE8L2tleXdvcmQ+PGtleXdvcmQ+Q2VsbCBMaW5l
PC9rZXl3b3JkPjxrZXl3b3JkPkNyaWNldGluYWU8L2tleXdvcmQ+PGtleXdvcmQ+SHVtYW5zPC9r
ZXl3b3JkPjxrZXl3b3JkPk11dGF0aW9uL2dlbmV0aWNzPC9rZXl3b3JkPjxrZXl3b3JkPlByb3Rl
aW4gQmluZGluZzwva2V5d29yZD48a2V5d29yZD5TY2F2ZW5nZXIgUmVjZXB0b3JzLCBDbGFzcyBC
LyptZXRhYm9saXNtPC9rZXl3b3JkPjxrZXl3b3JkPlNvbHViaWxpdHk8L2tleXdvcmQ+PGtleXdv
cmQ+VmlyYWwgRW52ZWxvcGUgUHJvdGVpbnMvZ2VuZXRpY3MvKm1ldGFib2xpc208L2tleXdvcmQ+
PGtleXdvcmQ+VmlyaW9uL2RydWcgZWZmZWN0cy9pbW11bm9sb2d5L21ldGFib2xpc208L2tleXdv
cmQ+PC9rZXl3b3Jkcz48ZGF0ZXM+PHllYXI+MjAwODwveWVhcj48cHViLWRhdGVzPjxkYXRlPkRl
YzwvZGF0ZT48L3B1Yi1kYXRlcz48L2RhdGVzPjxpc2JuPjEwOTgtNTUxNCAoRWxlY3Ryb25pYykm
I3hEOzAwMjItNTM4WCAoTGlua2luZyk8L2lzYm4+PGFjY2Vzc2lvbi1udW0+MTg4Mjk3NDc8L2Fj
Y2Vzc2lvbi1udW0+PHdvcmstdHlwZT5SZXNlYXJjaCBTdXBwb3J0LCBOLkkuSC4sIEV4dHJhbXVy
YWwmI3hEO1Jlc2VhcmNoIFN1cHBvcnQsIE5vbi1VLlMuIEdvdiZhcG9zO3Q8L3dvcmstdHlwZT48
dXJscz48cmVsYXRlZC11cmxzPjx1cmw+aHR0cDovL3d3dy5uY2JpLm5sbS5uaWguZ292L3B1Ym1l
ZC8xODgyOTc0NzwvdXJsPjx1cmw+aHR0cDovL2p2aS5hc20ub3JnL2NvbnRlbnQvODIvMjQvMTIw
MjAuZnVsbC5wZGY8L3VybD48L3JlbGF0ZWQtdXJscz48L3VybHM+PGN1c3RvbTI+MjU5MzMxMDwv
Y3VzdG9tMj48ZWxlY3Ryb25pYy1yZXNvdXJjZS1udW0+MTAuMTEyOC9KVkkuMDE1NjktMDg8L2Vs
ZWN0cm9uaWMtcmVzb3VyY2UtbnVtPjxsYW5ndWFnZT5lbmc8L2xhbmd1YWdlPjwvcmVjb3JkPjwv
Q2l0ZT48Q2l0ZT48QXV0aG9yPlByZW50b2U8L0F1dGhvcj48WWVhcj4yMDExPC9ZZWFyPjxSZWNO
dW0+NDY8L1JlY051bT48cmVjb3JkPjxyZWMtbnVtYmVyPjQ2PC9yZWMtbnVtYmVyPjxmb3JlaWdu
LWtleXM+PGtleSBhcHA9IkVOIiBkYi1pZD0idjB4d3ZlZHIydGVkYXFlOXoyNXhhdjk0ZGRlZmF0
eGF2cDA1IiB0aW1lc3RhbXA9IjEzMTcwMzI4NDMiPjQ2PC9rZXk+PC9mb3JlaWduLWtleXM+PHJl
Zi10eXBlIG5hbWU9IkpvdXJuYWwgQXJ0aWNsZSI+MTc8L3JlZi10eXBlPjxjb250cmlidXRvcnM+
PGF1dGhvcnM+PGF1dGhvcj5QcmVudG9lLCBKLjwvYXV0aG9yPjxhdXRob3I+SmVuc2VuLCBULiBC
LjwvYXV0aG9yPjxhdXRob3I+TWV1bGVtYW4sIFAuPC9hdXRob3I+PGF1dGhvcj5TZXJyZSwgUy4g
Qi48L2F1dGhvcj48YXV0aG9yPlNjaGVlbCwgVC4gSy48L2F1dGhvcj48YXV0aG9yPkxlcm91eC1S
b2VscywgRy48L2F1dGhvcj48YXV0aG9yPkdvdHR3ZWluLCBKLiBNLjwvYXV0aG9yPjxhdXRob3I+
QnVraCwgSi48L2F1dGhvcj48L2F1dGhvcnM+PC9jb250cmlidXRvcnM+PGF1dGgtYWRkcmVzcz5E
ZXBhcnRtZW50IG9mIEluZmVjdGlvdXMgRGlzZWFzZXMsIENvcGVuaGFnZW4gVW5pdmVyc2l0eSBI
b3NwaXRhbCwgSHZpZG92cmUsIERLLTI2NTAgSHZpZG92cmUsIERlbm1hcmsuPC9hdXRoLWFkZHJl
c3M+PHRpdGxlcz48dGl0bGU+SHlwZXJ2YXJpYWJsZSByZWdpb24gMSBkaWZmZXJlbnRpYWxseSBp
bXBhY3RzIHZpYWJpbGl0eSBvZiBoZXBhdGl0aXMgQyB2aXJ1cyBzdHJhaW5zIG9mIGdlbm90eXBl
cyAxIHRvIDYgYW5kIGltcGFpcnMgdmlydXMgbmV1dHJhbGl6YXRpb24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Iy
MjQtMzQ8L3BhZ2VzPjx2b2x1bWU+ODU8L3ZvbHVtZT48bnVtYmVyPjU8L251bWJlcj48ZWRpdGlv
bj4yMDEwLzEyLzAzPC9lZGl0aW9uPjxrZXl3b3Jkcz48a2V5d29yZD5BbWlubyBBY2lkIE1vdGlm
czwva2V5d29yZD48a2V5d29yZD5BbmltYWxzPC9rZXl3b3JkPjxrZXl3b3JkPkNlbGwgTGluZTwv
a2V5d29yZD48a2V5d29yZD5HZW5ldGljIFZhcmlhdGlvbjwva2V5d29yZD48a2V5d29yZD5HZW5v
dHlwZTwva2V5d29yZD48a2V5d29yZD5IZXBhY2l2aXJ1cy9jbGFzc2lmaWNhdGlvbi9nZW5ldGlj
cy8qaW1tdW5vbG9neS9waHlzaW9sb2d5PC9rZXl3b3JkPjxrZXl3b3JkPkhlcGF0aXRpcyBDLypp
bW11bm9sb2d5L3Zpcm9sb2d5PC9rZXl3b3JkPjxrZXl3b3JkPkh1bWFuczwva2V5d29yZD48a2V5
d29yZD5NaWNlPC9rZXl3b3JkPjxrZXl3b3JkPk5ldXRyYWxpemF0aW9uIFRlc3RzPC9rZXl3b3Jk
PjxrZXl3b3JkPlZpcmFsIEVudmVsb3BlIFByb3RlaW5zLypjaGVtaXN0cnkvZ2VuZXRpY3MvKmlt
bXVub2xvZ3k8L2tleXdvcmQ+PC9rZXl3b3Jkcz48ZGF0ZXM+PHllYXI+MjAxMTwveWVhcj48cHVi
LWRhdGVzPjxkYXRlPk1hcjwvZGF0ZT48L3B1Yi1kYXRlcz48L2RhdGVzPjxpc2JuPjEwOTgtNTUx
NCAoRWxlY3Ryb25pYykmI3hEOzAwMjItNTM4WCAoTGlua2luZyk8L2lzYm4+PGFjY2Vzc2lvbi1u
dW0+MjExMjMzNzc8L2FjY2Vzc2lvbi1udW0+PHdvcmstdHlwZT5SZXNlYXJjaCBTdXBwb3J0LCBO
b24tVS5TLiBHb3YmYXBvczt0PC93b3JrLXR5cGU+PHVybHM+PHJlbGF0ZWQtdXJscz48dXJsPmh0
dHA6Ly93d3cubmNiaS5ubG0ubmloLmdvdi9wdWJtZWQvMjExMjMzNzc8L3VybD48L3JlbGF0ZWQt
dXJscz48L3VybHM+PGN1c3RvbTI+MzA2Nzc1OTwvY3VzdG9tMj48ZWxlY3Ryb25pYy1yZXNvdXJj
ZS1udW0+MTAuMTEyOC9KVkkuMDE1OTQtMTA8L2VsZWN0cm9uaWMtcmVzb3VyY2UtbnVtPjxsYW5n
dWFnZT5lbmc8L2xhbmd1YWdlPjwvcmVjb3JkPjwvQ2l0ZT48Q2l0ZT48QXV0aG9yPktvdXRzb3Vk
YWtpczwvQXV0aG9yPjxZZWFyPjIwMTI8L1llYXI+PFJlY051bT4xMDU1PC9SZWNOdW0+PHJlY29y
ZD48cmVjLW51bWJlcj4xMDU1PC9yZWMtbnVtYmVyPjxmb3JlaWduLWtleXM+PGtleSBhcHA9IkVO
IiBkYi1pZD0idjB4d3ZlZHIydGVkYXFlOXoyNXhhdjk0ZGRlZmF0eGF2cDA1IiB0aW1lc3RhbXA9
IjEzODU0NTUwNjAiPjEwNTU8L2tleT48L2ZvcmVpZ24ta2V5cz48cmVmLXR5cGUgbmFtZT0iSm91
cm5hbCBBcnRpY2xlIj4xNzwvcmVmLXR5cGU+PGNvbnRyaWJ1dG9ycz48YXV0aG9ycz48YXV0aG9y
PktvdXRzb3VkYWtpcywgRy48L2F1dGhvcj48YXV0aG9yPkRyYWd1biwgSi48L2F1dGhvcj48YXV0
aG9yPlBlcmV6LURlbC1QdWxnYXIsIFMuPC9hdXRob3I+PGF1dGhvcj5Db3RvLUxsZXJlbmEsIE0u
PC9hdXRob3I+PGF1dGhvcj5NZW5zYSwgTC48L2F1dGhvcj48YXV0aG9yPkNyZXNwbywgRy48L2F1
dGhvcj48YXV0aG9yPkdvbnphbGV6LCBQLjwvYXV0aG9yPjxhdXRob3I+TmF2YXNhLCBNLjwvYXV0
aG9yPjxhdXRob3I+Rm9ybnMsIFguPC9hdXRob3I+PC9hdXRob3JzPjwvY29udHJpYnV0b3JzPjxh
dXRoLWFkZHJlc3M+TGl2ZXIgVW5pdCwgSG9zcGl0YWwgQ2xpbmljLCBJbnN0aXR1dCBEJmFwb3M7
SW52ZXN0aWdhY2lvbnMgQmlvbWVkaWNzIEF1Z3VzdCBQaSBpIFN1bnllciwgQ2VudHJvIGRlIElu
dmVzdGlnYWNpb24gQmlvbWVkaWNhIGVuIFJlZCBkZSBFbmZlcm1lZGFkZXMgSGVwYXRpY2FzIHkg
RGlnZXN0aXZhcywgQmFyY2Vsb25hLCBTcGFpbi4gZ2tvdXRzb3VAY2xpbmljLnViLmVzPC9hdXRo
LWFkZHJlc3M+PHRpdGxlcz48dGl0bGU+SW50ZXJwbGF5IGJldHdlZW4gYmFzaWMgcmVzaWR1ZXMg
b2YgaGVwYXRpdGlzIEMgdmlydXMgZ2x5Y29wcm90ZWluIEUyIHdpdGggdmlyYWwgcmVjZXB0b3Jz
LCBuZXV0cmFsaXppbmcgYW50aWJvZGllcyBhbmQgbGlwb3Byb3RlaW5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UyNjUxPC9wYWdlcz48dm9sdW1l
Pjc8L3ZvbHVtZT48bnVtYmVyPjEyPC9udW1iZXI+PGVkaXRpb24+MjAxMy8wMS8xMDwvZWRpdGlv
bj48a2V5d29yZHM+PGtleXdvcmQ+QW1pbm8gQWNpZCBNb3RpZnM8L2tleXdvcmQ+PGtleXdvcmQ+
QW1pbm8gQWNpZCBTZXF1ZW5jZTwva2V5d29yZD48a2V5d29yZD5BbWlubyBBY2lkIFN1YnN0aXR1
dGlvbjwva2V5d29yZD48a2V5d29yZD5BbWlubyBBY2lkcywgQmFzaWMvY2hlbWlzdHJ5PC9rZXl3
b3JkPjxrZXl3b3JkPkFudGlib2RpZXMsIE5ldXRyYWxpemluZy8qcGhhcm1hY29sb2d5PC9rZXl3
b3JkPjxrZXl3b3JkPkFudGlib2RpZXMsIFZpcmFsL3BoYXJtYWNvbG9neTwva2V5d29yZD48a2V5
d29yZD5CaW5kaW5nIFNpdGVzPC9rZXl3b3JkPjxrZXl3b3JkPkNlbGwgTGluZTwva2V5d29yZD48
a2V5d29yZD5IZXBhY2l2aXJ1cy9pbW11bm9sb2d5LypwaHlzaW9sb2d5PC9rZXl3b3JkPjxrZXl3
b3JkPkhlcGFyaW4vcGhhcm1hY29sb2d5PC9rZXl3b3JkPjxrZXl3b3JkPkhlcGF0aXRpcyBDLCBD
aHJvbmljL2ltbXVub2xvZ3kvdmlyb2xvZ3k8L2tleXdvcmQ+PGtleXdvcmQ+SG9zdC1QYXRob2dl
biBJbnRlcmFjdGlvbnM8L2tleXdvcmQ+PGtleXdvcmQ+SHVtYW5zPC9rZXl3b3JkPjxrZXl3b3Jk
PkltbXVub2dsb2J1bGluIEcvcGhhcm1hY29sb2d5PC9rZXl3b3JkPjxrZXl3b3JkPkxpcG9wcm90
ZWlucy8qbWV0YWJvbGlzbTwva2V5d29yZD48a2V5d29yZD5Nb2xlY3VsYXIgU2VxdWVuY2UgRGF0
YTwva2V5d29yZD48a2V5d29yZD5NdXRhZ2VuZXNpcywgU2l0ZS1EaXJlY3RlZDwva2V5d29yZD48
a2V5d29yZD5Qcm90ZWluIEJpbmRpbmc8L2tleXdvcmQ+PGtleXdvcmQ+U2NhdmVuZ2VyIFJlY2Vw
dG9ycywgQ2xhc3MgQi8qbWV0YWJvbGlzbTwva2V5d29yZD48a2V5d29yZD5WaXJhbCBFbnZlbG9w
ZSBQcm90ZWlucy9jaGVtaXN0cnkvZ2VuZXRpY3MvKnBoeXNpb2xvZ3k8L2tleXdvcmQ+PGtleXdv
cmQ+VmlydXMgSW50ZXJuYWxpemF0aW9uL2RydWcgZWZmZWN0czwva2V5d29yZD48a2V5d29yZD5W
aXJ1cyBSZXBsaWNhdGlvbi9kcnVnIGVmZmVjdHM8L2tleXdvcmQ+PC9rZXl3b3Jkcz48ZGF0ZXM+
PHllYXI+MjAxMjwveWVhcj48L2RhdGVzPjxpc2JuPjE5MzItNjIwMyAoRWxlY3Ryb25pYykmI3hE
OzE5MzItNjIwMyAoTGlua2luZyk8L2lzYm4+PGFjY2Vzc2lvbi1udW0+MjMzMDA3MzQ8L2FjY2Vz
c2lvbi1udW0+PHdvcmstdHlwZT5SZXNlYXJjaCBTdXBwb3J0LCBOb24tVS5TLiBHb3YmYXBvczt0
PC93b3JrLXR5cGU+PHVybHM+PHJlbGF0ZWQtdXJscz48dXJsPmh0dHA6Ly93d3cubmNiaS5ubG0u
bmloLmdvdi9wdWJtZWQvMjMzMDA3MzQ8L3VybD48dXJsPmh0dHA6Ly93d3cucGxvc29uZS5vcmcv
YXJ0aWNsZS9mZXRjaE9iamVjdC5hY3Rpb24/dXJpPWluZm8lM0Fkb2klMkYxMC4xMzcxJTJGam91
cm5hbC5wb25lLjAwNTI2NTEmYW1wO3JlcHJlc2VudGF0aW9uPVBERjwvdXJsPjwvcmVsYXRlZC11
cmxzPjwvdXJscz48Y3VzdG9tMj4zNTMxMzQxPC9jdXN0b20yPjxlbGVjdHJvbmljLXJlc291cmNl
LW51bT4xMC4xMzcxL2pvdXJuYWwucG9uZS4wMDUyNjUxPC9lbGVjdHJvbmljLXJlc291cmNlLW51
bT48bGFuZ3VhZ2U+ZW5nPC9sYW5ndWFnZT48L3JlY29yZD48L0NpdGU+PC9FbmROb3Rl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Hcm92ZTwvQXV0aG9yPjxZZWFyPjIwMDg8L1llYXI+PFJl
Y051bT44MzE8L1JlY051bT48RGlzcGxheVRleHQ+PHN0eWxlIGZhY2U9InN1cGVyc2NyaXB0Ij5b
MTYwLTE2Ml08L3N0eWxlPjwvRGlzcGxheVRleHQ+PHJlY29yZD48cmVjLW51bWJlcj44MzE8L3Jl
Yy1udW1iZXI+PGZvcmVpZ24ta2V5cz48a2V5IGFwcD0iRU4iIGRiLWlkPSJ2MHh3dmVkcjJ0ZWRh
cWU5ejI1eGF2OTRkZGVmYXR4YXZwMDUiIHRpbWVzdGFtcD0iMTM1NDgwMTAzNCI+ODMxPC9rZXk+
PC9mb3JlaWduLWtleXM+PHJlZi10eXBlIG5hbWU9IkpvdXJuYWwgQXJ0aWNsZSI+MTc8L3JlZi10
eXBlPjxjb250cmlidXRvcnM+PGF1dGhvcnM+PGF1dGhvcj5Hcm92ZSwgSi48L2F1dGhvcj48YXV0
aG9yPk5pZWxzZW4sIFMuPC9hdXRob3I+PGF1dGhvcj5aaG9uZywgSi48L2F1dGhvcj48YXV0aG9y
PkJhc3NlbmRpbmUsIE0uIEYuPC9hdXRob3I+PGF1dGhvcj5EcnVtbWVyLCBILiBFLjwvYXV0aG9y
PjxhdXRob3I+QmFsZmUsIFAuPC9hdXRob3I+PGF1dGhvcj5NY0tlYXRpbmcsIEouIEEuPC9hdXRo
b3I+PC9hdXRob3JzPjwvY29udHJpYnV0b3JzPjxhdXRoLWFkZHJlc3M+RGl2aXNpb24gb2YgSW1t
dW5pdHkgYW5kIEluZmVjdGlvbiwgVW5pdmVyc2l0eSBvZiBCaXJtaW5naGFtLCBCaXJtaW5naGFt
IEIxNSAyVFQsIFVuaXRlZCBLaW5nZG9tLjwvYXV0aC1hZGRyZXNzPjx0aXRsZXM+PHRpdGxlPklk
ZW50aWZpY2F0aW9uIG9mIGEgcmVzaWR1ZSBpbiBoZXBhdGl0aXMgQyB2aXJ1cyBFMiBnbHljb3By
b3RlaW4gdGhhdCBkZXRlcm1pbmVzIHNjYXZlbmdlciByZWNlcHRvciBCSSBhbmQgQ0Q4MSByZWNl
cHRvciBkZXBlbmRlbmN5IGFuZCBzZW5zaXRpdml0eSB0byBuZXV0cmFsaXppbmcgYW50aWJvZGll
cz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MTIwMjAtOTwvcGFnZXM+PHZvbHVtZT44Mjwvdm9sdW1lPjxudW1iZXI+
MjQ8L251bWJlcj48ZWRpdGlvbj4yMDA4LzEwLzAzPC9lZGl0aW9uPjxrZXl3b3Jkcz48a2V5d29y
ZD5BbmltYWxzPC9rZXl3b3JkPjxrZXl3b3JkPkFudGlib2RpZXMvKmltbXVub2xvZ3kvKnBoYXJt
YWNvbG9neTwva2V5d29yZD48a2V5d29yZD5BbnRpYm9keSBTcGVjaWZpY2l0eS8qaW1tdW5vbG9n
eTwva2V5d29yZD48a2V5d29yZD5BbnRpZ2VucywgQ0QvZ2VuZXRpY3MvKm1ldGFib2xpc208L2tl
eXdvcmQ+PGtleXdvcmQ+QW50aWdlbnMsIENEODE8L2tleXdvcmQ+PGtleXdvcmQ+Q2VsbCBMaW5l
PC9rZXl3b3JkPjxrZXl3b3JkPkNyaWNldGluYWU8L2tleXdvcmQ+PGtleXdvcmQ+SHVtYW5zPC9r
ZXl3b3JkPjxrZXl3b3JkPk11dGF0aW9uL2dlbmV0aWNzPC9rZXl3b3JkPjxrZXl3b3JkPlByb3Rl
aW4gQmluZGluZzwva2V5d29yZD48a2V5d29yZD5TY2F2ZW5nZXIgUmVjZXB0b3JzLCBDbGFzcyBC
LyptZXRhYm9saXNtPC9rZXl3b3JkPjxrZXl3b3JkPlNvbHViaWxpdHk8L2tleXdvcmQ+PGtleXdv
cmQ+VmlyYWwgRW52ZWxvcGUgUHJvdGVpbnMvZ2VuZXRpY3MvKm1ldGFib2xpc208L2tleXdvcmQ+
PGtleXdvcmQ+VmlyaW9uL2RydWcgZWZmZWN0cy9pbW11bm9sb2d5L21ldGFib2xpc208L2tleXdv
cmQ+PC9rZXl3b3Jkcz48ZGF0ZXM+PHllYXI+MjAwODwveWVhcj48cHViLWRhdGVzPjxkYXRlPkRl
YzwvZGF0ZT48L3B1Yi1kYXRlcz48L2RhdGVzPjxpc2JuPjEwOTgtNTUxNCAoRWxlY3Ryb25pYykm
I3hEOzAwMjItNTM4WCAoTGlua2luZyk8L2lzYm4+PGFjY2Vzc2lvbi1udW0+MTg4Mjk3NDc8L2Fj
Y2Vzc2lvbi1udW0+PHdvcmstdHlwZT5SZXNlYXJjaCBTdXBwb3J0LCBOLkkuSC4sIEV4dHJhbXVy
YWwmI3hEO1Jlc2VhcmNoIFN1cHBvcnQsIE5vbi1VLlMuIEdvdiZhcG9zO3Q8L3dvcmstdHlwZT48
dXJscz48cmVsYXRlZC11cmxzPjx1cmw+aHR0cDovL3d3dy5uY2JpLm5sbS5uaWguZ292L3B1Ym1l
ZC8xODgyOTc0NzwvdXJsPjx1cmw+aHR0cDovL2p2aS5hc20ub3JnL2NvbnRlbnQvODIvMjQvMTIw
MjAuZnVsbC5wZGY8L3VybD48L3JlbGF0ZWQtdXJscz48L3VybHM+PGN1c3RvbTI+MjU5MzMxMDwv
Y3VzdG9tMj48ZWxlY3Ryb25pYy1yZXNvdXJjZS1udW0+MTAuMTEyOC9KVkkuMDE1NjktMDg8L2Vs
ZWN0cm9uaWMtcmVzb3VyY2UtbnVtPjxsYW5ndWFnZT5lbmc8L2xhbmd1YWdlPjwvcmVjb3JkPjwv
Q2l0ZT48Q2l0ZT48QXV0aG9yPlByZW50b2U8L0F1dGhvcj48WWVhcj4yMDExPC9ZZWFyPjxSZWNO
dW0+NDY8L1JlY051bT48cmVjb3JkPjxyZWMtbnVtYmVyPjQ2PC9yZWMtbnVtYmVyPjxmb3JlaWdu
LWtleXM+PGtleSBhcHA9IkVOIiBkYi1pZD0idjB4d3ZlZHIydGVkYXFlOXoyNXhhdjk0ZGRlZmF0
eGF2cDA1IiB0aW1lc3RhbXA9IjEzMTcwMzI4NDMiPjQ2PC9rZXk+PC9mb3JlaWduLWtleXM+PHJl
Zi10eXBlIG5hbWU9IkpvdXJuYWwgQXJ0aWNsZSI+MTc8L3JlZi10eXBlPjxjb250cmlidXRvcnM+
PGF1dGhvcnM+PGF1dGhvcj5QcmVudG9lLCBKLjwvYXV0aG9yPjxhdXRob3I+SmVuc2VuLCBULiBC
LjwvYXV0aG9yPjxhdXRob3I+TWV1bGVtYW4sIFAuPC9hdXRob3I+PGF1dGhvcj5TZXJyZSwgUy4g
Qi48L2F1dGhvcj48YXV0aG9yPlNjaGVlbCwgVC4gSy48L2F1dGhvcj48YXV0aG9yPkxlcm91eC1S
b2VscywgRy48L2F1dGhvcj48YXV0aG9yPkdvdHR3ZWluLCBKLiBNLjwvYXV0aG9yPjxhdXRob3I+
QnVraCwgSi48L2F1dGhvcj48L2F1dGhvcnM+PC9jb250cmlidXRvcnM+PGF1dGgtYWRkcmVzcz5E
ZXBhcnRtZW50IG9mIEluZmVjdGlvdXMgRGlzZWFzZXMsIENvcGVuaGFnZW4gVW5pdmVyc2l0eSBI
b3NwaXRhbCwgSHZpZG92cmUsIERLLTI2NTAgSHZpZG92cmUsIERlbm1hcmsuPC9hdXRoLWFkZHJl
c3M+PHRpdGxlcz48dGl0bGU+SHlwZXJ2YXJpYWJsZSByZWdpb24gMSBkaWZmZXJlbnRpYWxseSBp
bXBhY3RzIHZpYWJpbGl0eSBvZiBoZXBhdGl0aXMgQyB2aXJ1cyBzdHJhaW5zIG9mIGdlbm90eXBl
cyAxIHRvIDYgYW5kIGltcGFpcnMgdmlydXMgbmV1dHJhbGl6YXRpb248L3RpdGxlPjxzZWNvbmRh
cnktdGl0bGU+SiBWaXJvbDwvc2Vjb25kYXJ5LXRpdGxlPjxhbHQtdGl0bGU+Sm91cm5hbCBvZiB2
aXJvbG9neTwvYWx0LXRpdGxlPjwvdGl0bGVzPjxwZXJpb2RpY2FsPjxmdWxsLXRpdGxlPkogVmly
b2w8L2Z1bGwtdGl0bGU+PC9wZXJpb2RpY2FsPjxhbHQtcGVyaW9kaWNhbD48ZnVsbC10aXRsZT5K
b3VybmFsIG9mIHZpcm9sb2d5PC9mdWxsLXRpdGxlPjwvYWx0LXBlcmlvZGljYWw+PHBhZ2VzPjIy
MjQtMzQ8L3BhZ2VzPjx2b2x1bWU+ODU8L3ZvbHVtZT48bnVtYmVyPjU8L251bWJlcj48ZWRpdGlv
bj4yMDEwLzEyLzAzPC9lZGl0aW9uPjxrZXl3b3Jkcz48a2V5d29yZD5BbWlubyBBY2lkIE1vdGlm
czwva2V5d29yZD48a2V5d29yZD5BbmltYWxzPC9rZXl3b3JkPjxrZXl3b3JkPkNlbGwgTGluZTwv
a2V5d29yZD48a2V5d29yZD5HZW5ldGljIFZhcmlhdGlvbjwva2V5d29yZD48a2V5d29yZD5HZW5v
dHlwZTwva2V5d29yZD48a2V5d29yZD5IZXBhY2l2aXJ1cy9jbGFzc2lmaWNhdGlvbi9nZW5ldGlj
cy8qaW1tdW5vbG9neS9waHlzaW9sb2d5PC9rZXl3b3JkPjxrZXl3b3JkPkhlcGF0aXRpcyBDLypp
bW11bm9sb2d5L3Zpcm9sb2d5PC9rZXl3b3JkPjxrZXl3b3JkPkh1bWFuczwva2V5d29yZD48a2V5
d29yZD5NaWNlPC9rZXl3b3JkPjxrZXl3b3JkPk5ldXRyYWxpemF0aW9uIFRlc3RzPC9rZXl3b3Jk
PjxrZXl3b3JkPlZpcmFsIEVudmVsb3BlIFByb3RlaW5zLypjaGVtaXN0cnkvZ2VuZXRpY3MvKmlt
bXVub2xvZ3k8L2tleXdvcmQ+PC9rZXl3b3Jkcz48ZGF0ZXM+PHllYXI+MjAxMTwveWVhcj48cHVi
LWRhdGVzPjxkYXRlPk1hcjwvZGF0ZT48L3B1Yi1kYXRlcz48L2RhdGVzPjxpc2JuPjEwOTgtNTUx
NCAoRWxlY3Ryb25pYykmI3hEOzAwMjItNTM4WCAoTGlua2luZyk8L2lzYm4+PGFjY2Vzc2lvbi1u
dW0+MjExMjMzNzc8L2FjY2Vzc2lvbi1udW0+PHdvcmstdHlwZT5SZXNlYXJjaCBTdXBwb3J0LCBO
b24tVS5TLiBHb3YmYXBvczt0PC93b3JrLXR5cGU+PHVybHM+PHJlbGF0ZWQtdXJscz48dXJsPmh0
dHA6Ly93d3cubmNiaS5ubG0ubmloLmdvdi9wdWJtZWQvMjExMjMzNzc8L3VybD48L3JlbGF0ZWQt
dXJscz48L3VybHM+PGN1c3RvbTI+MzA2Nzc1OTwvY3VzdG9tMj48ZWxlY3Ryb25pYy1yZXNvdXJj
ZS1udW0+MTAuMTEyOC9KVkkuMDE1OTQtMTA8L2VsZWN0cm9uaWMtcmVzb3VyY2UtbnVtPjxsYW5n
dWFnZT5lbmc8L2xhbmd1YWdlPjwvcmVjb3JkPjwvQ2l0ZT48Q2l0ZT48QXV0aG9yPktvdXRzb3Vk
YWtpczwvQXV0aG9yPjxZZWFyPjIwMTI8L1llYXI+PFJlY051bT4xMDU1PC9SZWNOdW0+PHJlY29y
ZD48cmVjLW51bWJlcj4xMDU1PC9yZWMtbnVtYmVyPjxmb3JlaWduLWtleXM+PGtleSBhcHA9IkVO
IiBkYi1pZD0idjB4d3ZlZHIydGVkYXFlOXoyNXhhdjk0ZGRlZmF0eGF2cDA1IiB0aW1lc3RhbXA9
IjEzODU0NTUwNjAiPjEwNTU8L2tleT48L2ZvcmVpZ24ta2V5cz48cmVmLXR5cGUgbmFtZT0iSm91
cm5hbCBBcnRpY2xlIj4xNzwvcmVmLXR5cGU+PGNvbnRyaWJ1dG9ycz48YXV0aG9ycz48YXV0aG9y
PktvdXRzb3VkYWtpcywgRy48L2F1dGhvcj48YXV0aG9yPkRyYWd1biwgSi48L2F1dGhvcj48YXV0
aG9yPlBlcmV6LURlbC1QdWxnYXIsIFMuPC9hdXRob3I+PGF1dGhvcj5Db3RvLUxsZXJlbmEsIE0u
PC9hdXRob3I+PGF1dGhvcj5NZW5zYSwgTC48L2F1dGhvcj48YXV0aG9yPkNyZXNwbywgRy48L2F1
dGhvcj48YXV0aG9yPkdvbnphbGV6LCBQLjwvYXV0aG9yPjxhdXRob3I+TmF2YXNhLCBNLjwvYXV0
aG9yPjxhdXRob3I+Rm9ybnMsIFguPC9hdXRob3I+PC9hdXRob3JzPjwvY29udHJpYnV0b3JzPjxh
dXRoLWFkZHJlc3M+TGl2ZXIgVW5pdCwgSG9zcGl0YWwgQ2xpbmljLCBJbnN0aXR1dCBEJmFwb3M7
SW52ZXN0aWdhY2lvbnMgQmlvbWVkaWNzIEF1Z3VzdCBQaSBpIFN1bnllciwgQ2VudHJvIGRlIElu
dmVzdGlnYWNpb24gQmlvbWVkaWNhIGVuIFJlZCBkZSBFbmZlcm1lZGFkZXMgSGVwYXRpY2FzIHkg
RGlnZXN0aXZhcywgQmFyY2Vsb25hLCBTcGFpbi4gZ2tvdXRzb3VAY2xpbmljLnViLmVzPC9hdXRo
LWFkZHJlc3M+PHRpdGxlcz48dGl0bGU+SW50ZXJwbGF5IGJldHdlZW4gYmFzaWMgcmVzaWR1ZXMg
b2YgaGVwYXRpdGlzIEMgdmlydXMgZ2x5Y29wcm90ZWluIEUyIHdpdGggdmlyYWwgcmVjZXB0b3Jz
LCBuZXV0cmFsaXppbmcgYW50aWJvZGllcyBhbmQgbGlwb3Byb3RlaW5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UyNjUxPC9wYWdlcz48dm9sdW1l
Pjc8L3ZvbHVtZT48bnVtYmVyPjEyPC9udW1iZXI+PGVkaXRpb24+MjAxMy8wMS8xMDwvZWRpdGlv
bj48a2V5d29yZHM+PGtleXdvcmQ+QW1pbm8gQWNpZCBNb3RpZnM8L2tleXdvcmQ+PGtleXdvcmQ+
QW1pbm8gQWNpZCBTZXF1ZW5jZTwva2V5d29yZD48a2V5d29yZD5BbWlubyBBY2lkIFN1YnN0aXR1
dGlvbjwva2V5d29yZD48a2V5d29yZD5BbWlubyBBY2lkcywgQmFzaWMvY2hlbWlzdHJ5PC9rZXl3
b3JkPjxrZXl3b3JkPkFudGlib2RpZXMsIE5ldXRyYWxpemluZy8qcGhhcm1hY29sb2d5PC9rZXl3
b3JkPjxrZXl3b3JkPkFudGlib2RpZXMsIFZpcmFsL3BoYXJtYWNvbG9neTwva2V5d29yZD48a2V5
d29yZD5CaW5kaW5nIFNpdGVzPC9rZXl3b3JkPjxrZXl3b3JkPkNlbGwgTGluZTwva2V5d29yZD48
a2V5d29yZD5IZXBhY2l2aXJ1cy9pbW11bm9sb2d5LypwaHlzaW9sb2d5PC9rZXl3b3JkPjxrZXl3
b3JkPkhlcGFyaW4vcGhhcm1hY29sb2d5PC9rZXl3b3JkPjxrZXl3b3JkPkhlcGF0aXRpcyBDLCBD
aHJvbmljL2ltbXVub2xvZ3kvdmlyb2xvZ3k8L2tleXdvcmQ+PGtleXdvcmQ+SG9zdC1QYXRob2dl
biBJbnRlcmFjdGlvbnM8L2tleXdvcmQ+PGtleXdvcmQ+SHVtYW5zPC9rZXl3b3JkPjxrZXl3b3Jk
PkltbXVub2dsb2J1bGluIEcvcGhhcm1hY29sb2d5PC9rZXl3b3JkPjxrZXl3b3JkPkxpcG9wcm90
ZWlucy8qbWV0YWJvbGlzbTwva2V5d29yZD48a2V5d29yZD5Nb2xlY3VsYXIgU2VxdWVuY2UgRGF0
YTwva2V5d29yZD48a2V5d29yZD5NdXRhZ2VuZXNpcywgU2l0ZS1EaXJlY3RlZDwva2V5d29yZD48
a2V5d29yZD5Qcm90ZWluIEJpbmRpbmc8L2tleXdvcmQ+PGtleXdvcmQ+U2NhdmVuZ2VyIFJlY2Vw
dG9ycywgQ2xhc3MgQi8qbWV0YWJvbGlzbTwva2V5d29yZD48a2V5d29yZD5WaXJhbCBFbnZlbG9w
ZSBQcm90ZWlucy9jaGVtaXN0cnkvZ2VuZXRpY3MvKnBoeXNpb2xvZ3k8L2tleXdvcmQ+PGtleXdv
cmQ+VmlydXMgSW50ZXJuYWxpemF0aW9uL2RydWcgZWZmZWN0czwva2V5d29yZD48a2V5d29yZD5W
aXJ1cyBSZXBsaWNhdGlvbi9kcnVnIGVmZmVjdHM8L2tleXdvcmQ+PC9rZXl3b3Jkcz48ZGF0ZXM+
PHllYXI+MjAxMjwveWVhcj48L2RhdGVzPjxpc2JuPjE5MzItNjIwMyAoRWxlY3Ryb25pYykmI3hE
OzE5MzItNjIwMyAoTGlua2luZyk8L2lzYm4+PGFjY2Vzc2lvbi1udW0+MjMzMDA3MzQ8L2FjY2Vz
c2lvbi1udW0+PHdvcmstdHlwZT5SZXNlYXJjaCBTdXBwb3J0LCBOb24tVS5TLiBHb3YmYXBvczt0
PC93b3JrLXR5cGU+PHVybHM+PHJlbGF0ZWQtdXJscz48dXJsPmh0dHA6Ly93d3cubmNiaS5ubG0u
bmloLmdvdi9wdWJtZWQvMjMzMDA3MzQ8L3VybD48dXJsPmh0dHA6Ly93d3cucGxvc29uZS5vcmcv
YXJ0aWNsZS9mZXRjaE9iamVjdC5hY3Rpb24/dXJpPWluZm8lM0Fkb2klMkYxMC4xMzcxJTJGam91
cm5hbC5wb25lLjAwNTI2NTEmYW1wO3JlcHJlc2VudGF0aW9uPVBERjwvdXJsPjwvcmVsYXRlZC11
cmxzPjwvdXJscz48Y3VzdG9tMj4zNTMxMzQxPC9jdXN0b20yPjxlbGVjdHJvbmljLXJlc291cmNl
LW51bT4xMC4xMzcxL2pvdXJuYWwucG9uZS4wMDUyNjUxPC9lbGVjdHJvbmljLXJlc291cmNlLW51
bT48bGFuZ3VhZ2U+ZW5nPC9sYW5ndWFnZT48L3JlY29yZD48L0NpdGU+PC9FbmROb3Rl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60" w:tooltip="Grove, 2008 #831" w:history="1">
        <w:r w:rsidR="000F07FA" w:rsidRPr="00EF2A4D">
          <w:rPr>
            <w:rFonts w:ascii="Book Antiqua" w:hAnsi="Book Antiqua"/>
            <w:noProof/>
            <w:sz w:val="24"/>
            <w:szCs w:val="24"/>
            <w:vertAlign w:val="superscript"/>
            <w:lang w:val="en-US"/>
          </w:rPr>
          <w:t>160-162</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A3287" w:rsidRPr="00EF2A4D">
        <w:rPr>
          <w:rFonts w:ascii="Book Antiqua" w:hAnsi="Book Antiqua"/>
          <w:sz w:val="24"/>
          <w:szCs w:val="24"/>
          <w:lang w:val="en-US"/>
        </w:rPr>
        <w:t xml:space="preserve">. </w:t>
      </w:r>
      <w:r w:rsidR="00C11227" w:rsidRPr="00EF2A4D">
        <w:rPr>
          <w:rFonts w:ascii="Book Antiqua" w:hAnsi="Book Antiqua"/>
          <w:sz w:val="24"/>
          <w:szCs w:val="24"/>
          <w:lang w:val="en-US"/>
        </w:rPr>
        <w:t xml:space="preserve">In addition, </w:t>
      </w:r>
      <w:r w:rsidR="00474824" w:rsidRPr="00EF2A4D">
        <w:rPr>
          <w:rFonts w:ascii="Book Antiqua" w:hAnsi="Book Antiqua"/>
          <w:sz w:val="24"/>
          <w:szCs w:val="24"/>
          <w:lang w:val="en-US"/>
        </w:rPr>
        <w:t>serum-derived</w:t>
      </w:r>
      <w:r w:rsidR="00A30B0F" w:rsidRPr="00EF2A4D">
        <w:rPr>
          <w:rFonts w:ascii="Book Antiqua" w:hAnsi="Book Antiqua"/>
          <w:sz w:val="24"/>
          <w:szCs w:val="24"/>
          <w:lang w:val="en-US"/>
        </w:rPr>
        <w:t xml:space="preserve"> HCV </w:t>
      </w:r>
      <w:r w:rsidR="00C65D0F" w:rsidRPr="00EF2A4D">
        <w:rPr>
          <w:rFonts w:ascii="Book Antiqua" w:hAnsi="Book Antiqua"/>
          <w:sz w:val="24"/>
          <w:szCs w:val="24"/>
          <w:lang w:val="en-US"/>
        </w:rPr>
        <w:t>particles have</w:t>
      </w:r>
      <w:r w:rsidR="00A30B0F" w:rsidRPr="00EF2A4D">
        <w:rPr>
          <w:rFonts w:ascii="Book Antiqua" w:hAnsi="Book Antiqua"/>
          <w:sz w:val="24"/>
          <w:szCs w:val="24"/>
          <w:lang w:val="en-US"/>
        </w:rPr>
        <w:t xml:space="preserve"> been observed that </w:t>
      </w:r>
      <w:r w:rsidR="00C65D0F" w:rsidRPr="00EF2A4D">
        <w:rPr>
          <w:rFonts w:ascii="Book Antiqua" w:hAnsi="Book Antiqua"/>
          <w:sz w:val="24"/>
          <w:szCs w:val="24"/>
          <w:lang w:val="en-US"/>
        </w:rPr>
        <w:t xml:space="preserve">were seemingly </w:t>
      </w:r>
      <w:r w:rsidR="00A30B0F" w:rsidRPr="00EF2A4D">
        <w:rPr>
          <w:rFonts w:ascii="Book Antiqua" w:hAnsi="Book Antiqua"/>
          <w:sz w:val="24"/>
          <w:szCs w:val="24"/>
          <w:lang w:val="en-US"/>
        </w:rPr>
        <w:t>totally bound to beta-lipoprotein,</w:t>
      </w:r>
      <w:r w:rsidR="00474824" w:rsidRPr="00EF2A4D">
        <w:rPr>
          <w:rFonts w:ascii="Book Antiqua" w:hAnsi="Book Antiqua"/>
          <w:sz w:val="24"/>
          <w:szCs w:val="24"/>
          <w:lang w:val="en-US"/>
        </w:rPr>
        <w:t xml:space="preserve"> </w:t>
      </w:r>
      <w:r w:rsidR="00A30B0F" w:rsidRPr="00EF2A4D">
        <w:rPr>
          <w:rFonts w:ascii="Book Antiqua" w:hAnsi="Book Antiqua"/>
          <w:sz w:val="24"/>
          <w:szCs w:val="24"/>
          <w:lang w:val="en-US"/>
        </w:rPr>
        <w:t xml:space="preserve">a </w:t>
      </w:r>
      <w:r w:rsidR="00071A02" w:rsidRPr="00EF2A4D">
        <w:rPr>
          <w:rFonts w:ascii="Book Antiqua" w:hAnsi="Book Antiqua"/>
          <w:sz w:val="24"/>
          <w:szCs w:val="24"/>
          <w:lang w:val="en-US"/>
        </w:rPr>
        <w:t>condition</w:t>
      </w:r>
      <w:r w:rsidR="00A30B0F" w:rsidRPr="00EF2A4D">
        <w:rPr>
          <w:rFonts w:ascii="Book Antiqua" w:hAnsi="Book Antiqua"/>
          <w:sz w:val="24"/>
          <w:szCs w:val="24"/>
          <w:lang w:val="en-US"/>
        </w:rPr>
        <w:t xml:space="preserve"> that coincided with the absence of </w:t>
      </w:r>
      <w:r w:rsidR="00474824" w:rsidRPr="00EF2A4D">
        <w:rPr>
          <w:rFonts w:ascii="Book Antiqua" w:hAnsi="Book Antiqua"/>
          <w:sz w:val="24"/>
          <w:szCs w:val="24"/>
          <w:lang w:val="en-US"/>
        </w:rPr>
        <w:t>HCV</w:t>
      </w:r>
      <w:r w:rsidR="00C65D0F" w:rsidRPr="00EF2A4D">
        <w:rPr>
          <w:rFonts w:ascii="Book Antiqua" w:hAnsi="Book Antiqua"/>
          <w:sz w:val="24"/>
          <w:szCs w:val="24"/>
          <w:lang w:val="en-US"/>
        </w:rPr>
        <w:t>-</w:t>
      </w:r>
      <w:r w:rsidR="00A30B0F" w:rsidRPr="00EF2A4D">
        <w:rPr>
          <w:rFonts w:ascii="Book Antiqua" w:hAnsi="Book Antiqua"/>
          <w:sz w:val="24"/>
          <w:szCs w:val="24"/>
          <w:lang w:val="en-US"/>
        </w:rPr>
        <w:t>IgG</w:t>
      </w:r>
      <w:r w:rsidR="00C65D0F" w:rsidRPr="00EF2A4D">
        <w:rPr>
          <w:rFonts w:ascii="Book Antiqua" w:hAnsi="Book Antiqua"/>
          <w:sz w:val="24"/>
          <w:szCs w:val="24"/>
          <w:lang w:val="en-US"/>
        </w:rPr>
        <w:t xml:space="preserve"> complexes</w:t>
      </w:r>
      <w:r w:rsidR="00C11227" w:rsidRPr="00EF2A4D">
        <w:rPr>
          <w:rFonts w:ascii="Book Antiqua" w:hAnsi="Book Antiqua"/>
          <w:sz w:val="24"/>
          <w:szCs w:val="24"/>
          <w:lang w:val="en-US"/>
        </w:rPr>
        <w:t>, suggesting that virus associated lipoproteins may restrict the acces</w:t>
      </w:r>
      <w:r w:rsidR="00BB2D26" w:rsidRPr="00EF2A4D">
        <w:rPr>
          <w:rFonts w:ascii="Book Antiqua" w:hAnsi="Book Antiqua"/>
          <w:sz w:val="24"/>
          <w:szCs w:val="24"/>
          <w:lang w:val="en-US"/>
        </w:rPr>
        <w:t>s of anti-envelope</w:t>
      </w:r>
      <w:r w:rsidR="00C11227" w:rsidRPr="00EF2A4D">
        <w:rPr>
          <w:rFonts w:ascii="Book Antiqua" w:hAnsi="Book Antiqua"/>
          <w:sz w:val="24"/>
          <w:szCs w:val="24"/>
          <w:lang w:val="en-US"/>
        </w:rPr>
        <w:t xml:space="preserve"> antibodie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Thomssen&lt;/Author&gt;&lt;Year&gt;1993&lt;/Year&gt;&lt;RecNum&gt;1146&lt;/RecNum&gt;&lt;DisplayText&gt;&lt;style face="superscript"&gt;[163]&lt;/style&gt;&lt;/DisplayText&gt;&lt;record&gt;&lt;rec-number&gt;1146&lt;/rec-number&gt;&lt;foreign-keys&gt;&lt;key app="EN" db-id="v0xwvedr2tedaqe9z25xav94ddefatxavp05" timestamp="1388235419"&gt;1146&lt;/key&gt;&lt;/foreign-keys&gt;&lt;ref-type name="Journal Article"&gt;17&lt;/ref-type&gt;&lt;contributors&gt;&lt;authors&gt;&lt;author&gt;Thomssen, R.&lt;/author&gt;&lt;author&gt;Bonk, S.&lt;/author&gt;&lt;author&gt;Thiele, A.&lt;/author&gt;&lt;/authors&gt;&lt;/contributors&gt;&lt;auth-address&gt;Department of Medical Microbiology, University of Gottingen, Germany.&lt;/auth-address&gt;&lt;titles&gt;&lt;title&gt;Density heterogeneities of hepatitis C virus in human sera due to the binding of beta-lipoproteins and immunoglobulins&lt;/title&gt;&lt;secondary-title&gt;Med Microbiol Immunol&lt;/secondary-title&gt;&lt;alt-title&gt;Medical microbiology and immunology&lt;/alt-title&gt;&lt;/titles&gt;&lt;periodical&gt;&lt;full-title&gt;Med Microbiol Immunol&lt;/full-title&gt;&lt;abbr-1&gt;Medical microbiology and immunology&lt;/abbr-1&gt;&lt;/periodical&gt;&lt;alt-periodical&gt;&lt;full-title&gt;Med Microbiol Immunol&lt;/full-title&gt;&lt;abbr-1&gt;Medical microbiology and immunology&lt;/abbr-1&gt;&lt;/alt-periodical&gt;&lt;pages&gt;329-34&lt;/pages&gt;&lt;volume&gt;182&lt;/volume&gt;&lt;number&gt;6&lt;/number&gt;&lt;edition&gt;1993/12/01&lt;/edition&gt;&lt;keywords&gt;&lt;keyword&gt;Centrifugation, Density Gradient&lt;/keyword&gt;&lt;keyword&gt;Hepacivirus/*genetics&lt;/keyword&gt;&lt;keyword&gt;Hepatitis C/*blood&lt;/keyword&gt;&lt;keyword&gt;Hepatitis, Chronic/*blood&lt;/keyword&gt;&lt;keyword&gt;Humans&lt;/keyword&gt;&lt;keyword&gt;Immunoglobulin G/*blood&lt;/keyword&gt;&lt;keyword&gt;Lipoproteins, LDL/*blood&lt;/keyword&gt;&lt;keyword&gt;Precipitin Tests&lt;/keyword&gt;&lt;keyword&gt;Protein Binding&lt;/keyword&gt;&lt;keyword&gt;RNA, Viral/blood&lt;/keyword&gt;&lt;/keywords&gt;&lt;dates&gt;&lt;year&gt;1993&lt;/year&gt;&lt;pub-dates&gt;&lt;date&gt;Dec&lt;/date&gt;&lt;/pub-dates&gt;&lt;/dates&gt;&lt;isbn&gt;0300-8584 (Print)&amp;#xD;0300-8584 (Linking)&lt;/isbn&gt;&lt;accession-num&gt;8121333&lt;/accession-num&gt;&lt;urls&gt;&lt;related-urls&gt;&lt;url&gt;http://www.ncbi.nlm.nih.gov/pubmed/8121333&lt;/url&gt;&lt;/related-urls&gt;&lt;/urls&gt;&lt;language&gt;eng&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63" w:tooltip="Thomssen, 1993 #1146" w:history="1">
        <w:r w:rsidR="000F07FA" w:rsidRPr="00EF2A4D">
          <w:rPr>
            <w:rFonts w:ascii="Book Antiqua" w:hAnsi="Book Antiqua"/>
            <w:noProof/>
            <w:sz w:val="24"/>
            <w:szCs w:val="24"/>
            <w:vertAlign w:val="superscript"/>
            <w:lang w:val="en-US"/>
          </w:rPr>
          <w:t>16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C11227" w:rsidRPr="00EF2A4D">
        <w:rPr>
          <w:rFonts w:ascii="Book Antiqua" w:hAnsi="Book Antiqua"/>
          <w:sz w:val="24"/>
          <w:szCs w:val="24"/>
          <w:lang w:val="en-US"/>
        </w:rPr>
        <w:t xml:space="preserve">. </w:t>
      </w:r>
    </w:p>
    <w:p w14:paraId="030F3F3D" w14:textId="0852083C" w:rsidR="003A558B" w:rsidRPr="00EF2A4D" w:rsidRDefault="005054FD" w:rsidP="005B3E13">
      <w:pPr>
        <w:adjustRightInd w:val="0"/>
        <w:snapToGrid w:val="0"/>
        <w:spacing w:after="0" w:line="360" w:lineRule="auto"/>
        <w:ind w:firstLineChars="100" w:firstLine="240"/>
        <w:jc w:val="both"/>
        <w:rPr>
          <w:rFonts w:ascii="Book Antiqua" w:hAnsi="Book Antiqua"/>
          <w:sz w:val="24"/>
          <w:szCs w:val="24"/>
        </w:rPr>
      </w:pPr>
      <w:r w:rsidRPr="00EF2A4D">
        <w:rPr>
          <w:rFonts w:ascii="Book Antiqua" w:hAnsi="Book Antiqua"/>
          <w:sz w:val="24"/>
          <w:szCs w:val="24"/>
        </w:rPr>
        <w:t xml:space="preserve">Previous studies have </w:t>
      </w:r>
      <w:r w:rsidR="00F454AD" w:rsidRPr="00EF2A4D">
        <w:rPr>
          <w:rFonts w:ascii="Book Antiqua" w:hAnsi="Book Antiqua"/>
          <w:sz w:val="24"/>
          <w:szCs w:val="24"/>
        </w:rPr>
        <w:t>indicated</w:t>
      </w:r>
      <w:r w:rsidRPr="00EF2A4D">
        <w:rPr>
          <w:rFonts w:ascii="Book Antiqua" w:hAnsi="Book Antiqua"/>
          <w:sz w:val="24"/>
          <w:szCs w:val="24"/>
        </w:rPr>
        <w:t xml:space="preserve"> a role </w:t>
      </w:r>
      <w:r w:rsidR="00CD7961" w:rsidRPr="00EF2A4D">
        <w:rPr>
          <w:rFonts w:ascii="Book Antiqua" w:hAnsi="Book Antiqua"/>
          <w:sz w:val="24"/>
          <w:szCs w:val="24"/>
        </w:rPr>
        <w:t>for</w:t>
      </w:r>
      <w:r w:rsidRPr="00EF2A4D">
        <w:rPr>
          <w:rFonts w:ascii="Book Antiqua" w:hAnsi="Book Antiqua"/>
          <w:sz w:val="24"/>
          <w:szCs w:val="24"/>
        </w:rPr>
        <w:t xml:space="preserve"> HVR1 and E2 residue 451 in</w:t>
      </w:r>
      <w:r w:rsidR="00B831FA" w:rsidRPr="00EF2A4D">
        <w:rPr>
          <w:rFonts w:ascii="Book Antiqua" w:hAnsi="Book Antiqua"/>
          <w:sz w:val="24"/>
          <w:szCs w:val="24"/>
        </w:rPr>
        <w:t xml:space="preserve"> covering the CD81 binding site, shielding neutralizing epitopes</w:t>
      </w:r>
      <w:r w:rsidRPr="00EF2A4D">
        <w:rPr>
          <w:rFonts w:ascii="Book Antiqua" w:hAnsi="Book Antiqua"/>
          <w:sz w:val="24"/>
          <w:szCs w:val="24"/>
        </w:rPr>
        <w:t xml:space="preserve"> </w:t>
      </w:r>
      <w:r w:rsidR="00B831FA" w:rsidRPr="00EF2A4D">
        <w:rPr>
          <w:rFonts w:ascii="Book Antiqua" w:hAnsi="Book Antiqua"/>
          <w:sz w:val="24"/>
          <w:szCs w:val="24"/>
        </w:rPr>
        <w:t xml:space="preserve">and </w:t>
      </w:r>
      <w:r w:rsidR="00176C6C" w:rsidRPr="00EF2A4D">
        <w:rPr>
          <w:rFonts w:ascii="Book Antiqua" w:hAnsi="Book Antiqua"/>
          <w:sz w:val="24"/>
          <w:szCs w:val="24"/>
        </w:rPr>
        <w:t xml:space="preserve">infectivity of </w:t>
      </w:r>
      <w:r w:rsidR="0026522A" w:rsidRPr="00EF2A4D">
        <w:rPr>
          <w:rFonts w:ascii="Book Antiqua" w:hAnsi="Book Antiqua"/>
          <w:sz w:val="24"/>
          <w:szCs w:val="24"/>
        </w:rPr>
        <w:t xml:space="preserve">low density </w:t>
      </w:r>
      <w:r w:rsidR="00176C6C" w:rsidRPr="00EF2A4D">
        <w:rPr>
          <w:rFonts w:ascii="Book Antiqua" w:hAnsi="Book Antiqua"/>
          <w:sz w:val="24"/>
          <w:szCs w:val="24"/>
        </w:rPr>
        <w:t>viral particles</w:t>
      </w:r>
      <w:r w:rsidR="003635EA" w:rsidRPr="00EF2A4D">
        <w:rPr>
          <w:rFonts w:ascii="Book Antiqua" w:hAnsi="Book Antiqua"/>
          <w:sz w:val="24"/>
          <w:szCs w:val="24"/>
        </w:rPr>
        <w:fldChar w:fldCharType="begin">
          <w:fldData xml:space="preserve">PEVuZE5vdGU+PENpdGU+PEF1dGhvcj5Hcm92ZTwvQXV0aG9yPjxZZWFyPjIwMDg8L1llYXI+PFJl
Y051bT44MzE8L1JlY051bT48RGlzcGxheVRleHQ+PHN0eWxlIGZhY2U9InN1cGVyc2NyaXB0Ij5b
MTEzLCAxNjBdPC9zdHlsZT48L0Rpc3BsYXlUZXh0PjxyZWNvcmQ+PHJlYy1udW1iZXI+ODMxPC9y
ZWMtbnVtYmVyPjxmb3JlaWduLWtleXM+PGtleSBhcHA9IkVOIiBkYi1pZD0idjB4d3ZlZHIydGVk
YXFlOXoyNXhhdjk0ZGRlZmF0eGF2cDA1IiB0aW1lc3RhbXA9IjEzNTQ4MDEwMzQiPjgzMTwva2V5
PjwvZm9yZWlnbi1rZXlzPjxyZWYtdHlwZSBuYW1lPSJKb3VybmFsIEFydGljbGUiPjE3PC9yZWYt
dHlwZT48Y29udHJpYnV0b3JzPjxhdXRob3JzPjxhdXRob3I+R3JvdmUsIEouPC9hdXRob3I+PGF1
dGhvcj5OaWVsc2VuLCBTLjwvYXV0aG9yPjxhdXRob3I+WmhvbmcsIEouPC9hdXRob3I+PGF1dGhv
cj5CYXNzZW5kaW5lLCBNLiBGLjwvYXV0aG9yPjxhdXRob3I+RHJ1bW1lciwgSC4gRS48L2F1dGhv
cj48YXV0aG9yPkJhbGZlLCBQLjwvYXV0aG9yPjxhdXRob3I+TWNLZWF0aW5nLCBKLiBBLjwvYXV0
aG9yPjwvYXV0aG9ycz48L2NvbnRyaWJ1dG9ycz48YXV0aC1hZGRyZXNzPkRpdmlzaW9uIG9mIElt
bXVuaXR5IGFuZCBJbmZlY3Rpb24sIFVuaXZlcnNpdHkgb2YgQmlybWluZ2hhbSwgQmlybWluZ2hh
bSBCMTUgMlRULCBVbml0ZWQgS2luZ2RvbS48L2F1dGgtYWRkcmVzcz48dGl0bGVzPjx0aXRsZT5J
ZGVudGlmaWNhdGlvbiBvZiBhIHJlc2lkdWUgaW4gaGVwYXRpdGlzIEMgdmlydXMgRTIgZ2x5Y29w
cm90ZWluIHRoYXQgZGV0ZXJtaW5lcyBzY2F2ZW5nZXIgcmVjZXB0b3IgQkkgYW5kIENEODEgcmVj
ZXB0b3IgZGVwZW5kZW5jeSBhbmQgc2Vuc2l0aXZpdHkgdG8gbmV1dHJhbGl6aW5nIGFudGlib2Rp
ZXM8L3RpdGxlPjxzZWNvbmRhcnktdGl0bGU+SiBWaXJvbDwvc2Vjb25kYXJ5LXRpdGxlPjxhbHQt
dGl0bGU+Sm91cm5hbCBvZiB2aXJvbG9neTwvYWx0LXRpdGxlPjwvdGl0bGVzPjxwZXJpb2RpY2Fs
PjxmdWxsLXRpdGxlPkogVmlyb2w8L2Z1bGwtdGl0bGU+PC9wZXJpb2RpY2FsPjxhbHQtcGVyaW9k
aWNhbD48ZnVsbC10aXRsZT5Kb3VybmFsIG9mIHZpcm9sb2d5PC9mdWxsLXRpdGxlPjwvYWx0LXBl
cmlvZGljYWw+PHBhZ2VzPjEyMDIwLTk8L3BhZ2VzPjx2b2x1bWU+ODI8L3ZvbHVtZT48bnVtYmVy
PjI0PC9udW1iZXI+PGVkaXRpb24+MjAwOC8xMC8wMzwvZWRpdGlvbj48a2V5d29yZHM+PGtleXdv
cmQ+QW5pbWFsczwva2V5d29yZD48a2V5d29yZD5BbnRpYm9kaWVzLyppbW11bm9sb2d5LypwaGFy
bWFjb2xvZ3k8L2tleXdvcmQ+PGtleXdvcmQ+QW50aWJvZHkgU3BlY2lmaWNpdHkvKmltbXVub2xv
Z3k8L2tleXdvcmQ+PGtleXdvcmQ+QW50aWdlbnMsIENEL2dlbmV0aWNzLyptZXRhYm9saXNtPC9r
ZXl3b3JkPjxrZXl3b3JkPkFudGlnZW5zLCBDRDgxPC9rZXl3b3JkPjxrZXl3b3JkPkNlbGwgTGlu
ZTwva2V5d29yZD48a2V5d29yZD5DcmljZXRpbmFlPC9rZXl3b3JkPjxrZXl3b3JkPkh1bWFuczwv
a2V5d29yZD48a2V5d29yZD5NdXRhdGlvbi9nZW5ldGljczwva2V5d29yZD48a2V5d29yZD5Qcm90
ZWluIEJpbmRpbmc8L2tleXdvcmQ+PGtleXdvcmQ+U2NhdmVuZ2VyIFJlY2VwdG9ycywgQ2xhc3Mg
Qi8qbWV0YWJvbGlzbTwva2V5d29yZD48a2V5d29yZD5Tb2x1YmlsaXR5PC9rZXl3b3JkPjxrZXl3
b3JkPlZpcmFsIEVudmVsb3BlIFByb3RlaW5zL2dlbmV0aWNzLyptZXRhYm9saXNtPC9rZXl3b3Jk
PjxrZXl3b3JkPlZpcmlvbi9kcnVnIGVmZmVjdHMvaW1tdW5vbG9neS9tZXRhYm9saXNtPC9rZXl3
b3JkPjwva2V5d29yZHM+PGRhdGVzPjx5ZWFyPjIwMDg8L3llYXI+PHB1Yi1kYXRlcz48ZGF0ZT5E
ZWM8L2RhdGU+PC9wdWItZGF0ZXM+PC9kYXRlcz48aXNibj4xMDk4LTU1MTQgKEVsZWN0cm9uaWMp
JiN4RDswMDIyLTUzOFggKExpbmtpbmcpPC9pc2JuPjxhY2Nlc3Npb24tbnVtPjE4ODI5NzQ3PC9h
Y2Nlc3Npb24tbnVtPjx3b3JrLXR5cGU+UmVzZWFyY2ggU3VwcG9ydCwgTi5JLkguLCBFeHRyYW11
cmFsJiN4RDtSZXNlYXJjaCBTdXBwb3J0LCBOb24tVS5TLiBHb3YmYXBvczt0PC93b3JrLXR5cGU+
PHVybHM+PHJlbGF0ZWQtdXJscz48dXJsPmh0dHA6Ly93d3cubmNiaS5ubG0ubmloLmdvdi9wdWJt
ZWQvMTg4Mjk3NDc8L3VybD48dXJsPmh0dHA6Ly9qdmkuYXNtLm9yZy9jb250ZW50LzgyLzI0LzEy
MDIwLmZ1bGwucGRmPC91cmw+PC9yZWxhdGVkLXVybHM+PC91cmxzPjxjdXN0b20yPjI1OTMzMTA8
L2N1c3RvbTI+PGVsZWN0cm9uaWMtcmVzb3VyY2UtbnVtPjEwLjExMjgvSlZJLjAxNTY5LTA4PC9l
bGVjdHJvbmljLXJlc291cmNlLW51bT48bGFuZ3VhZ2U+ZW5nPC9sYW5ndWFnZT48L3JlY29yZD48
L0NpdGU+PENpdGU+PEF1dGhvcj5CYW5rd2l0ejwvQXV0aG9yPjxZZWFyPjIwMTA8L1llYXI+PFJl
Y051bT42MzY8L1JlY051bT48cmVjb3JkPjxyZWMtbnVtYmVyPjYzNjwvcmVjLW51bWJlcj48Zm9y
ZWlnbi1rZXlzPjxrZXkgYXBwPSJFTiIgZGItaWQ9InYweHd2ZWRyMnRlZGFxZTl6MjV4YXY5NGRk
ZWZhdHhhdnAwNSIgdGltZXN0YW1wPSIxMzM0OTA1NTYyIj42MzY8L2tleT48L2ZvcmVpZ24ta2V5
cz48cmVmLXR5cGUgbmFtZT0iSm91cm5hbCBBcnRpY2xlIj4xNzwvcmVmLXR5cGU+PGNvbnRyaWJ1
dG9ycz48YXV0aG9ycz48YXV0aG9yPkJhbmt3aXR6LCBELjwvYXV0aG9yPjxhdXRob3I+U3RlaW5t
YW5uLCBFLjwvYXV0aG9yPjxhdXRob3I+Qml0emVnZWlvLCBKLjwvYXV0aG9yPjxhdXRob3I+Q2ll
c2VrLCBTLjwvYXV0aG9yPjxhdXRob3I+RnJpZXNsYW5kLCBNLjwvYXV0aG9yPjxhdXRob3I+SGVy
cm1hbm4sIEUuPC9hdXRob3I+PGF1dGhvcj5aZWlzZWwsIE0uIEIuPC9hdXRob3I+PGF1dGhvcj5C
YXVtZXJ0LCBULiBGLjwvYXV0aG9yPjxhdXRob3I+S2VjaywgWi4gWS48L2F1dGhvcj48YXV0aG9y
PkZvdW5nLCBTLiBLLjwvYXV0aG9yPjxhdXRob3I+UGVjaGV1ciwgRS4gSS48L2F1dGhvcj48YXV0
aG9yPlBpZXRzY2htYW5uLCBULjwvYXV0aG9yPjwvYXV0aG9ycz48L2NvbnRyaWJ1dG9ycz48YXV0
aC1hZGRyZXNzPkRpdmlzaW9uIG9mIEV4cGVyaW1lbnRhbCBWaXJvbG9neSwgVHdpbmNvcmUgQ2Vu
dGVyIGZvciBFeHBlcmltZW50YWwgYW5kIENsaW5pY2FsIEluZmVjdGlvbiBSZXNlYXJjaCwgRmVv
ZG9yLUx5bmVuLVN0cmFzc2UgNy05LCAzMDYyNSBIYW5ub3ZlciwgR2VybWFueS48L2F1dGgtYWRk
cmVzcz48dGl0bGVzPjx0aXRsZT5IZXBhdGl0aXMgQyB2aXJ1cyBoeXBlcnZhcmlhYmxlIHJlZ2lv
biAxIG1vZHVsYXRlcyByZWNlcHRvciBpbnRlcmFjdGlvbnMsIGNvbmNlYWxzIHRoZSBDRDgxIGJp
bmRpbmcgc2l0ZSwgYW5kIHByb3RlY3RzIGNvbnNlcnZlZCBuZXV0cmFsaXppbmcgZXBpdG9wZXM8
L3RpdGxlPjxzZWNvbmRhcnktdGl0bGU+SiBWaXJvbDwvc2Vjb25kYXJ5LXRpdGxlPjxhbHQtdGl0
bGU+Sm91cm5hbCBvZiB2aXJvbG9neTwvYWx0LXRpdGxlPjwvdGl0bGVzPjxwZXJpb2RpY2FsPjxm
dWxsLXRpdGxlPkogVmlyb2w8L2Z1bGwtdGl0bGU+PC9wZXJpb2RpY2FsPjxhbHQtcGVyaW9kaWNh
bD48ZnVsbC10aXRsZT5Kb3VybmFsIG9mIHZpcm9sb2d5PC9mdWxsLXRpdGxlPjwvYWx0LXBlcmlv
ZGljYWw+PHBhZ2VzPjU3NTEtNjM8L3BhZ2VzPjx2b2x1bWU+ODQ8L3ZvbHVtZT48bnVtYmVyPjEx
PC9udW1iZXI+PGVkaXRpb24+MjAxMC8wNC8wMjwvZWRpdGlvbj48a2V5d29yZHM+PGtleXdvcmQ+
QW50aWJvZGllcywgTmV1dHJhbGl6aW5nLyppbW11bm9sb2d5PC9rZXl3b3JkPjxrZXl3b3JkPkFu
dGlib2RpZXMsIFZpcmFsL2ltbXVub2xvZ3k8L2tleXdvcmQ+PGtleXdvcmQ+QW50aWdlbnMsIENE
LyptZXRhYm9saXNtPC9rZXl3b3JkPjxrZXl3b3JkPkFudGlnZW5zLCBDRDgxPC9rZXl3b3JkPjxr
ZXl3b3JkPkFudGlnZW5zLCBWaXJhbC9pbW11bm9sb2d5PC9rZXl3b3JkPjxrZXl3b3JkPkJpbmRp
bmcgU2l0ZXM8L2tleXdvcmQ+PGtleXdvcmQ+Q29tcGxlbWVudGFyaXR5IERldGVybWluaW5nIFJl
Z2lvbnMvKnBoeXNpb2xvZ3k8L2tleXdvcmQ+PGtleXdvcmQ+Q29uc2VydmVkIFNlcXVlbmNlPC9r
ZXl3b3JkPjxrZXl3b3JkPkVwaXRvcGVzPC9rZXl3b3JkPjxrZXl3b3JkPkhlcGFjaXZpcnVzLypp
bW11bm9sb2d5L3BhdGhvZ2VuaWNpdHk8L2tleXdvcmQ+PGtleXdvcmQ+SHVtYW5zPC9rZXl3b3Jk
PjxrZXl3b3JkPlJlY2VwdG9ycywgVmlydXMvKm1ldGFib2xpc208L2tleXdvcmQ+PC9rZXl3b3Jk
cz48ZGF0ZXM+PHllYXI+MjAxMDwveWVhcj48cHViLWRhdGVzPjxkYXRlPkp1bjwvZGF0ZT48L3B1
Yi1kYXRlcz48L2RhdGVzPjxpc2JuPjEwOTgtNTUxNCAoRWxlY3Ryb25pYykmI3hEOzAwMjItNTM4
WCAoTGlua2luZyk8L2lzYm4+PGFjY2Vzc2lvbi1udW0+MjAzNTcwOTE8L2FjY2Vzc2lvbi1udW0+
PHdvcmstdHlwZT5SZXNlYXJjaCBTdXBwb3J0LCBOLkkuSC4sIEV4dHJhbXVyYWwmI3hEO1Jlc2Vh
cmNoIFN1cHBvcnQsIE5vbi1VLlMuIEdvdiZhcG9zO3Q8L3dvcmstdHlwZT48dXJscz48cmVsYXRl
ZC11cmxzPjx1cmw+aHR0cDovL3d3dy5uY2JpLm5sbS5uaWguZ292L3B1Ym1lZC8yMDM1NzA5MTwv
dXJsPjx1cmw+aHR0cDovL2p2aS5hc20ub3JnL2NvbnRlbnQvODQvMTEvNTc1MS5mdWxsLnBkZjwv
dXJsPjwvcmVsYXRlZC11cmxzPjwvdXJscz48Y3VzdG9tMj4yODc2NjAyPC9jdXN0b20yPjxlbGVj
dHJvbmljLXJlc291cmNlLW51bT4xMC4xMTI4L0pWSS4wMjIwMC0wOTwvZWxlY3Ryb25pYy1yZXNv
dXJjZS1udW0+PGxhbmd1YWdlPmVuZzwvbGFuZ3VhZ2U+PC9yZWNvcmQ+PC9DaXRlPjwvRW5kTm90
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Hcm92ZTwvQXV0aG9yPjxZZWFyPjIwMDg8L1llYXI+PFJl
Y051bT44MzE8L1JlY051bT48RGlzcGxheVRleHQ+PHN0eWxlIGZhY2U9InN1cGVyc2NyaXB0Ij5b
MTEzLCAxNjBdPC9zdHlsZT48L0Rpc3BsYXlUZXh0PjxyZWNvcmQ+PHJlYy1udW1iZXI+ODMxPC9y
ZWMtbnVtYmVyPjxmb3JlaWduLWtleXM+PGtleSBhcHA9IkVOIiBkYi1pZD0idjB4d3ZlZHIydGVk
YXFlOXoyNXhhdjk0ZGRlZmF0eGF2cDA1IiB0aW1lc3RhbXA9IjEzNTQ4MDEwMzQiPjgzMTwva2V5
PjwvZm9yZWlnbi1rZXlzPjxyZWYtdHlwZSBuYW1lPSJKb3VybmFsIEFydGljbGUiPjE3PC9yZWYt
dHlwZT48Y29udHJpYnV0b3JzPjxhdXRob3JzPjxhdXRob3I+R3JvdmUsIEouPC9hdXRob3I+PGF1
dGhvcj5OaWVsc2VuLCBTLjwvYXV0aG9yPjxhdXRob3I+WmhvbmcsIEouPC9hdXRob3I+PGF1dGhv
cj5CYXNzZW5kaW5lLCBNLiBGLjwvYXV0aG9yPjxhdXRob3I+RHJ1bW1lciwgSC4gRS48L2F1dGhv
cj48YXV0aG9yPkJhbGZlLCBQLjwvYXV0aG9yPjxhdXRob3I+TWNLZWF0aW5nLCBKLiBBLjwvYXV0
aG9yPjwvYXV0aG9ycz48L2NvbnRyaWJ1dG9ycz48YXV0aC1hZGRyZXNzPkRpdmlzaW9uIG9mIElt
bXVuaXR5IGFuZCBJbmZlY3Rpb24sIFVuaXZlcnNpdHkgb2YgQmlybWluZ2hhbSwgQmlybWluZ2hh
bSBCMTUgMlRULCBVbml0ZWQgS2luZ2RvbS48L2F1dGgtYWRkcmVzcz48dGl0bGVzPjx0aXRsZT5J
ZGVudGlmaWNhdGlvbiBvZiBhIHJlc2lkdWUgaW4gaGVwYXRpdGlzIEMgdmlydXMgRTIgZ2x5Y29w
cm90ZWluIHRoYXQgZGV0ZXJtaW5lcyBzY2F2ZW5nZXIgcmVjZXB0b3IgQkkgYW5kIENEODEgcmVj
ZXB0b3IgZGVwZW5kZW5jeSBhbmQgc2Vuc2l0aXZpdHkgdG8gbmV1dHJhbGl6aW5nIGFudGlib2Rp
ZXM8L3RpdGxlPjxzZWNvbmRhcnktdGl0bGU+SiBWaXJvbDwvc2Vjb25kYXJ5LXRpdGxlPjxhbHQt
dGl0bGU+Sm91cm5hbCBvZiB2aXJvbG9neTwvYWx0LXRpdGxlPjwvdGl0bGVzPjxwZXJpb2RpY2Fs
PjxmdWxsLXRpdGxlPkogVmlyb2w8L2Z1bGwtdGl0bGU+PC9wZXJpb2RpY2FsPjxhbHQtcGVyaW9k
aWNhbD48ZnVsbC10aXRsZT5Kb3VybmFsIG9mIHZpcm9sb2d5PC9mdWxsLXRpdGxlPjwvYWx0LXBl
cmlvZGljYWw+PHBhZ2VzPjEyMDIwLTk8L3BhZ2VzPjx2b2x1bWU+ODI8L3ZvbHVtZT48bnVtYmVy
PjI0PC9udW1iZXI+PGVkaXRpb24+MjAwOC8xMC8wMzwvZWRpdGlvbj48a2V5d29yZHM+PGtleXdv
cmQ+QW5pbWFsczwva2V5d29yZD48a2V5d29yZD5BbnRpYm9kaWVzLyppbW11bm9sb2d5LypwaGFy
bWFjb2xvZ3k8L2tleXdvcmQ+PGtleXdvcmQ+QW50aWJvZHkgU3BlY2lmaWNpdHkvKmltbXVub2xv
Z3k8L2tleXdvcmQ+PGtleXdvcmQ+QW50aWdlbnMsIENEL2dlbmV0aWNzLyptZXRhYm9saXNtPC9r
ZXl3b3JkPjxrZXl3b3JkPkFudGlnZW5zLCBDRDgxPC9rZXl3b3JkPjxrZXl3b3JkPkNlbGwgTGlu
ZTwva2V5d29yZD48a2V5d29yZD5DcmljZXRpbmFlPC9rZXl3b3JkPjxrZXl3b3JkPkh1bWFuczwv
a2V5d29yZD48a2V5d29yZD5NdXRhdGlvbi9nZW5ldGljczwva2V5d29yZD48a2V5d29yZD5Qcm90
ZWluIEJpbmRpbmc8L2tleXdvcmQ+PGtleXdvcmQ+U2NhdmVuZ2VyIFJlY2VwdG9ycywgQ2xhc3Mg
Qi8qbWV0YWJvbGlzbTwva2V5d29yZD48a2V5d29yZD5Tb2x1YmlsaXR5PC9rZXl3b3JkPjxrZXl3
b3JkPlZpcmFsIEVudmVsb3BlIFByb3RlaW5zL2dlbmV0aWNzLyptZXRhYm9saXNtPC9rZXl3b3Jk
PjxrZXl3b3JkPlZpcmlvbi9kcnVnIGVmZmVjdHMvaW1tdW5vbG9neS9tZXRhYm9saXNtPC9rZXl3
b3JkPjwva2V5d29yZHM+PGRhdGVzPjx5ZWFyPjIwMDg8L3llYXI+PHB1Yi1kYXRlcz48ZGF0ZT5E
ZWM8L2RhdGU+PC9wdWItZGF0ZXM+PC9kYXRlcz48aXNibj4xMDk4LTU1MTQgKEVsZWN0cm9uaWMp
JiN4RDswMDIyLTUzOFggKExpbmtpbmcpPC9pc2JuPjxhY2Nlc3Npb24tbnVtPjE4ODI5NzQ3PC9h
Y2Nlc3Npb24tbnVtPjx3b3JrLXR5cGU+UmVzZWFyY2ggU3VwcG9ydCwgTi5JLkguLCBFeHRyYW11
cmFsJiN4RDtSZXNlYXJjaCBTdXBwb3J0LCBOb24tVS5TLiBHb3YmYXBvczt0PC93b3JrLXR5cGU+
PHVybHM+PHJlbGF0ZWQtdXJscz48dXJsPmh0dHA6Ly93d3cubmNiaS5ubG0ubmloLmdvdi9wdWJt
ZWQvMTg4Mjk3NDc8L3VybD48dXJsPmh0dHA6Ly9qdmkuYXNtLm9yZy9jb250ZW50LzgyLzI0LzEy
MDIwLmZ1bGwucGRmPC91cmw+PC9yZWxhdGVkLXVybHM+PC91cmxzPjxjdXN0b20yPjI1OTMzMTA8
L2N1c3RvbTI+PGVsZWN0cm9uaWMtcmVzb3VyY2UtbnVtPjEwLjExMjgvSlZJLjAxNTY5LTA4PC9l
bGVjdHJvbmljLXJlc291cmNlLW51bT48bGFuZ3VhZ2U+ZW5nPC9sYW5ndWFnZT48L3JlY29yZD48
L0NpdGU+PENpdGU+PEF1dGhvcj5CYW5rd2l0ejwvQXV0aG9yPjxZZWFyPjIwMTA8L1llYXI+PFJl
Y051bT42MzY8L1JlY051bT48cmVjb3JkPjxyZWMtbnVtYmVyPjYzNjwvcmVjLW51bWJlcj48Zm9y
ZWlnbi1rZXlzPjxrZXkgYXBwPSJFTiIgZGItaWQ9InYweHd2ZWRyMnRlZGFxZTl6MjV4YXY5NGRk
ZWZhdHhhdnAwNSIgdGltZXN0YW1wPSIxMzM0OTA1NTYyIj42MzY8L2tleT48L2ZvcmVpZ24ta2V5
cz48cmVmLXR5cGUgbmFtZT0iSm91cm5hbCBBcnRpY2xlIj4xNzwvcmVmLXR5cGU+PGNvbnRyaWJ1
dG9ycz48YXV0aG9ycz48YXV0aG9yPkJhbmt3aXR6LCBELjwvYXV0aG9yPjxhdXRob3I+U3RlaW5t
YW5uLCBFLjwvYXV0aG9yPjxhdXRob3I+Qml0emVnZWlvLCBKLjwvYXV0aG9yPjxhdXRob3I+Q2ll
c2VrLCBTLjwvYXV0aG9yPjxhdXRob3I+RnJpZXNsYW5kLCBNLjwvYXV0aG9yPjxhdXRob3I+SGVy
cm1hbm4sIEUuPC9hdXRob3I+PGF1dGhvcj5aZWlzZWwsIE0uIEIuPC9hdXRob3I+PGF1dGhvcj5C
YXVtZXJ0LCBULiBGLjwvYXV0aG9yPjxhdXRob3I+S2VjaywgWi4gWS48L2F1dGhvcj48YXV0aG9y
PkZvdW5nLCBTLiBLLjwvYXV0aG9yPjxhdXRob3I+UGVjaGV1ciwgRS4gSS48L2F1dGhvcj48YXV0
aG9yPlBpZXRzY2htYW5uLCBULjwvYXV0aG9yPjwvYXV0aG9ycz48L2NvbnRyaWJ1dG9ycz48YXV0
aC1hZGRyZXNzPkRpdmlzaW9uIG9mIEV4cGVyaW1lbnRhbCBWaXJvbG9neSwgVHdpbmNvcmUgQ2Vu
dGVyIGZvciBFeHBlcmltZW50YWwgYW5kIENsaW5pY2FsIEluZmVjdGlvbiBSZXNlYXJjaCwgRmVv
ZG9yLUx5bmVuLVN0cmFzc2UgNy05LCAzMDYyNSBIYW5ub3ZlciwgR2VybWFueS48L2F1dGgtYWRk
cmVzcz48dGl0bGVzPjx0aXRsZT5IZXBhdGl0aXMgQyB2aXJ1cyBoeXBlcnZhcmlhYmxlIHJlZ2lv
biAxIG1vZHVsYXRlcyByZWNlcHRvciBpbnRlcmFjdGlvbnMsIGNvbmNlYWxzIHRoZSBDRDgxIGJp
bmRpbmcgc2l0ZSwgYW5kIHByb3RlY3RzIGNvbnNlcnZlZCBuZXV0cmFsaXppbmcgZXBpdG9wZXM8
L3RpdGxlPjxzZWNvbmRhcnktdGl0bGU+SiBWaXJvbDwvc2Vjb25kYXJ5LXRpdGxlPjxhbHQtdGl0
bGU+Sm91cm5hbCBvZiB2aXJvbG9neTwvYWx0LXRpdGxlPjwvdGl0bGVzPjxwZXJpb2RpY2FsPjxm
dWxsLXRpdGxlPkogVmlyb2w8L2Z1bGwtdGl0bGU+PC9wZXJpb2RpY2FsPjxhbHQtcGVyaW9kaWNh
bD48ZnVsbC10aXRsZT5Kb3VybmFsIG9mIHZpcm9sb2d5PC9mdWxsLXRpdGxlPjwvYWx0LXBlcmlv
ZGljYWw+PHBhZ2VzPjU3NTEtNjM8L3BhZ2VzPjx2b2x1bWU+ODQ8L3ZvbHVtZT48bnVtYmVyPjEx
PC9udW1iZXI+PGVkaXRpb24+MjAxMC8wNC8wMjwvZWRpdGlvbj48a2V5d29yZHM+PGtleXdvcmQ+
QW50aWJvZGllcywgTmV1dHJhbGl6aW5nLyppbW11bm9sb2d5PC9rZXl3b3JkPjxrZXl3b3JkPkFu
dGlib2RpZXMsIFZpcmFsL2ltbXVub2xvZ3k8L2tleXdvcmQ+PGtleXdvcmQ+QW50aWdlbnMsIENE
LyptZXRhYm9saXNtPC9rZXl3b3JkPjxrZXl3b3JkPkFudGlnZW5zLCBDRDgxPC9rZXl3b3JkPjxr
ZXl3b3JkPkFudGlnZW5zLCBWaXJhbC9pbW11bm9sb2d5PC9rZXl3b3JkPjxrZXl3b3JkPkJpbmRp
bmcgU2l0ZXM8L2tleXdvcmQ+PGtleXdvcmQ+Q29tcGxlbWVudGFyaXR5IERldGVybWluaW5nIFJl
Z2lvbnMvKnBoeXNpb2xvZ3k8L2tleXdvcmQ+PGtleXdvcmQ+Q29uc2VydmVkIFNlcXVlbmNlPC9r
ZXl3b3JkPjxrZXl3b3JkPkVwaXRvcGVzPC9rZXl3b3JkPjxrZXl3b3JkPkhlcGFjaXZpcnVzLypp
bW11bm9sb2d5L3BhdGhvZ2VuaWNpdHk8L2tleXdvcmQ+PGtleXdvcmQ+SHVtYW5zPC9rZXl3b3Jk
PjxrZXl3b3JkPlJlY2VwdG9ycywgVmlydXMvKm1ldGFib2xpc208L2tleXdvcmQ+PC9rZXl3b3Jk
cz48ZGF0ZXM+PHllYXI+MjAxMDwveWVhcj48cHViLWRhdGVzPjxkYXRlPkp1bjwvZGF0ZT48L3B1
Yi1kYXRlcz48L2RhdGVzPjxpc2JuPjEwOTgtNTUxNCAoRWxlY3Ryb25pYykmI3hEOzAwMjItNTM4
WCAoTGlua2luZyk8L2lzYm4+PGFjY2Vzc2lvbi1udW0+MjAzNTcwOTE8L2FjY2Vzc2lvbi1udW0+
PHdvcmstdHlwZT5SZXNlYXJjaCBTdXBwb3J0LCBOLkkuSC4sIEV4dHJhbXVyYWwmI3hEO1Jlc2Vh
cmNoIFN1cHBvcnQsIE5vbi1VLlMuIEdvdiZhcG9zO3Q8L3dvcmstdHlwZT48dXJscz48cmVsYXRl
ZC11cmxzPjx1cmw+aHR0cDovL3d3dy5uY2JpLm5sbS5uaWguZ292L3B1Ym1lZC8yMDM1NzA5MTwv
dXJsPjx1cmw+aHR0cDovL2p2aS5hc20ub3JnL2NvbnRlbnQvODQvMTEvNTc1MS5mdWxsLnBkZjwv
dXJsPjwvcmVsYXRlZC11cmxzPjwvdXJscz48Y3VzdG9tMj4yODc2NjAyPC9jdXN0b20yPjxlbGVj
dHJvbmljLXJlc291cmNlLW51bT4xMC4xMTI4L0pWSS4wMjIwMC0wOTwvZWxlY3Ryb25pYy1yZXNv
dXJjZS1udW0+PGxhbmd1YWdlPmVuZzwvbGFuZ3VhZ2U+PC9yZWNvcmQ+PC9DaXRlPjwvRW5kTm90
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13" w:tooltip="Bankwitz, 2010 #636" w:history="1">
        <w:r w:rsidR="000F07FA" w:rsidRPr="00EF2A4D">
          <w:rPr>
            <w:rFonts w:ascii="Book Antiqua" w:hAnsi="Book Antiqua"/>
            <w:noProof/>
            <w:sz w:val="24"/>
            <w:szCs w:val="24"/>
            <w:vertAlign w:val="superscript"/>
          </w:rPr>
          <w:t>113</w:t>
        </w:r>
      </w:hyperlink>
      <w:r w:rsidR="001D15C8">
        <w:rPr>
          <w:rFonts w:ascii="Book Antiqua" w:hAnsi="Book Antiqua"/>
          <w:noProof/>
          <w:sz w:val="24"/>
          <w:szCs w:val="24"/>
          <w:vertAlign w:val="superscript"/>
        </w:rPr>
        <w:t>,</w:t>
      </w:r>
      <w:hyperlink w:anchor="_ENREF_160" w:tooltip="Grove, 2008 #831" w:history="1">
        <w:r w:rsidR="000F07FA" w:rsidRPr="00EF2A4D">
          <w:rPr>
            <w:rFonts w:ascii="Book Antiqua" w:hAnsi="Book Antiqua"/>
            <w:noProof/>
            <w:sz w:val="24"/>
            <w:szCs w:val="24"/>
            <w:vertAlign w:val="superscript"/>
          </w:rPr>
          <w:t>160</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Pr="00EF2A4D">
        <w:rPr>
          <w:rFonts w:ascii="Book Antiqua" w:hAnsi="Book Antiqua"/>
          <w:sz w:val="24"/>
          <w:szCs w:val="24"/>
        </w:rPr>
        <w:t>.</w:t>
      </w:r>
      <w:r w:rsidR="00CD7961" w:rsidRPr="00EF2A4D">
        <w:rPr>
          <w:rFonts w:ascii="Book Antiqua" w:hAnsi="Book Antiqua"/>
          <w:sz w:val="24"/>
          <w:szCs w:val="24"/>
        </w:rPr>
        <w:t xml:space="preserve"> </w:t>
      </w:r>
      <w:r w:rsidR="00FB6221" w:rsidRPr="00EF2A4D">
        <w:rPr>
          <w:rFonts w:ascii="Book Antiqua" w:hAnsi="Book Antiqua"/>
          <w:sz w:val="24"/>
          <w:szCs w:val="24"/>
        </w:rPr>
        <w:t xml:space="preserve">In addition, Tao </w:t>
      </w:r>
      <w:r w:rsidR="00176C6C" w:rsidRPr="00EF2A4D">
        <w:rPr>
          <w:rFonts w:ascii="Book Antiqua" w:hAnsi="Book Antiqua"/>
          <w:sz w:val="24"/>
          <w:szCs w:val="24"/>
        </w:rPr>
        <w:t>and coworkers</w:t>
      </w:r>
      <w:r w:rsidR="00FB6221" w:rsidRPr="00EF2A4D">
        <w:rPr>
          <w:rFonts w:ascii="Book Antiqua" w:hAnsi="Book Antiqua"/>
          <w:sz w:val="24"/>
          <w:szCs w:val="24"/>
        </w:rPr>
        <w:t xml:space="preserve"> described </w:t>
      </w:r>
      <w:r w:rsidR="00B831FA" w:rsidRPr="00EF2A4D">
        <w:rPr>
          <w:rFonts w:ascii="Book Antiqua" w:hAnsi="Book Antiqua"/>
          <w:sz w:val="24"/>
          <w:szCs w:val="24"/>
        </w:rPr>
        <w:t xml:space="preserve">a </w:t>
      </w:r>
      <w:r w:rsidR="00FB6221" w:rsidRPr="00EF2A4D">
        <w:rPr>
          <w:rFonts w:ascii="Book Antiqua" w:hAnsi="Book Antiqua"/>
          <w:sz w:val="24"/>
          <w:szCs w:val="24"/>
        </w:rPr>
        <w:t xml:space="preserve">mutant (I414T) with increased susceptibility </w:t>
      </w:r>
      <w:r w:rsidR="00001FD0" w:rsidRPr="00EF2A4D">
        <w:rPr>
          <w:rFonts w:ascii="Book Antiqua" w:hAnsi="Book Antiqua"/>
          <w:sz w:val="24"/>
          <w:szCs w:val="24"/>
          <w:lang w:val="en-US"/>
        </w:rPr>
        <w:t>to</w:t>
      </w:r>
      <w:r w:rsidR="00854EA4" w:rsidRPr="00EF2A4D">
        <w:rPr>
          <w:rFonts w:ascii="Book Antiqua" w:hAnsi="Book Antiqua"/>
          <w:sz w:val="24"/>
          <w:szCs w:val="24"/>
          <w:lang w:val="en-US"/>
        </w:rPr>
        <w:t xml:space="preserve"> E2 </w:t>
      </w:r>
      <w:r w:rsidR="0046221F" w:rsidRPr="00EF2A4D">
        <w:rPr>
          <w:rFonts w:ascii="Book Antiqua" w:hAnsi="Book Antiqua"/>
          <w:sz w:val="24"/>
          <w:szCs w:val="24"/>
          <w:lang w:val="en-US"/>
        </w:rPr>
        <w:t xml:space="preserve">neutralizing </w:t>
      </w:r>
      <w:r w:rsidR="00FB6221" w:rsidRPr="00EF2A4D">
        <w:rPr>
          <w:rFonts w:ascii="Book Antiqua" w:hAnsi="Book Antiqua"/>
          <w:sz w:val="24"/>
          <w:szCs w:val="24"/>
          <w:lang w:val="en-US"/>
        </w:rPr>
        <w:t xml:space="preserve">Abs. </w:t>
      </w:r>
      <w:r w:rsidR="00F454AD" w:rsidRPr="00EF2A4D">
        <w:rPr>
          <w:rFonts w:ascii="Book Antiqua" w:hAnsi="Book Antiqua"/>
          <w:sz w:val="24"/>
          <w:szCs w:val="24"/>
          <w:lang w:val="en-US"/>
        </w:rPr>
        <w:t>Although p</w:t>
      </w:r>
      <w:r w:rsidR="00FB6221" w:rsidRPr="00EF2A4D">
        <w:rPr>
          <w:rFonts w:ascii="Book Antiqua" w:hAnsi="Book Antiqua"/>
          <w:sz w:val="24"/>
          <w:szCs w:val="24"/>
          <w:lang w:val="en-US"/>
        </w:rPr>
        <w:t>rior to release, no difference in neutralization behavior was observed bet</w:t>
      </w:r>
      <w:r w:rsidR="00F454AD" w:rsidRPr="00EF2A4D">
        <w:rPr>
          <w:rFonts w:ascii="Book Antiqua" w:hAnsi="Book Antiqua"/>
          <w:sz w:val="24"/>
          <w:szCs w:val="24"/>
          <w:lang w:val="en-US"/>
        </w:rPr>
        <w:t>ween mutant and wild type virus,</w:t>
      </w:r>
      <w:r w:rsidR="00FB6221" w:rsidRPr="00EF2A4D">
        <w:rPr>
          <w:rFonts w:ascii="Book Antiqua" w:hAnsi="Book Antiqua"/>
          <w:sz w:val="24"/>
          <w:szCs w:val="24"/>
          <w:lang w:val="en-US"/>
        </w:rPr>
        <w:t xml:space="preserve"> </w:t>
      </w:r>
      <w:r w:rsidR="00F454AD" w:rsidRPr="00EF2A4D">
        <w:rPr>
          <w:rFonts w:ascii="Book Antiqua" w:hAnsi="Book Antiqua"/>
          <w:sz w:val="24"/>
          <w:szCs w:val="24"/>
          <w:lang w:val="en-US"/>
        </w:rPr>
        <w:t>the latter</w:t>
      </w:r>
      <w:r w:rsidR="00AF1FB7" w:rsidRPr="00EF2A4D">
        <w:rPr>
          <w:rFonts w:ascii="Book Antiqua" w:hAnsi="Book Antiqua"/>
          <w:sz w:val="24"/>
          <w:szCs w:val="24"/>
          <w:lang w:val="en-US"/>
        </w:rPr>
        <w:t xml:space="preserve"> </w:t>
      </w:r>
      <w:r w:rsidR="00FB6221" w:rsidRPr="00EF2A4D">
        <w:rPr>
          <w:rFonts w:ascii="Book Antiqua" w:hAnsi="Book Antiqua"/>
          <w:sz w:val="24"/>
          <w:szCs w:val="24"/>
          <w:lang w:val="en-US"/>
        </w:rPr>
        <w:t>became more resistant to neutralization upon cell secretion</w:t>
      </w:r>
      <w:r w:rsidR="00AF1FB7" w:rsidRPr="00EF2A4D">
        <w:rPr>
          <w:rFonts w:ascii="Book Antiqua" w:hAnsi="Book Antiqua"/>
          <w:sz w:val="24"/>
          <w:szCs w:val="24"/>
          <w:lang w:val="en-US"/>
        </w:rPr>
        <w:t>. This observation was attributed to increased ApoE and ApoCI abundance</w:t>
      </w:r>
      <w:r w:rsidR="00001FD0" w:rsidRPr="00EF2A4D">
        <w:rPr>
          <w:rFonts w:ascii="Book Antiqua" w:hAnsi="Book Antiqua"/>
          <w:sz w:val="24"/>
          <w:szCs w:val="24"/>
          <w:lang w:val="en-US"/>
        </w:rPr>
        <w:t xml:space="preserve"> </w:t>
      </w:r>
      <w:r w:rsidR="004034F5">
        <w:rPr>
          <w:rFonts w:ascii="Book Antiqua" w:hAnsi="Book Antiqua"/>
          <w:sz w:val="24"/>
          <w:szCs w:val="24"/>
          <w:lang w:val="en-US"/>
        </w:rPr>
        <w:t>on the viral particle</w:t>
      </w:r>
      <w:r w:rsidR="003635EA" w:rsidRPr="00EF2A4D">
        <w:rPr>
          <w:rFonts w:ascii="Book Antiqua" w:hAnsi="Book Antiqua"/>
          <w:sz w:val="24"/>
          <w:szCs w:val="24"/>
          <w:lang w:val="en-US"/>
        </w:rPr>
        <w:fldChar w:fldCharType="begin">
          <w:fldData xml:space="preserve">PEVuZE5vdGU+PENpdGU+PEF1dGhvcj5UYW88L0F1dGhvcj48WWVhcj4yMDA5PC9ZZWFyPjxSZWNO
dW0+MTA1MzwvUmVjTnVtPjxEaXNwbGF5VGV4dD48c3R5bGUgZmFjZT0ic3VwZXJzY3JpcHQiPlsx
NDddPC9zdHlsZT48L0Rpc3BsYXlUZXh0PjxyZWNvcmQ+PHJlYy1udW1iZXI+MTA1MzwvcmVjLW51
bWJlcj48Zm9yZWlnbi1rZXlzPjxrZXkgYXBwPSJFTiIgZGItaWQ9InYweHd2ZWRyMnRlZGFxZTl6
MjV4YXY5NGRkZWZhdHhhdnAwNSIgdGltZXN0YW1wPSIxMzg1Mzk1ODM4Ij4xMDUzPC9rZXk+PC9m
b3JlaWduLWtleXM+PHJlZi10eXBlIG5hbWU9IkpvdXJuYWwgQXJ0aWNsZSI+MTc8L3JlZi10eXBl
Pjxjb250cmlidXRvcnM+PGF1dGhvcnM+PGF1dGhvcj5UYW8sIFcuPC9hdXRob3I+PGF1dGhvcj5Y
dSwgQy48L2F1dGhvcj48YXV0aG9yPkRpbmcsIFEuPC9hdXRob3I+PGF1dGhvcj5MaSwgUi48L2F1
dGhvcj48YXV0aG9yPlhpYW5nLCBZLjwvYXV0aG9yPjxhdXRob3I+Q2h1bmcsIEouPC9hdXRob3I+
PGF1dGhvcj5aaG9uZywgSi48L2F1dGhvcj48L2F1dGhvcnM+PC9jb250cmlidXRvcnM+PGF1dGgt
YWRkcmVzcz5LZXkgTGFib3JhdG9yeSBvZiBNb2xlY3VsYXIgVmlyb2xvZ3kgYW5kIEltbXVub2xv
Z3ksIEluc3RpdHV0IFBhc3RldXIgb2YgU2hhbmdoYWksIFNoYW5naGFpIEluc3RpdHV0ZXMgZm9y
IEJpb2xvZ2ljYWwgU2NpZW5jZXMsIENoaW5lc2UgQWNhZGVteSBvZiBTY2llbmNlcywgMjI1IFNv
dXRoIENob25ncWluZyBSb2FkLCBTaGFuZ2hhaSwgQ2hpbmEuPC9hdXRoLWFkZHJlc3M+PHRpdGxl
cz48dGl0bGU+QSBzaW5nbGUgcG9pbnQgbXV0YXRpb24gaW4gRTIgZW5oYW5jZXMgaGVwYXRpdGlz
IEMgdmlydXMgaW5mZWN0aXZpdHkgYW5kIGFsdGVycyBsaXBvcHJvdGVpbiBhc3NvY2lhdGlvbiBv
ZiB2aXJhbCBwYXJ0aWNsZXM8L3RpdGxlPjxzZWNvbmRhcnktdGl0bGU+Vmlyb2xvZ3k8L3NlY29u
ZGFyeS10aXRsZT48YWx0LXRpdGxlPlZpcm9sb2d5PC9hbHQtdGl0bGU+PC90aXRsZXM+PHBlcmlv
ZGljYWw+PGZ1bGwtdGl0bGU+Vmlyb2xvZ3k8L2Z1bGwtdGl0bGU+PC9wZXJpb2RpY2FsPjxhbHQt
cGVyaW9kaWNhbD48ZnVsbC10aXRsZT5WaXJvbG9neTwvZnVsbC10aXRsZT48L2FsdC1wZXJpb2Rp
Y2FsPjxwYWdlcz42Ny03NjwvcGFnZXM+PHZvbHVtZT4zOTU8L3ZvbHVtZT48bnVtYmVyPjE8L251
bWJlcj48ZWRpdGlvbj4yMDA5LzEwLzAyPC9lZGl0aW9uPjxrZXl3b3Jkcz48a2V5d29yZD5BbnRp
Ym9kaWVzLCBOZXV0cmFsaXppbmcvaW1tdW5vbG9neTwva2V5d29yZD48a2V5d29yZD5BbnRpZ2Vu
cywgQ0QvaW1tdW5vbG9neTwva2V5d29yZD48a2V5d29yZD5BbnRpZ2VucywgQ0Q4MTwva2V5d29y
ZD48a2V5d29yZD5DZWxsIExpbmU8L2tleXdvcmQ+PGtleXdvcmQ+SGVwYWNpdmlydXMvKnBhdGhv
Z2VuaWNpdHkvcGh5c2lvbG9neTwva2V5d29yZD48a2V5d29yZD5IZXBhdGl0aXMgQy9pbW11bm9s
b2d5L3Zpcm9sb2d5PC9rZXl3b3JkPjxrZXl3b3JkPkh1bWFuczwva2V5d29yZD48a2V5d29yZD5M
aXBvcHJvdGVpbnMsIExETC8qaW1tdW5vbG9neTwva2V5d29yZD48a2V5d29yZD4qUG9pbnQgTXV0
YXRpb248L2tleXdvcmQ+PGtleXdvcmQ+Uk5BLCBWaXJhbC9tZXRhYm9saXNtPC9rZXl3b3JkPjxr
ZXl3b3JkPlZpcmFsIEVudmVsb3BlIFByb3RlaW5zLypnZW5ldGljczwva2V5d29yZD48a2V5d29y
ZD5WaXJpb24vcGF0aG9nZW5pY2l0eS9waHlzaW9sb2d5PC9rZXl3b3JkPjxrZXl3b3JkPlZpcnVz
IEludGVybmFsaXphdGlvbjwva2V5d29yZD48L2tleXdvcmRzPjxkYXRlcz48eWVhcj4yMDA5PC95
ZWFyPjxwdWItZGF0ZXM+PGRhdGU+RGVjIDU8L2RhdGU+PC9wdWItZGF0ZXM+PC9kYXRlcz48aXNi
bj4xMDk2LTAzNDEgKEVsZWN0cm9uaWMpJiN4RDswMDQyLTY4MjIgKExpbmtpbmcpPC9pc2JuPjxh
Y2Nlc3Npb24tbnVtPjE5NzkzNjAzPC9hY2Nlc3Npb24tbnVtPjx3b3JrLXR5cGU+UmVzZWFyY2gg
U3VwcG9ydCwgTi5JLkguLCBFeHRyYW11cmFsJiN4RDtSZXNlYXJjaCBTdXBwb3J0LCBOb24tVS5T
LiBHb3YmYXBvczt0PC93b3JrLXR5cGU+PHVybHM+PHJlbGF0ZWQtdXJscz48dXJsPmh0dHA6Ly93
d3cubmNiaS5ubG0ubmloLmdvdi9wdWJtZWQvMTk3OTM2MDM8L3VybD48dXJsPmh0dHA6Ly9hYy5l
bHMtY2RuLmNvbS9TMDA0MjY4MjIwOTAwNTU0Ni8xLXMyLjAtUzAwNDI2ODIyMDkwMDU1NDYtbWFp
bi5wZGY/X3RpZD1kYTVhN2E3MC01NWViLTExZTMtOWVkZS0wMDAwMGFhYjBmMDImYW1wO2FjZG5h
dD0xMzg1Mzk1OTAyXzkyMzc0Y2U0MjdiNmNjYzI0MTE3ZjYzOGIwOTJhY2M3PC91cmw+PC9yZWxh
dGVkLXVybHM+PC91cmxzPjxlbGVjdHJvbmljLXJlc291cmNlLW51bT4xMC4xMDE2L2oudmlyb2wu
MjAwOS4wOS4wMDY8L2VsZWN0cm9uaWMtcmVzb3VyY2UtbnVtPjxsYW5ndWFnZT5lbmc8L2xhbmd1
YWdlPjwvcmVjb3JkPjwv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UYW88L0F1dGhvcj48WWVhcj4yMDA5PC9ZZWFyPjxSZWNO
dW0+MTA1MzwvUmVjTnVtPjxEaXNwbGF5VGV4dD48c3R5bGUgZmFjZT0ic3VwZXJzY3JpcHQiPlsx
NDddPC9zdHlsZT48L0Rpc3BsYXlUZXh0PjxyZWNvcmQ+PHJlYy1udW1iZXI+MTA1MzwvcmVjLW51
bWJlcj48Zm9yZWlnbi1rZXlzPjxrZXkgYXBwPSJFTiIgZGItaWQ9InYweHd2ZWRyMnRlZGFxZTl6
MjV4YXY5NGRkZWZhdHhhdnAwNSIgdGltZXN0YW1wPSIxMzg1Mzk1ODM4Ij4xMDUzPC9rZXk+PC9m
b3JlaWduLWtleXM+PHJlZi10eXBlIG5hbWU9IkpvdXJuYWwgQXJ0aWNsZSI+MTc8L3JlZi10eXBl
Pjxjb250cmlidXRvcnM+PGF1dGhvcnM+PGF1dGhvcj5UYW8sIFcuPC9hdXRob3I+PGF1dGhvcj5Y
dSwgQy48L2F1dGhvcj48YXV0aG9yPkRpbmcsIFEuPC9hdXRob3I+PGF1dGhvcj5MaSwgUi48L2F1
dGhvcj48YXV0aG9yPlhpYW5nLCBZLjwvYXV0aG9yPjxhdXRob3I+Q2h1bmcsIEouPC9hdXRob3I+
PGF1dGhvcj5aaG9uZywgSi48L2F1dGhvcj48L2F1dGhvcnM+PC9jb250cmlidXRvcnM+PGF1dGgt
YWRkcmVzcz5LZXkgTGFib3JhdG9yeSBvZiBNb2xlY3VsYXIgVmlyb2xvZ3kgYW5kIEltbXVub2xv
Z3ksIEluc3RpdHV0IFBhc3RldXIgb2YgU2hhbmdoYWksIFNoYW5naGFpIEluc3RpdHV0ZXMgZm9y
IEJpb2xvZ2ljYWwgU2NpZW5jZXMsIENoaW5lc2UgQWNhZGVteSBvZiBTY2llbmNlcywgMjI1IFNv
dXRoIENob25ncWluZyBSb2FkLCBTaGFuZ2hhaSwgQ2hpbmEuPC9hdXRoLWFkZHJlc3M+PHRpdGxl
cz48dGl0bGU+QSBzaW5nbGUgcG9pbnQgbXV0YXRpb24gaW4gRTIgZW5oYW5jZXMgaGVwYXRpdGlz
IEMgdmlydXMgaW5mZWN0aXZpdHkgYW5kIGFsdGVycyBsaXBvcHJvdGVpbiBhc3NvY2lhdGlvbiBv
ZiB2aXJhbCBwYXJ0aWNsZXM8L3RpdGxlPjxzZWNvbmRhcnktdGl0bGU+Vmlyb2xvZ3k8L3NlY29u
ZGFyeS10aXRsZT48YWx0LXRpdGxlPlZpcm9sb2d5PC9hbHQtdGl0bGU+PC90aXRsZXM+PHBlcmlv
ZGljYWw+PGZ1bGwtdGl0bGU+Vmlyb2xvZ3k8L2Z1bGwtdGl0bGU+PC9wZXJpb2RpY2FsPjxhbHQt
cGVyaW9kaWNhbD48ZnVsbC10aXRsZT5WaXJvbG9neTwvZnVsbC10aXRsZT48L2FsdC1wZXJpb2Rp
Y2FsPjxwYWdlcz42Ny03NjwvcGFnZXM+PHZvbHVtZT4zOTU8L3ZvbHVtZT48bnVtYmVyPjE8L251
bWJlcj48ZWRpdGlvbj4yMDA5LzEwLzAyPC9lZGl0aW9uPjxrZXl3b3Jkcz48a2V5d29yZD5BbnRp
Ym9kaWVzLCBOZXV0cmFsaXppbmcvaW1tdW5vbG9neTwva2V5d29yZD48a2V5d29yZD5BbnRpZ2Vu
cywgQ0QvaW1tdW5vbG9neTwva2V5d29yZD48a2V5d29yZD5BbnRpZ2VucywgQ0Q4MTwva2V5d29y
ZD48a2V5d29yZD5DZWxsIExpbmU8L2tleXdvcmQ+PGtleXdvcmQ+SGVwYWNpdmlydXMvKnBhdGhv
Z2VuaWNpdHkvcGh5c2lvbG9neTwva2V5d29yZD48a2V5d29yZD5IZXBhdGl0aXMgQy9pbW11bm9s
b2d5L3Zpcm9sb2d5PC9rZXl3b3JkPjxrZXl3b3JkPkh1bWFuczwva2V5d29yZD48a2V5d29yZD5M
aXBvcHJvdGVpbnMsIExETC8qaW1tdW5vbG9neTwva2V5d29yZD48a2V5d29yZD4qUG9pbnQgTXV0
YXRpb248L2tleXdvcmQ+PGtleXdvcmQ+Uk5BLCBWaXJhbC9tZXRhYm9saXNtPC9rZXl3b3JkPjxr
ZXl3b3JkPlZpcmFsIEVudmVsb3BlIFByb3RlaW5zLypnZW5ldGljczwva2V5d29yZD48a2V5d29y
ZD5WaXJpb24vcGF0aG9nZW5pY2l0eS9waHlzaW9sb2d5PC9rZXl3b3JkPjxrZXl3b3JkPlZpcnVz
IEludGVybmFsaXphdGlvbjwva2V5d29yZD48L2tleXdvcmRzPjxkYXRlcz48eWVhcj4yMDA5PC95
ZWFyPjxwdWItZGF0ZXM+PGRhdGU+RGVjIDU8L2RhdGU+PC9wdWItZGF0ZXM+PC9kYXRlcz48aXNi
bj4xMDk2LTAzNDEgKEVsZWN0cm9uaWMpJiN4RDswMDQyLTY4MjIgKExpbmtpbmcpPC9pc2JuPjxh
Y2Nlc3Npb24tbnVtPjE5NzkzNjAzPC9hY2Nlc3Npb24tbnVtPjx3b3JrLXR5cGU+UmVzZWFyY2gg
U3VwcG9ydCwgTi5JLkguLCBFeHRyYW11cmFsJiN4RDtSZXNlYXJjaCBTdXBwb3J0LCBOb24tVS5T
LiBHb3YmYXBvczt0PC93b3JrLXR5cGU+PHVybHM+PHJlbGF0ZWQtdXJscz48dXJsPmh0dHA6Ly93
d3cubmNiaS5ubG0ubmloLmdvdi9wdWJtZWQvMTk3OTM2MDM8L3VybD48dXJsPmh0dHA6Ly9hYy5l
bHMtY2RuLmNvbS9TMDA0MjY4MjIwOTAwNTU0Ni8xLXMyLjAtUzAwNDI2ODIyMDkwMDU1NDYtbWFp
bi5wZGY/X3RpZD1kYTVhN2E3MC01NWViLTExZTMtOWVkZS0wMDAwMGFhYjBmMDImYW1wO2FjZG5h
dD0xMzg1Mzk1OTAyXzkyMzc0Y2U0MjdiNmNjYzI0MTE3ZjYzOGIwOTJhY2M3PC91cmw+PC9yZWxh
dGVkLXVybHM+PC91cmxzPjxlbGVjdHJvbmljLXJlc291cmNlLW51bT4xMC4xMDE2L2oudmlyb2wu
MjAwOS4wOS4wMDY8L2VsZWN0cm9uaWMtcmVzb3VyY2UtbnVtPjxsYW5ndWFnZT5lbmc8L2xhbmd1
YWdlPjwvcmVjb3JkPjwv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47" w:tooltip="Tao, 2009 #1053" w:history="1">
        <w:r w:rsidR="000F07FA" w:rsidRPr="00EF2A4D">
          <w:rPr>
            <w:rFonts w:ascii="Book Antiqua" w:hAnsi="Book Antiqua"/>
            <w:noProof/>
            <w:sz w:val="24"/>
            <w:szCs w:val="24"/>
            <w:vertAlign w:val="superscript"/>
            <w:lang w:val="en-US"/>
          </w:rPr>
          <w:t>147</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AF1FB7" w:rsidRPr="00EF2A4D">
        <w:rPr>
          <w:rFonts w:ascii="Book Antiqua" w:hAnsi="Book Antiqua"/>
          <w:sz w:val="24"/>
          <w:szCs w:val="24"/>
          <w:lang w:val="en-US"/>
        </w:rPr>
        <w:t xml:space="preserve">. </w:t>
      </w:r>
      <w:r w:rsidR="00052667" w:rsidRPr="00EF2A4D">
        <w:rPr>
          <w:rFonts w:ascii="Book Antiqua" w:hAnsi="Book Antiqua"/>
          <w:sz w:val="24"/>
          <w:szCs w:val="24"/>
          <w:lang w:val="en-US"/>
        </w:rPr>
        <w:t xml:space="preserve">Accordingly, HCV production in </w:t>
      </w:r>
      <w:r w:rsidR="00E8407B" w:rsidRPr="00EF2A4D">
        <w:rPr>
          <w:rFonts w:ascii="Book Antiqua" w:hAnsi="Book Antiqua"/>
          <w:sz w:val="24"/>
          <w:szCs w:val="24"/>
          <w:lang w:val="en-US"/>
        </w:rPr>
        <w:t xml:space="preserve">ApoE </w:t>
      </w:r>
      <w:r w:rsidR="0053021B" w:rsidRPr="00EF2A4D">
        <w:rPr>
          <w:rFonts w:ascii="Book Antiqua" w:hAnsi="Book Antiqua"/>
          <w:sz w:val="24"/>
          <w:szCs w:val="24"/>
          <w:lang w:val="en-US"/>
        </w:rPr>
        <w:t>knock</w:t>
      </w:r>
      <w:r w:rsidR="00E8407B" w:rsidRPr="00EF2A4D">
        <w:rPr>
          <w:rFonts w:ascii="Book Antiqua" w:hAnsi="Book Antiqua"/>
          <w:sz w:val="24"/>
          <w:szCs w:val="24"/>
          <w:lang w:val="en-US"/>
        </w:rPr>
        <w:t>down</w:t>
      </w:r>
      <w:r w:rsidR="0053021B" w:rsidRPr="00EF2A4D">
        <w:rPr>
          <w:rFonts w:ascii="Book Antiqua" w:hAnsi="Book Antiqua"/>
          <w:sz w:val="24"/>
          <w:szCs w:val="24"/>
          <w:lang w:val="en-US"/>
        </w:rPr>
        <w:t xml:space="preserve"> </w:t>
      </w:r>
      <w:r w:rsidR="00052667" w:rsidRPr="00EF2A4D">
        <w:rPr>
          <w:rFonts w:ascii="Book Antiqua" w:hAnsi="Book Antiqua"/>
          <w:sz w:val="24"/>
          <w:szCs w:val="24"/>
          <w:lang w:val="en-US"/>
        </w:rPr>
        <w:t xml:space="preserve">cells </w:t>
      </w:r>
      <w:r w:rsidR="00E8407B" w:rsidRPr="00EF2A4D">
        <w:rPr>
          <w:rFonts w:ascii="Book Antiqua" w:hAnsi="Book Antiqua"/>
          <w:sz w:val="24"/>
          <w:szCs w:val="24"/>
          <w:lang w:val="en-US"/>
        </w:rPr>
        <w:t>generates viral particles with increased sensitivity to neutralization</w:t>
      </w:r>
      <w:r w:rsidR="0053021B"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Felmlee&lt;/Author&gt;&lt;Year&gt;2013&lt;/Year&gt;&lt;RecNum&gt;2146&lt;/RecNum&gt;&lt;DisplayText&gt;&lt;style face="superscript"&gt;[164]&lt;/style&gt;&lt;/DisplayText&gt;&lt;record&gt;&lt;rec-number&gt;2146&lt;/rec-number&gt;&lt;foreign-keys&gt;&lt;key app="EN" db-id="v0xwvedr2tedaqe9z25xav94ddefatxavp05" timestamp="1393785970"&gt;2146&lt;/key&gt;&lt;/foreign-keys&gt;&lt;ref-type name="Journal Article"&gt;17&lt;/ref-type&gt;&lt;contributors&gt;&lt;authors&gt;&lt;author&gt;Felmlee, D. J.&lt;/author&gt;&lt;author&gt;Fauvelle, C.&lt;/author&gt;&lt;author&gt;Heydmann, L.&lt;/author&gt;&lt;author&gt;Hiet, M. S.&lt;/author&gt;&lt;author&gt;Fofana, I.&lt;/author&gt;&lt;author&gt;Bartenschlager, R.&lt;/author&gt;&lt;author&gt;Stoll-Keller, F.&lt;/author&gt;&lt;author&gt;Zeisel, M. B.&lt;/author&gt;&lt;author&gt;Fafi-Kremer, S.&lt;/author&gt;&lt;author&gt;Baumert, T. F.&lt;/author&gt;&lt;/authors&gt;&lt;/contributors&gt;&lt;auth-address&gt;Univ Strasbourg, INSERM, U748, Strasbourg, France&amp;#xD;Heidelberg Univ, Dept Infect Dis, Heidelberg, Germany&lt;/auth-address&gt;&lt;titles&gt;&lt;title&gt;Hepatitis C Virus Liver Transplantation Escape Variant Is Characterized by Both Enhanced Triglyceride-Rich Lipoprotein Association and Sensitivity to Apoe Antibodies&lt;/title&gt;&lt;secondary-title&gt;J Hepatol&lt;/secondary-title&gt;&lt;alt-title&gt;Journal of Hepatology&lt;/alt-title&gt;&lt;/titles&gt;&lt;periodical&gt;&lt;full-title&gt;J Hepatol&lt;/full-title&gt;&lt;/periodical&gt;&lt;alt-periodical&gt;&lt;full-title&gt;Journal of Hepatology&lt;/full-title&gt;&lt;/alt-periodical&gt;&lt;pages&gt;S468-S468&lt;/pages&gt;&lt;volume&gt;58&lt;/volume&gt;&lt;dates&gt;&lt;year&gt;2013&lt;/year&gt;&lt;pub-dates&gt;&lt;date&gt;Apr&lt;/date&gt;&lt;/pub-dates&gt;&lt;/dates&gt;&lt;isbn&gt;0168-8278&lt;/isbn&gt;&lt;accession-num&gt;WOS:000322983001410&lt;/accession-num&gt;&lt;urls&gt;&lt;related-urls&gt;&lt;url&gt;&amp;lt;Go to ISI&amp;gt;://WOS:000322983001410&lt;/url&gt;&lt;/related-urls&gt;&lt;/urls&gt;&lt;language&gt;English&lt;/language&gt;&lt;/record&gt;&lt;/Cite&gt;&lt;/EndNote&gt;</w:instrText>
      </w:r>
      <w:r w:rsidR="0053021B"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64" w:tooltip="Felmlee, 2013 #2146" w:history="1">
        <w:r w:rsidR="000F07FA" w:rsidRPr="00EF2A4D">
          <w:rPr>
            <w:rFonts w:ascii="Book Antiqua" w:hAnsi="Book Antiqua"/>
            <w:noProof/>
            <w:sz w:val="24"/>
            <w:szCs w:val="24"/>
            <w:vertAlign w:val="superscript"/>
          </w:rPr>
          <w:t>164</w:t>
        </w:r>
      </w:hyperlink>
      <w:r w:rsidR="00B71CFA" w:rsidRPr="00EF2A4D">
        <w:rPr>
          <w:rFonts w:ascii="Book Antiqua" w:hAnsi="Book Antiqua"/>
          <w:noProof/>
          <w:sz w:val="24"/>
          <w:szCs w:val="24"/>
          <w:vertAlign w:val="superscript"/>
        </w:rPr>
        <w:t>]</w:t>
      </w:r>
      <w:r w:rsidR="0053021B" w:rsidRPr="00EF2A4D">
        <w:rPr>
          <w:rFonts w:ascii="Book Antiqua" w:hAnsi="Book Antiqua"/>
          <w:sz w:val="24"/>
          <w:szCs w:val="24"/>
        </w:rPr>
        <w:fldChar w:fldCharType="end"/>
      </w:r>
      <w:r w:rsidR="00E8407B" w:rsidRPr="00EF2A4D">
        <w:rPr>
          <w:rFonts w:ascii="Book Antiqua" w:hAnsi="Book Antiqua"/>
          <w:sz w:val="24"/>
          <w:szCs w:val="24"/>
          <w:lang w:val="en-US"/>
        </w:rPr>
        <w:t xml:space="preserve">. </w:t>
      </w:r>
      <w:r w:rsidR="0053021B" w:rsidRPr="00EF2A4D">
        <w:rPr>
          <w:rFonts w:ascii="Book Antiqua" w:hAnsi="Book Antiqua"/>
          <w:sz w:val="24"/>
          <w:szCs w:val="24"/>
          <w:lang w:val="en-US"/>
        </w:rPr>
        <w:t xml:space="preserve">In addition, a correlation was observed between ApoE association and the ability of a </w:t>
      </w:r>
      <w:r w:rsidR="00EE1E7D" w:rsidRPr="00EF2A4D">
        <w:rPr>
          <w:rFonts w:ascii="Book Antiqua" w:hAnsi="Book Antiqua"/>
          <w:sz w:val="24"/>
          <w:szCs w:val="24"/>
          <w:lang w:val="en-US"/>
        </w:rPr>
        <w:t>viral isolate</w:t>
      </w:r>
      <w:r w:rsidR="0053021B" w:rsidRPr="00EF2A4D">
        <w:rPr>
          <w:rFonts w:ascii="Book Antiqua" w:hAnsi="Book Antiqua"/>
          <w:sz w:val="24"/>
          <w:szCs w:val="24"/>
          <w:lang w:val="en-US"/>
        </w:rPr>
        <w:t xml:space="preserve"> to  escape from neutralizing antibodies and infect the liver gr</w:t>
      </w:r>
      <w:r w:rsidR="001D15C8">
        <w:rPr>
          <w:rFonts w:ascii="Book Antiqua" w:hAnsi="Book Antiqua"/>
          <w:sz w:val="24"/>
          <w:szCs w:val="24"/>
          <w:lang w:val="en-US"/>
        </w:rPr>
        <w:t>aft after liver transplantation</w:t>
      </w:r>
      <w:r w:rsidR="0053021B"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Felmlee&lt;/Author&gt;&lt;Year&gt;2013&lt;/Year&gt;&lt;RecNum&gt;2146&lt;/RecNum&gt;&lt;DisplayText&gt;&lt;style face="superscript"&gt;[164]&lt;/style&gt;&lt;/DisplayText&gt;&lt;record&gt;&lt;rec-number&gt;2146&lt;/rec-number&gt;&lt;foreign-keys&gt;&lt;key app="EN" db-id="v0xwvedr2tedaqe9z25xav94ddefatxavp05" timestamp="1393785970"&gt;2146&lt;/key&gt;&lt;/foreign-keys&gt;&lt;ref-type name="Journal Article"&gt;17&lt;/ref-type&gt;&lt;contributors&gt;&lt;authors&gt;&lt;author&gt;Felmlee, D. J.&lt;/author&gt;&lt;author&gt;Fauvelle, C.&lt;/author&gt;&lt;author&gt;Heydmann, L.&lt;/author&gt;&lt;author&gt;Hiet, M. S.&lt;/author&gt;&lt;author&gt;Fofana, I.&lt;/author&gt;&lt;author&gt;Bartenschlager, R.&lt;/author&gt;&lt;author&gt;Stoll-Keller, F.&lt;/author&gt;&lt;author&gt;Zeisel, M. B.&lt;/author&gt;&lt;author&gt;Fafi-Kremer, S.&lt;/author&gt;&lt;author&gt;Baumert, T. F.&lt;/author&gt;&lt;/authors&gt;&lt;/contributors&gt;&lt;auth-address&gt;Univ Strasbourg, INSERM, U748, Strasbourg, France&amp;#xD;Heidelberg Univ, Dept Infect Dis, Heidelberg, Germany&lt;/auth-address&gt;&lt;titles&gt;&lt;title&gt;Hepatitis C Virus Liver Transplantation Escape Variant Is Characterized by Both Enhanced Triglyceride-Rich Lipoprotein Association and Sensitivity to Apoe Antibodies&lt;/title&gt;&lt;secondary-title&gt;J Hepatol&lt;/secondary-title&gt;&lt;alt-title&gt;Journal of Hepatology&lt;/alt-title&gt;&lt;/titles&gt;&lt;periodical&gt;&lt;full-title&gt;J Hepatol&lt;/full-title&gt;&lt;/periodical&gt;&lt;alt-periodical&gt;&lt;full-title&gt;Journal of Hepatology&lt;/full-title&gt;&lt;/alt-periodical&gt;&lt;pages&gt;S468-S468&lt;/pages&gt;&lt;volume&gt;58&lt;/volume&gt;&lt;dates&gt;&lt;year&gt;2013&lt;/year&gt;&lt;pub-dates&gt;&lt;date&gt;Apr&lt;/date&gt;&lt;/pub-dates&gt;&lt;/dates&gt;&lt;isbn&gt;0168-8278&lt;/isbn&gt;&lt;accession-num&gt;WOS:000322983001410&lt;/accession-num&gt;&lt;urls&gt;&lt;related-urls&gt;&lt;url&gt;&amp;lt;Go to ISI&amp;gt;://WOS:000322983001410&lt;/url&gt;&lt;/related-urls&gt;&lt;/urls&gt;&lt;language&gt;English&lt;/language&gt;&lt;/record&gt;&lt;/Cite&gt;&lt;/EndNote&gt;</w:instrText>
      </w:r>
      <w:r w:rsidR="0053021B"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64" w:tooltip="Felmlee, 2013 #2146" w:history="1">
        <w:r w:rsidR="000F07FA" w:rsidRPr="00EF2A4D">
          <w:rPr>
            <w:rFonts w:ascii="Book Antiqua" w:hAnsi="Book Antiqua"/>
            <w:noProof/>
            <w:sz w:val="24"/>
            <w:szCs w:val="24"/>
            <w:vertAlign w:val="superscript"/>
          </w:rPr>
          <w:t>164</w:t>
        </w:r>
      </w:hyperlink>
      <w:r w:rsidR="00B71CFA" w:rsidRPr="00EF2A4D">
        <w:rPr>
          <w:rFonts w:ascii="Book Antiqua" w:hAnsi="Book Antiqua"/>
          <w:noProof/>
          <w:sz w:val="24"/>
          <w:szCs w:val="24"/>
          <w:vertAlign w:val="superscript"/>
        </w:rPr>
        <w:t>]</w:t>
      </w:r>
      <w:r w:rsidR="0053021B" w:rsidRPr="00EF2A4D">
        <w:rPr>
          <w:rFonts w:ascii="Book Antiqua" w:hAnsi="Book Antiqua"/>
          <w:sz w:val="24"/>
          <w:szCs w:val="24"/>
        </w:rPr>
        <w:fldChar w:fldCharType="end"/>
      </w:r>
      <w:r w:rsidR="0053021B" w:rsidRPr="00EF2A4D">
        <w:rPr>
          <w:rFonts w:ascii="Book Antiqua" w:hAnsi="Book Antiqua"/>
          <w:sz w:val="24"/>
          <w:szCs w:val="24"/>
          <w:lang w:val="en-US"/>
        </w:rPr>
        <w:t>.</w:t>
      </w:r>
      <w:r w:rsidR="003A558B" w:rsidRPr="00EF2A4D">
        <w:rPr>
          <w:rFonts w:ascii="Book Antiqua" w:hAnsi="Book Antiqua"/>
          <w:sz w:val="24"/>
          <w:szCs w:val="24"/>
          <w:lang w:val="en-US"/>
        </w:rPr>
        <w:t xml:space="preserve"> This might explain</w:t>
      </w:r>
      <w:r w:rsidR="00E31ED4" w:rsidRPr="00EF2A4D">
        <w:rPr>
          <w:rFonts w:ascii="Book Antiqua" w:hAnsi="Book Antiqua"/>
          <w:sz w:val="24"/>
          <w:szCs w:val="24"/>
          <w:lang w:val="en-US"/>
        </w:rPr>
        <w:t xml:space="preserve"> </w:t>
      </w:r>
      <w:r w:rsidR="005F5B21" w:rsidRPr="00EF2A4D">
        <w:rPr>
          <w:rFonts w:ascii="Book Antiqua" w:hAnsi="Book Antiqua"/>
          <w:sz w:val="24"/>
          <w:szCs w:val="24"/>
        </w:rPr>
        <w:t xml:space="preserve">viral quasispecies evolution during liver transplantation. </w:t>
      </w:r>
      <w:r w:rsidR="0066181B" w:rsidRPr="00EF2A4D">
        <w:rPr>
          <w:rFonts w:ascii="Book Antiqua" w:hAnsi="Book Antiqua"/>
          <w:sz w:val="24"/>
          <w:szCs w:val="24"/>
        </w:rPr>
        <w:t>C</w:t>
      </w:r>
      <w:r w:rsidR="00593C07" w:rsidRPr="00EF2A4D">
        <w:rPr>
          <w:rFonts w:ascii="Book Antiqua" w:hAnsi="Book Antiqua"/>
          <w:sz w:val="24"/>
          <w:szCs w:val="24"/>
        </w:rPr>
        <w:t>linical virus isolate</w:t>
      </w:r>
      <w:r w:rsidR="005F5B21" w:rsidRPr="00EF2A4D">
        <w:rPr>
          <w:rFonts w:ascii="Book Antiqua" w:hAnsi="Book Antiqua"/>
          <w:sz w:val="24"/>
          <w:szCs w:val="24"/>
        </w:rPr>
        <w:t>s</w:t>
      </w:r>
      <w:r w:rsidR="00D87776" w:rsidRPr="00EF2A4D">
        <w:rPr>
          <w:rFonts w:ascii="Book Antiqua" w:hAnsi="Book Antiqua"/>
          <w:sz w:val="24"/>
          <w:szCs w:val="24"/>
        </w:rPr>
        <w:t xml:space="preserve"> </w:t>
      </w:r>
      <w:r w:rsidR="0066181B" w:rsidRPr="00EF2A4D">
        <w:rPr>
          <w:rFonts w:ascii="Book Antiqua" w:hAnsi="Book Antiqua"/>
          <w:sz w:val="24"/>
          <w:szCs w:val="24"/>
        </w:rPr>
        <w:t xml:space="preserve">selected during the liver transplantation process were </w:t>
      </w:r>
      <w:r w:rsidR="003A558B" w:rsidRPr="00EF2A4D">
        <w:rPr>
          <w:rFonts w:ascii="Book Antiqua" w:hAnsi="Book Antiqua"/>
          <w:sz w:val="24"/>
          <w:szCs w:val="24"/>
        </w:rPr>
        <w:t xml:space="preserve">indeed </w:t>
      </w:r>
      <w:r w:rsidR="0066181B" w:rsidRPr="00EF2A4D">
        <w:rPr>
          <w:rFonts w:ascii="Book Antiqua" w:hAnsi="Book Antiqua"/>
          <w:sz w:val="24"/>
          <w:szCs w:val="24"/>
        </w:rPr>
        <w:lastRenderedPageBreak/>
        <w:t>characteri</w:t>
      </w:r>
      <w:r w:rsidR="00D87776" w:rsidRPr="00EF2A4D">
        <w:rPr>
          <w:rFonts w:ascii="Book Antiqua" w:hAnsi="Book Antiqua"/>
          <w:sz w:val="24"/>
          <w:szCs w:val="24"/>
        </w:rPr>
        <w:t>zed by enhanced viral entry and escape from neutralizing antibodies compared to non-selected variants</w:t>
      </w:r>
      <w:r w:rsidR="003635EA" w:rsidRPr="00EF2A4D">
        <w:rPr>
          <w:rFonts w:ascii="Book Antiqua" w:hAnsi="Book Antiqua"/>
          <w:sz w:val="24"/>
          <w:szCs w:val="24"/>
        </w:rPr>
        <w:fldChar w:fldCharType="begin">
          <w:fldData xml:space="preserve">PEVuZE5vdGU+PENpdGU+PEF1dGhvcj5GYWZpLUtyZW1lcjwvQXV0aG9yPjxZZWFyPjIwMTA8L1ll
YXI+PFJlY051bT4xODM8L1JlY051bT48RGlzcGxheVRleHQ+PHN0eWxlIGZhY2U9InN1cGVyc2Ny
aXB0Ij5bMTY1XTwvc3R5bGU+PC9EaXNwbGF5VGV4dD48cmVjb3JkPjxyZWMtbnVtYmVyPjE4Mzwv
cmVjLW51bWJlcj48Zm9yZWlnbi1rZXlzPjxrZXkgYXBwPSJFTiIgZGItaWQ9InYweHd2ZWRyMnRl
ZGFxZTl6MjV4YXY5NGRkZWZhdHhhdnAwNSIgdGltZXN0YW1wPSIxMzI1MDk5NDU1Ij4xODM8L2tl
eT48L2ZvcmVpZ24ta2V5cz48cmVmLXR5cGUgbmFtZT0iSm91cm5hbCBBcnRpY2xlIj4xNzwvcmVm
LXR5cGU+PGNvbnRyaWJ1dG9ycz48YXV0aG9ycz48YXV0aG9yPkZhZmktS3JlbWVyLCBTLjwvYXV0
aG9yPjxhdXRob3I+Rm9mYW5hLCBJLjwvYXV0aG9yPjxhdXRob3I+U291bGllciwgRS48L2F1dGhv
cj48YXV0aG9yPkNhcm9sbGEsIFAuPC9hdXRob3I+PGF1dGhvcj5NZXVsZW1hbiwgUC48L2F1dGhv
cj48YXV0aG9yPkxlcm91eC1Sb2VscywgRy48L2F1dGhvcj48YXV0aG9yPlBhdGVsLCBBLiBILjwv
YXV0aG9yPjxhdXRob3I+Q29zc2V0LCBGLiBMLjwvYXV0aG9yPjxhdXRob3I+UGVzc2F1eCwgUC48
L2F1dGhvcj48YXV0aG9yPkRvZmZvZWwsIE0uPC9hdXRob3I+PGF1dGhvcj5Xb2xmLCBQLjwvYXV0
aG9yPjxhdXRob3I+U3RvbGwtS2VsbGVyLCBGLjwvYXV0aG9yPjxhdXRob3I+QmF1bWVydCwgVC4g
Ri48L2F1dGhvcj48L2F1dGhvcnM+PC9jb250cmlidXRvcnM+PGF1dGgtYWRkcmVzcz5JbnN0aXR1
dCBOYXRpb25hbCBkZSBsYSBTYW50ZSBldCBkZSBsYSBSZWNoZXJjaGUgTWVkaWNhbGUsIFVuaXRl
IDc0OCwgU3RyYXNib3VyZywgRnJhbmNlLjwvYXV0aC1hZGRyZXNzPjx0aXRsZXM+PHRpdGxlPlZp
cmFsIGVudHJ5IGFuZCBlc2NhcGUgZnJvbSBhbnRpYm9keS1tZWRpYXRlZCBuZXV0cmFsaXphdGlv
biBpbmZsdWVuY2UgaGVwYXRpdGlzIEMgdmlydXMgcmVpbmZlY3Rpb24gaW4gbGl2ZXIgdHJhbnNw
bGFudGF0aW9uPC90aXRsZT48c2Vjb25kYXJ5LXRpdGxlPkogRXhwIE1lZDwvc2Vjb25kYXJ5LXRp
dGxlPjwvdGl0bGVzPjxwZXJpb2RpY2FsPjxmdWxsLXRpdGxlPkogRXhwIE1lZDwvZnVsbC10aXRs
ZT48L3BlcmlvZGljYWw+PHBhZ2VzPjIwMTktMzE8L3BhZ2VzPjx2b2x1bWU+MjA3PC92b2x1bWU+
PG51bWJlcj45PC9udW1iZXI+PGVkaXRpb24+MjAxMC8wOC8xODwvZWRpdGlvbj48a2V5d29yZHM+
PGtleXdvcmQ+QWRvbGVzY2VudDwva2V5d29yZD48a2V5d29yZD5BZHVsdDwva2V5d29yZD48a2V5
d29yZD5BZ2VkPC9rZXl3b3JkPjxrZXl3b3JkPkFtaW5vIEFjaWQgU2VxdWVuY2U8L2tleXdvcmQ+
PGtleXdvcmQ+QW5pbWFsczwva2V5d29yZD48a2V5d29yZD5BbnRpZ2VucywgQ0QvZ2VuZXRpY3Mv
aW1tdW5vbG9neTwva2V5d29yZD48a2V5d29yZD5BbnRpZ2VucywgQ0Q4MTwva2V5d29yZD48a2V5
d29yZD5DZWxsIExpbmU8L2tleXdvcmQ+PGtleXdvcmQ+RmVtYWxlPC9rZXl3b3JkPjxrZXl3b3Jk
PkdlbmV0aWMgVmFyaWF0aW9uPC9rZXl3b3JkPjxrZXl3b3JkPkhlcGFjaXZpcnVzL2RydWcgZWZm
ZWN0cy9nZW5ldGljcy9pc29sYXRpb24gJmFtcDsgcHVyaWZpY2F0aW9uLypwaHlzaW9sb2d5PC9r
ZXl3b3JkPjxrZXl3b3JkPkhlcGF0aXRpcyBDL2ltbXVub2xvZ3kvKnRyYW5zbWlzc2lvbi92aXJv
bG9neTwva2V5d29yZD48a2V5d29yZD5IZXBhdGl0aXMgQyBBbnRpYm9kaWVzLypwaGFybWFjb2xv
Z3k8L2tleXdvcmQ+PGtleXdvcmQ+SHVtYW5zPC9rZXl3b3JkPjxrZXl3b3JkPkxpdmVyIFRyYW5z
cGxhbnRhdGlvbi8qYWR2ZXJzZSBlZmZlY3RzPC9rZXl3b3JkPjxrZXl3b3JkPk1hbGU8L2tleXdv
cmQ+PGtleXdvcmQ+TWljZTwva2V5d29yZD48a2V5d29yZD5NaWNlLCBTQ0lEPC9rZXl3b3JkPjxr
ZXl3b3JkPk1pZGRsZSBBZ2VkPC9rZXl3b3JkPjxrZXl3b3JkPk1vbGVjdWxhciBTZXF1ZW5jZSBE
YXRhPC9rZXl3b3JkPjxrZXl3b3JkPlBoeWxvZ2VueTwva2V5d29yZD48a2V5d29yZD5TZXF1ZW5j
ZSBBbGlnbm1lbnQ8L2tleXdvcmQ+PGtleXdvcmQ+VmlyYWwgRW52ZWxvcGUgUHJvdGVpbnMvY2hl
bWlzdHJ5L2dlbmV0aWNzL2ltbXVub2xvZ3k8L2tleXdvcmQ+PGtleXdvcmQ+VmlydXMgSW50ZXJu
YWxpemF0aW9uLypkcnVnIGVmZmVjdHM8L2tleXdvcmQ+PGtleXdvcmQ+WW91bmcgQWR1bHQ8L2tl
eXdvcmQ+PC9rZXl3b3Jkcz48ZGF0ZXM+PHllYXI+MjAxMDwveWVhcj48cHViLWRhdGVzPjxkYXRl
PkF1ZyAzMDwvZGF0ZT48L3B1Yi1kYXRlcz48L2RhdGVzPjxpc2JuPjE1NDAtOTUzOCAoRWxlY3Ry
b25pYykmI3hEOzAwMjItMTAwNyAoTGlua2luZyk8L2lzYm4+PGFjY2Vzc2lvbi1udW0+MjA3MTM1
OTY8L2FjY2Vzc2lvbi1udW0+PHVybHM+PHJlbGF0ZWQtdXJscz48dXJsPmh0dHA6Ly93d3cubmNi
aS5ubG0ubmloLmdvdi9lbnRyZXovcXVlcnkuZmNnaT9jbWQ9UmV0cmlldmUmYW1wO2RiPVB1Yk1l
ZCZhbXA7ZG9wdD1DaXRhdGlvbiZhbXA7bGlzdF91aWRzPTIwNzEzNTk2PC91cmw+PHVybD5odHRw
Oi8vamVtLnJ1cHJlc3Mub3JnL2NvbnRlbnQvMjA3LzkvMjAxOS5mdWxsLnBkZjwvdXJsPjwvcmVs
YXRlZC11cmxzPjwvdXJscz48Y3VzdG9tMj4yOTMxMTU3PC9jdXN0b20yPjxlbGVjdHJvbmljLXJl
c291cmNlLW51bT5qZW0uMjAwOTA3NjYgW3BpaV0mI3hEOzEwLjEwODQvamVtLjIwMDkwNzY2PC9l
bGVjdHJvbmljLXJlc291cmNlLW51bT48bGFuZ3VhZ2U+ZW5nPC9sYW5ndWFnZT48L3JlY29yZD48
L0NpdGU+PC9FbmROb3RlPgB=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GYWZpLUtyZW1lcjwvQXV0aG9yPjxZZWFyPjIwMTA8L1ll
YXI+PFJlY051bT4xODM8L1JlY051bT48RGlzcGxheVRleHQ+PHN0eWxlIGZhY2U9InN1cGVyc2Ny
aXB0Ij5bMTY1XTwvc3R5bGU+PC9EaXNwbGF5VGV4dD48cmVjb3JkPjxyZWMtbnVtYmVyPjE4Mzwv
cmVjLW51bWJlcj48Zm9yZWlnbi1rZXlzPjxrZXkgYXBwPSJFTiIgZGItaWQ9InYweHd2ZWRyMnRl
ZGFxZTl6MjV4YXY5NGRkZWZhdHhhdnAwNSIgdGltZXN0YW1wPSIxMzI1MDk5NDU1Ij4xODM8L2tl
eT48L2ZvcmVpZ24ta2V5cz48cmVmLXR5cGUgbmFtZT0iSm91cm5hbCBBcnRpY2xlIj4xNzwvcmVm
LXR5cGU+PGNvbnRyaWJ1dG9ycz48YXV0aG9ycz48YXV0aG9yPkZhZmktS3JlbWVyLCBTLjwvYXV0
aG9yPjxhdXRob3I+Rm9mYW5hLCBJLjwvYXV0aG9yPjxhdXRob3I+U291bGllciwgRS48L2F1dGhv
cj48YXV0aG9yPkNhcm9sbGEsIFAuPC9hdXRob3I+PGF1dGhvcj5NZXVsZW1hbiwgUC48L2F1dGhv
cj48YXV0aG9yPkxlcm91eC1Sb2VscywgRy48L2F1dGhvcj48YXV0aG9yPlBhdGVsLCBBLiBILjwv
YXV0aG9yPjxhdXRob3I+Q29zc2V0LCBGLiBMLjwvYXV0aG9yPjxhdXRob3I+UGVzc2F1eCwgUC48
L2F1dGhvcj48YXV0aG9yPkRvZmZvZWwsIE0uPC9hdXRob3I+PGF1dGhvcj5Xb2xmLCBQLjwvYXV0
aG9yPjxhdXRob3I+U3RvbGwtS2VsbGVyLCBGLjwvYXV0aG9yPjxhdXRob3I+QmF1bWVydCwgVC4g
Ri48L2F1dGhvcj48L2F1dGhvcnM+PC9jb250cmlidXRvcnM+PGF1dGgtYWRkcmVzcz5JbnN0aXR1
dCBOYXRpb25hbCBkZSBsYSBTYW50ZSBldCBkZSBsYSBSZWNoZXJjaGUgTWVkaWNhbGUsIFVuaXRl
IDc0OCwgU3RyYXNib3VyZywgRnJhbmNlLjwvYXV0aC1hZGRyZXNzPjx0aXRsZXM+PHRpdGxlPlZp
cmFsIGVudHJ5IGFuZCBlc2NhcGUgZnJvbSBhbnRpYm9keS1tZWRpYXRlZCBuZXV0cmFsaXphdGlv
biBpbmZsdWVuY2UgaGVwYXRpdGlzIEMgdmlydXMgcmVpbmZlY3Rpb24gaW4gbGl2ZXIgdHJhbnNw
bGFudGF0aW9uPC90aXRsZT48c2Vjb25kYXJ5LXRpdGxlPkogRXhwIE1lZDwvc2Vjb25kYXJ5LXRp
dGxlPjwvdGl0bGVzPjxwZXJpb2RpY2FsPjxmdWxsLXRpdGxlPkogRXhwIE1lZDwvZnVsbC10aXRs
ZT48L3BlcmlvZGljYWw+PHBhZ2VzPjIwMTktMzE8L3BhZ2VzPjx2b2x1bWU+MjA3PC92b2x1bWU+
PG51bWJlcj45PC9udW1iZXI+PGVkaXRpb24+MjAxMC8wOC8xODwvZWRpdGlvbj48a2V5d29yZHM+
PGtleXdvcmQ+QWRvbGVzY2VudDwva2V5d29yZD48a2V5d29yZD5BZHVsdDwva2V5d29yZD48a2V5
d29yZD5BZ2VkPC9rZXl3b3JkPjxrZXl3b3JkPkFtaW5vIEFjaWQgU2VxdWVuY2U8L2tleXdvcmQ+
PGtleXdvcmQ+QW5pbWFsczwva2V5d29yZD48a2V5d29yZD5BbnRpZ2VucywgQ0QvZ2VuZXRpY3Mv
aW1tdW5vbG9neTwva2V5d29yZD48a2V5d29yZD5BbnRpZ2VucywgQ0Q4MTwva2V5d29yZD48a2V5
d29yZD5DZWxsIExpbmU8L2tleXdvcmQ+PGtleXdvcmQ+RmVtYWxlPC9rZXl3b3JkPjxrZXl3b3Jk
PkdlbmV0aWMgVmFyaWF0aW9uPC9rZXl3b3JkPjxrZXl3b3JkPkhlcGFjaXZpcnVzL2RydWcgZWZm
ZWN0cy9nZW5ldGljcy9pc29sYXRpb24gJmFtcDsgcHVyaWZpY2F0aW9uLypwaHlzaW9sb2d5PC9r
ZXl3b3JkPjxrZXl3b3JkPkhlcGF0aXRpcyBDL2ltbXVub2xvZ3kvKnRyYW5zbWlzc2lvbi92aXJv
bG9neTwva2V5d29yZD48a2V5d29yZD5IZXBhdGl0aXMgQyBBbnRpYm9kaWVzLypwaGFybWFjb2xv
Z3k8L2tleXdvcmQ+PGtleXdvcmQ+SHVtYW5zPC9rZXl3b3JkPjxrZXl3b3JkPkxpdmVyIFRyYW5z
cGxhbnRhdGlvbi8qYWR2ZXJzZSBlZmZlY3RzPC9rZXl3b3JkPjxrZXl3b3JkPk1hbGU8L2tleXdv
cmQ+PGtleXdvcmQ+TWljZTwva2V5d29yZD48a2V5d29yZD5NaWNlLCBTQ0lEPC9rZXl3b3JkPjxr
ZXl3b3JkPk1pZGRsZSBBZ2VkPC9rZXl3b3JkPjxrZXl3b3JkPk1vbGVjdWxhciBTZXF1ZW5jZSBE
YXRhPC9rZXl3b3JkPjxrZXl3b3JkPlBoeWxvZ2VueTwva2V5d29yZD48a2V5d29yZD5TZXF1ZW5j
ZSBBbGlnbm1lbnQ8L2tleXdvcmQ+PGtleXdvcmQ+VmlyYWwgRW52ZWxvcGUgUHJvdGVpbnMvY2hl
bWlzdHJ5L2dlbmV0aWNzL2ltbXVub2xvZ3k8L2tleXdvcmQ+PGtleXdvcmQ+VmlydXMgSW50ZXJu
YWxpemF0aW9uLypkcnVnIGVmZmVjdHM8L2tleXdvcmQ+PGtleXdvcmQ+WW91bmcgQWR1bHQ8L2tl
eXdvcmQ+PC9rZXl3b3Jkcz48ZGF0ZXM+PHllYXI+MjAxMDwveWVhcj48cHViLWRhdGVzPjxkYXRl
PkF1ZyAzMDwvZGF0ZT48L3B1Yi1kYXRlcz48L2RhdGVzPjxpc2JuPjE1NDAtOTUzOCAoRWxlY3Ry
b25pYykmI3hEOzAwMjItMTAwNyAoTGlua2luZyk8L2lzYm4+PGFjY2Vzc2lvbi1udW0+MjA3MTM1
OTY8L2FjY2Vzc2lvbi1udW0+PHVybHM+PHJlbGF0ZWQtdXJscz48dXJsPmh0dHA6Ly93d3cubmNi
aS5ubG0ubmloLmdvdi9lbnRyZXovcXVlcnkuZmNnaT9jbWQ9UmV0cmlldmUmYW1wO2RiPVB1Yk1l
ZCZhbXA7ZG9wdD1DaXRhdGlvbiZhbXA7bGlzdF91aWRzPTIwNzEzNTk2PC91cmw+PHVybD5odHRw
Oi8vamVtLnJ1cHJlc3Mub3JnL2NvbnRlbnQvMjA3LzkvMjAxOS5mdWxsLnBkZjwvdXJsPjwvcmVs
YXRlZC11cmxzPjwvdXJscz48Y3VzdG9tMj4yOTMxMTU3PC9jdXN0b20yPjxlbGVjdHJvbmljLXJl
c291cmNlLW51bT5qZW0uMjAwOTA3NjYgW3BpaV0mI3hEOzEwLjEwODQvamVtLjIwMDkwNzY2PC9l
bGVjdHJvbmljLXJlc291cmNlLW51bT48bGFuZ3VhZ2U+ZW5nPC9sYW5ndWFnZT48L3JlY29yZD48
L0NpdGU+PC9FbmROb3RlPgB=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65" w:tooltip="Fafi-Kremer, 2010 #183" w:history="1">
        <w:r w:rsidR="000F07FA" w:rsidRPr="00EF2A4D">
          <w:rPr>
            <w:rFonts w:ascii="Book Antiqua" w:hAnsi="Book Antiqua"/>
            <w:noProof/>
            <w:sz w:val="24"/>
            <w:szCs w:val="24"/>
            <w:vertAlign w:val="superscript"/>
          </w:rPr>
          <w:t>165</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D87776" w:rsidRPr="00EF2A4D">
        <w:rPr>
          <w:rFonts w:ascii="Book Antiqua" w:hAnsi="Book Antiqua"/>
          <w:sz w:val="24"/>
          <w:szCs w:val="24"/>
        </w:rPr>
        <w:t>.</w:t>
      </w:r>
      <w:r w:rsidR="00101BFA" w:rsidRPr="00EF2A4D">
        <w:rPr>
          <w:rFonts w:ascii="Book Antiqua" w:hAnsi="Book Antiqua"/>
          <w:sz w:val="24"/>
          <w:szCs w:val="24"/>
        </w:rPr>
        <w:t xml:space="preserve"> </w:t>
      </w:r>
    </w:p>
    <w:p w14:paraId="7AF9C280" w14:textId="13271D81" w:rsidR="00854EA4" w:rsidRDefault="00E42E7F" w:rsidP="005B3E13">
      <w:pPr>
        <w:adjustRightInd w:val="0"/>
        <w:snapToGrid w:val="0"/>
        <w:spacing w:after="0" w:line="360" w:lineRule="auto"/>
        <w:ind w:firstLineChars="100" w:firstLine="240"/>
        <w:jc w:val="both"/>
        <w:rPr>
          <w:rFonts w:ascii="Book Antiqua" w:hAnsi="Book Antiqua"/>
          <w:sz w:val="24"/>
          <w:szCs w:val="24"/>
          <w:lang w:eastAsia="zh-CN"/>
        </w:rPr>
      </w:pPr>
      <w:r w:rsidRPr="00EF2A4D">
        <w:rPr>
          <w:rFonts w:ascii="Book Antiqua" w:hAnsi="Book Antiqua"/>
          <w:sz w:val="24"/>
          <w:szCs w:val="24"/>
        </w:rPr>
        <w:t>We hypothesize</w:t>
      </w:r>
      <w:r w:rsidR="00854EA4" w:rsidRPr="00EF2A4D">
        <w:rPr>
          <w:rFonts w:ascii="Book Antiqua" w:hAnsi="Book Antiqua"/>
          <w:sz w:val="24"/>
          <w:szCs w:val="24"/>
        </w:rPr>
        <w:t xml:space="preserve"> that </w:t>
      </w:r>
      <w:r w:rsidR="003A558B" w:rsidRPr="00EF2A4D">
        <w:rPr>
          <w:rFonts w:ascii="Book Antiqua" w:hAnsi="Book Antiqua"/>
          <w:sz w:val="24"/>
          <w:szCs w:val="24"/>
        </w:rPr>
        <w:t xml:space="preserve">the interaction of </w:t>
      </w:r>
      <w:r w:rsidR="00EE1E7D" w:rsidRPr="00EF2A4D">
        <w:rPr>
          <w:rFonts w:ascii="Book Antiqua" w:hAnsi="Book Antiqua"/>
          <w:sz w:val="24"/>
          <w:szCs w:val="24"/>
        </w:rPr>
        <w:t>HCV-</w:t>
      </w:r>
      <w:r w:rsidR="00854EA4" w:rsidRPr="00EF2A4D">
        <w:rPr>
          <w:rFonts w:ascii="Book Antiqua" w:hAnsi="Book Antiqua"/>
          <w:sz w:val="24"/>
          <w:szCs w:val="24"/>
        </w:rPr>
        <w:t xml:space="preserve">associated </w:t>
      </w:r>
      <w:r w:rsidR="003A558B" w:rsidRPr="00EF2A4D">
        <w:rPr>
          <w:rFonts w:ascii="Book Antiqua" w:hAnsi="Book Antiqua"/>
          <w:sz w:val="24"/>
          <w:szCs w:val="24"/>
        </w:rPr>
        <w:t xml:space="preserve">ApoE </w:t>
      </w:r>
      <w:r w:rsidR="00854EA4" w:rsidRPr="00EF2A4D">
        <w:rPr>
          <w:rFonts w:ascii="Book Antiqua" w:hAnsi="Book Antiqua"/>
          <w:sz w:val="24"/>
          <w:szCs w:val="24"/>
        </w:rPr>
        <w:t xml:space="preserve">with </w:t>
      </w:r>
      <w:r w:rsidR="003A558B" w:rsidRPr="00EF2A4D">
        <w:rPr>
          <w:rFonts w:ascii="Book Antiqua" w:hAnsi="Book Antiqua"/>
          <w:sz w:val="24"/>
          <w:szCs w:val="24"/>
        </w:rPr>
        <w:t xml:space="preserve">the host cell receptor </w:t>
      </w:r>
      <w:r w:rsidR="00595D33" w:rsidRPr="00EF2A4D">
        <w:rPr>
          <w:rFonts w:ascii="Book Antiqua" w:hAnsi="Book Antiqua"/>
          <w:sz w:val="24"/>
          <w:szCs w:val="24"/>
        </w:rPr>
        <w:t xml:space="preserve">SR-BI </w:t>
      </w:r>
      <w:r w:rsidR="00854EA4" w:rsidRPr="00EF2A4D">
        <w:rPr>
          <w:rFonts w:ascii="Book Antiqua" w:hAnsi="Book Antiqua"/>
          <w:sz w:val="24"/>
          <w:szCs w:val="24"/>
        </w:rPr>
        <w:t>initiates changes to the viral particle by altering its lipid content</w:t>
      </w:r>
      <w:r w:rsidR="00EE1E7D" w:rsidRPr="00EF2A4D">
        <w:rPr>
          <w:rFonts w:ascii="Book Antiqua" w:hAnsi="Book Antiqua"/>
          <w:sz w:val="24"/>
          <w:szCs w:val="24"/>
        </w:rPr>
        <w:t>,</w:t>
      </w:r>
      <w:r w:rsidRPr="00EF2A4D">
        <w:rPr>
          <w:rFonts w:ascii="Book Antiqua" w:hAnsi="Book Antiqua"/>
          <w:sz w:val="24"/>
          <w:szCs w:val="24"/>
        </w:rPr>
        <w:t xml:space="preserve"> mediated by SR-BI’s lipid transfer activity</w:t>
      </w:r>
      <w:r w:rsidR="00854EA4" w:rsidRPr="00EF2A4D">
        <w:rPr>
          <w:rFonts w:ascii="Book Antiqua" w:hAnsi="Book Antiqua"/>
          <w:sz w:val="24"/>
          <w:szCs w:val="24"/>
        </w:rPr>
        <w:t xml:space="preserve">. Alternatively, </w:t>
      </w:r>
      <w:r w:rsidRPr="00EF2A4D">
        <w:rPr>
          <w:rFonts w:ascii="Book Antiqua" w:hAnsi="Book Antiqua"/>
          <w:sz w:val="24"/>
          <w:szCs w:val="24"/>
        </w:rPr>
        <w:t xml:space="preserve">the ApoE-SR-BI interaction could precede and direct </w:t>
      </w:r>
      <w:r w:rsidR="00854EA4" w:rsidRPr="00EF2A4D">
        <w:rPr>
          <w:rFonts w:ascii="Book Antiqua" w:hAnsi="Book Antiqua"/>
          <w:sz w:val="24"/>
          <w:szCs w:val="24"/>
        </w:rPr>
        <w:t xml:space="preserve">E2 </w:t>
      </w:r>
      <w:r w:rsidRPr="00EF2A4D">
        <w:rPr>
          <w:rFonts w:ascii="Book Antiqua" w:hAnsi="Book Antiqua"/>
          <w:sz w:val="24"/>
          <w:szCs w:val="24"/>
        </w:rPr>
        <w:t xml:space="preserve">presentation </w:t>
      </w:r>
      <w:r w:rsidR="00854EA4" w:rsidRPr="00EF2A4D">
        <w:rPr>
          <w:rFonts w:ascii="Book Antiqua" w:hAnsi="Book Antiqua"/>
          <w:sz w:val="24"/>
          <w:szCs w:val="24"/>
        </w:rPr>
        <w:t>to SR-BI</w:t>
      </w:r>
      <w:r w:rsidRPr="00EF2A4D">
        <w:rPr>
          <w:rFonts w:ascii="Book Antiqua" w:hAnsi="Book Antiqua"/>
          <w:sz w:val="24"/>
          <w:szCs w:val="24"/>
        </w:rPr>
        <w:t>, which in turn</w:t>
      </w:r>
      <w:r w:rsidR="00854EA4" w:rsidRPr="00EF2A4D">
        <w:rPr>
          <w:rFonts w:ascii="Book Antiqua" w:hAnsi="Book Antiqua"/>
          <w:sz w:val="24"/>
          <w:szCs w:val="24"/>
        </w:rPr>
        <w:t xml:space="preserve"> </w:t>
      </w:r>
      <w:r w:rsidRPr="00EF2A4D">
        <w:rPr>
          <w:rFonts w:ascii="Book Antiqua" w:hAnsi="Book Antiqua"/>
          <w:sz w:val="24"/>
          <w:szCs w:val="24"/>
        </w:rPr>
        <w:t>initiates</w:t>
      </w:r>
      <w:r w:rsidR="00854EA4" w:rsidRPr="00EF2A4D">
        <w:rPr>
          <w:rFonts w:ascii="Book Antiqua" w:hAnsi="Book Antiqua"/>
          <w:sz w:val="24"/>
          <w:szCs w:val="24"/>
        </w:rPr>
        <w:t xml:space="preserve"> a conformational change in E2. These modifications might result in exposing CD81 binding sites and neutralizing epitopes in E2. This gradual epitope exposure could be a system used by HCV to preclude neutralizing antibody recognition and might be needed for E2 to interact with the downstream receptor CD81. It has indeed been suggested that CD81 binding epitopes are not yet e</w:t>
      </w:r>
      <w:r w:rsidR="001D15C8">
        <w:rPr>
          <w:rFonts w:ascii="Book Antiqua" w:hAnsi="Book Antiqua"/>
          <w:sz w:val="24"/>
          <w:szCs w:val="24"/>
        </w:rPr>
        <w:t>xposed on circulating particles</w:t>
      </w:r>
      <w:r w:rsidR="003635EA" w:rsidRPr="00EF2A4D">
        <w:rPr>
          <w:rFonts w:ascii="Book Antiqua" w:hAnsi="Book Antiqua"/>
          <w:sz w:val="24"/>
          <w:szCs w:val="24"/>
        </w:rPr>
        <w:fldChar w:fldCharType="begin">
          <w:fldData xml:space="preserve">PEVuZE5vdGU+PENpdGU+PEF1dGhvcj5Nb2xpbmE8L0F1dGhvcj48WWVhcj4yMDA4PC9ZZWFyPjxS
ZWNOdW0+MzA5PC9SZWNOdW0+PERpc3BsYXlUZXh0PjxzdHlsZSBmYWNlPSJzdXBlcnNjcmlwdCI+
WzgxLCAxNjYsIDE2N108L3N0eWxlPjwvRGlzcGxheVRleHQ+PHJlY29yZD48cmVjLW51bWJlcj4z
MDk8L3JlYy1udW1iZXI+PGZvcmVpZ24ta2V5cz48a2V5IGFwcD0iRU4iIGRiLWlkPSJ2MHh3dmVk
cjJ0ZWRhcWU5ejI1eGF2OTRkZGVmYXR4YXZwMDUiIHRpbWVzdGFtcD0iMTMyODQ0ODkwMSI+MzA5
PC9rZXk+PC9mb3JlaWduLWtleXM+PHJlZi10eXBlIG5hbWU9IkpvdXJuYWwgQXJ0aWNsZSI+MTc8
L3JlZi10eXBlPjxjb250cmlidXRvcnM+PGF1dGhvcnM+PGF1dGhvcj5Nb2xpbmEsIFMuPC9hdXRo
b3I+PGF1dGhvcj5DYXN0ZXQsIFYuPC9hdXRob3I+PGF1dGhvcj5QaWNoYXJkLUdhcmNpYSwgTC48
L2F1dGhvcj48YXV0aG9yPld5Y2hvd3NraSwgQy48L2F1dGhvcj48YXV0aG9yPk1ldXJzLCBFLjwv
YXV0aG9yPjxhdXRob3I+UGFzY3Vzc2ksIEouIE0uPC9hdXRob3I+PGF1dGhvcj5TdXJlYXUsIEMu
PC9hdXRob3I+PGF1dGhvcj5GYWJyZSwgSi4gTS48L2F1dGhvcj48YXV0aG9yPlNhY3VuaGEsIEEu
PC9hdXRob3I+PGF1dGhvcj5MYXJyZXksIEQuPC9hdXRob3I+PGF1dGhvcj5EdWJ1aXNzb24sIEou
PC9hdXRob3I+PGF1dGhvcj5Db3N0ZSwgSi48L2F1dGhvcj48YXV0aG9yPk1jS2VhdGluZywgSi48
L2F1dGhvcj48YXV0aG9yPk1hdXJlbCwgUC48L2F1dGhvcj48YXV0aG9yPkZvdXJuaWVyLVdpcnRo
LCBDLjwvYXV0aG9yPjwvYXV0aG9ycz48L2NvbnRyaWJ1dG9ycz48YXV0aC1hZGRyZXNzPkluc2Vy
bSBVNjMyLCBIZXBhdGljIFBoeXNpb3BhdGhvbG9neSwgMTkxOSByb3V0ZSBkZSBNZW5kZSwgMzQy
OTMgTW9udHBlbGxpZXIsIENlZGV4IDUsIEZyYW5jZS48L2F1dGgtYWRkcmVzcz48dGl0bGVzPjx0
aXRsZT5TZXJ1bS1kZXJpdmVkIGhlcGF0aXRpcyBDIHZpcnVzIGluZmVjdGlvbiBvZiBwcmltYXJ5
IGh1bWFuIGhlcGF0b2N5dGVzIGlzIHRldHJhc3BhbmluIENEODEgZGVwZW5kZW50PC90aXRsZT48
c2Vjb25kYXJ5LXRpdGxlPkogVmlyb2w8L3NlY29uZGFyeS10aXRsZT48YWx0LXRpdGxlPkpvdXJu
YWwgb2Ygdmlyb2xvZ3k8L2FsdC10aXRsZT48L3RpdGxlcz48cGVyaW9kaWNhbD48ZnVsbC10aXRs
ZT5KIFZpcm9sPC9mdWxsLXRpdGxlPjwvcGVyaW9kaWNhbD48YWx0LXBlcmlvZGljYWw+PGZ1bGwt
dGl0bGU+Sm91cm5hbCBvZiB2aXJvbG9neTwvZnVsbC10aXRsZT48L2FsdC1wZXJpb2RpY2FsPjxw
YWdlcz41NjktNzQ8L3BhZ2VzPjx2b2x1bWU+ODI8L3ZvbHVtZT48bnVtYmVyPjE8L251bWJlcj48
ZWRpdGlvbj4yMDA3LzEwLzE5PC9lZGl0aW9uPjxrZXl3b3Jkcz48a2V5d29yZD5BZG9sZXNjZW50
PC9rZXl3b3JkPjxrZXl3b3JkPkFkdWx0PC9rZXl3b3JkPjxrZXl3b3JkPkFnZWQ8L2tleXdvcmQ+
PGtleXdvcmQ+QW50aWdlbnMsIENEL2dlbmV0aWNzL2ltbXVub2xvZ3kvKnBoeXNpb2xvZ3k8L2tl
eXdvcmQ+PGtleXdvcmQ+QW50aWdlbnMsIENEODE8L2tleXdvcmQ+PGtleXdvcmQ+Q2VsbHMsIEN1
bHR1cmVkPC9rZXl3b3JkPjxrZXl3b3JkPkZlbWFsZTwva2V5d29yZD48a2V5d29yZD5HZW5lIFNp
bGVuY2luZzwva2V5d29yZD48a2V5d29yZD5IZXBhY2l2aXJ1cy8qcGh5c2lvbG9neTwva2V5d29y
ZD48a2V5d29yZD5IZXBhdG9jeXRlcy9jaGVtaXN0cnkvKnZpcm9sb2d5PC9rZXl3b3JkPjxrZXl3
b3JkPkh1bWFuczwva2V5d29yZD48a2V5d29yZD5NYWxlPC9rZXl3b3JkPjxrZXl3b3JkPk1pZGRs
ZSBBZ2VkPC9rZXl3b3JkPjxrZXl3b3JkPlJOQSwgVmlyYWwvYW5hbHlzaXM8L2tleXdvcmQ+PGtl
eXdvcmQ+UmVjZXB0b3JzLCBWaXJ1cy9hbnRhZ29uaXN0cyAmYW1wOyBpbmhpYml0b3JzL2dlbmV0
aWNzL2ltbXVub2xvZ3kvKnBoeXNpb2xvZ3k8L2tleXdvcmQ+PGtleXdvcmQ+KlZpcnVzIEludGVy
bmFsaXphdGlvbjwva2V5d29yZD48L2tleXdvcmRzPjxkYXRlcz48eWVhcj4yMDA4PC95ZWFyPjxw
dWItZGF0ZXM+PGRhdGU+SmFuPC9kYXRlPjwvcHViLWRhdGVzPjwvZGF0ZXM+PGlzYm4+MTA5OC01
NTE0IChFbGVjdHJvbmljKSYjeEQ7MDAyMi01MzhYIChMaW5raW5nKTwvaXNibj48YWNjZXNzaW9u
LW51bT4xNzk0MjU1OTwvYWNjZXNzaW9uLW51bT48d29yay10eXBlPlJlc2VhcmNoIFN1cHBvcnQs
IE5vbi1VLlMuIEdvdiZhcG9zO3Q8L3dvcmstdHlwZT48dXJscz48cmVsYXRlZC11cmxzPjx1cmw+
aHR0cDovL3d3dy5uY2JpLm5sbS5uaWguZ292L3B1Ym1lZC8xNzk0MjU1OTwvdXJsPjx1cmw+aHR0
cDovL2p2aS5hc20ub3JnL2NvbnRlbnQvODIvMS81NjkuZnVsbC5wZGY8L3VybD48L3JlbGF0ZWQt
dXJscz48L3VybHM+PGN1c3RvbTI+MjIyNDM3NjwvY3VzdG9tMj48ZWxlY3Ryb25pYy1yZXNvdXJj
ZS1udW0+MTAuMTEyOC9KVkkuMDE0NDMtMDc8L2VsZWN0cm9uaWMtcmVzb3VyY2UtbnVtPjxsYW5n
dWFnZT5lbmc8L2xhbmd1YWdlPjwvcmVjb3JkPjwvQ2l0ZT48Q2l0ZT48QXV0aG9yPld1bnNjaG1h
bm48L0F1dGhvcj48WWVhcj4yMDAwPC9ZZWFyPjxSZWNOdW0+MTE0MjwvUmVjTnVtPjxyZWNvcmQ+
PHJlYy1udW1iZXI+MTE0MjwvcmVjLW51bWJlcj48Zm9yZWlnbi1rZXlzPjxrZXkgYXBwPSJFTiIg
ZGItaWQ9InYweHd2ZWRyMnRlZGFxZTl6MjV4YXY5NGRkZWZhdHhhdnAwNSIgdGltZXN0YW1wPSIx
Mzg4MjIyMjA4Ij4xMTQyPC9rZXk+PC9mb3JlaWduLWtleXM+PHJlZi10eXBlIG5hbWU9IkpvdXJu
YWwgQXJ0aWNsZSI+MTc8L3JlZi10eXBlPjxjb250cmlidXRvcnM+PGF1dGhvcnM+PGF1dGhvcj5X
dW5zY2htYW5uLCBTLjwvYXV0aG9yPjxhdXRob3I+TWVkaCwgSi4gRC48L2F1dGhvcj48YXV0aG9y
PktsaW56bWFubiwgRC48L2F1dGhvcj48YXV0aG9yPlNjaG1pZHQsIFcuIE4uPC9hdXRob3I+PGF1
dGhvcj5TdGFwbGV0b24sIEouIFQuPC9hdXRob3I+PC9hdXRob3JzPjwvY29udHJpYnV0b3JzPjxh
dXRoLWFkZHJlc3M+RGVwYXJ0bWVudCBvZiBJbnRlcm5hbCBNZWRpY2luZSwgVmV0ZXJhbnMgQWRt
aW5pc3RyYXRpb24gTWVkaWNhbCBDZW50ZXIgYW5kIFVuaXZlcnNpdHkgb2YgSW93YSBDb2xsZWdl
IG9mIE1lZGljaW5lLCBJb3dhIENpdHksIElvd2EsIFVTQS48L2F1dGgtYWRkcmVzcz48dGl0bGVz
Pjx0aXRsZT5DaGFyYWN0ZXJpemF0aW9uIG9mIGhlcGF0aXRpcyBDIHZpcnVzIChIQ1YpIGFuZCBI
Q1YgRTIgaW50ZXJhY3Rpb25zIHdpdGggQ0Q4MSBhbmQgdGhlIGxvdy1kZW5zaXR5IGxpcG9wcm90
ZWluIHJlY2VwdG9yPC90aXRsZT48c2Vjb25kYXJ5LXRpdGxlPkogVmlyb2w8L3NlY29uZGFyeS10
aXRsZT48YWx0LXRpdGxlPkpvdXJuYWwgb2Ygdmlyb2xvZ3k8L2FsdC10aXRsZT48L3RpdGxlcz48
cGVyaW9kaWNhbD48ZnVsbC10aXRsZT5KIFZpcm9sPC9mdWxsLXRpdGxlPjwvcGVyaW9kaWNhbD48
YWx0LXBlcmlvZGljYWw+PGZ1bGwtdGl0bGU+Sm91cm5hbCBvZiB2aXJvbG9neTwvZnVsbC10aXRs
ZT48L2FsdC1wZXJpb2RpY2FsPjxwYWdlcz4xMDA1NS02MjwvcGFnZXM+PHZvbHVtZT43NDwvdm9s
dW1lPjxudW1iZXI+MjE8L251bWJlcj48ZWRpdGlvbj4yMDAwLzEwLzEyPC9lZGl0aW9uPjxrZXl3
b3Jkcz48a2V5d29yZD5BbmltYWxzPC9rZXl3b3JkPjxrZXl3b3JkPkFudGlnZW5zLCBDRC8qbWV0
YWJvbGlzbTwva2V5d29yZD48a2V5d29yZD5BbnRpZ2VucywgQ0Q4MTwva2V5d29yZD48a2V5d29y
ZD5DZWxsIExpbmU8L2tleXdvcmQ+PGtleXdvcmQ+RW5kb3JpYm9udWNsZWFzZXMvbWV0YWJvbGlz
bTwva2V5d29yZD48a2V5d29yZD5GaWJyb2JsYXN0czwva2V5d29yZD48a2V5d29yZD4qRnVuZ2Fs
IFByb3RlaW5zPC9rZXl3b3JkPjxrZXl3b3JkPkhlcGFjaXZpcnVzLyptZXRhYm9saXNtLypwYXRo
b2dlbmljaXR5PC9rZXl3b3JkPjxrZXl3b3JkPkh1bWFuczwva2V5d29yZD48a2V5d29yZD4qTWVt
YnJhbmUgUHJvdGVpbnM8L2tleXdvcmQ+PGtleXdvcmQ+TWljZTwva2V5d29yZD48a2V5d29yZD5N
aWNyb3Njb3B5LCBDb25mb2NhbDwva2V5d29yZD48a2V5d29yZD5Qcm90ZWluIFRyYW5zcG9ydDwv
a2V5d29yZD48a2V5d29yZD5SZWNlcHRvcnMsIExETC8qbWV0YWJvbGlzbTwva2V5d29yZD48a2V5
d29yZD5UdW1vciBDZWxscywgQ3VsdHVyZWQ8L2tleXdvcmQ+PGtleXdvcmQ+VmlyYWwgRW52ZWxv
cGUgUHJvdGVpbnMvKm1ldGFib2xpc208L2tleXdvcmQ+PC9rZXl3b3Jkcz48ZGF0ZXM+PHllYXI+
MjAwMDwveWVhcj48cHViLWRhdGVzPjxkYXRlPk5vdjwvZGF0ZT48L3B1Yi1kYXRlcz48L2RhdGVz
Pjxpc2JuPjAwMjItNTM4WCAoUHJpbnQpJiN4RDswMDIyLTUzOFggKExpbmtpbmcpPC9pc2JuPjxh
Y2Nlc3Npb24tbnVtPjExMDI0MTM0PC9hY2Nlc3Npb24tbnVtPjx3b3JrLXR5cGU+UmVzZWFyY2gg
U3VwcG9ydCwgVS5TLiBHb3YmYXBvczt0LCBQLkguUy48L3dvcmstdHlwZT48dXJscz48cmVsYXRl
ZC11cmxzPjx1cmw+aHR0cDovL3d3dy5uY2JpLm5sbS5uaWguZ292L3B1Ym1lZC8xMTAyNDEzNDwv
dXJsPjx1cmw+aHR0cDovL2p2aS5hc20ub3JnL2NvbnRlbnQvNzQvMjEvMTAwNTUuZnVsbC5wZGY8
L3VybD48L3JlbGF0ZWQtdXJscz48L3VybHM+PGN1c3RvbTI+MTAyMDQ0PC9jdXN0b20yPjxsYW5n
dWFnZT5lbmc8L2xhbmd1YWdlPjwvcmVjb3JkPjwvQ2l0ZT48Q2l0ZT48QXV0aG9yPlRhbjwvQXV0
aG9yPjxZZWFyPjIwMDM8L1llYXI+PFJlY051bT4xMTQ0PC9SZWNOdW0+PHJlY29yZD48cmVjLW51
bWJlcj4xMTQ0PC9yZWMtbnVtYmVyPjxmb3JlaWduLWtleXM+PGtleSBhcHA9IkVOIiBkYi1pZD0i
djB4d3ZlZHIydGVkYXFlOXoyNXhhdjk0ZGRlZmF0eGF2cDA1IiB0aW1lc3RhbXA9IjEzODgyMzQz
MzQiPjExNDQ8L2tleT48L2ZvcmVpZ24ta2V5cz48cmVmLXR5cGUgbmFtZT0iSm91cm5hbCBBcnRp
Y2xlIj4xNzwvcmVmLXR5cGU+PGNvbnRyaWJ1dG9ycz48YXV0aG9ycz48YXV0aG9yPlRhbiwgWS4g
Si48L2F1dGhvcj48YXV0aG9yPkxpbSwgUy4gUC48L2F1dGhvcj48YXV0aG9yPk5nLCBQLjwvYXV0
aG9yPjxhdXRob3I+R29oLCBQLiBZLjwvYXV0aG9yPjxhdXRob3I+TGltLCBTLiBHLjwvYXV0aG9y
PjxhdXRob3I+VGFuLCBZLiBILjwvYXV0aG9yPjxhdXRob3I+SG9uZywgVy48L2F1dGhvcj48L2F1
dGhvcnM+PC9jb250cmlidXRvcnM+PGF1dGgtYWRkcmVzcz5Db2xsYWJvcmF0aXZlIEFudGktVmly
YWwgUmVzZWFyY2ggR3JvdXAsIEluc3RpdHV0ZSBvZiBNb2xlY3VsYXIgYW5kIENlbGwgQmlvbG9n
eSwgMzAgTWVkaWNhbCBEcml2ZSwgU2luZ2Fwb3JlIDExNzYwOS4gbWNidGFueWpAaW1jYi5udXMu
ZWR1LnNnPC9hdXRoLWFkZHJlc3M+PHRpdGxlcz48dGl0bGU+Q0Q4MSBlbmdpbmVlcmVkIHdpdGgg
ZW5kb2N5dG90aWMgc2lnbmFscyBtZWRpYXRlcyBIQ1YgY2VsbCBlbnRyeTogaW1wbGljYXRpb25z
IGZvciByZWNlcHRvciB1c2FnZSBieSBIQ1YgaW4gdml2bzwvdGl0bGU+PHNlY29uZGFyeS10aXRs
ZT5WaXJvbG9neTwvc2Vjb25kYXJ5LXRpdGxlPjxhbHQtdGl0bGU+Vmlyb2xvZ3k8L2FsdC10aXRs
ZT48L3RpdGxlcz48cGVyaW9kaWNhbD48ZnVsbC10aXRsZT5WaXJvbG9neTwvZnVsbC10aXRsZT48
L3BlcmlvZGljYWw+PGFsdC1wZXJpb2RpY2FsPjxmdWxsLXRpdGxlPlZpcm9sb2d5PC9mdWxsLXRp
dGxlPjwvYWx0LXBlcmlvZGljYWw+PHBhZ2VzPjI1MC02OTwvcGFnZXM+PHZvbHVtZT4zMDg8L3Zv
bHVtZT48bnVtYmVyPjI8L251bWJlcj48ZWRpdGlvbj4yMDAzLzA0LzIzPC9lZGl0aW9uPjxrZXl3
b3Jkcz48a2V5d29yZD5BbnRpZ2VucywgQ0QvKm1ldGFib2xpc208L2tleXdvcmQ+PGtleXdvcmQ+
QW50aWdlbnMsIENEODE8L2tleXdvcmQ+PGtleXdvcmQ+QmFzZSBTZXF1ZW5jZTwva2V5d29yZD48
a2V5d29yZD5DZWxsIExpbmU8L2tleXdvcmQ+PGtleXdvcmQ+KkVuZG9jeXRvc2lzPC9rZXl3b3Jk
PjxrZXl3b3JkPkhlcGFjaXZpcnVzLypwaHlzaW9sb2d5PC9rZXl3b3JkPjxrZXl3b3JkPkh1bWFu
czwva2V5d29yZD48a2V5d29yZD5NZW1icmFuZSBQcm90ZWlucy8qbWV0YWJvbGlzbTwva2V5d29y
ZD48a2V5d29yZD5Nb2xlY3VsYXIgU2VxdWVuY2UgRGF0YTwva2V5d29yZD48a2V5d29yZD5SZWNl
cHRvcnMsIFRyYW5zZmVycmluL21ldGFib2xpc208L2tleXdvcmQ+PGtleXdvcmQ+UmVjZXB0b3Jz
LCBWaXJ1cy8qcGh5c2lvbG9neTwva2V5d29yZD48a2V5d29yZD5SZWNvbWJpbmFudCBGdXNpb24g
UHJvdGVpbnMvbWV0YWJvbGlzbTwva2V5d29yZD48a2V5d29yZD5WaXJhbCBFbnZlbG9wZSBQcm90
ZWlucy8qbWV0YWJvbGlzbTwva2V5d29yZD48a2V5d29yZD5WaXJpb24vcGh5c2lvbG9neTwva2V5
d29yZD48a2V5d29yZD5WaXJ1cyBSZXBsaWNhdGlvbjwva2V5d29yZD48L2tleXdvcmRzPjxkYXRl
cz48eWVhcj4yMDAzPC95ZWFyPjxwdWItZGF0ZXM+PGRhdGU+QXByIDEwPC9kYXRlPjwvcHViLWRh
dGVzPjwvZGF0ZXM+PGlzYm4+MDA0Mi02ODIyIChQcmludCkmI3hEOzAwNDItNjgyMiAoTGlua2lu
Zyk8L2lzYm4+PGFjY2Vzc2lvbi1udW0+MTI3MDYwNzY8L2FjY2Vzc2lvbi1udW0+PHdvcmstdHlw
ZT5SZXNlYXJjaCBTdXBwb3J0LCBOb24tVS5TLiBHb3YmYXBvczt0PC93b3JrLXR5cGU+PHVybHM+
PHJlbGF0ZWQtdXJscz48dXJsPmh0dHA6Ly93d3cubmNiaS5ubG0ubmloLmdvdi9wdWJtZWQvMTI3
MDYwNzY8L3VybD48L3JlbGF0ZWQtdXJscz48L3VybHM+PGxhbmd1YWdlPmVuZzwvbGFuZ3VhZ2U+
PC9yZWNvcmQ+PC9DaXRlPjwv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Nb2xpbmE8L0F1dGhvcj48WWVhcj4yMDA4PC9ZZWFyPjxS
ZWNOdW0+MzA5PC9SZWNOdW0+PERpc3BsYXlUZXh0PjxzdHlsZSBmYWNlPSJzdXBlcnNjcmlwdCI+
WzgxLCAxNjYsIDE2N108L3N0eWxlPjwvRGlzcGxheVRleHQ+PHJlY29yZD48cmVjLW51bWJlcj4z
MDk8L3JlYy1udW1iZXI+PGZvcmVpZ24ta2V5cz48a2V5IGFwcD0iRU4iIGRiLWlkPSJ2MHh3dmVk
cjJ0ZWRhcWU5ejI1eGF2OTRkZGVmYXR4YXZwMDUiIHRpbWVzdGFtcD0iMTMyODQ0ODkwMSI+MzA5
PC9rZXk+PC9mb3JlaWduLWtleXM+PHJlZi10eXBlIG5hbWU9IkpvdXJuYWwgQXJ0aWNsZSI+MTc8
L3JlZi10eXBlPjxjb250cmlidXRvcnM+PGF1dGhvcnM+PGF1dGhvcj5Nb2xpbmEsIFMuPC9hdXRo
b3I+PGF1dGhvcj5DYXN0ZXQsIFYuPC9hdXRob3I+PGF1dGhvcj5QaWNoYXJkLUdhcmNpYSwgTC48
L2F1dGhvcj48YXV0aG9yPld5Y2hvd3NraSwgQy48L2F1dGhvcj48YXV0aG9yPk1ldXJzLCBFLjwv
YXV0aG9yPjxhdXRob3I+UGFzY3Vzc2ksIEouIE0uPC9hdXRob3I+PGF1dGhvcj5TdXJlYXUsIEMu
PC9hdXRob3I+PGF1dGhvcj5GYWJyZSwgSi4gTS48L2F1dGhvcj48YXV0aG9yPlNhY3VuaGEsIEEu
PC9hdXRob3I+PGF1dGhvcj5MYXJyZXksIEQuPC9hdXRob3I+PGF1dGhvcj5EdWJ1aXNzb24sIEou
PC9hdXRob3I+PGF1dGhvcj5Db3N0ZSwgSi48L2F1dGhvcj48YXV0aG9yPk1jS2VhdGluZywgSi48
L2F1dGhvcj48YXV0aG9yPk1hdXJlbCwgUC48L2F1dGhvcj48YXV0aG9yPkZvdXJuaWVyLVdpcnRo
LCBDLjwvYXV0aG9yPjwvYXV0aG9ycz48L2NvbnRyaWJ1dG9ycz48YXV0aC1hZGRyZXNzPkluc2Vy
bSBVNjMyLCBIZXBhdGljIFBoeXNpb3BhdGhvbG9neSwgMTkxOSByb3V0ZSBkZSBNZW5kZSwgMzQy
OTMgTW9udHBlbGxpZXIsIENlZGV4IDUsIEZyYW5jZS48L2F1dGgtYWRkcmVzcz48dGl0bGVzPjx0
aXRsZT5TZXJ1bS1kZXJpdmVkIGhlcGF0aXRpcyBDIHZpcnVzIGluZmVjdGlvbiBvZiBwcmltYXJ5
IGh1bWFuIGhlcGF0b2N5dGVzIGlzIHRldHJhc3BhbmluIENEODEgZGVwZW5kZW50PC90aXRsZT48
c2Vjb25kYXJ5LXRpdGxlPkogVmlyb2w8L3NlY29uZGFyeS10aXRsZT48YWx0LXRpdGxlPkpvdXJu
YWwgb2Ygdmlyb2xvZ3k8L2FsdC10aXRsZT48L3RpdGxlcz48cGVyaW9kaWNhbD48ZnVsbC10aXRs
ZT5KIFZpcm9sPC9mdWxsLXRpdGxlPjwvcGVyaW9kaWNhbD48YWx0LXBlcmlvZGljYWw+PGZ1bGwt
dGl0bGU+Sm91cm5hbCBvZiB2aXJvbG9neTwvZnVsbC10aXRsZT48L2FsdC1wZXJpb2RpY2FsPjxw
YWdlcz41NjktNzQ8L3BhZ2VzPjx2b2x1bWU+ODI8L3ZvbHVtZT48bnVtYmVyPjE8L251bWJlcj48
ZWRpdGlvbj4yMDA3LzEwLzE5PC9lZGl0aW9uPjxrZXl3b3Jkcz48a2V5d29yZD5BZG9sZXNjZW50
PC9rZXl3b3JkPjxrZXl3b3JkPkFkdWx0PC9rZXl3b3JkPjxrZXl3b3JkPkFnZWQ8L2tleXdvcmQ+
PGtleXdvcmQ+QW50aWdlbnMsIENEL2dlbmV0aWNzL2ltbXVub2xvZ3kvKnBoeXNpb2xvZ3k8L2tl
eXdvcmQ+PGtleXdvcmQ+QW50aWdlbnMsIENEODE8L2tleXdvcmQ+PGtleXdvcmQ+Q2VsbHMsIEN1
bHR1cmVkPC9rZXl3b3JkPjxrZXl3b3JkPkZlbWFsZTwva2V5d29yZD48a2V5d29yZD5HZW5lIFNp
bGVuY2luZzwva2V5d29yZD48a2V5d29yZD5IZXBhY2l2aXJ1cy8qcGh5c2lvbG9neTwva2V5d29y
ZD48a2V5d29yZD5IZXBhdG9jeXRlcy9jaGVtaXN0cnkvKnZpcm9sb2d5PC9rZXl3b3JkPjxrZXl3
b3JkPkh1bWFuczwva2V5d29yZD48a2V5d29yZD5NYWxlPC9rZXl3b3JkPjxrZXl3b3JkPk1pZGRs
ZSBBZ2VkPC9rZXl3b3JkPjxrZXl3b3JkPlJOQSwgVmlyYWwvYW5hbHlzaXM8L2tleXdvcmQ+PGtl
eXdvcmQ+UmVjZXB0b3JzLCBWaXJ1cy9hbnRhZ29uaXN0cyAmYW1wOyBpbmhpYml0b3JzL2dlbmV0
aWNzL2ltbXVub2xvZ3kvKnBoeXNpb2xvZ3k8L2tleXdvcmQ+PGtleXdvcmQ+KlZpcnVzIEludGVy
bmFsaXphdGlvbjwva2V5d29yZD48L2tleXdvcmRzPjxkYXRlcz48eWVhcj4yMDA4PC95ZWFyPjxw
dWItZGF0ZXM+PGRhdGU+SmFuPC9kYXRlPjwvcHViLWRhdGVzPjwvZGF0ZXM+PGlzYm4+MTA5OC01
NTE0IChFbGVjdHJvbmljKSYjeEQ7MDAyMi01MzhYIChMaW5raW5nKTwvaXNibj48YWNjZXNzaW9u
LW51bT4xNzk0MjU1OTwvYWNjZXNzaW9uLW51bT48d29yay10eXBlPlJlc2VhcmNoIFN1cHBvcnQs
IE5vbi1VLlMuIEdvdiZhcG9zO3Q8L3dvcmstdHlwZT48dXJscz48cmVsYXRlZC11cmxzPjx1cmw+
aHR0cDovL3d3dy5uY2JpLm5sbS5uaWguZ292L3B1Ym1lZC8xNzk0MjU1OTwvdXJsPjx1cmw+aHR0
cDovL2p2aS5hc20ub3JnL2NvbnRlbnQvODIvMS81NjkuZnVsbC5wZGY8L3VybD48L3JlbGF0ZWQt
dXJscz48L3VybHM+PGN1c3RvbTI+MjIyNDM3NjwvY3VzdG9tMj48ZWxlY3Ryb25pYy1yZXNvdXJj
ZS1udW0+MTAuMTEyOC9KVkkuMDE0NDMtMDc8L2VsZWN0cm9uaWMtcmVzb3VyY2UtbnVtPjxsYW5n
dWFnZT5lbmc8L2xhbmd1YWdlPjwvcmVjb3JkPjwvQ2l0ZT48Q2l0ZT48QXV0aG9yPld1bnNjaG1h
bm48L0F1dGhvcj48WWVhcj4yMDAwPC9ZZWFyPjxSZWNOdW0+MTE0MjwvUmVjTnVtPjxyZWNvcmQ+
PHJlYy1udW1iZXI+MTE0MjwvcmVjLW51bWJlcj48Zm9yZWlnbi1rZXlzPjxrZXkgYXBwPSJFTiIg
ZGItaWQ9InYweHd2ZWRyMnRlZGFxZTl6MjV4YXY5NGRkZWZhdHhhdnAwNSIgdGltZXN0YW1wPSIx
Mzg4MjIyMjA4Ij4xMTQyPC9rZXk+PC9mb3JlaWduLWtleXM+PHJlZi10eXBlIG5hbWU9IkpvdXJu
YWwgQXJ0aWNsZSI+MTc8L3JlZi10eXBlPjxjb250cmlidXRvcnM+PGF1dGhvcnM+PGF1dGhvcj5X
dW5zY2htYW5uLCBTLjwvYXV0aG9yPjxhdXRob3I+TWVkaCwgSi4gRC48L2F1dGhvcj48YXV0aG9y
PktsaW56bWFubiwgRC48L2F1dGhvcj48YXV0aG9yPlNjaG1pZHQsIFcuIE4uPC9hdXRob3I+PGF1
dGhvcj5TdGFwbGV0b24sIEouIFQuPC9hdXRob3I+PC9hdXRob3JzPjwvY29udHJpYnV0b3JzPjxh
dXRoLWFkZHJlc3M+RGVwYXJ0bWVudCBvZiBJbnRlcm5hbCBNZWRpY2luZSwgVmV0ZXJhbnMgQWRt
aW5pc3RyYXRpb24gTWVkaWNhbCBDZW50ZXIgYW5kIFVuaXZlcnNpdHkgb2YgSW93YSBDb2xsZWdl
IG9mIE1lZGljaW5lLCBJb3dhIENpdHksIElvd2EsIFVTQS48L2F1dGgtYWRkcmVzcz48dGl0bGVz
Pjx0aXRsZT5DaGFyYWN0ZXJpemF0aW9uIG9mIGhlcGF0aXRpcyBDIHZpcnVzIChIQ1YpIGFuZCBI
Q1YgRTIgaW50ZXJhY3Rpb25zIHdpdGggQ0Q4MSBhbmQgdGhlIGxvdy1kZW5zaXR5IGxpcG9wcm90
ZWluIHJlY2VwdG9yPC90aXRsZT48c2Vjb25kYXJ5LXRpdGxlPkogVmlyb2w8L3NlY29uZGFyeS10
aXRsZT48YWx0LXRpdGxlPkpvdXJuYWwgb2Ygdmlyb2xvZ3k8L2FsdC10aXRsZT48L3RpdGxlcz48
cGVyaW9kaWNhbD48ZnVsbC10aXRsZT5KIFZpcm9sPC9mdWxsLXRpdGxlPjwvcGVyaW9kaWNhbD48
YWx0LXBlcmlvZGljYWw+PGZ1bGwtdGl0bGU+Sm91cm5hbCBvZiB2aXJvbG9neTwvZnVsbC10aXRs
ZT48L2FsdC1wZXJpb2RpY2FsPjxwYWdlcz4xMDA1NS02MjwvcGFnZXM+PHZvbHVtZT43NDwvdm9s
dW1lPjxudW1iZXI+MjE8L251bWJlcj48ZWRpdGlvbj4yMDAwLzEwLzEyPC9lZGl0aW9uPjxrZXl3
b3Jkcz48a2V5d29yZD5BbmltYWxzPC9rZXl3b3JkPjxrZXl3b3JkPkFudGlnZW5zLCBDRC8qbWV0
YWJvbGlzbTwva2V5d29yZD48a2V5d29yZD5BbnRpZ2VucywgQ0Q4MTwva2V5d29yZD48a2V5d29y
ZD5DZWxsIExpbmU8L2tleXdvcmQ+PGtleXdvcmQ+RW5kb3JpYm9udWNsZWFzZXMvbWV0YWJvbGlz
bTwva2V5d29yZD48a2V5d29yZD5GaWJyb2JsYXN0czwva2V5d29yZD48a2V5d29yZD4qRnVuZ2Fs
IFByb3RlaW5zPC9rZXl3b3JkPjxrZXl3b3JkPkhlcGFjaXZpcnVzLyptZXRhYm9saXNtLypwYXRo
b2dlbmljaXR5PC9rZXl3b3JkPjxrZXl3b3JkPkh1bWFuczwva2V5d29yZD48a2V5d29yZD4qTWVt
YnJhbmUgUHJvdGVpbnM8L2tleXdvcmQ+PGtleXdvcmQ+TWljZTwva2V5d29yZD48a2V5d29yZD5N
aWNyb3Njb3B5LCBDb25mb2NhbDwva2V5d29yZD48a2V5d29yZD5Qcm90ZWluIFRyYW5zcG9ydDwv
a2V5d29yZD48a2V5d29yZD5SZWNlcHRvcnMsIExETC8qbWV0YWJvbGlzbTwva2V5d29yZD48a2V5
d29yZD5UdW1vciBDZWxscywgQ3VsdHVyZWQ8L2tleXdvcmQ+PGtleXdvcmQ+VmlyYWwgRW52ZWxv
cGUgUHJvdGVpbnMvKm1ldGFib2xpc208L2tleXdvcmQ+PC9rZXl3b3Jkcz48ZGF0ZXM+PHllYXI+
MjAwMDwveWVhcj48cHViLWRhdGVzPjxkYXRlPk5vdjwvZGF0ZT48L3B1Yi1kYXRlcz48L2RhdGVz
Pjxpc2JuPjAwMjItNTM4WCAoUHJpbnQpJiN4RDswMDIyLTUzOFggKExpbmtpbmcpPC9pc2JuPjxh
Y2Nlc3Npb24tbnVtPjExMDI0MTM0PC9hY2Nlc3Npb24tbnVtPjx3b3JrLXR5cGU+UmVzZWFyY2gg
U3VwcG9ydCwgVS5TLiBHb3YmYXBvczt0LCBQLkguUy48L3dvcmstdHlwZT48dXJscz48cmVsYXRl
ZC11cmxzPjx1cmw+aHR0cDovL3d3dy5uY2JpLm5sbS5uaWguZ292L3B1Ym1lZC8xMTAyNDEzNDwv
dXJsPjx1cmw+aHR0cDovL2p2aS5hc20ub3JnL2NvbnRlbnQvNzQvMjEvMTAwNTUuZnVsbC5wZGY8
L3VybD48L3JlbGF0ZWQtdXJscz48L3VybHM+PGN1c3RvbTI+MTAyMDQ0PC9jdXN0b20yPjxsYW5n
dWFnZT5lbmc8L2xhbmd1YWdlPjwvcmVjb3JkPjwvQ2l0ZT48Q2l0ZT48QXV0aG9yPlRhbjwvQXV0
aG9yPjxZZWFyPjIwMDM8L1llYXI+PFJlY051bT4xMTQ0PC9SZWNOdW0+PHJlY29yZD48cmVjLW51
bWJlcj4xMTQ0PC9yZWMtbnVtYmVyPjxmb3JlaWduLWtleXM+PGtleSBhcHA9IkVOIiBkYi1pZD0i
djB4d3ZlZHIydGVkYXFlOXoyNXhhdjk0ZGRlZmF0eGF2cDA1IiB0aW1lc3RhbXA9IjEzODgyMzQz
MzQiPjExNDQ8L2tleT48L2ZvcmVpZ24ta2V5cz48cmVmLXR5cGUgbmFtZT0iSm91cm5hbCBBcnRp
Y2xlIj4xNzwvcmVmLXR5cGU+PGNvbnRyaWJ1dG9ycz48YXV0aG9ycz48YXV0aG9yPlRhbiwgWS4g
Si48L2F1dGhvcj48YXV0aG9yPkxpbSwgUy4gUC48L2F1dGhvcj48YXV0aG9yPk5nLCBQLjwvYXV0
aG9yPjxhdXRob3I+R29oLCBQLiBZLjwvYXV0aG9yPjxhdXRob3I+TGltLCBTLiBHLjwvYXV0aG9y
PjxhdXRob3I+VGFuLCBZLiBILjwvYXV0aG9yPjxhdXRob3I+SG9uZywgVy48L2F1dGhvcj48L2F1
dGhvcnM+PC9jb250cmlidXRvcnM+PGF1dGgtYWRkcmVzcz5Db2xsYWJvcmF0aXZlIEFudGktVmly
YWwgUmVzZWFyY2ggR3JvdXAsIEluc3RpdHV0ZSBvZiBNb2xlY3VsYXIgYW5kIENlbGwgQmlvbG9n
eSwgMzAgTWVkaWNhbCBEcml2ZSwgU2luZ2Fwb3JlIDExNzYwOS4gbWNidGFueWpAaW1jYi5udXMu
ZWR1LnNnPC9hdXRoLWFkZHJlc3M+PHRpdGxlcz48dGl0bGU+Q0Q4MSBlbmdpbmVlcmVkIHdpdGgg
ZW5kb2N5dG90aWMgc2lnbmFscyBtZWRpYXRlcyBIQ1YgY2VsbCBlbnRyeTogaW1wbGljYXRpb25z
IGZvciByZWNlcHRvciB1c2FnZSBieSBIQ1YgaW4gdml2bzwvdGl0bGU+PHNlY29uZGFyeS10aXRs
ZT5WaXJvbG9neTwvc2Vjb25kYXJ5LXRpdGxlPjxhbHQtdGl0bGU+Vmlyb2xvZ3k8L2FsdC10aXRs
ZT48L3RpdGxlcz48cGVyaW9kaWNhbD48ZnVsbC10aXRsZT5WaXJvbG9neTwvZnVsbC10aXRsZT48
L3BlcmlvZGljYWw+PGFsdC1wZXJpb2RpY2FsPjxmdWxsLXRpdGxlPlZpcm9sb2d5PC9mdWxsLXRp
dGxlPjwvYWx0LXBlcmlvZGljYWw+PHBhZ2VzPjI1MC02OTwvcGFnZXM+PHZvbHVtZT4zMDg8L3Zv
bHVtZT48bnVtYmVyPjI8L251bWJlcj48ZWRpdGlvbj4yMDAzLzA0LzIzPC9lZGl0aW9uPjxrZXl3
b3Jkcz48a2V5d29yZD5BbnRpZ2VucywgQ0QvKm1ldGFib2xpc208L2tleXdvcmQ+PGtleXdvcmQ+
QW50aWdlbnMsIENEODE8L2tleXdvcmQ+PGtleXdvcmQ+QmFzZSBTZXF1ZW5jZTwva2V5d29yZD48
a2V5d29yZD5DZWxsIExpbmU8L2tleXdvcmQ+PGtleXdvcmQ+KkVuZG9jeXRvc2lzPC9rZXl3b3Jk
PjxrZXl3b3JkPkhlcGFjaXZpcnVzLypwaHlzaW9sb2d5PC9rZXl3b3JkPjxrZXl3b3JkPkh1bWFu
czwva2V5d29yZD48a2V5d29yZD5NZW1icmFuZSBQcm90ZWlucy8qbWV0YWJvbGlzbTwva2V5d29y
ZD48a2V5d29yZD5Nb2xlY3VsYXIgU2VxdWVuY2UgRGF0YTwva2V5d29yZD48a2V5d29yZD5SZWNl
cHRvcnMsIFRyYW5zZmVycmluL21ldGFib2xpc208L2tleXdvcmQ+PGtleXdvcmQ+UmVjZXB0b3Jz
LCBWaXJ1cy8qcGh5c2lvbG9neTwva2V5d29yZD48a2V5d29yZD5SZWNvbWJpbmFudCBGdXNpb24g
UHJvdGVpbnMvbWV0YWJvbGlzbTwva2V5d29yZD48a2V5d29yZD5WaXJhbCBFbnZlbG9wZSBQcm90
ZWlucy8qbWV0YWJvbGlzbTwva2V5d29yZD48a2V5d29yZD5WaXJpb24vcGh5c2lvbG9neTwva2V5
d29yZD48a2V5d29yZD5WaXJ1cyBSZXBsaWNhdGlvbjwva2V5d29yZD48L2tleXdvcmRzPjxkYXRl
cz48eWVhcj4yMDAzPC95ZWFyPjxwdWItZGF0ZXM+PGRhdGU+QXByIDEwPC9kYXRlPjwvcHViLWRh
dGVzPjwvZGF0ZXM+PGlzYm4+MDA0Mi02ODIyIChQcmludCkmI3hEOzAwNDItNjgyMiAoTGlua2lu
Zyk8L2lzYm4+PGFjY2Vzc2lvbi1udW0+MTI3MDYwNzY8L2FjY2Vzc2lvbi1udW0+PHdvcmstdHlw
ZT5SZXNlYXJjaCBTdXBwb3J0LCBOb24tVS5TLiBHb3YmYXBvczt0PC93b3JrLXR5cGU+PHVybHM+
PHJlbGF0ZWQtdXJscz48dXJsPmh0dHA6Ly93d3cubmNiaS5ubG0ubmloLmdvdi9wdWJtZWQvMTI3
MDYwNzY8L3VybD48L3JlbGF0ZWQtdXJscz48L3VybHM+PGxhbmd1YWdlPmVuZzwvbGFuZ3VhZ2U+
PC9yZWNvcmQ+PC9DaXRlPjwv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81" w:tooltip="Wunschmann, 2000 #1142" w:history="1">
        <w:r w:rsidR="000F07FA" w:rsidRPr="00EF2A4D">
          <w:rPr>
            <w:rFonts w:ascii="Book Antiqua" w:hAnsi="Book Antiqua"/>
            <w:noProof/>
            <w:sz w:val="24"/>
            <w:szCs w:val="24"/>
            <w:vertAlign w:val="superscript"/>
          </w:rPr>
          <w:t>81</w:t>
        </w:r>
      </w:hyperlink>
      <w:r w:rsidR="00B71CFA" w:rsidRPr="00EF2A4D">
        <w:rPr>
          <w:rFonts w:ascii="Book Antiqua" w:hAnsi="Book Antiqua"/>
          <w:noProof/>
          <w:sz w:val="24"/>
          <w:szCs w:val="24"/>
          <w:vertAlign w:val="superscript"/>
        </w:rPr>
        <w:t>,</w:t>
      </w:r>
      <w:hyperlink w:anchor="_ENREF_166" w:tooltip="Molina, 2008 #309" w:history="1">
        <w:r w:rsidR="000F07FA" w:rsidRPr="00EF2A4D">
          <w:rPr>
            <w:rFonts w:ascii="Book Antiqua" w:hAnsi="Book Antiqua"/>
            <w:noProof/>
            <w:sz w:val="24"/>
            <w:szCs w:val="24"/>
            <w:vertAlign w:val="superscript"/>
          </w:rPr>
          <w:t>166</w:t>
        </w:r>
      </w:hyperlink>
      <w:r w:rsidR="001D15C8">
        <w:rPr>
          <w:rFonts w:ascii="Book Antiqua" w:hAnsi="Book Antiqua"/>
          <w:noProof/>
          <w:sz w:val="24"/>
          <w:szCs w:val="24"/>
          <w:vertAlign w:val="superscript"/>
        </w:rPr>
        <w:t>,</w:t>
      </w:r>
      <w:hyperlink w:anchor="_ENREF_167" w:tooltip="Tan, 2003 #1144" w:history="1">
        <w:r w:rsidR="000F07FA" w:rsidRPr="00EF2A4D">
          <w:rPr>
            <w:rFonts w:ascii="Book Antiqua" w:hAnsi="Book Antiqua"/>
            <w:noProof/>
            <w:sz w:val="24"/>
            <w:szCs w:val="24"/>
            <w:vertAlign w:val="superscript"/>
          </w:rPr>
          <w:t>167</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854EA4" w:rsidRPr="00EF2A4D">
        <w:rPr>
          <w:rFonts w:ascii="Book Antiqua" w:hAnsi="Book Antiqua"/>
          <w:sz w:val="24"/>
          <w:szCs w:val="24"/>
        </w:rPr>
        <w:t xml:space="preserve">. </w:t>
      </w:r>
      <w:r w:rsidR="00235E36" w:rsidRPr="00EF2A4D">
        <w:rPr>
          <w:rFonts w:ascii="Book Antiqua" w:hAnsi="Book Antiqua"/>
          <w:sz w:val="24"/>
          <w:szCs w:val="24"/>
        </w:rPr>
        <w:t>This implies that anti-E2 antibodies interfering with E2-CD81 interactions may only exert their neutralizing activity f</w:t>
      </w:r>
      <w:r w:rsidR="00854EA4" w:rsidRPr="00EF2A4D">
        <w:rPr>
          <w:rFonts w:ascii="Book Antiqua" w:hAnsi="Book Antiqua"/>
          <w:sz w:val="24"/>
          <w:szCs w:val="24"/>
        </w:rPr>
        <w:t xml:space="preserve">rom the moment of epitope exposure </w:t>
      </w:r>
      <w:r w:rsidR="00595D33" w:rsidRPr="00EF2A4D">
        <w:rPr>
          <w:rFonts w:ascii="Book Antiqua" w:hAnsi="Book Antiqua"/>
          <w:sz w:val="24"/>
          <w:szCs w:val="24"/>
        </w:rPr>
        <w:t xml:space="preserve">after </w:t>
      </w:r>
      <w:r w:rsidR="00235E36" w:rsidRPr="00EF2A4D">
        <w:rPr>
          <w:rFonts w:ascii="Book Antiqua" w:hAnsi="Book Antiqua"/>
          <w:sz w:val="24"/>
          <w:szCs w:val="24"/>
        </w:rPr>
        <w:t xml:space="preserve">SR-BI </w:t>
      </w:r>
      <w:r w:rsidR="00595D33" w:rsidRPr="00EF2A4D">
        <w:rPr>
          <w:rFonts w:ascii="Book Antiqua" w:hAnsi="Book Antiqua"/>
          <w:sz w:val="24"/>
          <w:szCs w:val="24"/>
        </w:rPr>
        <w:t xml:space="preserve">docking </w:t>
      </w:r>
      <w:r w:rsidR="00235E36" w:rsidRPr="00EF2A4D">
        <w:rPr>
          <w:rFonts w:ascii="Book Antiqua" w:hAnsi="Book Antiqua"/>
          <w:sz w:val="24"/>
          <w:szCs w:val="24"/>
        </w:rPr>
        <w:t>until</w:t>
      </w:r>
      <w:r w:rsidR="00854EA4" w:rsidRPr="00EF2A4D">
        <w:rPr>
          <w:rFonts w:ascii="Book Antiqua" w:hAnsi="Book Antiqua"/>
          <w:sz w:val="24"/>
          <w:szCs w:val="24"/>
        </w:rPr>
        <w:t xml:space="preserve"> the interaction with the </w:t>
      </w:r>
      <w:r w:rsidR="00235E36" w:rsidRPr="00EF2A4D">
        <w:rPr>
          <w:rFonts w:ascii="Book Antiqua" w:hAnsi="Book Antiqua"/>
          <w:sz w:val="24"/>
          <w:szCs w:val="24"/>
        </w:rPr>
        <w:t xml:space="preserve">downstream </w:t>
      </w:r>
      <w:r w:rsidR="00854EA4" w:rsidRPr="00EF2A4D">
        <w:rPr>
          <w:rFonts w:ascii="Book Antiqua" w:hAnsi="Book Antiqua"/>
          <w:sz w:val="24"/>
          <w:szCs w:val="24"/>
        </w:rPr>
        <w:t xml:space="preserve">coreceptor complex. </w:t>
      </w:r>
      <w:r w:rsidR="00235E36" w:rsidRPr="00EF2A4D">
        <w:rPr>
          <w:rFonts w:ascii="Book Antiqua" w:hAnsi="Book Antiqua"/>
          <w:sz w:val="24"/>
          <w:szCs w:val="24"/>
        </w:rPr>
        <w:t>Importantly</w:t>
      </w:r>
      <w:r w:rsidR="00854EA4" w:rsidRPr="00EF2A4D">
        <w:rPr>
          <w:rFonts w:ascii="Book Antiqua" w:hAnsi="Book Antiqua"/>
          <w:sz w:val="24"/>
          <w:szCs w:val="24"/>
        </w:rPr>
        <w:t xml:space="preserve">, </w:t>
      </w:r>
      <w:r w:rsidR="00235E36" w:rsidRPr="00EF2A4D">
        <w:rPr>
          <w:rFonts w:ascii="Book Antiqua" w:hAnsi="Book Antiqua"/>
          <w:sz w:val="24"/>
          <w:szCs w:val="24"/>
        </w:rPr>
        <w:t xml:space="preserve">HDL reduces </w:t>
      </w:r>
      <w:r w:rsidR="00854EA4" w:rsidRPr="00EF2A4D">
        <w:rPr>
          <w:rFonts w:ascii="Book Antiqua" w:hAnsi="Book Antiqua"/>
          <w:sz w:val="24"/>
          <w:szCs w:val="24"/>
        </w:rPr>
        <w:t>this time window presumably by facilita</w:t>
      </w:r>
      <w:r w:rsidR="001D15C8">
        <w:rPr>
          <w:rFonts w:ascii="Book Antiqua" w:hAnsi="Book Antiqua"/>
          <w:sz w:val="24"/>
          <w:szCs w:val="24"/>
        </w:rPr>
        <w:t>ting receptor complex formation</w:t>
      </w:r>
      <w:r w:rsidR="003635E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854EA4" w:rsidRPr="00EF2A4D">
        <w:rPr>
          <w:rFonts w:ascii="Book Antiqua" w:hAnsi="Book Antiqua"/>
          <w:sz w:val="24"/>
          <w:szCs w:val="24"/>
        </w:rPr>
        <w:t>.</w:t>
      </w:r>
    </w:p>
    <w:p w14:paraId="5EA38AAB" w14:textId="77777777" w:rsidR="001D15C8" w:rsidRPr="00EF2A4D" w:rsidRDefault="001D15C8" w:rsidP="005B3E13">
      <w:pPr>
        <w:adjustRightInd w:val="0"/>
        <w:snapToGrid w:val="0"/>
        <w:spacing w:after="0" w:line="360" w:lineRule="auto"/>
        <w:ind w:firstLineChars="100" w:firstLine="240"/>
        <w:jc w:val="both"/>
        <w:rPr>
          <w:rFonts w:ascii="Book Antiqua" w:hAnsi="Book Antiqua"/>
          <w:sz w:val="24"/>
          <w:szCs w:val="24"/>
          <w:lang w:eastAsia="zh-CN"/>
        </w:rPr>
      </w:pPr>
    </w:p>
    <w:p w14:paraId="6C30F360" w14:textId="4E129201" w:rsidR="004953AB" w:rsidRPr="00EF2A4D" w:rsidRDefault="00B975CA" w:rsidP="005B3E13">
      <w:pPr>
        <w:pStyle w:val="a9"/>
        <w:adjustRightInd w:val="0"/>
        <w:snapToGrid w:val="0"/>
        <w:spacing w:after="0" w:line="360" w:lineRule="auto"/>
        <w:ind w:left="0"/>
        <w:contextualSpacing w:val="0"/>
        <w:jc w:val="both"/>
        <w:rPr>
          <w:rFonts w:ascii="Book Antiqua" w:hAnsi="Book Antiqua"/>
          <w:sz w:val="24"/>
          <w:szCs w:val="24"/>
          <w:lang w:val="en-US"/>
        </w:rPr>
      </w:pPr>
      <w:r w:rsidRPr="00EF2A4D">
        <w:rPr>
          <w:rFonts w:ascii="Book Antiqua" w:hAnsi="Book Antiqua"/>
          <w:b/>
          <w:sz w:val="24"/>
          <w:szCs w:val="24"/>
        </w:rPr>
        <w:t>V</w:t>
      </w:r>
      <w:r w:rsidR="004910ED" w:rsidRPr="00EF2A4D">
        <w:rPr>
          <w:rFonts w:ascii="Book Antiqua" w:hAnsi="Book Antiqua"/>
          <w:b/>
          <w:sz w:val="24"/>
          <w:szCs w:val="24"/>
        </w:rPr>
        <w:t xml:space="preserve">irus-free </w:t>
      </w:r>
      <w:r w:rsidR="00503797" w:rsidRPr="00EF2A4D">
        <w:rPr>
          <w:rFonts w:ascii="Book Antiqua" w:hAnsi="Book Antiqua"/>
          <w:b/>
          <w:sz w:val="24"/>
          <w:szCs w:val="24"/>
        </w:rPr>
        <w:t>lipoproteins</w:t>
      </w:r>
      <w:r w:rsidR="001D15C8">
        <w:rPr>
          <w:rFonts w:ascii="Book Antiqua" w:hAnsi="Book Antiqua" w:hint="eastAsia"/>
          <w:b/>
          <w:sz w:val="24"/>
          <w:szCs w:val="24"/>
          <w:lang w:eastAsia="zh-CN"/>
        </w:rPr>
        <w:t xml:space="preserve">: </w:t>
      </w:r>
      <w:r w:rsidR="00AB02BC" w:rsidRPr="00EF2A4D">
        <w:rPr>
          <w:rFonts w:ascii="Book Antiqua" w:hAnsi="Book Antiqua"/>
          <w:sz w:val="24"/>
          <w:szCs w:val="24"/>
        </w:rPr>
        <w:t xml:space="preserve">As mentioned before, HDL </w:t>
      </w:r>
      <w:r w:rsidR="00FB5CA6" w:rsidRPr="00EF2A4D">
        <w:rPr>
          <w:rFonts w:ascii="Book Antiqua" w:hAnsi="Book Antiqua"/>
          <w:sz w:val="24"/>
          <w:szCs w:val="24"/>
        </w:rPr>
        <w:t>is able to enhance HCV infectivity</w:t>
      </w:r>
      <w:r w:rsidR="00624F17" w:rsidRPr="00EF2A4D">
        <w:rPr>
          <w:rFonts w:ascii="Book Antiqua" w:hAnsi="Book Antiqua"/>
          <w:sz w:val="24"/>
          <w:szCs w:val="24"/>
        </w:rPr>
        <w:t xml:space="preserve"> </w:t>
      </w:r>
      <w:r w:rsidR="00595D33" w:rsidRPr="00EF2A4D">
        <w:rPr>
          <w:rFonts w:ascii="Book Antiqua" w:hAnsi="Book Antiqua"/>
          <w:sz w:val="24"/>
          <w:szCs w:val="24"/>
        </w:rPr>
        <w:t>via the</w:t>
      </w:r>
      <w:r w:rsidR="00624F17" w:rsidRPr="00EF2A4D">
        <w:rPr>
          <w:rFonts w:ascii="Book Antiqua" w:hAnsi="Book Antiqua"/>
          <w:sz w:val="24"/>
          <w:szCs w:val="24"/>
        </w:rPr>
        <w:t xml:space="preserve"> SR-BI lipid transfer and E2 binding function</w:t>
      </w:r>
      <w:r w:rsidR="00AB02BC" w:rsidRPr="00EF2A4D">
        <w:rPr>
          <w:rFonts w:ascii="Book Antiqua" w:hAnsi="Book Antiqua"/>
          <w:sz w:val="24"/>
          <w:szCs w:val="24"/>
        </w:rPr>
        <w:t xml:space="preserve">. It was observed that HDL reduces the lag between HCV-host cell binding and </w:t>
      </w:r>
      <w:r w:rsidR="00FB5CA6" w:rsidRPr="00EF2A4D">
        <w:rPr>
          <w:rFonts w:ascii="Book Antiqua" w:hAnsi="Book Antiqua"/>
          <w:sz w:val="24"/>
          <w:szCs w:val="24"/>
        </w:rPr>
        <w:t xml:space="preserve">its </w:t>
      </w:r>
      <w:r w:rsidR="00AB02BC" w:rsidRPr="00EF2A4D">
        <w:rPr>
          <w:rFonts w:ascii="Book Antiqua" w:hAnsi="Book Antiqua"/>
          <w:sz w:val="24"/>
          <w:szCs w:val="24"/>
        </w:rPr>
        <w:t xml:space="preserve">actual internalization. This might reflect </w:t>
      </w:r>
      <w:r w:rsidR="00000300" w:rsidRPr="00EF2A4D">
        <w:rPr>
          <w:rFonts w:ascii="Book Antiqua" w:hAnsi="Book Antiqua"/>
          <w:sz w:val="24"/>
          <w:szCs w:val="24"/>
        </w:rPr>
        <w:t>a reduction in the</w:t>
      </w:r>
      <w:r w:rsidR="00AB02BC" w:rsidRPr="00EF2A4D">
        <w:rPr>
          <w:rFonts w:ascii="Book Antiqua" w:hAnsi="Book Antiqua"/>
          <w:sz w:val="24"/>
          <w:szCs w:val="24"/>
        </w:rPr>
        <w:t xml:space="preserve"> time needed to form a functional receptor complex</w:t>
      </w:r>
      <w:r w:rsidR="00000300" w:rsidRPr="00EF2A4D">
        <w:rPr>
          <w:rFonts w:ascii="Book Antiqua" w:hAnsi="Book Antiqua"/>
          <w:sz w:val="24"/>
          <w:szCs w:val="24"/>
        </w:rPr>
        <w:t xml:space="preserve"> and the time needed for viral glycoprotein E2 to</w:t>
      </w:r>
      <w:r w:rsidR="00AB02BC" w:rsidRPr="00EF2A4D">
        <w:rPr>
          <w:rFonts w:ascii="Book Antiqua" w:hAnsi="Book Antiqua"/>
          <w:sz w:val="24"/>
          <w:szCs w:val="24"/>
        </w:rPr>
        <w:t xml:space="preserve"> </w:t>
      </w:r>
      <w:r w:rsidR="00000300" w:rsidRPr="00EF2A4D">
        <w:rPr>
          <w:rFonts w:ascii="Book Antiqua" w:hAnsi="Book Antiqua"/>
          <w:sz w:val="24"/>
          <w:szCs w:val="24"/>
        </w:rPr>
        <w:t>engage with</w:t>
      </w:r>
      <w:r w:rsidR="00AB02BC" w:rsidRPr="00EF2A4D">
        <w:rPr>
          <w:rFonts w:ascii="Book Antiqua" w:hAnsi="Book Antiqua"/>
          <w:sz w:val="24"/>
          <w:szCs w:val="24"/>
        </w:rPr>
        <w:t xml:space="preserve"> CD81. </w:t>
      </w:r>
      <w:r w:rsidR="00000300" w:rsidRPr="00EF2A4D">
        <w:rPr>
          <w:rFonts w:ascii="Book Antiqua" w:hAnsi="Book Antiqua"/>
          <w:sz w:val="24"/>
          <w:szCs w:val="24"/>
        </w:rPr>
        <w:t xml:space="preserve">Therefore, </w:t>
      </w:r>
      <w:r w:rsidR="00624F17" w:rsidRPr="00EF2A4D">
        <w:rPr>
          <w:rFonts w:ascii="Book Antiqua" w:hAnsi="Book Antiqua"/>
          <w:sz w:val="24"/>
          <w:szCs w:val="24"/>
        </w:rPr>
        <w:t xml:space="preserve">HDL can reduce </w:t>
      </w:r>
      <w:r w:rsidR="00000300" w:rsidRPr="00EF2A4D">
        <w:rPr>
          <w:rFonts w:ascii="Book Antiqua" w:hAnsi="Book Antiqua"/>
          <w:sz w:val="24"/>
          <w:szCs w:val="24"/>
        </w:rPr>
        <w:t>t</w:t>
      </w:r>
      <w:r w:rsidR="00AB02BC" w:rsidRPr="00EF2A4D">
        <w:rPr>
          <w:rFonts w:ascii="Book Antiqua" w:hAnsi="Book Antiqua"/>
          <w:sz w:val="24"/>
          <w:szCs w:val="24"/>
        </w:rPr>
        <w:t>he antiviral effi</w:t>
      </w:r>
      <w:r w:rsidR="00763988" w:rsidRPr="00EF2A4D">
        <w:rPr>
          <w:rFonts w:ascii="Book Antiqua" w:hAnsi="Book Antiqua"/>
          <w:sz w:val="24"/>
          <w:szCs w:val="24"/>
        </w:rPr>
        <w:t>ciency of molecules blocking these</w:t>
      </w:r>
      <w:r w:rsidR="00AB02BC" w:rsidRPr="00EF2A4D">
        <w:rPr>
          <w:rFonts w:ascii="Book Antiqua" w:hAnsi="Book Antiqua"/>
          <w:sz w:val="24"/>
          <w:szCs w:val="24"/>
        </w:rPr>
        <w:t xml:space="preserve"> </w:t>
      </w:r>
      <w:r w:rsidR="00930976" w:rsidRPr="00EF2A4D">
        <w:rPr>
          <w:rFonts w:ascii="Book Antiqua" w:hAnsi="Book Antiqua"/>
          <w:sz w:val="24"/>
          <w:szCs w:val="24"/>
        </w:rPr>
        <w:t>interaction</w:t>
      </w:r>
      <w:r w:rsidR="00763988" w:rsidRPr="00EF2A4D">
        <w:rPr>
          <w:rFonts w:ascii="Book Antiqua" w:hAnsi="Book Antiqua"/>
          <w:sz w:val="24"/>
          <w:szCs w:val="24"/>
        </w:rPr>
        <w:t>s</w:t>
      </w:r>
      <w:r w:rsidR="00930976" w:rsidRPr="00EF2A4D">
        <w:rPr>
          <w:rFonts w:ascii="Book Antiqua" w:hAnsi="Book Antiqua"/>
          <w:sz w:val="24"/>
          <w:szCs w:val="24"/>
        </w:rPr>
        <w:t xml:space="preserve"> </w:t>
      </w:r>
      <w:r w:rsidR="00624F17" w:rsidRPr="00EF2A4D">
        <w:rPr>
          <w:rFonts w:ascii="Book Antiqua" w:hAnsi="Book Antiqua"/>
          <w:sz w:val="24"/>
          <w:szCs w:val="24"/>
        </w:rPr>
        <w:t xml:space="preserve">by shortening the time window during which such molecules are </w:t>
      </w:r>
      <w:r w:rsidR="00C155DF" w:rsidRPr="00EF2A4D">
        <w:rPr>
          <w:rFonts w:ascii="Book Antiqua" w:hAnsi="Book Antiqua"/>
          <w:sz w:val="24"/>
          <w:szCs w:val="24"/>
        </w:rPr>
        <w:t>active</w:t>
      </w:r>
      <w:r w:rsidR="00000300" w:rsidRPr="00EF2A4D">
        <w:rPr>
          <w:rFonts w:ascii="Book Antiqua" w:hAnsi="Book Antiqua"/>
          <w:sz w:val="24"/>
          <w:szCs w:val="24"/>
        </w:rPr>
        <w:t xml:space="preserve">. </w:t>
      </w:r>
      <w:r w:rsidR="00F81477" w:rsidRPr="00EF2A4D">
        <w:rPr>
          <w:rFonts w:ascii="Book Antiqua" w:hAnsi="Book Antiqua"/>
          <w:sz w:val="24"/>
          <w:szCs w:val="24"/>
        </w:rPr>
        <w:t>In fact, the virus might use this entry acceleration to escape humoral immune responses</w:t>
      </w:r>
      <w:r w:rsidR="00C155DF" w:rsidRPr="00EF2A4D">
        <w:rPr>
          <w:rFonts w:ascii="Book Antiqua" w:hAnsi="Book Antiqua"/>
          <w:sz w:val="24"/>
          <w:szCs w:val="24"/>
        </w:rPr>
        <w:t xml:space="preserve"> that target this virus-host factor interaction</w:t>
      </w:r>
      <w:r w:rsidR="003635E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F81477" w:rsidRPr="00EF2A4D">
        <w:rPr>
          <w:rFonts w:ascii="Book Antiqua" w:hAnsi="Book Antiqua"/>
          <w:sz w:val="24"/>
          <w:szCs w:val="24"/>
        </w:rPr>
        <w:t>.</w:t>
      </w:r>
      <w:r w:rsidR="003834E0" w:rsidRPr="00EF2A4D">
        <w:rPr>
          <w:rFonts w:ascii="Book Antiqua" w:hAnsi="Book Antiqua"/>
          <w:sz w:val="24"/>
          <w:szCs w:val="24"/>
        </w:rPr>
        <w:t xml:space="preserve"> This was confirmed by </w:t>
      </w:r>
      <w:r w:rsidR="00595D33" w:rsidRPr="00EF2A4D">
        <w:rPr>
          <w:rFonts w:ascii="Book Antiqua" w:hAnsi="Book Antiqua"/>
          <w:sz w:val="24"/>
          <w:szCs w:val="24"/>
        </w:rPr>
        <w:t xml:space="preserve">a </w:t>
      </w:r>
      <w:r w:rsidR="003834E0" w:rsidRPr="00EF2A4D">
        <w:rPr>
          <w:rFonts w:ascii="Book Antiqua" w:hAnsi="Book Antiqua"/>
          <w:sz w:val="24"/>
          <w:szCs w:val="24"/>
        </w:rPr>
        <w:t xml:space="preserve">kinetic analysis revealing that HCVpp entry enhancement by HDL is initiated earlier than </w:t>
      </w:r>
      <w:r w:rsidR="00595D33" w:rsidRPr="00EF2A4D">
        <w:rPr>
          <w:rFonts w:ascii="Book Antiqua" w:hAnsi="Book Antiqua"/>
          <w:sz w:val="24"/>
          <w:szCs w:val="24"/>
        </w:rPr>
        <w:t xml:space="preserve">the activity of </w:t>
      </w:r>
      <w:r w:rsidR="001D15C8">
        <w:rPr>
          <w:rFonts w:ascii="Book Antiqua" w:hAnsi="Book Antiqua"/>
          <w:sz w:val="24"/>
          <w:szCs w:val="24"/>
        </w:rPr>
        <w:t>neutralizing antibodies</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Voisset&lt;/Author&gt;&lt;Year&gt;2006&lt;/Year&gt;&lt;RecNum&gt;650&lt;/RecNum&gt;&lt;DisplayText&gt;&lt;style face="superscript"&gt;[24]&lt;/style&gt;&lt;/DisplayText&gt;&lt;record&gt;&lt;rec-number&gt;650&lt;/rec-number&gt;&lt;foreign-keys&gt;&lt;key app="EN" db-id="v0xwvedr2tedaqe9z25xav94ddefatxavp05" timestamp="1334936097"&gt;650&lt;/key&gt;&lt;/foreign-keys&gt;&lt;ref-type name="Journal Article"&gt;17&lt;/ref-type&gt;&lt;contributors&gt;&lt;authors&gt;&lt;author&gt;Voisset, C.&lt;/author&gt;&lt;author&gt;Op de Beeck, A.&lt;/author&gt;&lt;author&gt;Horellou, P.&lt;/author&gt;&lt;author&gt;Dreux, M.&lt;/author&gt;&lt;author&gt;Gustot, T.&lt;/author&gt;&lt;author&gt;Duverlie, G.&lt;/author&gt;&lt;author&gt;Cosset, F. L.&lt;/author&gt;&lt;author&gt;Vu-Dac, N.&lt;/author&gt;&lt;author&gt;Dubuisson, J.&lt;/author&gt;&lt;/authors&gt;&lt;/contributors&gt;&lt;auth-address&gt;CNRS, Institut de Biologie de Lille (UMR8161), Institut Pasteur de Lille, 1 rue Calmette, BP447, 59021 Lille cedex, France.&lt;/auth-address&gt;&lt;titles&gt;&lt;title&gt;High-density lipoproteins reduce the neutralizing effect of hepatitis C virus (HCV)-infected patient antibodies by promoting HCV entry&lt;/title&gt;&lt;secondary-title&gt;J Gen Virol&lt;/secondary-title&gt;&lt;alt-title&gt;The Journal of general virology&lt;/alt-title&gt;&lt;/titles&gt;&lt;periodical&gt;&lt;full-title&gt;J Gen Virol&lt;/full-title&gt;&lt;/periodical&gt;&lt;pages&gt;2577-81&lt;/pages&gt;&lt;volume&gt;87&lt;/volume&gt;&lt;number&gt;Pt 9&lt;/number&gt;&lt;keywords&gt;&lt;keyword&gt;Antibodies, Monoclonal/immunology&lt;/keyword&gt;&lt;keyword&gt;Hepacivirus/*pathogenicity/physiology&lt;/keyword&gt;&lt;keyword&gt;Hepatitis C/blood/immunology/virology&lt;/keyword&gt;&lt;keyword&gt;Hepatitis C Antibodies/*immunology&lt;/keyword&gt;&lt;keyword&gt;Humans&lt;/keyword&gt;&lt;keyword&gt;Lipoproteins, HDL/immunology/*physiology&lt;/keyword&gt;&lt;keyword&gt;Neutralization Tests&lt;/keyword&gt;&lt;keyword&gt;Scavenger Receptors, Class B/physiology&lt;/keyword&gt;&lt;/keywords&gt;&lt;dates&gt;&lt;year&gt;2006&lt;/year&gt;&lt;pub-dates&gt;&lt;date&gt;Sep&lt;/date&gt;&lt;/pub-dates&gt;&lt;/dates&gt;&lt;isbn&gt;0022-1317 (Print)&amp;#xD;0022-1317 (Linking)&lt;/isbn&gt;&lt;accession-num&gt;16894196&lt;/accession-num&gt;&lt;urls&gt;&lt;related-urls&gt;&lt;url&gt;http://www.ncbi.nlm.nih.gov/pubmed/16894196&lt;/url&gt;&lt;/related-urls&gt;&lt;/urls&gt;&lt;electronic-resource-num&gt;10.1099/vir.0.81932-0&lt;/electronic-resource-num&gt;&lt;language&gt;English&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4" w:tooltip="Voisset, 2006 #650" w:history="1">
        <w:r w:rsidR="000F07FA" w:rsidRPr="00EF2A4D">
          <w:rPr>
            <w:rFonts w:ascii="Book Antiqua" w:hAnsi="Book Antiqua"/>
            <w:noProof/>
            <w:sz w:val="24"/>
            <w:szCs w:val="24"/>
            <w:vertAlign w:val="superscript"/>
          </w:rPr>
          <w:t>2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3834E0" w:rsidRPr="00EF2A4D">
        <w:rPr>
          <w:rFonts w:ascii="Book Antiqua" w:hAnsi="Book Antiqua"/>
          <w:sz w:val="24"/>
          <w:szCs w:val="24"/>
        </w:rPr>
        <w:t>.</w:t>
      </w:r>
      <w:r w:rsidR="00F81477" w:rsidRPr="00EF2A4D">
        <w:rPr>
          <w:rFonts w:ascii="Book Antiqua" w:hAnsi="Book Antiqua"/>
          <w:sz w:val="24"/>
          <w:szCs w:val="24"/>
        </w:rPr>
        <w:t xml:space="preserve"> </w:t>
      </w:r>
      <w:r w:rsidR="002C6AFC" w:rsidRPr="00EF2A4D">
        <w:rPr>
          <w:rFonts w:ascii="Book Antiqua" w:hAnsi="Book Antiqua"/>
          <w:sz w:val="24"/>
          <w:szCs w:val="24"/>
        </w:rPr>
        <w:t xml:space="preserve">Accordingly, </w:t>
      </w:r>
      <w:r w:rsidR="000E3FC9" w:rsidRPr="00EF2A4D">
        <w:rPr>
          <w:rFonts w:ascii="Book Antiqua" w:hAnsi="Book Antiqua"/>
          <w:sz w:val="24"/>
          <w:szCs w:val="24"/>
        </w:rPr>
        <w:t>by enhancing HCV entry</w:t>
      </w:r>
      <w:r w:rsidR="00FA0C51" w:rsidRPr="00EF2A4D">
        <w:rPr>
          <w:rFonts w:ascii="Book Antiqua" w:hAnsi="Book Antiqua"/>
          <w:sz w:val="24"/>
          <w:szCs w:val="24"/>
        </w:rPr>
        <w:t>,</w:t>
      </w:r>
      <w:r w:rsidR="000E3FC9" w:rsidRPr="00EF2A4D">
        <w:rPr>
          <w:rFonts w:ascii="Book Antiqua" w:hAnsi="Book Antiqua"/>
          <w:sz w:val="24"/>
          <w:szCs w:val="24"/>
        </w:rPr>
        <w:t xml:space="preserve"> </w:t>
      </w:r>
      <w:r w:rsidR="00F81477" w:rsidRPr="00EF2A4D">
        <w:rPr>
          <w:rFonts w:ascii="Book Antiqua" w:hAnsi="Book Antiqua"/>
          <w:sz w:val="24"/>
          <w:szCs w:val="24"/>
        </w:rPr>
        <w:t>HDL lowers the neutralization efficacy of</w:t>
      </w:r>
      <w:r w:rsidR="00C155DF" w:rsidRPr="00EF2A4D">
        <w:rPr>
          <w:rFonts w:ascii="Book Antiqua" w:hAnsi="Book Antiqua"/>
          <w:sz w:val="24"/>
          <w:szCs w:val="24"/>
        </w:rPr>
        <w:t xml:space="preserve"> such</w:t>
      </w:r>
      <w:r w:rsidR="00F81477" w:rsidRPr="00EF2A4D">
        <w:rPr>
          <w:rFonts w:ascii="Book Antiqua" w:hAnsi="Book Antiqua"/>
          <w:sz w:val="24"/>
          <w:szCs w:val="24"/>
        </w:rPr>
        <w:t xml:space="preserve"> anti-HCV an</w:t>
      </w:r>
      <w:r w:rsidR="00624F17" w:rsidRPr="00EF2A4D">
        <w:rPr>
          <w:rFonts w:ascii="Book Antiqua" w:hAnsi="Book Antiqua"/>
          <w:sz w:val="24"/>
          <w:szCs w:val="24"/>
        </w:rPr>
        <w:t xml:space="preserve">tibodies. </w:t>
      </w:r>
      <w:r w:rsidR="002C6AFC" w:rsidRPr="00EF2A4D">
        <w:rPr>
          <w:rFonts w:ascii="Book Antiqua" w:hAnsi="Book Antiqua"/>
          <w:sz w:val="24"/>
          <w:szCs w:val="24"/>
        </w:rPr>
        <w:t>T</w:t>
      </w:r>
      <w:r w:rsidR="00763988" w:rsidRPr="00EF2A4D">
        <w:rPr>
          <w:rFonts w:ascii="Book Antiqua" w:hAnsi="Book Antiqua"/>
          <w:sz w:val="24"/>
          <w:szCs w:val="24"/>
        </w:rPr>
        <w:t>his neutralization attenuation effect was specifically observed for antibodies interfering with the E2-CD</w:t>
      </w:r>
      <w:r w:rsidR="00A97EB4" w:rsidRPr="00EF2A4D">
        <w:rPr>
          <w:rFonts w:ascii="Book Antiqua" w:hAnsi="Book Antiqua"/>
          <w:sz w:val="24"/>
          <w:szCs w:val="24"/>
        </w:rPr>
        <w:t>81 interaction (such as AP33,</w:t>
      </w:r>
      <w:r w:rsidR="00763988" w:rsidRPr="00EF2A4D">
        <w:rPr>
          <w:rFonts w:ascii="Book Antiqua" w:hAnsi="Book Antiqua"/>
          <w:sz w:val="24"/>
          <w:szCs w:val="24"/>
        </w:rPr>
        <w:t xml:space="preserve"> 3/11</w:t>
      </w:r>
      <w:r w:rsidR="00A97EB4" w:rsidRPr="00EF2A4D">
        <w:rPr>
          <w:rFonts w:ascii="Book Antiqua" w:hAnsi="Book Antiqua"/>
          <w:sz w:val="24"/>
          <w:szCs w:val="24"/>
        </w:rPr>
        <w:t xml:space="preserve"> and H48</w:t>
      </w:r>
      <w:r w:rsidR="00763988" w:rsidRPr="00EF2A4D">
        <w:rPr>
          <w:rFonts w:ascii="Book Antiqua" w:hAnsi="Book Antiqua"/>
          <w:sz w:val="24"/>
          <w:szCs w:val="24"/>
        </w:rPr>
        <w:t xml:space="preserve">) and was not observed </w:t>
      </w:r>
      <w:r w:rsidR="00763988" w:rsidRPr="00EF2A4D">
        <w:rPr>
          <w:rFonts w:ascii="Book Antiqua" w:hAnsi="Book Antiqua"/>
          <w:sz w:val="24"/>
          <w:szCs w:val="24"/>
        </w:rPr>
        <w:lastRenderedPageBreak/>
        <w:t>for</w:t>
      </w:r>
      <w:r w:rsidR="000E3FC9" w:rsidRPr="00EF2A4D">
        <w:rPr>
          <w:rFonts w:ascii="Book Antiqua" w:hAnsi="Book Antiqua"/>
          <w:sz w:val="24"/>
          <w:szCs w:val="24"/>
        </w:rPr>
        <w:t xml:space="preserve"> polyclonal ant</w:t>
      </w:r>
      <w:r w:rsidR="00722825" w:rsidRPr="00EF2A4D">
        <w:rPr>
          <w:rFonts w:ascii="Book Antiqua" w:hAnsi="Book Antiqua"/>
          <w:sz w:val="24"/>
          <w:szCs w:val="24"/>
        </w:rPr>
        <w:t>i</w:t>
      </w:r>
      <w:r w:rsidR="000E3FC9" w:rsidRPr="00EF2A4D">
        <w:rPr>
          <w:rFonts w:ascii="Book Antiqua" w:hAnsi="Book Antiqua"/>
          <w:sz w:val="24"/>
          <w:szCs w:val="24"/>
        </w:rPr>
        <w:t>-E1 or</w:t>
      </w:r>
      <w:r w:rsidR="00763988" w:rsidRPr="00EF2A4D">
        <w:rPr>
          <w:rFonts w:ascii="Book Antiqua" w:hAnsi="Book Antiqua"/>
          <w:sz w:val="24"/>
          <w:szCs w:val="24"/>
        </w:rPr>
        <w:t xml:space="preserve"> </w:t>
      </w:r>
      <w:r w:rsidR="00B738A2" w:rsidRPr="00EF2A4D">
        <w:rPr>
          <w:rFonts w:ascii="Book Antiqua" w:hAnsi="Book Antiqua"/>
          <w:sz w:val="24"/>
          <w:szCs w:val="24"/>
        </w:rPr>
        <w:t xml:space="preserve">an antibody </w:t>
      </w:r>
      <w:r w:rsidR="00A97EB4" w:rsidRPr="00EF2A4D">
        <w:rPr>
          <w:rFonts w:ascii="Book Antiqua" w:hAnsi="Book Antiqua"/>
          <w:sz w:val="24"/>
          <w:szCs w:val="24"/>
        </w:rPr>
        <w:t xml:space="preserve">with slower neutralization kinetics </w:t>
      </w:r>
      <w:r w:rsidR="00B738A2" w:rsidRPr="00EF2A4D">
        <w:rPr>
          <w:rFonts w:ascii="Book Antiqua" w:hAnsi="Book Antiqua"/>
          <w:sz w:val="24"/>
          <w:szCs w:val="24"/>
        </w:rPr>
        <w:t>that interfered</w:t>
      </w:r>
      <w:r w:rsidR="00763988" w:rsidRPr="00EF2A4D">
        <w:rPr>
          <w:rFonts w:ascii="Book Antiqua" w:hAnsi="Book Antiqua"/>
          <w:sz w:val="24"/>
          <w:szCs w:val="24"/>
        </w:rPr>
        <w:t xml:space="preserve"> with E2-SR-BI </w:t>
      </w:r>
      <w:r w:rsidR="001D15C8">
        <w:rPr>
          <w:rFonts w:ascii="Book Antiqua" w:hAnsi="Book Antiqua"/>
          <w:sz w:val="24"/>
          <w:szCs w:val="24"/>
        </w:rPr>
        <w:t>(designated 9/27)</w:t>
      </w:r>
      <w:r w:rsidR="003635EA" w:rsidRPr="00EF2A4D">
        <w:rPr>
          <w:rFonts w:ascii="Book Antiqua" w:hAnsi="Book Antiqua"/>
          <w:sz w:val="24"/>
          <w:szCs w:val="24"/>
        </w:rPr>
        <w:fldChar w:fldCharType="begin">
          <w:fldData xml:space="preserve">PEVuZE5vdGU+PENpdGU+PEF1dGhvcj5Wb2lzc2V0PC9BdXRob3I+PFllYXI+MjAwNjwvWWVhcj48
UmVjTnVtPjY1MDwvUmVjTnVtPjxEaXNwbGF5VGV4dD48c3R5bGUgZmFjZT0ic3VwZXJzY3JpcHQi
PlsyNCwgNzNdPC9zdHlsZT48L0Rpc3BsYXlUZXh0PjxyZWNvcmQ+PHJlYy1udW1iZXI+NjUwPC9y
ZWMtbnVtYmVyPjxmb3JlaWduLWtleXM+PGtleSBhcHA9IkVOIiBkYi1pZD0idjB4d3ZlZHIydGVk
YXFlOXoyNXhhdjk0ZGRlZmF0eGF2cDA1IiB0aW1lc3RhbXA9IjEzMzQ5MzYwOTciPjY1MDwva2V5
PjwvZm9yZWlnbi1rZXlzPjxyZWYtdHlwZSBuYW1lPSJKb3VybmFsIEFydGljbGUiPjE3PC9yZWYt
dHlwZT48Y29udHJpYnV0b3JzPjxhdXRob3JzPjxhdXRob3I+Vm9pc3NldCwgQy48L2F1dGhvcj48
YXV0aG9yPk9wIGRlIEJlZWNrLCBBLjwvYXV0aG9yPjxhdXRob3I+SG9yZWxsb3UsIFAuPC9hdXRo
b3I+PGF1dGhvcj5EcmV1eCwgTS48L2F1dGhvcj48YXV0aG9yPkd1c3RvdCwgVC48L2F1dGhvcj48
YXV0aG9yPkR1dmVybGllLCBHLjwvYXV0aG9yPjxhdXRob3I+Q29zc2V0LCBGLiBMLjwvYXV0aG9y
PjxhdXRob3I+VnUtRGFjLCBOLjwvYXV0aG9yPjxhdXRob3I+RHVidWlzc29uLCBKLjwvYXV0aG9y
PjwvYXV0aG9ycz48L2NvbnRyaWJ1dG9ycz48YXV0aC1hZGRyZXNzPkNOUlMsIEluc3RpdHV0IGRl
IEJpb2xvZ2llIGRlIExpbGxlIChVTVI4MTYxKSwgSW5zdGl0dXQgUGFzdGV1ciBkZSBMaWxsZSwg
MSBydWUgQ2FsbWV0dGUsIEJQNDQ3LCA1OTAyMSBMaWxsZSBjZWRleCwgRnJhbmNlLjwvYXV0aC1h
ZGRyZXNzPjx0aXRsZXM+PHRpdGxlPkhpZ2gtZGVuc2l0eSBsaXBvcHJvdGVpbnMgcmVkdWNlIHRo
ZSBuZXV0cmFsaXppbmcgZWZmZWN0IG9mIGhlcGF0aXRpcyBDIHZpcnVzIChIQ1YpLWluZmVjdGVk
IHBhdGllbnQgYW50aWJvZGllcyBieSBwcm9tb3RpbmcgSENWIGVudHJ5PC90aXRsZT48c2Vjb25k
YXJ5LXRpdGxlPkogR2VuIFZpcm9sPC9zZWNvbmRhcnktdGl0bGU+PGFsdC10aXRsZT5UaGUgSm91
cm5hbCBvZiBnZW5lcmFsIHZpcm9sb2d5PC9hbHQtdGl0bGU+PC90aXRsZXM+PHBlcmlvZGljYWw+
PGZ1bGwtdGl0bGU+SiBHZW4gVmlyb2w8L2Z1bGwtdGl0bGU+PC9wZXJpb2RpY2FsPjxwYWdlcz4y
NTc3LTgxPC9wYWdlcz48dm9sdW1lPjg3PC92b2x1bWU+PG51bWJlcj5QdCA5PC9udW1iZXI+PGtl
eXdvcmRzPjxrZXl3b3JkPkFudGlib2RpZXMsIE1vbm9jbG9uYWwvaW1tdW5vbG9neTwva2V5d29y
ZD48a2V5d29yZD5IZXBhY2l2aXJ1cy8qcGF0aG9nZW5pY2l0eS9waHlzaW9sb2d5PC9rZXl3b3Jk
PjxrZXl3b3JkPkhlcGF0aXRpcyBDL2Jsb29kL2ltbXVub2xvZ3kvdmlyb2xvZ3k8L2tleXdvcmQ+
PGtleXdvcmQ+SGVwYXRpdGlzIEMgQW50aWJvZGllcy8qaW1tdW5vbG9neTwva2V5d29yZD48a2V5
d29yZD5IdW1hbnM8L2tleXdvcmQ+PGtleXdvcmQ+TGlwb3Byb3RlaW5zLCBIREwvaW1tdW5vbG9n
eS8qcGh5c2lvbG9neTwva2V5d29yZD48a2V5d29yZD5OZXV0cmFsaXphdGlvbiBUZXN0czwva2V5
d29yZD48a2V5d29yZD5TY2F2ZW5nZXIgUmVjZXB0b3JzLCBDbGFzcyBCL3BoeXNpb2xvZ3k8L2tl
eXdvcmQ+PC9rZXl3b3Jkcz48ZGF0ZXM+PHllYXI+MjAwNjwveWVhcj48cHViLWRhdGVzPjxkYXRl
PlNlcDwvZGF0ZT48L3B1Yi1kYXRlcz48L2RhdGVzPjxpc2JuPjAwMjItMTMxNyAoUHJpbnQpJiN4
RDswMDIyLTEzMTcgKExpbmtpbmcpPC9pc2JuPjxhY2Nlc3Npb24tbnVtPjE2ODk0MTk2PC9hY2Nl
c3Npb24tbnVtPjx1cmxzPjxyZWxhdGVkLXVybHM+PHVybD5odHRwOi8vd3d3Lm5jYmkubmxtLm5p
aC5nb3YvcHVibWVkLzE2ODk0MTk2PC91cmw+PC9yZWxhdGVkLXVybHM+PC91cmxzPjxlbGVjdHJv
bmljLXJlc291cmNlLW51bT4xMC4xMDk5L3Zpci4wLjgxOTMyLTA8L2VsZWN0cm9uaWMtcmVzb3Vy
Y2UtbnVtPjxsYW5ndWFnZT5FbmdsaXNoPC9sYW5ndWFnZT48L3JlY29yZD48L0NpdGU+PENpdGU+
PEF1dGhvcj5EcmV1eDwvQXV0aG9yPjxZZWFyPjIwMDY8L1llYXI+PFJlY051bT44OTY8L1JlY051
bT48cmVjb3JkPjxyZWMtbnVtYmVyPjg5NjwvcmVjLW51bWJlcj48Zm9yZWlnbi1rZXlzPjxrZXkg
YXBwPSJFTiIgZGItaWQ9InYweHd2ZWRyMnRlZGFxZTl6MjV4YXY5NGRkZWZhdHhhdnAwNSIgdGlt
ZXN0YW1wPSIxMzc1OTYyODgyIj44OTY8L2tleT48L2ZvcmVpZ24ta2V5cz48cmVmLXR5cGUgbmFt
ZT0iSm91cm5hbCBBcnRpY2xlIj4xNzwvcmVmLXR5cGU+PGNvbnRyaWJ1dG9ycz48YXV0aG9ycz48
YXV0aG9yPkRyZXV4LCBNLjwvYXV0aG9yPjxhdXRob3I+UGlldHNjaG1hbm4sIFQuPC9hdXRob3I+
PGF1dGhvcj5HcmFuaWVyLCBDLjwvYXV0aG9yPjxhdXRob3I+Vm9pc3NldCwgQy48L2F1dGhvcj48
YXV0aG9yPlJpY2FyZC1CbHVtLCBTLjwvYXV0aG9yPjxhdXRob3I+TWFuZ2VvdCwgUC4gRS48L2F1
dGhvcj48YXV0aG9yPktlY2ssIFouPC9hdXRob3I+PGF1dGhvcj5Gb3VuZywgUy48L2F1dGhvcj48
YXV0aG9yPlZ1LURhYywgTi48L2F1dGhvcj48YXV0aG9yPkR1YnVpc3NvbiwgSi48L2F1dGhvcj48
YXV0aG9yPkJhcnRlbnNjaGxhZ2VyLCBSLjwvYXV0aG9yPjxhdXRob3I+TGF2aWxsZXR0ZSwgRC48
L2F1dGhvcj48YXV0aG9yPkNvc3NldCwgRi4gTC48L2F1dGhvcj48L2F1dGhvcnM+PC9jb250cmli
dXRvcnM+PGF1dGgtYWRkcmVzcz5JTlNFUk0sIFU3NTgsIDY5MDA3IEx5b24sIEZyYW5jZS48L2F1
dGgtYWRkcmVzcz48dGl0bGVzPjx0aXRsZT5IaWdoIGRlbnNpdHkgbGlwb3Byb3RlaW4gaW5oaWJp
dHMgaGVwYXRpdGlzIEMgdmlydXMtbmV1dHJhbGl6aW5nIGFudGlib2RpZXMgYnkgc3RpbXVsYXRp
bmcgY2VsbCBlbnRyeSB2aWEgYWN0aXZhdGlvbiBvZiB0aGUgc2NhdmVuZ2VyIHJlY2VwdG9yIEJJ
PC90aXRsZT48c2Vjb25kYXJ5LXRpdGxlPkogQmlvbCBDaGVtPC9zZWNvbmRhcnktdGl0bGU+PGFs
dC10aXRsZT5UaGUgSm91cm5hbCBvZiBiaW9sb2dpY2FsIGNoZW1pc3RyeTwvYWx0LXRpdGxlPjwv
dGl0bGVzPjxwZXJpb2RpY2FsPjxmdWxsLXRpdGxlPkogQmlvbCBDaGVtPC9mdWxsLXRpdGxlPjwv
cGVyaW9kaWNhbD48cGFnZXM+MTgyODUtOTU8L3BhZ2VzPjx2b2x1bWU+MjgxPC92b2x1bWU+PG51
bWJlcj4yNzwvbnVtYmVyPjxlZGl0aW9uPjIwMDYvMDUvMDY8L2VkaXRpb24+PGtleXdvcmRzPjxr
ZXl3b3JkPkFuaW1hbHM8L2tleXdvcmQ+PGtleXdvcmQ+QW50aWJvZGllcywgTW9ub2Nsb25hbC9i
bG9vZC9pbW11bm9sb2d5PC9rZXl3b3JkPjxrZXl3b3JkPkFudGlib2R5IFNwZWNpZmljaXR5PC9r
ZXl3b3JkPjxrZXl3b3JkPkFudGlnZW5zLCBDRC9pbW11bm9sb2d5L21ldGFib2xpc208L2tleXdv
cmQ+PGtleXdvcmQ+QW50aWdlbnMsIENEODE8L2tleXdvcmQ+PGtleXdvcmQ+RXBpdG9wZXM8L2tl
eXdvcmQ+PGtleXdvcmQ+SGVwYWNpdmlydXMvKmltbXVub2xvZ3k8L2tleXdvcmQ+PGtleXdvcmQ+
SGVwYXRpdGlzIEMvYmxvb2Qvdmlyb2xvZ3k8L2tleXdvcmQ+PGtleXdvcmQ+SGVwYXRpdGlzIEMg
QW50aWJvZGllcy8qaW1tdW5vbG9neS9tZXRhYm9saXNtPC9rZXl3b3JkPjxrZXl3b3JkPkhlcGF0
aXRpcyBDLCBDaHJvbmljL2Jsb29kL3Zpcm9sb2d5PC9rZXl3b3JkPjxrZXl3b3JkPkh1bWFuczwv
a2V5d29yZD48a2V5d29yZD5JbW11bml0eSwgSW5uYXRlPC9rZXl3b3JkPjxrZXl3b3JkPkxpcG9w
cm90ZWlucywgSERMLyppbW11bm9sb2d5L21ldGFib2xpc20vcGhhcm1hY29sb2d5PC9rZXl3b3Jk
PjxrZXl3b3JkPlByb3RlaW4gQmluZGluZy9pbW11bm9sb2d5PC9rZXl3b3JkPjxrZXl3b3JkPlNj
YXZlbmdlciBSZWNlcHRvcnMsIENsYXNzIEIvKmltbXVub2xvZ3kvbWV0YWJvbGlzbTwva2V5d29y
ZD48a2V5d29yZD5WaXJ1cyBSZXBsaWNhdGlvbi9pbW11bm9sb2d5PC9rZXl3b3JkPjwva2V5d29y
ZHM+PGRhdGVzPjx5ZWFyPjIwMDY8L3llYXI+PHB1Yi1kYXRlcz48ZGF0ZT5KdWwgNzwvZGF0ZT48
L3B1Yi1kYXRlcz48L2RhdGVzPjxpc2JuPjAwMjEtOTI1OCAoUHJpbnQpJiN4RDswMDIxLTkyNTgg
KExpbmtpbmcpPC9pc2JuPjxhY2Nlc3Npb24tbnVtPjE2Njc1NDUwPC9hY2Nlc3Npb24tbnVtPjx3
b3JrLXR5cGU+UmVzZWFyY2ggU3VwcG9ydCwgTi5JLkguLCBFeHRyYW11cmFsJiN4RDtSZXNlYXJj
aCBTdXBwb3J0LCBOb24tVS5TLiBHb3YmYXBvczt0PC93b3JrLXR5cGU+PHVybHM+PHJlbGF0ZWQt
dXJscz48dXJsPmh0dHA6Ly93d3cubmNiaS5ubG0ubmloLmdvdi9wdWJtZWQvMTY2NzU0NTA8L3Vy
bD48dXJsPmh0dHA6Ly93d3cuamJjLm9yZy9jb250ZW50LzI4MS8yNy8xODI4NS5mdWxsLnBkZjwv
dXJsPjwvcmVsYXRlZC11cmxzPjwvdXJscz48ZWxlY3Ryb25pYy1yZXNvdXJjZS1udW0+MTAuMTA3
NC9qYmMuTTYwMjcwNjIwMDwvZWxlY3Ryb25pYy1yZXNvdXJjZS1udW0+PGxhbmd1YWdlPmVuZzwv
bGFuZ3VhZ2U+PC9yZWNvcmQ+PC9DaXRlPjwvRW5kTm90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Wb2lzc2V0PC9BdXRob3I+PFllYXI+MjAwNjwvWWVhcj48
UmVjTnVtPjY1MDwvUmVjTnVtPjxEaXNwbGF5VGV4dD48c3R5bGUgZmFjZT0ic3VwZXJzY3JpcHQi
PlsyNCwgNzNdPC9zdHlsZT48L0Rpc3BsYXlUZXh0PjxyZWNvcmQ+PHJlYy1udW1iZXI+NjUwPC9y
ZWMtbnVtYmVyPjxmb3JlaWduLWtleXM+PGtleSBhcHA9IkVOIiBkYi1pZD0idjB4d3ZlZHIydGVk
YXFlOXoyNXhhdjk0ZGRlZmF0eGF2cDA1IiB0aW1lc3RhbXA9IjEzMzQ5MzYwOTciPjY1MDwva2V5
PjwvZm9yZWlnbi1rZXlzPjxyZWYtdHlwZSBuYW1lPSJKb3VybmFsIEFydGljbGUiPjE3PC9yZWYt
dHlwZT48Y29udHJpYnV0b3JzPjxhdXRob3JzPjxhdXRob3I+Vm9pc3NldCwgQy48L2F1dGhvcj48
YXV0aG9yPk9wIGRlIEJlZWNrLCBBLjwvYXV0aG9yPjxhdXRob3I+SG9yZWxsb3UsIFAuPC9hdXRo
b3I+PGF1dGhvcj5EcmV1eCwgTS48L2F1dGhvcj48YXV0aG9yPkd1c3RvdCwgVC48L2F1dGhvcj48
YXV0aG9yPkR1dmVybGllLCBHLjwvYXV0aG9yPjxhdXRob3I+Q29zc2V0LCBGLiBMLjwvYXV0aG9y
PjxhdXRob3I+VnUtRGFjLCBOLjwvYXV0aG9yPjxhdXRob3I+RHVidWlzc29uLCBKLjwvYXV0aG9y
PjwvYXV0aG9ycz48L2NvbnRyaWJ1dG9ycz48YXV0aC1hZGRyZXNzPkNOUlMsIEluc3RpdHV0IGRl
IEJpb2xvZ2llIGRlIExpbGxlIChVTVI4MTYxKSwgSW5zdGl0dXQgUGFzdGV1ciBkZSBMaWxsZSwg
MSBydWUgQ2FsbWV0dGUsIEJQNDQ3LCA1OTAyMSBMaWxsZSBjZWRleCwgRnJhbmNlLjwvYXV0aC1h
ZGRyZXNzPjx0aXRsZXM+PHRpdGxlPkhpZ2gtZGVuc2l0eSBsaXBvcHJvdGVpbnMgcmVkdWNlIHRo
ZSBuZXV0cmFsaXppbmcgZWZmZWN0IG9mIGhlcGF0aXRpcyBDIHZpcnVzIChIQ1YpLWluZmVjdGVk
IHBhdGllbnQgYW50aWJvZGllcyBieSBwcm9tb3RpbmcgSENWIGVudHJ5PC90aXRsZT48c2Vjb25k
YXJ5LXRpdGxlPkogR2VuIFZpcm9sPC9zZWNvbmRhcnktdGl0bGU+PGFsdC10aXRsZT5UaGUgSm91
cm5hbCBvZiBnZW5lcmFsIHZpcm9sb2d5PC9hbHQtdGl0bGU+PC90aXRsZXM+PHBlcmlvZGljYWw+
PGZ1bGwtdGl0bGU+SiBHZW4gVmlyb2w8L2Z1bGwtdGl0bGU+PC9wZXJpb2RpY2FsPjxwYWdlcz4y
NTc3LTgxPC9wYWdlcz48dm9sdW1lPjg3PC92b2x1bWU+PG51bWJlcj5QdCA5PC9udW1iZXI+PGtl
eXdvcmRzPjxrZXl3b3JkPkFudGlib2RpZXMsIE1vbm9jbG9uYWwvaW1tdW5vbG9neTwva2V5d29y
ZD48a2V5d29yZD5IZXBhY2l2aXJ1cy8qcGF0aG9nZW5pY2l0eS9waHlzaW9sb2d5PC9rZXl3b3Jk
PjxrZXl3b3JkPkhlcGF0aXRpcyBDL2Jsb29kL2ltbXVub2xvZ3kvdmlyb2xvZ3k8L2tleXdvcmQ+
PGtleXdvcmQ+SGVwYXRpdGlzIEMgQW50aWJvZGllcy8qaW1tdW5vbG9neTwva2V5d29yZD48a2V5
d29yZD5IdW1hbnM8L2tleXdvcmQ+PGtleXdvcmQ+TGlwb3Byb3RlaW5zLCBIREwvaW1tdW5vbG9n
eS8qcGh5c2lvbG9neTwva2V5d29yZD48a2V5d29yZD5OZXV0cmFsaXphdGlvbiBUZXN0czwva2V5
d29yZD48a2V5d29yZD5TY2F2ZW5nZXIgUmVjZXB0b3JzLCBDbGFzcyBCL3BoeXNpb2xvZ3k8L2tl
eXdvcmQ+PC9rZXl3b3Jkcz48ZGF0ZXM+PHllYXI+MjAwNjwveWVhcj48cHViLWRhdGVzPjxkYXRl
PlNlcDwvZGF0ZT48L3B1Yi1kYXRlcz48L2RhdGVzPjxpc2JuPjAwMjItMTMxNyAoUHJpbnQpJiN4
RDswMDIyLTEzMTcgKExpbmtpbmcpPC9pc2JuPjxhY2Nlc3Npb24tbnVtPjE2ODk0MTk2PC9hY2Nl
c3Npb24tbnVtPjx1cmxzPjxyZWxhdGVkLXVybHM+PHVybD5odHRwOi8vd3d3Lm5jYmkubmxtLm5p
aC5nb3YvcHVibWVkLzE2ODk0MTk2PC91cmw+PC9yZWxhdGVkLXVybHM+PC91cmxzPjxlbGVjdHJv
bmljLXJlc291cmNlLW51bT4xMC4xMDk5L3Zpci4wLjgxOTMyLTA8L2VsZWN0cm9uaWMtcmVzb3Vy
Y2UtbnVtPjxsYW5ndWFnZT5FbmdsaXNoPC9sYW5ndWFnZT48L3JlY29yZD48L0NpdGU+PENpdGU+
PEF1dGhvcj5EcmV1eDwvQXV0aG9yPjxZZWFyPjIwMDY8L1llYXI+PFJlY051bT44OTY8L1JlY051
bT48cmVjb3JkPjxyZWMtbnVtYmVyPjg5NjwvcmVjLW51bWJlcj48Zm9yZWlnbi1rZXlzPjxrZXkg
YXBwPSJFTiIgZGItaWQ9InYweHd2ZWRyMnRlZGFxZTl6MjV4YXY5NGRkZWZhdHhhdnAwNSIgdGlt
ZXN0YW1wPSIxMzc1OTYyODgyIj44OTY8L2tleT48L2ZvcmVpZ24ta2V5cz48cmVmLXR5cGUgbmFt
ZT0iSm91cm5hbCBBcnRpY2xlIj4xNzwvcmVmLXR5cGU+PGNvbnRyaWJ1dG9ycz48YXV0aG9ycz48
YXV0aG9yPkRyZXV4LCBNLjwvYXV0aG9yPjxhdXRob3I+UGlldHNjaG1hbm4sIFQuPC9hdXRob3I+
PGF1dGhvcj5HcmFuaWVyLCBDLjwvYXV0aG9yPjxhdXRob3I+Vm9pc3NldCwgQy48L2F1dGhvcj48
YXV0aG9yPlJpY2FyZC1CbHVtLCBTLjwvYXV0aG9yPjxhdXRob3I+TWFuZ2VvdCwgUC4gRS48L2F1
dGhvcj48YXV0aG9yPktlY2ssIFouPC9hdXRob3I+PGF1dGhvcj5Gb3VuZywgUy48L2F1dGhvcj48
YXV0aG9yPlZ1LURhYywgTi48L2F1dGhvcj48YXV0aG9yPkR1YnVpc3NvbiwgSi48L2F1dGhvcj48
YXV0aG9yPkJhcnRlbnNjaGxhZ2VyLCBSLjwvYXV0aG9yPjxhdXRob3I+TGF2aWxsZXR0ZSwgRC48
L2F1dGhvcj48YXV0aG9yPkNvc3NldCwgRi4gTC48L2F1dGhvcj48L2F1dGhvcnM+PC9jb250cmli
dXRvcnM+PGF1dGgtYWRkcmVzcz5JTlNFUk0sIFU3NTgsIDY5MDA3IEx5b24sIEZyYW5jZS48L2F1
dGgtYWRkcmVzcz48dGl0bGVzPjx0aXRsZT5IaWdoIGRlbnNpdHkgbGlwb3Byb3RlaW4gaW5oaWJp
dHMgaGVwYXRpdGlzIEMgdmlydXMtbmV1dHJhbGl6aW5nIGFudGlib2RpZXMgYnkgc3RpbXVsYXRp
bmcgY2VsbCBlbnRyeSB2aWEgYWN0aXZhdGlvbiBvZiB0aGUgc2NhdmVuZ2VyIHJlY2VwdG9yIEJJ
PC90aXRsZT48c2Vjb25kYXJ5LXRpdGxlPkogQmlvbCBDaGVtPC9zZWNvbmRhcnktdGl0bGU+PGFs
dC10aXRsZT5UaGUgSm91cm5hbCBvZiBiaW9sb2dpY2FsIGNoZW1pc3RyeTwvYWx0LXRpdGxlPjwv
dGl0bGVzPjxwZXJpb2RpY2FsPjxmdWxsLXRpdGxlPkogQmlvbCBDaGVtPC9mdWxsLXRpdGxlPjwv
cGVyaW9kaWNhbD48cGFnZXM+MTgyODUtOTU8L3BhZ2VzPjx2b2x1bWU+MjgxPC92b2x1bWU+PG51
bWJlcj4yNzwvbnVtYmVyPjxlZGl0aW9uPjIwMDYvMDUvMDY8L2VkaXRpb24+PGtleXdvcmRzPjxr
ZXl3b3JkPkFuaW1hbHM8L2tleXdvcmQ+PGtleXdvcmQ+QW50aWJvZGllcywgTW9ub2Nsb25hbC9i
bG9vZC9pbW11bm9sb2d5PC9rZXl3b3JkPjxrZXl3b3JkPkFudGlib2R5IFNwZWNpZmljaXR5PC9r
ZXl3b3JkPjxrZXl3b3JkPkFudGlnZW5zLCBDRC9pbW11bm9sb2d5L21ldGFib2xpc208L2tleXdv
cmQ+PGtleXdvcmQ+QW50aWdlbnMsIENEODE8L2tleXdvcmQ+PGtleXdvcmQ+RXBpdG9wZXM8L2tl
eXdvcmQ+PGtleXdvcmQ+SGVwYWNpdmlydXMvKmltbXVub2xvZ3k8L2tleXdvcmQ+PGtleXdvcmQ+
SGVwYXRpdGlzIEMvYmxvb2Qvdmlyb2xvZ3k8L2tleXdvcmQ+PGtleXdvcmQ+SGVwYXRpdGlzIEMg
QW50aWJvZGllcy8qaW1tdW5vbG9neS9tZXRhYm9saXNtPC9rZXl3b3JkPjxrZXl3b3JkPkhlcGF0
aXRpcyBDLCBDaHJvbmljL2Jsb29kL3Zpcm9sb2d5PC9rZXl3b3JkPjxrZXl3b3JkPkh1bWFuczwv
a2V5d29yZD48a2V5d29yZD5JbW11bml0eSwgSW5uYXRlPC9rZXl3b3JkPjxrZXl3b3JkPkxpcG9w
cm90ZWlucywgSERMLyppbW11bm9sb2d5L21ldGFib2xpc20vcGhhcm1hY29sb2d5PC9rZXl3b3Jk
PjxrZXl3b3JkPlByb3RlaW4gQmluZGluZy9pbW11bm9sb2d5PC9rZXl3b3JkPjxrZXl3b3JkPlNj
YXZlbmdlciBSZWNlcHRvcnMsIENsYXNzIEIvKmltbXVub2xvZ3kvbWV0YWJvbGlzbTwva2V5d29y
ZD48a2V5d29yZD5WaXJ1cyBSZXBsaWNhdGlvbi9pbW11bm9sb2d5PC9rZXl3b3JkPjwva2V5d29y
ZHM+PGRhdGVzPjx5ZWFyPjIwMDY8L3llYXI+PHB1Yi1kYXRlcz48ZGF0ZT5KdWwgNzwvZGF0ZT48
L3B1Yi1kYXRlcz48L2RhdGVzPjxpc2JuPjAwMjEtOTI1OCAoUHJpbnQpJiN4RDswMDIxLTkyNTgg
KExpbmtpbmcpPC9pc2JuPjxhY2Nlc3Npb24tbnVtPjE2Njc1NDUwPC9hY2Nlc3Npb24tbnVtPjx3
b3JrLXR5cGU+UmVzZWFyY2ggU3VwcG9ydCwgTi5JLkguLCBFeHRyYW11cmFsJiN4RDtSZXNlYXJj
aCBTdXBwb3J0LCBOb24tVS5TLiBHb3YmYXBvczt0PC93b3JrLXR5cGU+PHVybHM+PHJlbGF0ZWQt
dXJscz48dXJsPmh0dHA6Ly93d3cubmNiaS5ubG0ubmloLmdvdi9wdWJtZWQvMTY2NzU0NTA8L3Vy
bD48dXJsPmh0dHA6Ly93d3cuamJjLm9yZy9jb250ZW50LzI4MS8yNy8xODI4NS5mdWxsLnBkZjwv
dXJsPjwvcmVsYXRlZC11cmxzPjwvdXJscz48ZWxlY3Ryb25pYy1yZXNvdXJjZS1udW0+MTAuMTA3
NC9qYmMuTTYwMjcwNjIwMDwvZWxlY3Ryb25pYy1yZXNvdXJjZS1udW0+PGxhbmd1YWdlPmVuZzwv
bGFuZ3VhZ2U+PC9yZWNvcmQ+PC9DaXRlPjwvRW5kTm90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4" w:tooltip="Voisset, 2006 #650" w:history="1">
        <w:r w:rsidR="000F07FA" w:rsidRPr="00EF2A4D">
          <w:rPr>
            <w:rFonts w:ascii="Book Antiqua" w:hAnsi="Book Antiqua"/>
            <w:noProof/>
            <w:sz w:val="24"/>
            <w:szCs w:val="24"/>
            <w:vertAlign w:val="superscript"/>
          </w:rPr>
          <w:t>24</w:t>
        </w:r>
      </w:hyperlink>
      <w:r w:rsidR="001D15C8">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2C6AFC" w:rsidRPr="00EF2A4D">
        <w:rPr>
          <w:rFonts w:ascii="Book Antiqua" w:hAnsi="Book Antiqua"/>
          <w:sz w:val="24"/>
          <w:szCs w:val="24"/>
        </w:rPr>
        <w:t xml:space="preserve">. </w:t>
      </w:r>
      <w:r w:rsidR="00FD3F56" w:rsidRPr="00EF2A4D">
        <w:rPr>
          <w:rFonts w:ascii="Book Antiqua" w:hAnsi="Book Antiqua"/>
          <w:sz w:val="24"/>
          <w:szCs w:val="24"/>
        </w:rPr>
        <w:t>In addition</w:t>
      </w:r>
      <w:r w:rsidR="00824DFB" w:rsidRPr="00EF2A4D">
        <w:rPr>
          <w:rFonts w:ascii="Book Antiqua" w:hAnsi="Book Antiqua"/>
          <w:sz w:val="24"/>
          <w:szCs w:val="24"/>
        </w:rPr>
        <w:t>, a</w:t>
      </w:r>
      <w:r w:rsidR="002C6AFC" w:rsidRPr="00EF2A4D">
        <w:rPr>
          <w:rFonts w:ascii="Book Antiqua" w:hAnsi="Book Antiqua"/>
          <w:sz w:val="24"/>
          <w:szCs w:val="24"/>
        </w:rPr>
        <w:t>ntibodies isolated from HCV</w:t>
      </w:r>
      <w:r w:rsidR="00824DFB" w:rsidRPr="00EF2A4D">
        <w:rPr>
          <w:rFonts w:ascii="Book Antiqua" w:hAnsi="Book Antiqua"/>
          <w:sz w:val="24"/>
          <w:szCs w:val="24"/>
        </w:rPr>
        <w:t xml:space="preserve">-infected patients </w:t>
      </w:r>
      <w:r w:rsidR="00BE0837" w:rsidRPr="00EF2A4D">
        <w:rPr>
          <w:rFonts w:ascii="Book Antiqua" w:hAnsi="Book Antiqua"/>
          <w:sz w:val="24"/>
          <w:szCs w:val="24"/>
        </w:rPr>
        <w:t>also suffer from</w:t>
      </w:r>
      <w:r w:rsidR="00824DFB" w:rsidRPr="00EF2A4D">
        <w:rPr>
          <w:rFonts w:ascii="Book Antiqua" w:hAnsi="Book Antiqua"/>
          <w:sz w:val="24"/>
          <w:szCs w:val="24"/>
        </w:rPr>
        <w:t xml:space="preserve"> reduced neutralization efficacy in the presence of </w:t>
      </w:r>
      <w:r w:rsidR="00BE0837" w:rsidRPr="00EF2A4D">
        <w:rPr>
          <w:rFonts w:ascii="Book Antiqua" w:hAnsi="Book Antiqua"/>
          <w:sz w:val="24"/>
          <w:szCs w:val="24"/>
        </w:rPr>
        <w:t xml:space="preserve">human serum or </w:t>
      </w:r>
      <w:r w:rsidR="00824DFB" w:rsidRPr="00EF2A4D">
        <w:rPr>
          <w:rFonts w:ascii="Book Antiqua" w:hAnsi="Book Antiqua"/>
          <w:sz w:val="24"/>
          <w:szCs w:val="24"/>
        </w:rPr>
        <w:t>HDL</w:t>
      </w:r>
      <w:r w:rsidR="003635E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VdPC9zdHlsZT48L0Rpc3BsYXlUZXh0PjxyZWNvcmQ+PHJlYy1udW1iZXI+MzA4PC9y
ZWMtbnVtYmVyPjxmb3JlaWduLWtleXM+PGtleSBhcHA9IkVOIiBkYi1pZD0idjB4d3ZlZHIydGVk
YXFlOXoyNXhhdjk0ZGRlZmF0eGF2cDA1IiB0aW1lc3RhbXA9IjEzMjgzNzYwNDAiPjMwODwva2V5
PjwvZm9yZWlnbi1rZXlzPjxyZWYtdHlwZSBuYW1lPSJKb3VybmFsIEFydGljbGUiPjE3PC9yZWYt
dHlwZT48Y29udHJpYnV0b3JzPjxhdXRob3JzPjxhdXRob3I+QmFydG9zY2gsIEIuPC9hdXRob3I+
PGF1dGhvcj5WZXJuZXksIEcuPC9hdXRob3I+PGF1dGhvcj5EcmV1eCwgTS48L2F1dGhvcj48YXV0
aG9yPkRvbm90LCBQLjwvYXV0aG9yPjxhdXRob3I+TW9yaWNlLCBZLjwvYXV0aG9yPjxhdXRob3I+
UGVuaW4sIEYuPC9hdXRob3I+PGF1dGhvcj5QYXdsb3Rza3ksIEouIE0uPC9hdXRob3I+PGF1dGhv
cj5MYXZpbGxldHRlLCBELjwvYXV0aG9yPjxhdXRob3I+Q29zc2V0LCBGLiBMLjwvYXV0aG9yPjwv
YXV0aG9ycz48L2NvbnRyaWJ1dG9ycz48YXV0aC1hZGRyZXNzPkxhYm9yYXRvaXJlIGRlIFZlY3Rv
cm9sb2dpZSBSZXRyb3ZpcmFsZSBldCBUaGVyYXBpZSBHZW5pcXVlLCBJTlNFUk0gVTQxMiwgRWNv
bGUgTm9ybWFsZSBTdXBlcmlldXJlIGRlIEx5b24sIElGUjEyOCBCaW9TY2llbmNlcyBMeW9uLUdl
cmxhbmQsIEx5b24sIEZyYW5jZS48L2F1dGgtYWRkcmVzcz48dGl0bGVzPjx0aXRsZT5BbiBpbnRl
cnBsYXkgYmV0d2VlbiBoeXBlcnZhcmlhYmxlIHJlZ2lvbiAxIG9mIHRoZSBoZXBhdGl0aXMgQyB2
aXJ1cyBFMiBnbHljb3Byb3RlaW4sIHRoZSBzY2F2ZW5nZXIgcmVjZXB0b3IgQkksIGFuZCBoaWdo
LWRlbnNpdHkgbGlwb3Byb3RlaW4gcHJvbW90ZXMgYm90aCBlbmhhbmNlbWVudCBvZiBpbmZlY3Rp
b24gYW5kIHByb3RlY3Rpb24gYWdhaW5zdCBuZXV0cmFsaXppbmcgYW50aWJvZGllczwvdGl0bGU+
PHNlY29uZGFyeS10aXRsZT5KIFZpcm9sPC9zZWNvbmRhcnktdGl0bGU+PGFsdC10aXRsZT5Kb3Vy
bmFsIG9mIHZpcm9sb2d5PC9hbHQtdGl0bGU+PC90aXRsZXM+PHBlcmlvZGljYWw+PGZ1bGwtdGl0
bGU+SiBWaXJvbDwvZnVsbC10aXRsZT48L3BlcmlvZGljYWw+PGFsdC1wZXJpb2RpY2FsPjxmdWxs
LXRpdGxlPkpvdXJuYWwgb2Ygdmlyb2xvZ3k8L2Z1bGwtdGl0bGU+PC9hbHQtcGVyaW9kaWNhbD48
cGFnZXM+ODIxNy0yOTwvcGFnZXM+PHZvbHVtZT43OTwvdm9sdW1lPjxudW1iZXI+MTM8L251bWJl
cj48ZWRpdGlvbj4yMDA1LzA2LzE2PC9lZGl0aW9uPjxrZXl3b3Jkcz48a2V5d29yZD5DYXJjaW5v
bWEsIEhlcGF0b2NlbGx1bGFyPC9rZXl3b3JkPjxrZXl3b3JkPkNlbGwgTGluZTwva2V5d29yZD48
a2V5d29yZD5DZWxsIExpbmUsIFR1bW9yPC9rZXl3b3JkPjxrZXl3b3JkPkNvbXBsZW1lbnRhcml0
eSBEZXRlcm1pbmluZyBSZWdpb25zLypnZW5ldGljcy9tZXRhYm9saXNtPC9rZXl3b3JkPjxrZXl3
b3JkPkhlcGFjaXZpcnVzL2dlbmV0aWNzLypwaHlzaW9sb2d5PC9rZXl3b3JkPjxrZXl3b3JkPkhl
cGF0aXRpcyBDL2Jsb29kPC9rZXl3b3JkPjxrZXl3b3JkPkhlcGF0aXRpcyBDIEFudGlib2RpZXMv
aW1tdW5vbG9neTwva2V5d29yZD48a2V5d29yZD5IdW1hbnM8L2tleXdvcmQ+PGtleXdvcmQ+TGlw
b3Byb3RlaW5zLCBIREwvKmJsb29kPC9rZXl3b3JkPjxrZXl3b3JkPkxpdmVyIE5lb3BsYXNtczwv
a2V5d29yZD48a2V5d29yZD5NdXRhZ2VuZXNpcywgU2l0ZS1EaXJlY3RlZDwva2V5d29yZD48a2V5
d29yZD5Qb2ludCBNdXRhdGlvbjwva2V5d29yZD48a2V5d29yZD5SZWNvbWJpbmFudCBQcm90ZWlu
cy9tZXRhYm9saXNtPC9rZXl3b3JkPjxrZXl3b3JkPlZpcmFsIEVudmVsb3BlIFByb3RlaW5zL2dl
bmV0aWNzLyptZXRhYm9saXNtPC9rZXl3b3JkPjwva2V5d29yZHM+PGRhdGVzPjx5ZWFyPjIwMDU8
L3llYXI+PHB1Yi1kYXRlcz48ZGF0ZT5KdWw8L2RhdGU+PC9wdWItZGF0ZXM+PC9kYXRlcz48aXNi
bj4wMDIyLTUzOFggKFByaW50KSYjeEQ7MDAyMi01MzhYIChMaW5raW5nKTwvaXNibj48YWNjZXNz
aW9uLW51bT4xNTk1NjU2NzwvYWNjZXNzaW9uLW51bT48d29yay10eXBlPlJlc2VhcmNoIFN1cHBv
cnQsIE5vbi1VLlMuIEdvdiZhcG9zO3Q8L3dvcmstdHlwZT48dXJscz48cmVsYXRlZC11cmxzPjx1
cmw+aHR0cDovL3d3dy5uY2JpLm5sbS5uaWguZ292L3B1Ym1lZC8xNTk1NjU2NzwvdXJsPjx1cmw+
aHR0cDovL2p2aS5hc20ub3JnL2NvbnRlbnQvNzkvMTMvODIxNy5mdWxsLnBkZjwvdXJsPjwvcmVs
YXRlZC11cmxzPjwvdXJscz48Y3VzdG9tMj4xMTQzNzA1PC9jdXN0b20yPjxlbGVjdHJvbmljLXJl
c291cmNlLW51bT4xMC4xMTI4L0pWSS43OS4xMy44MjE3LTgyMjkuMjAwNTwvZWxlY3Ryb25pYy1y
ZXNvdXJjZS1udW0+PGxhbmd1YWdlPmVuZzwvbGFuZ3VhZ2U+PC9yZWNvcmQ+PC9DaXRlPjxDaXRl
PjxBdXRob3I+Vm9pc3NldDwvQXV0aG9yPjxZZWFyPjIwMDY8L1llYXI+PFJlY051bT42NTA8L1Jl
Y051bT48cmVjb3JkPjxyZWMtbnVtYmVyPjY1MDwvcmVjLW51bWJlcj48Zm9yZWlnbi1rZXlzPjxr
ZXkgYXBwPSJFTiIgZGItaWQ9InYweHd2ZWRyMnRlZGFxZTl6MjV4YXY5NGRkZWZhdHhhdnAwNSIg
dGltZXN0YW1wPSIxMzM0OTM2MDk3Ij42NTA8L2tleT48L2ZvcmVpZ24ta2V5cz48cmVmLXR5cGUg
bmFtZT0iSm91cm5hbCBBcnRpY2xlIj4xNzwvcmVmLXR5cGU+PGNvbnRyaWJ1dG9ycz48YXV0aG9y
cz48YXV0aG9yPlZvaXNzZXQsIEMuPC9hdXRob3I+PGF1dGhvcj5PcCBkZSBCZWVjaywgQS48L2F1
dGhvcj48YXV0aG9yPkhvcmVsbG91LCBQLjwvYXV0aG9yPjxhdXRob3I+RHJldXgsIE0uPC9hdXRo
b3I+PGF1dGhvcj5HdXN0b3QsIFQuPC9hdXRob3I+PGF1dGhvcj5EdXZlcmxpZSwgRy48L2F1dGhv
cj48YXV0aG9yPkNvc3NldCwgRi4gTC48L2F1dGhvcj48YXV0aG9yPlZ1LURhYywgTi48L2F1dGhv
cj48YXV0aG9yPkR1YnVpc3NvbiwgSi48L2F1dGhvcj48L2F1dGhvcnM+PC9jb250cmlidXRvcnM+
PGF1dGgtYWRkcmVzcz5DTlJTLCBJbnN0aXR1dCBkZSBCaW9sb2dpZSBkZSBMaWxsZSAoVU1SODE2
MSksIEluc3RpdHV0IFBhc3RldXIgZGUgTGlsbGUsIDEgcnVlIENhbG1ldHRlLCBCUDQ0NywgNTkw
MjEgTGlsbGUgY2VkZXgsIEZyYW5jZS48L2F1dGgtYWRkcmVzcz48dGl0bGVzPjx0aXRsZT5IaWdo
LWRlbnNpdHkgbGlwb3Byb3RlaW5zIHJlZHVjZSB0aGUgbmV1dHJhbGl6aW5nIGVmZmVjdCBvZiBo
ZXBhdGl0aXMgQyB2aXJ1cyAoSENWKS1pbmZlY3RlZCBwYXRpZW50IGFudGlib2RpZXMgYnkgcHJv
bW90aW5nIEhDViBlbnRyeTwvdGl0bGU+PHNlY29uZGFyeS10aXRsZT5KIEdlbiBWaXJvbDwvc2Vj
b25kYXJ5LXRpdGxlPjxhbHQtdGl0bGU+VGhlIEpvdXJuYWwgb2YgZ2VuZXJhbCB2aXJvbG9neTwv
YWx0LXRpdGxlPjwvdGl0bGVzPjxwZXJpb2RpY2FsPjxmdWxsLXRpdGxlPkogR2VuIFZpcm9sPC9m
dWxsLXRpdGxlPjwvcGVyaW9kaWNhbD48cGFnZXM+MjU3Ny04MTwvcGFnZXM+PHZvbHVtZT44Nzwv
dm9sdW1lPjxudW1iZXI+UHQgOTwvbnVtYmVyPjxrZXl3b3Jkcz48a2V5d29yZD5BbnRpYm9kaWVz
LCBNb25vY2xvbmFsL2ltbXVub2xvZ3k8L2tleXdvcmQ+PGtleXdvcmQ+SGVwYWNpdmlydXMvKnBh
dGhvZ2VuaWNpdHkvcGh5c2lvbG9neTwva2V5d29yZD48a2V5d29yZD5IZXBhdGl0aXMgQy9ibG9v
ZC9pbW11bm9sb2d5L3Zpcm9sb2d5PC9rZXl3b3JkPjxrZXl3b3JkPkhlcGF0aXRpcyBDIEFudGli
b2RpZXMvKmltbXVub2xvZ3k8L2tleXdvcmQ+PGtleXdvcmQ+SHVtYW5zPC9rZXl3b3JkPjxrZXl3
b3JkPkxpcG9wcm90ZWlucywgSERML2ltbXVub2xvZ3kvKnBoeXNpb2xvZ3k8L2tleXdvcmQ+PGtl
eXdvcmQ+TmV1dHJhbGl6YXRpb24gVGVzdHM8L2tleXdvcmQ+PGtleXdvcmQ+U2NhdmVuZ2VyIFJl
Y2VwdG9ycywgQ2xhc3MgQi9waHlzaW9sb2d5PC9rZXl3b3JkPjwva2V5d29yZHM+PGRhdGVzPjx5
ZWFyPjIwMDY8L3llYXI+PHB1Yi1kYXRlcz48ZGF0ZT5TZXA8L2RhdGU+PC9wdWItZGF0ZXM+PC9k
YXRlcz48aXNibj4wMDIyLTEzMTcgKFByaW50KSYjeEQ7MDAyMi0xMzE3IChMaW5raW5nKTwvaXNi
bj48YWNjZXNzaW9uLW51bT4xNjg5NDE5NjwvYWNjZXNzaW9uLW51bT48dXJscz48cmVsYXRlZC11
cmxzPjx1cmw+aHR0cDovL3d3dy5uY2JpLm5sbS5uaWguZ292L3B1Ym1lZC8xNjg5NDE5NjwvdXJs
PjwvcmVsYXRlZC11cmxzPjwvdXJscz48ZWxlY3Ryb25pYy1yZXNvdXJjZS1udW0+MTAuMTA5OS92
aXIuMC44MTkzMi0wPC9lbGVjdHJvbmljLXJlc291cmNlLW51bT48bGFuZ3VhZ2U+RW5nbGlzaDwv
bGFuZ3VhZ2U+PC9yZWNvcmQ+PC9DaXRlPjxDaXRlPjxBdXRob3I+TGF2aWxsZXR0ZTwvQXV0aG9y
PjxZZWFyPjIwMDU8L1llYXI+PFJlY051bT4xMTQwPC9SZWNOdW0+PHJlY29yZD48cmVjLW51bWJl
cj4xMTQwPC9yZWMtbnVtYmVyPjxmb3JlaWduLWtleXM+PGtleSBhcHA9IkVOIiBkYi1pZD0idjB4
d3ZlZHIydGVkYXFlOXoyNXhhdjk0ZGRlZmF0eGF2cDA1IiB0aW1lc3RhbXA9IjEzODc1NDY3MzMi
PjExNDA8L2tleT48L2ZvcmVpZ24ta2V5cz48cmVmLXR5cGUgbmFtZT0iSm91cm5hbCBBcnRpY2xl
Ij4xNzwvcmVmLXR5cGU+PGNvbnRyaWJ1dG9ycz48YXV0aG9ycz48YXV0aG9yPkxhdmlsbGV0dGUs
IEQuPC9hdXRob3I+PGF1dGhvcj5Nb3JpY2UsIFkuPC9hdXRob3I+PGF1dGhvcj5HZXJtYW5pZGlz
LCBHLjwvYXV0aG9yPjxhdXRob3I+RG9ub3QsIFAuPC9hdXRob3I+PGF1dGhvcj5Tb3VsaWVyLCBB
LjwvYXV0aG9yPjxhdXRob3I+UGFna2Fsb3MsIEUuPC9hdXRob3I+PGF1dGhvcj5TYWtlbGxhcmlv
dSwgRy48L2F1dGhvcj48YXV0aG9yPkludHJhdG9yLCBMLjwvYXV0aG9yPjxhdXRob3I+QmFydG9z
Y2gsIEIuPC9hdXRob3I+PGF1dGhvcj5QYXdsb3Rza3ksIEouIE0uPC9hdXRob3I+PGF1dGhvcj5D
b3NzZXQsIEYuIEwuPC9hdXRob3I+PC9hdXRob3JzPjwvY29udHJpYnV0b3JzPjxhdXRoLWFkZHJl
c3M+TFZSVEcsIEVOUyBkZSBMeW9uLCA0NiBBbGxlZSBkJmFwb3M7SXRhbGllLCA2OTM2NCBMeW9u
IENlZGV4IDA3LCBGcmFuY2UuPC9hdXRoLWFkZHJlc3M+PHRpdGxlcz48dGl0bGU+SHVtYW4gc2Vy
dW0gZmFjaWxpdGF0ZXMgaGVwYXRpdGlzIEMgdmlydXMgaW5mZWN0aW9uLCBhbmQgbmV1dHJhbGl6
aW5nIHJlc3BvbnNlcyBpbnZlcnNlbHkgY29ycmVsYXRlIHdpdGggdmlyYWwgcmVwbGljYXRpb24g
a2luZXRpY3MgYXQgdGhlIGFjdXRlIHBoYXNlIG9mIGhlcGF0aXRpcyBDIHZpcnVzIGluZmVjdGlv
bj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NjAyMy0zNDwvcGFnZXM+PHZvbHVtZT43OTwvdm9sdW1lPjxudW1iZXI+
MTA8L251bWJlcj48ZWRpdGlvbj4yMDA1LzA0LzI5PC9lZGl0aW9uPjxrZXl3b3Jkcz48a2V5d29y
ZD5BY3V0ZSBEaXNlYXNlPC9rZXl3b3JkPjxrZXl3b3JkPkFkdWx0PC9rZXl3b3JkPjxrZXl3b3Jk
PkFnZWQ8L2tleXdvcmQ+PGtleXdvcmQ+QWxhbmluZSBUcmFuc2FtaW5hc2UvYmxvb2Q8L2tleXdv
cmQ+PGtleXdvcmQ+QW1pbm8gQWNpZCBTZXF1ZW5jZTwva2V5d29yZD48a2V5d29yZD5Db2hvcnQg
U3R1ZGllczwva2V5d29yZD48a2V5d29yZD5GZW1hbGU8L2tleXdvcmQ+PGtleXdvcmQ+R2Vub3R5
cGU8L2tleXdvcmQ+PGtleXdvcmQ+SGVwYWNpdmlydXMvZ2VuZXRpY3MvKmltbXVub2xvZ3k8L2tl
eXdvcmQ+PGtleXdvcmQ+SGVwYXRpdGlzIEMvKmJsb29kLyp2aXJvbG9neTwva2V5d29yZD48a2V5
d29yZD5IZXBhdGl0aXMgQyBBbnRpYm9kaWVzLypibG9vZDwva2V5d29yZD48a2V5d29yZD5IdW1h
bnM8L2tleXdvcmQ+PGtleXdvcmQ+TWFsZTwva2V5d29yZD48a2V5d29yZD5NaWRkbGUgQWdlZDwv
a2V5d29yZD48a2V5d29yZD5Nb2xlY3VsYXIgU2VxdWVuY2UgRGF0YTwva2V5d29yZD48a2V5d29y
ZD5TZXF1ZW5jZSBBbGlnbm1lbnQ8L2tleXdvcmQ+PGtleXdvcmQ+VGltZSBGYWN0b3JzPC9rZXl3
b3JkPjxrZXl3b3JkPlZpcmFsIEVudmVsb3BlIFByb3RlaW5zL2dlbmV0aWNzPC9rZXl3b3JkPjxr
ZXl3b3JkPlZpcmVtaWE8L2tleXdvcmQ+PGtleXdvcmQ+VmlydXMgUmVwbGljYXRpb248L2tleXdv
cmQ+PC9rZXl3b3Jkcz48ZGF0ZXM+PHllYXI+MjAwNTwveWVhcj48cHViLWRhdGVzPjxkYXRlPk1h
eTwvZGF0ZT48L3B1Yi1kYXRlcz48L2RhdGVzPjxpc2JuPjAwMjItNTM4WCAoUHJpbnQpJiN4RDsw
MDIyLTUzOFggKExpbmtpbmcpPC9pc2JuPjxhY2Nlc3Npb24tbnVtPjE1ODU3OTg4PC9hY2Nlc3Np
b24tbnVtPjx3b3JrLXR5cGU+Q29tcGFyYXRpdmUgU3R1ZHkmI3hEO1Jlc2VhcmNoIFN1cHBvcnQs
IE5vbi1VLlMuIEdvdiZhcG9zO3Q8L3dvcmstdHlwZT48dXJscz48cmVsYXRlZC11cmxzPjx1cmw+
aHR0cDovL3d3dy5uY2JpLm5sbS5uaWguZ292L3B1Ym1lZC8xNTg1Nzk4ODwvdXJsPjx1cmw+aHR0
cDovL2p2aS5hc20ub3JnL2NvbnRlbnQvNzkvMTAvNjAyMy5mdWxsLnBkZjwvdXJsPjwvcmVsYXRl
ZC11cmxzPjwvdXJscz48Y3VzdG9tMj4xMDkxNjg5PC9jdXN0b20yPjxlbGVjdHJvbmljLXJlc291
cmNlLW51bT4xMC4xMTI4L0pWSS43OS4xMC42MDIzLTYwMzQuMjAwNTwvZWxlY3Ryb25pYy1yZXNv
dXJjZS1udW0+PGxhbmd1YWdlPmVuZzwvbGFuZ3VhZ2U+PC9yZWNvcmQ+PC9DaXRlPjwvRW5kTm90
ZT4A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CYXJ0b3NjaDwvQXV0aG9yPjxZZWFyPjIwMDU8L1llYXI+
PFJlY051bT4zMDg8L1JlY051bT48RGlzcGxheVRleHQ+PHN0eWxlIGZhY2U9InN1cGVyc2NyaXB0
Ij5bMjMtMjVdPC9zdHlsZT48L0Rpc3BsYXlUZXh0PjxyZWNvcmQ+PHJlYy1udW1iZXI+MzA4PC9y
ZWMtbnVtYmVyPjxmb3JlaWduLWtleXM+PGtleSBhcHA9IkVOIiBkYi1pZD0idjB4d3ZlZHIydGVk
YXFlOXoyNXhhdjk0ZGRlZmF0eGF2cDA1IiB0aW1lc3RhbXA9IjEzMjgzNzYwNDAiPjMwODwva2V5
PjwvZm9yZWlnbi1rZXlzPjxyZWYtdHlwZSBuYW1lPSJKb3VybmFsIEFydGljbGUiPjE3PC9yZWYt
dHlwZT48Y29udHJpYnV0b3JzPjxhdXRob3JzPjxhdXRob3I+QmFydG9zY2gsIEIuPC9hdXRob3I+
PGF1dGhvcj5WZXJuZXksIEcuPC9hdXRob3I+PGF1dGhvcj5EcmV1eCwgTS48L2F1dGhvcj48YXV0
aG9yPkRvbm90LCBQLjwvYXV0aG9yPjxhdXRob3I+TW9yaWNlLCBZLjwvYXV0aG9yPjxhdXRob3I+
UGVuaW4sIEYuPC9hdXRob3I+PGF1dGhvcj5QYXdsb3Rza3ksIEouIE0uPC9hdXRob3I+PGF1dGhv
cj5MYXZpbGxldHRlLCBELjwvYXV0aG9yPjxhdXRob3I+Q29zc2V0LCBGLiBMLjwvYXV0aG9yPjwv
YXV0aG9ycz48L2NvbnRyaWJ1dG9ycz48YXV0aC1hZGRyZXNzPkxhYm9yYXRvaXJlIGRlIFZlY3Rv
cm9sb2dpZSBSZXRyb3ZpcmFsZSBldCBUaGVyYXBpZSBHZW5pcXVlLCBJTlNFUk0gVTQxMiwgRWNv
bGUgTm9ybWFsZSBTdXBlcmlldXJlIGRlIEx5b24sIElGUjEyOCBCaW9TY2llbmNlcyBMeW9uLUdl
cmxhbmQsIEx5b24sIEZyYW5jZS48L2F1dGgtYWRkcmVzcz48dGl0bGVzPjx0aXRsZT5BbiBpbnRl
cnBsYXkgYmV0d2VlbiBoeXBlcnZhcmlhYmxlIHJlZ2lvbiAxIG9mIHRoZSBoZXBhdGl0aXMgQyB2
aXJ1cyBFMiBnbHljb3Byb3RlaW4sIHRoZSBzY2F2ZW5nZXIgcmVjZXB0b3IgQkksIGFuZCBoaWdo
LWRlbnNpdHkgbGlwb3Byb3RlaW4gcHJvbW90ZXMgYm90aCBlbmhhbmNlbWVudCBvZiBpbmZlY3Rp
b24gYW5kIHByb3RlY3Rpb24gYWdhaW5zdCBuZXV0cmFsaXppbmcgYW50aWJvZGllczwvdGl0bGU+
PHNlY29uZGFyeS10aXRsZT5KIFZpcm9sPC9zZWNvbmRhcnktdGl0bGU+PGFsdC10aXRsZT5Kb3Vy
bmFsIG9mIHZpcm9sb2d5PC9hbHQtdGl0bGU+PC90aXRsZXM+PHBlcmlvZGljYWw+PGZ1bGwtdGl0
bGU+SiBWaXJvbDwvZnVsbC10aXRsZT48L3BlcmlvZGljYWw+PGFsdC1wZXJpb2RpY2FsPjxmdWxs
LXRpdGxlPkpvdXJuYWwgb2Ygdmlyb2xvZ3k8L2Z1bGwtdGl0bGU+PC9hbHQtcGVyaW9kaWNhbD48
cGFnZXM+ODIxNy0yOTwvcGFnZXM+PHZvbHVtZT43OTwvdm9sdW1lPjxudW1iZXI+MTM8L251bWJl
cj48ZWRpdGlvbj4yMDA1LzA2LzE2PC9lZGl0aW9uPjxrZXl3b3Jkcz48a2V5d29yZD5DYXJjaW5v
bWEsIEhlcGF0b2NlbGx1bGFyPC9rZXl3b3JkPjxrZXl3b3JkPkNlbGwgTGluZTwva2V5d29yZD48
a2V5d29yZD5DZWxsIExpbmUsIFR1bW9yPC9rZXl3b3JkPjxrZXl3b3JkPkNvbXBsZW1lbnRhcml0
eSBEZXRlcm1pbmluZyBSZWdpb25zLypnZW5ldGljcy9tZXRhYm9saXNtPC9rZXl3b3JkPjxrZXl3
b3JkPkhlcGFjaXZpcnVzL2dlbmV0aWNzLypwaHlzaW9sb2d5PC9rZXl3b3JkPjxrZXl3b3JkPkhl
cGF0aXRpcyBDL2Jsb29kPC9rZXl3b3JkPjxrZXl3b3JkPkhlcGF0aXRpcyBDIEFudGlib2RpZXMv
aW1tdW5vbG9neTwva2V5d29yZD48a2V5d29yZD5IdW1hbnM8L2tleXdvcmQ+PGtleXdvcmQ+TGlw
b3Byb3RlaW5zLCBIREwvKmJsb29kPC9rZXl3b3JkPjxrZXl3b3JkPkxpdmVyIE5lb3BsYXNtczwv
a2V5d29yZD48a2V5d29yZD5NdXRhZ2VuZXNpcywgU2l0ZS1EaXJlY3RlZDwva2V5d29yZD48a2V5
d29yZD5Qb2ludCBNdXRhdGlvbjwva2V5d29yZD48a2V5d29yZD5SZWNvbWJpbmFudCBQcm90ZWlu
cy9tZXRhYm9saXNtPC9rZXl3b3JkPjxrZXl3b3JkPlZpcmFsIEVudmVsb3BlIFByb3RlaW5zL2dl
bmV0aWNzLyptZXRhYm9saXNtPC9rZXl3b3JkPjwva2V5d29yZHM+PGRhdGVzPjx5ZWFyPjIwMDU8
L3llYXI+PHB1Yi1kYXRlcz48ZGF0ZT5KdWw8L2RhdGU+PC9wdWItZGF0ZXM+PC9kYXRlcz48aXNi
bj4wMDIyLTUzOFggKFByaW50KSYjeEQ7MDAyMi01MzhYIChMaW5raW5nKTwvaXNibj48YWNjZXNz
aW9uLW51bT4xNTk1NjU2NzwvYWNjZXNzaW9uLW51bT48d29yay10eXBlPlJlc2VhcmNoIFN1cHBv
cnQsIE5vbi1VLlMuIEdvdiZhcG9zO3Q8L3dvcmstdHlwZT48dXJscz48cmVsYXRlZC11cmxzPjx1
cmw+aHR0cDovL3d3dy5uY2JpLm5sbS5uaWguZ292L3B1Ym1lZC8xNTk1NjU2NzwvdXJsPjx1cmw+
aHR0cDovL2p2aS5hc20ub3JnL2NvbnRlbnQvNzkvMTMvODIxNy5mdWxsLnBkZjwvdXJsPjwvcmVs
YXRlZC11cmxzPjwvdXJscz48Y3VzdG9tMj4xMTQzNzA1PC9jdXN0b20yPjxlbGVjdHJvbmljLXJl
c291cmNlLW51bT4xMC4xMTI4L0pWSS43OS4xMy44MjE3LTgyMjkuMjAwNTwvZWxlY3Ryb25pYy1y
ZXNvdXJjZS1udW0+PGxhbmd1YWdlPmVuZzwvbGFuZ3VhZ2U+PC9yZWNvcmQ+PC9DaXRlPjxDaXRl
PjxBdXRob3I+Vm9pc3NldDwvQXV0aG9yPjxZZWFyPjIwMDY8L1llYXI+PFJlY051bT42NTA8L1Jl
Y051bT48cmVjb3JkPjxyZWMtbnVtYmVyPjY1MDwvcmVjLW51bWJlcj48Zm9yZWlnbi1rZXlzPjxr
ZXkgYXBwPSJFTiIgZGItaWQ9InYweHd2ZWRyMnRlZGFxZTl6MjV4YXY5NGRkZWZhdHhhdnAwNSIg
dGltZXN0YW1wPSIxMzM0OTM2MDk3Ij42NTA8L2tleT48L2ZvcmVpZ24ta2V5cz48cmVmLXR5cGUg
bmFtZT0iSm91cm5hbCBBcnRpY2xlIj4xNzwvcmVmLXR5cGU+PGNvbnRyaWJ1dG9ycz48YXV0aG9y
cz48YXV0aG9yPlZvaXNzZXQsIEMuPC9hdXRob3I+PGF1dGhvcj5PcCBkZSBCZWVjaywgQS48L2F1
dGhvcj48YXV0aG9yPkhvcmVsbG91LCBQLjwvYXV0aG9yPjxhdXRob3I+RHJldXgsIE0uPC9hdXRo
b3I+PGF1dGhvcj5HdXN0b3QsIFQuPC9hdXRob3I+PGF1dGhvcj5EdXZlcmxpZSwgRy48L2F1dGhv
cj48YXV0aG9yPkNvc3NldCwgRi4gTC48L2F1dGhvcj48YXV0aG9yPlZ1LURhYywgTi48L2F1dGhv
cj48YXV0aG9yPkR1YnVpc3NvbiwgSi48L2F1dGhvcj48L2F1dGhvcnM+PC9jb250cmlidXRvcnM+
PGF1dGgtYWRkcmVzcz5DTlJTLCBJbnN0aXR1dCBkZSBCaW9sb2dpZSBkZSBMaWxsZSAoVU1SODE2
MSksIEluc3RpdHV0IFBhc3RldXIgZGUgTGlsbGUsIDEgcnVlIENhbG1ldHRlLCBCUDQ0NywgNTkw
MjEgTGlsbGUgY2VkZXgsIEZyYW5jZS48L2F1dGgtYWRkcmVzcz48dGl0bGVzPjx0aXRsZT5IaWdo
LWRlbnNpdHkgbGlwb3Byb3RlaW5zIHJlZHVjZSB0aGUgbmV1dHJhbGl6aW5nIGVmZmVjdCBvZiBo
ZXBhdGl0aXMgQyB2aXJ1cyAoSENWKS1pbmZlY3RlZCBwYXRpZW50IGFudGlib2RpZXMgYnkgcHJv
bW90aW5nIEhDViBlbnRyeTwvdGl0bGU+PHNlY29uZGFyeS10aXRsZT5KIEdlbiBWaXJvbDwvc2Vj
b25kYXJ5LXRpdGxlPjxhbHQtdGl0bGU+VGhlIEpvdXJuYWwgb2YgZ2VuZXJhbCB2aXJvbG9neTwv
YWx0LXRpdGxlPjwvdGl0bGVzPjxwZXJpb2RpY2FsPjxmdWxsLXRpdGxlPkogR2VuIFZpcm9sPC9m
dWxsLXRpdGxlPjwvcGVyaW9kaWNhbD48cGFnZXM+MjU3Ny04MTwvcGFnZXM+PHZvbHVtZT44Nzwv
dm9sdW1lPjxudW1iZXI+UHQgOTwvbnVtYmVyPjxrZXl3b3Jkcz48a2V5d29yZD5BbnRpYm9kaWVz
LCBNb25vY2xvbmFsL2ltbXVub2xvZ3k8L2tleXdvcmQ+PGtleXdvcmQ+SGVwYWNpdmlydXMvKnBh
dGhvZ2VuaWNpdHkvcGh5c2lvbG9neTwva2V5d29yZD48a2V5d29yZD5IZXBhdGl0aXMgQy9ibG9v
ZC9pbW11bm9sb2d5L3Zpcm9sb2d5PC9rZXl3b3JkPjxrZXl3b3JkPkhlcGF0aXRpcyBDIEFudGli
b2RpZXMvKmltbXVub2xvZ3k8L2tleXdvcmQ+PGtleXdvcmQ+SHVtYW5zPC9rZXl3b3JkPjxrZXl3
b3JkPkxpcG9wcm90ZWlucywgSERML2ltbXVub2xvZ3kvKnBoeXNpb2xvZ3k8L2tleXdvcmQ+PGtl
eXdvcmQ+TmV1dHJhbGl6YXRpb24gVGVzdHM8L2tleXdvcmQ+PGtleXdvcmQ+U2NhdmVuZ2VyIFJl
Y2VwdG9ycywgQ2xhc3MgQi9waHlzaW9sb2d5PC9rZXl3b3JkPjwva2V5d29yZHM+PGRhdGVzPjx5
ZWFyPjIwMDY8L3llYXI+PHB1Yi1kYXRlcz48ZGF0ZT5TZXA8L2RhdGU+PC9wdWItZGF0ZXM+PC9k
YXRlcz48aXNibj4wMDIyLTEzMTcgKFByaW50KSYjeEQ7MDAyMi0xMzE3IChMaW5raW5nKTwvaXNi
bj48YWNjZXNzaW9uLW51bT4xNjg5NDE5NjwvYWNjZXNzaW9uLW51bT48dXJscz48cmVsYXRlZC11
cmxzPjx1cmw+aHR0cDovL3d3dy5uY2JpLm5sbS5uaWguZ292L3B1Ym1lZC8xNjg5NDE5NjwvdXJs
PjwvcmVsYXRlZC11cmxzPjwvdXJscz48ZWxlY3Ryb25pYy1yZXNvdXJjZS1udW0+MTAuMTA5OS92
aXIuMC44MTkzMi0wPC9lbGVjdHJvbmljLXJlc291cmNlLW51bT48bGFuZ3VhZ2U+RW5nbGlzaDwv
bGFuZ3VhZ2U+PC9yZWNvcmQ+PC9DaXRlPjxDaXRlPjxBdXRob3I+TGF2aWxsZXR0ZTwvQXV0aG9y
PjxZZWFyPjIwMDU8L1llYXI+PFJlY051bT4xMTQwPC9SZWNOdW0+PHJlY29yZD48cmVjLW51bWJl
cj4xMTQwPC9yZWMtbnVtYmVyPjxmb3JlaWduLWtleXM+PGtleSBhcHA9IkVOIiBkYi1pZD0idjB4
d3ZlZHIydGVkYXFlOXoyNXhhdjk0ZGRlZmF0eGF2cDA1IiB0aW1lc3RhbXA9IjEzODc1NDY3MzMi
PjExNDA8L2tleT48L2ZvcmVpZ24ta2V5cz48cmVmLXR5cGUgbmFtZT0iSm91cm5hbCBBcnRpY2xl
Ij4xNzwvcmVmLXR5cGU+PGNvbnRyaWJ1dG9ycz48YXV0aG9ycz48YXV0aG9yPkxhdmlsbGV0dGUs
IEQuPC9hdXRob3I+PGF1dGhvcj5Nb3JpY2UsIFkuPC9hdXRob3I+PGF1dGhvcj5HZXJtYW5pZGlz
LCBHLjwvYXV0aG9yPjxhdXRob3I+RG9ub3QsIFAuPC9hdXRob3I+PGF1dGhvcj5Tb3VsaWVyLCBB
LjwvYXV0aG9yPjxhdXRob3I+UGFna2Fsb3MsIEUuPC9hdXRob3I+PGF1dGhvcj5TYWtlbGxhcmlv
dSwgRy48L2F1dGhvcj48YXV0aG9yPkludHJhdG9yLCBMLjwvYXV0aG9yPjxhdXRob3I+QmFydG9z
Y2gsIEIuPC9hdXRob3I+PGF1dGhvcj5QYXdsb3Rza3ksIEouIE0uPC9hdXRob3I+PGF1dGhvcj5D
b3NzZXQsIEYuIEwuPC9hdXRob3I+PC9hdXRob3JzPjwvY29udHJpYnV0b3JzPjxhdXRoLWFkZHJl
c3M+TFZSVEcsIEVOUyBkZSBMeW9uLCA0NiBBbGxlZSBkJmFwb3M7SXRhbGllLCA2OTM2NCBMeW9u
IENlZGV4IDA3LCBGcmFuY2UuPC9hdXRoLWFkZHJlc3M+PHRpdGxlcz48dGl0bGU+SHVtYW4gc2Vy
dW0gZmFjaWxpdGF0ZXMgaGVwYXRpdGlzIEMgdmlydXMgaW5mZWN0aW9uLCBhbmQgbmV1dHJhbGl6
aW5nIHJlc3BvbnNlcyBpbnZlcnNlbHkgY29ycmVsYXRlIHdpdGggdmlyYWwgcmVwbGljYXRpb24g
a2luZXRpY3MgYXQgdGhlIGFjdXRlIHBoYXNlIG9mIGhlcGF0aXRpcyBDIHZpcnVzIGluZmVjdGlv
bj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NjAyMy0zNDwvcGFnZXM+PHZvbHVtZT43OTwvdm9sdW1lPjxudW1iZXI+
MTA8L251bWJlcj48ZWRpdGlvbj4yMDA1LzA0LzI5PC9lZGl0aW9uPjxrZXl3b3Jkcz48a2V5d29y
ZD5BY3V0ZSBEaXNlYXNlPC9rZXl3b3JkPjxrZXl3b3JkPkFkdWx0PC9rZXl3b3JkPjxrZXl3b3Jk
PkFnZWQ8L2tleXdvcmQ+PGtleXdvcmQ+QWxhbmluZSBUcmFuc2FtaW5hc2UvYmxvb2Q8L2tleXdv
cmQ+PGtleXdvcmQ+QW1pbm8gQWNpZCBTZXF1ZW5jZTwva2V5d29yZD48a2V5d29yZD5Db2hvcnQg
U3R1ZGllczwva2V5d29yZD48a2V5d29yZD5GZW1hbGU8L2tleXdvcmQ+PGtleXdvcmQ+R2Vub3R5
cGU8L2tleXdvcmQ+PGtleXdvcmQ+SGVwYWNpdmlydXMvZ2VuZXRpY3MvKmltbXVub2xvZ3k8L2tl
eXdvcmQ+PGtleXdvcmQ+SGVwYXRpdGlzIEMvKmJsb29kLyp2aXJvbG9neTwva2V5d29yZD48a2V5
d29yZD5IZXBhdGl0aXMgQyBBbnRpYm9kaWVzLypibG9vZDwva2V5d29yZD48a2V5d29yZD5IdW1h
bnM8L2tleXdvcmQ+PGtleXdvcmQ+TWFsZTwva2V5d29yZD48a2V5d29yZD5NaWRkbGUgQWdlZDwv
a2V5d29yZD48a2V5d29yZD5Nb2xlY3VsYXIgU2VxdWVuY2UgRGF0YTwva2V5d29yZD48a2V5d29y
ZD5TZXF1ZW5jZSBBbGlnbm1lbnQ8L2tleXdvcmQ+PGtleXdvcmQ+VGltZSBGYWN0b3JzPC9rZXl3
b3JkPjxrZXl3b3JkPlZpcmFsIEVudmVsb3BlIFByb3RlaW5zL2dlbmV0aWNzPC9rZXl3b3JkPjxr
ZXl3b3JkPlZpcmVtaWE8L2tleXdvcmQ+PGtleXdvcmQ+VmlydXMgUmVwbGljYXRpb248L2tleXdv
cmQ+PC9rZXl3b3Jkcz48ZGF0ZXM+PHllYXI+MjAwNTwveWVhcj48cHViLWRhdGVzPjxkYXRlPk1h
eTwvZGF0ZT48L3B1Yi1kYXRlcz48L2RhdGVzPjxpc2JuPjAwMjItNTM4WCAoUHJpbnQpJiN4RDsw
MDIyLTUzOFggKExpbmtpbmcpPC9pc2JuPjxhY2Nlc3Npb24tbnVtPjE1ODU3OTg4PC9hY2Nlc3Np
b24tbnVtPjx3b3JrLXR5cGU+Q29tcGFyYXRpdmUgU3R1ZHkmI3hEO1Jlc2VhcmNoIFN1cHBvcnQs
IE5vbi1VLlMuIEdvdiZhcG9zO3Q8L3dvcmstdHlwZT48dXJscz48cmVsYXRlZC11cmxzPjx1cmw+
aHR0cDovL3d3dy5uY2JpLm5sbS5uaWguZ292L3B1Ym1lZC8xNTg1Nzk4ODwvdXJsPjx1cmw+aHR0
cDovL2p2aS5hc20ub3JnL2NvbnRlbnQvNzkvMTAvNjAyMy5mdWxsLnBkZjwvdXJsPjwvcmVsYXRl
ZC11cmxzPjwvdXJscz48Y3VzdG9tMj4xMDkxNjg5PC9jdXN0b20yPjxlbGVjdHJvbmljLXJlc291
cmNlLW51bT4xMC4xMTI4L0pWSS43OS4xMC42MDIzLTYwMzQuMjAwNTwvZWxlY3Ryb25pYy1yZXNv
dXJjZS1udW0+PGxhbmd1YWdlPmVuZzwvbGFuZ3VhZ2U+PC9yZWNvcmQ+PC9DaXRlPjwvRW5kTm90
ZT4A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3" w:tooltip="Bartosch, 2005 #308" w:history="1">
        <w:r w:rsidR="000F07FA" w:rsidRPr="00EF2A4D">
          <w:rPr>
            <w:rFonts w:ascii="Book Antiqua" w:hAnsi="Book Antiqua"/>
            <w:noProof/>
            <w:sz w:val="24"/>
            <w:szCs w:val="24"/>
            <w:vertAlign w:val="superscript"/>
          </w:rPr>
          <w:t>23-25</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824DFB" w:rsidRPr="00EF2A4D">
        <w:rPr>
          <w:rFonts w:ascii="Book Antiqua" w:hAnsi="Book Antiqua"/>
          <w:sz w:val="24"/>
          <w:szCs w:val="24"/>
        </w:rPr>
        <w:t>.</w:t>
      </w:r>
      <w:r w:rsidR="000E3FC9" w:rsidRPr="00EF2A4D">
        <w:rPr>
          <w:rFonts w:ascii="Book Antiqua" w:hAnsi="Book Antiqua"/>
          <w:sz w:val="24"/>
          <w:szCs w:val="24"/>
        </w:rPr>
        <w:t xml:space="preserve"> </w:t>
      </w:r>
      <w:r w:rsidR="00624F17" w:rsidRPr="00EF2A4D">
        <w:rPr>
          <w:rFonts w:ascii="Book Antiqua" w:hAnsi="Book Antiqua"/>
          <w:sz w:val="24"/>
          <w:szCs w:val="24"/>
        </w:rPr>
        <w:t>Inhibition of SR-BI’s lipid transfer restore</w:t>
      </w:r>
      <w:r w:rsidR="009B0D9C" w:rsidRPr="00EF2A4D">
        <w:rPr>
          <w:rFonts w:ascii="Book Antiqua" w:hAnsi="Book Antiqua"/>
          <w:sz w:val="24"/>
          <w:szCs w:val="24"/>
        </w:rPr>
        <w:t>s</w:t>
      </w:r>
      <w:r w:rsidR="00624F17" w:rsidRPr="00EF2A4D">
        <w:rPr>
          <w:rFonts w:ascii="Book Antiqua" w:hAnsi="Book Antiqua"/>
          <w:sz w:val="24"/>
          <w:szCs w:val="24"/>
        </w:rPr>
        <w:t xml:space="preserve"> neutralization by anti-HCV antibodies in the presence of human ser</w:t>
      </w:r>
      <w:r w:rsidR="009B0D9C" w:rsidRPr="00EF2A4D">
        <w:rPr>
          <w:rFonts w:ascii="Book Antiqua" w:hAnsi="Book Antiqua"/>
          <w:sz w:val="24"/>
          <w:szCs w:val="24"/>
        </w:rPr>
        <w:t>um</w:t>
      </w:r>
      <w:r w:rsidR="003635E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MjMsIDI0LCA3M108L3N0eWxlPjwvRGlzcGxheVRleHQ+PHJlY29yZD48cmVjLW51bWJlcj44OTY8
L3JlYy1udW1iZXI+PGZvcmVpZ24ta2V5cz48a2V5IGFwcD0iRU4iIGRiLWlkPSJ2MHh3dmVkcjJ0
ZWRhcWU5ejI1eGF2OTRkZGVmYXR4YXZwMDUiIHRpbWVzdGFtcD0iMTM3NTk2Mjg4MiI+ODk2PC9r
ZXk+PC9mb3JlaWduLWtleXM+PHJlZi10eXBlIG5hbWU9IkpvdXJuYWwgQXJ0aWNsZSI+MTc8L3Jl
Zi10eXBlPjxjb250cmlidXRvcnM+PGF1dGhvcnM+PGF1dGhvcj5EcmV1eCwgTS48L2F1dGhvcj48
YXV0aG9yPlBpZXRzY2htYW5uLCBULjwvYXV0aG9yPjxhdXRob3I+R3JhbmllciwgQy48L2F1dGhv
cj48YXV0aG9yPlZvaXNzZXQsIEMuPC9hdXRob3I+PGF1dGhvcj5SaWNhcmQtQmx1bSwgUy48L2F1
dGhvcj48YXV0aG9yPk1hbmdlb3QsIFAuIEUuPC9hdXRob3I+PGF1dGhvcj5LZWNrLCBaLjwvYXV0
aG9yPjxhdXRob3I+Rm91bmcsIFMuPC9hdXRob3I+PGF1dGhvcj5WdS1EYWMsIE4uPC9hdXRob3I+
PGF1dGhvcj5EdWJ1aXNzb24sIEouPC9hdXRob3I+PGF1dGhvcj5CYXJ0ZW5zY2hsYWdlciwgUi48
L2F1dGhvcj48YXV0aG9yPkxhdmlsbGV0dGUsIEQuPC9hdXRob3I+PGF1dGhvcj5Db3NzZXQsIEYu
IEwuPC9hdXRob3I+PC9hdXRob3JzPjwvY29udHJpYnV0b3JzPjxhdXRoLWFkZHJlc3M+SU5TRVJN
LCBVNzU4LCA2OTAwNyBMeW9uLCBGcmFuY2UuPC9hdXRoLWFkZHJlc3M+PHRpdGxlcz48dGl0bGU+
SGlnaCBkZW5zaXR5IGxpcG9wcm90ZWluIGluaGliaXRzIGhlcGF0aXRpcyBDIHZpcnVzLW5ldXRy
YWxpemluZyBhbnRpYm9kaWVzIGJ5IHN0aW11bGF0aW5nIGNlbGwgZW50cnkgdmlhIGFjdGl2YXRp
b24gb2YgdGhlIHNjYXZlbmdlciByZWNlcHRvciBCSTwvdGl0bGU+PHNlY29uZGFyeS10aXRsZT5K
IEJpb2wgQ2hlbTwvc2Vjb25kYXJ5LXRpdGxlPjxhbHQtdGl0bGU+VGhlIEpvdXJuYWwgb2YgYmlv
bG9naWNhbCBjaGVtaXN0cnk8L2FsdC10aXRsZT48L3RpdGxlcz48cGVyaW9kaWNhbD48ZnVsbC10
aXRsZT5KIEJpb2wgQ2hlbTwvZnVsbC10aXRsZT48L3BlcmlvZGljYWw+PHBhZ2VzPjE4Mjg1LTk1
PC9wYWdlcz48dm9sdW1lPjI4MTwvdm9sdW1lPjxudW1iZXI+Mjc8L251bWJlcj48ZWRpdGlvbj4y
MDA2LzA1LzA2PC9lZGl0aW9uPjxrZXl3b3Jkcz48a2V5d29yZD5BbmltYWxzPC9rZXl3b3JkPjxr
ZXl3b3JkPkFudGlib2RpZXMsIE1vbm9jbG9uYWwvYmxvb2QvaW1tdW5vbG9neTwva2V5d29yZD48
a2V5d29yZD5BbnRpYm9keSBTcGVjaWZpY2l0eTwva2V5d29yZD48a2V5d29yZD5BbnRpZ2Vucywg
Q0QvaW1tdW5vbG9neS9tZXRhYm9saXNtPC9rZXl3b3JkPjxrZXl3b3JkPkFudGlnZW5zLCBDRDgx
PC9rZXl3b3JkPjxrZXl3b3JkPkVwaXRvcGVzPC9rZXl3b3JkPjxrZXl3b3JkPkhlcGFjaXZpcnVz
LyppbW11bm9sb2d5PC9rZXl3b3JkPjxrZXl3b3JkPkhlcGF0aXRpcyBDL2Jsb29kL3Zpcm9sb2d5
PC9rZXl3b3JkPjxrZXl3b3JkPkhlcGF0aXRpcyBDIEFudGlib2RpZXMvKmltbXVub2xvZ3kvbWV0
YWJvbGlzbTwva2V5d29yZD48a2V5d29yZD5IZXBhdGl0aXMgQywgQ2hyb25pYy9ibG9vZC92aXJv
bG9neTwva2V5d29yZD48a2V5d29yZD5IdW1hbnM8L2tleXdvcmQ+PGtleXdvcmQ+SW1tdW5pdHks
IElubmF0ZTwva2V5d29yZD48a2V5d29yZD5MaXBvcHJvdGVpbnMsIEhETC8qaW1tdW5vbG9neS9t
ZXRhYm9saXNtL3BoYXJtYWNvbG9neTwva2V5d29yZD48a2V5d29yZD5Qcm90ZWluIEJpbmRpbmcv
aW1tdW5vbG9neTwva2V5d29yZD48a2V5d29yZD5TY2F2ZW5nZXIgUmVjZXB0b3JzLCBDbGFzcyBC
LyppbW11bm9sb2d5L21ldGFib2xpc208L2tleXdvcmQ+PGtleXdvcmQ+VmlydXMgUmVwbGljYXRp
b24vaW1tdW5vbG9neTwva2V5d29yZD48L2tleXdvcmRzPjxkYXRlcz48eWVhcj4yMDA2PC95ZWFy
PjxwdWItZGF0ZXM+PGRhdGU+SnVsIDc8L2RhdGU+PC9wdWItZGF0ZXM+PC9kYXRlcz48aXNibj4w
MDIxLTkyNTggKFByaW50KSYjeEQ7MDAyMS05MjU4IChMaW5raW5nKTwvaXNibj48YWNjZXNzaW9u
LW51bT4xNjY3NTQ1MDwvYWNjZXNzaW9uLW51bT48d29yay10eXBlPlJlc2VhcmNoIFN1cHBvcnQs
IE4uSS5ILiwgRXh0cmFtdXJhbCYjeEQ7UmVzZWFyY2ggU3VwcG9ydCwgTm9uLVUuUy4gR292JmFw
b3M7dDwvd29yay10eXBlPjx1cmxzPjxyZWxhdGVkLXVybHM+PHVybD5odHRwOi8vd3d3Lm5jYmku
bmxtLm5paC5nb3YvcHVibWVkLzE2Njc1NDUwPC91cmw+PHVybD5odHRwOi8vd3d3LmpiYy5vcmcv
Y29udGVudC8yODEvMjcvMTgyODUuZnVsbC5wZGY8L3VybD48L3JlbGF0ZWQtdXJscz48L3VybHM+
PGVsZWN0cm9uaWMtcmVzb3VyY2UtbnVtPjEwLjEwNzQvamJjLk02MDI3MDYyMDA8L2VsZWN0cm9u
aWMtcmVzb3VyY2UtbnVtPjxsYW5ndWFnZT5lbmc8L2xhbmd1YWdlPjwvcmVjb3JkPjwvQ2l0ZT48
Q2l0ZT48QXV0aG9yPlZvaXNzZXQ8L0F1dGhvcj48WWVhcj4yMDA2PC9ZZWFyPjxSZWNOdW0+NjUw
PC9SZWNOdW0+PHJlY29yZD48cmVjLW51bWJlcj42NTA8L3JlYy1udW1iZXI+PGZvcmVpZ24ta2V5
cz48a2V5IGFwcD0iRU4iIGRiLWlkPSJ2MHh3dmVkcjJ0ZWRhcWU5ejI1eGF2OTRkZGVmYXR4YXZw
MDUiIHRpbWVzdGFtcD0iMTMzNDkzNjA5NyI+NjUwPC9rZXk+PC9mb3JlaWduLWtleXM+PHJlZi10
eXBlIG5hbWU9IkpvdXJuYWwgQXJ0aWNsZSI+MTc8L3JlZi10eXBlPjxjb250cmlidXRvcnM+PGF1
dGhvcnM+PGF1dGhvcj5Wb2lzc2V0LCBDLjwvYXV0aG9yPjxhdXRob3I+T3AgZGUgQmVlY2ssIEEu
PC9hdXRob3I+PGF1dGhvcj5Ib3JlbGxvdSwgUC48L2F1dGhvcj48YXV0aG9yPkRyZXV4LCBNLjwv
YXV0aG9yPjxhdXRob3I+R3VzdG90LCBULjwvYXV0aG9yPjxhdXRob3I+RHV2ZXJsaWUsIEcuPC9h
dXRob3I+PGF1dGhvcj5Db3NzZXQsIEYuIEwuPC9hdXRob3I+PGF1dGhvcj5WdS1EYWMsIE4uPC9h
dXRob3I+PGF1dGhvcj5EdWJ1aXNzb24sIEouPC9hdXRob3I+PC9hdXRob3JzPjwvY29udHJpYnV0
b3JzPjxhdXRoLWFkZHJlc3M+Q05SUywgSW5zdGl0dXQgZGUgQmlvbG9naWUgZGUgTGlsbGUgKFVN
UjgxNjEpLCBJbnN0aXR1dCBQYXN0ZXVyIGRlIExpbGxlLCAxIHJ1ZSBDYWxtZXR0ZSwgQlA0NDcs
IDU5MDIxIExpbGxlIGNlZGV4LCBGcmFuY2UuPC9hdXRoLWFkZHJlc3M+PHRpdGxlcz48dGl0bGU+
SGlnaC1kZW5zaXR5IGxpcG9wcm90ZWlucyByZWR1Y2UgdGhlIG5ldXRyYWxpemluZyBlZmZlY3Qg
b2YgaGVwYXRpdGlzIEMgdmlydXMgKEhDViktaW5mZWN0ZWQgcGF0aWVudCBhbnRpYm9kaWVzIGJ5
IHByb21vdGluZyBIQ1YgZW50cnk8L3RpdGxlPjxzZWNvbmRhcnktdGl0bGU+SiBHZW4gVmlyb2w8
L3NlY29uZGFyeS10aXRsZT48YWx0LXRpdGxlPlRoZSBKb3VybmFsIG9mIGdlbmVyYWwgdmlyb2xv
Z3k8L2FsdC10aXRsZT48L3RpdGxlcz48cGVyaW9kaWNhbD48ZnVsbC10aXRsZT5KIEdlbiBWaXJv
bDwvZnVsbC10aXRsZT48L3BlcmlvZGljYWw+PHBhZ2VzPjI1NzctODE8L3BhZ2VzPjx2b2x1bWU+
ODc8L3ZvbHVtZT48bnVtYmVyPlB0IDk8L251bWJlcj48a2V5d29yZHM+PGtleXdvcmQ+QW50aWJv
ZGllcywgTW9ub2Nsb25hbC9pbW11bm9sb2d5PC9rZXl3b3JkPjxrZXl3b3JkPkhlcGFjaXZpcnVz
LypwYXRob2dlbmljaXR5L3BoeXNpb2xvZ3k8L2tleXdvcmQ+PGtleXdvcmQ+SGVwYXRpdGlzIEMv
Ymxvb2QvaW1tdW5vbG9neS92aXJvbG9neTwva2V5d29yZD48a2V5d29yZD5IZXBhdGl0aXMgQyBB
bnRpYm9kaWVzLyppbW11bm9sb2d5PC9rZXl3b3JkPjxrZXl3b3JkPkh1bWFuczwva2V5d29yZD48
a2V5d29yZD5MaXBvcHJvdGVpbnMsIEhETC9pbW11bm9sb2d5LypwaHlzaW9sb2d5PC9rZXl3b3Jk
PjxrZXl3b3JkPk5ldXRyYWxpemF0aW9uIFRlc3RzPC9rZXl3b3JkPjxrZXl3b3JkPlNjYXZlbmdl
ciBSZWNlcHRvcnMsIENsYXNzIEIvcGh5c2lvbG9neTwva2V5d29yZD48L2tleXdvcmRzPjxkYXRl
cz48eWVhcj4yMDA2PC95ZWFyPjxwdWItZGF0ZXM+PGRhdGU+U2VwPC9kYXRlPjwvcHViLWRhdGVz
PjwvZGF0ZXM+PGlzYm4+MDAyMi0xMzE3IChQcmludCkmI3hEOzAwMjItMTMxNyAoTGlua2luZyk8
L2lzYm4+PGFjY2Vzc2lvbi1udW0+MTY4OTQxOTY8L2FjY2Vzc2lvbi1udW0+PHVybHM+PHJlbGF0
ZWQtdXJscz48dXJsPmh0dHA6Ly93d3cubmNiaS5ubG0ubmloLmdvdi9wdWJtZWQvMTY4OTQxOTY8
L3VybD48L3JlbGF0ZWQtdXJscz48L3VybHM+PGVsZWN0cm9uaWMtcmVzb3VyY2UtbnVtPjEwLjEw
OTkvdmlyLjAuODE5MzItMDwvZWxlY3Ryb25pYy1yZXNvdXJjZS1udW0+PGxhbmd1YWdlPkVuZ2xp
c2g8L2xhbmd1YWdlPjwvcmVjb3JkPjwvQ2l0ZT48Q2l0ZT48QXV0aG9yPkJhcnRvc2NoPC9BdXRo
b3I+PFllYXI+MjAwNTwvWWVhcj48UmVjTnVtPjMwODwvUmVjTnVtPjxyZWNvcmQ+PHJlYy1udW1i
ZXI+MzA4PC9yZWMtbnVtYmVyPjxmb3JlaWduLWtleXM+PGtleSBhcHA9IkVOIiBkYi1pZD0idjB4
d3ZlZHIydGVkYXFlOXoyNXhhdjk0ZGRlZmF0eGF2cDA1IiB0aW1lc3RhbXA9IjEzMjgzNzYwNDAi
PjMwODwva2V5PjwvZm9yZWlnbi1rZXlzPjxyZWYtdHlwZSBuYW1lPSJKb3VybmFsIEFydGljbGUi
PjE3PC9yZWYtdHlwZT48Y29udHJpYnV0b3JzPjxhdXRob3JzPjxhdXRob3I+QmFydG9zY2gsIEIu
PC9hdXRob3I+PGF1dGhvcj5WZXJuZXksIEcuPC9hdXRob3I+PGF1dGhvcj5EcmV1eCwgTS48L2F1
dGhvcj48YXV0aG9yPkRvbm90LCBQLjwvYXV0aG9yPjxhdXRob3I+TW9yaWNlLCBZLjwvYXV0aG9y
PjxhdXRob3I+UGVuaW4sIEYuPC9hdXRob3I+PGF1dGhvcj5QYXdsb3Rza3ksIEouIE0uPC9hdXRo
b3I+PGF1dGhvcj5MYXZpbGxldHRlLCBELjwvYXV0aG9yPjxhdXRob3I+Q29zc2V0LCBGLiBMLjwv
YXV0aG9yPjwvYXV0aG9ycz48L2NvbnRyaWJ1dG9ycz48YXV0aC1hZGRyZXNzPkxhYm9yYXRvaXJl
IGRlIFZlY3Rvcm9sb2dpZSBSZXRyb3ZpcmFsZSBldCBUaGVyYXBpZSBHZW5pcXVlLCBJTlNFUk0g
VTQxMiwgRWNvbGUgTm9ybWFsZSBTdXBlcmlldXJlIGRlIEx5b24sIElGUjEyOCBCaW9TY2llbmNl
cyBMeW9uLUdlcmxhbmQsIEx5b24sIEZyYW5jZS48L2F1dGgtYWRkcmVzcz48dGl0bGVzPjx0aXRs
ZT5BbiBpbnRlcnBsYXkgYmV0d2VlbiBoeXBlcnZhcmlhYmxlIHJlZ2lvbiAxIG9mIHRoZSBoZXBh
dGl0aXMgQyB2aXJ1cyBFMiBnbHljb3Byb3RlaW4sIHRoZSBzY2F2ZW5nZXIgcmVjZXB0b3IgQkks
IGFuZCBoaWdoLWRlbnNpdHkgbGlwb3Byb3RlaW4gcHJvbW90ZXMgYm90aCBlbmhhbmNlbWVudCBv
ZiBpbmZlY3Rpb24gYW5kIHByb3RlY3Rpb24gYWdhaW5zdCBuZXV0cmFsaXppbmcgYW50aWJvZGll
cz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ODIxNy0yOTwvcGFnZXM+PHZvbHVtZT43OTwvdm9sdW1lPjxudW1iZXI+
MTM8L251bWJlcj48ZWRpdGlvbj4yMDA1LzA2LzE2PC9lZGl0aW9uPjxrZXl3b3Jkcz48a2V5d29y
ZD5DYXJjaW5vbWEsIEhlcGF0b2NlbGx1bGFyPC9rZXl3b3JkPjxrZXl3b3JkPkNlbGwgTGluZTwv
a2V5d29yZD48a2V5d29yZD5DZWxsIExpbmUsIFR1bW9yPC9rZXl3b3JkPjxrZXl3b3JkPkNvbXBs
ZW1lbnRhcml0eSBEZXRlcm1pbmluZyBSZWdpb25zLypnZW5ldGljcy9tZXRhYm9saXNtPC9rZXl3
b3JkPjxrZXl3b3JkPkhlcGFjaXZpcnVzL2dlbmV0aWNzLypwaHlzaW9sb2d5PC9rZXl3b3JkPjxr
ZXl3b3JkPkhlcGF0aXRpcyBDL2Jsb29kPC9rZXl3b3JkPjxrZXl3b3JkPkhlcGF0aXRpcyBDIEFu
dGlib2RpZXMvaW1tdW5vbG9neTwva2V5d29yZD48a2V5d29yZD5IdW1hbnM8L2tleXdvcmQ+PGtl
eXdvcmQ+TGlwb3Byb3RlaW5zLCBIREwvKmJsb29kPC9rZXl3b3JkPjxrZXl3b3JkPkxpdmVyIE5l
b3BsYXNtczwva2V5d29yZD48a2V5d29yZD5NdXRhZ2VuZXNpcywgU2l0ZS1EaXJlY3RlZDwva2V5
d29yZD48a2V5d29yZD5Qb2ludCBNdXRhdGlvbjwva2V5d29yZD48a2V5d29yZD5SZWNvbWJpbmFu
dCBQcm90ZWlucy9tZXRhYm9saXNtPC9rZXl3b3JkPjxrZXl3b3JkPlZpcmFsIEVudmVsb3BlIFBy
b3RlaW5zL2dlbmV0aWNzLyptZXRhYm9saXNtPC9rZXl3b3JkPjwva2V5d29yZHM+PGRhdGVzPjx5
ZWFyPjIwMDU8L3llYXI+PHB1Yi1kYXRlcz48ZGF0ZT5KdWw8L2RhdGU+PC9wdWItZGF0ZXM+PC9k
YXRlcz48aXNibj4wMDIyLTUzOFggKFByaW50KSYjeEQ7MDAyMi01MzhYIChMaW5raW5nKTwvaXNi
bj48YWNjZXNzaW9uLW51bT4xNTk1NjU2NzwvYWNjZXNzaW9uLW51bT48d29yay10eXBlPlJlc2Vh
cmNoIFN1cHBvcnQsIE5vbi1VLlMuIEdvdiZhcG9zO3Q8L3dvcmstdHlwZT48dXJscz48cmVsYXRl
ZC11cmxzPjx1cmw+aHR0cDovL3d3dy5uY2JpLm5sbS5uaWguZ292L3B1Ym1lZC8xNTk1NjU2Nzwv
dXJsPjx1cmw+aHR0cDovL2p2aS5hc20ub3JnL2NvbnRlbnQvNzkvMTMvODIxNy5mdWxsLnBkZjwv
dXJsPjwvcmVsYXRlZC11cmxzPjwvdXJscz48Y3VzdG9tMj4xMTQzNzA1PC9jdXN0b20yPjxlbGVj
dHJvbmljLXJlc291cmNlLW51bT4xMC4xMTI4L0pWSS43OS4xMy44MjE3LTgyMjkuMjAwNTwvZWxl
Y3Ryb25pYy1yZXNvdXJjZS1udW0+PGxhbmd1YWdlPmVuZzwvbGFuZ3VhZ2U+PC9yZWNvcmQ+PC9D
aXRlPjwvRW5kTm90ZT5=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MjMsIDI0LCA3M108L3N0eWxlPjwvRGlzcGxheVRleHQ+PHJlY29yZD48cmVjLW51bWJlcj44OTY8
L3JlYy1udW1iZXI+PGZvcmVpZ24ta2V5cz48a2V5IGFwcD0iRU4iIGRiLWlkPSJ2MHh3dmVkcjJ0
ZWRhcWU5ejI1eGF2OTRkZGVmYXR4YXZwMDUiIHRpbWVzdGFtcD0iMTM3NTk2Mjg4MiI+ODk2PC9r
ZXk+PC9mb3JlaWduLWtleXM+PHJlZi10eXBlIG5hbWU9IkpvdXJuYWwgQXJ0aWNsZSI+MTc8L3Jl
Zi10eXBlPjxjb250cmlidXRvcnM+PGF1dGhvcnM+PGF1dGhvcj5EcmV1eCwgTS48L2F1dGhvcj48
YXV0aG9yPlBpZXRzY2htYW5uLCBULjwvYXV0aG9yPjxhdXRob3I+R3JhbmllciwgQy48L2F1dGhv
cj48YXV0aG9yPlZvaXNzZXQsIEMuPC9hdXRob3I+PGF1dGhvcj5SaWNhcmQtQmx1bSwgUy48L2F1
dGhvcj48YXV0aG9yPk1hbmdlb3QsIFAuIEUuPC9hdXRob3I+PGF1dGhvcj5LZWNrLCBaLjwvYXV0
aG9yPjxhdXRob3I+Rm91bmcsIFMuPC9hdXRob3I+PGF1dGhvcj5WdS1EYWMsIE4uPC9hdXRob3I+
PGF1dGhvcj5EdWJ1aXNzb24sIEouPC9hdXRob3I+PGF1dGhvcj5CYXJ0ZW5zY2hsYWdlciwgUi48
L2F1dGhvcj48YXV0aG9yPkxhdmlsbGV0dGUsIEQuPC9hdXRob3I+PGF1dGhvcj5Db3NzZXQsIEYu
IEwuPC9hdXRob3I+PC9hdXRob3JzPjwvY29udHJpYnV0b3JzPjxhdXRoLWFkZHJlc3M+SU5TRVJN
LCBVNzU4LCA2OTAwNyBMeW9uLCBGcmFuY2UuPC9hdXRoLWFkZHJlc3M+PHRpdGxlcz48dGl0bGU+
SGlnaCBkZW5zaXR5IGxpcG9wcm90ZWluIGluaGliaXRzIGhlcGF0aXRpcyBDIHZpcnVzLW5ldXRy
YWxpemluZyBhbnRpYm9kaWVzIGJ5IHN0aW11bGF0aW5nIGNlbGwgZW50cnkgdmlhIGFjdGl2YXRp
b24gb2YgdGhlIHNjYXZlbmdlciByZWNlcHRvciBCSTwvdGl0bGU+PHNlY29uZGFyeS10aXRsZT5K
IEJpb2wgQ2hlbTwvc2Vjb25kYXJ5LXRpdGxlPjxhbHQtdGl0bGU+VGhlIEpvdXJuYWwgb2YgYmlv
bG9naWNhbCBjaGVtaXN0cnk8L2FsdC10aXRsZT48L3RpdGxlcz48cGVyaW9kaWNhbD48ZnVsbC10
aXRsZT5KIEJpb2wgQ2hlbTwvZnVsbC10aXRsZT48L3BlcmlvZGljYWw+PHBhZ2VzPjE4Mjg1LTk1
PC9wYWdlcz48dm9sdW1lPjI4MTwvdm9sdW1lPjxudW1iZXI+Mjc8L251bWJlcj48ZWRpdGlvbj4y
MDA2LzA1LzA2PC9lZGl0aW9uPjxrZXl3b3Jkcz48a2V5d29yZD5BbmltYWxzPC9rZXl3b3JkPjxr
ZXl3b3JkPkFudGlib2RpZXMsIE1vbm9jbG9uYWwvYmxvb2QvaW1tdW5vbG9neTwva2V5d29yZD48
a2V5d29yZD5BbnRpYm9keSBTcGVjaWZpY2l0eTwva2V5d29yZD48a2V5d29yZD5BbnRpZ2Vucywg
Q0QvaW1tdW5vbG9neS9tZXRhYm9saXNtPC9rZXl3b3JkPjxrZXl3b3JkPkFudGlnZW5zLCBDRDgx
PC9rZXl3b3JkPjxrZXl3b3JkPkVwaXRvcGVzPC9rZXl3b3JkPjxrZXl3b3JkPkhlcGFjaXZpcnVz
LyppbW11bm9sb2d5PC9rZXl3b3JkPjxrZXl3b3JkPkhlcGF0aXRpcyBDL2Jsb29kL3Zpcm9sb2d5
PC9rZXl3b3JkPjxrZXl3b3JkPkhlcGF0aXRpcyBDIEFudGlib2RpZXMvKmltbXVub2xvZ3kvbWV0
YWJvbGlzbTwva2V5d29yZD48a2V5d29yZD5IZXBhdGl0aXMgQywgQ2hyb25pYy9ibG9vZC92aXJv
bG9neTwva2V5d29yZD48a2V5d29yZD5IdW1hbnM8L2tleXdvcmQ+PGtleXdvcmQ+SW1tdW5pdHks
IElubmF0ZTwva2V5d29yZD48a2V5d29yZD5MaXBvcHJvdGVpbnMsIEhETC8qaW1tdW5vbG9neS9t
ZXRhYm9saXNtL3BoYXJtYWNvbG9neTwva2V5d29yZD48a2V5d29yZD5Qcm90ZWluIEJpbmRpbmcv
aW1tdW5vbG9neTwva2V5d29yZD48a2V5d29yZD5TY2F2ZW5nZXIgUmVjZXB0b3JzLCBDbGFzcyBC
LyppbW11bm9sb2d5L21ldGFib2xpc208L2tleXdvcmQ+PGtleXdvcmQ+VmlydXMgUmVwbGljYXRp
b24vaW1tdW5vbG9neTwva2V5d29yZD48L2tleXdvcmRzPjxkYXRlcz48eWVhcj4yMDA2PC95ZWFy
PjxwdWItZGF0ZXM+PGRhdGU+SnVsIDc8L2RhdGU+PC9wdWItZGF0ZXM+PC9kYXRlcz48aXNibj4w
MDIxLTkyNTggKFByaW50KSYjeEQ7MDAyMS05MjU4IChMaW5raW5nKTwvaXNibj48YWNjZXNzaW9u
LW51bT4xNjY3NTQ1MDwvYWNjZXNzaW9uLW51bT48d29yay10eXBlPlJlc2VhcmNoIFN1cHBvcnQs
IE4uSS5ILiwgRXh0cmFtdXJhbCYjeEQ7UmVzZWFyY2ggU3VwcG9ydCwgTm9uLVUuUy4gR292JmFw
b3M7dDwvd29yay10eXBlPjx1cmxzPjxyZWxhdGVkLXVybHM+PHVybD5odHRwOi8vd3d3Lm5jYmku
bmxtLm5paC5nb3YvcHVibWVkLzE2Njc1NDUwPC91cmw+PHVybD5odHRwOi8vd3d3LmpiYy5vcmcv
Y29udGVudC8yODEvMjcvMTgyODUuZnVsbC5wZGY8L3VybD48L3JlbGF0ZWQtdXJscz48L3VybHM+
PGVsZWN0cm9uaWMtcmVzb3VyY2UtbnVtPjEwLjEwNzQvamJjLk02MDI3MDYyMDA8L2VsZWN0cm9u
aWMtcmVzb3VyY2UtbnVtPjxsYW5ndWFnZT5lbmc8L2xhbmd1YWdlPjwvcmVjb3JkPjwvQ2l0ZT48
Q2l0ZT48QXV0aG9yPlZvaXNzZXQ8L0F1dGhvcj48WWVhcj4yMDA2PC9ZZWFyPjxSZWNOdW0+NjUw
PC9SZWNOdW0+PHJlY29yZD48cmVjLW51bWJlcj42NTA8L3JlYy1udW1iZXI+PGZvcmVpZ24ta2V5
cz48a2V5IGFwcD0iRU4iIGRiLWlkPSJ2MHh3dmVkcjJ0ZWRhcWU5ejI1eGF2OTRkZGVmYXR4YXZw
MDUiIHRpbWVzdGFtcD0iMTMzNDkzNjA5NyI+NjUwPC9rZXk+PC9mb3JlaWduLWtleXM+PHJlZi10
eXBlIG5hbWU9IkpvdXJuYWwgQXJ0aWNsZSI+MTc8L3JlZi10eXBlPjxjb250cmlidXRvcnM+PGF1
dGhvcnM+PGF1dGhvcj5Wb2lzc2V0LCBDLjwvYXV0aG9yPjxhdXRob3I+T3AgZGUgQmVlY2ssIEEu
PC9hdXRob3I+PGF1dGhvcj5Ib3JlbGxvdSwgUC48L2F1dGhvcj48YXV0aG9yPkRyZXV4LCBNLjwv
YXV0aG9yPjxhdXRob3I+R3VzdG90LCBULjwvYXV0aG9yPjxhdXRob3I+RHV2ZXJsaWUsIEcuPC9h
dXRob3I+PGF1dGhvcj5Db3NzZXQsIEYuIEwuPC9hdXRob3I+PGF1dGhvcj5WdS1EYWMsIE4uPC9h
dXRob3I+PGF1dGhvcj5EdWJ1aXNzb24sIEouPC9hdXRob3I+PC9hdXRob3JzPjwvY29udHJpYnV0
b3JzPjxhdXRoLWFkZHJlc3M+Q05SUywgSW5zdGl0dXQgZGUgQmlvbG9naWUgZGUgTGlsbGUgKFVN
UjgxNjEpLCBJbnN0aXR1dCBQYXN0ZXVyIGRlIExpbGxlLCAxIHJ1ZSBDYWxtZXR0ZSwgQlA0NDcs
IDU5MDIxIExpbGxlIGNlZGV4LCBGcmFuY2UuPC9hdXRoLWFkZHJlc3M+PHRpdGxlcz48dGl0bGU+
SGlnaC1kZW5zaXR5IGxpcG9wcm90ZWlucyByZWR1Y2UgdGhlIG5ldXRyYWxpemluZyBlZmZlY3Qg
b2YgaGVwYXRpdGlzIEMgdmlydXMgKEhDViktaW5mZWN0ZWQgcGF0aWVudCBhbnRpYm9kaWVzIGJ5
IHByb21vdGluZyBIQ1YgZW50cnk8L3RpdGxlPjxzZWNvbmRhcnktdGl0bGU+SiBHZW4gVmlyb2w8
L3NlY29uZGFyeS10aXRsZT48YWx0LXRpdGxlPlRoZSBKb3VybmFsIG9mIGdlbmVyYWwgdmlyb2xv
Z3k8L2FsdC10aXRsZT48L3RpdGxlcz48cGVyaW9kaWNhbD48ZnVsbC10aXRsZT5KIEdlbiBWaXJv
bDwvZnVsbC10aXRsZT48L3BlcmlvZGljYWw+PHBhZ2VzPjI1NzctODE8L3BhZ2VzPjx2b2x1bWU+
ODc8L3ZvbHVtZT48bnVtYmVyPlB0IDk8L251bWJlcj48a2V5d29yZHM+PGtleXdvcmQ+QW50aWJv
ZGllcywgTW9ub2Nsb25hbC9pbW11bm9sb2d5PC9rZXl3b3JkPjxrZXl3b3JkPkhlcGFjaXZpcnVz
LypwYXRob2dlbmljaXR5L3BoeXNpb2xvZ3k8L2tleXdvcmQ+PGtleXdvcmQ+SGVwYXRpdGlzIEMv
Ymxvb2QvaW1tdW5vbG9neS92aXJvbG9neTwva2V5d29yZD48a2V5d29yZD5IZXBhdGl0aXMgQyBB
bnRpYm9kaWVzLyppbW11bm9sb2d5PC9rZXl3b3JkPjxrZXl3b3JkPkh1bWFuczwva2V5d29yZD48
a2V5d29yZD5MaXBvcHJvdGVpbnMsIEhETC9pbW11bm9sb2d5LypwaHlzaW9sb2d5PC9rZXl3b3Jk
PjxrZXl3b3JkPk5ldXRyYWxpemF0aW9uIFRlc3RzPC9rZXl3b3JkPjxrZXl3b3JkPlNjYXZlbmdl
ciBSZWNlcHRvcnMsIENsYXNzIEIvcGh5c2lvbG9neTwva2V5d29yZD48L2tleXdvcmRzPjxkYXRl
cz48eWVhcj4yMDA2PC95ZWFyPjxwdWItZGF0ZXM+PGRhdGU+U2VwPC9kYXRlPjwvcHViLWRhdGVz
PjwvZGF0ZXM+PGlzYm4+MDAyMi0xMzE3IChQcmludCkmI3hEOzAwMjItMTMxNyAoTGlua2luZyk8
L2lzYm4+PGFjY2Vzc2lvbi1udW0+MTY4OTQxOTY8L2FjY2Vzc2lvbi1udW0+PHVybHM+PHJlbGF0
ZWQtdXJscz48dXJsPmh0dHA6Ly93d3cubmNiaS5ubG0ubmloLmdvdi9wdWJtZWQvMTY4OTQxOTY8
L3VybD48L3JlbGF0ZWQtdXJscz48L3VybHM+PGVsZWN0cm9uaWMtcmVzb3VyY2UtbnVtPjEwLjEw
OTkvdmlyLjAuODE5MzItMDwvZWxlY3Ryb25pYy1yZXNvdXJjZS1udW0+PGxhbmd1YWdlPkVuZ2xp
c2g8L2xhbmd1YWdlPjwvcmVjb3JkPjwvQ2l0ZT48Q2l0ZT48QXV0aG9yPkJhcnRvc2NoPC9BdXRo
b3I+PFllYXI+MjAwNTwvWWVhcj48UmVjTnVtPjMwODwvUmVjTnVtPjxyZWNvcmQ+PHJlYy1udW1i
ZXI+MzA4PC9yZWMtbnVtYmVyPjxmb3JlaWduLWtleXM+PGtleSBhcHA9IkVOIiBkYi1pZD0idjB4
d3ZlZHIydGVkYXFlOXoyNXhhdjk0ZGRlZmF0eGF2cDA1IiB0aW1lc3RhbXA9IjEzMjgzNzYwNDAi
PjMwODwva2V5PjwvZm9yZWlnbi1rZXlzPjxyZWYtdHlwZSBuYW1lPSJKb3VybmFsIEFydGljbGUi
PjE3PC9yZWYtdHlwZT48Y29udHJpYnV0b3JzPjxhdXRob3JzPjxhdXRob3I+QmFydG9zY2gsIEIu
PC9hdXRob3I+PGF1dGhvcj5WZXJuZXksIEcuPC9hdXRob3I+PGF1dGhvcj5EcmV1eCwgTS48L2F1
dGhvcj48YXV0aG9yPkRvbm90LCBQLjwvYXV0aG9yPjxhdXRob3I+TW9yaWNlLCBZLjwvYXV0aG9y
PjxhdXRob3I+UGVuaW4sIEYuPC9hdXRob3I+PGF1dGhvcj5QYXdsb3Rza3ksIEouIE0uPC9hdXRo
b3I+PGF1dGhvcj5MYXZpbGxldHRlLCBELjwvYXV0aG9yPjxhdXRob3I+Q29zc2V0LCBGLiBMLjwv
YXV0aG9yPjwvYXV0aG9ycz48L2NvbnRyaWJ1dG9ycz48YXV0aC1hZGRyZXNzPkxhYm9yYXRvaXJl
IGRlIFZlY3Rvcm9sb2dpZSBSZXRyb3ZpcmFsZSBldCBUaGVyYXBpZSBHZW5pcXVlLCBJTlNFUk0g
VTQxMiwgRWNvbGUgTm9ybWFsZSBTdXBlcmlldXJlIGRlIEx5b24sIElGUjEyOCBCaW9TY2llbmNl
cyBMeW9uLUdlcmxhbmQsIEx5b24sIEZyYW5jZS48L2F1dGgtYWRkcmVzcz48dGl0bGVzPjx0aXRs
ZT5BbiBpbnRlcnBsYXkgYmV0d2VlbiBoeXBlcnZhcmlhYmxlIHJlZ2lvbiAxIG9mIHRoZSBoZXBh
dGl0aXMgQyB2aXJ1cyBFMiBnbHljb3Byb3RlaW4sIHRoZSBzY2F2ZW5nZXIgcmVjZXB0b3IgQkks
IGFuZCBoaWdoLWRlbnNpdHkgbGlwb3Byb3RlaW4gcHJvbW90ZXMgYm90aCBlbmhhbmNlbWVudCBv
ZiBpbmZlY3Rpb24gYW5kIHByb3RlY3Rpb24gYWdhaW5zdCBuZXV0cmFsaXppbmcgYW50aWJvZGll
czwvdGl0bGU+PHNlY29uZGFyeS10aXRsZT5KIFZpcm9sPC9zZWNvbmRhcnktdGl0bGU+PGFsdC10
aXRsZT5Kb3VybmFsIG9mIHZpcm9sb2d5PC9hbHQtdGl0bGU+PC90aXRsZXM+PHBlcmlvZGljYWw+
PGZ1bGwtdGl0bGU+SiBWaXJvbDwvZnVsbC10aXRsZT48L3BlcmlvZGljYWw+PGFsdC1wZXJpb2Rp
Y2FsPjxmdWxsLXRpdGxlPkpvdXJuYWwgb2Ygdmlyb2xvZ3k8L2Z1bGwtdGl0bGU+PC9hbHQtcGVy
aW9kaWNhbD48cGFnZXM+ODIxNy0yOTwvcGFnZXM+PHZvbHVtZT43OTwvdm9sdW1lPjxudW1iZXI+
MTM8L251bWJlcj48ZWRpdGlvbj4yMDA1LzA2LzE2PC9lZGl0aW9uPjxrZXl3b3Jkcz48a2V5d29y
ZD5DYXJjaW5vbWEsIEhlcGF0b2NlbGx1bGFyPC9rZXl3b3JkPjxrZXl3b3JkPkNlbGwgTGluZTwv
a2V5d29yZD48a2V5d29yZD5DZWxsIExpbmUsIFR1bW9yPC9rZXl3b3JkPjxrZXl3b3JkPkNvbXBs
ZW1lbnRhcml0eSBEZXRlcm1pbmluZyBSZWdpb25zLypnZW5ldGljcy9tZXRhYm9saXNtPC9rZXl3
b3JkPjxrZXl3b3JkPkhlcGFjaXZpcnVzL2dlbmV0aWNzLypwaHlzaW9sb2d5PC9rZXl3b3JkPjxr
ZXl3b3JkPkhlcGF0aXRpcyBDL2Jsb29kPC9rZXl3b3JkPjxrZXl3b3JkPkhlcGF0aXRpcyBDIEFu
dGlib2RpZXMvaW1tdW5vbG9neTwva2V5d29yZD48a2V5d29yZD5IdW1hbnM8L2tleXdvcmQ+PGtl
eXdvcmQ+TGlwb3Byb3RlaW5zLCBIREwvKmJsb29kPC9rZXl3b3JkPjxrZXl3b3JkPkxpdmVyIE5l
b3BsYXNtczwva2V5d29yZD48a2V5d29yZD5NdXRhZ2VuZXNpcywgU2l0ZS1EaXJlY3RlZDwva2V5
d29yZD48a2V5d29yZD5Qb2ludCBNdXRhdGlvbjwva2V5d29yZD48a2V5d29yZD5SZWNvbWJpbmFu
dCBQcm90ZWlucy9tZXRhYm9saXNtPC9rZXl3b3JkPjxrZXl3b3JkPlZpcmFsIEVudmVsb3BlIFBy
b3RlaW5zL2dlbmV0aWNzLyptZXRhYm9saXNtPC9rZXl3b3JkPjwva2V5d29yZHM+PGRhdGVzPjx5
ZWFyPjIwMDU8L3llYXI+PHB1Yi1kYXRlcz48ZGF0ZT5KdWw8L2RhdGU+PC9wdWItZGF0ZXM+PC9k
YXRlcz48aXNibj4wMDIyLTUzOFggKFByaW50KSYjeEQ7MDAyMi01MzhYIChMaW5raW5nKTwvaXNi
bj48YWNjZXNzaW9uLW51bT4xNTk1NjU2NzwvYWNjZXNzaW9uLW51bT48d29yay10eXBlPlJlc2Vh
cmNoIFN1cHBvcnQsIE5vbi1VLlMuIEdvdiZhcG9zO3Q8L3dvcmstdHlwZT48dXJscz48cmVsYXRl
ZC11cmxzPjx1cmw+aHR0cDovL3d3dy5uY2JpLm5sbS5uaWguZ292L3B1Ym1lZC8xNTk1NjU2Nzwv
dXJsPjx1cmw+aHR0cDovL2p2aS5hc20ub3JnL2NvbnRlbnQvNzkvMTMvODIxNy5mdWxsLnBkZjwv
dXJsPjwvcmVsYXRlZC11cmxzPjwvdXJscz48Y3VzdG9tMj4xMTQzNzA1PC9jdXN0b20yPjxlbGVj
dHJvbmljLXJlc291cmNlLW51bT4xMC4xMTI4L0pWSS43OS4xMy44MjE3LTgyMjkuMjAwNTwvZWxl
Y3Ryb25pYy1yZXNvdXJjZS1udW0+PGxhbmd1YWdlPmVuZzwvbGFuZ3VhZ2U+PC9yZWNvcmQ+PC9D
aXRlPjwvRW5kTm90ZT5=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3" w:tooltip="Bartosch, 2005 #308" w:history="1">
        <w:r w:rsidR="000F07FA" w:rsidRPr="00EF2A4D">
          <w:rPr>
            <w:rFonts w:ascii="Book Antiqua" w:hAnsi="Book Antiqua"/>
            <w:noProof/>
            <w:sz w:val="24"/>
            <w:szCs w:val="24"/>
            <w:vertAlign w:val="superscript"/>
          </w:rPr>
          <w:t>23</w:t>
        </w:r>
      </w:hyperlink>
      <w:r w:rsidR="001D15C8">
        <w:rPr>
          <w:rFonts w:ascii="Book Antiqua" w:hAnsi="Book Antiqua"/>
          <w:noProof/>
          <w:sz w:val="24"/>
          <w:szCs w:val="24"/>
          <w:vertAlign w:val="superscript"/>
        </w:rPr>
        <w:t>,</w:t>
      </w:r>
      <w:hyperlink w:anchor="_ENREF_24" w:tooltip="Voisset, 2006 #650" w:history="1">
        <w:r w:rsidR="000F07FA" w:rsidRPr="00EF2A4D">
          <w:rPr>
            <w:rFonts w:ascii="Book Antiqua" w:hAnsi="Book Antiqua"/>
            <w:noProof/>
            <w:sz w:val="24"/>
            <w:szCs w:val="24"/>
            <w:vertAlign w:val="superscript"/>
          </w:rPr>
          <w:t>24</w:t>
        </w:r>
      </w:hyperlink>
      <w:r w:rsidR="001D15C8">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5C6E78" w:rsidRPr="00EF2A4D">
        <w:rPr>
          <w:rFonts w:ascii="Book Antiqua" w:hAnsi="Book Antiqua"/>
          <w:sz w:val="24"/>
          <w:szCs w:val="24"/>
        </w:rPr>
        <w:t>;</w:t>
      </w:r>
      <w:r w:rsidR="009B0D9C" w:rsidRPr="00EF2A4D">
        <w:rPr>
          <w:rFonts w:ascii="Book Antiqua" w:hAnsi="Book Antiqua"/>
          <w:sz w:val="24"/>
          <w:szCs w:val="24"/>
        </w:rPr>
        <w:t xml:space="preserve"> </w:t>
      </w:r>
      <w:r w:rsidR="001537E2" w:rsidRPr="00EF2A4D">
        <w:rPr>
          <w:rFonts w:ascii="Book Antiqua" w:hAnsi="Book Antiqua"/>
          <w:sz w:val="24"/>
          <w:szCs w:val="24"/>
        </w:rPr>
        <w:t>resistance</w:t>
      </w:r>
      <w:r w:rsidR="00446EB9" w:rsidRPr="00EF2A4D">
        <w:rPr>
          <w:rFonts w:ascii="Book Antiqua" w:hAnsi="Book Antiqua"/>
          <w:sz w:val="24"/>
          <w:szCs w:val="24"/>
        </w:rPr>
        <w:t xml:space="preserve"> to neutralization by an</w:t>
      </w:r>
      <w:r w:rsidR="001537E2" w:rsidRPr="00EF2A4D">
        <w:rPr>
          <w:rFonts w:ascii="Book Antiqua" w:hAnsi="Book Antiqua"/>
          <w:sz w:val="24"/>
          <w:szCs w:val="24"/>
        </w:rPr>
        <w:t xml:space="preserve"> </w:t>
      </w:r>
      <w:r w:rsidR="004953AB" w:rsidRPr="00EF2A4D">
        <w:rPr>
          <w:rFonts w:ascii="Book Antiqua" w:hAnsi="Book Antiqua"/>
          <w:sz w:val="24"/>
          <w:szCs w:val="24"/>
          <w:lang w:val="en-US"/>
        </w:rPr>
        <w:t>anti-E2 n</w:t>
      </w:r>
      <w:r w:rsidR="0046221F" w:rsidRPr="00EF2A4D">
        <w:rPr>
          <w:rFonts w:ascii="Book Antiqua" w:hAnsi="Book Antiqua"/>
          <w:sz w:val="24"/>
          <w:szCs w:val="24"/>
          <w:lang w:val="en-US"/>
        </w:rPr>
        <w:t xml:space="preserve">eutralizing </w:t>
      </w:r>
      <w:r w:rsidR="004953AB" w:rsidRPr="00EF2A4D">
        <w:rPr>
          <w:rFonts w:ascii="Book Antiqua" w:hAnsi="Book Antiqua"/>
          <w:sz w:val="24"/>
          <w:szCs w:val="24"/>
          <w:lang w:val="en-US"/>
        </w:rPr>
        <w:t>Ab (C1) correlated with increased SR-BI expression levels</w:t>
      </w:r>
      <w:r w:rsidR="003635EA" w:rsidRPr="00EF2A4D">
        <w:rPr>
          <w:rFonts w:ascii="Book Antiqua" w:hAnsi="Book Antiqua"/>
          <w:sz w:val="24"/>
          <w:szCs w:val="24"/>
          <w:lang w:val="en-US"/>
        </w:rPr>
        <w:fldChar w:fldCharType="begin">
          <w:fldData xml:space="preserve">PEVuZE5vdGU+PENpdGU+PEF1dGhvcj5TY2h3YXJ6PC9BdXRob3I+PFllYXI+MjAwOTwvWWVhcj48
UmVjTnVtPjUwNzwvUmVjTnVtPjxEaXNwbGF5VGV4dD48c3R5bGUgZmFjZT0ic3VwZXJzY3JpcHQi
PlsxMjNdPC9zdHlsZT48L0Rpc3BsYXlUZXh0PjxyZWNvcmQ+PHJlYy1udW1iZXI+NTA3PC9yZWMt
bnVtYmVyPjxmb3JlaWduLWtleXM+PGtleSBhcHA9IkVOIiBkYi1pZD0idjB4d3ZlZHIydGVkYXFl
OXoyNXhhdjk0ZGRlZmF0eGF2cDA1IiB0aW1lc3RhbXA9IjEzMzExMTE0OTEiPjUwNzwva2V5Pjwv
Zm9yZWlnbi1rZXlzPjxyZWYtdHlwZSBuYW1lPSJKb3VybmFsIEFydGljbGUiPjE3PC9yZWYtdHlw
ZT48Y29udHJpYnV0b3JzPjxhdXRob3JzPjxhdXRob3I+U2Nod2FyeiwgQS4gSy48L2F1dGhvcj48
YXV0aG9yPkdyb3ZlLCBKLjwvYXV0aG9yPjxhdXRob3I+SHUsIEsuPC9hdXRob3I+PGF1dGhvcj5N
ZWUsIEMuIEouPC9hdXRob3I+PGF1dGhvcj5CYWxmZSwgUC48L2F1dGhvcj48YXV0aG9yPk1jS2Vh
dGluZywgSi4gQS48L2F1dGhvcj48L2F1dGhvcnM+PC9jb250cmlidXRvcnM+PGF1dGgtYWRkcmVz
cz5IZXBhdGl0aXMgQyBSZXNlYXJjaCBHcm91cCwgSW5zdGl0dXRlIGZvciBCaW9tZWRpY2FsIFJl
c2VhcmNoLCBVbml2ZXJzaXR5IG9mIEJpcm1pbmdoYW0sIEJpcm1pbmdoYW0gQjE1IDJUVCwgVW5p
dGVkIEtpbmdkb20uPC9hdXRoLWFkZHJlc3M+PHRpdGxlcz48dGl0bGU+SGVwYXRvbWEgY2VsbCBk
ZW5zaXR5IHByb21vdGVzIGNsYXVkaW4tMSBhbmQgc2NhdmVuZ2VyIHJlY2VwdG9yIEJJIGV4cHJl
c3Npb24gYW5kIGhlcGF0aXRpcyBDIHZpcnVzIGludGVybmFsaXphdGlvbjwvdGl0bGU+PHNlY29u
ZGFyeS10aXRsZT5KIFZpcm9sPC9zZWNvbmRhcnktdGl0bGU+PGFsdC10aXRsZT5Kb3VybmFsIG9m
IHZpcm9sb2d5PC9hbHQtdGl0bGU+PC90aXRsZXM+PHBlcmlvZGljYWw+PGZ1bGwtdGl0bGU+SiBW
aXJvbDwvZnVsbC10aXRsZT48L3BlcmlvZGljYWw+PGFsdC1wZXJpb2RpY2FsPjxmdWxsLXRpdGxl
PkpvdXJuYWwgb2Ygdmlyb2xvZ3k8L2Z1bGwtdGl0bGU+PC9hbHQtcGVyaW9kaWNhbD48cGFnZXM+
MTI0MDctMTQ8L3BhZ2VzPjx2b2x1bWU+ODM8L3ZvbHVtZT48bnVtYmVyPjIzPC9udW1iZXI+PGVk
aXRpb24+MjAwOS8wOS8yNTwvZWRpdGlvbj48a2V5d29yZHM+PGtleXdvcmQ+QW50aWdlbnMsIENE
MzYvKmJpb3N5bnRoZXNpczwva2V5d29yZD48a2V5d29yZD5DZWxsIENvdW50PC9rZXl3b3JkPjxr
ZXl3b3JkPkNlbGwgTGluZSwgVHVtb3I8L2tleXdvcmQ+PGtleXdvcmQ+SGVwYWNpdmlydXMvKnBo
eXNpb2xvZ3k8L2tleXdvcmQ+PGtleXdvcmQ+SGVwYXRvY3l0ZXMvKnZpcm9sb2d5PC9rZXl3b3Jk
PjxrZXl3b3JkPkh1bWFuczwva2V5d29yZD48a2V5d29yZD5NZW1icmFuZSBQcm90ZWlucy8qYmlv
c3ludGhlc2lzPC9rZXl3b3JkPjxrZXl3b3JkPipWaXJ1cyBJbnRlcm5hbGl6YXRpb248L2tleXdv
cmQ+PC9rZXl3b3Jkcz48ZGF0ZXM+PHllYXI+MjAwOTwveWVhcj48cHViLWRhdGVzPjxkYXRlPkRl
YzwvZGF0ZT48L3B1Yi1kYXRlcz48L2RhdGVzPjxpc2JuPjEwOTgtNTUxNCAoRWxlY3Ryb25pYykm
I3hEOzAwMjItNTM4WCAoTGlua2luZyk8L2lzYm4+PGFjY2Vzc2lvbi1udW0+MTk3NzYxMzM8L2Fj
Y2Vzc2lvbi1udW0+PHdvcmstdHlwZT5SZXNlYXJjaCBTdXBwb3J0LCBOLkkuSC4sIEV4dHJhbXVy
YWwmI3hEO1Jlc2VhcmNoIFN1cHBvcnQsIE5vbi1VLlMuIEdvdiZhcG9zO3Q8L3dvcmstdHlwZT48
dXJscz48cmVsYXRlZC11cmxzPjx1cmw+aHR0cDovL3d3dy5uY2JpLm5sbS5uaWguZ292L3B1Ym1l
ZC8xOTc3NjEzMzwvdXJsPjx1cmw+aHR0cDovL2p2aS5hc20ub3JnL2NvbnRlbnQvODMvMjMvMTI0
MDcuZnVsbC5wZGY8L3VybD48L3JlbGF0ZWQtdXJscz48L3VybHM+PGN1c3RvbTI+Mjc4Njc1ODwv
Y3VzdG9tMj48ZWxlY3Ryb25pYy1yZXNvdXJjZS1udW0+MTAuMTEyOC9KVkkuMDE1NTItMDk8L2Vs
ZWN0cm9uaWMtcmVzb3VyY2UtbnVtPjxsYW5ndWFnZT5lbmc8L2xhbmd1YWdlPjwvcmVjb3JkPjwv
Q2l0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TY2h3YXJ6PC9BdXRob3I+PFllYXI+MjAwOTwvWWVhcj48
UmVjTnVtPjUwNzwvUmVjTnVtPjxEaXNwbGF5VGV4dD48c3R5bGUgZmFjZT0ic3VwZXJzY3JpcHQi
PlsxMjNdPC9zdHlsZT48L0Rpc3BsYXlUZXh0PjxyZWNvcmQ+PHJlYy1udW1iZXI+NTA3PC9yZWMt
bnVtYmVyPjxmb3JlaWduLWtleXM+PGtleSBhcHA9IkVOIiBkYi1pZD0idjB4d3ZlZHIydGVkYXFl
OXoyNXhhdjk0ZGRlZmF0eGF2cDA1IiB0aW1lc3RhbXA9IjEzMzExMTE0OTEiPjUwNzwva2V5Pjwv
Zm9yZWlnbi1rZXlzPjxyZWYtdHlwZSBuYW1lPSJKb3VybmFsIEFydGljbGUiPjE3PC9yZWYtdHlw
ZT48Y29udHJpYnV0b3JzPjxhdXRob3JzPjxhdXRob3I+U2Nod2FyeiwgQS4gSy48L2F1dGhvcj48
YXV0aG9yPkdyb3ZlLCBKLjwvYXV0aG9yPjxhdXRob3I+SHUsIEsuPC9hdXRob3I+PGF1dGhvcj5N
ZWUsIEMuIEouPC9hdXRob3I+PGF1dGhvcj5CYWxmZSwgUC48L2F1dGhvcj48YXV0aG9yPk1jS2Vh
dGluZywgSi4gQS48L2F1dGhvcj48L2F1dGhvcnM+PC9jb250cmlidXRvcnM+PGF1dGgtYWRkcmVz
cz5IZXBhdGl0aXMgQyBSZXNlYXJjaCBHcm91cCwgSW5zdGl0dXRlIGZvciBCaW9tZWRpY2FsIFJl
c2VhcmNoLCBVbml2ZXJzaXR5IG9mIEJpcm1pbmdoYW0sIEJpcm1pbmdoYW0gQjE1IDJUVCwgVW5p
dGVkIEtpbmdkb20uPC9hdXRoLWFkZHJlc3M+PHRpdGxlcz48dGl0bGU+SGVwYXRvbWEgY2VsbCBk
ZW5zaXR5IHByb21vdGVzIGNsYXVkaW4tMSBhbmQgc2NhdmVuZ2VyIHJlY2VwdG9yIEJJIGV4cHJl
c3Npb24gYW5kIGhlcGF0aXRpcyBDIHZpcnVzIGludGVybmFsaXphdGlvbjwvdGl0bGU+PHNlY29u
ZGFyeS10aXRsZT5KIFZpcm9sPC9zZWNvbmRhcnktdGl0bGU+PGFsdC10aXRsZT5Kb3VybmFsIG9m
IHZpcm9sb2d5PC9hbHQtdGl0bGU+PC90aXRsZXM+PHBlcmlvZGljYWw+PGZ1bGwtdGl0bGU+SiBW
aXJvbDwvZnVsbC10aXRsZT48L3BlcmlvZGljYWw+PGFsdC1wZXJpb2RpY2FsPjxmdWxsLXRpdGxl
PkpvdXJuYWwgb2Ygdmlyb2xvZ3k8L2Z1bGwtdGl0bGU+PC9hbHQtcGVyaW9kaWNhbD48cGFnZXM+
MTI0MDctMTQ8L3BhZ2VzPjx2b2x1bWU+ODM8L3ZvbHVtZT48bnVtYmVyPjIzPC9udW1iZXI+PGVk
aXRpb24+MjAwOS8wOS8yNTwvZWRpdGlvbj48a2V5d29yZHM+PGtleXdvcmQ+QW50aWdlbnMsIENE
MzYvKmJpb3N5bnRoZXNpczwva2V5d29yZD48a2V5d29yZD5DZWxsIENvdW50PC9rZXl3b3JkPjxr
ZXl3b3JkPkNlbGwgTGluZSwgVHVtb3I8L2tleXdvcmQ+PGtleXdvcmQ+SGVwYWNpdmlydXMvKnBo
eXNpb2xvZ3k8L2tleXdvcmQ+PGtleXdvcmQ+SGVwYXRvY3l0ZXMvKnZpcm9sb2d5PC9rZXl3b3Jk
PjxrZXl3b3JkPkh1bWFuczwva2V5d29yZD48a2V5d29yZD5NZW1icmFuZSBQcm90ZWlucy8qYmlv
c3ludGhlc2lzPC9rZXl3b3JkPjxrZXl3b3JkPipWaXJ1cyBJbnRlcm5hbGl6YXRpb248L2tleXdv
cmQ+PC9rZXl3b3Jkcz48ZGF0ZXM+PHllYXI+MjAwOTwveWVhcj48cHViLWRhdGVzPjxkYXRlPkRl
YzwvZGF0ZT48L3B1Yi1kYXRlcz48L2RhdGVzPjxpc2JuPjEwOTgtNTUxNCAoRWxlY3Ryb25pYykm
I3hEOzAwMjItNTM4WCAoTGlua2luZyk8L2lzYm4+PGFjY2Vzc2lvbi1udW0+MTk3NzYxMzM8L2Fj
Y2Vzc2lvbi1udW0+PHdvcmstdHlwZT5SZXNlYXJjaCBTdXBwb3J0LCBOLkkuSC4sIEV4dHJhbXVy
YWwmI3hEO1Jlc2VhcmNoIFN1cHBvcnQsIE5vbi1VLlMuIEdvdiZhcG9zO3Q8L3dvcmstdHlwZT48
dXJscz48cmVsYXRlZC11cmxzPjx1cmw+aHR0cDovL3d3dy5uY2JpLm5sbS5uaWguZ292L3B1Ym1l
ZC8xOTc3NjEzMzwvdXJsPjx1cmw+aHR0cDovL2p2aS5hc20ub3JnL2NvbnRlbnQvODMvMjMvMTI0
MDcuZnVsbC5wZGY8L3VybD48L3JlbGF0ZWQtdXJscz48L3VybHM+PGN1c3RvbTI+Mjc4Njc1ODwv
Y3VzdG9tMj48ZWxlY3Ryb25pYy1yZXNvdXJjZS1udW0+MTAuMTEyOC9KVkkuMDE1NTItMDk8L2Vs
ZWN0cm9uaWMtcmVzb3VyY2UtbnVtPjxsYW5ndWFnZT5lbmc8L2xhbmd1YWdlPjwvcmVjb3JkPjwv
Q2l0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23" w:tooltip="Schwarz, 2009 #507" w:history="1">
        <w:r w:rsidR="000F07FA" w:rsidRPr="00EF2A4D">
          <w:rPr>
            <w:rFonts w:ascii="Book Antiqua" w:hAnsi="Book Antiqua"/>
            <w:noProof/>
            <w:sz w:val="24"/>
            <w:szCs w:val="24"/>
            <w:vertAlign w:val="superscript"/>
            <w:lang w:val="en-US"/>
          </w:rPr>
          <w:t>12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5C6E78" w:rsidRPr="00EF2A4D">
        <w:rPr>
          <w:rFonts w:ascii="Book Antiqua" w:hAnsi="Book Antiqua"/>
          <w:sz w:val="24"/>
          <w:szCs w:val="24"/>
          <w:lang w:val="en-US"/>
        </w:rPr>
        <w:t xml:space="preserve">; </w:t>
      </w:r>
      <w:r w:rsidR="00C155DF" w:rsidRPr="00EF2A4D">
        <w:rPr>
          <w:rFonts w:ascii="Book Antiqua" w:hAnsi="Book Antiqua"/>
          <w:sz w:val="24"/>
          <w:szCs w:val="24"/>
          <w:lang w:val="en-US"/>
        </w:rPr>
        <w:t>and</w:t>
      </w:r>
      <w:r w:rsidR="005C6E78" w:rsidRPr="00EF2A4D">
        <w:rPr>
          <w:rFonts w:ascii="Book Antiqua" w:hAnsi="Book Antiqua"/>
          <w:sz w:val="24"/>
          <w:szCs w:val="24"/>
          <w:lang w:val="en-US"/>
        </w:rPr>
        <w:t>,</w:t>
      </w:r>
      <w:r w:rsidR="00351FED" w:rsidRPr="00EF2A4D">
        <w:rPr>
          <w:rFonts w:ascii="Book Antiqua" w:hAnsi="Book Antiqua"/>
          <w:sz w:val="24"/>
          <w:szCs w:val="24"/>
          <w:lang w:val="en-US"/>
        </w:rPr>
        <w:t xml:space="preserve"> the neutralizing activity of patient sera increased </w:t>
      </w:r>
      <w:r w:rsidR="00C155DF" w:rsidRPr="00EF2A4D">
        <w:rPr>
          <w:rFonts w:ascii="Book Antiqua" w:hAnsi="Book Antiqua"/>
          <w:sz w:val="24"/>
          <w:szCs w:val="24"/>
          <w:lang w:val="en-US"/>
        </w:rPr>
        <w:t>with lower</w:t>
      </w:r>
      <w:r w:rsidR="001D15C8">
        <w:rPr>
          <w:rFonts w:ascii="Book Antiqua" w:hAnsi="Book Antiqua"/>
          <w:sz w:val="24"/>
          <w:szCs w:val="24"/>
          <w:lang w:val="en-US"/>
        </w:rPr>
        <w:t xml:space="preserve"> SR-BI levels</w:t>
      </w:r>
      <w:r w:rsidR="003635EA"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Voisset&lt;/Author&gt;&lt;Year&gt;2006&lt;/Year&gt;&lt;RecNum&gt;650&lt;/RecNum&gt;&lt;DisplayText&gt;&lt;style face="superscript"&gt;[24]&lt;/style&gt;&lt;/DisplayText&gt;&lt;record&gt;&lt;rec-number&gt;650&lt;/rec-number&gt;&lt;foreign-keys&gt;&lt;key app="EN" db-id="v0xwvedr2tedaqe9z25xav94ddefatxavp05" timestamp="1334936097"&gt;650&lt;/key&gt;&lt;/foreign-keys&gt;&lt;ref-type name="Journal Article"&gt;17&lt;/ref-type&gt;&lt;contributors&gt;&lt;authors&gt;&lt;author&gt;Voisset, C.&lt;/author&gt;&lt;author&gt;Op de Beeck, A.&lt;/author&gt;&lt;author&gt;Horellou, P.&lt;/author&gt;&lt;author&gt;Dreux, M.&lt;/author&gt;&lt;author&gt;Gustot, T.&lt;/author&gt;&lt;author&gt;Duverlie, G.&lt;/author&gt;&lt;author&gt;Cosset, F. L.&lt;/author&gt;&lt;author&gt;Vu-Dac, N.&lt;/author&gt;&lt;author&gt;Dubuisson, J.&lt;/author&gt;&lt;/authors&gt;&lt;/contributors&gt;&lt;auth-address&gt;CNRS, Institut de Biologie de Lille (UMR8161), Institut Pasteur de Lille, 1 rue Calmette, BP447, 59021 Lille cedex, France.&lt;/auth-address&gt;&lt;titles&gt;&lt;title&gt;High-density lipoproteins reduce the neutralizing effect of hepatitis C virus (HCV)-infected patient antibodies by promoting HCV entry&lt;/title&gt;&lt;secondary-title&gt;J Gen Virol&lt;/secondary-title&gt;&lt;alt-title&gt;The Journal of general virology&lt;/alt-title&gt;&lt;/titles&gt;&lt;periodical&gt;&lt;full-title&gt;J Gen Virol&lt;/full-title&gt;&lt;/periodical&gt;&lt;pages&gt;2577-81&lt;/pages&gt;&lt;volume&gt;87&lt;/volume&gt;&lt;number&gt;Pt 9&lt;/number&gt;&lt;keywords&gt;&lt;keyword&gt;Antibodies, Monoclonal/immunology&lt;/keyword&gt;&lt;keyword&gt;Hepacivirus/*pathogenicity/physiology&lt;/keyword&gt;&lt;keyword&gt;Hepatitis C/blood/immunology/virology&lt;/keyword&gt;&lt;keyword&gt;Hepatitis C Antibodies/*immunology&lt;/keyword&gt;&lt;keyword&gt;Humans&lt;/keyword&gt;&lt;keyword&gt;Lipoproteins, HDL/immunology/*physiology&lt;/keyword&gt;&lt;keyword&gt;Neutralization Tests&lt;/keyword&gt;&lt;keyword&gt;Scavenger Receptors, Class B/physiology&lt;/keyword&gt;&lt;/keywords&gt;&lt;dates&gt;&lt;year&gt;2006&lt;/year&gt;&lt;pub-dates&gt;&lt;date&gt;Sep&lt;/date&gt;&lt;/pub-dates&gt;&lt;/dates&gt;&lt;isbn&gt;0022-1317 (Print)&amp;#xD;0022-1317 (Linking)&lt;/isbn&gt;&lt;accession-num&gt;16894196&lt;/accession-num&gt;&lt;urls&gt;&lt;related-urls&gt;&lt;url&gt;http://www.ncbi.nlm.nih.gov/pubmed/16894196&lt;/url&gt;&lt;/related-urls&gt;&lt;/urls&gt;&lt;electronic-resource-num&gt;10.1099/vir.0.81932-0&lt;/electronic-resource-num&gt;&lt;language&gt;English&lt;/language&gt;&lt;/record&gt;&lt;/Cite&gt;&lt;/EndNote&gt;</w:instrText>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24" w:tooltip="Voisset, 2006 #650" w:history="1">
        <w:r w:rsidR="000F07FA" w:rsidRPr="00EF2A4D">
          <w:rPr>
            <w:rFonts w:ascii="Book Antiqua" w:hAnsi="Book Antiqua"/>
            <w:noProof/>
            <w:sz w:val="24"/>
            <w:szCs w:val="24"/>
            <w:vertAlign w:val="superscript"/>
          </w:rPr>
          <w:t>24</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351FED" w:rsidRPr="00EF2A4D">
        <w:rPr>
          <w:rFonts w:ascii="Book Antiqua" w:hAnsi="Book Antiqua"/>
          <w:sz w:val="24"/>
          <w:szCs w:val="24"/>
          <w:lang w:val="en-US"/>
        </w:rPr>
        <w:t>.</w:t>
      </w:r>
      <w:r w:rsidR="001537E2" w:rsidRPr="00EF2A4D">
        <w:rPr>
          <w:rFonts w:ascii="Book Antiqua" w:hAnsi="Book Antiqua"/>
          <w:sz w:val="24"/>
          <w:szCs w:val="24"/>
          <w:lang w:val="en-US"/>
        </w:rPr>
        <w:t xml:space="preserve"> These observations indicate that SR-BI is the responsible factor</w:t>
      </w:r>
      <w:r w:rsidR="00807F2E" w:rsidRPr="00EF2A4D">
        <w:rPr>
          <w:rFonts w:ascii="Book Antiqua" w:hAnsi="Book Antiqua"/>
          <w:sz w:val="24"/>
          <w:szCs w:val="24"/>
          <w:lang w:val="en-US"/>
        </w:rPr>
        <w:t>, activated by HDL,</w:t>
      </w:r>
      <w:r w:rsidR="001537E2" w:rsidRPr="00EF2A4D">
        <w:rPr>
          <w:rFonts w:ascii="Book Antiqua" w:hAnsi="Book Antiqua"/>
          <w:sz w:val="24"/>
          <w:szCs w:val="24"/>
          <w:lang w:val="en-US"/>
        </w:rPr>
        <w:t xml:space="preserve"> for neutralization att</w:t>
      </w:r>
      <w:r w:rsidR="004E282F" w:rsidRPr="00EF2A4D">
        <w:rPr>
          <w:rFonts w:ascii="Book Antiqua" w:hAnsi="Book Antiqua"/>
          <w:sz w:val="24"/>
          <w:szCs w:val="24"/>
          <w:lang w:val="en-US"/>
        </w:rPr>
        <w:t>enuation of anti-HCV antibodies.</w:t>
      </w:r>
      <w:r w:rsidR="00A97EB4" w:rsidRPr="00EF2A4D">
        <w:rPr>
          <w:rFonts w:ascii="Book Antiqua" w:hAnsi="Book Antiqua"/>
          <w:sz w:val="24"/>
          <w:szCs w:val="24"/>
          <w:lang w:val="en-US"/>
        </w:rPr>
        <w:t xml:space="preserve"> In conclusion, </w:t>
      </w:r>
      <w:r w:rsidR="003D65BE" w:rsidRPr="00EF2A4D">
        <w:rPr>
          <w:rFonts w:ascii="Book Antiqua" w:hAnsi="Book Antiqua"/>
          <w:sz w:val="24"/>
          <w:szCs w:val="24"/>
          <w:lang w:val="en-US"/>
        </w:rPr>
        <w:t xml:space="preserve">although antibodies that bind to </w:t>
      </w:r>
      <w:r w:rsidR="00446EB9" w:rsidRPr="00EF2A4D">
        <w:rPr>
          <w:rFonts w:ascii="Book Antiqua" w:hAnsi="Book Antiqua"/>
          <w:sz w:val="24"/>
          <w:szCs w:val="24"/>
          <w:lang w:val="en-US"/>
        </w:rPr>
        <w:t xml:space="preserve">the viral envelope, </w:t>
      </w:r>
      <w:r w:rsidR="003D65BE" w:rsidRPr="00EF2A4D">
        <w:rPr>
          <w:rFonts w:ascii="Book Antiqua" w:hAnsi="Book Antiqua"/>
          <w:sz w:val="24"/>
          <w:szCs w:val="24"/>
          <w:lang w:val="en-US"/>
        </w:rPr>
        <w:t xml:space="preserve">and </w:t>
      </w:r>
      <w:r w:rsidR="00446EB9" w:rsidRPr="00EF2A4D">
        <w:rPr>
          <w:rFonts w:ascii="Book Antiqua" w:hAnsi="Book Antiqua"/>
          <w:sz w:val="24"/>
          <w:szCs w:val="24"/>
          <w:lang w:val="en-US"/>
        </w:rPr>
        <w:t xml:space="preserve">thereby interfere with </w:t>
      </w:r>
      <w:r w:rsidR="003D65BE" w:rsidRPr="00EF2A4D">
        <w:rPr>
          <w:rFonts w:ascii="Book Antiqua" w:hAnsi="Book Antiqua"/>
          <w:sz w:val="24"/>
          <w:szCs w:val="24"/>
          <w:lang w:val="en-US"/>
        </w:rPr>
        <w:t>receptor interactions</w:t>
      </w:r>
      <w:r w:rsidR="00446EB9" w:rsidRPr="00EF2A4D">
        <w:rPr>
          <w:rFonts w:ascii="Book Antiqua" w:hAnsi="Book Antiqua"/>
          <w:sz w:val="24"/>
          <w:szCs w:val="24"/>
          <w:lang w:val="en-US"/>
        </w:rPr>
        <w:t>,</w:t>
      </w:r>
      <w:r w:rsidR="003D65BE" w:rsidRPr="00EF2A4D">
        <w:rPr>
          <w:rFonts w:ascii="Book Antiqua" w:hAnsi="Book Antiqua"/>
          <w:sz w:val="24"/>
          <w:szCs w:val="24"/>
          <w:lang w:val="en-US"/>
        </w:rPr>
        <w:t xml:space="preserve"> are able to</w:t>
      </w:r>
      <w:r w:rsidR="00A97EB4" w:rsidRPr="00EF2A4D">
        <w:rPr>
          <w:rFonts w:ascii="Book Antiqua" w:hAnsi="Book Antiqua"/>
          <w:sz w:val="24"/>
          <w:szCs w:val="24"/>
          <w:lang w:val="en-US"/>
        </w:rPr>
        <w:t xml:space="preserve"> neutralize </w:t>
      </w:r>
      <w:r w:rsidR="00446EB9" w:rsidRPr="00EF2A4D">
        <w:rPr>
          <w:rFonts w:ascii="Book Antiqua" w:hAnsi="Book Antiqua"/>
          <w:sz w:val="24"/>
          <w:szCs w:val="24"/>
          <w:lang w:val="en-US"/>
        </w:rPr>
        <w:t>HCV infection</w:t>
      </w:r>
      <w:r w:rsidR="00A97EB4" w:rsidRPr="00EF2A4D">
        <w:rPr>
          <w:rFonts w:ascii="Book Antiqua" w:hAnsi="Book Antiqua"/>
          <w:sz w:val="24"/>
          <w:szCs w:val="24"/>
          <w:lang w:val="en-US"/>
        </w:rPr>
        <w:t xml:space="preserve">, </w:t>
      </w:r>
      <w:r w:rsidR="003D65BE" w:rsidRPr="00EF2A4D">
        <w:rPr>
          <w:rFonts w:ascii="Book Antiqua" w:hAnsi="Book Antiqua"/>
          <w:sz w:val="24"/>
          <w:szCs w:val="24"/>
          <w:lang w:val="en-US"/>
        </w:rPr>
        <w:t>SR-BI/</w:t>
      </w:r>
      <w:r w:rsidR="00A97EB4" w:rsidRPr="00EF2A4D">
        <w:rPr>
          <w:rFonts w:ascii="Book Antiqua" w:hAnsi="Book Antiqua"/>
          <w:sz w:val="24"/>
          <w:szCs w:val="24"/>
          <w:lang w:val="en-US"/>
        </w:rPr>
        <w:t xml:space="preserve">HDL </w:t>
      </w:r>
      <w:r w:rsidR="00446EB9" w:rsidRPr="00EF2A4D">
        <w:rPr>
          <w:rFonts w:ascii="Book Antiqua" w:hAnsi="Book Antiqua"/>
          <w:sz w:val="24"/>
          <w:szCs w:val="24"/>
          <w:lang w:val="en-US"/>
        </w:rPr>
        <w:t xml:space="preserve">interactions </w:t>
      </w:r>
      <w:r w:rsidR="00A97EB4" w:rsidRPr="00EF2A4D">
        <w:rPr>
          <w:rFonts w:ascii="Book Antiqua" w:hAnsi="Book Antiqua"/>
          <w:sz w:val="24"/>
          <w:szCs w:val="24"/>
          <w:lang w:val="en-US"/>
        </w:rPr>
        <w:t>accelerate the entry of HCV</w:t>
      </w:r>
      <w:r w:rsidR="003D65BE" w:rsidRPr="00EF2A4D">
        <w:rPr>
          <w:rFonts w:ascii="Book Antiqua" w:hAnsi="Book Antiqua"/>
          <w:sz w:val="24"/>
          <w:szCs w:val="24"/>
          <w:lang w:val="en-US"/>
        </w:rPr>
        <w:t xml:space="preserve"> particles </w:t>
      </w:r>
      <w:r w:rsidR="00A97EB4" w:rsidRPr="00EF2A4D">
        <w:rPr>
          <w:rFonts w:ascii="Book Antiqua" w:hAnsi="Book Antiqua"/>
          <w:sz w:val="24"/>
          <w:szCs w:val="24"/>
          <w:lang w:val="en-US"/>
        </w:rPr>
        <w:t>that are not yet neutralized</w:t>
      </w:r>
      <w:r w:rsidR="003D65BE" w:rsidRPr="00EF2A4D">
        <w:rPr>
          <w:rFonts w:ascii="Book Antiqua" w:hAnsi="Book Antiqua"/>
          <w:sz w:val="24"/>
          <w:szCs w:val="24"/>
          <w:lang w:val="en-US"/>
        </w:rPr>
        <w:t>.</w:t>
      </w:r>
      <w:r w:rsidR="000E3FC9" w:rsidRPr="00EF2A4D">
        <w:rPr>
          <w:rFonts w:ascii="Book Antiqua" w:hAnsi="Book Antiqua"/>
          <w:sz w:val="24"/>
          <w:szCs w:val="24"/>
          <w:lang w:val="en-US"/>
        </w:rPr>
        <w:t xml:space="preserve"> </w:t>
      </w:r>
      <w:r w:rsidR="00C07954" w:rsidRPr="00EF2A4D">
        <w:rPr>
          <w:rFonts w:ascii="Book Antiqua" w:hAnsi="Book Antiqua"/>
          <w:sz w:val="24"/>
          <w:szCs w:val="24"/>
          <w:lang w:val="en-US"/>
        </w:rPr>
        <w:t>T</w:t>
      </w:r>
      <w:r w:rsidR="000E3FC9" w:rsidRPr="00EF2A4D">
        <w:rPr>
          <w:rFonts w:ascii="Book Antiqua" w:hAnsi="Book Antiqua"/>
          <w:sz w:val="24"/>
          <w:szCs w:val="24"/>
          <w:lang w:val="en-US"/>
        </w:rPr>
        <w:t xml:space="preserve">his process </w:t>
      </w:r>
      <w:r w:rsidR="00510EF0" w:rsidRPr="00EF2A4D">
        <w:rPr>
          <w:rFonts w:ascii="Book Antiqua" w:hAnsi="Book Antiqua"/>
          <w:sz w:val="24"/>
          <w:szCs w:val="24"/>
          <w:lang w:val="en-US"/>
        </w:rPr>
        <w:t xml:space="preserve">therefore </w:t>
      </w:r>
      <w:r w:rsidR="00446EB9" w:rsidRPr="00EF2A4D">
        <w:rPr>
          <w:rFonts w:ascii="Book Antiqua" w:hAnsi="Book Antiqua"/>
          <w:sz w:val="24"/>
          <w:szCs w:val="24"/>
          <w:lang w:val="en-US"/>
        </w:rPr>
        <w:t xml:space="preserve">might </w:t>
      </w:r>
      <w:r w:rsidR="000E3FC9" w:rsidRPr="00EF2A4D">
        <w:rPr>
          <w:rFonts w:ascii="Book Antiqua" w:hAnsi="Book Antiqua"/>
          <w:sz w:val="24"/>
          <w:szCs w:val="24"/>
          <w:lang w:val="en-US"/>
        </w:rPr>
        <w:t>help the virus to persist in patients.</w:t>
      </w:r>
      <w:r w:rsidR="00C07954" w:rsidRPr="00EF2A4D">
        <w:rPr>
          <w:rFonts w:ascii="Book Antiqua" w:hAnsi="Book Antiqua"/>
          <w:sz w:val="24"/>
          <w:szCs w:val="24"/>
          <w:lang w:val="en-US"/>
        </w:rPr>
        <w:t xml:space="preserve"> Indeed, </w:t>
      </w:r>
      <w:r w:rsidR="00510EF0" w:rsidRPr="00EF2A4D">
        <w:rPr>
          <w:rFonts w:ascii="Book Antiqua" w:hAnsi="Book Antiqua"/>
          <w:sz w:val="24"/>
          <w:szCs w:val="24"/>
          <w:lang w:val="en-US"/>
        </w:rPr>
        <w:t>persisting viral strains were more efficiently facilitated by serum than those that were controlled during the acute phase</w:t>
      </w:r>
      <w:r w:rsidR="003635EA" w:rsidRPr="00EF2A4D">
        <w:rPr>
          <w:rFonts w:ascii="Book Antiqua" w:hAnsi="Book Antiqua"/>
          <w:sz w:val="24"/>
          <w:szCs w:val="24"/>
          <w:lang w:val="en-US"/>
        </w:rPr>
        <w:fldChar w:fldCharType="begin">
          <w:fldData xml:space="preserve">PEVuZE5vdGU+PENpdGU+PEF1dGhvcj5MYXZpbGxldHRlPC9BdXRob3I+PFllYXI+MjAwNTwvWWVh
cj48UmVjTnVtPjExNDA8L1JlY051bT48RGlzcGxheVRleHQ+PHN0eWxlIGZhY2U9InN1cGVyc2Ny
aXB0Ij5bMjVdPC9zdHlsZT48L0Rpc3BsYXlUZXh0PjxyZWNvcmQ+PHJlYy1udW1iZXI+MTE0MDwv
cmVjLW51bWJlcj48Zm9yZWlnbi1rZXlzPjxrZXkgYXBwPSJFTiIgZGItaWQ9InYweHd2ZWRyMnRl
ZGFxZTl6MjV4YXY5NGRkZWZhdHhhdnAwNSIgdGltZXN0YW1wPSIxMzg3NTQ2NzMzIj4xMTQwPC9r
ZXk+PC9mb3JlaWduLWtleXM+PHJlZi10eXBlIG5hbWU9IkpvdXJuYWwgQXJ0aWNsZSI+MTc8L3Jl
Zi10eXBlPjxjb250cmlidXRvcnM+PGF1dGhvcnM+PGF1dGhvcj5MYXZpbGxldHRlLCBELjwvYXV0
aG9yPjxhdXRob3I+TW9yaWNlLCBZLjwvYXV0aG9yPjxhdXRob3I+R2VybWFuaWRpcywgRy48L2F1
dGhvcj48YXV0aG9yPkRvbm90LCBQLjwvYXV0aG9yPjxhdXRob3I+U291bGllciwgQS48L2F1dGhv
cj48YXV0aG9yPlBhZ2thbG9zLCBFLjwvYXV0aG9yPjxhdXRob3I+U2FrZWxsYXJpb3UsIEcuPC9h
dXRob3I+PGF1dGhvcj5JbnRyYXRvciwgTC48L2F1dGhvcj48YXV0aG9yPkJhcnRvc2NoLCBCLjwv
YXV0aG9yPjxhdXRob3I+UGF3bG90c2t5LCBKLiBNLjwvYXV0aG9yPjxhdXRob3I+Q29zc2V0LCBG
LiBMLjwvYXV0aG9yPjwvYXV0aG9ycz48L2NvbnRyaWJ1dG9ycz48YXV0aC1hZGRyZXNzPkxWUlRH
LCBFTlMgZGUgTHlvbiwgNDYgQWxsZWUgZCZhcG9zO0l0YWxpZSwgNjkzNjQgTHlvbiBDZWRleCAw
NywgRnJhbmNlLjwvYXV0aC1hZGRyZXNzPjx0aXRsZXM+PHRpdGxlPkh1bWFuIHNlcnVtIGZhY2ls
aXRhdGVzIGhlcGF0aXRpcyBDIHZpcnVzIGluZmVjdGlvbiwgYW5kIG5ldXRyYWxpemluZyByZXNw
b25zZXMgaW52ZXJzZWx5IGNvcnJlbGF0ZSB3aXRoIHZpcmFsIHJlcGxpY2F0aW9uIGtpbmV0aWNz
IGF0IHRoZSBhY3V0ZSBwaGFzZSBvZiBoZXBhdGl0aXMgQyB2aXJ1cyBpbmZlY3Rpb248L3RpdGxl
PjxzZWNvbmRhcnktdGl0bGU+SiBWaXJvbDwvc2Vjb25kYXJ5LXRpdGxlPjxhbHQtdGl0bGU+Sm91
cm5hbCBvZiB2aXJvbG9neTwvYWx0LXRpdGxlPjwvdGl0bGVzPjxwZXJpb2RpY2FsPjxmdWxsLXRp
dGxlPkogVmlyb2w8L2Z1bGwtdGl0bGU+PC9wZXJpb2RpY2FsPjxhbHQtcGVyaW9kaWNhbD48ZnVs
bC10aXRsZT5Kb3VybmFsIG9mIHZpcm9sb2d5PC9mdWxsLXRpdGxlPjwvYWx0LXBlcmlvZGljYWw+
PHBhZ2VzPjYwMjMtMzQ8L3BhZ2VzPjx2b2x1bWU+Nzk8L3ZvbHVtZT48bnVtYmVyPjEwPC9udW1i
ZXI+PGVkaXRpb24+MjAwNS8wNC8yOTwvZWRpdGlvbj48a2V5d29yZHM+PGtleXdvcmQ+QWN1dGUg
RGlzZWFzZTwva2V5d29yZD48a2V5d29yZD5BZHVsdDwva2V5d29yZD48a2V5d29yZD5BZ2VkPC9r
ZXl3b3JkPjxrZXl3b3JkPkFsYW5pbmUgVHJhbnNhbWluYXNlL2Jsb29kPC9rZXl3b3JkPjxrZXl3
b3JkPkFtaW5vIEFjaWQgU2VxdWVuY2U8L2tleXdvcmQ+PGtleXdvcmQ+Q29ob3J0IFN0dWRpZXM8
L2tleXdvcmQ+PGtleXdvcmQ+RmVtYWxlPC9rZXl3b3JkPjxrZXl3b3JkPkdlbm90eXBlPC9rZXl3
b3JkPjxrZXl3b3JkPkhlcGFjaXZpcnVzL2dlbmV0aWNzLyppbW11bm9sb2d5PC9rZXl3b3JkPjxr
ZXl3b3JkPkhlcGF0aXRpcyBDLypibG9vZC8qdmlyb2xvZ3k8L2tleXdvcmQ+PGtleXdvcmQ+SGVw
YXRpdGlzIEMgQW50aWJvZGllcy8qYmxvb2Q8L2tleXdvcmQ+PGtleXdvcmQ+SHVtYW5zPC9rZXl3
b3JkPjxrZXl3b3JkPk1hbGU8L2tleXdvcmQ+PGtleXdvcmQ+TWlkZGxlIEFnZWQ8L2tleXdvcmQ+
PGtleXdvcmQ+TW9sZWN1bGFyIFNlcXVlbmNlIERhdGE8L2tleXdvcmQ+PGtleXdvcmQ+U2VxdWVu
Y2UgQWxpZ25tZW50PC9rZXl3b3JkPjxrZXl3b3JkPlRpbWUgRmFjdG9yczwva2V5d29yZD48a2V5
d29yZD5WaXJhbCBFbnZlbG9wZSBQcm90ZWlucy9nZW5ldGljczwva2V5d29yZD48a2V5d29yZD5W
aXJlbWlhPC9rZXl3b3JkPjxrZXl3b3JkPlZpcnVzIFJlcGxpY2F0aW9uPC9rZXl3b3JkPjwva2V5
d29yZHM+PGRhdGVzPjx5ZWFyPjIwMDU8L3llYXI+PHB1Yi1kYXRlcz48ZGF0ZT5NYXk8L2RhdGU+
PC9wdWItZGF0ZXM+PC9kYXRlcz48aXNibj4wMDIyLTUzOFggKFByaW50KSYjeEQ7MDAyMi01MzhY
IChMaW5raW5nKTwvaXNibj48YWNjZXNzaW9uLW51bT4xNTg1Nzk4ODwvYWNjZXNzaW9uLW51bT48
d29yay10eXBlPkNvbXBhcmF0aXZlIFN0dWR5JiN4RDtSZXNlYXJjaCBTdXBwb3J0LCBOb24tVS5T
LiBHb3YmYXBvczt0PC93b3JrLXR5cGU+PHVybHM+PHJlbGF0ZWQtdXJscz48dXJsPmh0dHA6Ly93
d3cubmNiaS5ubG0ubmloLmdvdi9wdWJtZWQvMTU4NTc5ODg8L3VybD48dXJsPmh0dHA6Ly9qdmku
YXNtLm9yZy9jb250ZW50Lzc5LzEwLzYwMjMuZnVsbC5wZGY8L3VybD48L3JlbGF0ZWQtdXJscz48
L3VybHM+PGN1c3RvbTI+MTA5MTY4OTwvY3VzdG9tMj48ZWxlY3Ryb25pYy1yZXNvdXJjZS1udW0+
MTAuMTEyOC9KVkkuNzkuMTAuNjAyMy02MDM0LjIwMDU8L2VsZWN0cm9uaWMtcmVzb3VyY2UtbnVt
PjxsYW5ndWFnZT5lbmc8L2xhbmd1YWdlPjwvcmVjb3JkPjwvQ2l0ZT48L0VuZE5vdGU+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MYXZpbGxldHRlPC9BdXRob3I+PFllYXI+MjAwNTwvWWVh
cj48UmVjTnVtPjExNDA8L1JlY051bT48RGlzcGxheVRleHQ+PHN0eWxlIGZhY2U9InN1cGVyc2Ny
aXB0Ij5bMjVdPC9zdHlsZT48L0Rpc3BsYXlUZXh0PjxyZWNvcmQ+PHJlYy1udW1iZXI+MTE0MDwv
cmVjLW51bWJlcj48Zm9yZWlnbi1rZXlzPjxrZXkgYXBwPSJFTiIgZGItaWQ9InYweHd2ZWRyMnRl
ZGFxZTl6MjV4YXY5NGRkZWZhdHhhdnAwNSIgdGltZXN0YW1wPSIxMzg3NTQ2NzMzIj4xMTQwPC9r
ZXk+PC9mb3JlaWduLWtleXM+PHJlZi10eXBlIG5hbWU9IkpvdXJuYWwgQXJ0aWNsZSI+MTc8L3Jl
Zi10eXBlPjxjb250cmlidXRvcnM+PGF1dGhvcnM+PGF1dGhvcj5MYXZpbGxldHRlLCBELjwvYXV0
aG9yPjxhdXRob3I+TW9yaWNlLCBZLjwvYXV0aG9yPjxhdXRob3I+R2VybWFuaWRpcywgRy48L2F1
dGhvcj48YXV0aG9yPkRvbm90LCBQLjwvYXV0aG9yPjxhdXRob3I+U291bGllciwgQS48L2F1dGhv
cj48YXV0aG9yPlBhZ2thbG9zLCBFLjwvYXV0aG9yPjxhdXRob3I+U2FrZWxsYXJpb3UsIEcuPC9h
dXRob3I+PGF1dGhvcj5JbnRyYXRvciwgTC48L2F1dGhvcj48YXV0aG9yPkJhcnRvc2NoLCBCLjwv
YXV0aG9yPjxhdXRob3I+UGF3bG90c2t5LCBKLiBNLjwvYXV0aG9yPjxhdXRob3I+Q29zc2V0LCBG
LiBMLjwvYXV0aG9yPjwvYXV0aG9ycz48L2NvbnRyaWJ1dG9ycz48YXV0aC1hZGRyZXNzPkxWUlRH
LCBFTlMgZGUgTHlvbiwgNDYgQWxsZWUgZCZhcG9zO0l0YWxpZSwgNjkzNjQgTHlvbiBDZWRleCAw
NywgRnJhbmNlLjwvYXV0aC1hZGRyZXNzPjx0aXRsZXM+PHRpdGxlPkh1bWFuIHNlcnVtIGZhY2ls
aXRhdGVzIGhlcGF0aXRpcyBDIHZpcnVzIGluZmVjdGlvbiwgYW5kIG5ldXRyYWxpemluZyByZXNw
b25zZXMgaW52ZXJzZWx5IGNvcnJlbGF0ZSB3aXRoIHZpcmFsIHJlcGxpY2F0aW9uIGtpbmV0aWNz
IGF0IHRoZSBhY3V0ZSBwaGFzZSBvZiBoZXBhdGl0aXMgQyB2aXJ1cyBpbmZlY3Rpb248L3RpdGxl
PjxzZWNvbmRhcnktdGl0bGU+SiBWaXJvbDwvc2Vjb25kYXJ5LXRpdGxlPjxhbHQtdGl0bGU+Sm91
cm5hbCBvZiB2aXJvbG9neTwvYWx0LXRpdGxlPjwvdGl0bGVzPjxwZXJpb2RpY2FsPjxmdWxsLXRp
dGxlPkogVmlyb2w8L2Z1bGwtdGl0bGU+PC9wZXJpb2RpY2FsPjxhbHQtcGVyaW9kaWNhbD48ZnVs
bC10aXRsZT5Kb3VybmFsIG9mIHZpcm9sb2d5PC9mdWxsLXRpdGxlPjwvYWx0LXBlcmlvZGljYWw+
PHBhZ2VzPjYwMjMtMzQ8L3BhZ2VzPjx2b2x1bWU+Nzk8L3ZvbHVtZT48bnVtYmVyPjEwPC9udW1i
ZXI+PGVkaXRpb24+MjAwNS8wNC8yOTwvZWRpdGlvbj48a2V5d29yZHM+PGtleXdvcmQ+QWN1dGUg
RGlzZWFzZTwva2V5d29yZD48a2V5d29yZD5BZHVsdDwva2V5d29yZD48a2V5d29yZD5BZ2VkPC9r
ZXl3b3JkPjxrZXl3b3JkPkFsYW5pbmUgVHJhbnNhbWluYXNlL2Jsb29kPC9rZXl3b3JkPjxrZXl3
b3JkPkFtaW5vIEFjaWQgU2VxdWVuY2U8L2tleXdvcmQ+PGtleXdvcmQ+Q29ob3J0IFN0dWRpZXM8
L2tleXdvcmQ+PGtleXdvcmQ+RmVtYWxlPC9rZXl3b3JkPjxrZXl3b3JkPkdlbm90eXBlPC9rZXl3
b3JkPjxrZXl3b3JkPkhlcGFjaXZpcnVzL2dlbmV0aWNzLyppbW11bm9sb2d5PC9rZXl3b3JkPjxr
ZXl3b3JkPkhlcGF0aXRpcyBDLypibG9vZC8qdmlyb2xvZ3k8L2tleXdvcmQ+PGtleXdvcmQ+SGVw
YXRpdGlzIEMgQW50aWJvZGllcy8qYmxvb2Q8L2tleXdvcmQ+PGtleXdvcmQ+SHVtYW5zPC9rZXl3
b3JkPjxrZXl3b3JkPk1hbGU8L2tleXdvcmQ+PGtleXdvcmQ+TWlkZGxlIEFnZWQ8L2tleXdvcmQ+
PGtleXdvcmQ+TW9sZWN1bGFyIFNlcXVlbmNlIERhdGE8L2tleXdvcmQ+PGtleXdvcmQ+U2VxdWVu
Y2UgQWxpZ25tZW50PC9rZXl3b3JkPjxrZXl3b3JkPlRpbWUgRmFjdG9yczwva2V5d29yZD48a2V5
d29yZD5WaXJhbCBFbnZlbG9wZSBQcm90ZWlucy9nZW5ldGljczwva2V5d29yZD48a2V5d29yZD5W
aXJlbWlhPC9rZXl3b3JkPjxrZXl3b3JkPlZpcnVzIFJlcGxpY2F0aW9uPC9rZXl3b3JkPjwva2V5
d29yZHM+PGRhdGVzPjx5ZWFyPjIwMDU8L3llYXI+PHB1Yi1kYXRlcz48ZGF0ZT5NYXk8L2RhdGU+
PC9wdWItZGF0ZXM+PC9kYXRlcz48aXNibj4wMDIyLTUzOFggKFByaW50KSYjeEQ7MDAyMi01MzhY
IChMaW5raW5nKTwvaXNibj48YWNjZXNzaW9uLW51bT4xNTg1Nzk4ODwvYWNjZXNzaW9uLW51bT48
d29yay10eXBlPkNvbXBhcmF0aXZlIFN0dWR5JiN4RDtSZXNlYXJjaCBTdXBwb3J0LCBOb24tVS5T
LiBHb3YmYXBvczt0PC93b3JrLXR5cGU+PHVybHM+PHJlbGF0ZWQtdXJscz48dXJsPmh0dHA6Ly93
d3cubmNiaS5ubG0ubmloLmdvdi9wdWJtZWQvMTU4NTc5ODg8L3VybD48dXJsPmh0dHA6Ly9qdmku
YXNtLm9yZy9jb250ZW50Lzc5LzEwLzYwMjMuZnVsbC5wZGY8L3VybD48L3JlbGF0ZWQtdXJscz48
L3VybHM+PGN1c3RvbTI+MTA5MTY4OTwvY3VzdG9tMj48ZWxlY3Ryb25pYy1yZXNvdXJjZS1udW0+
MTAuMTEyOC9KVkkuNzkuMTAuNjAyMy02MDM0LjIwMDU8L2VsZWN0cm9uaWMtcmVzb3VyY2UtbnVt
PjxsYW5ndWFnZT5lbmc8L2xhbmd1YWdlPjwvcmVjb3JkPjwvQ2l0ZT48L0VuZE5vdGU+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25" w:tooltip="Lavillette, 2005 #1140" w:history="1">
        <w:r w:rsidR="000F07FA" w:rsidRPr="00EF2A4D">
          <w:rPr>
            <w:rFonts w:ascii="Book Antiqua" w:hAnsi="Book Antiqua"/>
            <w:noProof/>
            <w:sz w:val="24"/>
            <w:szCs w:val="24"/>
            <w:vertAlign w:val="superscript"/>
            <w:lang w:val="en-US"/>
          </w:rPr>
          <w:t>25</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18154A" w:rsidRPr="00EF2A4D">
        <w:rPr>
          <w:rFonts w:ascii="Book Antiqua" w:hAnsi="Book Antiqua"/>
          <w:sz w:val="24"/>
          <w:szCs w:val="24"/>
          <w:lang w:val="en-US"/>
        </w:rPr>
        <w:t>.</w:t>
      </w:r>
    </w:p>
    <w:p w14:paraId="34B6AAB3" w14:textId="77777777" w:rsidR="001D15C8" w:rsidRDefault="001D15C8" w:rsidP="005B3E13">
      <w:pPr>
        <w:adjustRightInd w:val="0"/>
        <w:snapToGrid w:val="0"/>
        <w:spacing w:after="0" w:line="360" w:lineRule="auto"/>
        <w:jc w:val="both"/>
        <w:rPr>
          <w:rFonts w:ascii="Book Antiqua" w:hAnsi="Book Antiqua"/>
          <w:b/>
          <w:sz w:val="24"/>
          <w:szCs w:val="24"/>
          <w:lang w:eastAsia="zh-CN"/>
        </w:rPr>
      </w:pPr>
    </w:p>
    <w:p w14:paraId="2CF5965F" w14:textId="5EA32B08" w:rsidR="00503797" w:rsidRPr="001D15C8" w:rsidRDefault="00503797" w:rsidP="005B3E13">
      <w:pPr>
        <w:adjustRightInd w:val="0"/>
        <w:snapToGrid w:val="0"/>
        <w:spacing w:after="0" w:line="360" w:lineRule="auto"/>
        <w:jc w:val="both"/>
        <w:rPr>
          <w:rFonts w:ascii="Book Antiqua" w:hAnsi="Book Antiqua"/>
          <w:b/>
          <w:i/>
          <w:sz w:val="24"/>
          <w:szCs w:val="24"/>
        </w:rPr>
      </w:pPr>
      <w:r w:rsidRPr="001D15C8">
        <w:rPr>
          <w:rFonts w:ascii="Book Antiqua" w:hAnsi="Book Antiqua"/>
          <w:b/>
          <w:i/>
          <w:sz w:val="24"/>
          <w:szCs w:val="24"/>
        </w:rPr>
        <w:t>Effect of lipoproteins on escape from anti-receptor Abs</w:t>
      </w:r>
    </w:p>
    <w:p w14:paraId="7FDD1154" w14:textId="37285E60" w:rsidR="00084041" w:rsidRPr="001D15C8" w:rsidRDefault="00503797" w:rsidP="005B3E13">
      <w:pPr>
        <w:pStyle w:val="a9"/>
        <w:tabs>
          <w:tab w:val="left" w:pos="567"/>
        </w:tabs>
        <w:adjustRightInd w:val="0"/>
        <w:snapToGrid w:val="0"/>
        <w:spacing w:after="0" w:line="360" w:lineRule="auto"/>
        <w:ind w:left="0"/>
        <w:contextualSpacing w:val="0"/>
        <w:jc w:val="both"/>
        <w:rPr>
          <w:rFonts w:ascii="Book Antiqua" w:hAnsi="Book Antiqua"/>
          <w:b/>
          <w:sz w:val="24"/>
          <w:szCs w:val="24"/>
          <w:lang w:eastAsia="zh-CN"/>
        </w:rPr>
      </w:pPr>
      <w:r w:rsidRPr="00EF2A4D">
        <w:rPr>
          <w:rFonts w:ascii="Book Antiqua" w:hAnsi="Book Antiqua"/>
          <w:b/>
          <w:sz w:val="24"/>
          <w:szCs w:val="24"/>
        </w:rPr>
        <w:t>Anti-</w:t>
      </w:r>
      <w:r w:rsidR="005B35A7" w:rsidRPr="00EF2A4D">
        <w:rPr>
          <w:rFonts w:ascii="Book Antiqua" w:hAnsi="Book Antiqua"/>
          <w:b/>
          <w:sz w:val="24"/>
          <w:szCs w:val="24"/>
        </w:rPr>
        <w:t>CD81</w:t>
      </w:r>
      <w:r w:rsidR="003D55FA" w:rsidRPr="00EF2A4D">
        <w:rPr>
          <w:rFonts w:ascii="Book Antiqua" w:hAnsi="Book Antiqua"/>
          <w:b/>
          <w:sz w:val="24"/>
          <w:szCs w:val="24"/>
        </w:rPr>
        <w:t xml:space="preserve"> </w:t>
      </w:r>
      <w:r w:rsidR="00DB6F65" w:rsidRPr="00EF2A4D">
        <w:rPr>
          <w:rFonts w:ascii="Book Antiqua" w:hAnsi="Book Antiqua"/>
          <w:b/>
          <w:sz w:val="24"/>
          <w:szCs w:val="24"/>
        </w:rPr>
        <w:t>antibodies</w:t>
      </w:r>
      <w:r w:rsidR="001D15C8">
        <w:rPr>
          <w:rFonts w:ascii="Book Antiqua" w:hAnsi="Book Antiqua" w:hint="eastAsia"/>
          <w:b/>
          <w:sz w:val="24"/>
          <w:szCs w:val="24"/>
          <w:lang w:eastAsia="zh-CN"/>
        </w:rPr>
        <w:t xml:space="preserve">: </w:t>
      </w:r>
      <w:r w:rsidR="000A6D44" w:rsidRPr="00EF2A4D">
        <w:rPr>
          <w:rFonts w:ascii="Book Antiqua" w:hAnsi="Book Antiqua"/>
          <w:sz w:val="24"/>
          <w:szCs w:val="24"/>
        </w:rPr>
        <w:t xml:space="preserve">Another class of HCV entry inhibitors that </w:t>
      </w:r>
      <w:r w:rsidR="00327674" w:rsidRPr="00EF2A4D">
        <w:rPr>
          <w:rFonts w:ascii="Book Antiqua" w:hAnsi="Book Antiqua"/>
          <w:sz w:val="24"/>
          <w:szCs w:val="24"/>
        </w:rPr>
        <w:t xml:space="preserve">interfere with </w:t>
      </w:r>
      <w:r w:rsidR="000A6D44" w:rsidRPr="00EF2A4D">
        <w:rPr>
          <w:rFonts w:ascii="Book Antiqua" w:hAnsi="Book Antiqua"/>
          <w:sz w:val="24"/>
          <w:szCs w:val="24"/>
        </w:rPr>
        <w:t xml:space="preserve">CD81 and E2 </w:t>
      </w:r>
      <w:r w:rsidR="00327674" w:rsidRPr="00EF2A4D">
        <w:rPr>
          <w:rFonts w:ascii="Book Antiqua" w:hAnsi="Book Antiqua"/>
          <w:sz w:val="24"/>
          <w:szCs w:val="24"/>
        </w:rPr>
        <w:t xml:space="preserve">interactions are CD81-receptor blockers. If </w:t>
      </w:r>
      <w:r w:rsidR="00804F2C" w:rsidRPr="00EF2A4D">
        <w:rPr>
          <w:rFonts w:ascii="Book Antiqua" w:hAnsi="Book Antiqua"/>
          <w:sz w:val="24"/>
          <w:szCs w:val="24"/>
        </w:rPr>
        <w:t xml:space="preserve">this receptor blocker is not </w:t>
      </w:r>
      <w:r w:rsidR="00150A4E" w:rsidRPr="00EF2A4D">
        <w:rPr>
          <w:rFonts w:ascii="Book Antiqua" w:hAnsi="Book Antiqua"/>
          <w:sz w:val="24"/>
          <w:szCs w:val="24"/>
        </w:rPr>
        <w:t>present</w:t>
      </w:r>
      <w:r w:rsidR="00804F2C" w:rsidRPr="00EF2A4D">
        <w:rPr>
          <w:rFonts w:ascii="Book Antiqua" w:hAnsi="Book Antiqua"/>
          <w:sz w:val="24"/>
          <w:szCs w:val="24"/>
        </w:rPr>
        <w:t xml:space="preserve"> </w:t>
      </w:r>
      <w:r w:rsidR="00327674" w:rsidRPr="00EF2A4D">
        <w:rPr>
          <w:rFonts w:ascii="Book Antiqua" w:hAnsi="Book Antiqua"/>
          <w:sz w:val="24"/>
          <w:szCs w:val="24"/>
        </w:rPr>
        <w:t xml:space="preserve">before the virus </w:t>
      </w:r>
      <w:r w:rsidR="00446EB9" w:rsidRPr="00EF2A4D">
        <w:rPr>
          <w:rFonts w:ascii="Book Antiqua" w:hAnsi="Book Antiqua"/>
          <w:sz w:val="24"/>
          <w:szCs w:val="24"/>
        </w:rPr>
        <w:t>initiates its entry</w:t>
      </w:r>
      <w:r w:rsidR="00327674" w:rsidRPr="00EF2A4D">
        <w:rPr>
          <w:rFonts w:ascii="Book Antiqua" w:hAnsi="Book Antiqua"/>
          <w:sz w:val="24"/>
          <w:szCs w:val="24"/>
        </w:rPr>
        <w:t xml:space="preserve">, HDL could again reduce </w:t>
      </w:r>
      <w:r w:rsidR="00150A4E" w:rsidRPr="00EF2A4D">
        <w:rPr>
          <w:rFonts w:ascii="Book Antiqua" w:hAnsi="Book Antiqua"/>
          <w:sz w:val="24"/>
          <w:szCs w:val="24"/>
        </w:rPr>
        <w:t>its</w:t>
      </w:r>
      <w:r w:rsidR="00327674" w:rsidRPr="00EF2A4D">
        <w:rPr>
          <w:rFonts w:ascii="Book Antiqua" w:hAnsi="Book Antiqua"/>
          <w:sz w:val="24"/>
          <w:szCs w:val="24"/>
        </w:rPr>
        <w:t xml:space="preserve"> antiviral efficacy by shortening </w:t>
      </w:r>
      <w:r w:rsidR="000A6D44" w:rsidRPr="00EF2A4D">
        <w:rPr>
          <w:rFonts w:ascii="Book Antiqua" w:hAnsi="Book Antiqua"/>
          <w:sz w:val="24"/>
          <w:szCs w:val="24"/>
        </w:rPr>
        <w:t xml:space="preserve">the </w:t>
      </w:r>
      <w:r w:rsidR="00150A4E" w:rsidRPr="00EF2A4D">
        <w:rPr>
          <w:rFonts w:ascii="Book Antiqua" w:hAnsi="Book Antiqua"/>
          <w:sz w:val="24"/>
          <w:szCs w:val="24"/>
        </w:rPr>
        <w:t xml:space="preserve">window of effective </w:t>
      </w:r>
      <w:r w:rsidR="00327674" w:rsidRPr="00EF2A4D">
        <w:rPr>
          <w:rFonts w:ascii="Book Antiqua" w:hAnsi="Book Antiqua"/>
          <w:sz w:val="24"/>
          <w:szCs w:val="24"/>
        </w:rPr>
        <w:t xml:space="preserve">antiviral </w:t>
      </w:r>
      <w:r w:rsidR="00150A4E" w:rsidRPr="00EF2A4D">
        <w:rPr>
          <w:rFonts w:ascii="Book Antiqua" w:hAnsi="Book Antiqua"/>
          <w:sz w:val="24"/>
          <w:szCs w:val="24"/>
        </w:rPr>
        <w:t>activity</w:t>
      </w:r>
      <w:r w:rsidR="000A6D44" w:rsidRPr="00EF2A4D">
        <w:rPr>
          <w:rFonts w:ascii="Book Antiqua" w:hAnsi="Book Antiqua"/>
          <w:sz w:val="24"/>
          <w:szCs w:val="24"/>
        </w:rPr>
        <w:t xml:space="preserve">. </w:t>
      </w:r>
      <w:r w:rsidR="00804F2C" w:rsidRPr="00EF2A4D">
        <w:rPr>
          <w:rFonts w:ascii="Book Antiqua" w:hAnsi="Book Antiqua"/>
          <w:sz w:val="24"/>
          <w:szCs w:val="24"/>
        </w:rPr>
        <w:t xml:space="preserve">Accordingly, </w:t>
      </w:r>
      <w:r w:rsidR="00084041" w:rsidRPr="00EF2A4D">
        <w:rPr>
          <w:rFonts w:ascii="Book Antiqua" w:hAnsi="Book Antiqua"/>
          <w:sz w:val="24"/>
          <w:szCs w:val="24"/>
          <w:lang w:val="en-US"/>
        </w:rPr>
        <w:t xml:space="preserve">HCV infection inhibition </w:t>
      </w:r>
      <w:r w:rsidR="00804F2C" w:rsidRPr="00EF2A4D">
        <w:rPr>
          <w:rFonts w:ascii="Book Antiqua" w:hAnsi="Book Antiqua"/>
          <w:sz w:val="24"/>
          <w:szCs w:val="24"/>
          <w:lang w:val="en-US"/>
        </w:rPr>
        <w:t>using</w:t>
      </w:r>
      <w:r w:rsidR="00084041" w:rsidRPr="00EF2A4D">
        <w:rPr>
          <w:rFonts w:ascii="Book Antiqua" w:hAnsi="Book Antiqua"/>
          <w:sz w:val="24"/>
          <w:szCs w:val="24"/>
          <w:lang w:val="en-US"/>
        </w:rPr>
        <w:t xml:space="preserve"> an anti-CD81 mAb, designated JS81, was strongly reduced </w:t>
      </w:r>
      <w:r w:rsidR="002F0381" w:rsidRPr="00EF2A4D">
        <w:rPr>
          <w:rFonts w:ascii="Book Antiqua" w:hAnsi="Book Antiqua"/>
          <w:sz w:val="24"/>
          <w:szCs w:val="24"/>
          <w:lang w:val="en-US"/>
        </w:rPr>
        <w:t xml:space="preserve">when added during infection </w:t>
      </w:r>
      <w:r w:rsidR="001D15C8">
        <w:rPr>
          <w:rFonts w:ascii="Book Antiqua" w:hAnsi="Book Antiqua"/>
          <w:sz w:val="24"/>
          <w:szCs w:val="24"/>
          <w:lang w:val="en-US"/>
        </w:rPr>
        <w:t>in the presence of human serum</w:t>
      </w:r>
      <w:r w:rsidR="003635E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3" w:tooltip="Dreux, 2006 #896" w:history="1">
        <w:r w:rsidR="000F07FA" w:rsidRPr="00EF2A4D">
          <w:rPr>
            <w:rFonts w:ascii="Book Antiqua" w:hAnsi="Book Antiqua"/>
            <w:noProof/>
            <w:sz w:val="24"/>
            <w:szCs w:val="24"/>
            <w:vertAlign w:val="superscript"/>
            <w:lang w:val="en-US"/>
          </w:rPr>
          <w:t>73</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04F2C" w:rsidRPr="00EF2A4D">
        <w:rPr>
          <w:rFonts w:ascii="Book Antiqua" w:hAnsi="Book Antiqua"/>
          <w:sz w:val="24"/>
          <w:szCs w:val="24"/>
          <w:lang w:val="en-US"/>
        </w:rPr>
        <w:t>.</w:t>
      </w:r>
      <w:r w:rsidR="00212879" w:rsidRPr="00EF2A4D">
        <w:rPr>
          <w:rFonts w:ascii="Book Antiqua" w:hAnsi="Book Antiqua"/>
          <w:sz w:val="24"/>
          <w:szCs w:val="24"/>
          <w:lang w:val="en-US"/>
        </w:rPr>
        <w:t xml:space="preserve"> </w:t>
      </w:r>
      <w:r w:rsidR="00B45960" w:rsidRPr="00EF2A4D">
        <w:rPr>
          <w:rFonts w:ascii="Book Antiqua" w:hAnsi="Book Antiqua"/>
          <w:sz w:val="24"/>
          <w:szCs w:val="24"/>
          <w:lang w:val="en-US"/>
        </w:rPr>
        <w:t>Once more, t</w:t>
      </w:r>
      <w:r w:rsidR="00212879" w:rsidRPr="00EF2A4D">
        <w:rPr>
          <w:rFonts w:ascii="Book Antiqua" w:hAnsi="Book Antiqua"/>
          <w:sz w:val="24"/>
          <w:szCs w:val="24"/>
          <w:lang w:val="en-US"/>
        </w:rPr>
        <w:t xml:space="preserve">he attenuation of anti-CD81 antiviral efficacy was alleviated by blocking SR-BI, </w:t>
      </w:r>
      <w:r w:rsidR="003B6704" w:rsidRPr="00EF2A4D">
        <w:rPr>
          <w:rFonts w:ascii="Book Antiqua" w:hAnsi="Book Antiqua"/>
          <w:sz w:val="24"/>
          <w:szCs w:val="24"/>
          <w:lang w:val="en-US"/>
        </w:rPr>
        <w:t>indicating that compounds that block E2-CD81 interaction are less potent when SR-BI is activated.</w:t>
      </w:r>
      <w:r w:rsidR="00212879" w:rsidRPr="00EF2A4D">
        <w:rPr>
          <w:rFonts w:ascii="Book Antiqua" w:hAnsi="Book Antiqua"/>
          <w:sz w:val="24"/>
          <w:szCs w:val="24"/>
          <w:lang w:val="en-US"/>
        </w:rPr>
        <w:t xml:space="preserve"> The same antibody was effective in preventing HCV infection in a human-liver </w:t>
      </w:r>
      <w:r w:rsidR="00446EB9" w:rsidRPr="00EF2A4D">
        <w:rPr>
          <w:rFonts w:ascii="Book Antiqua" w:hAnsi="Book Antiqua"/>
          <w:sz w:val="24"/>
          <w:szCs w:val="24"/>
          <w:lang w:val="en-US"/>
        </w:rPr>
        <w:t>chimeric mouse</w:t>
      </w:r>
      <w:r w:rsidR="00212879" w:rsidRPr="00EF2A4D">
        <w:rPr>
          <w:rFonts w:ascii="Book Antiqua" w:hAnsi="Book Antiqua"/>
          <w:sz w:val="24"/>
          <w:szCs w:val="24"/>
          <w:lang w:val="en-US"/>
        </w:rPr>
        <w:t xml:space="preserve"> model, </w:t>
      </w:r>
      <w:r w:rsidR="00446EB9" w:rsidRPr="00EF2A4D">
        <w:rPr>
          <w:rFonts w:ascii="Book Antiqua" w:hAnsi="Book Antiqua"/>
          <w:sz w:val="24"/>
          <w:szCs w:val="24"/>
          <w:lang w:val="en-US"/>
        </w:rPr>
        <w:t xml:space="preserve">but </w:t>
      </w:r>
      <w:r w:rsidR="00B45960" w:rsidRPr="00EF2A4D">
        <w:rPr>
          <w:rFonts w:ascii="Book Antiqua" w:hAnsi="Book Antiqua"/>
          <w:sz w:val="24"/>
          <w:szCs w:val="24"/>
          <w:lang w:val="en-US"/>
        </w:rPr>
        <w:t xml:space="preserve">was </w:t>
      </w:r>
      <w:r w:rsidR="00212879" w:rsidRPr="00EF2A4D">
        <w:rPr>
          <w:rFonts w:ascii="Book Antiqua" w:hAnsi="Book Antiqua"/>
          <w:sz w:val="24"/>
          <w:szCs w:val="24"/>
          <w:lang w:val="en-US"/>
        </w:rPr>
        <w:t>unable to resolve infection when administered shortly</w:t>
      </w:r>
      <w:r w:rsidR="00AB3417" w:rsidRPr="00EF2A4D">
        <w:rPr>
          <w:rFonts w:ascii="Book Antiqua" w:hAnsi="Book Antiqua"/>
          <w:sz w:val="24"/>
          <w:szCs w:val="24"/>
          <w:lang w:val="en-US"/>
        </w:rPr>
        <w:t xml:space="preserve"> (</w:t>
      </w:r>
      <w:r w:rsidR="008C12F3" w:rsidRPr="00EF2A4D">
        <w:rPr>
          <w:rFonts w:ascii="Book Antiqua" w:hAnsi="Book Antiqua"/>
          <w:sz w:val="24"/>
          <w:szCs w:val="24"/>
          <w:lang w:val="en-US"/>
        </w:rPr>
        <w:t xml:space="preserve">six </w:t>
      </w:r>
      <w:r w:rsidR="00AB3417" w:rsidRPr="00EF2A4D">
        <w:rPr>
          <w:rFonts w:ascii="Book Antiqua" w:hAnsi="Book Antiqua"/>
          <w:sz w:val="24"/>
          <w:szCs w:val="24"/>
          <w:lang w:val="en-US"/>
        </w:rPr>
        <w:t>hours</w:t>
      </w:r>
      <w:r w:rsidR="00150A4E" w:rsidRPr="00EF2A4D">
        <w:rPr>
          <w:rFonts w:ascii="Book Antiqua" w:hAnsi="Book Antiqua"/>
          <w:sz w:val="24"/>
          <w:szCs w:val="24"/>
          <w:lang w:val="en-US"/>
        </w:rPr>
        <w:t xml:space="preserve"> to </w:t>
      </w:r>
      <w:r w:rsidR="008C12F3" w:rsidRPr="00EF2A4D">
        <w:rPr>
          <w:rFonts w:ascii="Book Antiqua" w:hAnsi="Book Antiqua"/>
          <w:sz w:val="24"/>
          <w:szCs w:val="24"/>
          <w:lang w:val="en-US"/>
        </w:rPr>
        <w:t xml:space="preserve">three </w:t>
      </w:r>
      <w:r w:rsidR="003A37B1" w:rsidRPr="00EF2A4D">
        <w:rPr>
          <w:rFonts w:ascii="Book Antiqua" w:hAnsi="Book Antiqua"/>
          <w:sz w:val="24"/>
          <w:szCs w:val="24"/>
          <w:lang w:val="en-US"/>
        </w:rPr>
        <w:t>days</w:t>
      </w:r>
      <w:r w:rsidR="00AB3417" w:rsidRPr="00EF2A4D">
        <w:rPr>
          <w:rFonts w:ascii="Book Antiqua" w:hAnsi="Book Antiqua"/>
          <w:sz w:val="24"/>
          <w:szCs w:val="24"/>
          <w:lang w:val="en-US"/>
        </w:rPr>
        <w:t>)</w:t>
      </w:r>
      <w:r w:rsidR="00212879" w:rsidRPr="00EF2A4D">
        <w:rPr>
          <w:rFonts w:ascii="Book Antiqua" w:hAnsi="Book Antiqua"/>
          <w:sz w:val="24"/>
          <w:szCs w:val="24"/>
          <w:lang w:val="en-US"/>
        </w:rPr>
        <w:t xml:space="preserve"> after</w:t>
      </w:r>
      <w:r w:rsidR="00AB3417" w:rsidRPr="00EF2A4D">
        <w:rPr>
          <w:rFonts w:ascii="Book Antiqua" w:hAnsi="Book Antiqua"/>
          <w:sz w:val="24"/>
          <w:szCs w:val="24"/>
          <w:lang w:val="en-US"/>
        </w:rPr>
        <w:t xml:space="preserve"> </w:t>
      </w:r>
      <w:r w:rsidR="003A37B1" w:rsidRPr="00EF2A4D">
        <w:rPr>
          <w:rFonts w:ascii="Book Antiqua" w:hAnsi="Book Antiqua"/>
          <w:sz w:val="24"/>
          <w:szCs w:val="24"/>
          <w:lang w:val="en-US"/>
        </w:rPr>
        <w:t xml:space="preserve">viral </w:t>
      </w:r>
      <w:r w:rsidR="00212879" w:rsidRPr="00EF2A4D">
        <w:rPr>
          <w:rFonts w:ascii="Book Antiqua" w:hAnsi="Book Antiqua"/>
          <w:sz w:val="24"/>
          <w:szCs w:val="24"/>
          <w:lang w:val="en-US"/>
        </w:rPr>
        <w:t>challenge</w:t>
      </w:r>
      <w:r w:rsidR="003635EA" w:rsidRPr="00EF2A4D">
        <w:rPr>
          <w:rFonts w:ascii="Book Antiqua" w:hAnsi="Book Antiqua"/>
          <w:sz w:val="24"/>
          <w:szCs w:val="24"/>
          <w:lang w:val="en-US"/>
        </w:rPr>
        <w:fldChar w:fldCharType="begin">
          <w:fldData xml:space="preserve">PEVuZE5vdGU+PENpdGU+PEF1dGhvcj5NZXVsZW1hbjwvQXV0aG9yPjxZZWFyPjIwMTI8L1llYXI+
PFJlY051bT44OTA8L1JlY051bT48RGlzcGxheVRleHQ+PHN0eWxlIGZhY2U9InN1cGVyc2NyaXB0
Ij5bNzAsIDE2OF08L3N0eWxlPjwvRGlzcGxheVRleHQ+PHJlY29yZD48cmVjLW51bWJlcj44OTA8
L3JlYy1udW1iZXI+PGZvcmVpZ24ta2V5cz48a2V5IGFwcD0iRU4iIGRiLWlkPSJ2MHh3dmVkcjJ0
ZWRhcWU5ejI1eGF2OTRkZGVmYXR4YXZwMDUiIHRpbWVzdGFtcD0iMTM3NTg4NjY5NSI+ODkwPC9r
ZXk+PC9mb3JlaWduLWtleXM+PHJlZi10eXBlIG5hbWU9IkpvdXJuYWwgQXJ0aWNsZSI+MTc8L3Jl
Zi10eXBlPjxjb250cmlidXRvcnM+PGF1dGhvcnM+PGF1dGhvcj5NZXVsZW1hbiwgUC48L2F1dGhv
cj48YXV0aG9yPkNhdGFuZXNlLCBNLiBULjwvYXV0aG9yPjxhdXRob3I+VmVyaG95ZSwgTC48L2F1
dGhvcj48YXV0aG9yPkRlc29tYmVyZSwgSS48L2F1dGhvcj48YXV0aG9yPkZhcmhvdWRpLCBBLjwv
YXV0aG9yPjxhdXRob3I+Sm9uZXMsIEMuIFQuPC9hdXRob3I+PGF1dGhvcj5TaGVhaGFuLCBULjwv
YXV0aG9yPjxhdXRob3I+R3J6eWIsIEsuPC9hdXRob3I+PGF1dGhvcj5Db3J0ZXNlLCBSLjwvYXV0
aG9yPjxhdXRob3I+UmljZSwgQy4gTS48L2F1dGhvcj48YXV0aG9yPkxlcm91eC1Sb2VscywgRy48
L2F1dGhvcj48YXV0aG9yPk5pY29zaWEsIEEuPC9hdXRob3I+PC9hdXRob3JzPjwvY29udHJpYnV0
b3JzPjxhdXRoLWFkZHJlc3M+Q2VudGVyIGZvciBWYWNjaW5vbG9neSwgR2hlbnQgVW5pdmVyc2l0
eSBhbmQgSG9zcGl0YWwsIEdlbnQsIEJlbGdpdW0uIHBoaWxpcC5tZXVsZW1hbkB1Z2VudC5iZTwv
YXV0aC1hZGRyZXNzPjx0aXRsZXM+PHRpdGxlPkEgaHVtYW4gbW9ub2Nsb25hbCBhbnRpYm9keSB0
YXJnZXRpbmcgc2NhdmVuZ2VyIHJlY2VwdG9yIGNsYXNzIEIgdHlwZSBJIHByZWNsdWRlcyBoZXBh
dGl0aXMgQyB2aXJ1cyBpbmZlY3Rpb24gYW5kIHZpcmFsIHNwcmVhZCBpbiB2aXRybyBhbmQgaW4g
dml2bzwvdGl0bGU+PHNlY29uZGFyeS10aXRsZT5IZXBhdG9sb2d5PC9zZWNvbmRhcnktdGl0bGU+
PC90aXRsZXM+PHBlcmlvZGljYWw+PGZ1bGwtdGl0bGU+SGVwYXRvbG9neTwvZnVsbC10aXRsZT48
L3BlcmlvZGljYWw+PHBhZ2VzPjM2NC03MjwvcGFnZXM+PHZvbHVtZT41NTwvdm9sdW1lPjxudW1i
ZXI+MjwvbnVtYmVyPjxlZGl0aW9uPjIwMTEvMDkvMjk8L2VkaXRpb24+PGtleXdvcmRzPjxrZXl3
b3JkPkFuaW1hbHM8L2tleXdvcmQ+PGtleXdvcmQ+QW50aWJvZGllcywgTW9ub2Nsb25hbC8qdGhl
cmFwZXV0aWMgdXNlPC9rZXl3b3JkPjxrZXl3b3JkPkFudGlnZW5zLCBDRDM2LyppbW11bm9sb2d5
PC9rZXl3b3JkPjxrZXl3b3JkPkNlbGwgTGluZSwgVHVtb3I8L2tleXdvcmQ+PGtleXdvcmQ+Q2hp
bWVyYTwva2V5d29yZD48a2V5d29yZD5HZW5vdHlwZTwva2V5d29yZD48a2V5d29yZD5IZXBhdGl0
aXMgQy8qcHJldmVudGlvbiAmYW1wOyBjb250cm9sPC9rZXl3b3JkPjxrZXl3b3JkPkh1bWFuczwv
a2V5d29yZD48a2V5d29yZD5MaXZlciBUcmFuc3BsYW50YXRpb248L2tleXdvcmQ+PGtleXdvcmQ+
TWljZTwva2V5d29yZD48a2V5d29yZD5NaWNlLCBTQ0lEPC9rZXl3b3JkPjxrZXl3b3JkPlJlY3Vy
cmVuY2UvcHJldmVudGlvbiAmYW1wOyBjb250cm9sPC9rZXl3b3JkPjwva2V5d29yZHM+PGRhdGVz
Pjx5ZWFyPjIwMTI8L3llYXI+PHB1Yi1kYXRlcz48ZGF0ZT5GZWI8L2RhdGU+PC9wdWItZGF0ZXM+
PC9kYXRlcz48aXNibj4xNTI3LTMzNTAgKEVsZWN0cm9uaWMpJiN4RDswMjcwLTkxMzkgKExpbmtp
bmcpPC9pc2JuPjxhY2Nlc3Npb24tbnVtPjIxOTUzNzYxPC9hY2Nlc3Npb24tbnVtPjx3b3JrLXR5
cGU+UmVzZWFyY2ggU3VwcG9ydCwgTi5JLkguLCBFeHRyYW11cmFsJiN4RDtSZXNlYXJjaCBTdXBw
b3J0LCBOb24tVS5TLiBHb3YmYXBvczt0JiN4RDtSZXNlYXJjaCBTdXBwb3J0LCBVLlMuIEdvdiZh
cG9zO3QsIFAuSC5TLjwvd29yay10eXBlPjx1cmxzPjxyZWxhdGVkLXVybHM+PHVybD5odHRwOi8v
d3d3Lm5jYmkubmxtLm5paC5nb3YvcHVibWVkLzIxOTUzNzYxPC91cmw+PHVybD5odHRwOi8vb25s
aW5lbGlicmFyeS53aWxleS5jb20vc3RvcmUvMTAuMTAwMi9oZXAuMjQ2OTIvYXNzZXQvMjQ2OTJf
ZnRwLnBkZj92PTEmYW1wO3Q9aGsybmVyamMmYW1wO3M9YjhjZjJlMGVmM2Q2MzI5NjNkNjRiNjll
ZTAyMjhlNTNjZjAxY2QyZjwvdXJsPjwvcmVsYXRlZC11cmxzPjwvdXJscz48Y3VzdG9tMj4zMjYy
ODY3PC9jdXN0b20yPjxlbGVjdHJvbmljLXJlc291cmNlLW51bT4xMC4xMDAyL2hlcC4yNDY5Mjwv
ZWxlY3Ryb25pYy1yZXNvdXJjZS1udW0+PGxhbmd1YWdlPmVuZzwvbGFuZ3VhZ2U+PC9yZWNvcmQ+
PC9DaXRlPjxDaXRlPjxBdXRob3I+TWV1bGVtYW48L0F1dGhvcj48WWVhcj4yMDA4PC9ZZWFyPjxS
ZWNOdW0+MjYzPC9SZWNOdW0+PHJlY29yZD48cmVjLW51bWJlcj4yNjM8L3JlYy1udW1iZXI+PGZv
cmVpZ24ta2V5cz48a2V5IGFwcD0iRU4iIGRiLWlkPSJ2MHh3dmVkcjJ0ZWRhcWU5ejI1eGF2OTRk
ZGVmYXR4YXZwMDUiIHRpbWVzdGFtcD0iMTMyNzMyOTUwNyI+MjYzPC9rZXk+PC9mb3JlaWduLWtl
eXM+PHJlZi10eXBlIG5hbWU9IkpvdXJuYWwgQXJ0aWNsZSI+MTc8L3JlZi10eXBlPjxjb250cmli
dXRvcnM+PGF1dGhvcnM+PGF1dGhvcj5NZXVsZW1hbiwgUC48L2F1dGhvcj48YXV0aG9yPkhlc3Nl
bGdlc3NlciwgSi48L2F1dGhvcj48YXV0aG9yPlBhdWxzb24sIE0uPC9hdXRob3I+PGF1dGhvcj5W
YW53b2xsZWdoZW0sIFQuPC9hdXRob3I+PGF1dGhvcj5EZXNvbWJlcmUsIEkuPC9hdXRob3I+PGF1
dGhvcj5SZWlzZXIsIEguPC9hdXRob3I+PGF1dGhvcj5MZXJvdXgtUm9lbHMsIEcuPC9hdXRob3I+
PC9hdXRob3JzPjwvY29udHJpYnV0b3JzPjxhdXRoLWFkZHJlc3M+Q2VudGVyIGZvciBWYWNjaW5v
bG9neSwgR2hlbnQgVW5pdmVyc2l0eSBhbmQgSG9zcGl0YWwsIEdoZW50LCBCZWxnaXVtLiBwaGls
aXAubWV1bGVtYW5AdWdlbnQuYmU8L2F1dGgtYWRkcmVzcz48dGl0bGVzPjx0aXRsZT5BbnRpLUNE
ODEgYW50aWJvZGllcyBjYW4gcHJldmVudCBhIGhlcGF0aXRpcyBDIHZpcnVzIGluZmVjdGlvbiBp
biB2aXZvPC90aXRsZT48c2Vjb25kYXJ5LXRpdGxlPkhlcGF0b2xvZ3k8L3NlY29uZGFyeS10aXRs
ZT48L3RpdGxlcz48cGVyaW9kaWNhbD48ZnVsbC10aXRsZT5IZXBhdG9sb2d5PC9mdWxsLXRpdGxl
PjwvcGVyaW9kaWNhbD48cGFnZXM+MTc2MS04PC9wYWdlcz48dm9sdW1lPjQ4PC92b2x1bWU+PG51
bWJlcj42PC9udW1iZXI+PGVkaXRpb24+MjAwOC8xMS8yNjwvZWRpdGlvbj48a2V5d29yZHM+PGtl
eXdvcmQ+QW5pbWFsczwva2V5d29yZD48a2V5d29yZD5BbnRpYm9kaWVzLCBBbnRpLUlkaW90eXBp
Yy9pbW11bm9sb2d5Lyp0aGVyYXBldXRpYyB1c2U8L2tleXdvcmQ+PGtleXdvcmQ+QW50aWJvZGll
cywgTW9ub2Nsb25hbC9pbW11bm9sb2d5L3RoZXJhcGV1dGljIHVzZTwva2V5d29yZD48a2V5d29y
ZD5BbnRpZ2VucywgQ0QvKmltbXVub2xvZ3kvcGh5c2lvbG9neTwva2V5d29yZD48a2V5d29yZD5B
bnRpZ2VucywgQ0Q4MTwva2V5d29yZD48a2V5d29yZD5DZWxsIExpbmUsIFR1bW9yPC9rZXl3b3Jk
PjxrZXl3b3JkPkNlbGxzLCBDdWx0dXJlZDwva2V5d29yZD48a2V5d29yZD5DaGltZXJhPC9rZXl3
b3JkPjxrZXl3b3JkPkdyYWZ0IFJlamVjdGlvbi9pbW11bm9sb2d5PC9rZXl3b3JkPjxrZXl3b3Jk
PkhlcGFjaXZpcnVzL3BhdGhvZ2VuaWNpdHkvcGh5c2lvbG9neTwva2V5d29yZD48a2V5d29yZD5I
ZXBhdGl0aXMgQy8qcHJldmVudGlvbiAmYW1wOyBjb250cm9sPC9rZXl3b3JkPjxrZXl3b3JkPkhl
cGF0b2N5dGVzL3BhdGhvbG9neS90cmFuc3BsYW50YXRpb24vdmlyb2xvZ3k8L2tleXdvcmQ+PGtl
eXdvcmQ+SHVtYW5zPC9rZXl3b3JkPjxrZXl3b3JkPkxpdmVyL3BhdGhvbG9neS92aXJvbG9neTwv
a2V5d29yZD48a2V5d29yZD5MaXZlciBUcmFuc3BsYW50YXRpb24vaW1tdW5vbG9neTwva2V5d29y
ZD48a2V5d29yZD5NaWNlPC9rZXl3b3JkPjxrZXl3b3JkPk1pY2UsIFNDSUQ8L2tleXdvcmQ+PC9r
ZXl3b3Jkcz48ZGF0ZXM+PHllYXI+MjAwODwveWVhcj48cHViLWRhdGVzPjxkYXRlPkRlYzwvZGF0
ZT48L3B1Yi1kYXRlcz48L2RhdGVzPjxpc2JuPjE1MjctMzM1MCAoRWxlY3Ryb25pYykmI3hEOzAy
NzAtOTEzOSAoTGlua2luZyk8L2lzYm4+PGFjY2Vzc2lvbi1udW0+MTkwMzAxNjY8L2FjY2Vzc2lv
bi1udW0+PHdvcmstdHlwZT5SZXNlYXJjaCBTdXBwb3J0LCBOb24tVS5TLiBHb3YmYXBvczt0PC93
b3JrLXR5cGU+PHVybHM+PHJlbGF0ZWQtdXJscz48dXJsPmh0dHA6Ly93d3cubmNiaS5ubG0ubmlo
Lmdvdi9wdWJtZWQvMTkwMzAxNjY8L3VybD48dXJsPmh0dHA6Ly9vbmxpbmVsaWJyYXJ5LndpbGV5
LmNvbS9zdG9yZS8xMC4xMDAyL2hlcC4yMjU0Ny9hc3NldC8yMjU0N19mdHAucGRmP3Y9MSZhbXA7
dD1neHJsbWZmOCZhbXA7cz03ZTA1ZDE3NDEwOTgxNjc2MjBkZDhiMGVhNmNmOTUzZTI4MTYyY2Vl
PC91cmw+PHVybD5odHRwOi8vb25saW5lbGlicmFyeS53aWxleS5jb20vc3RvcmUvMTAuMTAwMi9o
ZXAuMjI1NDcvYXNzZXQvMjI1NDdfZnRwLnBkZj92PTEmYW1wO3Q9Z3hybG1td2smYW1wO3M9ZjYw
NjU2ZmI5MGFmMjU5NGNhZmJhMzQ4NGJiZTIxY2QwZWNhNDA4NTwvdXJsPjwvcmVsYXRlZC11cmxz
PjwvdXJscz48ZWxlY3Ryb25pYy1yZXNvdXJjZS1udW0+MTAuMTAwMi9oZXAuMjI1NDc8L2VsZWN0
cm9uaWMtcmVzb3VyY2UtbnVtPjxsYW5ndWFnZT5lbmc8L2xhbmd1YWdlPjwvcmVjb3JkPjwvQ2l0
ZT48L0VuZE5vdGU+AG==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sZW1hbjwvQXV0aG9yPjxZZWFyPjIwMTI8L1llYXI+
PFJlY051bT44OTA8L1JlY051bT48RGlzcGxheVRleHQ+PHN0eWxlIGZhY2U9InN1cGVyc2NyaXB0
Ij5bNzAsIDE2OF08L3N0eWxlPjwvRGlzcGxheVRleHQ+PHJlY29yZD48cmVjLW51bWJlcj44OTA8
L3JlYy1udW1iZXI+PGZvcmVpZ24ta2V5cz48a2V5IGFwcD0iRU4iIGRiLWlkPSJ2MHh3dmVkcjJ0
ZWRhcWU5ejI1eGF2OTRkZGVmYXR4YXZwMDUiIHRpbWVzdGFtcD0iMTM3NTg4NjY5NSI+ODkwPC9r
ZXk+PC9mb3JlaWduLWtleXM+PHJlZi10eXBlIG5hbWU9IkpvdXJuYWwgQXJ0aWNsZSI+MTc8L3Jl
Zi10eXBlPjxjb250cmlidXRvcnM+PGF1dGhvcnM+PGF1dGhvcj5NZXVsZW1hbiwgUC48L2F1dGhv
cj48YXV0aG9yPkNhdGFuZXNlLCBNLiBULjwvYXV0aG9yPjxhdXRob3I+VmVyaG95ZSwgTC48L2F1
dGhvcj48YXV0aG9yPkRlc29tYmVyZSwgSS48L2F1dGhvcj48YXV0aG9yPkZhcmhvdWRpLCBBLjwv
YXV0aG9yPjxhdXRob3I+Sm9uZXMsIEMuIFQuPC9hdXRob3I+PGF1dGhvcj5TaGVhaGFuLCBULjwv
YXV0aG9yPjxhdXRob3I+R3J6eWIsIEsuPC9hdXRob3I+PGF1dGhvcj5Db3J0ZXNlLCBSLjwvYXV0
aG9yPjxhdXRob3I+UmljZSwgQy4gTS48L2F1dGhvcj48YXV0aG9yPkxlcm91eC1Sb2VscywgRy48
L2F1dGhvcj48YXV0aG9yPk5pY29zaWEsIEEuPC9hdXRob3I+PC9hdXRob3JzPjwvY29udHJpYnV0
b3JzPjxhdXRoLWFkZHJlc3M+Q2VudGVyIGZvciBWYWNjaW5vbG9neSwgR2hlbnQgVW5pdmVyc2l0
eSBhbmQgSG9zcGl0YWwsIEdlbnQsIEJlbGdpdW0uIHBoaWxpcC5tZXVsZW1hbkB1Z2VudC5iZTwv
YXV0aC1hZGRyZXNzPjx0aXRsZXM+PHRpdGxlPkEgaHVtYW4gbW9ub2Nsb25hbCBhbnRpYm9keSB0
YXJnZXRpbmcgc2NhdmVuZ2VyIHJlY2VwdG9yIGNsYXNzIEIgdHlwZSBJIHByZWNsdWRlcyBoZXBh
dGl0aXMgQyB2aXJ1cyBpbmZlY3Rpb24gYW5kIHZpcmFsIHNwcmVhZCBpbiB2aXRybyBhbmQgaW4g
dml2bzwvdGl0bGU+PHNlY29uZGFyeS10aXRsZT5IZXBhdG9sb2d5PC9zZWNvbmRhcnktdGl0bGU+
PC90aXRsZXM+PHBlcmlvZGljYWw+PGZ1bGwtdGl0bGU+SGVwYXRvbG9neTwvZnVsbC10aXRsZT48
L3BlcmlvZGljYWw+PHBhZ2VzPjM2NC03MjwvcGFnZXM+PHZvbHVtZT41NTwvdm9sdW1lPjxudW1i
ZXI+MjwvbnVtYmVyPjxlZGl0aW9uPjIwMTEvMDkvMjk8L2VkaXRpb24+PGtleXdvcmRzPjxrZXl3
b3JkPkFuaW1hbHM8L2tleXdvcmQ+PGtleXdvcmQ+QW50aWJvZGllcywgTW9ub2Nsb25hbC8qdGhl
cmFwZXV0aWMgdXNlPC9rZXl3b3JkPjxrZXl3b3JkPkFudGlnZW5zLCBDRDM2LyppbW11bm9sb2d5
PC9rZXl3b3JkPjxrZXl3b3JkPkNlbGwgTGluZSwgVHVtb3I8L2tleXdvcmQ+PGtleXdvcmQ+Q2hp
bWVyYTwva2V5d29yZD48a2V5d29yZD5HZW5vdHlwZTwva2V5d29yZD48a2V5d29yZD5IZXBhdGl0
aXMgQy8qcHJldmVudGlvbiAmYW1wOyBjb250cm9sPC9rZXl3b3JkPjxrZXl3b3JkPkh1bWFuczwv
a2V5d29yZD48a2V5d29yZD5MaXZlciBUcmFuc3BsYW50YXRpb248L2tleXdvcmQ+PGtleXdvcmQ+
TWljZTwva2V5d29yZD48a2V5d29yZD5NaWNlLCBTQ0lEPC9rZXl3b3JkPjxrZXl3b3JkPlJlY3Vy
cmVuY2UvcHJldmVudGlvbiAmYW1wOyBjb250cm9sPC9rZXl3b3JkPjwva2V5d29yZHM+PGRhdGVz
Pjx5ZWFyPjIwMTI8L3llYXI+PHB1Yi1kYXRlcz48ZGF0ZT5GZWI8L2RhdGU+PC9wdWItZGF0ZXM+
PC9kYXRlcz48aXNibj4xNTI3LTMzNTAgKEVsZWN0cm9uaWMpJiN4RDswMjcwLTkxMzkgKExpbmtp
bmcpPC9pc2JuPjxhY2Nlc3Npb24tbnVtPjIxOTUzNzYxPC9hY2Nlc3Npb24tbnVtPjx3b3JrLXR5
cGU+UmVzZWFyY2ggU3VwcG9ydCwgTi5JLkguLCBFeHRyYW11cmFsJiN4RDtSZXNlYXJjaCBTdXBw
b3J0LCBOb24tVS5TLiBHb3YmYXBvczt0JiN4RDtSZXNlYXJjaCBTdXBwb3J0LCBVLlMuIEdvdiZh
cG9zO3QsIFAuSC5TLjwvd29yay10eXBlPjx1cmxzPjxyZWxhdGVkLXVybHM+PHVybD5odHRwOi8v
d3d3Lm5jYmkubmxtLm5paC5nb3YvcHVibWVkLzIxOTUzNzYxPC91cmw+PHVybD5odHRwOi8vb25s
aW5lbGlicmFyeS53aWxleS5jb20vc3RvcmUvMTAuMTAwMi9oZXAuMjQ2OTIvYXNzZXQvMjQ2OTJf
ZnRwLnBkZj92PTEmYW1wO3Q9aGsybmVyamMmYW1wO3M9YjhjZjJlMGVmM2Q2MzI5NjNkNjRiNjll
ZTAyMjhlNTNjZjAxY2QyZjwvdXJsPjwvcmVsYXRlZC11cmxzPjwvdXJscz48Y3VzdG9tMj4zMjYy
ODY3PC9jdXN0b20yPjxlbGVjdHJvbmljLXJlc291cmNlLW51bT4xMC4xMDAyL2hlcC4yNDY5Mjwv
ZWxlY3Ryb25pYy1yZXNvdXJjZS1udW0+PGxhbmd1YWdlPmVuZzwvbGFuZ3VhZ2U+PC9yZWNvcmQ+
PC9DaXRlPjxDaXRlPjxBdXRob3I+TWV1bGVtYW48L0F1dGhvcj48WWVhcj4yMDA4PC9ZZWFyPjxS
ZWNOdW0+MjYzPC9SZWNOdW0+PHJlY29yZD48cmVjLW51bWJlcj4yNjM8L3JlYy1udW1iZXI+PGZv
cmVpZ24ta2V5cz48a2V5IGFwcD0iRU4iIGRiLWlkPSJ2MHh3dmVkcjJ0ZWRhcWU5ejI1eGF2OTRk
ZGVmYXR4YXZwMDUiIHRpbWVzdGFtcD0iMTMyNzMyOTUwNyI+MjYzPC9rZXk+PC9mb3JlaWduLWtl
eXM+PHJlZi10eXBlIG5hbWU9IkpvdXJuYWwgQXJ0aWNsZSI+MTc8L3JlZi10eXBlPjxjb250cmli
dXRvcnM+PGF1dGhvcnM+PGF1dGhvcj5NZXVsZW1hbiwgUC48L2F1dGhvcj48YXV0aG9yPkhlc3Nl
bGdlc3NlciwgSi48L2F1dGhvcj48YXV0aG9yPlBhdWxzb24sIE0uPC9hdXRob3I+PGF1dGhvcj5W
YW53b2xsZWdoZW0sIFQuPC9hdXRob3I+PGF1dGhvcj5EZXNvbWJlcmUsIEkuPC9hdXRob3I+PGF1
dGhvcj5SZWlzZXIsIEguPC9hdXRob3I+PGF1dGhvcj5MZXJvdXgtUm9lbHMsIEcuPC9hdXRob3I+
PC9hdXRob3JzPjwvY29udHJpYnV0b3JzPjxhdXRoLWFkZHJlc3M+Q2VudGVyIGZvciBWYWNjaW5v
bG9neSwgR2hlbnQgVW5pdmVyc2l0eSBhbmQgSG9zcGl0YWwsIEdoZW50LCBCZWxnaXVtLiBwaGls
aXAubWV1bGVtYW5AdWdlbnQuYmU8L2F1dGgtYWRkcmVzcz48dGl0bGVzPjx0aXRsZT5BbnRpLUNE
ODEgYW50aWJvZGllcyBjYW4gcHJldmVudCBhIGhlcGF0aXRpcyBDIHZpcnVzIGluZmVjdGlvbiBp
biB2aXZvPC90aXRsZT48c2Vjb25kYXJ5LXRpdGxlPkhlcGF0b2xvZ3k8L3NlY29uZGFyeS10aXRs
ZT48L3RpdGxlcz48cGVyaW9kaWNhbD48ZnVsbC10aXRsZT5IZXBhdG9sb2d5PC9mdWxsLXRpdGxl
PjwvcGVyaW9kaWNhbD48cGFnZXM+MTc2MS04PC9wYWdlcz48dm9sdW1lPjQ4PC92b2x1bWU+PG51
bWJlcj42PC9udW1iZXI+PGVkaXRpb24+MjAwOC8xMS8yNjwvZWRpdGlvbj48a2V5d29yZHM+PGtl
eXdvcmQ+QW5pbWFsczwva2V5d29yZD48a2V5d29yZD5BbnRpYm9kaWVzLCBBbnRpLUlkaW90eXBp
Yy9pbW11bm9sb2d5Lyp0aGVyYXBldXRpYyB1c2U8L2tleXdvcmQ+PGtleXdvcmQ+QW50aWJvZGll
cywgTW9ub2Nsb25hbC9pbW11bm9sb2d5L3RoZXJhcGV1dGljIHVzZTwva2V5d29yZD48a2V5d29y
ZD5BbnRpZ2VucywgQ0QvKmltbXVub2xvZ3kvcGh5c2lvbG9neTwva2V5d29yZD48a2V5d29yZD5B
bnRpZ2VucywgQ0Q4MTwva2V5d29yZD48a2V5d29yZD5DZWxsIExpbmUsIFR1bW9yPC9rZXl3b3Jk
PjxrZXl3b3JkPkNlbGxzLCBDdWx0dXJlZDwva2V5d29yZD48a2V5d29yZD5DaGltZXJhPC9rZXl3
b3JkPjxrZXl3b3JkPkdyYWZ0IFJlamVjdGlvbi9pbW11bm9sb2d5PC9rZXl3b3JkPjxrZXl3b3Jk
PkhlcGFjaXZpcnVzL3BhdGhvZ2VuaWNpdHkvcGh5c2lvbG9neTwva2V5d29yZD48a2V5d29yZD5I
ZXBhdGl0aXMgQy8qcHJldmVudGlvbiAmYW1wOyBjb250cm9sPC9rZXl3b3JkPjxrZXl3b3JkPkhl
cGF0b2N5dGVzL3BhdGhvbG9neS90cmFuc3BsYW50YXRpb24vdmlyb2xvZ3k8L2tleXdvcmQ+PGtl
eXdvcmQ+SHVtYW5zPC9rZXl3b3JkPjxrZXl3b3JkPkxpdmVyL3BhdGhvbG9neS92aXJvbG9neTwv
a2V5d29yZD48a2V5d29yZD5MaXZlciBUcmFuc3BsYW50YXRpb24vaW1tdW5vbG9neTwva2V5d29y
ZD48a2V5d29yZD5NaWNlPC9rZXl3b3JkPjxrZXl3b3JkPk1pY2UsIFNDSUQ8L2tleXdvcmQ+PC9r
ZXl3b3Jkcz48ZGF0ZXM+PHllYXI+MjAwODwveWVhcj48cHViLWRhdGVzPjxkYXRlPkRlYzwvZGF0
ZT48L3B1Yi1kYXRlcz48L2RhdGVzPjxpc2JuPjE1MjctMzM1MCAoRWxlY3Ryb25pYykmI3hEOzAy
NzAtOTEzOSAoTGlua2luZyk8L2lzYm4+PGFjY2Vzc2lvbi1udW0+MTkwMzAxNjY8L2FjY2Vzc2lv
bi1udW0+PHdvcmstdHlwZT5SZXNlYXJjaCBTdXBwb3J0LCBOb24tVS5TLiBHb3YmYXBvczt0PC93
b3JrLXR5cGU+PHVybHM+PHJlbGF0ZWQtdXJscz48dXJsPmh0dHA6Ly93d3cubmNiaS5ubG0ubmlo
Lmdvdi9wdWJtZWQvMTkwMzAxNjY8L3VybD48dXJsPmh0dHA6Ly9vbmxpbmVsaWJyYXJ5LndpbGV5
LmNvbS9zdG9yZS8xMC4xMDAyL2hlcC4yMjU0Ny9hc3NldC8yMjU0N19mdHAucGRmP3Y9MSZhbXA7
dD1neHJsbWZmOCZhbXA7cz03ZTA1ZDE3NDEwOTgxNjc2MjBkZDhiMGVhNmNmOTUzZTI4MTYyY2Vl
PC91cmw+PHVybD5odHRwOi8vb25saW5lbGlicmFyeS53aWxleS5jb20vc3RvcmUvMTAuMTAwMi9o
ZXAuMjI1NDcvYXNzZXQvMjI1NDdfZnRwLnBkZj92PTEmYW1wO3Q9Z3hybG1td2smYW1wO3M9ZjYw
NjU2ZmI5MGFmMjU5NGNhZmJhMzQ4NGJiZTIxY2QwZWNhNDA4NTwvdXJsPjwvcmVsYXRlZC11cmxz
PjwvdXJscz48ZWxlY3Ryb25pYy1yZXNvdXJjZS1udW0+MTAuMTAwMi9oZXAuMjI1NDc8L2VsZWN0
cm9uaWMtcmVzb3VyY2UtbnVtPjxsYW5ndWFnZT5lbmc8L2xhbmd1YWdlPjwvcmVjb3JkPjwvQ2l0
ZT48L0VuZE5vdGU+AG==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0" w:tooltip="Meuleman, 2012 #890" w:history="1">
        <w:r w:rsidR="000F07FA" w:rsidRPr="00EF2A4D">
          <w:rPr>
            <w:rFonts w:ascii="Book Antiqua" w:hAnsi="Book Antiqua"/>
            <w:noProof/>
            <w:sz w:val="24"/>
            <w:szCs w:val="24"/>
            <w:vertAlign w:val="superscript"/>
            <w:lang w:val="en-US"/>
          </w:rPr>
          <w:t>70</w:t>
        </w:r>
      </w:hyperlink>
      <w:r w:rsidR="001D15C8">
        <w:rPr>
          <w:rFonts w:ascii="Book Antiqua" w:hAnsi="Book Antiqua"/>
          <w:noProof/>
          <w:sz w:val="24"/>
          <w:szCs w:val="24"/>
          <w:vertAlign w:val="superscript"/>
          <w:lang w:val="en-US"/>
        </w:rPr>
        <w:t>,</w:t>
      </w:r>
      <w:hyperlink w:anchor="_ENREF_168" w:tooltip="Meuleman, 2008 #263" w:history="1">
        <w:r w:rsidR="000F07FA" w:rsidRPr="00EF2A4D">
          <w:rPr>
            <w:rFonts w:ascii="Book Antiqua" w:hAnsi="Book Antiqua"/>
            <w:noProof/>
            <w:sz w:val="24"/>
            <w:szCs w:val="24"/>
            <w:vertAlign w:val="superscript"/>
            <w:lang w:val="en-US"/>
          </w:rPr>
          <w:t>168</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212879" w:rsidRPr="00EF2A4D">
        <w:rPr>
          <w:rFonts w:ascii="Book Antiqua" w:hAnsi="Book Antiqua"/>
          <w:sz w:val="24"/>
          <w:szCs w:val="24"/>
          <w:lang w:val="en-US"/>
        </w:rPr>
        <w:t xml:space="preserve">. This again </w:t>
      </w:r>
      <w:r w:rsidR="003A37B1" w:rsidRPr="00EF2A4D">
        <w:rPr>
          <w:rFonts w:ascii="Book Antiqua" w:hAnsi="Book Antiqua"/>
          <w:sz w:val="24"/>
          <w:szCs w:val="24"/>
          <w:lang w:val="en-US"/>
        </w:rPr>
        <w:t xml:space="preserve">highlights </w:t>
      </w:r>
      <w:r w:rsidR="006C7561" w:rsidRPr="00EF2A4D">
        <w:rPr>
          <w:rFonts w:ascii="Book Antiqua" w:hAnsi="Book Antiqua"/>
          <w:sz w:val="24"/>
          <w:szCs w:val="24"/>
          <w:lang w:val="en-US"/>
        </w:rPr>
        <w:t xml:space="preserve">the importance of CD81 receptor blocker availability before </w:t>
      </w:r>
      <w:r w:rsidR="003A37B1" w:rsidRPr="00EF2A4D">
        <w:rPr>
          <w:rFonts w:ascii="Book Antiqua" w:hAnsi="Book Antiqua"/>
          <w:sz w:val="24"/>
          <w:szCs w:val="24"/>
          <w:lang w:val="en-US"/>
        </w:rPr>
        <w:t>exposure to</w:t>
      </w:r>
      <w:r w:rsidR="006C7561" w:rsidRPr="00EF2A4D">
        <w:rPr>
          <w:rFonts w:ascii="Book Antiqua" w:hAnsi="Book Antiqua"/>
          <w:sz w:val="24"/>
          <w:szCs w:val="24"/>
          <w:lang w:val="en-US"/>
        </w:rPr>
        <w:t xml:space="preserve"> the virus. </w:t>
      </w:r>
    </w:p>
    <w:p w14:paraId="538A0D6F" w14:textId="77777777" w:rsidR="008B474F" w:rsidRPr="00EF2A4D" w:rsidRDefault="008B474F" w:rsidP="005B3E13">
      <w:pPr>
        <w:adjustRightInd w:val="0"/>
        <w:snapToGrid w:val="0"/>
        <w:spacing w:after="0" w:line="360" w:lineRule="auto"/>
        <w:jc w:val="both"/>
        <w:rPr>
          <w:rFonts w:ascii="Book Antiqua" w:hAnsi="Book Antiqua"/>
          <w:sz w:val="24"/>
          <w:szCs w:val="24"/>
        </w:rPr>
      </w:pPr>
    </w:p>
    <w:p w14:paraId="0994F30F" w14:textId="7F03E7BC" w:rsidR="00CB5CC8" w:rsidRPr="00EF2A4D" w:rsidRDefault="00503797" w:rsidP="005B3E13">
      <w:pPr>
        <w:adjustRightInd w:val="0"/>
        <w:snapToGrid w:val="0"/>
        <w:spacing w:after="0" w:line="360" w:lineRule="auto"/>
        <w:jc w:val="both"/>
        <w:rPr>
          <w:rFonts w:ascii="Book Antiqua" w:hAnsi="Book Antiqua"/>
          <w:sz w:val="24"/>
          <w:szCs w:val="24"/>
        </w:rPr>
      </w:pPr>
      <w:r w:rsidRPr="00EF2A4D">
        <w:rPr>
          <w:rFonts w:ascii="Book Antiqua" w:hAnsi="Book Antiqua"/>
          <w:b/>
          <w:sz w:val="24"/>
          <w:szCs w:val="24"/>
        </w:rPr>
        <w:lastRenderedPageBreak/>
        <w:t>Anti-</w:t>
      </w:r>
      <w:r w:rsidR="003D55FA" w:rsidRPr="00EF2A4D">
        <w:rPr>
          <w:rFonts w:ascii="Book Antiqua" w:hAnsi="Book Antiqua"/>
          <w:b/>
          <w:sz w:val="24"/>
          <w:szCs w:val="24"/>
        </w:rPr>
        <w:t>SR</w:t>
      </w:r>
      <w:r w:rsidR="00664CB7" w:rsidRPr="00EF2A4D">
        <w:rPr>
          <w:rFonts w:ascii="Book Antiqua" w:hAnsi="Book Antiqua"/>
          <w:b/>
          <w:sz w:val="24"/>
          <w:szCs w:val="24"/>
        </w:rPr>
        <w:t>-</w:t>
      </w:r>
      <w:r w:rsidR="003D55FA" w:rsidRPr="00EF2A4D">
        <w:rPr>
          <w:rFonts w:ascii="Book Antiqua" w:hAnsi="Book Antiqua"/>
          <w:b/>
          <w:sz w:val="24"/>
          <w:szCs w:val="24"/>
        </w:rPr>
        <w:t xml:space="preserve">BI </w:t>
      </w:r>
      <w:r w:rsidR="00DB6F65" w:rsidRPr="00EF2A4D">
        <w:rPr>
          <w:rFonts w:ascii="Book Antiqua" w:hAnsi="Book Antiqua"/>
          <w:b/>
          <w:sz w:val="24"/>
          <w:szCs w:val="24"/>
        </w:rPr>
        <w:t>antibodies</w:t>
      </w:r>
      <w:r w:rsidR="001D15C8">
        <w:rPr>
          <w:rFonts w:ascii="Book Antiqua" w:hAnsi="Book Antiqua" w:hint="eastAsia"/>
          <w:b/>
          <w:sz w:val="24"/>
          <w:szCs w:val="24"/>
          <w:lang w:eastAsia="zh-CN"/>
        </w:rPr>
        <w:t xml:space="preserve">: </w:t>
      </w:r>
      <w:r w:rsidR="0034543C" w:rsidRPr="00EF2A4D">
        <w:rPr>
          <w:rFonts w:ascii="Book Antiqua" w:hAnsi="Book Antiqua"/>
          <w:sz w:val="24"/>
          <w:szCs w:val="24"/>
          <w:lang w:val="en-US"/>
        </w:rPr>
        <w:t>In contrast to CD81 receptor</w:t>
      </w:r>
      <w:r w:rsidR="003A37B1" w:rsidRPr="00EF2A4D">
        <w:rPr>
          <w:rFonts w:ascii="Book Antiqua" w:hAnsi="Book Antiqua"/>
          <w:sz w:val="24"/>
          <w:szCs w:val="24"/>
          <w:lang w:val="en-US"/>
        </w:rPr>
        <w:t xml:space="preserve"> blockade</w:t>
      </w:r>
      <w:r w:rsidR="0034543C" w:rsidRPr="00EF2A4D">
        <w:rPr>
          <w:rFonts w:ascii="Book Antiqua" w:hAnsi="Book Antiqua"/>
          <w:sz w:val="24"/>
          <w:szCs w:val="24"/>
          <w:lang w:val="en-US"/>
        </w:rPr>
        <w:t xml:space="preserve">, the timing of SR-BI inhibition </w:t>
      </w:r>
      <w:r w:rsidR="00895421" w:rsidRPr="00EF2A4D">
        <w:rPr>
          <w:rFonts w:ascii="Book Antiqua" w:hAnsi="Book Antiqua"/>
          <w:sz w:val="24"/>
          <w:szCs w:val="24"/>
          <w:lang w:val="en-US"/>
        </w:rPr>
        <w:t>seems</w:t>
      </w:r>
      <w:r w:rsidR="0034543C" w:rsidRPr="00EF2A4D">
        <w:rPr>
          <w:rFonts w:ascii="Book Antiqua" w:hAnsi="Book Antiqua"/>
          <w:sz w:val="24"/>
          <w:szCs w:val="24"/>
          <w:lang w:val="en-US"/>
        </w:rPr>
        <w:t xml:space="preserve"> less delicate</w:t>
      </w:r>
      <w:r w:rsidR="00C515C9" w:rsidRPr="00EF2A4D">
        <w:rPr>
          <w:rFonts w:ascii="Book Antiqua" w:hAnsi="Book Antiqua"/>
          <w:sz w:val="24"/>
          <w:szCs w:val="24"/>
          <w:lang w:val="en-US"/>
        </w:rPr>
        <w:t xml:space="preserve"> since administration of </w:t>
      </w:r>
      <w:r w:rsidR="00986209" w:rsidRPr="00EF2A4D">
        <w:rPr>
          <w:rFonts w:ascii="Book Antiqua" w:hAnsi="Book Antiqua"/>
          <w:sz w:val="24"/>
          <w:szCs w:val="24"/>
          <w:lang w:val="en-US"/>
        </w:rPr>
        <w:t>anti-</w:t>
      </w:r>
      <w:r w:rsidR="00C515C9" w:rsidRPr="00EF2A4D">
        <w:rPr>
          <w:rFonts w:ascii="Book Antiqua" w:hAnsi="Book Antiqua"/>
          <w:sz w:val="24"/>
          <w:szCs w:val="24"/>
          <w:lang w:val="en-US"/>
        </w:rPr>
        <w:t xml:space="preserve">SR-BI mAb therapy three days after HCV </w:t>
      </w:r>
      <w:r w:rsidR="00895421" w:rsidRPr="00EF2A4D">
        <w:rPr>
          <w:rFonts w:ascii="Book Antiqua" w:hAnsi="Book Antiqua"/>
          <w:sz w:val="24"/>
          <w:szCs w:val="24"/>
          <w:lang w:val="en-US"/>
        </w:rPr>
        <w:t xml:space="preserve">inoculation still </w:t>
      </w:r>
      <w:r w:rsidR="00C21E0A" w:rsidRPr="00EF2A4D">
        <w:rPr>
          <w:rFonts w:ascii="Book Antiqua" w:hAnsi="Book Antiqua"/>
          <w:sz w:val="24"/>
          <w:szCs w:val="24"/>
          <w:lang w:val="en-US"/>
        </w:rPr>
        <w:t xml:space="preserve">successfully </w:t>
      </w:r>
      <w:r w:rsidR="00895421" w:rsidRPr="00EF2A4D">
        <w:rPr>
          <w:rFonts w:ascii="Book Antiqua" w:hAnsi="Book Antiqua"/>
          <w:sz w:val="24"/>
          <w:szCs w:val="24"/>
          <w:lang w:val="en-US"/>
        </w:rPr>
        <w:t>protects humanized mice</w:t>
      </w:r>
      <w:r w:rsidR="00EB2F67" w:rsidRPr="00EF2A4D">
        <w:rPr>
          <w:rFonts w:ascii="Book Antiqua" w:hAnsi="Book Antiqua"/>
          <w:sz w:val="24"/>
          <w:szCs w:val="24"/>
          <w:lang w:val="en-US"/>
        </w:rPr>
        <w:t xml:space="preserve"> </w:t>
      </w:r>
      <w:r w:rsidR="001D15C8">
        <w:rPr>
          <w:rFonts w:ascii="Book Antiqua" w:hAnsi="Book Antiqua"/>
          <w:sz w:val="24"/>
          <w:szCs w:val="24"/>
          <w:lang w:val="en-US"/>
        </w:rPr>
        <w:t>from infection</w:t>
      </w:r>
      <w:r w:rsidR="003635EA" w:rsidRPr="00EF2A4D">
        <w:rPr>
          <w:rFonts w:ascii="Book Antiqua" w:hAnsi="Book Antiqua"/>
          <w:sz w:val="24"/>
          <w:szCs w:val="24"/>
          <w:lang w:val="en-US"/>
        </w:rPr>
        <w:fldChar w:fldCharType="begin">
          <w:fldData xml:space="preserve">PEVuZE5vdGU+PENpdGU+PEF1dGhvcj5NZXVsZW1hbjwvQXV0aG9yPjxZZWFyPjIwMTI8L1llYXI+
PFJlY051bT44OTA8L1JlY051bT48RGlzcGxheVRleHQ+PHN0eWxlIGZhY2U9InN1cGVyc2NyaXB0
Ij5bNzAsIDE2OV08L3N0eWxlPjwvRGlzcGxheVRleHQ+PHJlY29yZD48cmVjLW51bWJlcj44OTA8
L3JlYy1udW1iZXI+PGZvcmVpZ24ta2V5cz48a2V5IGFwcD0iRU4iIGRiLWlkPSJ2MHh3dmVkcjJ0
ZWRhcWU5ejI1eGF2OTRkZGVmYXR4YXZwMDUiIHRpbWVzdGFtcD0iMTM3NTg4NjY5NSI+ODkwPC9r
ZXk+PC9mb3JlaWduLWtleXM+PHJlZi10eXBlIG5hbWU9IkpvdXJuYWwgQXJ0aWNsZSI+MTc8L3Jl
Zi10eXBlPjxjb250cmlidXRvcnM+PGF1dGhvcnM+PGF1dGhvcj5NZXVsZW1hbiwgUC48L2F1dGhv
cj48YXV0aG9yPkNhdGFuZXNlLCBNLiBULjwvYXV0aG9yPjxhdXRob3I+VmVyaG95ZSwgTC48L2F1
dGhvcj48YXV0aG9yPkRlc29tYmVyZSwgSS48L2F1dGhvcj48YXV0aG9yPkZhcmhvdWRpLCBBLjwv
YXV0aG9yPjxhdXRob3I+Sm9uZXMsIEMuIFQuPC9hdXRob3I+PGF1dGhvcj5TaGVhaGFuLCBULjwv
YXV0aG9yPjxhdXRob3I+R3J6eWIsIEsuPC9hdXRob3I+PGF1dGhvcj5Db3J0ZXNlLCBSLjwvYXV0
aG9yPjxhdXRob3I+UmljZSwgQy4gTS48L2F1dGhvcj48YXV0aG9yPkxlcm91eC1Sb2VscywgRy48
L2F1dGhvcj48YXV0aG9yPk5pY29zaWEsIEEuPC9hdXRob3I+PC9hdXRob3JzPjwvY29udHJpYnV0
b3JzPjxhdXRoLWFkZHJlc3M+Q2VudGVyIGZvciBWYWNjaW5vbG9neSwgR2hlbnQgVW5pdmVyc2l0
eSBhbmQgSG9zcGl0YWwsIEdlbnQsIEJlbGdpdW0uIHBoaWxpcC5tZXVsZW1hbkB1Z2VudC5iZTwv
YXV0aC1hZGRyZXNzPjx0aXRsZXM+PHRpdGxlPkEgaHVtYW4gbW9ub2Nsb25hbCBhbnRpYm9keSB0
YXJnZXRpbmcgc2NhdmVuZ2VyIHJlY2VwdG9yIGNsYXNzIEIgdHlwZSBJIHByZWNsdWRlcyBoZXBh
dGl0aXMgQyB2aXJ1cyBpbmZlY3Rpb24gYW5kIHZpcmFsIHNwcmVhZCBpbiB2aXRybyBhbmQgaW4g
dml2bzwvdGl0bGU+PHNlY29uZGFyeS10aXRsZT5IZXBhdG9sb2d5PC9zZWNvbmRhcnktdGl0bGU+
PC90aXRsZXM+PHBlcmlvZGljYWw+PGZ1bGwtdGl0bGU+SGVwYXRvbG9neTwvZnVsbC10aXRsZT48
L3BlcmlvZGljYWw+PHBhZ2VzPjM2NC03MjwvcGFnZXM+PHZvbHVtZT41NTwvdm9sdW1lPjxudW1i
ZXI+MjwvbnVtYmVyPjxlZGl0aW9uPjIwMTEvMDkvMjk8L2VkaXRpb24+PGtleXdvcmRzPjxrZXl3
b3JkPkFuaW1hbHM8L2tleXdvcmQ+PGtleXdvcmQ+QW50aWJvZGllcywgTW9ub2Nsb25hbC8qdGhl
cmFwZXV0aWMgdXNlPC9rZXl3b3JkPjxrZXl3b3JkPkFudGlnZW5zLCBDRDM2LyppbW11bm9sb2d5
PC9rZXl3b3JkPjxrZXl3b3JkPkNlbGwgTGluZSwgVHVtb3I8L2tleXdvcmQ+PGtleXdvcmQ+Q2hp
bWVyYTwva2V5d29yZD48a2V5d29yZD5HZW5vdHlwZTwva2V5d29yZD48a2V5d29yZD5IZXBhdGl0
aXMgQy8qcHJldmVudGlvbiAmYW1wOyBjb250cm9sPC9rZXl3b3JkPjxrZXl3b3JkPkh1bWFuczwv
a2V5d29yZD48a2V5d29yZD5MaXZlciBUcmFuc3BsYW50YXRpb248L2tleXdvcmQ+PGtleXdvcmQ+
TWljZTwva2V5d29yZD48a2V5d29yZD5NaWNlLCBTQ0lEPC9rZXl3b3JkPjxrZXl3b3JkPlJlY3Vy
cmVuY2UvcHJldmVudGlvbiAmYW1wOyBjb250cm9sPC9rZXl3b3JkPjwva2V5d29yZHM+PGRhdGVz
Pjx5ZWFyPjIwMTI8L3llYXI+PHB1Yi1kYXRlcz48ZGF0ZT5GZWI8L2RhdGU+PC9wdWItZGF0ZXM+
PC9kYXRlcz48aXNibj4xNTI3LTMzNTAgKEVsZWN0cm9uaWMpJiN4RDswMjcwLTkxMzkgKExpbmtp
bmcpPC9pc2JuPjxhY2Nlc3Npb24tbnVtPjIxOTUzNzYxPC9hY2Nlc3Npb24tbnVtPjx3b3JrLXR5
cGU+UmVzZWFyY2ggU3VwcG9ydCwgTi5JLkguLCBFeHRyYW11cmFsJiN4RDtSZXNlYXJjaCBTdXBw
b3J0LCBOb24tVS5TLiBHb3YmYXBvczt0JiN4RDtSZXNlYXJjaCBTdXBwb3J0LCBVLlMuIEdvdiZh
cG9zO3QsIFAuSC5TLjwvd29yay10eXBlPjx1cmxzPjxyZWxhdGVkLXVybHM+PHVybD5odHRwOi8v
d3d3Lm5jYmkubmxtLm5paC5nb3YvcHVibWVkLzIxOTUzNzYxPC91cmw+PHVybD5odHRwOi8vb25s
aW5lbGlicmFyeS53aWxleS5jb20vc3RvcmUvMTAuMTAwMi9oZXAuMjQ2OTIvYXNzZXQvMjQ2OTJf
ZnRwLnBkZj92PTEmYW1wO3Q9aGsybmVyamMmYW1wO3M9YjhjZjJlMGVmM2Q2MzI5NjNkNjRiNjll
ZTAyMjhlNTNjZjAxY2QyZjwvdXJsPjwvcmVsYXRlZC11cmxzPjwvdXJscz48Y3VzdG9tMj4zMjYy
ODY3PC9jdXN0b20yPjxlbGVjdHJvbmljLXJlc291cmNlLW51bT4xMC4xMDAyL2hlcC4yNDY5Mjwv
ZWxlY3Ryb25pYy1yZXNvdXJjZS1udW0+PGxhbmd1YWdlPmVuZzwvbGFuZ3VhZ2U+PC9yZWNvcmQ+
PC9DaXRlPjxDaXRlPjxBdXRob3I+TGFjZWs8L0F1dGhvcj48WWVhcj4yMDEyPC9ZZWFyPjxSZWNO
dW0+NjE5PC9SZWNOdW0+PHJlY29yZD48cmVjLW51bWJlcj42MTk8L3JlYy1udW1iZXI+PGZvcmVp
Z24ta2V5cz48a2V5IGFwcD0iRU4iIGRiLWlkPSJ2MHh3dmVkcjJ0ZWRhcWU5ejI1eGF2OTRkZGVm
YXR4YXZwMDUiIHRpbWVzdGFtcD0iMTMzNDU5MzM1OSI+NjE5PC9rZXk+PC9mb3JlaWduLWtleXM+
PHJlZi10eXBlIG5hbWU9IkpvdXJuYWwgQXJ0aWNsZSI+MTc8L3JlZi10eXBlPjxjb250cmlidXRv
cnM+PGF1dGhvcnM+PGF1dGhvcj5MYWNlaywgSy48L2F1dGhvcj48YXV0aG9yPlZlcmNhdXRlcmVu
LCBLLjwvYXV0aG9yPjxhdXRob3I+R3J6eWIsIEsuPC9hdXRob3I+PGF1dGhvcj5OYWRkZW8sIE0u
PC9hdXRob3I+PGF1dGhvcj5WZXJob3llLCBMLjwvYXV0aG9yPjxhdXRob3I+U2xvd2lrb3dza2ks
IE0uIFAuPC9hdXRob3I+PGF1dGhvcj5GYWZpLUtyZW1lciwgUy48L2F1dGhvcj48YXV0aG9yPlBh
dGVsLCBBLiBILjwvYXV0aG9yPjxhdXRob3I+QmF1bWVydCwgVC4gRi48L2F1dGhvcj48YXV0aG9y
PkZvbGdvcmksIEEuPC9hdXRob3I+PGF1dGhvcj5MZXJvdXgtUm9lbHMsIEcuPC9hdXRob3I+PGF1
dGhvcj5Db3J0ZXNlLCBSLjwvYXV0aG9yPjxhdXRob3I+TWV1bGVtYW4sIFAuPC9hdXRob3I+PGF1
dGhvcj5OaWNvc2lhLCBBLjwvYXV0aG9yPjwvYXV0aG9ycz48L2NvbnRyaWJ1dG9ycz48YXV0aC1h
ZGRyZXNzPkNFSU5HRSwgTmFwbGVzLCBJdGFseS48L2F1dGgtYWRkcmVzcz48dGl0bGVzPjx0aXRs
ZT5Ob3ZlbCBodW1hbiBTUi1CSSBhbnRpYm9kaWVzIHByZXZlbnQgaW5mZWN0aW9uIGFuZCBkaXNz
ZW1pbmF0aW9uIG9mIEhDViBpbiB2aXRybyBhbmQgaW4gaHVtYW5pemVkIG1pY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ctMjM8L3BhZ2VzPjx2b2x1bWU+NTc8L3ZvbHVtZT48bnVtYmVyPjE8L251
bWJlcj48ZWRpdGlvbj4yMDEyLzAzLzE1PC9lZGl0aW9uPjxrZXl3b3Jkcz48a2V5d29yZD5BbWlu
byBBY2lkIFNlcXVlbmNlPC9rZXl3b3JkPjxrZXl3b3JkPkFuaW1hbHM8L2tleXdvcmQ+PGtleXdv
cmQ+QW50aWJvZGllcywgTW9ub2Nsb25hbC9nZW5ldGljcy9pbW11bm9sb2d5LypwaGFybWFjb2xv
Z3k8L2tleXdvcmQ+PGtleXdvcmQ+Q0hPIENlbGxzPC9rZXl3b3JkPjxrZXl3b3JkPkNyaWNldGlu
YWU8L2tleXdvcmQ+PGtleXdvcmQ+R2Vub3R5cGU8L2tleXdvcmQ+PGtleXdvcmQ+SGVwIEcyIENl
bGxzPC9rZXl3b3JkPjxrZXl3b3JkPkhlcGFjaXZpcnVzL2dlbmV0aWNzL2dyb3d0aCAmYW1wOyBk
ZXZlbG9wbWVudC8qaW1tdW5vbG9neTwva2V5d29yZD48a2V5d29yZD5IZXBhdGl0aXMgQywgQ2hy
b25pYy9pbW11bm9sb2d5LypwcmV2ZW50aW9uICZhbXA7IGNvbnRyb2w8L2tleXdvcmQ+PGtleXdv
cmQ+KkhlcGF0b2N5dGVzL2ltbXVub2xvZ3kvdHJhbnNwbGFudGF0aW9uL3Zpcm9sb2d5PC9rZXl3
b3JkPjxrZXl3b3JkPkh1bWFuczwva2V5d29yZD48a2V5d29yZD5JbW11bm9nbG9idWxpbiBHL2dl
bmV0aWNzL2ltbXVub2xvZ3kvcGhhcm1hY29sb2d5PC9rZXl3b3JkPjxrZXl3b3JkPkltbXVub2ds
b2J1bGluIFZhcmlhYmxlIFJlZ2lvbi9nZW5ldGljcy9pbW11bm9sb2d5L3BoYXJtYWNvbG9neTwv
a2V5d29yZD48a2V5d29yZD5NaWNlPC9rZXl3b3JkPjxrZXl3b3JkPk1pY2UsIFNDSUQ8L2tleXdv
cmQ+PGtleXdvcmQ+TW9sZWN1bGFyIFNlcXVlbmNlIERhdGE8L2tleXdvcmQ+PGtleXdvcmQ+UGVw
dGlkZSBMaWJyYXJ5PC9rZXl3b3JkPjxrZXl3b3JkPlNjYXZlbmdlciBSZWNlcHRvcnMsIENsYXNz
IEIvKmltbXVub2xvZ3k8L2tleXdvcmQ+PGtleXdvcmQ+VHJhbnNwbGFudGF0aW9uIENoaW1lcmE8
L2tleXdvcmQ+PGtleXdvcmQ+VHJhbnNwbGFudGF0aW9uLCBIZXRlcm9sb2dvdXM8L2tleXdvcmQ+
PC9rZXl3b3Jkcz48ZGF0ZXM+PHllYXI+MjAxMjwveWVhcj48cHViLWRhdGVzPjxkYXRlPkp1bDwv
ZGF0ZT48L3B1Yi1kYXRlcz48L2RhdGVzPjxpc2JuPjE2MDAtMDY0MSAoRWxlY3Ryb25pYykmI3hE
OzAxNjgtODI3OCAoTGlua2luZyk8L2lzYm4+PGFjY2Vzc2lvbi1udW0+MjI0MTQ3NjM8L2FjY2Vz
c2lvbi1udW0+PHVybHM+PHJlbGF0ZWQtdXJscz48dXJsPmh0dHA6Ly93d3cubmNiaS5ubG0ubmlo
Lmdvdi9wdWJtZWQvMjI0MTQ3NjM8L3VybD48L3JlbGF0ZWQtdXJscz48L3VybHM+PGVsZWN0cm9u
aWMtcmVzb3VyY2UtbnVtPjEwLjEwMTYvai5qaGVwLjIwMTIuMDIuMDE4PC9lbGVjdHJvbmljLXJl
c291cmNlLW51bT48bGFuZ3VhZ2U+RW5nPC9sYW5ndWFnZT48L3JlY29yZD48L0NpdGU+PC9FbmRO
b3RlPgB=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NZXVsZW1hbjwvQXV0aG9yPjxZZWFyPjIwMTI8L1llYXI+
PFJlY051bT44OTA8L1JlY051bT48RGlzcGxheVRleHQ+PHN0eWxlIGZhY2U9InN1cGVyc2NyaXB0
Ij5bNzAsIDE2OV08L3N0eWxlPjwvRGlzcGxheVRleHQ+PHJlY29yZD48cmVjLW51bWJlcj44OTA8
L3JlYy1udW1iZXI+PGZvcmVpZ24ta2V5cz48a2V5IGFwcD0iRU4iIGRiLWlkPSJ2MHh3dmVkcjJ0
ZWRhcWU5ejI1eGF2OTRkZGVmYXR4YXZwMDUiIHRpbWVzdGFtcD0iMTM3NTg4NjY5NSI+ODkwPC9r
ZXk+PC9mb3JlaWduLWtleXM+PHJlZi10eXBlIG5hbWU9IkpvdXJuYWwgQXJ0aWNsZSI+MTc8L3Jl
Zi10eXBlPjxjb250cmlidXRvcnM+PGF1dGhvcnM+PGF1dGhvcj5NZXVsZW1hbiwgUC48L2F1dGhv
cj48YXV0aG9yPkNhdGFuZXNlLCBNLiBULjwvYXV0aG9yPjxhdXRob3I+VmVyaG95ZSwgTC48L2F1
dGhvcj48YXV0aG9yPkRlc29tYmVyZSwgSS48L2F1dGhvcj48YXV0aG9yPkZhcmhvdWRpLCBBLjwv
YXV0aG9yPjxhdXRob3I+Sm9uZXMsIEMuIFQuPC9hdXRob3I+PGF1dGhvcj5TaGVhaGFuLCBULjwv
YXV0aG9yPjxhdXRob3I+R3J6eWIsIEsuPC9hdXRob3I+PGF1dGhvcj5Db3J0ZXNlLCBSLjwvYXV0
aG9yPjxhdXRob3I+UmljZSwgQy4gTS48L2F1dGhvcj48YXV0aG9yPkxlcm91eC1Sb2VscywgRy48
L2F1dGhvcj48YXV0aG9yPk5pY29zaWEsIEEuPC9hdXRob3I+PC9hdXRob3JzPjwvY29udHJpYnV0
b3JzPjxhdXRoLWFkZHJlc3M+Q2VudGVyIGZvciBWYWNjaW5vbG9neSwgR2hlbnQgVW5pdmVyc2l0
eSBhbmQgSG9zcGl0YWwsIEdlbnQsIEJlbGdpdW0uIHBoaWxpcC5tZXVsZW1hbkB1Z2VudC5iZTwv
YXV0aC1hZGRyZXNzPjx0aXRsZXM+PHRpdGxlPkEgaHVtYW4gbW9ub2Nsb25hbCBhbnRpYm9keSB0
YXJnZXRpbmcgc2NhdmVuZ2VyIHJlY2VwdG9yIGNsYXNzIEIgdHlwZSBJIHByZWNsdWRlcyBoZXBh
dGl0aXMgQyB2aXJ1cyBpbmZlY3Rpb24gYW5kIHZpcmFsIHNwcmVhZCBpbiB2aXRybyBhbmQgaW4g
dml2bzwvdGl0bGU+PHNlY29uZGFyeS10aXRsZT5IZXBhdG9sb2d5PC9zZWNvbmRhcnktdGl0bGU+
PC90aXRsZXM+PHBlcmlvZGljYWw+PGZ1bGwtdGl0bGU+SGVwYXRvbG9neTwvZnVsbC10aXRsZT48
L3BlcmlvZGljYWw+PHBhZ2VzPjM2NC03MjwvcGFnZXM+PHZvbHVtZT41NTwvdm9sdW1lPjxudW1i
ZXI+MjwvbnVtYmVyPjxlZGl0aW9uPjIwMTEvMDkvMjk8L2VkaXRpb24+PGtleXdvcmRzPjxrZXl3
b3JkPkFuaW1hbHM8L2tleXdvcmQ+PGtleXdvcmQ+QW50aWJvZGllcywgTW9ub2Nsb25hbC8qdGhl
cmFwZXV0aWMgdXNlPC9rZXl3b3JkPjxrZXl3b3JkPkFudGlnZW5zLCBDRDM2LyppbW11bm9sb2d5
PC9rZXl3b3JkPjxrZXl3b3JkPkNlbGwgTGluZSwgVHVtb3I8L2tleXdvcmQ+PGtleXdvcmQ+Q2hp
bWVyYTwva2V5d29yZD48a2V5d29yZD5HZW5vdHlwZTwva2V5d29yZD48a2V5d29yZD5IZXBhdGl0
aXMgQy8qcHJldmVudGlvbiAmYW1wOyBjb250cm9sPC9rZXl3b3JkPjxrZXl3b3JkPkh1bWFuczwv
a2V5d29yZD48a2V5d29yZD5MaXZlciBUcmFuc3BsYW50YXRpb248L2tleXdvcmQ+PGtleXdvcmQ+
TWljZTwva2V5d29yZD48a2V5d29yZD5NaWNlLCBTQ0lEPC9rZXl3b3JkPjxrZXl3b3JkPlJlY3Vy
cmVuY2UvcHJldmVudGlvbiAmYW1wOyBjb250cm9sPC9rZXl3b3JkPjwva2V5d29yZHM+PGRhdGVz
Pjx5ZWFyPjIwMTI8L3llYXI+PHB1Yi1kYXRlcz48ZGF0ZT5GZWI8L2RhdGU+PC9wdWItZGF0ZXM+
PC9kYXRlcz48aXNibj4xNTI3LTMzNTAgKEVsZWN0cm9uaWMpJiN4RDswMjcwLTkxMzkgKExpbmtp
bmcpPC9pc2JuPjxhY2Nlc3Npb24tbnVtPjIxOTUzNzYxPC9hY2Nlc3Npb24tbnVtPjx3b3JrLXR5
cGU+UmVzZWFyY2ggU3VwcG9ydCwgTi5JLkguLCBFeHRyYW11cmFsJiN4RDtSZXNlYXJjaCBTdXBw
b3J0LCBOb24tVS5TLiBHb3YmYXBvczt0JiN4RDtSZXNlYXJjaCBTdXBwb3J0LCBVLlMuIEdvdiZh
cG9zO3QsIFAuSC5TLjwvd29yay10eXBlPjx1cmxzPjxyZWxhdGVkLXVybHM+PHVybD5odHRwOi8v
d3d3Lm5jYmkubmxtLm5paC5nb3YvcHVibWVkLzIxOTUzNzYxPC91cmw+PHVybD5odHRwOi8vb25s
aW5lbGlicmFyeS53aWxleS5jb20vc3RvcmUvMTAuMTAwMi9oZXAuMjQ2OTIvYXNzZXQvMjQ2OTJf
ZnRwLnBkZj92PTEmYW1wO3Q9aGsybmVyamMmYW1wO3M9YjhjZjJlMGVmM2Q2MzI5NjNkNjRiNjll
ZTAyMjhlNTNjZjAxY2QyZjwvdXJsPjwvcmVsYXRlZC11cmxzPjwvdXJscz48Y3VzdG9tMj4zMjYy
ODY3PC9jdXN0b20yPjxlbGVjdHJvbmljLXJlc291cmNlLW51bT4xMC4xMDAyL2hlcC4yNDY5Mjwv
ZWxlY3Ryb25pYy1yZXNvdXJjZS1udW0+PGxhbmd1YWdlPmVuZzwvbGFuZ3VhZ2U+PC9yZWNvcmQ+
PC9DaXRlPjxDaXRlPjxBdXRob3I+TGFjZWs8L0F1dGhvcj48WWVhcj4yMDEyPC9ZZWFyPjxSZWNO
dW0+NjE5PC9SZWNOdW0+PHJlY29yZD48cmVjLW51bWJlcj42MTk8L3JlYy1udW1iZXI+PGZvcmVp
Z24ta2V5cz48a2V5IGFwcD0iRU4iIGRiLWlkPSJ2MHh3dmVkcjJ0ZWRhcWU5ejI1eGF2OTRkZGVm
YXR4YXZwMDUiIHRpbWVzdGFtcD0iMTMzNDU5MzM1OSI+NjE5PC9rZXk+PC9mb3JlaWduLWtleXM+
PHJlZi10eXBlIG5hbWU9IkpvdXJuYWwgQXJ0aWNsZSI+MTc8L3JlZi10eXBlPjxjb250cmlidXRv
cnM+PGF1dGhvcnM+PGF1dGhvcj5MYWNlaywgSy48L2F1dGhvcj48YXV0aG9yPlZlcmNhdXRlcmVu
LCBLLjwvYXV0aG9yPjxhdXRob3I+R3J6eWIsIEsuPC9hdXRob3I+PGF1dGhvcj5OYWRkZW8sIE0u
PC9hdXRob3I+PGF1dGhvcj5WZXJob3llLCBMLjwvYXV0aG9yPjxhdXRob3I+U2xvd2lrb3dza2ks
IE0uIFAuPC9hdXRob3I+PGF1dGhvcj5GYWZpLUtyZW1lciwgUy48L2F1dGhvcj48YXV0aG9yPlBh
dGVsLCBBLiBILjwvYXV0aG9yPjxhdXRob3I+QmF1bWVydCwgVC4gRi48L2F1dGhvcj48YXV0aG9y
PkZvbGdvcmksIEEuPC9hdXRob3I+PGF1dGhvcj5MZXJvdXgtUm9lbHMsIEcuPC9hdXRob3I+PGF1
dGhvcj5Db3J0ZXNlLCBSLjwvYXV0aG9yPjxhdXRob3I+TWV1bGVtYW4sIFAuPC9hdXRob3I+PGF1
dGhvcj5OaWNvc2lhLCBBLjwvYXV0aG9yPjwvYXV0aG9ycz48L2NvbnRyaWJ1dG9ycz48YXV0aC1h
ZGRyZXNzPkNFSU5HRSwgTmFwbGVzLCBJdGFseS48L2F1dGgtYWRkcmVzcz48dGl0bGVzPjx0aXRs
ZT5Ob3ZlbCBodW1hbiBTUi1CSSBhbnRpYm9kaWVzIHByZXZlbnQgaW5mZWN0aW9uIGFuZCBkaXNz
ZW1pbmF0aW9uIG9mIEhDViBpbiB2aXRybyBhbmQgaW4gaHVtYW5pemVkIG1pY2U8L3RpdGxlPjxz
ZWNvbmRhcnktdGl0bGU+SiBIZXBhdG9sPC9zZWNvbmRhcnktdGl0bGU+PGFsdC10aXRsZT5Kb3Vy
bmFsIG9mIGhlcGF0b2xvZ3k8L2FsdC10aXRsZT48L3RpdGxlcz48cGVyaW9kaWNhbD48ZnVsbC10
aXRsZT5KIEhlcGF0b2w8L2Z1bGwtdGl0bGU+PC9wZXJpb2RpY2FsPjxhbHQtcGVyaW9kaWNhbD48
ZnVsbC10aXRsZT5Kb3VybmFsIG9mIEhlcGF0b2xvZ3k8L2Z1bGwtdGl0bGU+PC9hbHQtcGVyaW9k
aWNhbD48cGFnZXM+MTctMjM8L3BhZ2VzPjx2b2x1bWU+NTc8L3ZvbHVtZT48bnVtYmVyPjE8L251
bWJlcj48ZWRpdGlvbj4yMDEyLzAzLzE1PC9lZGl0aW9uPjxrZXl3b3Jkcz48a2V5d29yZD5BbWlu
byBBY2lkIFNlcXVlbmNlPC9rZXl3b3JkPjxrZXl3b3JkPkFuaW1hbHM8L2tleXdvcmQ+PGtleXdv
cmQ+QW50aWJvZGllcywgTW9ub2Nsb25hbC9nZW5ldGljcy9pbW11bm9sb2d5LypwaGFybWFjb2xv
Z3k8L2tleXdvcmQ+PGtleXdvcmQ+Q0hPIENlbGxzPC9rZXl3b3JkPjxrZXl3b3JkPkNyaWNldGlu
YWU8L2tleXdvcmQ+PGtleXdvcmQ+R2Vub3R5cGU8L2tleXdvcmQ+PGtleXdvcmQ+SGVwIEcyIENl
bGxzPC9rZXl3b3JkPjxrZXl3b3JkPkhlcGFjaXZpcnVzL2dlbmV0aWNzL2dyb3d0aCAmYW1wOyBk
ZXZlbG9wbWVudC8qaW1tdW5vbG9neTwva2V5d29yZD48a2V5d29yZD5IZXBhdGl0aXMgQywgQ2hy
b25pYy9pbW11bm9sb2d5LypwcmV2ZW50aW9uICZhbXA7IGNvbnRyb2w8L2tleXdvcmQ+PGtleXdv
cmQ+KkhlcGF0b2N5dGVzL2ltbXVub2xvZ3kvdHJhbnNwbGFudGF0aW9uL3Zpcm9sb2d5PC9rZXl3
b3JkPjxrZXl3b3JkPkh1bWFuczwva2V5d29yZD48a2V5d29yZD5JbW11bm9nbG9idWxpbiBHL2dl
bmV0aWNzL2ltbXVub2xvZ3kvcGhhcm1hY29sb2d5PC9rZXl3b3JkPjxrZXl3b3JkPkltbXVub2ds
b2J1bGluIFZhcmlhYmxlIFJlZ2lvbi9nZW5ldGljcy9pbW11bm9sb2d5L3BoYXJtYWNvbG9neTwv
a2V5d29yZD48a2V5d29yZD5NaWNlPC9rZXl3b3JkPjxrZXl3b3JkPk1pY2UsIFNDSUQ8L2tleXdv
cmQ+PGtleXdvcmQ+TW9sZWN1bGFyIFNlcXVlbmNlIERhdGE8L2tleXdvcmQ+PGtleXdvcmQ+UGVw
dGlkZSBMaWJyYXJ5PC9rZXl3b3JkPjxrZXl3b3JkPlNjYXZlbmdlciBSZWNlcHRvcnMsIENsYXNz
IEIvKmltbXVub2xvZ3k8L2tleXdvcmQ+PGtleXdvcmQ+VHJhbnNwbGFudGF0aW9uIENoaW1lcmE8
L2tleXdvcmQ+PGtleXdvcmQ+VHJhbnNwbGFudGF0aW9uLCBIZXRlcm9sb2dvdXM8L2tleXdvcmQ+
PC9rZXl3b3Jkcz48ZGF0ZXM+PHllYXI+MjAxMjwveWVhcj48cHViLWRhdGVzPjxkYXRlPkp1bDwv
ZGF0ZT48L3B1Yi1kYXRlcz48L2RhdGVzPjxpc2JuPjE2MDAtMDY0MSAoRWxlY3Ryb25pYykmI3hE
OzAxNjgtODI3OCAoTGlua2luZyk8L2lzYm4+PGFjY2Vzc2lvbi1udW0+MjI0MTQ3NjM8L2FjY2Vz
c2lvbi1udW0+PHVybHM+PHJlbGF0ZWQtdXJscz48dXJsPmh0dHA6Ly93d3cubmNiaS5ubG0ubmlo
Lmdvdi9wdWJtZWQvMjI0MTQ3NjM8L3VybD48L3JlbGF0ZWQtdXJscz48L3VybHM+PGVsZWN0cm9u
aWMtcmVzb3VyY2UtbnVtPjEwLjEwMTYvai5qaGVwLjIwMTIuMDIuMDE4PC9lbGVjdHJvbmljLXJl
c291cmNlLW51bT48bGFuZ3VhZ2U+RW5nPC9sYW5ndWFnZT48L3JlY29yZD48L0NpdGU+PC9FbmRO
b3RlPgB=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70" w:tooltip="Meuleman, 2012 #890" w:history="1">
        <w:r w:rsidR="000F07FA" w:rsidRPr="00EF2A4D">
          <w:rPr>
            <w:rFonts w:ascii="Book Antiqua" w:hAnsi="Book Antiqua"/>
            <w:noProof/>
            <w:sz w:val="24"/>
            <w:szCs w:val="24"/>
            <w:vertAlign w:val="superscript"/>
            <w:lang w:val="en-US"/>
          </w:rPr>
          <w:t>70</w:t>
        </w:r>
      </w:hyperlink>
      <w:r w:rsidR="001D15C8">
        <w:rPr>
          <w:rFonts w:ascii="Book Antiqua" w:hAnsi="Book Antiqua"/>
          <w:noProof/>
          <w:sz w:val="24"/>
          <w:szCs w:val="24"/>
          <w:vertAlign w:val="superscript"/>
          <w:lang w:val="en-US"/>
        </w:rPr>
        <w:t>,</w:t>
      </w:r>
      <w:hyperlink w:anchor="_ENREF_169" w:tooltip="Lacek, 2012 #619" w:history="1">
        <w:r w:rsidR="000F07FA" w:rsidRPr="00EF2A4D">
          <w:rPr>
            <w:rFonts w:ascii="Book Antiqua" w:hAnsi="Book Antiqua"/>
            <w:noProof/>
            <w:sz w:val="24"/>
            <w:szCs w:val="24"/>
            <w:vertAlign w:val="superscript"/>
            <w:lang w:val="en-US"/>
          </w:rPr>
          <w:t>16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835B98" w:rsidRPr="00EF2A4D">
        <w:rPr>
          <w:rFonts w:ascii="Book Antiqua" w:hAnsi="Book Antiqua"/>
          <w:sz w:val="24"/>
          <w:szCs w:val="24"/>
          <w:lang w:val="en-US"/>
        </w:rPr>
        <w:t xml:space="preserve">. </w:t>
      </w:r>
      <w:r w:rsidR="00C21E0A" w:rsidRPr="00EF2A4D">
        <w:rPr>
          <w:rFonts w:ascii="Book Antiqua" w:hAnsi="Book Antiqua"/>
          <w:sz w:val="24"/>
          <w:szCs w:val="24"/>
          <w:lang w:val="en-US"/>
        </w:rPr>
        <w:t xml:space="preserve">Accordingly, we have shown that this therapy effectively inhibits direct cell-to-cell transmission, hence indicating that it exerts </w:t>
      </w:r>
      <w:r w:rsidR="00150A4E" w:rsidRPr="00EF2A4D">
        <w:rPr>
          <w:rFonts w:ascii="Book Antiqua" w:hAnsi="Book Antiqua"/>
          <w:sz w:val="24"/>
          <w:szCs w:val="24"/>
          <w:lang w:val="en-US"/>
        </w:rPr>
        <w:t xml:space="preserve">its </w:t>
      </w:r>
      <w:r w:rsidR="00C21E0A" w:rsidRPr="00EF2A4D">
        <w:rPr>
          <w:rFonts w:ascii="Book Antiqua" w:hAnsi="Book Antiqua"/>
          <w:sz w:val="24"/>
          <w:szCs w:val="24"/>
          <w:lang w:val="en-US"/>
        </w:rPr>
        <w:t xml:space="preserve">antiviral activity even after </w:t>
      </w:r>
      <w:r w:rsidR="00150A4E" w:rsidRPr="00EF2A4D">
        <w:rPr>
          <w:rFonts w:ascii="Book Antiqua" w:hAnsi="Book Antiqua"/>
          <w:sz w:val="24"/>
          <w:szCs w:val="24"/>
          <w:lang w:val="en-US"/>
        </w:rPr>
        <w:t xml:space="preserve">the </w:t>
      </w:r>
      <w:r w:rsidR="00C21E0A" w:rsidRPr="00EF2A4D">
        <w:rPr>
          <w:rFonts w:ascii="Book Antiqua" w:hAnsi="Book Antiqua"/>
          <w:sz w:val="24"/>
          <w:szCs w:val="24"/>
          <w:lang w:val="en-US"/>
        </w:rPr>
        <w:t>primary infection</w:t>
      </w:r>
      <w:r w:rsidR="00150A4E" w:rsidRPr="00EF2A4D">
        <w:rPr>
          <w:rFonts w:ascii="Book Antiqua" w:hAnsi="Book Antiqua"/>
          <w:sz w:val="24"/>
          <w:szCs w:val="24"/>
          <w:lang w:val="en-US"/>
        </w:rPr>
        <w:t xml:space="preserve"> is established</w:t>
      </w:r>
      <w:r w:rsidR="00C21E0A" w:rsidRPr="00EF2A4D">
        <w:rPr>
          <w:rFonts w:ascii="Book Antiqua" w:hAnsi="Book Antiqua"/>
          <w:sz w:val="24"/>
          <w:szCs w:val="24"/>
          <w:lang w:val="en-US"/>
        </w:rPr>
        <w:t xml:space="preserve">. </w:t>
      </w:r>
      <w:r w:rsidR="00835B98" w:rsidRPr="00EF2A4D">
        <w:rPr>
          <w:rFonts w:ascii="Book Antiqua" w:hAnsi="Book Antiqua"/>
          <w:sz w:val="24"/>
          <w:szCs w:val="24"/>
          <w:lang w:val="en-US"/>
        </w:rPr>
        <w:t>Therefore</w:t>
      </w:r>
      <w:r w:rsidR="00986209" w:rsidRPr="00EF2A4D">
        <w:rPr>
          <w:rFonts w:ascii="Book Antiqua" w:hAnsi="Book Antiqua"/>
          <w:sz w:val="24"/>
          <w:szCs w:val="24"/>
          <w:lang w:val="en-US"/>
        </w:rPr>
        <w:t>, compared to anti-</w:t>
      </w:r>
      <w:r w:rsidR="00EB2F67" w:rsidRPr="00EF2A4D">
        <w:rPr>
          <w:rFonts w:ascii="Book Antiqua" w:hAnsi="Book Antiqua"/>
          <w:sz w:val="24"/>
          <w:szCs w:val="24"/>
          <w:lang w:val="en-US"/>
        </w:rPr>
        <w:t>CD81 therapy,</w:t>
      </w:r>
      <w:r w:rsidR="00835B98" w:rsidRPr="00EF2A4D">
        <w:rPr>
          <w:rFonts w:ascii="Book Antiqua" w:hAnsi="Book Antiqua"/>
          <w:sz w:val="24"/>
          <w:szCs w:val="24"/>
          <w:lang w:val="en-US"/>
        </w:rPr>
        <w:t xml:space="preserve"> </w:t>
      </w:r>
      <w:r w:rsidR="00EB2F67" w:rsidRPr="00EF2A4D">
        <w:rPr>
          <w:rFonts w:ascii="Book Antiqua" w:hAnsi="Book Antiqua"/>
          <w:sz w:val="24"/>
          <w:szCs w:val="24"/>
          <w:lang w:val="en-US"/>
        </w:rPr>
        <w:t xml:space="preserve">it </w:t>
      </w:r>
      <w:r w:rsidR="00895421" w:rsidRPr="00EF2A4D">
        <w:rPr>
          <w:rFonts w:ascii="Book Antiqua" w:hAnsi="Book Antiqua"/>
          <w:sz w:val="24"/>
          <w:szCs w:val="24"/>
          <w:lang w:val="en-US"/>
        </w:rPr>
        <w:t>appears</w:t>
      </w:r>
      <w:r w:rsidR="00EB2F67" w:rsidRPr="00EF2A4D">
        <w:rPr>
          <w:rFonts w:ascii="Book Antiqua" w:hAnsi="Book Antiqua"/>
          <w:sz w:val="24"/>
          <w:szCs w:val="24"/>
          <w:lang w:val="en-US"/>
        </w:rPr>
        <w:t xml:space="preserve"> that the </w:t>
      </w:r>
      <w:r w:rsidR="00700B48" w:rsidRPr="00EF2A4D">
        <w:rPr>
          <w:rFonts w:ascii="Book Antiqua" w:hAnsi="Book Antiqua"/>
          <w:sz w:val="24"/>
          <w:szCs w:val="24"/>
          <w:lang w:val="en-US"/>
        </w:rPr>
        <w:t xml:space="preserve">time frame </w:t>
      </w:r>
      <w:r w:rsidR="00150A4E" w:rsidRPr="00EF2A4D">
        <w:rPr>
          <w:rFonts w:ascii="Book Antiqua" w:hAnsi="Book Antiqua"/>
          <w:sz w:val="24"/>
          <w:szCs w:val="24"/>
          <w:lang w:val="en-US"/>
        </w:rPr>
        <w:t xml:space="preserve">after infection </w:t>
      </w:r>
      <w:r w:rsidR="00700B48" w:rsidRPr="00EF2A4D">
        <w:rPr>
          <w:rFonts w:ascii="Book Antiqua" w:hAnsi="Book Antiqua"/>
          <w:sz w:val="24"/>
          <w:szCs w:val="24"/>
          <w:lang w:val="en-US"/>
        </w:rPr>
        <w:t>during which the</w:t>
      </w:r>
      <w:r w:rsidR="00986209" w:rsidRPr="00EF2A4D">
        <w:rPr>
          <w:rFonts w:ascii="Book Antiqua" w:hAnsi="Book Antiqua"/>
          <w:sz w:val="24"/>
          <w:szCs w:val="24"/>
          <w:lang w:val="en-US"/>
        </w:rPr>
        <w:t xml:space="preserve"> anti-</w:t>
      </w:r>
      <w:r w:rsidR="00EB2F67" w:rsidRPr="00EF2A4D">
        <w:rPr>
          <w:rFonts w:ascii="Book Antiqua" w:hAnsi="Book Antiqua"/>
          <w:sz w:val="24"/>
          <w:szCs w:val="24"/>
          <w:lang w:val="en-US"/>
        </w:rPr>
        <w:t>SR-BI</w:t>
      </w:r>
      <w:r w:rsidR="00700B48" w:rsidRPr="00EF2A4D">
        <w:rPr>
          <w:rFonts w:ascii="Book Antiqua" w:hAnsi="Book Antiqua"/>
          <w:sz w:val="24"/>
          <w:szCs w:val="24"/>
          <w:lang w:val="en-US"/>
        </w:rPr>
        <w:t xml:space="preserve"> therapy </w:t>
      </w:r>
      <w:r w:rsidR="00150A4E" w:rsidRPr="00EF2A4D">
        <w:rPr>
          <w:rFonts w:ascii="Book Antiqua" w:hAnsi="Book Antiqua"/>
          <w:sz w:val="24"/>
          <w:szCs w:val="24"/>
          <w:lang w:val="en-US"/>
        </w:rPr>
        <w:t>remains</w:t>
      </w:r>
      <w:r w:rsidR="00700B48" w:rsidRPr="00EF2A4D">
        <w:rPr>
          <w:rFonts w:ascii="Book Antiqua" w:hAnsi="Book Antiqua"/>
          <w:sz w:val="24"/>
          <w:szCs w:val="24"/>
          <w:lang w:val="en-US"/>
        </w:rPr>
        <w:t xml:space="preserve"> effective </w:t>
      </w:r>
      <w:r w:rsidR="00EB2F67" w:rsidRPr="00EF2A4D">
        <w:rPr>
          <w:rFonts w:ascii="Book Antiqua" w:hAnsi="Book Antiqua"/>
          <w:sz w:val="24"/>
          <w:szCs w:val="24"/>
          <w:lang w:val="en-US"/>
        </w:rPr>
        <w:t xml:space="preserve">is significantly larger. As mentioned, HDL reduces the antiviral efficacy of </w:t>
      </w:r>
      <w:r w:rsidR="00EB2F67" w:rsidRPr="00EF2A4D">
        <w:rPr>
          <w:rFonts w:ascii="Book Antiqua" w:hAnsi="Book Antiqua"/>
          <w:sz w:val="24"/>
          <w:szCs w:val="24"/>
        </w:rPr>
        <w:t>molecules interfering with CD81-E2 interactions by shortening the time window during whi</w:t>
      </w:r>
      <w:r w:rsidR="001D15C8">
        <w:rPr>
          <w:rFonts w:ascii="Book Antiqua" w:hAnsi="Book Antiqua"/>
          <w:sz w:val="24"/>
          <w:szCs w:val="24"/>
        </w:rPr>
        <w:t>ch such molecules are active</w:t>
      </w:r>
      <w:r w:rsidR="003635E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EcmV1eDwvQXV0aG9yPjxZZWFyPjIwMDY8L1llYXI+PFJl
Y051bT44OTY8L1JlY051bT48RGlzcGxheVRleHQ+PHN0eWxlIGZhY2U9InN1cGVyc2NyaXB0Ij5b
NzNdPC9zdHlsZT48L0Rpc3BsYXlUZXh0PjxyZWNvcmQ+PHJlYy1udW1iZXI+ODk2PC9yZWMtbnVt
YmVyPjxmb3JlaWduLWtleXM+PGtleSBhcHA9IkVOIiBkYi1pZD0idjB4d3ZlZHIydGVkYXFlOXoy
NXhhdjk0ZGRlZmF0eGF2cDA1IiB0aW1lc3RhbXA9IjEzNzU5NjI4ODIiPjg5Njwva2V5PjwvZm9y
ZWlnbi1rZXlzPjxyZWYtdHlwZSBuYW1lPSJKb3VybmFsIEFydGljbGUiPjE3PC9yZWYtdHlwZT48
Y29udHJpYnV0b3JzPjxhdXRob3JzPjxhdXRob3I+RHJldXgsIE0uPC9hdXRob3I+PGF1dGhvcj5Q
aWV0c2NobWFubiwgVC48L2F1dGhvcj48YXV0aG9yPkdyYW5pZXIsIEMuPC9hdXRob3I+PGF1dGhv
cj5Wb2lzc2V0LCBDLjwvYXV0aG9yPjxhdXRob3I+UmljYXJkLUJsdW0sIFMuPC9hdXRob3I+PGF1
dGhvcj5NYW5nZW90LCBQLiBFLjwvYXV0aG9yPjxhdXRob3I+S2VjaywgWi48L2F1dGhvcj48YXV0
aG9yPkZvdW5nLCBTLjwvYXV0aG9yPjxhdXRob3I+VnUtRGFjLCBOLjwvYXV0aG9yPjxhdXRob3I+
RHVidWlzc29uLCBKLjwvYXV0aG9yPjxhdXRob3I+QmFydGVuc2NobGFnZXIsIFIuPC9hdXRob3I+
PGF1dGhvcj5MYXZpbGxldHRlLCBELjwvYXV0aG9yPjxhdXRob3I+Q29zc2V0LCBGLiBMLjwvYXV0
aG9yPjwvYXV0aG9ycz48L2NvbnRyaWJ1dG9ycz48YXV0aC1hZGRyZXNzPklOU0VSTSwgVTc1OCwg
NjkwMDcgTHlvbiwgRnJhbmNlLjwvYXV0aC1hZGRyZXNzPjx0aXRsZXM+PHRpdGxlPkhpZ2ggZGVu
c2l0eSBsaXBvcHJvdGVpbiBpbmhpYml0cyBoZXBhdGl0aXMgQyB2aXJ1cy1uZXV0cmFsaXppbmcg
YW50aWJvZGllcyBieSBzdGltdWxhdGluZyBjZWxsIGVudHJ5IHZpYSBhY3RpdmF0aW9uIG9mIHRo
ZSBzY2F2ZW5nZXIgcmVjZXB0b3IgQkk8L3RpdGxlPjxzZWNvbmRhcnktdGl0bGU+SiBCaW9sIENo
ZW08L3NlY29uZGFyeS10aXRsZT48YWx0LXRpdGxlPlRoZSBKb3VybmFsIG9mIGJpb2xvZ2ljYWwg
Y2hlbWlzdHJ5PC9hbHQtdGl0bGU+PC90aXRsZXM+PHBlcmlvZGljYWw+PGZ1bGwtdGl0bGU+SiBC
aW9sIENoZW08L2Z1bGwtdGl0bGU+PC9wZXJpb2RpY2FsPjxwYWdlcz4xODI4NS05NTwvcGFnZXM+
PHZvbHVtZT4yODE8L3ZvbHVtZT48bnVtYmVyPjI3PC9udW1iZXI+PGVkaXRpb24+MjAwNi8wNS8w
NjwvZWRpdGlvbj48a2V5d29yZHM+PGtleXdvcmQ+QW5pbWFsczwva2V5d29yZD48a2V5d29yZD5B
bnRpYm9kaWVzLCBNb25vY2xvbmFsL2Jsb29kL2ltbXVub2xvZ3k8L2tleXdvcmQ+PGtleXdvcmQ+
QW50aWJvZHkgU3BlY2lmaWNpdHk8L2tleXdvcmQ+PGtleXdvcmQ+QW50aWdlbnMsIENEL2ltbXVu
b2xvZ3kvbWV0YWJvbGlzbTwva2V5d29yZD48a2V5d29yZD5BbnRpZ2VucywgQ0Q4MTwva2V5d29y
ZD48a2V5d29yZD5FcGl0b3Blczwva2V5d29yZD48a2V5d29yZD5IZXBhY2l2aXJ1cy8qaW1tdW5v
bG9neTwva2V5d29yZD48a2V5d29yZD5IZXBhdGl0aXMgQy9ibG9vZC92aXJvbG9neTwva2V5d29y
ZD48a2V5d29yZD5IZXBhdGl0aXMgQyBBbnRpYm9kaWVzLyppbW11bm9sb2d5L21ldGFib2xpc208
L2tleXdvcmQ+PGtleXdvcmQ+SGVwYXRpdGlzIEMsIENocm9uaWMvYmxvb2Qvdmlyb2xvZ3k8L2tl
eXdvcmQ+PGtleXdvcmQ+SHVtYW5zPC9rZXl3b3JkPjxrZXl3b3JkPkltbXVuaXR5LCBJbm5hdGU8
L2tleXdvcmQ+PGtleXdvcmQ+TGlwb3Byb3RlaW5zLCBIREwvKmltbXVub2xvZ3kvbWV0YWJvbGlz
bS9waGFybWFjb2xvZ3k8L2tleXdvcmQ+PGtleXdvcmQ+UHJvdGVpbiBCaW5kaW5nL2ltbXVub2xv
Z3k8L2tleXdvcmQ+PGtleXdvcmQ+U2NhdmVuZ2VyIFJlY2VwdG9ycywgQ2xhc3MgQi8qaW1tdW5v
bG9neS9tZXRhYm9saXNtPC9rZXl3b3JkPjxrZXl3b3JkPlZpcnVzIFJlcGxpY2F0aW9uL2ltbXVu
b2xvZ3k8L2tleXdvcmQ+PC9rZXl3b3Jkcz48ZGF0ZXM+PHllYXI+MjAwNjwveWVhcj48cHViLWRh
dGVzPjxkYXRlPkp1bCA3PC9kYXRlPjwvcHViLWRhdGVzPjwvZGF0ZXM+PGlzYm4+MDAyMS05MjU4
IChQcmludCkmI3hEOzAwMjEtOTI1OCAoTGlua2luZyk8L2lzYm4+PGFjY2Vzc2lvbi1udW0+MTY2
NzU0NTA8L2FjY2Vzc2lvbi1udW0+PHdvcmstdHlwZT5SZXNlYXJjaCBTdXBwb3J0LCBOLkkuSC4s
IEV4dHJhbXVyYWwmI3hEO1Jlc2VhcmNoIFN1cHBvcnQsIE5vbi1VLlMuIEdvdiZhcG9zO3Q8L3dv
cmstdHlwZT48dXJscz48cmVsYXRlZC11cmxzPjx1cmw+aHR0cDovL3d3dy5uY2JpLm5sbS5uaWgu
Z292L3B1Ym1lZC8xNjY3NTQ1MDwvdXJsPjx1cmw+aHR0cDovL3d3dy5qYmMub3JnL2NvbnRlbnQv
MjgxLzI3LzE4Mjg1LmZ1bGwucGRmPC91cmw+PC9yZWxhdGVkLXVybHM+PC91cmxzPjxlbGVjdHJv
bmljLXJlc291cmNlLW51bT4xMC4xMDc0L2piYy5NNjAyNzA2MjAwPC9lbGVjdHJvbmljLXJlc291
cmNlLW51bT48bGFuZ3VhZ2U+ZW5nPC9sYW5ndWFnZT48L3JlY29yZD48L0NpdGU+PC9FbmROb3Rl
Pn==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73" w:tooltip="Dreux, 2006 #896" w:history="1">
        <w:r w:rsidR="000F07FA" w:rsidRPr="00EF2A4D">
          <w:rPr>
            <w:rFonts w:ascii="Book Antiqua" w:hAnsi="Book Antiqua"/>
            <w:noProof/>
            <w:sz w:val="24"/>
            <w:szCs w:val="24"/>
            <w:vertAlign w:val="superscript"/>
          </w:rPr>
          <w:t>73</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B2F67" w:rsidRPr="00EF2A4D">
        <w:rPr>
          <w:rFonts w:ascii="Book Antiqua" w:hAnsi="Book Antiqua"/>
          <w:sz w:val="24"/>
          <w:szCs w:val="24"/>
        </w:rPr>
        <w:t>. In contrast, it was shown that HDL did not negativ</w:t>
      </w:r>
      <w:r w:rsidR="00986209" w:rsidRPr="00EF2A4D">
        <w:rPr>
          <w:rFonts w:ascii="Book Antiqua" w:hAnsi="Book Antiqua"/>
          <w:sz w:val="24"/>
          <w:szCs w:val="24"/>
        </w:rPr>
        <w:t>ely affect anti-</w:t>
      </w:r>
      <w:r w:rsidR="001D15C8">
        <w:rPr>
          <w:rFonts w:ascii="Book Antiqua" w:hAnsi="Book Antiqua"/>
          <w:sz w:val="24"/>
          <w:szCs w:val="24"/>
        </w:rPr>
        <w:t>SR-BI’s antiviral efficacy</w:t>
      </w:r>
      <w:r w:rsidR="003635EA" w:rsidRPr="00EF2A4D">
        <w:rPr>
          <w:rFonts w:ascii="Book Antiqua" w:hAnsi="Book Antiqua"/>
          <w:sz w:val="24"/>
          <w:szCs w:val="24"/>
        </w:rPr>
        <w:fldChar w:fldCharType="begin">
          <w:fldData xml:space="preserve">PEVuZE5vdGU+PENpdGU+PEF1dGhvcj5DYXRhbmVzZTwvQXV0aG9yPjxZZWFyPjIwMDc8L1llYXI+
PFJlY051bT4zMjwvUmVjTnVtPjxEaXNwbGF5VGV4dD48c3R5bGUgZmFjZT0ic3VwZXJzY3JpcHQi
Pls2OV08L3N0eWxlPjwvRGlzcGxheVRleHQ+PHJlY29yZD48cmVjLW51bWJlcj4zMjwvcmVjLW51
bWJlcj48Zm9yZWlnbi1rZXlzPjxrZXkgYXBwPSJFTiIgZGItaWQ9InYweHd2ZWRyMnRlZGFxZTl6
MjV4YXY5NGRkZWZhdHhhdnAwNSIgdGltZXN0YW1wPSIxMzA2MTQyNjMyIj4zMjwva2V5PjwvZm9y
ZWlnbi1rZXlzPjxyZWYtdHlwZSBuYW1lPSJKb3VybmFsIEFydGljbGUiPjE3PC9yZWYtdHlwZT48
Y29udHJpYnV0b3JzPjxhdXRob3JzPjxhdXRob3I+Q2F0YW5lc2UsIE0uIFQuPC9hdXRob3I+PGF1
dGhvcj5HcmF6aWFuaSwgUi48L2F1dGhvcj48YXV0aG9yPnZvbiBIYWhuLCBULjwvYXV0aG9yPjxh
dXRob3I+TW9yZWF1LCBNLjwvYXV0aG9yPjxhdXRob3I+SHVieSwgVC48L2F1dGhvcj48YXV0aG9y
PlBhb25lc3NhLCBHLjwvYXV0aG9yPjxhdXRob3I+U2FudGluaSwgQy48L2F1dGhvcj48YXV0aG9y
Pkx1enphZ28sIEEuPC9hdXRob3I+PGF1dGhvcj5SaWNlLCBDLiBNLjwvYXV0aG9yPjxhdXRob3I+
Q29ydGVzZSwgUi48L2F1dGhvcj48YXV0aG9yPlZpdGVsbGksIEEuPC9hdXRob3I+PGF1dGhvcj5O
aWNvc2lhLCBBLjwvYXV0aG9yPjwvYXV0aG9ycz48L2NvbnRyaWJ1dG9ycz48YXV0aC1hZGRyZXNz
PklzdGl0dXRvIGRpIFJpY2VyY2hlIGRpIEJpb2xvZ2lhIE1vbGVjb2xhcmUgUC4gQW5nZWxldHRp
LCAwMDA0MCBQb21lemlhLCBSb21lLCBJdGFseS48L2F1dGgtYWRkcmVzcz48dGl0bGVzPjx0aXRs
ZT5IaWdoLWF2aWRpdHkgbW9ub2Nsb25hbCBhbnRpYm9kaWVzIGFnYWluc3QgdGhlIGh1bWFuIHNj
YXZlbmdlciBjbGFzcyBCIHR5cGUgSSByZWNlcHRvciBlZmZpY2llbnRseSBibG9jayBoZXBhdGl0
aXMgQyB2aXJ1cyBpbmZlY3Rpb24gaW4gdGhlIHByZXNlbmNlIG9mIGhpZ2gtZGVuc2l0eSBsaXBv
cHJvdGVpbjwvdGl0bGU+PHNlY29uZGFyeS10aXRsZT5KIFZpcm9sPC9zZWNvbmRhcnktdGl0bGU+
PGFsdC10aXRsZT5Kb3VybmFsIG9mIHZpcm9sb2d5PC9hbHQtdGl0bGU+PC90aXRsZXM+PHBlcmlv
ZGljYWw+PGZ1bGwtdGl0bGU+SiBWaXJvbDwvZnVsbC10aXRsZT48L3BlcmlvZGljYWw+PGFsdC1w
ZXJpb2RpY2FsPjxmdWxsLXRpdGxlPkpvdXJuYWwgb2Ygdmlyb2xvZ3k8L2Z1bGwtdGl0bGU+PC9h
bHQtcGVyaW9kaWNhbD48cGFnZXM+ODA2My03MTwvcGFnZXM+PHZvbHVtZT44MTwvdm9sdW1lPjxu
dW1iZXI+MTU8L251bWJlcj48ZWRpdGlvbj4yMDA3LzA1LzE4PC9lZGl0aW9uPjxrZXl3b3Jkcz48
a2V5d29yZD5BbnRpYm9kaWVzLCBNb25vY2xvbmFsLyppbW11bm9sb2d5PC9rZXl3b3JkPjxrZXl3
b3JkPkFudGlib2R5IEFmZmluaXR5PC9rZXl3b3JkPjxrZXl3b3JkPkNlbGwgTGluZTwva2V5d29y
ZD48a2V5d29yZD5DaG9sZXN0ZXJvbC9tZXRhYm9saXNtPC9rZXl3b3JkPjxrZXl3b3JkPkhlcGFj
aXZpcnVzLyppbW11bm9sb2d5PC9rZXl3b3JkPjxrZXl3b3JkPipIZXBhdGl0aXMgQy9pbW11bm9s
b2d5L3ByZXZlbnRpb24gJmFtcDsgY29udHJvbDwva2V5d29yZD48a2V5d29yZD5IdW1hbnM8L2tl
eXdvcmQ+PGtleXdvcmQ+TGlwb3Byb3RlaW5zLCBIREwvKm1ldGFib2xpc208L2tleXdvcmQ+PGtl
eXdvcmQ+U2NhdmVuZ2VyIFJlY2VwdG9ycywgQ2xhc3MgQi9nZW5ldGljcy8qaW1tdW5vbG9neTwv
a2V5d29yZD48L2tleXdvcmRzPjxkYXRlcz48eWVhcj4yMDA3PC95ZWFyPjxwdWItZGF0ZXM+PGRh
dGU+QXVnPC9kYXRlPjwvcHViLWRhdGVzPjwvZGF0ZXM+PGlzYm4+MDAyMi01MzhYIChQcmludCkm
I3hEOzAwMjItNTM4WCAoTGlua2luZyk8L2lzYm4+PGFjY2Vzc2lvbi1udW0+MTc1MDc0ODM8L2Fj
Y2Vzc2lvbi1udW0+PHdvcmstdHlwZT5SZXNlYXJjaCBTdXBwb3J0LCBOb24tVS5TLiBHb3YmYXBv
czt0PC93b3JrLXR5cGU+PHVybHM+PHJlbGF0ZWQtdXJscz48dXJsPmh0dHA6Ly93d3cubmNiaS5u
bG0ubmloLmdvdi9wdWJtZWQvMTc1MDc0ODM8L3VybD48L3JlbGF0ZWQtdXJscz48L3VybHM+PGN1
c3RvbTI+MTk1MTI4MDwvY3VzdG9tMj48ZWxlY3Ryb25pYy1yZXNvdXJjZS1udW0+MTAuMTEyOC9K
VkkuMDAxOTMtMDc8L2VsZWN0cm9uaWMtcmVzb3VyY2UtbnVtPjxsYW5ndWFnZT5lbmc8L2xhbmd1
YWdlPjwvcmVjb3JkPjwvQ2l0ZT48L0VuZE5vdGU+AG==
</w:fldData>
        </w:fldChar>
      </w:r>
      <w:r w:rsidR="00B71CFA" w:rsidRPr="00EF2A4D">
        <w:rPr>
          <w:rFonts w:ascii="Book Antiqua" w:hAnsi="Book Antiqua"/>
          <w:sz w:val="24"/>
          <w:szCs w:val="24"/>
        </w:rPr>
        <w:instrText xml:space="preserve"> ADDIN EN.CITE </w:instrText>
      </w:r>
      <w:r w:rsidR="00B71CFA" w:rsidRPr="00EF2A4D">
        <w:rPr>
          <w:rFonts w:ascii="Book Antiqua" w:hAnsi="Book Antiqua"/>
          <w:sz w:val="24"/>
          <w:szCs w:val="24"/>
        </w:rPr>
        <w:fldChar w:fldCharType="begin">
          <w:fldData xml:space="preserve">PEVuZE5vdGU+PENpdGU+PEF1dGhvcj5DYXRhbmVzZTwvQXV0aG9yPjxZZWFyPjIwMDc8L1llYXI+
PFJlY051bT4zMjwvUmVjTnVtPjxEaXNwbGF5VGV4dD48c3R5bGUgZmFjZT0ic3VwZXJzY3JpcHQi
Pls2OV08L3N0eWxlPjwvRGlzcGxheVRleHQ+PHJlY29yZD48cmVjLW51bWJlcj4zMjwvcmVjLW51
bWJlcj48Zm9yZWlnbi1rZXlzPjxrZXkgYXBwPSJFTiIgZGItaWQ9InYweHd2ZWRyMnRlZGFxZTl6
MjV4YXY5NGRkZWZhdHhhdnAwNSIgdGltZXN0YW1wPSIxMzA2MTQyNjMyIj4zMjwva2V5PjwvZm9y
ZWlnbi1rZXlzPjxyZWYtdHlwZSBuYW1lPSJKb3VybmFsIEFydGljbGUiPjE3PC9yZWYtdHlwZT48
Y29udHJpYnV0b3JzPjxhdXRob3JzPjxhdXRob3I+Q2F0YW5lc2UsIE0uIFQuPC9hdXRob3I+PGF1
dGhvcj5HcmF6aWFuaSwgUi48L2F1dGhvcj48YXV0aG9yPnZvbiBIYWhuLCBULjwvYXV0aG9yPjxh
dXRob3I+TW9yZWF1LCBNLjwvYXV0aG9yPjxhdXRob3I+SHVieSwgVC48L2F1dGhvcj48YXV0aG9y
PlBhb25lc3NhLCBHLjwvYXV0aG9yPjxhdXRob3I+U2FudGluaSwgQy48L2F1dGhvcj48YXV0aG9y
Pkx1enphZ28sIEEuPC9hdXRob3I+PGF1dGhvcj5SaWNlLCBDLiBNLjwvYXV0aG9yPjxhdXRob3I+
Q29ydGVzZSwgUi48L2F1dGhvcj48YXV0aG9yPlZpdGVsbGksIEEuPC9hdXRob3I+PGF1dGhvcj5O
aWNvc2lhLCBBLjwvYXV0aG9yPjwvYXV0aG9ycz48L2NvbnRyaWJ1dG9ycz48YXV0aC1hZGRyZXNz
PklzdGl0dXRvIGRpIFJpY2VyY2hlIGRpIEJpb2xvZ2lhIE1vbGVjb2xhcmUgUC4gQW5nZWxldHRp
LCAwMDA0MCBQb21lemlhLCBSb21lLCBJdGFseS48L2F1dGgtYWRkcmVzcz48dGl0bGVzPjx0aXRs
ZT5IaWdoLWF2aWRpdHkgbW9ub2Nsb25hbCBhbnRpYm9kaWVzIGFnYWluc3QgdGhlIGh1bWFuIHNj
YXZlbmdlciBjbGFzcyBCIHR5cGUgSSByZWNlcHRvciBlZmZpY2llbnRseSBibG9jayBoZXBhdGl0
aXMgQyB2aXJ1cyBpbmZlY3Rpb24gaW4gdGhlIHByZXNlbmNlIG9mIGhpZ2gtZGVuc2l0eSBsaXBv
cHJvdGVpbjwvdGl0bGU+PHNlY29uZGFyeS10aXRsZT5KIFZpcm9sPC9zZWNvbmRhcnktdGl0bGU+
PGFsdC10aXRsZT5Kb3VybmFsIG9mIHZpcm9sb2d5PC9hbHQtdGl0bGU+PC90aXRsZXM+PHBlcmlv
ZGljYWw+PGZ1bGwtdGl0bGU+SiBWaXJvbDwvZnVsbC10aXRsZT48L3BlcmlvZGljYWw+PGFsdC1w
ZXJpb2RpY2FsPjxmdWxsLXRpdGxlPkpvdXJuYWwgb2Ygdmlyb2xvZ3k8L2Z1bGwtdGl0bGU+PC9h
bHQtcGVyaW9kaWNhbD48cGFnZXM+ODA2My03MTwvcGFnZXM+PHZvbHVtZT44MTwvdm9sdW1lPjxu
dW1iZXI+MTU8L251bWJlcj48ZWRpdGlvbj4yMDA3LzA1LzE4PC9lZGl0aW9uPjxrZXl3b3Jkcz48
a2V5d29yZD5BbnRpYm9kaWVzLCBNb25vY2xvbmFsLyppbW11bm9sb2d5PC9rZXl3b3JkPjxrZXl3
b3JkPkFudGlib2R5IEFmZmluaXR5PC9rZXl3b3JkPjxrZXl3b3JkPkNlbGwgTGluZTwva2V5d29y
ZD48a2V5d29yZD5DaG9sZXN0ZXJvbC9tZXRhYm9saXNtPC9rZXl3b3JkPjxrZXl3b3JkPkhlcGFj
aXZpcnVzLyppbW11bm9sb2d5PC9rZXl3b3JkPjxrZXl3b3JkPipIZXBhdGl0aXMgQy9pbW11bm9s
b2d5L3ByZXZlbnRpb24gJmFtcDsgY29udHJvbDwva2V5d29yZD48a2V5d29yZD5IdW1hbnM8L2tl
eXdvcmQ+PGtleXdvcmQ+TGlwb3Byb3RlaW5zLCBIREwvKm1ldGFib2xpc208L2tleXdvcmQ+PGtl
eXdvcmQ+U2NhdmVuZ2VyIFJlY2VwdG9ycywgQ2xhc3MgQi9nZW5ldGljcy8qaW1tdW5vbG9neTwv
a2V5d29yZD48L2tleXdvcmRzPjxkYXRlcz48eWVhcj4yMDA3PC95ZWFyPjxwdWItZGF0ZXM+PGRh
dGU+QXVnPC9kYXRlPjwvcHViLWRhdGVzPjwvZGF0ZXM+PGlzYm4+MDAyMi01MzhYIChQcmludCkm
I3hEOzAwMjItNTM4WCAoTGlua2luZyk8L2lzYm4+PGFjY2Vzc2lvbi1udW0+MTc1MDc0ODM8L2Fj
Y2Vzc2lvbi1udW0+PHdvcmstdHlwZT5SZXNlYXJjaCBTdXBwb3J0LCBOb24tVS5TLiBHb3YmYXBv
czt0PC93b3JrLXR5cGU+PHVybHM+PHJlbGF0ZWQtdXJscz48dXJsPmh0dHA6Ly93d3cubmNiaS5u
bG0ubmloLmdvdi9wdWJtZWQvMTc1MDc0ODM8L3VybD48L3JlbGF0ZWQtdXJscz48L3VybHM+PGN1
c3RvbTI+MTk1MTI4MDwvY3VzdG9tMj48ZWxlY3Ryb25pYy1yZXNvdXJjZS1udW0+MTAuMTEyOC9K
VkkuMDAxOTMtMDc8L2VsZWN0cm9uaWMtcmVzb3VyY2UtbnVtPjxsYW5ndWFnZT5lbmc8L2xhbmd1
YWdlPjwvcmVjb3JkPjwvQ2l0ZT48L0VuZE5vdGU+AG==
</w:fldData>
        </w:fldChar>
      </w:r>
      <w:r w:rsidR="00B71CFA" w:rsidRPr="00EF2A4D">
        <w:rPr>
          <w:rFonts w:ascii="Book Antiqua" w:hAnsi="Book Antiqua"/>
          <w:sz w:val="24"/>
          <w:szCs w:val="24"/>
        </w:rPr>
        <w:instrText xml:space="preserve"> ADDIN EN.CITE.DATA </w:instrText>
      </w:r>
      <w:r w:rsidR="00B71CFA" w:rsidRPr="00EF2A4D">
        <w:rPr>
          <w:rFonts w:ascii="Book Antiqua" w:hAnsi="Book Antiqua"/>
          <w:sz w:val="24"/>
          <w:szCs w:val="24"/>
        </w:rPr>
      </w:r>
      <w:r w:rsidR="00B71CFA" w:rsidRPr="00EF2A4D">
        <w:rPr>
          <w:rFonts w:ascii="Book Antiqua" w:hAnsi="Book Antiqua"/>
          <w:sz w:val="24"/>
          <w:szCs w:val="24"/>
        </w:rPr>
        <w:fldChar w:fldCharType="end"/>
      </w:r>
      <w:r w:rsidR="003635EA" w:rsidRPr="00EF2A4D">
        <w:rPr>
          <w:rFonts w:ascii="Book Antiqua" w:hAnsi="Book Antiqua"/>
          <w:sz w:val="24"/>
          <w:szCs w:val="24"/>
        </w:rPr>
      </w:r>
      <w:r w:rsidR="003635EA"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69" w:tooltip="Catanese, 2007 #32" w:history="1">
        <w:r w:rsidR="000F07FA" w:rsidRPr="00EF2A4D">
          <w:rPr>
            <w:rFonts w:ascii="Book Antiqua" w:hAnsi="Book Antiqua"/>
            <w:noProof/>
            <w:sz w:val="24"/>
            <w:szCs w:val="24"/>
            <w:vertAlign w:val="superscript"/>
          </w:rPr>
          <w:t>69</w:t>
        </w:r>
      </w:hyperlink>
      <w:r w:rsidR="00B71CFA" w:rsidRPr="00EF2A4D">
        <w:rPr>
          <w:rFonts w:ascii="Book Antiqua" w:hAnsi="Book Antiqua"/>
          <w:noProof/>
          <w:sz w:val="24"/>
          <w:szCs w:val="24"/>
          <w:vertAlign w:val="superscript"/>
        </w:rPr>
        <w:t>]</w:t>
      </w:r>
      <w:r w:rsidR="003635EA" w:rsidRPr="00EF2A4D">
        <w:rPr>
          <w:rFonts w:ascii="Book Antiqua" w:hAnsi="Book Antiqua"/>
          <w:sz w:val="24"/>
          <w:szCs w:val="24"/>
        </w:rPr>
        <w:fldChar w:fldCharType="end"/>
      </w:r>
      <w:r w:rsidR="00EB2F67" w:rsidRPr="00EF2A4D">
        <w:rPr>
          <w:rFonts w:ascii="Book Antiqua" w:hAnsi="Book Antiqua"/>
          <w:sz w:val="24"/>
          <w:szCs w:val="24"/>
        </w:rPr>
        <w:t xml:space="preserve">. </w:t>
      </w:r>
      <w:r w:rsidR="003A37B1" w:rsidRPr="00EF2A4D">
        <w:rPr>
          <w:rFonts w:ascii="Book Antiqua" w:hAnsi="Book Antiqua"/>
          <w:sz w:val="24"/>
          <w:szCs w:val="24"/>
        </w:rPr>
        <w:t>Moreover</w:t>
      </w:r>
      <w:r w:rsidR="0068660F" w:rsidRPr="00EF2A4D">
        <w:rPr>
          <w:rFonts w:ascii="Book Antiqua" w:hAnsi="Book Antiqua"/>
          <w:sz w:val="24"/>
          <w:szCs w:val="24"/>
        </w:rPr>
        <w:t xml:space="preserve">, we </w:t>
      </w:r>
      <w:r w:rsidR="00DE12A6" w:rsidRPr="00EF2A4D">
        <w:rPr>
          <w:rFonts w:ascii="Book Antiqua" w:hAnsi="Book Antiqua"/>
          <w:sz w:val="24"/>
          <w:szCs w:val="24"/>
        </w:rPr>
        <w:t>observed</w:t>
      </w:r>
      <w:r w:rsidR="0068660F" w:rsidRPr="00EF2A4D">
        <w:rPr>
          <w:rFonts w:ascii="Book Antiqua" w:hAnsi="Book Antiqua"/>
          <w:sz w:val="24"/>
          <w:szCs w:val="24"/>
        </w:rPr>
        <w:t xml:space="preserve"> that </w:t>
      </w:r>
      <w:r w:rsidR="00986209" w:rsidRPr="00EF2A4D">
        <w:rPr>
          <w:rFonts w:ascii="Book Antiqua" w:hAnsi="Book Antiqua"/>
          <w:sz w:val="24"/>
          <w:szCs w:val="24"/>
        </w:rPr>
        <w:t>human</w:t>
      </w:r>
      <w:r w:rsidR="00895421" w:rsidRPr="00EF2A4D">
        <w:rPr>
          <w:rFonts w:ascii="Book Antiqua" w:hAnsi="Book Antiqua"/>
          <w:sz w:val="24"/>
          <w:szCs w:val="24"/>
        </w:rPr>
        <w:t xml:space="preserve"> </w:t>
      </w:r>
      <w:r w:rsidR="00986209" w:rsidRPr="00EF2A4D">
        <w:rPr>
          <w:rFonts w:ascii="Book Antiqua" w:hAnsi="Book Antiqua"/>
          <w:sz w:val="24"/>
          <w:szCs w:val="24"/>
        </w:rPr>
        <w:t xml:space="preserve">HDL positively influences </w:t>
      </w:r>
      <w:r w:rsidR="003A37B1" w:rsidRPr="00EF2A4D">
        <w:rPr>
          <w:rFonts w:ascii="Book Antiqua" w:hAnsi="Book Antiqua"/>
          <w:sz w:val="24"/>
          <w:szCs w:val="24"/>
        </w:rPr>
        <w:t xml:space="preserve">the ability of an </w:t>
      </w:r>
      <w:r w:rsidR="00986209" w:rsidRPr="00EF2A4D">
        <w:rPr>
          <w:rFonts w:ascii="Book Antiqua" w:hAnsi="Book Antiqua"/>
          <w:sz w:val="24"/>
          <w:szCs w:val="24"/>
        </w:rPr>
        <w:t>anti-</w:t>
      </w:r>
      <w:r w:rsidR="0068660F" w:rsidRPr="00EF2A4D">
        <w:rPr>
          <w:rFonts w:ascii="Book Antiqua" w:hAnsi="Book Antiqua"/>
          <w:sz w:val="24"/>
          <w:szCs w:val="24"/>
        </w:rPr>
        <w:t xml:space="preserve">SR-BI </w:t>
      </w:r>
      <w:r w:rsidR="003A37B1" w:rsidRPr="00EF2A4D">
        <w:rPr>
          <w:rFonts w:ascii="Book Antiqua" w:hAnsi="Book Antiqua"/>
          <w:sz w:val="24"/>
          <w:szCs w:val="24"/>
        </w:rPr>
        <w:t xml:space="preserve">specific antibody, </w:t>
      </w:r>
      <w:r w:rsidR="0068660F" w:rsidRPr="00EF2A4D">
        <w:rPr>
          <w:rFonts w:ascii="Book Antiqua" w:hAnsi="Book Antiqua"/>
          <w:sz w:val="24"/>
          <w:szCs w:val="24"/>
        </w:rPr>
        <w:t>mAb1671</w:t>
      </w:r>
      <w:r w:rsidR="003A37B1" w:rsidRPr="00EF2A4D">
        <w:rPr>
          <w:rFonts w:ascii="Book Antiqua" w:hAnsi="Book Antiqua"/>
          <w:sz w:val="24"/>
          <w:szCs w:val="24"/>
        </w:rPr>
        <w:t>,</w:t>
      </w:r>
      <w:r w:rsidR="0039468B" w:rsidRPr="00EF2A4D">
        <w:rPr>
          <w:rFonts w:ascii="Book Antiqua" w:hAnsi="Book Antiqua"/>
          <w:sz w:val="24"/>
          <w:szCs w:val="24"/>
        </w:rPr>
        <w:t xml:space="preserve"> to inhibit HCV infectivity</w:t>
      </w:r>
      <w:r w:rsidR="00D972E7" w:rsidRPr="00EF2A4D">
        <w:rPr>
          <w:rFonts w:ascii="Book Antiqua" w:hAnsi="Book Antiqua"/>
          <w:sz w:val="24"/>
          <w:szCs w:val="24"/>
        </w:rPr>
        <w:fldChar w:fldCharType="begin"/>
      </w:r>
      <w:r w:rsidR="00B71CFA" w:rsidRPr="00EF2A4D">
        <w:rPr>
          <w:rFonts w:ascii="Book Antiqua" w:hAnsi="Book Antiqua"/>
          <w:sz w:val="24"/>
          <w:szCs w:val="24"/>
        </w:rPr>
        <w:instrText xml:space="preserve"> ADDIN EN.CITE &lt;EndNote&gt;&lt;Cite&gt;&lt;Author&gt;Vercauteren&lt;/Author&gt;&lt;Year&gt;2014&lt;/Year&gt;&lt;RecNum&gt;2295&lt;/RecNum&gt;&lt;DisplayText&gt;&lt;style face="superscript"&gt;[110]&lt;/style&gt;&lt;/DisplayText&gt;&lt;record&gt;&lt;rec-number&gt;2295&lt;/rec-number&gt;&lt;foreign-keys&gt;&lt;key app="EN" db-id="v0xwvedr2tedaqe9z25xav94ddefatxavp05" timestamp="1399533297"&gt;2295&lt;/key&gt;&lt;/foreign-keys&gt;&lt;ref-type name="Journal Article"&gt;17&lt;/ref-type&gt;&lt;contributors&gt;&lt;authors&gt;&lt;author&gt;Vercauteren, K.&lt;/author&gt;&lt;author&gt;Van Den Eede, N.&lt;/author&gt;&lt;author&gt;Mesalam, A. A.&lt;/author&gt;&lt;author&gt;Belouzard, S.&lt;/author&gt;&lt;author&gt;Catanese, M. T.&lt;/author&gt;&lt;author&gt;Bankwitz, D.&lt;/author&gt;&lt;author&gt;Wong-Staal, F.&lt;/author&gt;&lt;author&gt;Cortese, R.&lt;/author&gt;&lt;author&gt;Dubuisson, J.&lt;/author&gt;&lt;author&gt;Rice, C. M.&lt;/author&gt;&lt;author&gt;Pietschmann, T.&lt;/author&gt;&lt;author&gt;Leroux-Roels, G.&lt;/author&gt;&lt;author&gt;Nicosia, A.&lt;/author&gt;&lt;author&gt;Meuleman, P.&lt;/author&gt;&lt;/authors&gt;&lt;/contributors&gt;&lt;auth-address&gt;Department of Clinical Chemistry, Microbiology and Immunology, CEVAC, Gent, Belgium.&lt;/auth-address&gt;&lt;titles&gt;&lt;title&gt;Successful anti-SR-BI mAb therapy in humanized mice after challenge with HCV variants with in vitro resistance to SR-BI-targeting agents&lt;/title&gt;&lt;secondary-title&gt;Hepatology&lt;/secondary-title&gt;&lt;alt-title&gt;Hepatology&lt;/alt-title&gt;&lt;/titles&gt;&lt;periodical&gt;&lt;full-title&gt;Hepatology&lt;/full-title&gt;&lt;/periodical&gt;&lt;alt-periodical&gt;&lt;full-title&gt;Hepatology&lt;/full-title&gt;&lt;/alt-periodical&gt;&lt;pages&gt;10.1002/hep.27196&lt;/pages&gt;&lt;dates&gt;&lt;year&gt;2014&lt;/year&gt;&lt;pub-dates&gt;&lt;date&gt;May 3&lt;/date&gt;&lt;/pub-dates&gt;&lt;/dates&gt;&lt;isbn&gt;1527-3350 (Electronic)&amp;#xD;0270-9139 (Linking)&lt;/isbn&gt;&lt;accession-num&gt;24797654&lt;/accession-num&gt;&lt;urls&gt;&lt;related-urls&gt;&lt;url&gt;http://www.ncbi.nlm.nih.gov/pubmed/24797654&lt;/url&gt;&lt;url&gt;http://onlinelibrary.wiley.com/store/10.1002/hep.27196/asset/hep27196.pdf?v=1&amp;amp;t=huxq0r3e&amp;amp;s=07c92d40717e1bc52eb98c999690287237270441&lt;/url&gt;&lt;/related-urls&gt;&lt;/urls&gt;&lt;electronic-resource-num&gt;10.1002/hep.27196&lt;/electronic-resource-num&gt;&lt;/record&gt;&lt;/Cite&gt;&lt;/EndNote&gt;</w:instrText>
      </w:r>
      <w:r w:rsidR="00D972E7" w:rsidRPr="00EF2A4D">
        <w:rPr>
          <w:rFonts w:ascii="Book Antiqua" w:hAnsi="Book Antiqua"/>
          <w:sz w:val="24"/>
          <w:szCs w:val="24"/>
        </w:rPr>
        <w:fldChar w:fldCharType="separate"/>
      </w:r>
      <w:r w:rsidR="00B71CFA" w:rsidRPr="00EF2A4D">
        <w:rPr>
          <w:rFonts w:ascii="Book Antiqua" w:hAnsi="Book Antiqua"/>
          <w:noProof/>
          <w:sz w:val="24"/>
          <w:szCs w:val="24"/>
          <w:vertAlign w:val="superscript"/>
        </w:rPr>
        <w:t>[</w:t>
      </w:r>
      <w:hyperlink w:anchor="_ENREF_110" w:tooltip="Vercauteren, 2014 #2295" w:history="1">
        <w:r w:rsidR="000F07FA" w:rsidRPr="00EF2A4D">
          <w:rPr>
            <w:rFonts w:ascii="Book Antiqua" w:hAnsi="Book Antiqua"/>
            <w:noProof/>
            <w:sz w:val="24"/>
            <w:szCs w:val="24"/>
            <w:vertAlign w:val="superscript"/>
          </w:rPr>
          <w:t>110</w:t>
        </w:r>
      </w:hyperlink>
      <w:r w:rsidR="00B71CFA" w:rsidRPr="00EF2A4D">
        <w:rPr>
          <w:rFonts w:ascii="Book Antiqua" w:hAnsi="Book Antiqua"/>
          <w:noProof/>
          <w:sz w:val="24"/>
          <w:szCs w:val="24"/>
          <w:vertAlign w:val="superscript"/>
        </w:rPr>
        <w:t>]</w:t>
      </w:r>
      <w:r w:rsidR="00D972E7" w:rsidRPr="00EF2A4D">
        <w:rPr>
          <w:rFonts w:ascii="Book Antiqua" w:hAnsi="Book Antiqua"/>
          <w:sz w:val="24"/>
          <w:szCs w:val="24"/>
        </w:rPr>
        <w:fldChar w:fldCharType="end"/>
      </w:r>
      <w:r w:rsidR="0068660F" w:rsidRPr="00EF2A4D">
        <w:rPr>
          <w:rFonts w:ascii="Book Antiqua" w:hAnsi="Book Antiqua"/>
          <w:sz w:val="24"/>
          <w:szCs w:val="24"/>
        </w:rPr>
        <w:t xml:space="preserve">. </w:t>
      </w:r>
      <w:r w:rsidR="00AF4246" w:rsidRPr="00EF2A4D">
        <w:rPr>
          <w:rFonts w:ascii="Book Antiqua" w:hAnsi="Book Antiqua"/>
          <w:sz w:val="24"/>
          <w:szCs w:val="24"/>
        </w:rPr>
        <w:t xml:space="preserve">Addition of </w:t>
      </w:r>
      <w:r w:rsidR="00AF4246" w:rsidRPr="00EF2A4D">
        <w:rPr>
          <w:rFonts w:ascii="Book Antiqua" w:hAnsi="Book Antiqua"/>
          <w:i/>
          <w:sz w:val="24"/>
          <w:szCs w:val="24"/>
        </w:rPr>
        <w:t>in vivo</w:t>
      </w:r>
      <w:r w:rsidR="00AF4246" w:rsidRPr="00EF2A4D">
        <w:rPr>
          <w:rFonts w:ascii="Book Antiqua" w:hAnsi="Book Antiqua"/>
          <w:sz w:val="24"/>
          <w:szCs w:val="24"/>
        </w:rPr>
        <w:t>-like</w:t>
      </w:r>
      <w:r w:rsidR="00986209" w:rsidRPr="00EF2A4D">
        <w:rPr>
          <w:rFonts w:ascii="Book Antiqua" w:hAnsi="Book Antiqua"/>
          <w:sz w:val="24"/>
          <w:szCs w:val="24"/>
        </w:rPr>
        <w:t xml:space="preserve"> concentrations of </w:t>
      </w:r>
      <w:r w:rsidR="003A37B1" w:rsidRPr="00EF2A4D">
        <w:rPr>
          <w:rFonts w:ascii="Book Antiqua" w:hAnsi="Book Antiqua"/>
          <w:sz w:val="24"/>
          <w:szCs w:val="24"/>
        </w:rPr>
        <w:t>h</w:t>
      </w:r>
      <w:r w:rsidR="00986209" w:rsidRPr="00EF2A4D">
        <w:rPr>
          <w:rFonts w:ascii="Book Antiqua" w:hAnsi="Book Antiqua"/>
          <w:sz w:val="24"/>
          <w:szCs w:val="24"/>
        </w:rPr>
        <w:t>uman</w:t>
      </w:r>
      <w:r w:rsidR="00895421" w:rsidRPr="00EF2A4D">
        <w:rPr>
          <w:rFonts w:ascii="Book Antiqua" w:hAnsi="Book Antiqua"/>
          <w:sz w:val="24"/>
          <w:szCs w:val="24"/>
        </w:rPr>
        <w:t xml:space="preserve"> </w:t>
      </w:r>
      <w:r w:rsidR="00986209" w:rsidRPr="00EF2A4D">
        <w:rPr>
          <w:rFonts w:ascii="Book Antiqua" w:hAnsi="Book Antiqua"/>
          <w:sz w:val="24"/>
          <w:szCs w:val="24"/>
        </w:rPr>
        <w:t>HDL to anti-</w:t>
      </w:r>
      <w:r w:rsidR="00AF4246" w:rsidRPr="00EF2A4D">
        <w:rPr>
          <w:rFonts w:ascii="Book Antiqua" w:hAnsi="Book Antiqua"/>
          <w:sz w:val="24"/>
          <w:szCs w:val="24"/>
        </w:rPr>
        <w:t>SR-BI mAb1671 in the HCV cell culture system significantly increase</w:t>
      </w:r>
      <w:r w:rsidR="00986209" w:rsidRPr="00EF2A4D">
        <w:rPr>
          <w:rFonts w:ascii="Book Antiqua" w:hAnsi="Book Antiqua"/>
          <w:sz w:val="24"/>
          <w:szCs w:val="24"/>
        </w:rPr>
        <w:t>s</w:t>
      </w:r>
      <w:r w:rsidR="00AF4246" w:rsidRPr="00EF2A4D">
        <w:rPr>
          <w:rFonts w:ascii="Book Antiqua" w:hAnsi="Book Antiqua"/>
          <w:sz w:val="24"/>
          <w:szCs w:val="24"/>
        </w:rPr>
        <w:t xml:space="preserve"> </w:t>
      </w:r>
      <w:r w:rsidR="004937CC" w:rsidRPr="00EF2A4D">
        <w:rPr>
          <w:rFonts w:ascii="Book Antiqua" w:hAnsi="Book Antiqua"/>
          <w:sz w:val="24"/>
          <w:szCs w:val="24"/>
        </w:rPr>
        <w:t>its</w:t>
      </w:r>
      <w:r w:rsidR="00AF4246" w:rsidRPr="00EF2A4D">
        <w:rPr>
          <w:rFonts w:ascii="Book Antiqua" w:hAnsi="Book Antiqua"/>
          <w:sz w:val="24"/>
          <w:szCs w:val="24"/>
        </w:rPr>
        <w:t xml:space="preserve"> antiviral efficacy, enabling almost complete infection inhibition. </w:t>
      </w:r>
      <w:r w:rsidR="0068660F" w:rsidRPr="00EF2A4D">
        <w:rPr>
          <w:rFonts w:ascii="Book Antiqua" w:hAnsi="Book Antiqua"/>
          <w:sz w:val="24"/>
          <w:szCs w:val="24"/>
        </w:rPr>
        <w:t>This observation might explain why th</w:t>
      </w:r>
      <w:r w:rsidR="00895421" w:rsidRPr="00EF2A4D">
        <w:rPr>
          <w:rFonts w:ascii="Book Antiqua" w:hAnsi="Book Antiqua"/>
          <w:sz w:val="24"/>
          <w:szCs w:val="24"/>
        </w:rPr>
        <w:t>e</w:t>
      </w:r>
      <w:r w:rsidR="0068660F" w:rsidRPr="00EF2A4D">
        <w:rPr>
          <w:rFonts w:ascii="Book Antiqua" w:hAnsi="Book Antiqua"/>
          <w:sz w:val="24"/>
          <w:szCs w:val="24"/>
        </w:rPr>
        <w:t xml:space="preserve"> antibody reaches higher protection levels in </w:t>
      </w:r>
      <w:r w:rsidR="00895421" w:rsidRPr="00EF2A4D">
        <w:rPr>
          <w:rFonts w:ascii="Book Antiqua" w:hAnsi="Book Antiqua"/>
          <w:sz w:val="24"/>
          <w:szCs w:val="24"/>
        </w:rPr>
        <w:t>humanized</w:t>
      </w:r>
      <w:r w:rsidR="0068660F" w:rsidRPr="00EF2A4D">
        <w:rPr>
          <w:rFonts w:ascii="Book Antiqua" w:hAnsi="Book Antiqua"/>
          <w:sz w:val="24"/>
          <w:szCs w:val="24"/>
        </w:rPr>
        <w:t xml:space="preserve"> mice tha</w:t>
      </w:r>
      <w:r w:rsidR="004937CC" w:rsidRPr="00EF2A4D">
        <w:rPr>
          <w:rFonts w:ascii="Book Antiqua" w:hAnsi="Book Antiqua"/>
          <w:sz w:val="24"/>
          <w:szCs w:val="24"/>
        </w:rPr>
        <w:t>n</w:t>
      </w:r>
      <w:r w:rsidR="0068660F" w:rsidRPr="00EF2A4D">
        <w:rPr>
          <w:rFonts w:ascii="Book Antiqua" w:hAnsi="Book Antiqua"/>
          <w:sz w:val="24"/>
          <w:szCs w:val="24"/>
        </w:rPr>
        <w:t xml:space="preserve"> it does in </w:t>
      </w:r>
      <w:r w:rsidR="0026330C" w:rsidRPr="00EF2A4D">
        <w:rPr>
          <w:rFonts w:ascii="Book Antiqua" w:hAnsi="Book Antiqua"/>
          <w:sz w:val="24"/>
          <w:szCs w:val="24"/>
        </w:rPr>
        <w:t>the HCV cell culture system</w:t>
      </w:r>
      <w:r w:rsidR="00664CB7" w:rsidRPr="00EF2A4D">
        <w:rPr>
          <w:rFonts w:ascii="Book Antiqua" w:hAnsi="Book Antiqua"/>
          <w:sz w:val="24"/>
          <w:szCs w:val="24"/>
        </w:rPr>
        <w:t>;</w:t>
      </w:r>
      <w:r w:rsidR="0026330C" w:rsidRPr="00EF2A4D">
        <w:rPr>
          <w:rFonts w:ascii="Book Antiqua" w:hAnsi="Book Antiqua"/>
          <w:sz w:val="24"/>
          <w:szCs w:val="24"/>
        </w:rPr>
        <w:t xml:space="preserve"> and why it h</w:t>
      </w:r>
      <w:r w:rsidR="00DE12A6" w:rsidRPr="00EF2A4D">
        <w:rPr>
          <w:rFonts w:ascii="Book Antiqua" w:hAnsi="Book Antiqua"/>
          <w:sz w:val="24"/>
          <w:szCs w:val="24"/>
        </w:rPr>
        <w:t xml:space="preserve">as a larger </w:t>
      </w:r>
      <w:r w:rsidR="00664CB7" w:rsidRPr="00EF2A4D">
        <w:rPr>
          <w:rFonts w:ascii="Book Antiqua" w:hAnsi="Book Antiqua"/>
          <w:sz w:val="24"/>
          <w:szCs w:val="24"/>
        </w:rPr>
        <w:t>therapeutic</w:t>
      </w:r>
      <w:r w:rsidR="00DE12A6" w:rsidRPr="00EF2A4D">
        <w:rPr>
          <w:rFonts w:ascii="Book Antiqua" w:hAnsi="Book Antiqua"/>
          <w:sz w:val="24"/>
          <w:szCs w:val="24"/>
        </w:rPr>
        <w:t xml:space="preserve"> window compared to </w:t>
      </w:r>
      <w:r w:rsidR="00986209" w:rsidRPr="00EF2A4D">
        <w:rPr>
          <w:rFonts w:ascii="Book Antiqua" w:hAnsi="Book Antiqua"/>
          <w:sz w:val="24"/>
          <w:szCs w:val="24"/>
        </w:rPr>
        <w:t>anti-</w:t>
      </w:r>
      <w:r w:rsidR="00DE12A6" w:rsidRPr="00EF2A4D">
        <w:rPr>
          <w:rFonts w:ascii="Book Antiqua" w:hAnsi="Book Antiqua"/>
          <w:sz w:val="24"/>
          <w:szCs w:val="24"/>
        </w:rPr>
        <w:t xml:space="preserve">CD81 </w:t>
      </w:r>
      <w:r w:rsidR="00DE12A6" w:rsidRPr="00EF2A4D">
        <w:rPr>
          <w:rFonts w:ascii="Book Antiqua" w:hAnsi="Book Antiqua"/>
          <w:i/>
          <w:sz w:val="24"/>
          <w:szCs w:val="24"/>
        </w:rPr>
        <w:t>in vivo</w:t>
      </w:r>
      <w:r w:rsidR="00DE12A6" w:rsidRPr="00EF2A4D">
        <w:rPr>
          <w:rFonts w:ascii="Book Antiqua" w:hAnsi="Book Antiqua"/>
          <w:sz w:val="24"/>
          <w:szCs w:val="24"/>
        </w:rPr>
        <w:t xml:space="preserve">. </w:t>
      </w:r>
      <w:r w:rsidR="00DB7A33" w:rsidRPr="00EF2A4D">
        <w:rPr>
          <w:rFonts w:ascii="Book Antiqua" w:hAnsi="Book Antiqua"/>
          <w:sz w:val="24"/>
          <w:szCs w:val="24"/>
        </w:rPr>
        <w:t xml:space="preserve">Of note, </w:t>
      </w:r>
      <w:r w:rsidR="00895421" w:rsidRPr="00EF2A4D">
        <w:rPr>
          <w:rFonts w:ascii="Book Antiqua" w:hAnsi="Book Antiqua"/>
          <w:sz w:val="24"/>
          <w:szCs w:val="24"/>
        </w:rPr>
        <w:t>anti-</w:t>
      </w:r>
      <w:r w:rsidR="00DB7A33" w:rsidRPr="00EF2A4D">
        <w:rPr>
          <w:rFonts w:ascii="Book Antiqua" w:hAnsi="Book Antiqua"/>
          <w:sz w:val="24"/>
          <w:szCs w:val="24"/>
        </w:rPr>
        <w:t>SR-BI small molecule ITX</w:t>
      </w:r>
      <w:r w:rsidR="00986209" w:rsidRPr="00EF2A4D">
        <w:rPr>
          <w:rFonts w:ascii="Book Antiqua" w:hAnsi="Book Antiqua"/>
          <w:sz w:val="24"/>
          <w:szCs w:val="24"/>
        </w:rPr>
        <w:t>-5061</w:t>
      </w:r>
      <w:r w:rsidR="00E93F44" w:rsidRPr="00EF2A4D">
        <w:rPr>
          <w:rFonts w:ascii="Book Antiqua" w:hAnsi="Book Antiqua"/>
          <w:sz w:val="24"/>
          <w:szCs w:val="24"/>
        </w:rPr>
        <w:t xml:space="preserve">’s antiviral efficacy was not increased by the addition of </w:t>
      </w:r>
      <w:r w:rsidR="00E93F44" w:rsidRPr="00EF2A4D">
        <w:rPr>
          <w:rFonts w:ascii="Book Antiqua" w:hAnsi="Book Antiqua"/>
          <w:i/>
          <w:sz w:val="24"/>
          <w:szCs w:val="24"/>
        </w:rPr>
        <w:t>in vivo</w:t>
      </w:r>
      <w:r w:rsidR="00664CB7" w:rsidRPr="00EF2A4D">
        <w:rPr>
          <w:rFonts w:ascii="Book Antiqua" w:hAnsi="Book Antiqua"/>
          <w:sz w:val="24"/>
          <w:szCs w:val="24"/>
        </w:rPr>
        <w:t>-like concentrations of h</w:t>
      </w:r>
      <w:r w:rsidR="00E93F44" w:rsidRPr="00EF2A4D">
        <w:rPr>
          <w:rFonts w:ascii="Book Antiqua" w:hAnsi="Book Antiqua"/>
          <w:sz w:val="24"/>
          <w:szCs w:val="24"/>
        </w:rPr>
        <w:t xml:space="preserve">uman HDL </w:t>
      </w:r>
      <w:r w:rsidR="00DB7A33" w:rsidRPr="00EF2A4D">
        <w:rPr>
          <w:rFonts w:ascii="Book Antiqua" w:hAnsi="Book Antiqua"/>
          <w:sz w:val="24"/>
          <w:szCs w:val="24"/>
        </w:rPr>
        <w:t>in the HCV cell culture system.</w:t>
      </w:r>
      <w:r w:rsidR="007A1B5E" w:rsidRPr="00EF2A4D">
        <w:rPr>
          <w:rFonts w:ascii="Book Antiqua" w:hAnsi="Book Antiqua"/>
          <w:sz w:val="24"/>
          <w:szCs w:val="24"/>
        </w:rPr>
        <w:t xml:space="preserve"> </w:t>
      </w:r>
    </w:p>
    <w:p w14:paraId="323D3D00" w14:textId="77777777" w:rsidR="00CB5CC8" w:rsidRPr="00EF2A4D" w:rsidRDefault="00CB5CC8" w:rsidP="005B3E13">
      <w:pPr>
        <w:adjustRightInd w:val="0"/>
        <w:snapToGrid w:val="0"/>
        <w:spacing w:after="0" w:line="360" w:lineRule="auto"/>
        <w:jc w:val="both"/>
        <w:rPr>
          <w:rFonts w:ascii="Book Antiqua" w:hAnsi="Book Antiqua"/>
          <w:sz w:val="24"/>
          <w:szCs w:val="24"/>
        </w:rPr>
      </w:pPr>
    </w:p>
    <w:p w14:paraId="7259E577" w14:textId="4B4EA0B3" w:rsidR="00866133" w:rsidRPr="001D15C8" w:rsidRDefault="00866133" w:rsidP="005B3E13">
      <w:pPr>
        <w:adjustRightInd w:val="0"/>
        <w:snapToGrid w:val="0"/>
        <w:spacing w:after="0" w:line="360" w:lineRule="auto"/>
        <w:jc w:val="both"/>
        <w:rPr>
          <w:rFonts w:ascii="Book Antiqua" w:hAnsi="Book Antiqua"/>
          <w:b/>
          <w:caps/>
          <w:sz w:val="24"/>
          <w:szCs w:val="24"/>
          <w:lang w:eastAsia="zh-CN"/>
        </w:rPr>
      </w:pPr>
      <w:r w:rsidRPr="001D15C8">
        <w:rPr>
          <w:rFonts w:ascii="Book Antiqua" w:hAnsi="Book Antiqua"/>
          <w:b/>
          <w:caps/>
          <w:sz w:val="24"/>
          <w:szCs w:val="24"/>
        </w:rPr>
        <w:t>Conclusion</w:t>
      </w:r>
    </w:p>
    <w:p w14:paraId="7DC4F678" w14:textId="2AB8F5EF" w:rsidR="00DB7A33" w:rsidRPr="00EF2A4D" w:rsidRDefault="00C4051C" w:rsidP="005B3E13">
      <w:pPr>
        <w:adjustRightInd w:val="0"/>
        <w:snapToGrid w:val="0"/>
        <w:spacing w:after="0" w:line="360" w:lineRule="auto"/>
        <w:jc w:val="both"/>
        <w:rPr>
          <w:rFonts w:ascii="Book Antiqua" w:hAnsi="Book Antiqua"/>
          <w:sz w:val="24"/>
          <w:szCs w:val="24"/>
          <w:lang w:val="en-US"/>
        </w:rPr>
      </w:pPr>
      <w:r w:rsidRPr="00EF2A4D">
        <w:rPr>
          <w:rFonts w:ascii="Book Antiqua" w:hAnsi="Book Antiqua"/>
          <w:sz w:val="24"/>
          <w:szCs w:val="24"/>
          <w:lang w:val="en-US"/>
        </w:rPr>
        <w:t>As mentioned, today n</w:t>
      </w:r>
      <w:r w:rsidR="00AB59D1" w:rsidRPr="00EF2A4D">
        <w:rPr>
          <w:rFonts w:ascii="Book Antiqua" w:hAnsi="Book Antiqua"/>
          <w:sz w:val="24"/>
          <w:szCs w:val="24"/>
          <w:lang w:val="en-US"/>
        </w:rPr>
        <w:t>o anti-HCV therapy</w:t>
      </w:r>
      <w:r w:rsidRPr="00EF2A4D">
        <w:rPr>
          <w:rFonts w:ascii="Book Antiqua" w:hAnsi="Book Antiqua"/>
          <w:sz w:val="24"/>
          <w:szCs w:val="24"/>
          <w:lang w:val="en-US"/>
        </w:rPr>
        <w:t xml:space="preserve"> is</w:t>
      </w:r>
      <w:r w:rsidR="00AB59D1" w:rsidRPr="00EF2A4D">
        <w:rPr>
          <w:rFonts w:ascii="Book Antiqua" w:hAnsi="Book Antiqua"/>
          <w:sz w:val="24"/>
          <w:szCs w:val="24"/>
          <w:lang w:val="en-US"/>
        </w:rPr>
        <w:t xml:space="preserve"> approved for prevention of re-infection after liver transplantation</w:t>
      </w:r>
      <w:r w:rsidRPr="00EF2A4D">
        <w:rPr>
          <w:rFonts w:ascii="Book Antiqua" w:hAnsi="Book Antiqua"/>
          <w:sz w:val="24"/>
          <w:szCs w:val="24"/>
          <w:lang w:val="en-US"/>
        </w:rPr>
        <w:t xml:space="preserve">. </w:t>
      </w:r>
      <w:r w:rsidR="00DB7A33" w:rsidRPr="00EF2A4D">
        <w:rPr>
          <w:rFonts w:ascii="Book Antiqua" w:hAnsi="Book Antiqua"/>
          <w:sz w:val="24"/>
          <w:szCs w:val="24"/>
          <w:lang w:val="en-US"/>
        </w:rPr>
        <w:t xml:space="preserve">Interestingly, </w:t>
      </w:r>
      <w:r w:rsidR="00503797" w:rsidRPr="00EF2A4D">
        <w:rPr>
          <w:rFonts w:ascii="Book Antiqua" w:hAnsi="Book Antiqua"/>
          <w:sz w:val="24"/>
          <w:szCs w:val="24"/>
          <w:lang w:val="en-US"/>
        </w:rPr>
        <w:t>anti-</w:t>
      </w:r>
      <w:r w:rsidR="00DB7A33" w:rsidRPr="00EF2A4D">
        <w:rPr>
          <w:rFonts w:ascii="Book Antiqua" w:hAnsi="Book Antiqua"/>
          <w:sz w:val="24"/>
          <w:szCs w:val="24"/>
          <w:lang w:val="en-US"/>
        </w:rPr>
        <w:t>SR-BI therapy was strongly protective in humanized mice after exposure to a serum-derived viral variant that escaped the control of the adaptive immune response and became domin</w:t>
      </w:r>
      <w:r w:rsidR="001D15C8">
        <w:rPr>
          <w:rFonts w:ascii="Book Antiqua" w:hAnsi="Book Antiqua"/>
          <w:sz w:val="24"/>
          <w:szCs w:val="24"/>
          <w:lang w:val="en-US"/>
        </w:rPr>
        <w:t>ant after liver transplantation</w:t>
      </w:r>
      <w:r w:rsidR="003635EA" w:rsidRPr="00EF2A4D">
        <w:rPr>
          <w:rFonts w:ascii="Book Antiqua" w:hAnsi="Book Antiqua"/>
          <w:sz w:val="24"/>
          <w:szCs w:val="24"/>
          <w:lang w:val="en-US"/>
        </w:rPr>
        <w:fldChar w:fldCharType="begin">
          <w:fldData xml:space="preserve">PEVuZE5vdGU+PENpdGU+PEF1dGhvcj5GYWZpLUtyZW1lcjwvQXV0aG9yPjxZZWFyPjIwMTA8L1ll
YXI+PFJlY051bT4xODM8L1JlY051bT48RGlzcGxheVRleHQ+PHN0eWxlIGZhY2U9InN1cGVyc2Ny
aXB0Ij5bMTY1LCAxNjldPC9zdHlsZT48L0Rpc3BsYXlUZXh0PjxyZWNvcmQ+PHJlYy1udW1iZXI+
MTgzPC9yZWMtbnVtYmVyPjxmb3JlaWduLWtleXM+PGtleSBhcHA9IkVOIiBkYi1pZD0idjB4d3Zl
ZHIydGVkYXFlOXoyNXhhdjk0ZGRlZmF0eGF2cDA1IiB0aW1lc3RhbXA9IjEzMjUwOTk0NTUiPjE4
Mzwva2V5PjwvZm9yZWlnbi1rZXlzPjxyZWYtdHlwZSBuYW1lPSJKb3VybmFsIEFydGljbGUiPjE3
PC9yZWYtdHlwZT48Y29udHJpYnV0b3JzPjxhdXRob3JzPjxhdXRob3I+RmFmaS1LcmVtZXIsIFMu
PC9hdXRob3I+PGF1dGhvcj5Gb2ZhbmEsIEkuPC9hdXRob3I+PGF1dGhvcj5Tb3VsaWVyLCBFLjwv
YXV0aG9yPjxhdXRob3I+Q2Fyb2xsYSwgUC48L2F1dGhvcj48YXV0aG9yPk1ldWxlbWFuLCBQLjwv
YXV0aG9yPjxhdXRob3I+TGVyb3V4LVJvZWxzLCBHLjwvYXV0aG9yPjxhdXRob3I+UGF0ZWwsIEEu
IEguPC9hdXRob3I+PGF1dGhvcj5Db3NzZXQsIEYuIEwuPC9hdXRob3I+PGF1dGhvcj5QZXNzYXV4
LCBQLjwvYXV0aG9yPjxhdXRob3I+RG9mZm9lbCwgTS48L2F1dGhvcj48YXV0aG9yPldvbGYsIFAu
PC9hdXRob3I+PGF1dGhvcj5TdG9sbC1LZWxsZXIsIEYuPC9hdXRob3I+PGF1dGhvcj5CYXVtZXJ0
LCBULiBGLjwvYXV0aG9yPjwvYXV0aG9ycz48L2NvbnRyaWJ1dG9ycz48YXV0aC1hZGRyZXNzPklu
c3RpdHV0IE5hdGlvbmFsIGRlIGxhIFNhbnRlIGV0IGRlIGxhIFJlY2hlcmNoZSBNZWRpY2FsZSwg
VW5pdGUgNzQ4LCBTdHJhc2JvdXJnLCBGcmFuY2UuPC9hdXRoLWFkZHJlc3M+PHRpdGxlcz48dGl0
bGU+VmlyYWwgZW50cnkgYW5kIGVzY2FwZSBmcm9tIGFudGlib2R5LW1lZGlhdGVkIG5ldXRyYWxp
emF0aW9uIGluZmx1ZW5jZSBoZXBhdGl0aXMgQyB2aXJ1cyByZWluZmVjdGlvbiBpbiBsaXZlciB0
cmFuc3BsYW50YXRpb248L3RpdGxlPjxzZWNvbmRhcnktdGl0bGU+SiBFeHAgTWVkPC9zZWNvbmRh
cnktdGl0bGU+PC90aXRsZXM+PHBlcmlvZGljYWw+PGZ1bGwtdGl0bGU+SiBFeHAgTWVkPC9mdWxs
LXRpdGxlPjwvcGVyaW9kaWNhbD48cGFnZXM+MjAxOS0zMTwvcGFnZXM+PHZvbHVtZT4yMDc8L3Zv
bHVtZT48bnVtYmVyPjk8L251bWJlcj48ZWRpdGlvbj4yMDEwLzA4LzE4PC9lZGl0aW9uPjxrZXl3
b3Jkcz48a2V5d29yZD5BZG9sZXNjZW50PC9rZXl3b3JkPjxrZXl3b3JkPkFkdWx0PC9rZXl3b3Jk
PjxrZXl3b3JkPkFnZWQ8L2tleXdvcmQ+PGtleXdvcmQ+QW1pbm8gQWNpZCBTZXF1ZW5jZTwva2V5
d29yZD48a2V5d29yZD5BbmltYWxzPC9rZXl3b3JkPjxrZXl3b3JkPkFudGlnZW5zLCBDRC9nZW5l
dGljcy9pbW11bm9sb2d5PC9rZXl3b3JkPjxrZXl3b3JkPkFudGlnZW5zLCBDRDgxPC9rZXl3b3Jk
PjxrZXl3b3JkPkNlbGwgTGluZTwva2V5d29yZD48a2V5d29yZD5GZW1hbGU8L2tleXdvcmQ+PGtl
eXdvcmQ+R2VuZXRpYyBWYXJpYXRpb248L2tleXdvcmQ+PGtleXdvcmQ+SGVwYWNpdmlydXMvZHJ1
ZyBlZmZlY3RzL2dlbmV0aWNzL2lzb2xhdGlvbiAmYW1wOyBwdXJpZmljYXRpb24vKnBoeXNpb2xv
Z3k8L2tleXdvcmQ+PGtleXdvcmQ+SGVwYXRpdGlzIEMvaW1tdW5vbG9neS8qdHJhbnNtaXNzaW9u
L3Zpcm9sb2d5PC9rZXl3b3JkPjxrZXl3b3JkPkhlcGF0aXRpcyBDIEFudGlib2RpZXMvKnBoYXJt
YWNvbG9neTwva2V5d29yZD48a2V5d29yZD5IdW1hbnM8L2tleXdvcmQ+PGtleXdvcmQ+TGl2ZXIg
VHJhbnNwbGFudGF0aW9uLyphZHZlcnNlIGVmZmVjdHM8L2tleXdvcmQ+PGtleXdvcmQ+TWFsZTwv
a2V5d29yZD48a2V5d29yZD5NaWNlPC9rZXl3b3JkPjxrZXl3b3JkPk1pY2UsIFNDSUQ8L2tleXdv
cmQ+PGtleXdvcmQ+TWlkZGxlIEFnZWQ8L2tleXdvcmQ+PGtleXdvcmQ+TW9sZWN1bGFyIFNlcXVl
bmNlIERhdGE8L2tleXdvcmQ+PGtleXdvcmQ+UGh5bG9nZW55PC9rZXl3b3JkPjxrZXl3b3JkPlNl
cXVlbmNlIEFsaWdubWVudDwva2V5d29yZD48a2V5d29yZD5WaXJhbCBFbnZlbG9wZSBQcm90ZWlu
cy9jaGVtaXN0cnkvZ2VuZXRpY3MvaW1tdW5vbG9neTwva2V5d29yZD48a2V5d29yZD5WaXJ1cyBJ
bnRlcm5hbGl6YXRpb24vKmRydWcgZWZmZWN0czwva2V5d29yZD48a2V5d29yZD5Zb3VuZyBBZHVs
dDwva2V5d29yZD48L2tleXdvcmRzPjxkYXRlcz48eWVhcj4yMDEwPC95ZWFyPjxwdWItZGF0ZXM+
PGRhdGU+QXVnIDMwPC9kYXRlPjwvcHViLWRhdGVzPjwvZGF0ZXM+PGlzYm4+MTU0MC05NTM4IChF
bGVjdHJvbmljKSYjeEQ7MDAyMi0xMDA3IChMaW5raW5nKTwvaXNibj48YWNjZXNzaW9uLW51bT4y
MDcxMzU5NjwvYWNjZXNzaW9uLW51bT48dXJscz48cmVsYXRlZC11cmxzPjx1cmw+aHR0cDovL3d3
dy5uY2JpLm5sbS5uaWguZ292L2VudHJlei9xdWVyeS5mY2dpP2NtZD1SZXRyaWV2ZSZhbXA7ZGI9
UHViTWVkJmFtcDtkb3B0PUNpdGF0aW9uJmFtcDtsaXN0X3VpZHM9MjA3MTM1OTY8L3VybD48dXJs
Pmh0dHA6Ly9qZW0ucnVwcmVzcy5vcmcvY29udGVudC8yMDcvOS8yMDE5LmZ1bGwucGRmPC91cmw+
PC9yZWxhdGVkLXVybHM+PC91cmxzPjxjdXN0b20yPjI5MzExNTc8L2N1c3RvbTI+PGVsZWN0cm9u
aWMtcmVzb3VyY2UtbnVtPmplbS4yMDA5MDc2NiBbcGlpXSYjeEQ7MTAuMTA4NC9qZW0uMjAwOTA3
NjY8L2VsZWN0cm9uaWMtcmVzb3VyY2UtbnVtPjxsYW5ndWFnZT5lbmc8L2xhbmd1YWdlPjwvcmVj
b3JkPjwvQ2l0ZT48Q2l0ZT48QXV0aG9yPkxhY2VrPC9BdXRob3I+PFllYXI+MjAxMjwvWWVhcj48
UmVjTnVtPjYxOTwvUmVjTnVtPjxyZWNvcmQ+PHJlYy1udW1iZXI+NjE5PC9yZWMtbnVtYmVyPjxm
b3JlaWduLWtleXM+PGtleSBhcHA9IkVOIiBkYi1pZD0idjB4d3ZlZHIydGVkYXFlOXoyNXhhdjk0
ZGRlZmF0eGF2cDA1IiB0aW1lc3RhbXA9IjEzMzQ1OTMzNTkiPjYxOTwva2V5PjwvZm9yZWlnbi1r
ZXlzPjxyZWYtdHlwZSBuYW1lPSJKb3VybmFsIEFydGljbGUiPjE3PC9yZWYtdHlwZT48Y29udHJp
YnV0b3JzPjxhdXRob3JzPjxhdXRob3I+TGFjZWssIEsuPC9hdXRob3I+PGF1dGhvcj5WZXJjYXV0
ZXJlbiwgSy48L2F1dGhvcj48YXV0aG9yPkdyenliLCBLLjwvYXV0aG9yPjxhdXRob3I+TmFkZGVv
LCBNLjwvYXV0aG9yPjxhdXRob3I+VmVyaG95ZSwgTC48L2F1dGhvcj48YXV0aG9yPlNsb3dpa293
c2tpLCBNLiBQLjwvYXV0aG9yPjxhdXRob3I+RmFmaS1LcmVtZXIsIFMuPC9hdXRob3I+PGF1dGhv
cj5QYXRlbCwgQS4gSC48L2F1dGhvcj48YXV0aG9yPkJhdW1lcnQsIFQuIEYuPC9hdXRob3I+PGF1
dGhvcj5Gb2xnb3JpLCBBLjwvYXV0aG9yPjxhdXRob3I+TGVyb3V4LVJvZWxzLCBHLjwvYXV0aG9y
PjxhdXRob3I+Q29ydGVzZSwgUi48L2F1dGhvcj48YXV0aG9yPk1ldWxlbWFuLCBQLjwvYXV0aG9y
PjxhdXRob3I+Tmljb3NpYSwgQS48L2F1dGhvcj48L2F1dGhvcnM+PC9jb250cmlidXRvcnM+PGF1
dGgtYWRkcmVzcz5DRUlOR0UsIE5hcGxlcywgSXRhbHkuPC9hdXRoLWFkZHJlc3M+PHRpdGxlcz48
dGl0bGU+Tm92ZWwgaHVtYW4gU1ItQkkgYW50aWJvZGllcyBwcmV2ZW50IGluZmVjdGlvbiBhbmQg
ZGlzc2VtaW5hdGlvbiBvZiBIQ1YgaW4gdml0cm8gYW5kIGluIGh1bWFuaXplZCBtaWNl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3LTIzPC9wYWdlcz48dm9sdW1lPjU3PC92b2x1bWU+PG51bWJlcj4x
PC9udW1iZXI+PGVkaXRpb24+MjAxMi8wMy8xNTwvZWRpdGlvbj48a2V5d29yZHM+PGtleXdvcmQ+
QW1pbm8gQWNpZCBTZXF1ZW5jZTwva2V5d29yZD48a2V5d29yZD5BbmltYWxzPC9rZXl3b3JkPjxr
ZXl3b3JkPkFudGlib2RpZXMsIE1vbm9jbG9uYWwvZ2VuZXRpY3MvaW1tdW5vbG9neS8qcGhhcm1h
Y29sb2d5PC9rZXl3b3JkPjxrZXl3b3JkPkNITyBDZWxsczwva2V5d29yZD48a2V5d29yZD5Dcmlj
ZXRpbmFlPC9rZXl3b3JkPjxrZXl3b3JkPkdlbm90eXBlPC9rZXl3b3JkPjxrZXl3b3JkPkhlcCBH
MiBDZWxsczwva2V5d29yZD48a2V5d29yZD5IZXBhY2l2aXJ1cy9nZW5ldGljcy9ncm93dGggJmFt
cDsgZGV2ZWxvcG1lbnQvKmltbXVub2xvZ3k8L2tleXdvcmQ+PGtleXdvcmQ+SGVwYXRpdGlzIEMs
IENocm9uaWMvaW1tdW5vbG9neS8qcHJldmVudGlvbiAmYW1wOyBjb250cm9sPC9rZXl3b3JkPjxr
ZXl3b3JkPipIZXBhdG9jeXRlcy9pbW11bm9sb2d5L3RyYW5zcGxhbnRhdGlvbi92aXJvbG9neTwv
a2V5d29yZD48a2V5d29yZD5IdW1hbnM8L2tleXdvcmQ+PGtleXdvcmQ+SW1tdW5vZ2xvYnVsaW4g
Ry9nZW5ldGljcy9pbW11bm9sb2d5L3BoYXJtYWNvbG9neTwva2V5d29yZD48a2V5d29yZD5JbW11
bm9nbG9idWxpbiBWYXJpYWJsZSBSZWdpb24vZ2VuZXRpY3MvaW1tdW5vbG9neS9waGFybWFjb2xv
Z3k8L2tleXdvcmQ+PGtleXdvcmQ+TWljZTwva2V5d29yZD48a2V5d29yZD5NaWNlLCBTQ0lEPC9r
ZXl3b3JkPjxrZXl3b3JkPk1vbGVjdWxhciBTZXF1ZW5jZSBEYXRhPC9rZXl3b3JkPjxrZXl3b3Jk
PlBlcHRpZGUgTGlicmFyeTwva2V5d29yZD48a2V5d29yZD5TY2F2ZW5nZXIgUmVjZXB0b3JzLCBD
bGFzcyBCLyppbW11bm9sb2d5PC9rZXl3b3JkPjxrZXl3b3JkPlRyYW5zcGxhbnRhdGlvbiBDaGlt
ZXJhPC9rZXl3b3JkPjxrZXl3b3JkPlRyYW5zcGxhbnRhdGlvbiwgSGV0ZXJvbG9nb3VzPC9rZXl3
b3JkPjwva2V5d29yZHM+PGRhdGVzPjx5ZWFyPjIwMTI8L3llYXI+PHB1Yi1kYXRlcz48ZGF0ZT5K
dWw8L2RhdGU+PC9wdWItZGF0ZXM+PC9kYXRlcz48aXNibj4xNjAwLTA2NDEgKEVsZWN0cm9uaWMp
JiN4RDswMTY4LTgyNzggKExpbmtpbmcpPC9pc2JuPjxhY2Nlc3Npb24tbnVtPjIyNDE0NzYzPC9h
Y2Nlc3Npb24tbnVtPjx1cmxzPjxyZWxhdGVkLXVybHM+PHVybD5odHRwOi8vd3d3Lm5jYmkubmxt
Lm5paC5nb3YvcHVibWVkLzIyNDE0NzYzPC91cmw+PC9yZWxhdGVkLXVybHM+PC91cmxzPjxlbGVj
dHJvbmljLXJlc291cmNlLW51bT4xMC4xMDE2L2ouamhlcC4yMDEyLjAyLjAxODwvZWxlY3Ryb25p
Yy1yZXNvdXJjZS1udW0+PGxhbmd1YWdlPkVuZzwvbGFuZ3VhZ2U+PC9yZWNvcmQ+PC9DaXRlPjwv
RW5kTm90ZT5=
</w:fldData>
        </w:fldChar>
      </w:r>
      <w:r w:rsidR="00B71CFA" w:rsidRPr="00EF2A4D">
        <w:rPr>
          <w:rFonts w:ascii="Book Antiqua" w:hAnsi="Book Antiqua"/>
          <w:sz w:val="24"/>
          <w:szCs w:val="24"/>
          <w:lang w:val="en-US"/>
        </w:rPr>
        <w:instrText xml:space="preserve"> ADDIN EN.CITE </w:instrText>
      </w:r>
      <w:r w:rsidR="00B71CFA" w:rsidRPr="00EF2A4D">
        <w:rPr>
          <w:rFonts w:ascii="Book Antiqua" w:hAnsi="Book Antiqua"/>
          <w:sz w:val="24"/>
          <w:szCs w:val="24"/>
          <w:lang w:val="en-US"/>
        </w:rPr>
        <w:fldChar w:fldCharType="begin">
          <w:fldData xml:space="preserve">PEVuZE5vdGU+PENpdGU+PEF1dGhvcj5GYWZpLUtyZW1lcjwvQXV0aG9yPjxZZWFyPjIwMTA8L1ll
YXI+PFJlY051bT4xODM8L1JlY051bT48RGlzcGxheVRleHQ+PHN0eWxlIGZhY2U9InN1cGVyc2Ny
aXB0Ij5bMTY1LCAxNjldPC9zdHlsZT48L0Rpc3BsYXlUZXh0PjxyZWNvcmQ+PHJlYy1udW1iZXI+
MTgzPC9yZWMtbnVtYmVyPjxmb3JlaWduLWtleXM+PGtleSBhcHA9IkVOIiBkYi1pZD0idjB4d3Zl
ZHIydGVkYXFlOXoyNXhhdjk0ZGRlZmF0eGF2cDA1IiB0aW1lc3RhbXA9IjEzMjUwOTk0NTUiPjE4
Mzwva2V5PjwvZm9yZWlnbi1rZXlzPjxyZWYtdHlwZSBuYW1lPSJKb3VybmFsIEFydGljbGUiPjE3
PC9yZWYtdHlwZT48Y29udHJpYnV0b3JzPjxhdXRob3JzPjxhdXRob3I+RmFmaS1LcmVtZXIsIFMu
PC9hdXRob3I+PGF1dGhvcj5Gb2ZhbmEsIEkuPC9hdXRob3I+PGF1dGhvcj5Tb3VsaWVyLCBFLjwv
YXV0aG9yPjxhdXRob3I+Q2Fyb2xsYSwgUC48L2F1dGhvcj48YXV0aG9yPk1ldWxlbWFuLCBQLjwv
YXV0aG9yPjxhdXRob3I+TGVyb3V4LVJvZWxzLCBHLjwvYXV0aG9yPjxhdXRob3I+UGF0ZWwsIEEu
IEguPC9hdXRob3I+PGF1dGhvcj5Db3NzZXQsIEYuIEwuPC9hdXRob3I+PGF1dGhvcj5QZXNzYXV4
LCBQLjwvYXV0aG9yPjxhdXRob3I+RG9mZm9lbCwgTS48L2F1dGhvcj48YXV0aG9yPldvbGYsIFAu
PC9hdXRob3I+PGF1dGhvcj5TdG9sbC1LZWxsZXIsIEYuPC9hdXRob3I+PGF1dGhvcj5CYXVtZXJ0
LCBULiBGLjwvYXV0aG9yPjwvYXV0aG9ycz48L2NvbnRyaWJ1dG9ycz48YXV0aC1hZGRyZXNzPklu
c3RpdHV0IE5hdGlvbmFsIGRlIGxhIFNhbnRlIGV0IGRlIGxhIFJlY2hlcmNoZSBNZWRpY2FsZSwg
VW5pdGUgNzQ4LCBTdHJhc2JvdXJnLCBGcmFuY2UuPC9hdXRoLWFkZHJlc3M+PHRpdGxlcz48dGl0
bGU+VmlyYWwgZW50cnkgYW5kIGVzY2FwZSBmcm9tIGFudGlib2R5LW1lZGlhdGVkIG5ldXRyYWxp
emF0aW9uIGluZmx1ZW5jZSBoZXBhdGl0aXMgQyB2aXJ1cyByZWluZmVjdGlvbiBpbiBsaXZlciB0
cmFuc3BsYW50YXRpb248L3RpdGxlPjxzZWNvbmRhcnktdGl0bGU+SiBFeHAgTWVkPC9zZWNvbmRh
cnktdGl0bGU+PC90aXRsZXM+PHBlcmlvZGljYWw+PGZ1bGwtdGl0bGU+SiBFeHAgTWVkPC9mdWxs
LXRpdGxlPjwvcGVyaW9kaWNhbD48cGFnZXM+MjAxOS0zMTwvcGFnZXM+PHZvbHVtZT4yMDc8L3Zv
bHVtZT48bnVtYmVyPjk8L251bWJlcj48ZWRpdGlvbj4yMDEwLzA4LzE4PC9lZGl0aW9uPjxrZXl3
b3Jkcz48a2V5d29yZD5BZG9sZXNjZW50PC9rZXl3b3JkPjxrZXl3b3JkPkFkdWx0PC9rZXl3b3Jk
PjxrZXl3b3JkPkFnZWQ8L2tleXdvcmQ+PGtleXdvcmQ+QW1pbm8gQWNpZCBTZXF1ZW5jZTwva2V5
d29yZD48a2V5d29yZD5BbmltYWxzPC9rZXl3b3JkPjxrZXl3b3JkPkFudGlnZW5zLCBDRC9nZW5l
dGljcy9pbW11bm9sb2d5PC9rZXl3b3JkPjxrZXl3b3JkPkFudGlnZW5zLCBDRDgxPC9rZXl3b3Jk
PjxrZXl3b3JkPkNlbGwgTGluZTwva2V5d29yZD48a2V5d29yZD5GZW1hbGU8L2tleXdvcmQ+PGtl
eXdvcmQ+R2VuZXRpYyBWYXJpYXRpb248L2tleXdvcmQ+PGtleXdvcmQ+SGVwYWNpdmlydXMvZHJ1
ZyBlZmZlY3RzL2dlbmV0aWNzL2lzb2xhdGlvbiAmYW1wOyBwdXJpZmljYXRpb24vKnBoeXNpb2xv
Z3k8L2tleXdvcmQ+PGtleXdvcmQ+SGVwYXRpdGlzIEMvaW1tdW5vbG9neS8qdHJhbnNtaXNzaW9u
L3Zpcm9sb2d5PC9rZXl3b3JkPjxrZXl3b3JkPkhlcGF0aXRpcyBDIEFudGlib2RpZXMvKnBoYXJt
YWNvbG9neTwva2V5d29yZD48a2V5d29yZD5IdW1hbnM8L2tleXdvcmQ+PGtleXdvcmQ+TGl2ZXIg
VHJhbnNwbGFudGF0aW9uLyphZHZlcnNlIGVmZmVjdHM8L2tleXdvcmQ+PGtleXdvcmQ+TWFsZTwv
a2V5d29yZD48a2V5d29yZD5NaWNlPC9rZXl3b3JkPjxrZXl3b3JkPk1pY2UsIFNDSUQ8L2tleXdv
cmQ+PGtleXdvcmQ+TWlkZGxlIEFnZWQ8L2tleXdvcmQ+PGtleXdvcmQ+TW9sZWN1bGFyIFNlcXVl
bmNlIERhdGE8L2tleXdvcmQ+PGtleXdvcmQ+UGh5bG9nZW55PC9rZXl3b3JkPjxrZXl3b3JkPlNl
cXVlbmNlIEFsaWdubWVudDwva2V5d29yZD48a2V5d29yZD5WaXJhbCBFbnZlbG9wZSBQcm90ZWlu
cy9jaGVtaXN0cnkvZ2VuZXRpY3MvaW1tdW5vbG9neTwva2V5d29yZD48a2V5d29yZD5WaXJ1cyBJ
bnRlcm5hbGl6YXRpb24vKmRydWcgZWZmZWN0czwva2V5d29yZD48a2V5d29yZD5Zb3VuZyBBZHVs
dDwva2V5d29yZD48L2tleXdvcmRzPjxkYXRlcz48eWVhcj4yMDEwPC95ZWFyPjxwdWItZGF0ZXM+
PGRhdGU+QXVnIDMwPC9kYXRlPjwvcHViLWRhdGVzPjwvZGF0ZXM+PGlzYm4+MTU0MC05NTM4IChF
bGVjdHJvbmljKSYjeEQ7MDAyMi0xMDA3IChMaW5raW5nKTwvaXNibj48YWNjZXNzaW9uLW51bT4y
MDcxMzU5NjwvYWNjZXNzaW9uLW51bT48dXJscz48cmVsYXRlZC11cmxzPjx1cmw+aHR0cDovL3d3
dy5uY2JpLm5sbS5uaWguZ292L2VudHJlei9xdWVyeS5mY2dpP2NtZD1SZXRyaWV2ZSZhbXA7ZGI9
UHViTWVkJmFtcDtkb3B0PUNpdGF0aW9uJmFtcDtsaXN0X3VpZHM9MjA3MTM1OTY8L3VybD48dXJs
Pmh0dHA6Ly9qZW0ucnVwcmVzcy5vcmcvY29udGVudC8yMDcvOS8yMDE5LmZ1bGwucGRmPC91cmw+
PC9yZWxhdGVkLXVybHM+PC91cmxzPjxjdXN0b20yPjI5MzExNTc8L2N1c3RvbTI+PGVsZWN0cm9u
aWMtcmVzb3VyY2UtbnVtPmplbS4yMDA5MDc2NiBbcGlpXSYjeEQ7MTAuMTA4NC9qZW0uMjAwOTA3
NjY8L2VsZWN0cm9uaWMtcmVzb3VyY2UtbnVtPjxsYW5ndWFnZT5lbmc8L2xhbmd1YWdlPjwvcmVj
b3JkPjwvQ2l0ZT48Q2l0ZT48QXV0aG9yPkxhY2VrPC9BdXRob3I+PFllYXI+MjAxMjwvWWVhcj48
UmVjTnVtPjYxOTwvUmVjTnVtPjxyZWNvcmQ+PHJlYy1udW1iZXI+NjE5PC9yZWMtbnVtYmVyPjxm
b3JlaWduLWtleXM+PGtleSBhcHA9IkVOIiBkYi1pZD0idjB4d3ZlZHIydGVkYXFlOXoyNXhhdjk0
ZGRlZmF0eGF2cDA1IiB0aW1lc3RhbXA9IjEzMzQ1OTMzNTkiPjYxOTwva2V5PjwvZm9yZWlnbi1r
ZXlzPjxyZWYtdHlwZSBuYW1lPSJKb3VybmFsIEFydGljbGUiPjE3PC9yZWYtdHlwZT48Y29udHJp
YnV0b3JzPjxhdXRob3JzPjxhdXRob3I+TGFjZWssIEsuPC9hdXRob3I+PGF1dGhvcj5WZXJjYXV0
ZXJlbiwgSy48L2F1dGhvcj48YXV0aG9yPkdyenliLCBLLjwvYXV0aG9yPjxhdXRob3I+TmFkZGVv
LCBNLjwvYXV0aG9yPjxhdXRob3I+VmVyaG95ZSwgTC48L2F1dGhvcj48YXV0aG9yPlNsb3dpa293
c2tpLCBNLiBQLjwvYXV0aG9yPjxhdXRob3I+RmFmaS1LcmVtZXIsIFMuPC9hdXRob3I+PGF1dGhv
cj5QYXRlbCwgQS4gSC48L2F1dGhvcj48YXV0aG9yPkJhdW1lcnQsIFQuIEYuPC9hdXRob3I+PGF1
dGhvcj5Gb2xnb3JpLCBBLjwvYXV0aG9yPjxhdXRob3I+TGVyb3V4LVJvZWxzLCBHLjwvYXV0aG9y
PjxhdXRob3I+Q29ydGVzZSwgUi48L2F1dGhvcj48YXV0aG9yPk1ldWxlbWFuLCBQLjwvYXV0aG9y
PjxhdXRob3I+Tmljb3NpYSwgQS48L2F1dGhvcj48L2F1dGhvcnM+PC9jb250cmlidXRvcnM+PGF1
dGgtYWRkcmVzcz5DRUlOR0UsIE5hcGxlcywgSXRhbHkuPC9hdXRoLWFkZHJlc3M+PHRpdGxlcz48
dGl0bGU+Tm92ZWwgaHVtYW4gU1ItQkkgYW50aWJvZGllcyBwcmV2ZW50IGluZmVjdGlvbiBhbmQg
ZGlzc2VtaW5hdGlvbiBvZiBIQ1YgaW4gdml0cm8gYW5kIGluIGh1bWFuaXplZCBtaWNlPC90aXRs
ZT48c2Vjb25kYXJ5LXRpdGxlPkogSGVwYXRvbDwvc2Vjb25kYXJ5LXRpdGxlPjxhbHQtdGl0bGU+
Sm91cm5hbCBvZiBoZXBhdG9sb2d5PC9hbHQtdGl0bGU+PC90aXRsZXM+PHBlcmlvZGljYWw+PGZ1
bGwtdGl0bGU+SiBIZXBhdG9sPC9mdWxsLXRpdGxlPjwvcGVyaW9kaWNhbD48YWx0LXBlcmlvZGlj
YWw+PGZ1bGwtdGl0bGU+Sm91cm5hbCBvZiBIZXBhdG9sb2d5PC9mdWxsLXRpdGxlPjwvYWx0LXBl
cmlvZGljYWw+PHBhZ2VzPjE3LTIzPC9wYWdlcz48dm9sdW1lPjU3PC92b2x1bWU+PG51bWJlcj4x
PC9udW1iZXI+PGVkaXRpb24+MjAxMi8wMy8xNTwvZWRpdGlvbj48a2V5d29yZHM+PGtleXdvcmQ+
QW1pbm8gQWNpZCBTZXF1ZW5jZTwva2V5d29yZD48a2V5d29yZD5BbmltYWxzPC9rZXl3b3JkPjxr
ZXl3b3JkPkFudGlib2RpZXMsIE1vbm9jbG9uYWwvZ2VuZXRpY3MvaW1tdW5vbG9neS8qcGhhcm1h
Y29sb2d5PC9rZXl3b3JkPjxrZXl3b3JkPkNITyBDZWxsczwva2V5d29yZD48a2V5d29yZD5Dcmlj
ZXRpbmFlPC9rZXl3b3JkPjxrZXl3b3JkPkdlbm90eXBlPC9rZXl3b3JkPjxrZXl3b3JkPkhlcCBH
MiBDZWxsczwva2V5d29yZD48a2V5d29yZD5IZXBhY2l2aXJ1cy9nZW5ldGljcy9ncm93dGggJmFt
cDsgZGV2ZWxvcG1lbnQvKmltbXVub2xvZ3k8L2tleXdvcmQ+PGtleXdvcmQ+SGVwYXRpdGlzIEMs
IENocm9uaWMvaW1tdW5vbG9neS8qcHJldmVudGlvbiAmYW1wOyBjb250cm9sPC9rZXl3b3JkPjxr
ZXl3b3JkPipIZXBhdG9jeXRlcy9pbW11bm9sb2d5L3RyYW5zcGxhbnRhdGlvbi92aXJvbG9neTwv
a2V5d29yZD48a2V5d29yZD5IdW1hbnM8L2tleXdvcmQ+PGtleXdvcmQ+SW1tdW5vZ2xvYnVsaW4g
Ry9nZW5ldGljcy9pbW11bm9sb2d5L3BoYXJtYWNvbG9neTwva2V5d29yZD48a2V5d29yZD5JbW11
bm9nbG9idWxpbiBWYXJpYWJsZSBSZWdpb24vZ2VuZXRpY3MvaW1tdW5vbG9neS9waGFybWFjb2xv
Z3k8L2tleXdvcmQ+PGtleXdvcmQ+TWljZTwva2V5d29yZD48a2V5d29yZD5NaWNlLCBTQ0lEPC9r
ZXl3b3JkPjxrZXl3b3JkPk1vbGVjdWxhciBTZXF1ZW5jZSBEYXRhPC9rZXl3b3JkPjxrZXl3b3Jk
PlBlcHRpZGUgTGlicmFyeTwva2V5d29yZD48a2V5d29yZD5TY2F2ZW5nZXIgUmVjZXB0b3JzLCBD
bGFzcyBCLyppbW11bm9sb2d5PC9rZXl3b3JkPjxrZXl3b3JkPlRyYW5zcGxhbnRhdGlvbiBDaGlt
ZXJhPC9rZXl3b3JkPjxrZXl3b3JkPlRyYW5zcGxhbnRhdGlvbiwgSGV0ZXJvbG9nb3VzPC9rZXl3
b3JkPjwva2V5d29yZHM+PGRhdGVzPjx5ZWFyPjIwMTI8L3llYXI+PHB1Yi1kYXRlcz48ZGF0ZT5K
dWw8L2RhdGU+PC9wdWItZGF0ZXM+PC9kYXRlcz48aXNibj4xNjAwLTA2NDEgKEVsZWN0cm9uaWMp
JiN4RDswMTY4LTgyNzggKExpbmtpbmcpPC9pc2JuPjxhY2Nlc3Npb24tbnVtPjIyNDE0NzYzPC9h
Y2Nlc3Npb24tbnVtPjx1cmxzPjxyZWxhdGVkLXVybHM+PHVybD5odHRwOi8vd3d3Lm5jYmkubmxt
Lm5paC5nb3YvcHVibWVkLzIyNDE0NzYzPC91cmw+PC9yZWxhdGVkLXVybHM+PC91cmxzPjxlbGVj
dHJvbmljLXJlc291cmNlLW51bT4xMC4xMDE2L2ouamhlcC4yMDEyLjAyLjAxODwvZWxlY3Ryb25p
Yy1yZXNvdXJjZS1udW0+PGxhbmd1YWdlPkVuZzwvbGFuZ3VhZ2U+PC9yZWNvcmQ+PC9DaXRlPjwv
RW5kTm90ZT5=
</w:fldData>
        </w:fldChar>
      </w:r>
      <w:r w:rsidR="00B71CFA" w:rsidRPr="00EF2A4D">
        <w:rPr>
          <w:rFonts w:ascii="Book Antiqua" w:hAnsi="Book Antiqua"/>
          <w:sz w:val="24"/>
          <w:szCs w:val="24"/>
          <w:lang w:val="en-US"/>
        </w:rPr>
        <w:instrText xml:space="preserve"> ADDIN EN.CITE.DATA </w:instrText>
      </w:r>
      <w:r w:rsidR="00B71CFA" w:rsidRPr="00EF2A4D">
        <w:rPr>
          <w:rFonts w:ascii="Book Antiqua" w:hAnsi="Book Antiqua"/>
          <w:sz w:val="24"/>
          <w:szCs w:val="24"/>
          <w:lang w:val="en-US"/>
        </w:rPr>
      </w:r>
      <w:r w:rsidR="00B71CFA" w:rsidRPr="00EF2A4D">
        <w:rPr>
          <w:rFonts w:ascii="Book Antiqua" w:hAnsi="Book Antiqua"/>
          <w:sz w:val="24"/>
          <w:szCs w:val="24"/>
          <w:lang w:val="en-US"/>
        </w:rPr>
        <w:fldChar w:fldCharType="end"/>
      </w:r>
      <w:r w:rsidR="003635EA" w:rsidRPr="00EF2A4D">
        <w:rPr>
          <w:rFonts w:ascii="Book Antiqua" w:hAnsi="Book Antiqua"/>
          <w:sz w:val="24"/>
          <w:szCs w:val="24"/>
          <w:lang w:val="en-US"/>
        </w:rPr>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65" w:tooltip="Fafi-Kremer, 2010 #183" w:history="1">
        <w:r w:rsidR="000F07FA" w:rsidRPr="00EF2A4D">
          <w:rPr>
            <w:rFonts w:ascii="Book Antiqua" w:hAnsi="Book Antiqua"/>
            <w:noProof/>
            <w:sz w:val="24"/>
            <w:szCs w:val="24"/>
            <w:vertAlign w:val="superscript"/>
            <w:lang w:val="en-US"/>
          </w:rPr>
          <w:t>165</w:t>
        </w:r>
      </w:hyperlink>
      <w:r w:rsidR="00B71CFA" w:rsidRPr="00EF2A4D">
        <w:rPr>
          <w:rFonts w:ascii="Book Antiqua" w:hAnsi="Book Antiqua"/>
          <w:noProof/>
          <w:sz w:val="24"/>
          <w:szCs w:val="24"/>
          <w:vertAlign w:val="superscript"/>
          <w:lang w:val="en-US"/>
        </w:rPr>
        <w:t>,</w:t>
      </w:r>
      <w:hyperlink w:anchor="_ENREF_169" w:tooltip="Lacek, 2012 #619" w:history="1">
        <w:r w:rsidR="000F07FA" w:rsidRPr="00EF2A4D">
          <w:rPr>
            <w:rFonts w:ascii="Book Antiqua" w:hAnsi="Book Antiqua"/>
            <w:noProof/>
            <w:sz w:val="24"/>
            <w:szCs w:val="24"/>
            <w:vertAlign w:val="superscript"/>
            <w:lang w:val="en-US"/>
          </w:rPr>
          <w:t>169</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DB7A33" w:rsidRPr="00EF2A4D">
        <w:rPr>
          <w:rFonts w:ascii="Book Antiqua" w:hAnsi="Book Antiqua"/>
          <w:sz w:val="24"/>
          <w:szCs w:val="24"/>
          <w:lang w:val="en-US"/>
        </w:rPr>
        <w:t>.</w:t>
      </w:r>
      <w:r w:rsidRPr="00EF2A4D">
        <w:rPr>
          <w:rFonts w:ascii="Book Antiqua" w:hAnsi="Book Antiqua"/>
          <w:sz w:val="24"/>
          <w:szCs w:val="24"/>
          <w:lang w:val="en-US"/>
        </w:rPr>
        <w:t xml:space="preserve"> T</w:t>
      </w:r>
      <w:r w:rsidR="00DB7A33" w:rsidRPr="00EF2A4D">
        <w:rPr>
          <w:rFonts w:ascii="Book Antiqua" w:hAnsi="Book Antiqua"/>
          <w:sz w:val="24"/>
          <w:szCs w:val="24"/>
          <w:lang w:val="en-US"/>
        </w:rPr>
        <w:t xml:space="preserve">hese variants have an increased entry phenotype and </w:t>
      </w:r>
      <w:r w:rsidR="007778E5" w:rsidRPr="00EF2A4D">
        <w:rPr>
          <w:rFonts w:ascii="Book Antiqua" w:hAnsi="Book Antiqua"/>
          <w:sz w:val="24"/>
          <w:szCs w:val="24"/>
          <w:lang w:val="en-US"/>
        </w:rPr>
        <w:t xml:space="preserve">escape </w:t>
      </w:r>
      <w:r w:rsidR="00DB7A33" w:rsidRPr="00EF2A4D">
        <w:rPr>
          <w:rFonts w:ascii="Book Antiqua" w:hAnsi="Book Antiqua"/>
          <w:sz w:val="24"/>
          <w:szCs w:val="24"/>
          <w:lang w:val="en-US"/>
        </w:rPr>
        <w:t>more easily from envelope neutralizing antibodies, possibly due to increased HCV-</w:t>
      </w:r>
      <w:r w:rsidR="008D550A" w:rsidRPr="00EF2A4D">
        <w:rPr>
          <w:rFonts w:ascii="Book Antiqua" w:hAnsi="Book Antiqua"/>
          <w:sz w:val="24"/>
          <w:szCs w:val="24"/>
          <w:lang w:val="en-US"/>
        </w:rPr>
        <w:t xml:space="preserve">ApoE </w:t>
      </w:r>
      <w:r w:rsidR="001D15C8">
        <w:rPr>
          <w:rFonts w:ascii="Book Antiqua" w:hAnsi="Book Antiqua"/>
          <w:sz w:val="24"/>
          <w:szCs w:val="24"/>
          <w:lang w:val="en-US"/>
        </w:rPr>
        <w:t>associations</w:t>
      </w:r>
      <w:r w:rsidR="003635EA"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Felmlee&lt;/Author&gt;&lt;Year&gt;2013&lt;/Year&gt;&lt;RecNum&gt;2146&lt;/RecNum&gt;&lt;DisplayText&gt;&lt;style face="superscript"&gt;[164]&lt;/style&gt;&lt;/DisplayText&gt;&lt;record&gt;&lt;rec-number&gt;2146&lt;/rec-number&gt;&lt;foreign-keys&gt;&lt;key app="EN" db-id="v0xwvedr2tedaqe9z25xav94ddefatxavp05" timestamp="1393785970"&gt;2146&lt;/key&gt;&lt;/foreign-keys&gt;&lt;ref-type name="Journal Article"&gt;17&lt;/ref-type&gt;&lt;contributors&gt;&lt;authors&gt;&lt;author&gt;Felmlee, D. J.&lt;/author&gt;&lt;author&gt;Fauvelle, C.&lt;/author&gt;&lt;author&gt;Heydmann, L.&lt;/author&gt;&lt;author&gt;Hiet, M. S.&lt;/author&gt;&lt;author&gt;Fofana, I.&lt;/author&gt;&lt;author&gt;Bartenschlager, R.&lt;/author&gt;&lt;author&gt;Stoll-Keller, F.&lt;/author&gt;&lt;author&gt;Zeisel, M. B.&lt;/author&gt;&lt;author&gt;Fafi-Kremer, S.&lt;/author&gt;&lt;author&gt;Baumert, T. F.&lt;/author&gt;&lt;/authors&gt;&lt;/contributors&gt;&lt;auth-address&gt;Univ Strasbourg, INSERM, U748, Strasbourg, France&amp;#xD;Heidelberg Univ, Dept Infect Dis, Heidelberg, Germany&lt;/auth-address&gt;&lt;titles&gt;&lt;title&gt;Hepatitis C Virus Liver Transplantation Escape Variant Is Characterized by Both Enhanced Triglyceride-Rich Lipoprotein Association and Sensitivity to Apoe Antibodies&lt;/title&gt;&lt;secondary-title&gt;J Hepatol&lt;/secondary-title&gt;&lt;alt-title&gt;Journal of Hepatology&lt;/alt-title&gt;&lt;/titles&gt;&lt;periodical&gt;&lt;full-title&gt;J Hepatol&lt;/full-title&gt;&lt;/periodical&gt;&lt;alt-periodical&gt;&lt;full-title&gt;Journal of Hepatology&lt;/full-title&gt;&lt;/alt-periodical&gt;&lt;pages&gt;S468-S468&lt;/pages&gt;&lt;volume&gt;58&lt;/volume&gt;&lt;dates&gt;&lt;year&gt;2013&lt;/year&gt;&lt;pub-dates&gt;&lt;date&gt;Apr&lt;/date&gt;&lt;/pub-dates&gt;&lt;/dates&gt;&lt;isbn&gt;0168-8278&lt;/isbn&gt;&lt;accession-num&gt;WOS:000322983001410&lt;/accession-num&gt;&lt;urls&gt;&lt;related-urls&gt;&lt;url&gt;&amp;lt;Go to ISI&amp;gt;://WOS:000322983001410&lt;/url&gt;&lt;/related-urls&gt;&lt;/urls&gt;&lt;language&gt;English&lt;/language&gt;&lt;/record&gt;&lt;/Cite&gt;&lt;/EndNote&gt;</w:instrText>
      </w:r>
      <w:r w:rsidR="003635EA"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64" w:tooltip="Felmlee, 2013 #2146" w:history="1">
        <w:r w:rsidR="000F07FA" w:rsidRPr="00EF2A4D">
          <w:rPr>
            <w:rFonts w:ascii="Book Antiqua" w:hAnsi="Book Antiqua"/>
            <w:noProof/>
            <w:sz w:val="24"/>
            <w:szCs w:val="24"/>
            <w:vertAlign w:val="superscript"/>
            <w:lang w:val="en-US"/>
          </w:rPr>
          <w:t>164</w:t>
        </w:r>
      </w:hyperlink>
      <w:r w:rsidR="00B71CFA" w:rsidRPr="00EF2A4D">
        <w:rPr>
          <w:rFonts w:ascii="Book Antiqua" w:hAnsi="Book Antiqua"/>
          <w:noProof/>
          <w:sz w:val="24"/>
          <w:szCs w:val="24"/>
          <w:vertAlign w:val="superscript"/>
          <w:lang w:val="en-US"/>
        </w:rPr>
        <w:t>]</w:t>
      </w:r>
      <w:r w:rsidR="003635EA" w:rsidRPr="00EF2A4D">
        <w:rPr>
          <w:rFonts w:ascii="Book Antiqua" w:hAnsi="Book Antiqua"/>
          <w:sz w:val="24"/>
          <w:szCs w:val="24"/>
          <w:lang w:val="en-US"/>
        </w:rPr>
        <w:fldChar w:fldCharType="end"/>
      </w:r>
      <w:r w:rsidR="00DB7A33" w:rsidRPr="00EF2A4D">
        <w:rPr>
          <w:rFonts w:ascii="Book Antiqua" w:hAnsi="Book Antiqua"/>
          <w:sz w:val="24"/>
          <w:szCs w:val="24"/>
          <w:lang w:val="en-US"/>
        </w:rPr>
        <w:t xml:space="preserve">. These data suggest that SR-BI receptor blockade may be a novel therapeutic approach to prevent graft reinfection in liver transplant patients. </w:t>
      </w:r>
      <w:r w:rsidRPr="00EF2A4D">
        <w:rPr>
          <w:rFonts w:ascii="Book Antiqua" w:hAnsi="Book Antiqua"/>
          <w:sz w:val="24"/>
          <w:szCs w:val="24"/>
          <w:lang w:val="en-US"/>
        </w:rPr>
        <w:t>Furthermore, s</w:t>
      </w:r>
      <w:r w:rsidR="00DB7A33" w:rsidRPr="00EF2A4D">
        <w:rPr>
          <w:rFonts w:ascii="Book Antiqua" w:hAnsi="Book Antiqua"/>
          <w:sz w:val="24"/>
          <w:szCs w:val="24"/>
          <w:lang w:val="en-US"/>
        </w:rPr>
        <w:t>ince active SR-BI was shown to be the responsible factor for HDL-</w:t>
      </w:r>
      <w:r w:rsidR="00DB7A33" w:rsidRPr="00EF2A4D">
        <w:rPr>
          <w:rFonts w:ascii="Book Antiqua" w:hAnsi="Book Antiqua"/>
          <w:sz w:val="24"/>
          <w:szCs w:val="24"/>
          <w:lang w:val="en-US"/>
        </w:rPr>
        <w:lastRenderedPageBreak/>
        <w:t>mediated infection enhan</w:t>
      </w:r>
      <w:r w:rsidR="00503797" w:rsidRPr="00EF2A4D">
        <w:rPr>
          <w:rFonts w:ascii="Book Antiqua" w:hAnsi="Book Antiqua"/>
          <w:sz w:val="24"/>
          <w:szCs w:val="24"/>
          <w:lang w:val="en-US"/>
        </w:rPr>
        <w:t>cement and reduced efficacy of anti-CD81 and anti-</w:t>
      </w:r>
      <w:r w:rsidR="00DB7A33" w:rsidRPr="00EF2A4D">
        <w:rPr>
          <w:rFonts w:ascii="Book Antiqua" w:hAnsi="Book Antiqua"/>
          <w:sz w:val="24"/>
          <w:szCs w:val="24"/>
          <w:lang w:val="en-US"/>
        </w:rPr>
        <w:t xml:space="preserve">E2 neutralizing Abs, SR-BI inhibitors might increase their antiviral efficacy </w:t>
      </w:r>
      <w:r w:rsidR="00DB7A33" w:rsidRPr="00EF2A4D">
        <w:rPr>
          <w:rFonts w:ascii="Book Antiqua" w:hAnsi="Book Antiqua"/>
          <w:i/>
          <w:sz w:val="24"/>
          <w:szCs w:val="24"/>
          <w:lang w:val="en-US"/>
        </w:rPr>
        <w:t>in vivo</w:t>
      </w:r>
      <w:r w:rsidR="00DB7A33" w:rsidRPr="00EF2A4D">
        <w:rPr>
          <w:rFonts w:ascii="Book Antiqua" w:hAnsi="Book Antiqua"/>
          <w:sz w:val="24"/>
          <w:szCs w:val="24"/>
          <w:lang w:val="en-US"/>
        </w:rPr>
        <w:t>. Although HCV variants have been descri</w:t>
      </w:r>
      <w:r w:rsidR="00503797" w:rsidRPr="00EF2A4D">
        <w:rPr>
          <w:rFonts w:ascii="Book Antiqua" w:hAnsi="Book Antiqua"/>
          <w:sz w:val="24"/>
          <w:szCs w:val="24"/>
          <w:lang w:val="en-US"/>
        </w:rPr>
        <w:t>bed that are more resistant to anti-</w:t>
      </w:r>
      <w:r w:rsidR="00DB7A33" w:rsidRPr="00EF2A4D">
        <w:rPr>
          <w:rFonts w:ascii="Book Antiqua" w:hAnsi="Book Antiqua"/>
          <w:sz w:val="24"/>
          <w:szCs w:val="24"/>
          <w:lang w:val="en-US"/>
        </w:rPr>
        <w:t>SR-BI therapy in culture, these variants remain</w:t>
      </w:r>
      <w:r w:rsidR="00E93F44" w:rsidRPr="00EF2A4D">
        <w:rPr>
          <w:rFonts w:ascii="Book Antiqua" w:hAnsi="Book Antiqua"/>
          <w:sz w:val="24"/>
          <w:szCs w:val="24"/>
          <w:lang w:val="en-US"/>
        </w:rPr>
        <w:t xml:space="preserve"> fully</w:t>
      </w:r>
      <w:r w:rsidR="00DB7A33" w:rsidRPr="00EF2A4D">
        <w:rPr>
          <w:rFonts w:ascii="Book Antiqua" w:hAnsi="Book Antiqua"/>
          <w:sz w:val="24"/>
          <w:szCs w:val="24"/>
          <w:lang w:val="en-US"/>
        </w:rPr>
        <w:t xml:space="preserve"> </w:t>
      </w:r>
      <w:r w:rsidR="00253E17" w:rsidRPr="00EF2A4D">
        <w:rPr>
          <w:rFonts w:ascii="Book Antiqua" w:hAnsi="Book Antiqua"/>
          <w:sz w:val="24"/>
          <w:szCs w:val="24"/>
          <w:lang w:val="en-US"/>
        </w:rPr>
        <w:t xml:space="preserve">responsive to </w:t>
      </w:r>
      <w:r w:rsidR="00DB7A33" w:rsidRPr="00EF2A4D">
        <w:rPr>
          <w:rFonts w:ascii="Book Antiqua" w:hAnsi="Book Antiqua"/>
          <w:sz w:val="24"/>
          <w:szCs w:val="24"/>
          <w:lang w:val="en-US"/>
        </w:rPr>
        <w:t>a</w:t>
      </w:r>
      <w:r w:rsidR="00503797" w:rsidRPr="00EF2A4D">
        <w:rPr>
          <w:rFonts w:ascii="Book Antiqua" w:hAnsi="Book Antiqua"/>
          <w:sz w:val="24"/>
          <w:szCs w:val="24"/>
          <w:lang w:val="en-US"/>
        </w:rPr>
        <w:t>nti-</w:t>
      </w:r>
      <w:r w:rsidR="00DB7A33" w:rsidRPr="00EF2A4D">
        <w:rPr>
          <w:rFonts w:ascii="Book Antiqua" w:hAnsi="Book Antiqua"/>
          <w:sz w:val="24"/>
          <w:szCs w:val="24"/>
          <w:lang w:val="en-US"/>
        </w:rPr>
        <w:t>SR-BI therapy in humanized mice</w:t>
      </w:r>
      <w:r w:rsidR="00D972E7" w:rsidRPr="00EF2A4D">
        <w:rPr>
          <w:rFonts w:ascii="Book Antiqua" w:hAnsi="Book Antiqua"/>
          <w:sz w:val="24"/>
          <w:szCs w:val="24"/>
          <w:lang w:val="en-US"/>
        </w:rPr>
        <w:fldChar w:fldCharType="begin"/>
      </w:r>
      <w:r w:rsidR="00B71CFA" w:rsidRPr="00EF2A4D">
        <w:rPr>
          <w:rFonts w:ascii="Book Antiqua" w:hAnsi="Book Antiqua"/>
          <w:sz w:val="24"/>
          <w:szCs w:val="24"/>
          <w:lang w:val="en-US"/>
        </w:rPr>
        <w:instrText xml:space="preserve"> ADDIN EN.CITE &lt;EndNote&gt;&lt;Cite&gt;&lt;Author&gt;Vercauteren&lt;/Author&gt;&lt;Year&gt;2014&lt;/Year&gt;&lt;RecNum&gt;2295&lt;/RecNum&gt;&lt;DisplayText&gt;&lt;style face="superscript"&gt;[110]&lt;/style&gt;&lt;/DisplayText&gt;&lt;record&gt;&lt;rec-number&gt;2295&lt;/rec-number&gt;&lt;foreign-keys&gt;&lt;key app="EN" db-id="v0xwvedr2tedaqe9z25xav94ddefatxavp05" timestamp="1399533297"&gt;2295&lt;/key&gt;&lt;/foreign-keys&gt;&lt;ref-type name="Journal Article"&gt;17&lt;/ref-type&gt;&lt;contributors&gt;&lt;authors&gt;&lt;author&gt;Vercauteren, K.&lt;/author&gt;&lt;author&gt;Van Den Eede, N.&lt;/author&gt;&lt;author&gt;Mesalam, A. A.&lt;/author&gt;&lt;author&gt;Belouzard, S.&lt;/author&gt;&lt;author&gt;Catanese, M. T.&lt;/author&gt;&lt;author&gt;Bankwitz, D.&lt;/author&gt;&lt;author&gt;Wong-Staal, F.&lt;/author&gt;&lt;author&gt;Cortese, R.&lt;/author&gt;&lt;author&gt;Dubuisson, J.&lt;/author&gt;&lt;author&gt;Rice, C. M.&lt;/author&gt;&lt;author&gt;Pietschmann, T.&lt;/author&gt;&lt;author&gt;Leroux-Roels, G.&lt;/author&gt;&lt;author&gt;Nicosia, A.&lt;/author&gt;&lt;author&gt;Meuleman, P.&lt;/author&gt;&lt;/authors&gt;&lt;/contributors&gt;&lt;auth-address&gt;Department of Clinical Chemistry, Microbiology and Immunology, CEVAC, Gent, Belgium.&lt;/auth-address&gt;&lt;titles&gt;&lt;title&gt;Successful anti-SR-BI mAb therapy in humanized mice after challenge with HCV variants with in vitro resistance to SR-BI-targeting agents&lt;/title&gt;&lt;secondary-title&gt;Hepatology&lt;/secondary-title&gt;&lt;alt-title&gt;Hepatology&lt;/alt-title&gt;&lt;/titles&gt;&lt;periodical&gt;&lt;full-title&gt;Hepatology&lt;/full-title&gt;&lt;/periodical&gt;&lt;alt-periodical&gt;&lt;full-title&gt;Hepatology&lt;/full-title&gt;&lt;/alt-periodical&gt;&lt;pages&gt;10.1002/hep.27196&lt;/pages&gt;&lt;dates&gt;&lt;year&gt;2014&lt;/year&gt;&lt;pub-dates&gt;&lt;date&gt;May 3&lt;/date&gt;&lt;/pub-dates&gt;&lt;/dates&gt;&lt;isbn&gt;1527-3350 (Electronic)&amp;#xD;0270-9139 (Linking)&lt;/isbn&gt;&lt;accession-num&gt;24797654&lt;/accession-num&gt;&lt;urls&gt;&lt;related-urls&gt;&lt;url&gt;http://www.ncbi.nlm.nih.gov/pubmed/24797654&lt;/url&gt;&lt;url&gt;http://onlinelibrary.wiley.com/store/10.1002/hep.27196/asset/hep27196.pdf?v=1&amp;amp;t=huxq0r3e&amp;amp;s=07c92d40717e1bc52eb98c999690287237270441&lt;/url&gt;&lt;/related-urls&gt;&lt;/urls&gt;&lt;electronic-resource-num&gt;10.1002/hep.27196&lt;/electronic-resource-num&gt;&lt;/record&gt;&lt;/Cite&gt;&lt;/EndNote&gt;</w:instrText>
      </w:r>
      <w:r w:rsidR="00D972E7" w:rsidRPr="00EF2A4D">
        <w:rPr>
          <w:rFonts w:ascii="Book Antiqua" w:hAnsi="Book Antiqua"/>
          <w:sz w:val="24"/>
          <w:szCs w:val="24"/>
          <w:lang w:val="en-US"/>
        </w:rPr>
        <w:fldChar w:fldCharType="separate"/>
      </w:r>
      <w:r w:rsidR="00B71CFA" w:rsidRPr="00EF2A4D">
        <w:rPr>
          <w:rFonts w:ascii="Book Antiqua" w:hAnsi="Book Antiqua"/>
          <w:noProof/>
          <w:sz w:val="24"/>
          <w:szCs w:val="24"/>
          <w:vertAlign w:val="superscript"/>
          <w:lang w:val="en-US"/>
        </w:rPr>
        <w:t>[</w:t>
      </w:r>
      <w:hyperlink w:anchor="_ENREF_110" w:tooltip="Vercauteren, 2014 #2295" w:history="1">
        <w:r w:rsidR="000F07FA" w:rsidRPr="00EF2A4D">
          <w:rPr>
            <w:rFonts w:ascii="Book Antiqua" w:hAnsi="Book Antiqua"/>
            <w:noProof/>
            <w:sz w:val="24"/>
            <w:szCs w:val="24"/>
            <w:vertAlign w:val="superscript"/>
            <w:lang w:val="en-US"/>
          </w:rPr>
          <w:t>110</w:t>
        </w:r>
      </w:hyperlink>
      <w:r w:rsidR="00B71CFA" w:rsidRPr="00EF2A4D">
        <w:rPr>
          <w:rFonts w:ascii="Book Antiqua" w:hAnsi="Book Antiqua"/>
          <w:noProof/>
          <w:sz w:val="24"/>
          <w:szCs w:val="24"/>
          <w:vertAlign w:val="superscript"/>
          <w:lang w:val="en-US"/>
        </w:rPr>
        <w:t>]</w:t>
      </w:r>
      <w:r w:rsidR="00D972E7" w:rsidRPr="00EF2A4D">
        <w:rPr>
          <w:rFonts w:ascii="Book Antiqua" w:hAnsi="Book Antiqua"/>
          <w:sz w:val="24"/>
          <w:szCs w:val="24"/>
          <w:lang w:val="en-US"/>
        </w:rPr>
        <w:fldChar w:fldCharType="end"/>
      </w:r>
      <w:r w:rsidR="00867B8F" w:rsidRPr="00EF2A4D">
        <w:rPr>
          <w:rFonts w:ascii="Book Antiqua" w:hAnsi="Book Antiqua"/>
          <w:sz w:val="24"/>
          <w:szCs w:val="24"/>
        </w:rPr>
        <w:t>.</w:t>
      </w:r>
      <w:r w:rsidR="008D550A" w:rsidRPr="00EF2A4D">
        <w:rPr>
          <w:rFonts w:ascii="Book Antiqua" w:hAnsi="Book Antiqua"/>
          <w:sz w:val="24"/>
          <w:szCs w:val="24"/>
        </w:rPr>
        <w:t xml:space="preserve"> </w:t>
      </w:r>
      <w:r w:rsidR="00DB7A33" w:rsidRPr="00EF2A4D">
        <w:rPr>
          <w:rFonts w:ascii="Book Antiqua" w:hAnsi="Book Antiqua"/>
          <w:sz w:val="24"/>
          <w:szCs w:val="24"/>
          <w:lang w:val="en-US"/>
        </w:rPr>
        <w:t xml:space="preserve">These observations encourage us to </w:t>
      </w:r>
      <w:r w:rsidR="00503797" w:rsidRPr="00EF2A4D">
        <w:rPr>
          <w:rFonts w:ascii="Book Antiqua" w:hAnsi="Book Antiqua"/>
          <w:sz w:val="24"/>
          <w:szCs w:val="24"/>
          <w:lang w:val="en-US"/>
        </w:rPr>
        <w:t xml:space="preserve">speculate that combinations of anti-SR-BI </w:t>
      </w:r>
      <w:r w:rsidR="00253E17" w:rsidRPr="00EF2A4D">
        <w:rPr>
          <w:rFonts w:ascii="Book Antiqua" w:hAnsi="Book Antiqua"/>
          <w:sz w:val="24"/>
          <w:szCs w:val="24"/>
          <w:lang w:val="en-US"/>
        </w:rPr>
        <w:t>with</w:t>
      </w:r>
      <w:r w:rsidR="00503797" w:rsidRPr="00EF2A4D">
        <w:rPr>
          <w:rFonts w:ascii="Book Antiqua" w:hAnsi="Book Antiqua"/>
          <w:sz w:val="24"/>
          <w:szCs w:val="24"/>
          <w:lang w:val="en-US"/>
        </w:rPr>
        <w:t xml:space="preserve"> anti-E2 </w:t>
      </w:r>
      <w:r w:rsidR="00253E17" w:rsidRPr="00EF2A4D">
        <w:rPr>
          <w:rFonts w:ascii="Book Antiqua" w:hAnsi="Book Antiqua"/>
          <w:sz w:val="24"/>
          <w:szCs w:val="24"/>
          <w:lang w:val="en-US"/>
        </w:rPr>
        <w:t xml:space="preserve">antibodies </w:t>
      </w:r>
      <w:r w:rsidR="00DB7A33" w:rsidRPr="00EF2A4D">
        <w:rPr>
          <w:rFonts w:ascii="Book Antiqua" w:hAnsi="Book Antiqua"/>
          <w:sz w:val="24"/>
          <w:szCs w:val="24"/>
          <w:lang w:val="en-US"/>
        </w:rPr>
        <w:t>might be worth the co</w:t>
      </w:r>
      <w:r w:rsidR="00664CB7" w:rsidRPr="00EF2A4D">
        <w:rPr>
          <w:rFonts w:ascii="Book Antiqua" w:hAnsi="Book Antiqua"/>
          <w:sz w:val="24"/>
          <w:szCs w:val="24"/>
          <w:lang w:val="en-US"/>
        </w:rPr>
        <w:t xml:space="preserve">nsidering </w:t>
      </w:r>
      <w:r w:rsidR="00DB7A33" w:rsidRPr="00EF2A4D">
        <w:rPr>
          <w:rFonts w:ascii="Book Antiqua" w:hAnsi="Book Antiqua"/>
          <w:sz w:val="24"/>
          <w:szCs w:val="24"/>
          <w:lang w:val="en-US"/>
        </w:rPr>
        <w:t xml:space="preserve">in the </w:t>
      </w:r>
      <w:r w:rsidR="00664CB7" w:rsidRPr="00EF2A4D">
        <w:rPr>
          <w:rFonts w:ascii="Book Antiqua" w:hAnsi="Book Antiqua"/>
          <w:sz w:val="24"/>
          <w:szCs w:val="24"/>
          <w:lang w:val="en-US"/>
        </w:rPr>
        <w:t xml:space="preserve">context of </w:t>
      </w:r>
      <w:r w:rsidR="00DB7A33" w:rsidRPr="00EF2A4D">
        <w:rPr>
          <w:rFonts w:ascii="Book Antiqua" w:hAnsi="Book Antiqua"/>
          <w:sz w:val="24"/>
          <w:szCs w:val="24"/>
          <w:lang w:val="en-US"/>
        </w:rPr>
        <w:t>liver transplantation.</w:t>
      </w:r>
    </w:p>
    <w:p w14:paraId="08305DB2" w14:textId="319BB006" w:rsidR="007413F5" w:rsidRPr="00EF2A4D" w:rsidRDefault="007413F5" w:rsidP="005B3E13">
      <w:pPr>
        <w:adjustRightInd w:val="0"/>
        <w:snapToGrid w:val="0"/>
        <w:spacing w:after="0" w:line="360" w:lineRule="auto"/>
        <w:jc w:val="both"/>
        <w:rPr>
          <w:rFonts w:ascii="Book Antiqua" w:hAnsi="Book Antiqua"/>
          <w:sz w:val="24"/>
          <w:szCs w:val="24"/>
          <w:lang w:val="en-US"/>
        </w:rPr>
      </w:pPr>
    </w:p>
    <w:p w14:paraId="6A9DD91D" w14:textId="77777777" w:rsidR="00E20C14" w:rsidRPr="008E267B" w:rsidRDefault="00E20C14" w:rsidP="005B3E13">
      <w:pPr>
        <w:adjustRightInd w:val="0"/>
        <w:snapToGrid w:val="0"/>
        <w:spacing w:after="0" w:line="360" w:lineRule="auto"/>
        <w:rPr>
          <w:rFonts w:ascii="Book Antiqua" w:hAnsi="Book Antiqua"/>
          <w:b/>
          <w:sz w:val="24"/>
        </w:rPr>
      </w:pPr>
      <w:r w:rsidRPr="00797967">
        <w:rPr>
          <w:rFonts w:ascii="Book Antiqua" w:hAnsi="Book Antiqua"/>
          <w:b/>
          <w:caps/>
          <w:sz w:val="24"/>
        </w:rPr>
        <w:t>Acknowledgments</w:t>
      </w:r>
    </w:p>
    <w:p w14:paraId="3884D096" w14:textId="7C302971" w:rsidR="008B474F" w:rsidRPr="005B3E13" w:rsidRDefault="00E20C14" w:rsidP="005B3E13">
      <w:pPr>
        <w:adjustRightInd w:val="0"/>
        <w:snapToGrid w:val="0"/>
        <w:spacing w:after="0" w:line="360" w:lineRule="auto"/>
        <w:jc w:val="both"/>
        <w:rPr>
          <w:rFonts w:ascii="Book Antiqua" w:hAnsi="Book Antiqua"/>
          <w:sz w:val="24"/>
          <w:szCs w:val="24"/>
          <w:lang w:eastAsia="zh-CN"/>
        </w:rPr>
      </w:pPr>
      <w:r w:rsidRPr="00EF2A4D">
        <w:rPr>
          <w:rFonts w:ascii="Book Antiqua" w:hAnsi="Book Antiqua"/>
          <w:sz w:val="24"/>
          <w:szCs w:val="24"/>
        </w:rPr>
        <w:t>AAM is a recipient of a PhD Fellowship provided by the Egyptian government. We also want to thank Ms. Julie Vercauteren for graphical assistance.</w:t>
      </w:r>
      <w:r w:rsidR="008C1E33">
        <w:rPr>
          <w:rFonts w:ascii="Book Antiqua" w:hAnsi="Book Antiqua"/>
          <w:sz w:val="24"/>
          <w:szCs w:val="24"/>
        </w:rPr>
        <w:br w:type="page"/>
      </w:r>
    </w:p>
    <w:p w14:paraId="073111C3" w14:textId="5504E9A9" w:rsidR="005E7920" w:rsidRDefault="00EC4F26" w:rsidP="005B3E13">
      <w:pPr>
        <w:adjustRightInd w:val="0"/>
        <w:snapToGrid w:val="0"/>
        <w:spacing w:after="0" w:line="360" w:lineRule="auto"/>
        <w:jc w:val="both"/>
        <w:rPr>
          <w:rFonts w:ascii="Book Antiqua" w:hAnsi="Book Antiqua"/>
          <w:b/>
          <w:caps/>
          <w:sz w:val="21"/>
          <w:szCs w:val="24"/>
          <w:lang w:val="en-US" w:eastAsia="zh-CN"/>
        </w:rPr>
      </w:pPr>
      <w:r w:rsidRPr="00EA615D">
        <w:rPr>
          <w:rFonts w:ascii="Book Antiqua" w:hAnsi="Book Antiqua"/>
          <w:b/>
          <w:caps/>
          <w:sz w:val="21"/>
          <w:szCs w:val="24"/>
          <w:lang w:val="en-US"/>
        </w:rPr>
        <w:lastRenderedPageBreak/>
        <w:t>References</w:t>
      </w:r>
    </w:p>
    <w:p w14:paraId="3A443DA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 </w:t>
      </w:r>
      <w:r w:rsidRPr="00007F44">
        <w:rPr>
          <w:rFonts w:ascii="Book Antiqua" w:eastAsia="宋体" w:hAnsi="Book Antiqua" w:cs="宋体"/>
          <w:b/>
          <w:bCs/>
          <w:color w:val="000000"/>
          <w:sz w:val="21"/>
          <w:szCs w:val="21"/>
        </w:rPr>
        <w:t>Zeuzem S</w:t>
      </w:r>
      <w:r w:rsidRPr="00007F44">
        <w:rPr>
          <w:rFonts w:ascii="Book Antiqua" w:eastAsia="宋体" w:hAnsi="Book Antiqua" w:cs="宋体"/>
          <w:color w:val="000000"/>
          <w:sz w:val="21"/>
          <w:szCs w:val="21"/>
        </w:rPr>
        <w:t>. Interferon-based therapy for chronic hepatitis C: current and future perspectives. </w:t>
      </w:r>
      <w:r w:rsidRPr="00007F44">
        <w:rPr>
          <w:rFonts w:ascii="Book Antiqua" w:eastAsia="宋体" w:hAnsi="Book Antiqua" w:cs="宋体"/>
          <w:i/>
          <w:iCs/>
          <w:color w:val="000000"/>
          <w:sz w:val="21"/>
          <w:szCs w:val="21"/>
        </w:rPr>
        <w:t>Nat Clin Pract Gastroenterol Hepat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5</w:t>
      </w:r>
      <w:r w:rsidRPr="00007F44">
        <w:rPr>
          <w:rFonts w:ascii="Book Antiqua" w:eastAsia="宋体" w:hAnsi="Book Antiqua" w:cs="宋体"/>
          <w:color w:val="000000"/>
          <w:sz w:val="21"/>
          <w:szCs w:val="21"/>
        </w:rPr>
        <w:t>: 610-622 [PMID: 18838975 DOI: 10.1038/ncpgasthep1274]</w:t>
      </w:r>
    </w:p>
    <w:p w14:paraId="66FF178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 </w:t>
      </w:r>
      <w:r w:rsidRPr="00007F44">
        <w:rPr>
          <w:rFonts w:ascii="Book Antiqua" w:eastAsia="宋体" w:hAnsi="Book Antiqua" w:cs="宋体"/>
          <w:b/>
          <w:bCs/>
          <w:color w:val="000000"/>
          <w:sz w:val="21"/>
          <w:szCs w:val="21"/>
        </w:rPr>
        <w:t>Sarrazin C</w:t>
      </w:r>
      <w:r w:rsidRPr="00007F44">
        <w:rPr>
          <w:rFonts w:ascii="Book Antiqua" w:eastAsia="宋体" w:hAnsi="Book Antiqua" w:cs="宋体"/>
          <w:color w:val="000000"/>
          <w:sz w:val="21"/>
          <w:szCs w:val="21"/>
        </w:rPr>
        <w:t>, Hézode C, Zeuzem S, Pawlotsky JM. Antiviral strategies in hepatitis C virus infection.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 xml:space="preserve">56 </w:t>
      </w:r>
      <w:r w:rsidRPr="00007F44">
        <w:rPr>
          <w:rFonts w:ascii="Book Antiqua" w:eastAsia="宋体" w:hAnsi="Book Antiqua" w:cs="宋体"/>
          <w:bCs/>
          <w:color w:val="000000"/>
          <w:sz w:val="21"/>
          <w:szCs w:val="21"/>
        </w:rPr>
        <w:t>Suppl 1</w:t>
      </w:r>
      <w:r w:rsidRPr="00007F44">
        <w:rPr>
          <w:rFonts w:ascii="Book Antiqua" w:eastAsia="宋体" w:hAnsi="Book Antiqua" w:cs="宋体"/>
          <w:color w:val="000000"/>
          <w:sz w:val="21"/>
          <w:szCs w:val="21"/>
        </w:rPr>
        <w:t>: S88-100 [PMID: 22300469 DOI: 10.1016/S0168-8278(12)60010-5]</w:t>
      </w:r>
    </w:p>
    <w:p w14:paraId="63373FC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3 </w:t>
      </w:r>
      <w:r w:rsidRPr="00007F44">
        <w:rPr>
          <w:rFonts w:ascii="Book Antiqua" w:eastAsia="宋体" w:hAnsi="Book Antiqua" w:cs="宋体"/>
          <w:b/>
          <w:color w:val="000000"/>
          <w:sz w:val="21"/>
          <w:szCs w:val="21"/>
        </w:rPr>
        <w:t>Manns M</w:t>
      </w:r>
      <w:r w:rsidRPr="00007F44">
        <w:rPr>
          <w:rFonts w:ascii="Book Antiqua" w:eastAsia="宋体" w:hAnsi="Book Antiqua" w:cs="宋体"/>
          <w:color w:val="000000"/>
          <w:sz w:val="21"/>
          <w:szCs w:val="21"/>
        </w:rPr>
        <w:t xml:space="preserve">, Marcellin P, Poordad FPF, de Araujo ESA, Buti M, Horsmans Y, Janczewska EJE, Villamil F, Peeters M, Lenz O, Ouwerkerk-Mahadevan S, Kalmeijer R, Beumont-Mauviel M. Simeprevir (Tmc435) with Peginterferon/Ribavirin for Treatment of Chronic Hcv Genotype-1 Infection in Treatment-Naive Patients: Results from Quest-2, a Phase Iii Trial. </w:t>
      </w:r>
      <w:r w:rsidRPr="00007F44">
        <w:rPr>
          <w:rFonts w:ascii="Book Antiqua" w:eastAsia="宋体" w:hAnsi="Book Antiqua" w:cs="宋体"/>
          <w:i/>
          <w:color w:val="000000"/>
          <w:sz w:val="21"/>
          <w:szCs w:val="21"/>
        </w:rPr>
        <w:t>J Hepatol</w:t>
      </w:r>
      <w:r w:rsidRPr="00007F44">
        <w:rPr>
          <w:rFonts w:ascii="Book Antiqua" w:eastAsia="宋体" w:hAnsi="Book Antiqua" w:cs="宋体"/>
          <w:color w:val="000000"/>
          <w:sz w:val="21"/>
          <w:szCs w:val="21"/>
        </w:rPr>
        <w:t xml:space="preserve"> 2013; </w:t>
      </w:r>
      <w:r w:rsidRPr="00007F44">
        <w:rPr>
          <w:rFonts w:ascii="Book Antiqua" w:eastAsia="宋体" w:hAnsi="Book Antiqua" w:cs="宋体"/>
          <w:b/>
          <w:color w:val="000000"/>
          <w:sz w:val="21"/>
          <w:szCs w:val="21"/>
        </w:rPr>
        <w:t>58</w:t>
      </w:r>
      <w:r w:rsidRPr="00007F44">
        <w:rPr>
          <w:rFonts w:ascii="Book Antiqua" w:eastAsia="宋体" w:hAnsi="Book Antiqua" w:cs="宋体"/>
          <w:color w:val="000000"/>
          <w:sz w:val="21"/>
          <w:szCs w:val="21"/>
        </w:rPr>
        <w:t>: S568-S568</w:t>
      </w:r>
    </w:p>
    <w:p w14:paraId="5997BBE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 </w:t>
      </w:r>
      <w:r w:rsidRPr="00007F44">
        <w:rPr>
          <w:rFonts w:ascii="Book Antiqua" w:eastAsia="宋体" w:hAnsi="Book Antiqua" w:cs="宋体"/>
          <w:b/>
          <w:bCs/>
          <w:color w:val="000000"/>
          <w:sz w:val="21"/>
          <w:szCs w:val="21"/>
        </w:rPr>
        <w:t>Lawitz E</w:t>
      </w:r>
      <w:r w:rsidRPr="00007F44">
        <w:rPr>
          <w:rFonts w:ascii="Book Antiqua" w:eastAsia="宋体" w:hAnsi="Book Antiqua" w:cs="宋体"/>
          <w:color w:val="000000"/>
          <w:sz w:val="21"/>
          <w:szCs w:val="21"/>
        </w:rPr>
        <w:t>, Mangia A, Wyles D, Rodriguez-Torres M, Hassanein T, Gordon SC, Schultz M, Davis MN, Kayali Z, Reddy KR, Jacobson IM, Kowdley KV, Nyberg L, Subramanian GM, Hyland RH, Arterburn S, Jiang D, McNally J, Brainard D, Symonds WT, McHutchison JG, Sheikh AM, Younossi Z, Gane EJ. Sofosbuvir for previously untreated chronic hepatitis C infection. </w:t>
      </w:r>
      <w:r w:rsidRPr="00007F44">
        <w:rPr>
          <w:rFonts w:ascii="Book Antiqua" w:eastAsia="宋体" w:hAnsi="Book Antiqua" w:cs="宋体"/>
          <w:i/>
          <w:iCs/>
          <w:color w:val="000000"/>
          <w:sz w:val="21"/>
          <w:szCs w:val="21"/>
        </w:rPr>
        <w:t>N Engl J Med</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368</w:t>
      </w:r>
      <w:r w:rsidRPr="00007F44">
        <w:rPr>
          <w:rFonts w:ascii="Book Antiqua" w:eastAsia="宋体" w:hAnsi="Book Antiqua" w:cs="宋体"/>
          <w:color w:val="000000"/>
          <w:sz w:val="21"/>
          <w:szCs w:val="21"/>
        </w:rPr>
        <w:t>: 1878-1887 [PMID: 23607594 DOI: 10.1056/NEJMoa1214853]</w:t>
      </w:r>
    </w:p>
    <w:p w14:paraId="2D1015E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 </w:t>
      </w:r>
      <w:r w:rsidRPr="00007F44">
        <w:rPr>
          <w:rFonts w:ascii="Book Antiqua" w:eastAsia="宋体" w:hAnsi="Book Antiqua" w:cs="宋体"/>
          <w:b/>
          <w:bCs/>
          <w:color w:val="000000"/>
          <w:sz w:val="21"/>
          <w:szCs w:val="21"/>
        </w:rPr>
        <w:t>Peveling-Oberhag J</w:t>
      </w:r>
      <w:r w:rsidRPr="00007F44">
        <w:rPr>
          <w:rFonts w:ascii="Book Antiqua" w:eastAsia="宋体" w:hAnsi="Book Antiqua" w:cs="宋体"/>
          <w:color w:val="000000"/>
          <w:sz w:val="21"/>
          <w:szCs w:val="21"/>
        </w:rPr>
        <w:t>, Zeuzem S, Hofmann WP. Antiviral therapy of chronic hepatitis C in patients with advanced liver disease and after liver transplantation. </w:t>
      </w:r>
      <w:r w:rsidRPr="00007F44">
        <w:rPr>
          <w:rFonts w:ascii="Book Antiqua" w:eastAsia="宋体" w:hAnsi="Book Antiqua" w:cs="宋体"/>
          <w:i/>
          <w:iCs/>
          <w:color w:val="000000"/>
          <w:sz w:val="21"/>
          <w:szCs w:val="21"/>
        </w:rPr>
        <w:t>Med Microbiol Immunol</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199</w:t>
      </w:r>
      <w:r w:rsidRPr="00007F44">
        <w:rPr>
          <w:rFonts w:ascii="Book Antiqua" w:eastAsia="宋体" w:hAnsi="Book Antiqua" w:cs="宋体"/>
          <w:color w:val="000000"/>
          <w:sz w:val="21"/>
          <w:szCs w:val="21"/>
        </w:rPr>
        <w:t>: 1-10 [PMID: 19902246 DOI: 10.1007/s00430-009-0131-8]</w:t>
      </w:r>
    </w:p>
    <w:p w14:paraId="5D255DB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 </w:t>
      </w:r>
      <w:r w:rsidRPr="00007F44">
        <w:rPr>
          <w:rFonts w:ascii="Book Antiqua" w:eastAsia="宋体" w:hAnsi="Book Antiqua" w:cs="宋体"/>
          <w:b/>
          <w:bCs/>
          <w:color w:val="000000"/>
          <w:sz w:val="21"/>
          <w:szCs w:val="21"/>
        </w:rPr>
        <w:t>Charlton M</w:t>
      </w:r>
      <w:r w:rsidRPr="00007F44">
        <w:rPr>
          <w:rFonts w:ascii="Book Antiqua" w:eastAsia="宋体" w:hAnsi="Book Antiqua" w:cs="宋体"/>
          <w:color w:val="000000"/>
          <w:sz w:val="21"/>
          <w:szCs w:val="21"/>
        </w:rPr>
        <w:t>. Telaprevir, boceprevir, cytochrome P450 and immunosuppressive agents--a potentially lethal cocktail.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54</w:t>
      </w:r>
      <w:r w:rsidRPr="00007F44">
        <w:rPr>
          <w:rFonts w:ascii="Book Antiqua" w:eastAsia="宋体" w:hAnsi="Book Antiqua" w:cs="宋体"/>
          <w:color w:val="000000"/>
          <w:sz w:val="21"/>
          <w:szCs w:val="21"/>
        </w:rPr>
        <w:t>: 3-5 [PMID: 21710471 DOI: 10.1002/hep.24470]</w:t>
      </w:r>
    </w:p>
    <w:p w14:paraId="7D88252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7 </w:t>
      </w:r>
      <w:r w:rsidRPr="00007F44">
        <w:rPr>
          <w:rFonts w:ascii="Book Antiqua" w:eastAsia="宋体" w:hAnsi="Book Antiqua" w:cs="宋体"/>
          <w:b/>
          <w:color w:val="000000"/>
          <w:sz w:val="21"/>
          <w:szCs w:val="21"/>
        </w:rPr>
        <w:t>Curry MP</w:t>
      </w:r>
      <w:r w:rsidRPr="00007F44">
        <w:rPr>
          <w:rFonts w:ascii="Book Antiqua" w:eastAsia="宋体" w:hAnsi="Book Antiqua" w:cs="宋体"/>
          <w:color w:val="000000"/>
          <w:sz w:val="21"/>
          <w:szCs w:val="21"/>
        </w:rPr>
        <w:t xml:space="preserve">, Forns X, Chung RT, Terrault N, Brown RS, Fenkel JM, Gordon FD, O'Leary JG, Kuo A, Schiano TD, Everson GT, Schiff ER, Befeler A, McHutchison JG, Symonds WT, Denning JM, McNair L, Arterburn S, Moonka D, Gane EJ, Afdhal NH. Pretransplant Sofosbuvir and Ribavirin to Prevent Recurrence of HCV Infection after Liver Transplantation. </w:t>
      </w:r>
      <w:r w:rsidRPr="00007F44">
        <w:rPr>
          <w:rFonts w:ascii="Book Antiqua" w:eastAsia="宋体" w:hAnsi="Book Antiqua" w:cs="宋体"/>
          <w:i/>
          <w:color w:val="000000"/>
          <w:sz w:val="21"/>
          <w:szCs w:val="21"/>
        </w:rPr>
        <w:t>Hepatology</w:t>
      </w:r>
      <w:r w:rsidRPr="00007F44">
        <w:rPr>
          <w:rFonts w:ascii="Book Antiqua" w:eastAsia="宋体" w:hAnsi="Book Antiqua" w:cs="宋体"/>
          <w:color w:val="000000"/>
          <w:sz w:val="21"/>
          <w:szCs w:val="21"/>
        </w:rPr>
        <w:t xml:space="preserve"> 2013; </w:t>
      </w:r>
      <w:r w:rsidRPr="00007F44">
        <w:rPr>
          <w:rFonts w:ascii="Book Antiqua" w:eastAsia="宋体" w:hAnsi="Book Antiqua" w:cs="宋体"/>
          <w:b/>
          <w:color w:val="000000"/>
          <w:sz w:val="21"/>
          <w:szCs w:val="21"/>
        </w:rPr>
        <w:t>58</w:t>
      </w:r>
      <w:r w:rsidRPr="00007F44">
        <w:rPr>
          <w:rFonts w:ascii="Book Antiqua" w:eastAsia="宋体" w:hAnsi="Book Antiqua" w:cs="宋体"/>
          <w:color w:val="000000"/>
          <w:sz w:val="21"/>
          <w:szCs w:val="21"/>
        </w:rPr>
        <w:t>: 314a-315a</w:t>
      </w:r>
    </w:p>
    <w:p w14:paraId="6B06C29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8 </w:t>
      </w:r>
      <w:r w:rsidRPr="00007F44">
        <w:rPr>
          <w:rFonts w:ascii="Book Antiqua" w:eastAsia="宋体" w:hAnsi="Book Antiqua" w:cs="宋体"/>
          <w:b/>
          <w:color w:val="000000"/>
          <w:sz w:val="21"/>
          <w:szCs w:val="21"/>
        </w:rPr>
        <w:t>Charlton MR</w:t>
      </w:r>
      <w:r w:rsidRPr="00007F44">
        <w:rPr>
          <w:rFonts w:ascii="Book Antiqua" w:eastAsia="宋体" w:hAnsi="Book Antiqua" w:cs="宋体"/>
          <w:color w:val="000000"/>
          <w:sz w:val="21"/>
          <w:szCs w:val="21"/>
        </w:rPr>
        <w:t xml:space="preserve">, Gane EJ, Manns MP, Brown RS, Curry MP, Kwo PY, Fontana RJ, Gilroy R, Teperman LW, Muir AJ, McHutchison JG, Symonds WT, Denning JM, McNair L, Arterburn S, Terrault N, Samuel D, Forns X. Sofosbuvir and Ribavirin for the Treatment of Established Recurrent Hepatitis C Infection After Liver Transplantation: Preliminary Results of a Prospective, Multicenter Study. Hepatology 2013; </w:t>
      </w:r>
      <w:r w:rsidRPr="00007F44">
        <w:rPr>
          <w:rFonts w:ascii="Book Antiqua" w:eastAsia="宋体" w:hAnsi="Book Antiqua" w:cs="宋体"/>
          <w:b/>
          <w:color w:val="000000"/>
          <w:sz w:val="21"/>
          <w:szCs w:val="21"/>
        </w:rPr>
        <w:t>58</w:t>
      </w:r>
      <w:r w:rsidRPr="00007F44">
        <w:rPr>
          <w:rFonts w:ascii="Book Antiqua" w:eastAsia="宋体" w:hAnsi="Book Antiqua" w:cs="宋体"/>
          <w:color w:val="000000"/>
          <w:sz w:val="21"/>
          <w:szCs w:val="21"/>
        </w:rPr>
        <w:t>: 1378a-1378a</w:t>
      </w:r>
    </w:p>
    <w:p w14:paraId="7D64820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9 </w:t>
      </w:r>
      <w:r w:rsidRPr="00007F44">
        <w:rPr>
          <w:rFonts w:ascii="Book Antiqua" w:eastAsia="宋体" w:hAnsi="Book Antiqua" w:cs="宋体"/>
          <w:b/>
          <w:color w:val="000000"/>
          <w:sz w:val="21"/>
          <w:szCs w:val="21"/>
        </w:rPr>
        <w:t>Forns X</w:t>
      </w:r>
      <w:r w:rsidRPr="00007F44">
        <w:rPr>
          <w:rFonts w:ascii="Book Antiqua" w:eastAsia="宋体" w:hAnsi="Book Antiqua" w:cs="宋体"/>
          <w:color w:val="000000"/>
          <w:sz w:val="21"/>
          <w:szCs w:val="21"/>
        </w:rPr>
        <w:t xml:space="preserve">, Fontana RJ, Moonka D, McHutchison JG, Symonds WT, Denning JM, McNair L, Chang P, Kivett VA, Shiffman ML, Charlton MR. Initial Evaluation of the Sofosbuvir Compassionate Use Program for Patients with Severe Recurrent HCV Following Liver Transplantation. </w:t>
      </w:r>
      <w:r w:rsidRPr="00007F44">
        <w:rPr>
          <w:rFonts w:ascii="Book Antiqua" w:eastAsia="宋体" w:hAnsi="Book Antiqua" w:cs="宋体"/>
          <w:i/>
          <w:color w:val="000000"/>
          <w:sz w:val="21"/>
          <w:szCs w:val="21"/>
        </w:rPr>
        <w:t xml:space="preserve">Hepatology </w:t>
      </w:r>
      <w:r w:rsidRPr="00007F44">
        <w:rPr>
          <w:rFonts w:ascii="Book Antiqua" w:eastAsia="宋体" w:hAnsi="Book Antiqua" w:cs="宋体"/>
          <w:color w:val="000000"/>
          <w:sz w:val="21"/>
          <w:szCs w:val="21"/>
        </w:rPr>
        <w:t xml:space="preserve">2013; </w:t>
      </w:r>
      <w:r w:rsidRPr="00007F44">
        <w:rPr>
          <w:rFonts w:ascii="Book Antiqua" w:eastAsia="宋体" w:hAnsi="Book Antiqua" w:cs="宋体"/>
          <w:b/>
          <w:color w:val="000000"/>
          <w:sz w:val="21"/>
          <w:szCs w:val="21"/>
        </w:rPr>
        <w:t>58</w:t>
      </w:r>
      <w:r w:rsidRPr="00007F44">
        <w:rPr>
          <w:rFonts w:ascii="Book Antiqua" w:eastAsia="宋体" w:hAnsi="Book Antiqua" w:cs="宋体"/>
          <w:color w:val="000000"/>
          <w:sz w:val="21"/>
          <w:szCs w:val="21"/>
        </w:rPr>
        <w:t xml:space="preserve">: 732a-733a </w:t>
      </w:r>
    </w:p>
    <w:p w14:paraId="13DC6E8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 xml:space="preserve">10 </w:t>
      </w:r>
      <w:r w:rsidRPr="00007F44">
        <w:rPr>
          <w:rFonts w:ascii="Book Antiqua" w:eastAsia="宋体" w:hAnsi="Book Antiqua" w:cs="宋体"/>
          <w:b/>
          <w:color w:val="000000"/>
          <w:sz w:val="21"/>
          <w:szCs w:val="21"/>
        </w:rPr>
        <w:t>Kwo P</w:t>
      </w:r>
      <w:r w:rsidRPr="00007F44">
        <w:rPr>
          <w:rFonts w:ascii="Book Antiqua" w:eastAsia="宋体" w:hAnsi="Book Antiqua" w:cs="宋体"/>
          <w:color w:val="000000"/>
          <w:sz w:val="21"/>
          <w:szCs w:val="21"/>
        </w:rPr>
        <w:t xml:space="preserve">, Mantry P, Coakley E, Te H, Vargas H, Brown R, Gordon F, Levitsky J, Terrault N, Burton J, Xie W, Setze C, Badri P, Vilchez R, Forns X. Results of the phase 2 study M12-999: Interferon-free regimen of ABT-450/r/ABT-267 ABT-333 ribavirin in liver transplant recipients with recurrent HCV genotype 1 infection. </w:t>
      </w:r>
      <w:r w:rsidRPr="00007F44">
        <w:rPr>
          <w:rFonts w:ascii="Book Antiqua" w:eastAsia="宋体" w:hAnsi="Book Antiqua" w:cs="宋体"/>
          <w:i/>
          <w:color w:val="000000"/>
          <w:sz w:val="21"/>
          <w:szCs w:val="21"/>
        </w:rPr>
        <w:t xml:space="preserve">J Hepatol </w:t>
      </w:r>
      <w:r w:rsidRPr="00007F44">
        <w:rPr>
          <w:rFonts w:ascii="Book Antiqua" w:eastAsia="宋体" w:hAnsi="Book Antiqua" w:cs="宋体"/>
          <w:color w:val="000000"/>
          <w:sz w:val="21"/>
          <w:szCs w:val="21"/>
        </w:rPr>
        <w:t xml:space="preserve">2014; </w:t>
      </w:r>
      <w:r w:rsidRPr="00007F44">
        <w:rPr>
          <w:rFonts w:ascii="Book Antiqua" w:eastAsia="宋体" w:hAnsi="Book Antiqua" w:cs="宋体"/>
          <w:b/>
          <w:color w:val="000000"/>
          <w:sz w:val="21"/>
          <w:szCs w:val="21"/>
        </w:rPr>
        <w:t>60</w:t>
      </w:r>
      <w:r w:rsidRPr="00007F44">
        <w:rPr>
          <w:rFonts w:ascii="Book Antiqua" w:eastAsia="宋体" w:hAnsi="Book Antiqua" w:cs="宋体"/>
          <w:color w:val="000000"/>
          <w:sz w:val="21"/>
          <w:szCs w:val="21"/>
        </w:rPr>
        <w:t>: s47-s48 [DOI: 10.1016/S0168-8278(14)60116-1]</w:t>
      </w:r>
    </w:p>
    <w:p w14:paraId="0A88145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11 </w:t>
      </w:r>
      <w:r w:rsidRPr="00007F44">
        <w:rPr>
          <w:rFonts w:ascii="Book Antiqua" w:eastAsia="宋体" w:hAnsi="Book Antiqua" w:cs="宋体"/>
          <w:b/>
          <w:color w:val="000000"/>
          <w:sz w:val="21"/>
          <w:szCs w:val="21"/>
        </w:rPr>
        <w:t>Vercauteren K</w:t>
      </w:r>
      <w:r w:rsidRPr="00007F44">
        <w:rPr>
          <w:rFonts w:ascii="Book Antiqua" w:eastAsia="宋体" w:hAnsi="Book Antiqua" w:cs="宋体"/>
          <w:color w:val="000000"/>
          <w:sz w:val="21"/>
          <w:szCs w:val="21"/>
        </w:rPr>
        <w:t xml:space="preserve">, Leroux-Roels G, Meuleman P. Blocking HCV entry as potential antiviral therapy. </w:t>
      </w:r>
      <w:r w:rsidRPr="00007F44">
        <w:rPr>
          <w:rFonts w:ascii="Book Antiqua" w:eastAsia="宋体" w:hAnsi="Book Antiqua" w:cs="宋体"/>
          <w:i/>
          <w:color w:val="000000"/>
          <w:sz w:val="21"/>
          <w:szCs w:val="21"/>
        </w:rPr>
        <w:t xml:space="preserve">Future Virol </w:t>
      </w:r>
      <w:r w:rsidRPr="00007F44">
        <w:rPr>
          <w:rFonts w:ascii="Book Antiqua" w:eastAsia="宋体" w:hAnsi="Book Antiqua" w:cs="宋体"/>
          <w:color w:val="000000"/>
          <w:sz w:val="21"/>
          <w:szCs w:val="21"/>
        </w:rPr>
        <w:t xml:space="preserve">2012; </w:t>
      </w:r>
      <w:r w:rsidRPr="00007F44">
        <w:rPr>
          <w:rFonts w:ascii="Book Antiqua" w:eastAsia="宋体" w:hAnsi="Book Antiqua" w:cs="宋体"/>
          <w:b/>
          <w:color w:val="000000"/>
          <w:sz w:val="21"/>
          <w:szCs w:val="21"/>
        </w:rPr>
        <w:t>7</w:t>
      </w:r>
      <w:r w:rsidRPr="00007F44">
        <w:rPr>
          <w:rFonts w:ascii="Book Antiqua" w:eastAsia="宋体" w:hAnsi="Book Antiqua" w:cs="宋体"/>
          <w:color w:val="000000"/>
          <w:sz w:val="21"/>
          <w:szCs w:val="21"/>
        </w:rPr>
        <w:t>: 547-561 [DOI: 10.2217/Fvl.12.47]</w:t>
      </w:r>
    </w:p>
    <w:p w14:paraId="21823B4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 </w:t>
      </w:r>
      <w:r w:rsidRPr="00007F44">
        <w:rPr>
          <w:rFonts w:ascii="Book Antiqua" w:eastAsia="宋体" w:hAnsi="Book Antiqua" w:cs="宋体"/>
          <w:b/>
          <w:bCs/>
          <w:color w:val="000000"/>
          <w:sz w:val="21"/>
          <w:szCs w:val="21"/>
        </w:rPr>
        <w:t>Keck ZY</w:t>
      </w:r>
      <w:r w:rsidRPr="00007F44">
        <w:rPr>
          <w:rFonts w:ascii="Book Antiqua" w:eastAsia="宋体" w:hAnsi="Book Antiqua" w:cs="宋体"/>
          <w:color w:val="000000"/>
          <w:sz w:val="21"/>
          <w:szCs w:val="21"/>
        </w:rPr>
        <w:t>, Machida K, Lai MM, Ball JK, Patel AH, Foung SK. Therapeutic control of hepatitis C virus: the role of neutralizing monoclonal antibodies. </w:t>
      </w:r>
      <w:r w:rsidRPr="00007F44">
        <w:rPr>
          <w:rFonts w:ascii="Book Antiqua" w:eastAsia="宋体" w:hAnsi="Book Antiqua" w:cs="宋体"/>
          <w:i/>
          <w:iCs/>
          <w:color w:val="000000"/>
          <w:sz w:val="21"/>
          <w:szCs w:val="21"/>
        </w:rPr>
        <w:t>Curr Top Microbiol Immun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317</w:t>
      </w:r>
      <w:r w:rsidRPr="00007F44">
        <w:rPr>
          <w:rFonts w:ascii="Book Antiqua" w:eastAsia="宋体" w:hAnsi="Book Antiqua" w:cs="宋体"/>
          <w:color w:val="000000"/>
          <w:sz w:val="21"/>
          <w:szCs w:val="21"/>
        </w:rPr>
        <w:t>: 1-38 [PMID: 17990788 DOI: 10.1007/978-3-540-72146-8_1]</w:t>
      </w:r>
    </w:p>
    <w:p w14:paraId="1C28160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 </w:t>
      </w:r>
      <w:r w:rsidRPr="00007F44">
        <w:rPr>
          <w:rFonts w:ascii="Book Antiqua" w:eastAsia="宋体" w:hAnsi="Book Antiqua" w:cs="宋体"/>
          <w:b/>
          <w:bCs/>
          <w:color w:val="000000"/>
          <w:sz w:val="21"/>
          <w:szCs w:val="21"/>
        </w:rPr>
        <w:t>Chapel HM</w:t>
      </w:r>
      <w:r w:rsidRPr="00007F44">
        <w:rPr>
          <w:rFonts w:ascii="Book Antiqua" w:eastAsia="宋体" w:hAnsi="Book Antiqua" w:cs="宋体"/>
          <w:color w:val="000000"/>
          <w:sz w:val="21"/>
          <w:szCs w:val="21"/>
        </w:rPr>
        <w:t>, Christie JM, Peach V, Chapman RW. Five-year follow-up of patients with primary antibody deficiencies following an outbreak of acute hepatitis C. </w:t>
      </w:r>
      <w:r w:rsidRPr="00007F44">
        <w:rPr>
          <w:rFonts w:ascii="Book Antiqua" w:eastAsia="宋体" w:hAnsi="Book Antiqua" w:cs="宋体"/>
          <w:i/>
          <w:iCs/>
          <w:color w:val="000000"/>
          <w:sz w:val="21"/>
          <w:szCs w:val="21"/>
        </w:rPr>
        <w:t>Clin Immunol</w:t>
      </w:r>
      <w:r w:rsidRPr="00007F44">
        <w:rPr>
          <w:rFonts w:ascii="Book Antiqua" w:eastAsia="宋体" w:hAnsi="Book Antiqua" w:cs="宋体"/>
          <w:color w:val="000000"/>
          <w:sz w:val="21"/>
          <w:szCs w:val="21"/>
        </w:rPr>
        <w:t> 2001; </w:t>
      </w:r>
      <w:r w:rsidRPr="00007F44">
        <w:rPr>
          <w:rFonts w:ascii="Book Antiqua" w:eastAsia="宋体" w:hAnsi="Book Antiqua" w:cs="宋体"/>
          <w:b/>
          <w:bCs/>
          <w:color w:val="000000"/>
          <w:sz w:val="21"/>
          <w:szCs w:val="21"/>
        </w:rPr>
        <w:t>99</w:t>
      </w:r>
      <w:r w:rsidRPr="00007F44">
        <w:rPr>
          <w:rFonts w:ascii="Book Antiqua" w:eastAsia="宋体" w:hAnsi="Book Antiqua" w:cs="宋体"/>
          <w:color w:val="000000"/>
          <w:sz w:val="21"/>
          <w:szCs w:val="21"/>
        </w:rPr>
        <w:t>: 320-324 [PMID: 11358426 DOI: 10.1006/clim.2001.5036]</w:t>
      </w:r>
    </w:p>
    <w:p w14:paraId="48E246E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 </w:t>
      </w:r>
      <w:r w:rsidRPr="00007F44">
        <w:rPr>
          <w:rFonts w:ascii="Book Antiqua" w:eastAsia="宋体" w:hAnsi="Book Antiqua" w:cs="宋体"/>
          <w:b/>
          <w:bCs/>
          <w:color w:val="000000"/>
          <w:sz w:val="21"/>
          <w:szCs w:val="21"/>
        </w:rPr>
        <w:t>Pestka JM</w:t>
      </w:r>
      <w:r w:rsidRPr="00007F44">
        <w:rPr>
          <w:rFonts w:ascii="Book Antiqua" w:eastAsia="宋体" w:hAnsi="Book Antiqua" w:cs="宋体"/>
          <w:color w:val="000000"/>
          <w:sz w:val="21"/>
          <w:szCs w:val="21"/>
        </w:rPr>
        <w:t>, Zeisel MB, Bläser E, Schürmann P, Bartosch B, Cosset FL, Patel AH, Meisel H, Baumert J, Viazov S, Rispeter K, Blum HE, Roggendorf M, Baumert TF. Rapid induction of virus-neutralizing antibodies and viral clearance in a single-source outbreak of hepatitis C.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104</w:t>
      </w:r>
      <w:r w:rsidRPr="00007F44">
        <w:rPr>
          <w:rFonts w:ascii="Book Antiqua" w:eastAsia="宋体" w:hAnsi="Book Antiqua" w:cs="宋体"/>
          <w:color w:val="000000"/>
          <w:sz w:val="21"/>
          <w:szCs w:val="21"/>
        </w:rPr>
        <w:t>: 6025-6030 [PMID: 17392433 DOI: 10.1073/pnas.0607026104]</w:t>
      </w:r>
    </w:p>
    <w:p w14:paraId="2BC74B3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 </w:t>
      </w:r>
      <w:r w:rsidRPr="00007F44">
        <w:rPr>
          <w:rFonts w:ascii="Book Antiqua" w:eastAsia="宋体" w:hAnsi="Book Antiqua" w:cs="宋体"/>
          <w:b/>
          <w:bCs/>
          <w:color w:val="000000"/>
          <w:sz w:val="21"/>
          <w:szCs w:val="21"/>
        </w:rPr>
        <w:t>Farci P</w:t>
      </w:r>
      <w:r w:rsidRPr="00007F44">
        <w:rPr>
          <w:rFonts w:ascii="Book Antiqua" w:eastAsia="宋体" w:hAnsi="Book Antiqua" w:cs="宋体"/>
          <w:color w:val="000000"/>
          <w:sz w:val="21"/>
          <w:szCs w:val="21"/>
        </w:rPr>
        <w:t>, Shimoda A, Wong D, Cabezon T, De Gioannis D, Strazzera A, Shimizu Y, Shapiro M, Alter HJ, Purcell RH. Prevention of hepatitis C virus infection in chimpanzees by hyperimmune serum against the hypervariable region 1 of the envelope 2 protein.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1996; </w:t>
      </w:r>
      <w:r w:rsidRPr="00007F44">
        <w:rPr>
          <w:rFonts w:ascii="Book Antiqua" w:eastAsia="宋体" w:hAnsi="Book Antiqua" w:cs="宋体"/>
          <w:b/>
          <w:bCs/>
          <w:color w:val="000000"/>
          <w:sz w:val="21"/>
          <w:szCs w:val="21"/>
        </w:rPr>
        <w:t>93</w:t>
      </w:r>
      <w:r w:rsidRPr="00007F44">
        <w:rPr>
          <w:rFonts w:ascii="Book Antiqua" w:eastAsia="宋体" w:hAnsi="Book Antiqua" w:cs="宋体"/>
          <w:color w:val="000000"/>
          <w:sz w:val="21"/>
          <w:szCs w:val="21"/>
        </w:rPr>
        <w:t>: 15394-15399 [PMID: 8986822 DOI: 10.1073/pnas.93.26.15394]</w:t>
      </w:r>
    </w:p>
    <w:p w14:paraId="179D260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 </w:t>
      </w:r>
      <w:r w:rsidRPr="00007F44">
        <w:rPr>
          <w:rFonts w:ascii="Book Antiqua" w:eastAsia="宋体" w:hAnsi="Book Antiqua" w:cs="宋体"/>
          <w:b/>
          <w:bCs/>
          <w:color w:val="000000"/>
          <w:sz w:val="21"/>
          <w:szCs w:val="21"/>
        </w:rPr>
        <w:t>Vanwolleghem T</w:t>
      </w:r>
      <w:r w:rsidRPr="00007F44">
        <w:rPr>
          <w:rFonts w:ascii="Book Antiqua" w:eastAsia="宋体" w:hAnsi="Book Antiqua" w:cs="宋体"/>
          <w:color w:val="000000"/>
          <w:sz w:val="21"/>
          <w:szCs w:val="21"/>
        </w:rPr>
        <w:t>, Bukh J, Meuleman P, Desombere I, Meunier JC, Alter H, Purcell RH, Leroux-Roels G. Polyclonal immunoglobulins from a chronic hepatitis C virus patient protect human liver-chimeric mice from infection with a homologous hepatitis C virus strai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47</w:t>
      </w:r>
      <w:r w:rsidRPr="00007F44">
        <w:rPr>
          <w:rFonts w:ascii="Book Antiqua" w:eastAsia="宋体" w:hAnsi="Book Antiqua" w:cs="宋体"/>
          <w:color w:val="000000"/>
          <w:sz w:val="21"/>
          <w:szCs w:val="21"/>
        </w:rPr>
        <w:t>: 1846-1855 [PMID: 18452146 DOI: 10.1002/hep.22244]</w:t>
      </w:r>
    </w:p>
    <w:p w14:paraId="02C93C2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7 </w:t>
      </w:r>
      <w:r w:rsidRPr="00007F44">
        <w:rPr>
          <w:rFonts w:ascii="Book Antiqua" w:eastAsia="宋体" w:hAnsi="Book Antiqua" w:cs="宋体"/>
          <w:b/>
          <w:bCs/>
          <w:color w:val="000000"/>
          <w:sz w:val="21"/>
          <w:szCs w:val="21"/>
        </w:rPr>
        <w:t>Meuleman P</w:t>
      </w:r>
      <w:r w:rsidRPr="00007F44">
        <w:rPr>
          <w:rFonts w:ascii="Book Antiqua" w:eastAsia="宋体" w:hAnsi="Book Antiqua" w:cs="宋体"/>
          <w:color w:val="000000"/>
          <w:sz w:val="21"/>
          <w:szCs w:val="21"/>
        </w:rPr>
        <w:t>, Bukh J, Verhoye L, Farhoudi A, Vanwolleghem T, Wang RY, Desombere I, Alter H, Purcell RH, Leroux-Roels G. In vivo evaluation of the cross-genotype neutralizing activity of polyclonal antibodies against hepatitis C virus.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53</w:t>
      </w:r>
      <w:r w:rsidRPr="00007F44">
        <w:rPr>
          <w:rFonts w:ascii="Book Antiqua" w:eastAsia="宋体" w:hAnsi="Book Antiqua" w:cs="宋体"/>
          <w:color w:val="000000"/>
          <w:sz w:val="21"/>
          <w:szCs w:val="21"/>
        </w:rPr>
        <w:t>: 755-762 [PMID: 21319203 DOI: 10.1002/hep.24171]</w:t>
      </w:r>
    </w:p>
    <w:p w14:paraId="7D157AE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8 </w:t>
      </w:r>
      <w:r w:rsidRPr="00007F44">
        <w:rPr>
          <w:rFonts w:ascii="Book Antiqua" w:eastAsia="宋体" w:hAnsi="Book Antiqua" w:cs="宋体"/>
          <w:b/>
          <w:bCs/>
          <w:color w:val="000000"/>
          <w:sz w:val="21"/>
          <w:szCs w:val="21"/>
        </w:rPr>
        <w:t>Morin TJ</w:t>
      </w:r>
      <w:r w:rsidRPr="00007F44">
        <w:rPr>
          <w:rFonts w:ascii="Book Antiqua" w:eastAsia="宋体" w:hAnsi="Book Antiqua" w:cs="宋体"/>
          <w:color w:val="000000"/>
          <w:sz w:val="21"/>
          <w:szCs w:val="21"/>
        </w:rPr>
        <w:t>, Broering TJ, Leav BA, Blair BM, Rowley KJ, Boucher EN, Wang Y, Cheslock PS, Knauber M, Olsen DB, Ludmerer SW, Szabo G, Finberg RW, Purcell RH, Lanford RE, Ambrosino DM, Molrine DC, Babcock GJ. Human monoclonal antibody HCV1 effectively prevents and treats HCV infection in chimpanzees. </w:t>
      </w:r>
      <w:r w:rsidRPr="00007F44">
        <w:rPr>
          <w:rFonts w:ascii="Book Antiqua" w:eastAsia="宋体" w:hAnsi="Book Antiqua" w:cs="宋体"/>
          <w:i/>
          <w:iCs/>
          <w:color w:val="000000"/>
          <w:sz w:val="21"/>
          <w:szCs w:val="21"/>
        </w:rPr>
        <w:t>PLoS Pathog</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8</w:t>
      </w:r>
      <w:r w:rsidRPr="00007F44">
        <w:rPr>
          <w:rFonts w:ascii="Book Antiqua" w:eastAsia="宋体" w:hAnsi="Book Antiqua" w:cs="宋体"/>
          <w:color w:val="000000"/>
          <w:sz w:val="21"/>
          <w:szCs w:val="21"/>
        </w:rPr>
        <w:t>: e1002895 [PMID: 22952447 DOI: 10.1371/journal.ppat.1002895]</w:t>
      </w:r>
    </w:p>
    <w:p w14:paraId="3C1A09B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 xml:space="preserve">19 </w:t>
      </w:r>
      <w:r w:rsidRPr="00007F44">
        <w:rPr>
          <w:rFonts w:ascii="Book Antiqua" w:eastAsia="宋体" w:hAnsi="Book Antiqua" w:cs="宋体"/>
          <w:b/>
          <w:color w:val="000000"/>
          <w:sz w:val="21"/>
          <w:szCs w:val="21"/>
        </w:rPr>
        <w:t>Willems B</w:t>
      </w:r>
      <w:r w:rsidRPr="00007F44">
        <w:rPr>
          <w:rFonts w:ascii="Book Antiqua" w:eastAsia="宋体" w:hAnsi="Book Antiqua" w:cs="宋体"/>
          <w:color w:val="000000"/>
          <w:sz w:val="21"/>
          <w:szCs w:val="21"/>
        </w:rPr>
        <w:t xml:space="preserve">, Ede M, Marotta P, Wall W, Greig P, Lilly L, Kneteman N, Wong WN, Roy A, Marleau D, Scudamore C, Yoshida E, Rinfret A. Anti-HCV human immunoglobulins for the prevention of graft infection in HCV-related liver transplantation, a pilot study. </w:t>
      </w:r>
      <w:r w:rsidRPr="00007F44">
        <w:rPr>
          <w:rFonts w:ascii="Book Antiqua" w:eastAsia="宋体" w:hAnsi="Book Antiqua" w:cs="宋体"/>
          <w:i/>
          <w:color w:val="000000"/>
          <w:sz w:val="21"/>
          <w:szCs w:val="21"/>
        </w:rPr>
        <w:t>J Hepatol</w:t>
      </w:r>
      <w:r w:rsidRPr="00007F44">
        <w:rPr>
          <w:rFonts w:ascii="Book Antiqua" w:eastAsia="宋体" w:hAnsi="Book Antiqua" w:cs="宋体"/>
          <w:color w:val="000000"/>
          <w:sz w:val="21"/>
          <w:szCs w:val="21"/>
        </w:rPr>
        <w:t xml:space="preserve"> 2002; </w:t>
      </w:r>
      <w:r w:rsidRPr="00007F44">
        <w:rPr>
          <w:rFonts w:ascii="Book Antiqua" w:eastAsia="宋体" w:hAnsi="Book Antiqua" w:cs="宋体"/>
          <w:b/>
          <w:color w:val="000000"/>
          <w:sz w:val="21"/>
          <w:szCs w:val="21"/>
        </w:rPr>
        <w:t>36</w:t>
      </w:r>
      <w:r w:rsidRPr="00007F44">
        <w:rPr>
          <w:rFonts w:ascii="Book Antiqua" w:eastAsia="宋体" w:hAnsi="Book Antiqua" w:cs="宋体"/>
          <w:color w:val="000000"/>
          <w:sz w:val="21"/>
          <w:szCs w:val="21"/>
        </w:rPr>
        <w:t>: 32-32 [DOI: 10.1016/S0168-8278(02)80095-2]</w:t>
      </w:r>
    </w:p>
    <w:p w14:paraId="4DF317E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0 </w:t>
      </w:r>
      <w:r w:rsidRPr="00007F44">
        <w:rPr>
          <w:rFonts w:ascii="Book Antiqua" w:eastAsia="宋体" w:hAnsi="Book Antiqua" w:cs="宋体"/>
          <w:b/>
          <w:bCs/>
          <w:color w:val="000000"/>
          <w:sz w:val="21"/>
          <w:szCs w:val="21"/>
        </w:rPr>
        <w:t>Davis GL</w:t>
      </w:r>
      <w:r w:rsidRPr="00007F44">
        <w:rPr>
          <w:rFonts w:ascii="Book Antiqua" w:eastAsia="宋体" w:hAnsi="Book Antiqua" w:cs="宋体"/>
          <w:color w:val="000000"/>
          <w:sz w:val="21"/>
          <w:szCs w:val="21"/>
        </w:rPr>
        <w:t>, Nelson DR, Terrault N, Pruett TL, Schiano TD, Fletcher CV, Sapan CV, Riser LN, Li Y, Whitley RJ, Gnann JW. A randomized, open-label study to evaluate the safety and pharmacokinetics of human hepatitis C immune globulin (Civacir) in liver transplant recipients. </w:t>
      </w:r>
      <w:r w:rsidRPr="00007F44">
        <w:rPr>
          <w:rFonts w:ascii="Book Antiqua" w:eastAsia="宋体" w:hAnsi="Book Antiqua" w:cs="宋体"/>
          <w:i/>
          <w:iCs/>
          <w:color w:val="000000"/>
          <w:sz w:val="21"/>
          <w:szCs w:val="21"/>
        </w:rPr>
        <w:t>Liver Transpl</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11</w:t>
      </w:r>
      <w:r w:rsidRPr="00007F44">
        <w:rPr>
          <w:rFonts w:ascii="Book Antiqua" w:eastAsia="宋体" w:hAnsi="Book Antiqua" w:cs="宋体"/>
          <w:color w:val="000000"/>
          <w:sz w:val="21"/>
          <w:szCs w:val="21"/>
        </w:rPr>
        <w:t>: 941-949 [PMID: 16035063 DOI: 10.1002/lt.20405]</w:t>
      </w:r>
    </w:p>
    <w:p w14:paraId="01E9E1A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1 </w:t>
      </w:r>
      <w:r w:rsidRPr="00007F44">
        <w:rPr>
          <w:rFonts w:ascii="Book Antiqua" w:eastAsia="宋体" w:hAnsi="Book Antiqua" w:cs="宋体"/>
          <w:b/>
          <w:bCs/>
          <w:color w:val="000000"/>
          <w:sz w:val="21"/>
          <w:szCs w:val="21"/>
        </w:rPr>
        <w:t>Schiano TD</w:t>
      </w:r>
      <w:r w:rsidRPr="00007F44">
        <w:rPr>
          <w:rFonts w:ascii="Book Antiqua" w:eastAsia="宋体" w:hAnsi="Book Antiqua" w:cs="宋体"/>
          <w:color w:val="000000"/>
          <w:sz w:val="21"/>
          <w:szCs w:val="21"/>
        </w:rPr>
        <w:t>, Charlton M, Younossi Z, Galun E, Pruett T, Tur-Kaspa R, Eren R, Dagan S, Graham N, Williams PV, Andrews J. Monoclonal antibody HCV-AbXTL68 in patients undergoing liver transplantation for HCV: results of a phase 2 randomized study. </w:t>
      </w:r>
      <w:r w:rsidRPr="00007F44">
        <w:rPr>
          <w:rFonts w:ascii="Book Antiqua" w:eastAsia="宋体" w:hAnsi="Book Antiqua" w:cs="宋体"/>
          <w:i/>
          <w:iCs/>
          <w:color w:val="000000"/>
          <w:sz w:val="21"/>
          <w:szCs w:val="21"/>
        </w:rPr>
        <w:t>Liver Transp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12</w:t>
      </w:r>
      <w:r w:rsidRPr="00007F44">
        <w:rPr>
          <w:rFonts w:ascii="Book Antiqua" w:eastAsia="宋体" w:hAnsi="Book Antiqua" w:cs="宋体"/>
          <w:color w:val="000000"/>
          <w:sz w:val="21"/>
          <w:szCs w:val="21"/>
        </w:rPr>
        <w:t>: 1381-1389 [PMID: 16933235 DOI: 10.1002/lt.20876]</w:t>
      </w:r>
    </w:p>
    <w:p w14:paraId="04817AA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2 </w:t>
      </w:r>
      <w:r w:rsidRPr="00007F44">
        <w:rPr>
          <w:rFonts w:ascii="Book Antiqua" w:eastAsia="宋体" w:hAnsi="Book Antiqua" w:cs="宋体"/>
          <w:b/>
          <w:bCs/>
          <w:color w:val="000000"/>
          <w:sz w:val="21"/>
          <w:szCs w:val="21"/>
        </w:rPr>
        <w:t>Chung RT</w:t>
      </w:r>
      <w:r w:rsidRPr="00007F44">
        <w:rPr>
          <w:rFonts w:ascii="Book Antiqua" w:eastAsia="宋体" w:hAnsi="Book Antiqua" w:cs="宋体"/>
          <w:color w:val="000000"/>
          <w:sz w:val="21"/>
          <w:szCs w:val="21"/>
        </w:rPr>
        <w:t>, Gordon FD, Curry MP, Schiano TD, Emre S, Corey K, Markmann JF, Hertl M, Pomposelli JJ, Pomfret EA, Florman S, Schilsky M, Broering TJ, Finberg RW, Szabo G, Zamore PD, Khettry U, Babcock GJ, Ambrosino DM, Leav B, Leney M, Smith HL, Molrine DC. Human monoclonal antibody MBL-HCV1 delays HCV viral rebound following liver transplantation: a randomized controlled study. </w:t>
      </w:r>
      <w:r w:rsidRPr="00007F44">
        <w:rPr>
          <w:rFonts w:ascii="Book Antiqua" w:eastAsia="宋体" w:hAnsi="Book Antiqua" w:cs="宋体"/>
          <w:i/>
          <w:iCs/>
          <w:color w:val="000000"/>
          <w:sz w:val="21"/>
          <w:szCs w:val="21"/>
        </w:rPr>
        <w:t>Am J Transplant</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13</w:t>
      </w:r>
      <w:r w:rsidRPr="00007F44">
        <w:rPr>
          <w:rFonts w:ascii="Book Antiqua" w:eastAsia="宋体" w:hAnsi="Book Antiqua" w:cs="宋体"/>
          <w:color w:val="000000"/>
          <w:sz w:val="21"/>
          <w:szCs w:val="21"/>
        </w:rPr>
        <w:t>: 1047-1054 [PMID: 23356386 DOI: 10.1111/ajt.12083]</w:t>
      </w:r>
    </w:p>
    <w:p w14:paraId="764A8BF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3 </w:t>
      </w:r>
      <w:r w:rsidRPr="00007F44">
        <w:rPr>
          <w:rFonts w:ascii="Book Antiqua" w:eastAsia="宋体" w:hAnsi="Book Antiqua" w:cs="宋体"/>
          <w:b/>
          <w:bCs/>
          <w:color w:val="000000"/>
          <w:sz w:val="21"/>
          <w:szCs w:val="21"/>
        </w:rPr>
        <w:t>Bartosch B</w:t>
      </w:r>
      <w:r w:rsidRPr="00007F44">
        <w:rPr>
          <w:rFonts w:ascii="Book Antiqua" w:eastAsia="宋体" w:hAnsi="Book Antiqua" w:cs="宋体"/>
          <w:color w:val="000000"/>
          <w:sz w:val="21"/>
          <w:szCs w:val="21"/>
        </w:rPr>
        <w:t>, Verney G, Dreux M, Donot P, Morice Y, Penin F, Pawlotsky JM, Lavillette D, Cosset FL. An interplay between hypervariable region 1 of the hepatitis C virus E2 glycoprotein, the scavenger receptor BI, and high-density lipoprotein promotes both enhancement of infection and protection against neutralizing antibodi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79</w:t>
      </w:r>
      <w:r w:rsidRPr="00007F44">
        <w:rPr>
          <w:rFonts w:ascii="Book Antiqua" w:eastAsia="宋体" w:hAnsi="Book Antiqua" w:cs="宋体"/>
          <w:color w:val="000000"/>
          <w:sz w:val="21"/>
          <w:szCs w:val="21"/>
        </w:rPr>
        <w:t>: 8217-8229 [PMID: 15956567 DOI: 10.1128/JVI.79.13.8217-8229.2005]</w:t>
      </w:r>
    </w:p>
    <w:p w14:paraId="24E78D6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4 </w:t>
      </w:r>
      <w:r w:rsidRPr="00007F44">
        <w:rPr>
          <w:rFonts w:ascii="Book Antiqua" w:eastAsia="宋体" w:hAnsi="Book Antiqua" w:cs="宋体"/>
          <w:b/>
          <w:bCs/>
          <w:color w:val="000000"/>
          <w:sz w:val="21"/>
          <w:szCs w:val="21"/>
        </w:rPr>
        <w:t>Voisset C</w:t>
      </w:r>
      <w:r w:rsidRPr="00007F44">
        <w:rPr>
          <w:rFonts w:ascii="Book Antiqua" w:eastAsia="宋体" w:hAnsi="Book Antiqua" w:cs="宋体"/>
          <w:color w:val="000000"/>
          <w:sz w:val="21"/>
          <w:szCs w:val="21"/>
        </w:rPr>
        <w:t>, Op de Beeck A, Horellou P, Dreux M, Gustot T, Duverlie G, Cosset FL, Vu-Dac N, Dubuisson J. High-density lipoproteins reduce the neutralizing effect of hepatitis C virus (HCV)-infected patient antibodies by promoting HCV entry. </w:t>
      </w:r>
      <w:r w:rsidRPr="00007F44">
        <w:rPr>
          <w:rFonts w:ascii="Book Antiqua" w:eastAsia="宋体" w:hAnsi="Book Antiqua" w:cs="宋体"/>
          <w:i/>
          <w:iCs/>
          <w:color w:val="000000"/>
          <w:sz w:val="21"/>
          <w:szCs w:val="21"/>
        </w:rPr>
        <w:t>J Gen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7</w:t>
      </w:r>
      <w:r w:rsidRPr="00007F44">
        <w:rPr>
          <w:rFonts w:ascii="Book Antiqua" w:eastAsia="宋体" w:hAnsi="Book Antiqua" w:cs="宋体"/>
          <w:color w:val="000000"/>
          <w:sz w:val="21"/>
          <w:szCs w:val="21"/>
        </w:rPr>
        <w:t>: 2577-2581 [PMID: 16894196 DOI: 10.1099/vir.0.81932-0]</w:t>
      </w:r>
    </w:p>
    <w:p w14:paraId="6227F64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5 </w:t>
      </w:r>
      <w:r w:rsidRPr="00007F44">
        <w:rPr>
          <w:rFonts w:ascii="Book Antiqua" w:eastAsia="宋体" w:hAnsi="Book Antiqua" w:cs="宋体"/>
          <w:b/>
          <w:bCs/>
          <w:color w:val="000000"/>
          <w:sz w:val="21"/>
          <w:szCs w:val="21"/>
        </w:rPr>
        <w:t>Lavillette D</w:t>
      </w:r>
      <w:r w:rsidRPr="00007F44">
        <w:rPr>
          <w:rFonts w:ascii="Book Antiqua" w:eastAsia="宋体" w:hAnsi="Book Antiqua" w:cs="宋体"/>
          <w:color w:val="000000"/>
          <w:sz w:val="21"/>
          <w:szCs w:val="21"/>
        </w:rPr>
        <w:t>, Morice Y, Germanidis G, Donot P, Soulier A, Pagkalos E, Sakellariou G, Intrator L, Bartosch B, Pawlotsky JM, Cosset FL. Human serum facilitates hepatitis C virus infection, and neutralizing responses inversely correlate with viral replication kinetics at the acute phase of hepatitis C virus infec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79</w:t>
      </w:r>
      <w:r w:rsidRPr="00007F44">
        <w:rPr>
          <w:rFonts w:ascii="Book Antiqua" w:eastAsia="宋体" w:hAnsi="Book Antiqua" w:cs="宋体"/>
          <w:color w:val="000000"/>
          <w:sz w:val="21"/>
          <w:szCs w:val="21"/>
        </w:rPr>
        <w:t>: 6023-6034 [PMID: 15857988 DOI: 10.1128/JVI.79.10.6023-6034.2005]</w:t>
      </w:r>
    </w:p>
    <w:p w14:paraId="3220613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6 </w:t>
      </w:r>
      <w:r w:rsidRPr="00007F44">
        <w:rPr>
          <w:rFonts w:ascii="Book Antiqua" w:eastAsia="宋体" w:hAnsi="Book Antiqua" w:cs="宋体"/>
          <w:b/>
          <w:bCs/>
          <w:color w:val="000000"/>
          <w:sz w:val="21"/>
          <w:szCs w:val="21"/>
        </w:rPr>
        <w:t>Barth H</w:t>
      </w:r>
      <w:r w:rsidRPr="00007F44">
        <w:rPr>
          <w:rFonts w:ascii="Book Antiqua" w:eastAsia="宋体" w:hAnsi="Book Antiqua" w:cs="宋体"/>
          <w:color w:val="000000"/>
          <w:sz w:val="21"/>
          <w:szCs w:val="21"/>
        </w:rPr>
        <w:t xml:space="preserve">, Schafer C, Adah MI, Zhang F, Linhardt RJ, Toyoda H, Kinoshita-Toyoda A, Toida T, Van Kuppevelt TH, Depla E, Von Weizsacker F, Blum HE, Baumert TF. Cellular binding of </w:t>
      </w:r>
      <w:r w:rsidRPr="00007F44">
        <w:rPr>
          <w:rFonts w:ascii="Book Antiqua" w:eastAsia="宋体" w:hAnsi="Book Antiqua" w:cs="宋体"/>
          <w:color w:val="000000"/>
          <w:sz w:val="21"/>
          <w:szCs w:val="21"/>
        </w:rPr>
        <w:lastRenderedPageBreak/>
        <w:t>hepatitis C virus envelope glycoprotein E2 requires cell surface heparan sulfate.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3; </w:t>
      </w:r>
      <w:r w:rsidRPr="00007F44">
        <w:rPr>
          <w:rFonts w:ascii="Book Antiqua" w:eastAsia="宋体" w:hAnsi="Book Antiqua" w:cs="宋体"/>
          <w:b/>
          <w:bCs/>
          <w:color w:val="000000"/>
          <w:sz w:val="21"/>
          <w:szCs w:val="21"/>
        </w:rPr>
        <w:t>278</w:t>
      </w:r>
      <w:r w:rsidRPr="00007F44">
        <w:rPr>
          <w:rFonts w:ascii="Book Antiqua" w:eastAsia="宋体" w:hAnsi="Book Antiqua" w:cs="宋体"/>
          <w:color w:val="000000"/>
          <w:sz w:val="21"/>
          <w:szCs w:val="21"/>
        </w:rPr>
        <w:t>: 41003-41012 [PMID: 12867431 DOI: 10.1074/jbc.M302267200]</w:t>
      </w:r>
    </w:p>
    <w:p w14:paraId="1F3EE0F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7 </w:t>
      </w:r>
      <w:r w:rsidRPr="00007F44">
        <w:rPr>
          <w:rFonts w:ascii="Book Antiqua" w:eastAsia="宋体" w:hAnsi="Book Antiqua" w:cs="宋体"/>
          <w:b/>
          <w:bCs/>
          <w:color w:val="000000"/>
          <w:sz w:val="21"/>
          <w:szCs w:val="21"/>
        </w:rPr>
        <w:t>Agnello V</w:t>
      </w:r>
      <w:r w:rsidRPr="00007F44">
        <w:rPr>
          <w:rFonts w:ascii="Book Antiqua" w:eastAsia="宋体" w:hAnsi="Book Antiqua" w:cs="宋体"/>
          <w:color w:val="000000"/>
          <w:sz w:val="21"/>
          <w:szCs w:val="21"/>
        </w:rPr>
        <w:t>, Abel G, Elfahal M, Knight GB, Zhang QX. Hepatitis C virus and other flaviviridae viruses enter cells via low density lipoprotein receptor.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1999; </w:t>
      </w:r>
      <w:r w:rsidRPr="00007F44">
        <w:rPr>
          <w:rFonts w:ascii="Book Antiqua" w:eastAsia="宋体" w:hAnsi="Book Antiqua" w:cs="宋体"/>
          <w:b/>
          <w:bCs/>
          <w:color w:val="000000"/>
          <w:sz w:val="21"/>
          <w:szCs w:val="21"/>
        </w:rPr>
        <w:t>96</w:t>
      </w:r>
      <w:r w:rsidRPr="00007F44">
        <w:rPr>
          <w:rFonts w:ascii="Book Antiqua" w:eastAsia="宋体" w:hAnsi="Book Antiqua" w:cs="宋体"/>
          <w:color w:val="000000"/>
          <w:sz w:val="21"/>
          <w:szCs w:val="21"/>
        </w:rPr>
        <w:t>: 12766-12771 [PMID: 10535997 DOI: 10.1073/pnas.96.22.12766]</w:t>
      </w:r>
    </w:p>
    <w:p w14:paraId="4A481C1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8 </w:t>
      </w:r>
      <w:r w:rsidRPr="00007F44">
        <w:rPr>
          <w:rFonts w:ascii="Book Antiqua" w:eastAsia="宋体" w:hAnsi="Book Antiqua" w:cs="宋体"/>
          <w:b/>
          <w:bCs/>
          <w:color w:val="000000"/>
          <w:sz w:val="21"/>
          <w:szCs w:val="21"/>
        </w:rPr>
        <w:t>Pileri P</w:t>
      </w:r>
      <w:r w:rsidRPr="00007F44">
        <w:rPr>
          <w:rFonts w:ascii="Book Antiqua" w:eastAsia="宋体" w:hAnsi="Book Antiqua" w:cs="宋体"/>
          <w:color w:val="000000"/>
          <w:sz w:val="21"/>
          <w:szCs w:val="21"/>
        </w:rPr>
        <w:t>, Uematsu Y, Campagnoli S, Galli G, Falugi F, Petracca R, Weiner AJ, Houghton M, Rosa D, Grandi G, Abrignani S. Binding of hepatitis C virus to CD81. </w:t>
      </w:r>
      <w:r w:rsidRPr="00007F44">
        <w:rPr>
          <w:rFonts w:ascii="Book Antiqua" w:eastAsia="宋体" w:hAnsi="Book Antiqua" w:cs="宋体"/>
          <w:i/>
          <w:iCs/>
          <w:color w:val="000000"/>
          <w:sz w:val="21"/>
          <w:szCs w:val="21"/>
        </w:rPr>
        <w:t>Science</w:t>
      </w:r>
      <w:r w:rsidRPr="00007F44">
        <w:rPr>
          <w:rFonts w:ascii="Book Antiqua" w:eastAsia="宋体" w:hAnsi="Book Antiqua" w:cs="宋体"/>
          <w:color w:val="000000"/>
          <w:sz w:val="21"/>
          <w:szCs w:val="21"/>
        </w:rPr>
        <w:t> 1998; </w:t>
      </w:r>
      <w:r w:rsidRPr="00007F44">
        <w:rPr>
          <w:rFonts w:ascii="Book Antiqua" w:eastAsia="宋体" w:hAnsi="Book Antiqua" w:cs="宋体"/>
          <w:b/>
          <w:bCs/>
          <w:color w:val="000000"/>
          <w:sz w:val="21"/>
          <w:szCs w:val="21"/>
        </w:rPr>
        <w:t>282</w:t>
      </w:r>
      <w:r w:rsidRPr="00007F44">
        <w:rPr>
          <w:rFonts w:ascii="Book Antiqua" w:eastAsia="宋体" w:hAnsi="Book Antiqua" w:cs="宋体"/>
          <w:color w:val="000000"/>
          <w:sz w:val="21"/>
          <w:szCs w:val="21"/>
        </w:rPr>
        <w:t>: 938-941 [PMID: 9794763 DOI: 10.1126/science.282.5390.938]</w:t>
      </w:r>
    </w:p>
    <w:p w14:paraId="4B6BAF4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29 </w:t>
      </w:r>
      <w:r w:rsidRPr="00007F44">
        <w:rPr>
          <w:rFonts w:ascii="Book Antiqua" w:eastAsia="宋体" w:hAnsi="Book Antiqua" w:cs="宋体"/>
          <w:b/>
          <w:bCs/>
          <w:color w:val="000000"/>
          <w:sz w:val="21"/>
          <w:szCs w:val="21"/>
        </w:rPr>
        <w:t>Scarselli E</w:t>
      </w:r>
      <w:r w:rsidRPr="00007F44">
        <w:rPr>
          <w:rFonts w:ascii="Book Antiqua" w:eastAsia="宋体" w:hAnsi="Book Antiqua" w:cs="宋体"/>
          <w:color w:val="000000"/>
          <w:sz w:val="21"/>
          <w:szCs w:val="21"/>
        </w:rPr>
        <w:t>, Ansuini H, Cerino R, Roccasecca RM, Acali S, Filocamo G, Traboni C, Nicosia A, Cortese R, Vitelli A. The human scavenger receptor class B type I is a novel candidate receptor for the hepatitis C virus. </w:t>
      </w:r>
      <w:r w:rsidRPr="00007F44">
        <w:rPr>
          <w:rFonts w:ascii="Book Antiqua" w:eastAsia="宋体" w:hAnsi="Book Antiqua" w:cs="宋体"/>
          <w:i/>
          <w:iCs/>
          <w:color w:val="000000"/>
          <w:sz w:val="21"/>
          <w:szCs w:val="21"/>
        </w:rPr>
        <w:t>EMBO J</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21</w:t>
      </w:r>
      <w:r w:rsidRPr="00007F44">
        <w:rPr>
          <w:rFonts w:ascii="Book Antiqua" w:eastAsia="宋体" w:hAnsi="Book Antiqua" w:cs="宋体"/>
          <w:color w:val="000000"/>
          <w:sz w:val="21"/>
          <w:szCs w:val="21"/>
        </w:rPr>
        <w:t>: 5017-5025 [PMID: 12356718 DOI: 10.1093/emboj/cdf529]</w:t>
      </w:r>
    </w:p>
    <w:p w14:paraId="7D30CED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0 </w:t>
      </w:r>
      <w:r w:rsidRPr="00007F44">
        <w:rPr>
          <w:rFonts w:ascii="Book Antiqua" w:eastAsia="宋体" w:hAnsi="Book Antiqua" w:cs="宋体"/>
          <w:b/>
          <w:bCs/>
          <w:color w:val="000000"/>
          <w:sz w:val="21"/>
          <w:szCs w:val="21"/>
        </w:rPr>
        <w:t>Evans MJ</w:t>
      </w:r>
      <w:r w:rsidRPr="00007F44">
        <w:rPr>
          <w:rFonts w:ascii="Book Antiqua" w:eastAsia="宋体" w:hAnsi="Book Antiqua" w:cs="宋体"/>
          <w:color w:val="000000"/>
          <w:sz w:val="21"/>
          <w:szCs w:val="21"/>
        </w:rPr>
        <w:t>, von Hahn T, Tscherne DM, Syder AJ, Panis M, Wölk B, Hatziioannou T, McKeating JA, Bieniasz PD, Rice CM. Claudin-1 is a hepatitis C virus co-receptor required for a late step in entry. </w:t>
      </w:r>
      <w:r w:rsidRPr="00007F44">
        <w:rPr>
          <w:rFonts w:ascii="Book Antiqua" w:eastAsia="宋体" w:hAnsi="Book Antiqua" w:cs="宋体"/>
          <w:i/>
          <w:iCs/>
          <w:color w:val="000000"/>
          <w:sz w:val="21"/>
          <w:szCs w:val="21"/>
        </w:rPr>
        <w:t>Nature</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446</w:t>
      </w:r>
      <w:r w:rsidRPr="00007F44">
        <w:rPr>
          <w:rFonts w:ascii="Book Antiqua" w:eastAsia="宋体" w:hAnsi="Book Antiqua" w:cs="宋体"/>
          <w:color w:val="000000"/>
          <w:sz w:val="21"/>
          <w:szCs w:val="21"/>
        </w:rPr>
        <w:t>: 801-805 [PMID: 17325668 DOI: 10.1038/nature05654]</w:t>
      </w:r>
    </w:p>
    <w:p w14:paraId="547D402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w:t>
      </w:r>
      <w:r w:rsidRPr="00007F44">
        <w:rPr>
          <w:rFonts w:ascii="Book Antiqua" w:hAnsi="Book Antiqua"/>
          <w:color w:val="000000"/>
          <w:sz w:val="21"/>
          <w:szCs w:val="21"/>
        </w:rPr>
        <w:t>1</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Ploss A</w:t>
      </w:r>
      <w:r w:rsidRPr="00007F44">
        <w:rPr>
          <w:rFonts w:ascii="Book Antiqua" w:hAnsi="Book Antiqua"/>
          <w:color w:val="000000"/>
          <w:sz w:val="21"/>
          <w:szCs w:val="21"/>
        </w:rPr>
        <w:t>, Evans MJ, Gaysinskaya VA, Panis M, You H, de Jong YP, Rice CM. Human occludin is a hepatitis C virus entry factor required for infection of mouse cells.</w:t>
      </w:r>
      <w:r w:rsidRPr="00007F44">
        <w:rPr>
          <w:rStyle w:val="apple-converted-space"/>
          <w:rFonts w:ascii="Book Antiqua" w:hAnsi="Book Antiqua"/>
          <w:color w:val="000000"/>
          <w:sz w:val="21"/>
          <w:szCs w:val="21"/>
        </w:rPr>
        <w:t> </w:t>
      </w:r>
      <w:r w:rsidRPr="00007F44">
        <w:rPr>
          <w:rFonts w:ascii="Book Antiqua" w:hAnsi="Book Antiqua"/>
          <w:i/>
          <w:iCs/>
          <w:color w:val="000000"/>
          <w:sz w:val="21"/>
          <w:szCs w:val="21"/>
        </w:rPr>
        <w:t>Nature</w:t>
      </w:r>
      <w:r w:rsidRPr="00007F44">
        <w:rPr>
          <w:rStyle w:val="apple-converted-space"/>
          <w:rFonts w:ascii="Book Antiqua" w:hAnsi="Book Antiqua"/>
          <w:color w:val="000000"/>
          <w:sz w:val="21"/>
          <w:szCs w:val="21"/>
        </w:rPr>
        <w:t> </w:t>
      </w:r>
      <w:r w:rsidRPr="00007F44">
        <w:rPr>
          <w:rFonts w:ascii="Book Antiqua" w:hAnsi="Book Antiqua"/>
          <w:color w:val="000000"/>
          <w:sz w:val="21"/>
          <w:szCs w:val="21"/>
        </w:rPr>
        <w:t>2009;</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457</w:t>
      </w:r>
      <w:r w:rsidRPr="00007F44">
        <w:rPr>
          <w:rFonts w:ascii="Book Antiqua" w:hAnsi="Book Antiqua"/>
          <w:color w:val="000000"/>
          <w:sz w:val="21"/>
          <w:szCs w:val="21"/>
        </w:rPr>
        <w:t>: 882-886 [PMID: 19182773 DOI: 10.1038/nature07684]</w:t>
      </w:r>
    </w:p>
    <w:p w14:paraId="64136E8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32 </w:t>
      </w:r>
      <w:r w:rsidRPr="00007F44">
        <w:rPr>
          <w:rFonts w:ascii="Book Antiqua" w:eastAsia="宋体" w:hAnsi="Book Antiqua" w:cs="宋体"/>
          <w:b/>
          <w:color w:val="000000"/>
          <w:sz w:val="21"/>
          <w:szCs w:val="21"/>
        </w:rPr>
        <w:t>Griffin BA</w:t>
      </w:r>
      <w:r w:rsidRPr="00007F44">
        <w:rPr>
          <w:rFonts w:ascii="Book Antiqua" w:eastAsia="宋体" w:hAnsi="Book Antiqua" w:cs="宋体"/>
          <w:color w:val="000000"/>
          <w:sz w:val="21"/>
          <w:szCs w:val="21"/>
        </w:rPr>
        <w:t xml:space="preserve">. Lipid metabolism. </w:t>
      </w:r>
      <w:r w:rsidRPr="00007F44">
        <w:rPr>
          <w:rFonts w:ascii="Book Antiqua" w:eastAsia="宋体" w:hAnsi="Book Antiqua" w:cs="宋体"/>
          <w:i/>
          <w:color w:val="000000"/>
          <w:sz w:val="21"/>
          <w:szCs w:val="21"/>
        </w:rPr>
        <w:t>Surgery</w:t>
      </w:r>
      <w:r w:rsidRPr="00007F44">
        <w:rPr>
          <w:rFonts w:ascii="Book Antiqua" w:eastAsia="宋体" w:hAnsi="Book Antiqua" w:cs="宋体"/>
          <w:color w:val="000000"/>
          <w:sz w:val="21"/>
          <w:szCs w:val="21"/>
        </w:rPr>
        <w:t xml:space="preserve"> (Oxford) 2013; </w:t>
      </w:r>
      <w:r w:rsidRPr="00007F44">
        <w:rPr>
          <w:rFonts w:ascii="Book Antiqua" w:eastAsia="宋体" w:hAnsi="Book Antiqua" w:cs="宋体"/>
          <w:b/>
          <w:color w:val="000000"/>
          <w:sz w:val="21"/>
          <w:szCs w:val="21"/>
        </w:rPr>
        <w:t>31</w:t>
      </w:r>
      <w:r w:rsidRPr="00007F44">
        <w:rPr>
          <w:rFonts w:ascii="Book Antiqua" w:eastAsia="宋体" w:hAnsi="Book Antiqua" w:cs="宋体"/>
          <w:color w:val="000000"/>
          <w:sz w:val="21"/>
          <w:szCs w:val="21"/>
        </w:rPr>
        <w:t>: 267-272 [DOI: 10.1016/j.mpsur.2013.04.006]</w:t>
      </w:r>
    </w:p>
    <w:p w14:paraId="5884717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3 </w:t>
      </w:r>
      <w:r w:rsidRPr="00007F44">
        <w:rPr>
          <w:rFonts w:ascii="Book Antiqua" w:eastAsia="宋体" w:hAnsi="Book Antiqua" w:cs="宋体"/>
          <w:b/>
          <w:bCs/>
          <w:color w:val="000000"/>
          <w:sz w:val="21"/>
          <w:szCs w:val="21"/>
        </w:rPr>
        <w:t>Chappell DA</w:t>
      </w:r>
      <w:r w:rsidRPr="00007F44">
        <w:rPr>
          <w:rFonts w:ascii="Book Antiqua" w:eastAsia="宋体" w:hAnsi="Book Antiqua" w:cs="宋体"/>
          <w:color w:val="000000"/>
          <w:sz w:val="21"/>
          <w:szCs w:val="21"/>
        </w:rPr>
        <w:t>, Medh JD. Receptor-mediated mechanisms of lipoprotein remnant catabolism. </w:t>
      </w:r>
      <w:r w:rsidRPr="00007F44">
        <w:rPr>
          <w:rFonts w:ascii="Book Antiqua" w:eastAsia="宋体" w:hAnsi="Book Antiqua" w:cs="宋体"/>
          <w:i/>
          <w:iCs/>
          <w:color w:val="000000"/>
          <w:sz w:val="21"/>
          <w:szCs w:val="21"/>
        </w:rPr>
        <w:t>Prog Lipid Res</w:t>
      </w:r>
      <w:r w:rsidRPr="00007F44">
        <w:rPr>
          <w:rFonts w:ascii="Book Antiqua" w:eastAsia="宋体" w:hAnsi="Book Antiqua" w:cs="宋体"/>
          <w:color w:val="000000"/>
          <w:sz w:val="21"/>
          <w:szCs w:val="21"/>
        </w:rPr>
        <w:t> 1998; </w:t>
      </w:r>
      <w:r w:rsidRPr="00007F44">
        <w:rPr>
          <w:rFonts w:ascii="Book Antiqua" w:eastAsia="宋体" w:hAnsi="Book Antiqua" w:cs="宋体"/>
          <w:b/>
          <w:bCs/>
          <w:color w:val="000000"/>
          <w:sz w:val="21"/>
          <w:szCs w:val="21"/>
        </w:rPr>
        <w:t>37</w:t>
      </w:r>
      <w:r w:rsidRPr="00007F44">
        <w:rPr>
          <w:rFonts w:ascii="Book Antiqua" w:eastAsia="宋体" w:hAnsi="Book Antiqua" w:cs="宋体"/>
          <w:color w:val="000000"/>
          <w:sz w:val="21"/>
          <w:szCs w:val="21"/>
        </w:rPr>
        <w:t>: 393-422 [PMID: 10209655]</w:t>
      </w:r>
    </w:p>
    <w:p w14:paraId="6C0180B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4 </w:t>
      </w:r>
      <w:r w:rsidRPr="00007F44">
        <w:rPr>
          <w:rFonts w:ascii="Book Antiqua" w:eastAsia="宋体" w:hAnsi="Book Antiqua" w:cs="宋体"/>
          <w:b/>
          <w:bCs/>
          <w:color w:val="000000"/>
          <w:sz w:val="21"/>
          <w:szCs w:val="21"/>
        </w:rPr>
        <w:t>Mead JR</w:t>
      </w:r>
      <w:r w:rsidRPr="00007F44">
        <w:rPr>
          <w:rFonts w:ascii="Book Antiqua" w:eastAsia="宋体" w:hAnsi="Book Antiqua" w:cs="宋体"/>
          <w:color w:val="000000"/>
          <w:sz w:val="21"/>
          <w:szCs w:val="21"/>
        </w:rPr>
        <w:t>, Irvine SA, Ramji DP. Lipoprotein lipase: structure, function, regulation, and role in disease. </w:t>
      </w:r>
      <w:r w:rsidRPr="00007F44">
        <w:rPr>
          <w:rFonts w:ascii="Book Antiqua" w:eastAsia="宋体" w:hAnsi="Book Antiqua" w:cs="宋体"/>
          <w:i/>
          <w:iCs/>
          <w:color w:val="000000"/>
          <w:sz w:val="21"/>
          <w:szCs w:val="21"/>
        </w:rPr>
        <w:t xml:space="preserve">J Mol Med </w:t>
      </w:r>
      <w:r w:rsidRPr="00007F44">
        <w:rPr>
          <w:rFonts w:ascii="Book Antiqua" w:eastAsia="宋体" w:hAnsi="Book Antiqua" w:cs="宋体"/>
          <w:iCs/>
          <w:color w:val="000000"/>
          <w:sz w:val="21"/>
          <w:szCs w:val="21"/>
        </w:rPr>
        <w:t>(Berl)</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753-769 [PMID: 12483461 DOI: 10.1007/s00109-002-0384-9]</w:t>
      </w:r>
    </w:p>
    <w:p w14:paraId="10B436A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5 </w:t>
      </w:r>
      <w:r w:rsidRPr="00007F44">
        <w:rPr>
          <w:rFonts w:ascii="Book Antiqua" w:eastAsia="宋体" w:hAnsi="Book Antiqua" w:cs="宋体"/>
          <w:b/>
          <w:bCs/>
          <w:color w:val="000000"/>
          <w:sz w:val="21"/>
          <w:szCs w:val="21"/>
        </w:rPr>
        <w:t>Rosenson RS</w:t>
      </w:r>
      <w:r w:rsidRPr="00007F44">
        <w:rPr>
          <w:rFonts w:ascii="Book Antiqua" w:eastAsia="宋体" w:hAnsi="Book Antiqua" w:cs="宋体"/>
          <w:color w:val="000000"/>
          <w:sz w:val="21"/>
          <w:szCs w:val="21"/>
        </w:rPr>
        <w:t>, Brewer HB, Davidson WS, Fayad ZA, Fuster V, Goldstein J, Hellerstein M, Jiang XC, Phillips MC, Rader DJ, Remaley AT, Rothblat GH, Tall AR, Yvan-Charvet L. Cholesterol efflux and atheroprotection: advancing the concept of reverse cholesterol transport. </w:t>
      </w:r>
      <w:r w:rsidRPr="00007F44">
        <w:rPr>
          <w:rFonts w:ascii="Book Antiqua" w:eastAsia="宋体" w:hAnsi="Book Antiqua" w:cs="宋体"/>
          <w:i/>
          <w:iCs/>
          <w:color w:val="000000"/>
          <w:sz w:val="21"/>
          <w:szCs w:val="21"/>
        </w:rPr>
        <w:t>Circulation</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125</w:t>
      </w:r>
      <w:r w:rsidRPr="00007F44">
        <w:rPr>
          <w:rFonts w:ascii="Book Antiqua" w:eastAsia="宋体" w:hAnsi="Book Antiqua" w:cs="宋体"/>
          <w:color w:val="000000"/>
          <w:sz w:val="21"/>
          <w:szCs w:val="21"/>
        </w:rPr>
        <w:t>: 1905-1919 [PMID: 22508840 DOI: 10.1161/CIRCULATIONAHA.111.066589]</w:t>
      </w:r>
    </w:p>
    <w:p w14:paraId="6CA0E79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6 </w:t>
      </w:r>
      <w:r w:rsidRPr="00007F44">
        <w:rPr>
          <w:rFonts w:ascii="Book Antiqua" w:eastAsia="宋体" w:hAnsi="Book Antiqua" w:cs="宋体"/>
          <w:b/>
          <w:bCs/>
          <w:color w:val="000000"/>
          <w:sz w:val="21"/>
          <w:szCs w:val="21"/>
        </w:rPr>
        <w:t>Brown WV</w:t>
      </w:r>
      <w:r w:rsidRPr="00007F44">
        <w:rPr>
          <w:rFonts w:ascii="Book Antiqua" w:eastAsia="宋体" w:hAnsi="Book Antiqua" w:cs="宋体"/>
          <w:color w:val="000000"/>
          <w:sz w:val="21"/>
          <w:szCs w:val="21"/>
        </w:rPr>
        <w:t>. High-density lipoprotein and transport of cholesterol and triglyceride in blood. </w:t>
      </w:r>
      <w:r w:rsidRPr="00007F44">
        <w:rPr>
          <w:rFonts w:ascii="Book Antiqua" w:eastAsia="宋体" w:hAnsi="Book Antiqua" w:cs="宋体"/>
          <w:i/>
          <w:iCs/>
          <w:color w:val="000000"/>
          <w:sz w:val="21"/>
          <w:szCs w:val="21"/>
        </w:rPr>
        <w:t>J Clin Lipid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1</w:t>
      </w:r>
      <w:r w:rsidRPr="00007F44">
        <w:rPr>
          <w:rFonts w:ascii="Book Antiqua" w:eastAsia="宋体" w:hAnsi="Book Antiqua" w:cs="宋体"/>
          <w:color w:val="000000"/>
          <w:sz w:val="21"/>
          <w:szCs w:val="21"/>
        </w:rPr>
        <w:t>: 7-19 [PMID: 21291664 DOI: 10.1016/j.jacl.2007.02.001]</w:t>
      </w:r>
    </w:p>
    <w:p w14:paraId="73E1D75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7 </w:t>
      </w:r>
      <w:r w:rsidRPr="00007F44">
        <w:rPr>
          <w:rFonts w:ascii="Book Antiqua" w:eastAsia="宋体" w:hAnsi="Book Antiqua" w:cs="宋体"/>
          <w:b/>
          <w:bCs/>
          <w:color w:val="000000"/>
          <w:sz w:val="21"/>
          <w:szCs w:val="21"/>
        </w:rPr>
        <w:t>Serfaty L</w:t>
      </w:r>
      <w:r w:rsidRPr="00007F44">
        <w:rPr>
          <w:rFonts w:ascii="Book Antiqua" w:eastAsia="宋体" w:hAnsi="Book Antiqua" w:cs="宋体"/>
          <w:color w:val="000000"/>
          <w:sz w:val="21"/>
          <w:szCs w:val="21"/>
        </w:rPr>
        <w:t>, Andreani T, Giral P, Carbonell N, Chazouillères O, Poupon R. Hepatitis C virus induced hypobetalipoproteinemia: a possible mechanism for steatosis in chronic hepatitis C.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01; </w:t>
      </w:r>
      <w:r w:rsidRPr="00007F44">
        <w:rPr>
          <w:rFonts w:ascii="Book Antiqua" w:eastAsia="宋体" w:hAnsi="Book Antiqua" w:cs="宋体"/>
          <w:b/>
          <w:bCs/>
          <w:color w:val="000000"/>
          <w:sz w:val="21"/>
          <w:szCs w:val="21"/>
        </w:rPr>
        <w:t>34</w:t>
      </w:r>
      <w:r w:rsidRPr="00007F44">
        <w:rPr>
          <w:rFonts w:ascii="Book Antiqua" w:eastAsia="宋体" w:hAnsi="Book Antiqua" w:cs="宋体"/>
          <w:color w:val="000000"/>
          <w:sz w:val="21"/>
          <w:szCs w:val="21"/>
        </w:rPr>
        <w:t>: 428-434 [PMID: 11322205]</w:t>
      </w:r>
    </w:p>
    <w:p w14:paraId="3A0FCB2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38 </w:t>
      </w:r>
      <w:r w:rsidRPr="00007F44">
        <w:rPr>
          <w:rFonts w:ascii="Book Antiqua" w:eastAsia="宋体" w:hAnsi="Book Antiqua" w:cs="宋体"/>
          <w:b/>
          <w:bCs/>
          <w:color w:val="000000"/>
          <w:sz w:val="21"/>
          <w:szCs w:val="21"/>
        </w:rPr>
        <w:t>Siagris D</w:t>
      </w:r>
      <w:r w:rsidRPr="00007F44">
        <w:rPr>
          <w:rFonts w:ascii="Book Antiqua" w:eastAsia="宋体" w:hAnsi="Book Antiqua" w:cs="宋体"/>
          <w:color w:val="000000"/>
          <w:sz w:val="21"/>
          <w:szCs w:val="21"/>
        </w:rPr>
        <w:t>, Christofidou M, Theocharis GJ, Pagoni N, Papadimitriou C, Lekkou A, Thomopoulos K, Starakis I, Tsamandas AC, Labropoulou-Karatza C. Serum lipid pattern in chronic hepatitis C: histological and virological correlations. </w:t>
      </w:r>
      <w:r w:rsidRPr="00007F44">
        <w:rPr>
          <w:rFonts w:ascii="Book Antiqua" w:eastAsia="宋体" w:hAnsi="Book Antiqua" w:cs="宋体"/>
          <w:i/>
          <w:iCs/>
          <w:color w:val="000000"/>
          <w:sz w:val="21"/>
          <w:szCs w:val="21"/>
        </w:rPr>
        <w:t>J Viral Hepat</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13</w:t>
      </w:r>
      <w:r w:rsidRPr="00007F44">
        <w:rPr>
          <w:rFonts w:ascii="Book Antiqua" w:eastAsia="宋体" w:hAnsi="Book Antiqua" w:cs="宋体"/>
          <w:color w:val="000000"/>
          <w:sz w:val="21"/>
          <w:szCs w:val="21"/>
        </w:rPr>
        <w:t>: 56-61 [PMID: 16364083 DOI: 10.1111/j.1365-2893.2005.00655.x]</w:t>
      </w:r>
    </w:p>
    <w:p w14:paraId="0AF14BD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39 </w:t>
      </w:r>
      <w:r w:rsidRPr="00007F44">
        <w:rPr>
          <w:rFonts w:ascii="Book Antiqua" w:eastAsia="宋体" w:hAnsi="Book Antiqua" w:cs="宋体"/>
          <w:b/>
          <w:bCs/>
          <w:color w:val="000000"/>
          <w:sz w:val="21"/>
          <w:szCs w:val="21"/>
        </w:rPr>
        <w:t>Poynard T</w:t>
      </w:r>
      <w:r w:rsidRPr="00007F44">
        <w:rPr>
          <w:rFonts w:ascii="Book Antiqua" w:eastAsia="宋体" w:hAnsi="Book Antiqua" w:cs="宋体"/>
          <w:color w:val="000000"/>
          <w:sz w:val="21"/>
          <w:szCs w:val="21"/>
        </w:rPr>
        <w:t>, Ratziu V, McHutchison J, Manns M, Goodman Z, Zeuzem S, Younossi Z, Albrecht J. Effect of treatment with peginterferon or interferon alfa-2b and ribavirin on steatosis in patients infected with hepatitis C.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3; </w:t>
      </w:r>
      <w:r w:rsidRPr="00007F44">
        <w:rPr>
          <w:rFonts w:ascii="Book Antiqua" w:eastAsia="宋体" w:hAnsi="Book Antiqua" w:cs="宋体"/>
          <w:b/>
          <w:bCs/>
          <w:color w:val="000000"/>
          <w:sz w:val="21"/>
          <w:szCs w:val="21"/>
        </w:rPr>
        <w:t>38</w:t>
      </w:r>
      <w:r w:rsidRPr="00007F44">
        <w:rPr>
          <w:rFonts w:ascii="Book Antiqua" w:eastAsia="宋体" w:hAnsi="Book Antiqua" w:cs="宋体"/>
          <w:color w:val="000000"/>
          <w:sz w:val="21"/>
          <w:szCs w:val="21"/>
        </w:rPr>
        <w:t>: 75-85 [PMID: 12829989 DOI: 10.1053/jhep.2003.50267]</w:t>
      </w:r>
    </w:p>
    <w:p w14:paraId="65F76B8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0 </w:t>
      </w:r>
      <w:r w:rsidRPr="00007F44">
        <w:rPr>
          <w:rFonts w:ascii="Book Antiqua" w:eastAsia="宋体" w:hAnsi="Book Antiqua" w:cs="宋体"/>
          <w:b/>
          <w:bCs/>
          <w:color w:val="000000"/>
          <w:sz w:val="21"/>
          <w:szCs w:val="21"/>
        </w:rPr>
        <w:t>Walters KA</w:t>
      </w:r>
      <w:r w:rsidRPr="00007F44">
        <w:rPr>
          <w:rFonts w:ascii="Book Antiqua" w:eastAsia="宋体" w:hAnsi="Book Antiqua" w:cs="宋体"/>
          <w:color w:val="000000"/>
          <w:sz w:val="21"/>
          <w:szCs w:val="21"/>
        </w:rPr>
        <w:t>, Joyce MA, Thompson JC, Smith MW, Yeh MM, Proll S, Zhu LF, Gao TJ, Kneteman NM, Tyrrell DL, Katze MG. Host-specific response to HCV infection in the chimeric SCID-beige/Alb-uPA mouse model: role of the innate antiviral immune response. </w:t>
      </w:r>
      <w:r w:rsidRPr="00007F44">
        <w:rPr>
          <w:rFonts w:ascii="Book Antiqua" w:eastAsia="宋体" w:hAnsi="Book Antiqua" w:cs="宋体"/>
          <w:i/>
          <w:iCs/>
          <w:color w:val="000000"/>
          <w:sz w:val="21"/>
          <w:szCs w:val="21"/>
        </w:rPr>
        <w:t>PLoS Pathog</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2</w:t>
      </w:r>
      <w:r w:rsidRPr="00007F44">
        <w:rPr>
          <w:rFonts w:ascii="Book Antiqua" w:eastAsia="宋体" w:hAnsi="Book Antiqua" w:cs="宋体"/>
          <w:color w:val="000000"/>
          <w:sz w:val="21"/>
          <w:szCs w:val="21"/>
        </w:rPr>
        <w:t>: e59 [PMID: 16789836 DOI: 10.1371/journal.ppat.0020059]</w:t>
      </w:r>
    </w:p>
    <w:p w14:paraId="5FE597A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1 </w:t>
      </w:r>
      <w:r w:rsidRPr="00007F44">
        <w:rPr>
          <w:rFonts w:ascii="Book Antiqua" w:eastAsia="宋体" w:hAnsi="Book Antiqua" w:cs="宋体"/>
          <w:b/>
          <w:bCs/>
          <w:color w:val="000000"/>
          <w:sz w:val="21"/>
          <w:szCs w:val="21"/>
        </w:rPr>
        <w:t>Su AI</w:t>
      </w:r>
      <w:r w:rsidRPr="00007F44">
        <w:rPr>
          <w:rFonts w:ascii="Book Antiqua" w:eastAsia="宋体" w:hAnsi="Book Antiqua" w:cs="宋体"/>
          <w:color w:val="000000"/>
          <w:sz w:val="21"/>
          <w:szCs w:val="21"/>
        </w:rPr>
        <w:t>, Pezacki JP, Wodicka L, Brideau AD, Supekova L, Thimme R, Wieland S, Bukh J, Purcell RH, Schultz PG, Chisari FV. Genomic analysis of the host response to hepatitis C virus infection.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99</w:t>
      </w:r>
      <w:r w:rsidRPr="00007F44">
        <w:rPr>
          <w:rFonts w:ascii="Book Antiqua" w:eastAsia="宋体" w:hAnsi="Book Antiqua" w:cs="宋体"/>
          <w:color w:val="000000"/>
          <w:sz w:val="21"/>
          <w:szCs w:val="21"/>
        </w:rPr>
        <w:t>: 15669-15674 [PMID: 12441396 DOI: 10.1073/pnas.202608199]</w:t>
      </w:r>
    </w:p>
    <w:p w14:paraId="05F89C1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2 </w:t>
      </w:r>
      <w:r w:rsidRPr="00007F44">
        <w:rPr>
          <w:rFonts w:ascii="Book Antiqua" w:eastAsia="宋体" w:hAnsi="Book Antiqua" w:cs="宋体"/>
          <w:b/>
          <w:bCs/>
          <w:color w:val="000000"/>
          <w:sz w:val="21"/>
          <w:szCs w:val="21"/>
        </w:rPr>
        <w:t>Gopal K</w:t>
      </w:r>
      <w:r w:rsidRPr="00007F44">
        <w:rPr>
          <w:rFonts w:ascii="Book Antiqua" w:eastAsia="宋体" w:hAnsi="Book Antiqua" w:cs="宋体"/>
          <w:color w:val="000000"/>
          <w:sz w:val="21"/>
          <w:szCs w:val="21"/>
        </w:rPr>
        <w:t>, Johnson TC, Gopal S, Walfish A, Bang CT, Suwandhi P, Pena-Sahdala HN, Clain DJ, Bodenheimer HC, Min AD. Correlation between beta-lipoprotein levels and outcome of hepatitis C treatment.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44</w:t>
      </w:r>
      <w:r w:rsidRPr="00007F44">
        <w:rPr>
          <w:rFonts w:ascii="Book Antiqua" w:eastAsia="宋体" w:hAnsi="Book Antiqua" w:cs="宋体"/>
          <w:color w:val="000000"/>
          <w:sz w:val="21"/>
          <w:szCs w:val="21"/>
        </w:rPr>
        <w:t>: 335-340 [PMID: 16871569 DOI: 10.1002/hep.21261]</w:t>
      </w:r>
    </w:p>
    <w:p w14:paraId="2D88184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3 </w:t>
      </w:r>
      <w:r w:rsidRPr="00007F44">
        <w:rPr>
          <w:rFonts w:ascii="Book Antiqua" w:eastAsia="宋体" w:hAnsi="Book Antiqua" w:cs="宋体"/>
          <w:b/>
          <w:bCs/>
          <w:color w:val="000000"/>
          <w:sz w:val="21"/>
          <w:szCs w:val="21"/>
        </w:rPr>
        <w:t>Ikeda M</w:t>
      </w:r>
      <w:r w:rsidRPr="00007F44">
        <w:rPr>
          <w:rFonts w:ascii="Book Antiqua" w:eastAsia="宋体" w:hAnsi="Book Antiqua" w:cs="宋体"/>
          <w:color w:val="000000"/>
          <w:sz w:val="21"/>
          <w:szCs w:val="21"/>
        </w:rPr>
        <w:t>, Abe K, Yamada M, Dansako H, Naka K, Kato N. Different anti-HCV profiles of statins and their potential for combination therapy with interfero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44</w:t>
      </w:r>
      <w:r w:rsidRPr="00007F44">
        <w:rPr>
          <w:rFonts w:ascii="Book Antiqua" w:eastAsia="宋体" w:hAnsi="Book Antiqua" w:cs="宋体"/>
          <w:color w:val="000000"/>
          <w:sz w:val="21"/>
          <w:szCs w:val="21"/>
        </w:rPr>
        <w:t>: 117-125 [PMID: 16799963 DOI: 10.1002/hep.21232]</w:t>
      </w:r>
    </w:p>
    <w:p w14:paraId="59196A4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4 </w:t>
      </w:r>
      <w:r w:rsidRPr="00007F44">
        <w:rPr>
          <w:rFonts w:ascii="Book Antiqua" w:eastAsia="宋体" w:hAnsi="Book Antiqua" w:cs="宋体"/>
          <w:b/>
          <w:bCs/>
          <w:color w:val="000000"/>
          <w:sz w:val="21"/>
          <w:szCs w:val="21"/>
        </w:rPr>
        <w:t>Delang L</w:t>
      </w:r>
      <w:r w:rsidRPr="00007F44">
        <w:rPr>
          <w:rFonts w:ascii="Book Antiqua" w:eastAsia="宋体" w:hAnsi="Book Antiqua" w:cs="宋体"/>
          <w:color w:val="000000"/>
          <w:sz w:val="21"/>
          <w:szCs w:val="21"/>
        </w:rPr>
        <w:t>, Paeshuyse J, Vliegen I, Leyssen P, Obeid S, Durantel D, Zoulim F, Op de Beeck A, Neyts J. Statins potentiate the in vitro anti-hepatitis C virus activity of selective hepatitis C virus inhibitors and delay or prevent resistance development.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50</w:t>
      </w:r>
      <w:r w:rsidRPr="00007F44">
        <w:rPr>
          <w:rFonts w:ascii="Book Antiqua" w:eastAsia="宋体" w:hAnsi="Book Antiqua" w:cs="宋体"/>
          <w:color w:val="000000"/>
          <w:sz w:val="21"/>
          <w:szCs w:val="21"/>
        </w:rPr>
        <w:t>: 6-16 [PMID: 19437494 DOI: 10.1002/hep.22916]</w:t>
      </w:r>
    </w:p>
    <w:p w14:paraId="3F0E64D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5 </w:t>
      </w:r>
      <w:r w:rsidRPr="00007F44">
        <w:rPr>
          <w:rFonts w:ascii="Book Antiqua" w:eastAsia="宋体" w:hAnsi="Book Antiqua" w:cs="宋体"/>
          <w:b/>
          <w:bCs/>
          <w:color w:val="000000"/>
          <w:sz w:val="21"/>
          <w:szCs w:val="21"/>
        </w:rPr>
        <w:t>Milazzo L</w:t>
      </w:r>
      <w:r w:rsidRPr="00007F44">
        <w:rPr>
          <w:rFonts w:ascii="Book Antiqua" w:eastAsia="宋体" w:hAnsi="Book Antiqua" w:cs="宋体"/>
          <w:color w:val="000000"/>
          <w:sz w:val="21"/>
          <w:szCs w:val="21"/>
        </w:rPr>
        <w:t>, Meroni L, Galazzi M, Cesari M, Caramma I, Marchetti G, Galli M, Antinori S. Does fluvastatin favour HCV replication in vivo? A pilot study on HIV-HCV coinfected patients. </w:t>
      </w:r>
      <w:r w:rsidRPr="00007F44">
        <w:rPr>
          <w:rFonts w:ascii="Book Antiqua" w:eastAsia="宋体" w:hAnsi="Book Antiqua" w:cs="宋体"/>
          <w:i/>
          <w:iCs/>
          <w:color w:val="000000"/>
          <w:sz w:val="21"/>
          <w:szCs w:val="21"/>
        </w:rPr>
        <w:t>J Viral Hepat</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16</w:t>
      </w:r>
      <w:r w:rsidRPr="00007F44">
        <w:rPr>
          <w:rFonts w:ascii="Book Antiqua" w:eastAsia="宋体" w:hAnsi="Book Antiqua" w:cs="宋体"/>
          <w:color w:val="000000"/>
          <w:sz w:val="21"/>
          <w:szCs w:val="21"/>
        </w:rPr>
        <w:t>: 479-484 [PMID: 19215577 DOI: 10.1111/j.1365-2893.2009.01104.x]</w:t>
      </w:r>
    </w:p>
    <w:p w14:paraId="263F06B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6 </w:t>
      </w:r>
      <w:r w:rsidRPr="00007F44">
        <w:rPr>
          <w:rFonts w:ascii="Book Antiqua" w:eastAsia="宋体" w:hAnsi="Book Antiqua" w:cs="宋体"/>
          <w:b/>
          <w:bCs/>
          <w:color w:val="000000"/>
          <w:sz w:val="21"/>
          <w:szCs w:val="21"/>
        </w:rPr>
        <w:t>O'Leary JG</w:t>
      </w:r>
      <w:r w:rsidRPr="00007F44">
        <w:rPr>
          <w:rFonts w:ascii="Book Antiqua" w:eastAsia="宋体" w:hAnsi="Book Antiqua" w:cs="宋体"/>
          <w:color w:val="000000"/>
          <w:sz w:val="21"/>
          <w:szCs w:val="21"/>
        </w:rPr>
        <w:t>, Chan JL, McMahon CM, Chung RT. Atorvastatin does not exhibit antiviral activity against HCV at conventional doses: a pilot clinical trial.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45</w:t>
      </w:r>
      <w:r w:rsidRPr="00007F44">
        <w:rPr>
          <w:rFonts w:ascii="Book Antiqua" w:eastAsia="宋体" w:hAnsi="Book Antiqua" w:cs="宋体"/>
          <w:color w:val="000000"/>
          <w:sz w:val="21"/>
          <w:szCs w:val="21"/>
        </w:rPr>
        <w:t>: 895-898 [PMID: 17393518 DOI: 10.1002/hep.21554]</w:t>
      </w:r>
    </w:p>
    <w:p w14:paraId="5AF14AF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7 </w:t>
      </w:r>
      <w:r w:rsidRPr="00007F44">
        <w:rPr>
          <w:rFonts w:ascii="Book Antiqua" w:eastAsia="宋体" w:hAnsi="Book Antiqua" w:cs="宋体"/>
          <w:b/>
          <w:bCs/>
          <w:color w:val="000000"/>
          <w:sz w:val="21"/>
          <w:szCs w:val="21"/>
        </w:rPr>
        <w:t>Bader T</w:t>
      </w:r>
      <w:r w:rsidRPr="00007F44">
        <w:rPr>
          <w:rFonts w:ascii="Book Antiqua" w:eastAsia="宋体" w:hAnsi="Book Antiqua" w:cs="宋体"/>
          <w:color w:val="000000"/>
          <w:sz w:val="21"/>
          <w:szCs w:val="21"/>
        </w:rPr>
        <w:t>, Fazili J, Madhoun M, Aston C, Hughes D, Rizvi S, Seres K, Hasan M. Fluvastatin inhibits hepatitis C replication in humans. </w:t>
      </w:r>
      <w:r w:rsidRPr="00007F44">
        <w:rPr>
          <w:rFonts w:ascii="Book Antiqua" w:eastAsia="宋体" w:hAnsi="Book Antiqua" w:cs="宋体"/>
          <w:i/>
          <w:iCs/>
          <w:color w:val="000000"/>
          <w:sz w:val="21"/>
          <w:szCs w:val="21"/>
        </w:rPr>
        <w:t>Am J Gastroente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103</w:t>
      </w:r>
      <w:r w:rsidRPr="00007F44">
        <w:rPr>
          <w:rFonts w:ascii="Book Antiqua" w:eastAsia="宋体" w:hAnsi="Book Antiqua" w:cs="宋体"/>
          <w:color w:val="000000"/>
          <w:sz w:val="21"/>
          <w:szCs w:val="21"/>
        </w:rPr>
        <w:t>: 1383-1389 [PMID: 18410471 DOI: 10.1111/j.1572-0241.2008.01876.x]</w:t>
      </w:r>
    </w:p>
    <w:p w14:paraId="75D586D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48 </w:t>
      </w:r>
      <w:r w:rsidRPr="00007F44">
        <w:rPr>
          <w:rFonts w:ascii="Book Antiqua" w:eastAsia="宋体" w:hAnsi="Book Antiqua" w:cs="宋体"/>
          <w:b/>
          <w:bCs/>
          <w:color w:val="000000"/>
          <w:sz w:val="21"/>
          <w:szCs w:val="21"/>
        </w:rPr>
        <w:t>Forde KA</w:t>
      </w:r>
      <w:r w:rsidRPr="00007F44">
        <w:rPr>
          <w:rFonts w:ascii="Book Antiqua" w:eastAsia="宋体" w:hAnsi="Book Antiqua" w:cs="宋体"/>
          <w:color w:val="000000"/>
          <w:sz w:val="21"/>
          <w:szCs w:val="21"/>
        </w:rPr>
        <w:t>, Law C, O'Flynn R, Kaplan DE. Do statins reduce hepatitis C RNA titers during routine clinical use? </w:t>
      </w:r>
      <w:r w:rsidRPr="00007F44">
        <w:rPr>
          <w:rFonts w:ascii="Book Antiqua" w:eastAsia="宋体" w:hAnsi="Book Antiqua" w:cs="宋体"/>
          <w:i/>
          <w:iCs/>
          <w:color w:val="000000"/>
          <w:sz w:val="21"/>
          <w:szCs w:val="21"/>
        </w:rPr>
        <w:t>World J Gastroenterol</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15</w:t>
      </w:r>
      <w:r w:rsidRPr="00007F44">
        <w:rPr>
          <w:rFonts w:ascii="Book Antiqua" w:eastAsia="宋体" w:hAnsi="Book Antiqua" w:cs="宋体"/>
          <w:color w:val="000000"/>
          <w:sz w:val="21"/>
          <w:szCs w:val="21"/>
        </w:rPr>
        <w:t>: 5020-5027 [PMID: 19859994]</w:t>
      </w:r>
    </w:p>
    <w:p w14:paraId="1BA3179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49 </w:t>
      </w:r>
      <w:r w:rsidRPr="00007F44">
        <w:rPr>
          <w:rFonts w:ascii="Book Antiqua" w:eastAsia="宋体" w:hAnsi="Book Antiqua" w:cs="宋体"/>
          <w:b/>
          <w:bCs/>
          <w:color w:val="000000"/>
          <w:sz w:val="21"/>
          <w:szCs w:val="21"/>
        </w:rPr>
        <w:t>Milazzo L</w:t>
      </w:r>
      <w:r w:rsidRPr="00007F44">
        <w:rPr>
          <w:rFonts w:ascii="Book Antiqua" w:eastAsia="宋体" w:hAnsi="Book Antiqua" w:cs="宋体"/>
          <w:color w:val="000000"/>
          <w:sz w:val="21"/>
          <w:szCs w:val="21"/>
        </w:rPr>
        <w:t>, Caramma I, Mazzali C, Cesari M, Olivetti M, Galli M, Antinori S. Fluvastatin as an adjuvant to pegylated interferon and ribavirin in HIV/hepatitis C virus genotype 1 co-infected patients: an open-label randomized controlled study. </w:t>
      </w:r>
      <w:r w:rsidRPr="00007F44">
        <w:rPr>
          <w:rFonts w:ascii="Book Antiqua" w:eastAsia="宋体" w:hAnsi="Book Antiqua" w:cs="宋体"/>
          <w:i/>
          <w:iCs/>
          <w:color w:val="000000"/>
          <w:sz w:val="21"/>
          <w:szCs w:val="21"/>
        </w:rPr>
        <w:t>J Antimicrob Chemother</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65</w:t>
      </w:r>
      <w:r w:rsidRPr="00007F44">
        <w:rPr>
          <w:rFonts w:ascii="Book Antiqua" w:eastAsia="宋体" w:hAnsi="Book Antiqua" w:cs="宋体"/>
          <w:color w:val="000000"/>
          <w:sz w:val="21"/>
          <w:szCs w:val="21"/>
        </w:rPr>
        <w:t>: 735-740 [PMID: 20118492 DOI: 10.1093/jac/dkq002]</w:t>
      </w:r>
    </w:p>
    <w:p w14:paraId="5ACDA15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0 </w:t>
      </w:r>
      <w:r w:rsidRPr="00007F44">
        <w:rPr>
          <w:rFonts w:ascii="Book Antiqua" w:eastAsia="宋体" w:hAnsi="Book Antiqua" w:cs="宋体"/>
          <w:b/>
          <w:bCs/>
          <w:color w:val="000000"/>
          <w:sz w:val="21"/>
          <w:szCs w:val="21"/>
        </w:rPr>
        <w:t>Atsukawa M</w:t>
      </w:r>
      <w:r w:rsidRPr="00007F44">
        <w:rPr>
          <w:rFonts w:ascii="Book Antiqua" w:eastAsia="宋体" w:hAnsi="Book Antiqua" w:cs="宋体"/>
          <w:color w:val="000000"/>
          <w:sz w:val="21"/>
          <w:szCs w:val="21"/>
        </w:rPr>
        <w:t>, Tsubota A, Kondo C, Itokawa N, Narahara Y, Nakatsuka K, Hashimoto S, Fukuda T, Matsushita Y, Kidokoro H, Kobayashi T, Kanazawa H, Sakamoto C. Combination of fluvastatin with pegylated interferon/ribavirin therapy reduces viral relapse in chronic hepatitis C infected with HCV genotype 1b. </w:t>
      </w:r>
      <w:r w:rsidRPr="00007F44">
        <w:rPr>
          <w:rFonts w:ascii="Book Antiqua" w:eastAsia="宋体" w:hAnsi="Book Antiqua" w:cs="宋体"/>
          <w:i/>
          <w:iCs/>
          <w:color w:val="000000"/>
          <w:sz w:val="21"/>
          <w:szCs w:val="21"/>
        </w:rPr>
        <w:t>J Gastroenterol Hepatol</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28</w:t>
      </w:r>
      <w:r w:rsidRPr="00007F44">
        <w:rPr>
          <w:rFonts w:ascii="Book Antiqua" w:eastAsia="宋体" w:hAnsi="Book Antiqua" w:cs="宋体"/>
          <w:color w:val="000000"/>
          <w:sz w:val="21"/>
          <w:szCs w:val="21"/>
        </w:rPr>
        <w:t>: 51-56 [PMID: 22989264 DOI: 10.1111/j.1440-1746.2012.07267.x]</w:t>
      </w:r>
    </w:p>
    <w:p w14:paraId="1DB3BFD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1 </w:t>
      </w:r>
      <w:r w:rsidRPr="00007F44">
        <w:rPr>
          <w:rFonts w:ascii="Book Antiqua" w:eastAsia="宋体" w:hAnsi="Book Antiqua" w:cs="宋体"/>
          <w:b/>
          <w:bCs/>
          <w:color w:val="000000"/>
          <w:sz w:val="21"/>
          <w:szCs w:val="21"/>
        </w:rPr>
        <w:t>Harrison SA</w:t>
      </w:r>
      <w:r w:rsidRPr="00007F44">
        <w:rPr>
          <w:rFonts w:ascii="Book Antiqua" w:eastAsia="宋体" w:hAnsi="Book Antiqua" w:cs="宋体"/>
          <w:color w:val="000000"/>
          <w:sz w:val="21"/>
          <w:szCs w:val="21"/>
        </w:rPr>
        <w:t>, Rossaro L, Hu KQ, Patel K, Tillmann H, Dhaliwal S, Torres DM, Koury K, Goteti VS, Noviello S, Brass CA, Albrecht JK, McHutchison JG, Sulkowski MS. Serum cholesterol and statin use predict virological response to peginterferon and ribavirin therapy.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52</w:t>
      </w:r>
      <w:r w:rsidRPr="00007F44">
        <w:rPr>
          <w:rFonts w:ascii="Book Antiqua" w:eastAsia="宋体" w:hAnsi="Book Antiqua" w:cs="宋体"/>
          <w:color w:val="000000"/>
          <w:sz w:val="21"/>
          <w:szCs w:val="21"/>
        </w:rPr>
        <w:t>: 864-874 [PMID: 20568303 DOI: 10.1002/hep.23787]</w:t>
      </w:r>
    </w:p>
    <w:p w14:paraId="13D3027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2 </w:t>
      </w:r>
      <w:r w:rsidRPr="00007F44">
        <w:rPr>
          <w:rFonts w:ascii="Book Antiqua" w:eastAsia="宋体" w:hAnsi="Book Antiqua" w:cs="宋体"/>
          <w:b/>
          <w:bCs/>
          <w:color w:val="000000"/>
          <w:sz w:val="21"/>
          <w:szCs w:val="21"/>
        </w:rPr>
        <w:t>Rao GA</w:t>
      </w:r>
      <w:r w:rsidRPr="00007F44">
        <w:rPr>
          <w:rFonts w:ascii="Book Antiqua" w:eastAsia="宋体" w:hAnsi="Book Antiqua" w:cs="宋体"/>
          <w:color w:val="000000"/>
          <w:sz w:val="21"/>
          <w:szCs w:val="21"/>
        </w:rPr>
        <w:t>, Pandya PK. Statin therapy improves sustained virologic response among diabetic patients with chronic hepatitis C. </w:t>
      </w:r>
      <w:r w:rsidRPr="00007F44">
        <w:rPr>
          <w:rFonts w:ascii="Book Antiqua" w:eastAsia="宋体" w:hAnsi="Book Antiqua" w:cs="宋体"/>
          <w:i/>
          <w:iCs/>
          <w:color w:val="000000"/>
          <w:sz w:val="21"/>
          <w:szCs w:val="21"/>
        </w:rPr>
        <w:t>Gastroenterology</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140</w:t>
      </w:r>
      <w:r w:rsidRPr="00007F44">
        <w:rPr>
          <w:rFonts w:ascii="Book Antiqua" w:eastAsia="宋体" w:hAnsi="Book Antiqua" w:cs="宋体"/>
          <w:color w:val="000000"/>
          <w:sz w:val="21"/>
          <w:szCs w:val="21"/>
        </w:rPr>
        <w:t>: 144-152 [PMID: 20833169 DOI: 10.1053/j.gastro.2010.08.055]</w:t>
      </w:r>
    </w:p>
    <w:p w14:paraId="2111FF3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3 </w:t>
      </w:r>
      <w:r w:rsidRPr="00007F44">
        <w:rPr>
          <w:rFonts w:ascii="Book Antiqua" w:eastAsia="宋体" w:hAnsi="Book Antiqua" w:cs="宋体"/>
          <w:b/>
          <w:bCs/>
          <w:color w:val="000000"/>
          <w:sz w:val="21"/>
          <w:szCs w:val="21"/>
        </w:rPr>
        <w:t>Fujita N</w:t>
      </w:r>
      <w:r w:rsidRPr="00007F44">
        <w:rPr>
          <w:rFonts w:ascii="Book Antiqua" w:eastAsia="宋体" w:hAnsi="Book Antiqua" w:cs="宋体"/>
          <w:color w:val="000000"/>
          <w:sz w:val="21"/>
          <w:szCs w:val="21"/>
        </w:rPr>
        <w:t>, Kaito M, Kai M, Sugimoto R, Tanaka H, Horiike S, Konishi M, Iwasa M, Watanabe S, Adachi Y. Effects of bezafibrate in patients with chronic hepatitis C virus infection: combination with interferon and ribavirin. </w:t>
      </w:r>
      <w:r w:rsidRPr="00007F44">
        <w:rPr>
          <w:rFonts w:ascii="Book Antiqua" w:eastAsia="宋体" w:hAnsi="Book Antiqua" w:cs="宋体"/>
          <w:i/>
          <w:iCs/>
          <w:color w:val="000000"/>
          <w:sz w:val="21"/>
          <w:szCs w:val="21"/>
        </w:rPr>
        <w:t>J Viral Hepat</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13</w:t>
      </w:r>
      <w:r w:rsidRPr="00007F44">
        <w:rPr>
          <w:rFonts w:ascii="Book Antiqua" w:eastAsia="宋体" w:hAnsi="Book Antiqua" w:cs="宋体"/>
          <w:color w:val="000000"/>
          <w:sz w:val="21"/>
          <w:szCs w:val="21"/>
        </w:rPr>
        <w:t>: 441-448 [PMID: 16792537 DOI: 10.1111/j.1365-2893.2005.00718.x]</w:t>
      </w:r>
    </w:p>
    <w:p w14:paraId="4A77FFF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4 </w:t>
      </w:r>
      <w:r w:rsidRPr="00007F44">
        <w:rPr>
          <w:rFonts w:ascii="Book Antiqua" w:eastAsia="宋体" w:hAnsi="Book Antiqua" w:cs="宋体"/>
          <w:b/>
          <w:bCs/>
          <w:color w:val="000000"/>
          <w:sz w:val="21"/>
          <w:szCs w:val="21"/>
        </w:rPr>
        <w:t>Dai CY</w:t>
      </w:r>
      <w:r w:rsidRPr="00007F44">
        <w:rPr>
          <w:rFonts w:ascii="Book Antiqua" w:eastAsia="宋体" w:hAnsi="Book Antiqua" w:cs="宋体"/>
          <w:color w:val="000000"/>
          <w:sz w:val="21"/>
          <w:szCs w:val="21"/>
        </w:rPr>
        <w:t>, Chuang WL, Ho CK, Hsieh MY, Huang JF, Lee LP, Hou NJ, Lin ZY, Chen SC, Hsieh MY, Wang LY, Tsai JF, Chang WY, Yu ML. Associations between hepatitis C viremia and low serum triglyceride and cholesterol levels: a community-based study.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49</w:t>
      </w:r>
      <w:r w:rsidRPr="00007F44">
        <w:rPr>
          <w:rFonts w:ascii="Book Antiqua" w:eastAsia="宋体" w:hAnsi="Book Antiqua" w:cs="宋体"/>
          <w:color w:val="000000"/>
          <w:sz w:val="21"/>
          <w:szCs w:val="21"/>
        </w:rPr>
        <w:t>: 9-16 [PMID: 18486265 DOI: 10.1016/j.jhep.2008.03.016]</w:t>
      </w:r>
    </w:p>
    <w:p w14:paraId="78A2DE7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5 </w:t>
      </w:r>
      <w:r w:rsidRPr="00007F44">
        <w:rPr>
          <w:rFonts w:ascii="Book Antiqua" w:eastAsia="宋体" w:hAnsi="Book Antiqua" w:cs="宋体"/>
          <w:b/>
          <w:bCs/>
          <w:color w:val="000000"/>
          <w:sz w:val="21"/>
          <w:szCs w:val="21"/>
        </w:rPr>
        <w:t>Marzouk D</w:t>
      </w:r>
      <w:r w:rsidRPr="00007F44">
        <w:rPr>
          <w:rFonts w:ascii="Book Antiqua" w:eastAsia="宋体" w:hAnsi="Book Antiqua" w:cs="宋体"/>
          <w:color w:val="000000"/>
          <w:sz w:val="21"/>
          <w:szCs w:val="21"/>
        </w:rPr>
        <w:t>, Sass J, Bakr I, El Hosseiny M, Abdel-Hamid M, Rekacewicz C, Chaturvedi N, Mohamed MK, Fontanet A. Metabolic and cardiovascular risk profiles and hepatitis C virus infection in rural Egypt. </w:t>
      </w:r>
      <w:r w:rsidRPr="00007F44">
        <w:rPr>
          <w:rFonts w:ascii="Book Antiqua" w:eastAsia="宋体" w:hAnsi="Book Antiqua" w:cs="宋体"/>
          <w:i/>
          <w:iCs/>
          <w:color w:val="000000"/>
          <w:sz w:val="21"/>
          <w:szCs w:val="21"/>
        </w:rPr>
        <w:t>Gut</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56</w:t>
      </w:r>
      <w:r w:rsidRPr="00007F44">
        <w:rPr>
          <w:rFonts w:ascii="Book Antiqua" w:eastAsia="宋体" w:hAnsi="Book Antiqua" w:cs="宋体"/>
          <w:color w:val="000000"/>
          <w:sz w:val="21"/>
          <w:szCs w:val="21"/>
        </w:rPr>
        <w:t>: 1105-1110 [PMID: 16956918 DOI: 10.1136/gut.2006.091983]</w:t>
      </w:r>
    </w:p>
    <w:p w14:paraId="1B3EAA7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6 </w:t>
      </w:r>
      <w:r w:rsidRPr="00007F44">
        <w:rPr>
          <w:rFonts w:ascii="Book Antiqua" w:eastAsia="宋体" w:hAnsi="Book Antiqua" w:cs="宋体"/>
          <w:b/>
          <w:bCs/>
          <w:color w:val="000000"/>
          <w:sz w:val="21"/>
          <w:szCs w:val="21"/>
        </w:rPr>
        <w:t>Romero-Gómez M</w:t>
      </w:r>
      <w:r w:rsidRPr="00007F44">
        <w:rPr>
          <w:rFonts w:ascii="Book Antiqua" w:eastAsia="宋体" w:hAnsi="Book Antiqua" w:cs="宋体"/>
          <w:color w:val="000000"/>
          <w:sz w:val="21"/>
          <w:szCs w:val="21"/>
        </w:rPr>
        <w:t>. Insulin resistance and hepatitis C. </w:t>
      </w:r>
      <w:r w:rsidRPr="00007F44">
        <w:rPr>
          <w:rFonts w:ascii="Book Antiqua" w:eastAsia="宋体" w:hAnsi="Book Antiqua" w:cs="宋体"/>
          <w:i/>
          <w:iCs/>
          <w:color w:val="000000"/>
          <w:sz w:val="21"/>
          <w:szCs w:val="21"/>
        </w:rPr>
        <w:t>World J Gastroente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12</w:t>
      </w:r>
      <w:r w:rsidRPr="00007F44">
        <w:rPr>
          <w:rFonts w:ascii="Book Antiqua" w:eastAsia="宋体" w:hAnsi="Book Antiqua" w:cs="宋体"/>
          <w:color w:val="000000"/>
          <w:sz w:val="21"/>
          <w:szCs w:val="21"/>
        </w:rPr>
        <w:t>: 7075-7080 [PMID: 17131467]</w:t>
      </w:r>
    </w:p>
    <w:p w14:paraId="4E1D981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7 </w:t>
      </w:r>
      <w:r w:rsidRPr="00007F44">
        <w:rPr>
          <w:rFonts w:ascii="Book Antiqua" w:eastAsia="宋体" w:hAnsi="Book Antiqua" w:cs="宋体"/>
          <w:b/>
          <w:bCs/>
          <w:color w:val="000000"/>
          <w:sz w:val="21"/>
          <w:szCs w:val="21"/>
        </w:rPr>
        <w:t>Romero-Gómez M</w:t>
      </w:r>
      <w:r w:rsidRPr="00007F44">
        <w:rPr>
          <w:rFonts w:ascii="Book Antiqua" w:eastAsia="宋体" w:hAnsi="Book Antiqua" w:cs="宋体"/>
          <w:color w:val="000000"/>
          <w:sz w:val="21"/>
          <w:szCs w:val="21"/>
        </w:rPr>
        <w:t xml:space="preserve">, Diago M, Andrade RJ, Calleja JL, Salmerón J, Fernández-Rodríguez CM, Solà R, García-Samaniego J, Herrerías JM, De la Mata M, Moreno-Otero R, Nuñez O, Olveira A, Durán S, Planas R. Treatment of insulin resistance with metformin in naïve genotype 1 chronic </w:t>
      </w:r>
      <w:r w:rsidRPr="00007F44">
        <w:rPr>
          <w:rFonts w:ascii="Book Antiqua" w:eastAsia="宋体" w:hAnsi="Book Antiqua" w:cs="宋体"/>
          <w:color w:val="000000"/>
          <w:sz w:val="21"/>
          <w:szCs w:val="21"/>
        </w:rPr>
        <w:lastRenderedPageBreak/>
        <w:t>hepatitis C patients receiving peginterferon alfa-2a plus ribaviri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50</w:t>
      </w:r>
      <w:r w:rsidRPr="00007F44">
        <w:rPr>
          <w:rFonts w:ascii="Book Antiqua" w:eastAsia="宋体" w:hAnsi="Book Antiqua" w:cs="宋体"/>
          <w:color w:val="000000"/>
          <w:sz w:val="21"/>
          <w:szCs w:val="21"/>
        </w:rPr>
        <w:t>: 1702-1708 [PMID: 19845037 DOI: 10.1002/hep.23206]</w:t>
      </w:r>
    </w:p>
    <w:p w14:paraId="606007B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8 </w:t>
      </w:r>
      <w:r w:rsidRPr="00007F44">
        <w:rPr>
          <w:rFonts w:ascii="Book Antiqua" w:eastAsia="宋体" w:hAnsi="Book Antiqua" w:cs="宋体"/>
          <w:b/>
          <w:bCs/>
          <w:color w:val="000000"/>
          <w:sz w:val="21"/>
          <w:szCs w:val="21"/>
        </w:rPr>
        <w:t>Khattab M</w:t>
      </w:r>
      <w:r w:rsidRPr="00007F44">
        <w:rPr>
          <w:rFonts w:ascii="Book Antiqua" w:eastAsia="宋体" w:hAnsi="Book Antiqua" w:cs="宋体"/>
          <w:color w:val="000000"/>
          <w:sz w:val="21"/>
          <w:szCs w:val="21"/>
        </w:rPr>
        <w:t>, Emad M, Abdelaleem A, Eslam M, Atef R, Shaker Y, Hamdy L. Pioglitazone improves virological response to peginterferon alpha-2b/ribavirin combination therapy in hepatitis C genotype 4 patients with insulin resistance. </w:t>
      </w:r>
      <w:r w:rsidRPr="00007F44">
        <w:rPr>
          <w:rFonts w:ascii="Book Antiqua" w:eastAsia="宋体" w:hAnsi="Book Antiqua" w:cs="宋体"/>
          <w:i/>
          <w:iCs/>
          <w:color w:val="000000"/>
          <w:sz w:val="21"/>
          <w:szCs w:val="21"/>
        </w:rPr>
        <w:t>Liver Int</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30</w:t>
      </w:r>
      <w:r w:rsidRPr="00007F44">
        <w:rPr>
          <w:rFonts w:ascii="Book Antiqua" w:eastAsia="宋体" w:hAnsi="Book Antiqua" w:cs="宋体"/>
          <w:color w:val="000000"/>
          <w:sz w:val="21"/>
          <w:szCs w:val="21"/>
        </w:rPr>
        <w:t>: 447-454 [PMID: 19919569 DOI: 10.1111/j.1478-3231.2009.02171.x]</w:t>
      </w:r>
    </w:p>
    <w:p w14:paraId="5F15BAA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59 </w:t>
      </w:r>
      <w:r w:rsidRPr="00007F44">
        <w:rPr>
          <w:rFonts w:ascii="Book Antiqua" w:eastAsia="宋体" w:hAnsi="Book Antiqua" w:cs="宋体"/>
          <w:b/>
          <w:bCs/>
          <w:color w:val="000000"/>
          <w:sz w:val="21"/>
          <w:szCs w:val="21"/>
        </w:rPr>
        <w:t>Bartenschlager R</w:t>
      </w:r>
      <w:r w:rsidRPr="00007F44">
        <w:rPr>
          <w:rFonts w:ascii="Book Antiqua" w:eastAsia="宋体" w:hAnsi="Book Antiqua" w:cs="宋体"/>
          <w:color w:val="000000"/>
          <w:sz w:val="21"/>
          <w:szCs w:val="21"/>
        </w:rPr>
        <w:t>, Penin F, Lohmann V, André P. Assembly of infectious hepatitis C virus particles. </w:t>
      </w:r>
      <w:r w:rsidRPr="00007F44">
        <w:rPr>
          <w:rFonts w:ascii="Book Antiqua" w:eastAsia="宋体" w:hAnsi="Book Antiqua" w:cs="宋体"/>
          <w:i/>
          <w:iCs/>
          <w:color w:val="000000"/>
          <w:sz w:val="21"/>
          <w:szCs w:val="21"/>
        </w:rPr>
        <w:t>Trends Microbiol</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19</w:t>
      </w:r>
      <w:r w:rsidRPr="00007F44">
        <w:rPr>
          <w:rFonts w:ascii="Book Antiqua" w:eastAsia="宋体" w:hAnsi="Book Antiqua" w:cs="宋体"/>
          <w:color w:val="000000"/>
          <w:sz w:val="21"/>
          <w:szCs w:val="21"/>
        </w:rPr>
        <w:t>: 95-103 [PMID: 21146993 DOI: 10.1016/j.tim.2010.11.005]</w:t>
      </w:r>
    </w:p>
    <w:p w14:paraId="5FA635B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0 </w:t>
      </w:r>
      <w:r w:rsidRPr="00007F44">
        <w:rPr>
          <w:rFonts w:ascii="Book Antiqua" w:eastAsia="宋体" w:hAnsi="Book Antiqua" w:cs="宋体"/>
          <w:b/>
          <w:bCs/>
          <w:color w:val="000000"/>
          <w:sz w:val="21"/>
          <w:szCs w:val="21"/>
        </w:rPr>
        <w:t>André P</w:t>
      </w:r>
      <w:r w:rsidRPr="00007F44">
        <w:rPr>
          <w:rFonts w:ascii="Book Antiqua" w:eastAsia="宋体" w:hAnsi="Book Antiqua" w:cs="宋体"/>
          <w:color w:val="000000"/>
          <w:sz w:val="21"/>
          <w:szCs w:val="21"/>
        </w:rPr>
        <w:t>, Komurian-Pradel F, Deforges S, Perret M, Berland JL, Sodoyer M, Pol S, Bréchot C, Paranhos-Baccalà G, Lotteau V. Characterization of low- and very-low-density hepatitis C virus RNA-containing particl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76</w:t>
      </w:r>
      <w:r w:rsidRPr="00007F44">
        <w:rPr>
          <w:rFonts w:ascii="Book Antiqua" w:eastAsia="宋体" w:hAnsi="Book Antiqua" w:cs="宋体"/>
          <w:color w:val="000000"/>
          <w:sz w:val="21"/>
          <w:szCs w:val="21"/>
        </w:rPr>
        <w:t>: 6919-6928 [PMID: 12072493]</w:t>
      </w:r>
    </w:p>
    <w:p w14:paraId="06687FC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61 </w:t>
      </w:r>
      <w:r w:rsidRPr="00007F44">
        <w:rPr>
          <w:rFonts w:ascii="Book Antiqua" w:eastAsia="宋体" w:hAnsi="Book Antiqua" w:cs="宋体"/>
          <w:b/>
          <w:color w:val="000000"/>
          <w:sz w:val="21"/>
          <w:szCs w:val="21"/>
        </w:rPr>
        <w:t>Nielsen SU</w:t>
      </w:r>
      <w:r w:rsidRPr="00007F44">
        <w:rPr>
          <w:rFonts w:ascii="Book Antiqua" w:eastAsia="宋体" w:hAnsi="Book Antiqua" w:cs="宋体"/>
          <w:color w:val="000000"/>
          <w:sz w:val="21"/>
          <w:szCs w:val="21"/>
        </w:rPr>
        <w:t xml:space="preserve">, Bassendine MF, Burt AD, Martin C, Pumeechockchai W, Toms GL. Association between hepatitis C virus and very-low-density lipoprotein (VLDL)/LDL analyzed in iodixanol density gradients. </w:t>
      </w:r>
      <w:r w:rsidRPr="00007F44">
        <w:rPr>
          <w:rFonts w:ascii="Book Antiqua" w:eastAsia="宋体" w:hAnsi="Book Antiqua" w:cs="宋体"/>
          <w:i/>
          <w:color w:val="000000"/>
          <w:sz w:val="21"/>
          <w:szCs w:val="21"/>
        </w:rPr>
        <w:t xml:space="preserve">J </w:t>
      </w:r>
      <w:r w:rsidRPr="00007F44">
        <w:rPr>
          <w:rFonts w:ascii="Book Antiqua" w:eastAsia="宋体" w:hAnsi="Book Antiqua" w:cs="宋体"/>
          <w:i/>
          <w:caps/>
          <w:color w:val="000000"/>
          <w:sz w:val="21"/>
          <w:szCs w:val="21"/>
        </w:rPr>
        <w:t>v</w:t>
      </w:r>
      <w:r w:rsidRPr="00007F44">
        <w:rPr>
          <w:rFonts w:ascii="Book Antiqua" w:eastAsia="宋体" w:hAnsi="Book Antiqua" w:cs="宋体"/>
          <w:i/>
          <w:color w:val="000000"/>
          <w:sz w:val="21"/>
          <w:szCs w:val="21"/>
        </w:rPr>
        <w:t xml:space="preserve">irol </w:t>
      </w:r>
      <w:r w:rsidRPr="00007F44">
        <w:rPr>
          <w:rFonts w:ascii="Book Antiqua" w:eastAsia="宋体" w:hAnsi="Book Antiqua" w:cs="宋体"/>
          <w:color w:val="000000"/>
          <w:sz w:val="21"/>
          <w:szCs w:val="21"/>
        </w:rPr>
        <w:t xml:space="preserve">2006; </w:t>
      </w:r>
      <w:r w:rsidRPr="00007F44">
        <w:rPr>
          <w:rFonts w:ascii="Book Antiqua" w:eastAsia="宋体" w:hAnsi="Book Antiqua" w:cs="宋体"/>
          <w:b/>
          <w:color w:val="000000"/>
          <w:sz w:val="21"/>
          <w:szCs w:val="21"/>
        </w:rPr>
        <w:t>80</w:t>
      </w:r>
      <w:r w:rsidRPr="00007F44">
        <w:rPr>
          <w:rFonts w:ascii="Book Antiqua" w:eastAsia="宋体" w:hAnsi="Book Antiqua" w:cs="宋体"/>
          <w:color w:val="000000"/>
          <w:sz w:val="21"/>
          <w:szCs w:val="21"/>
        </w:rPr>
        <w:t>: 2418-2428 [DOI: 10.1128/Jvi.80.5.2418-2428.2006]</w:t>
      </w:r>
    </w:p>
    <w:p w14:paraId="71FAF99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2 </w:t>
      </w:r>
      <w:r w:rsidRPr="00007F44">
        <w:rPr>
          <w:rFonts w:ascii="Book Antiqua" w:eastAsia="宋体" w:hAnsi="Book Antiqua" w:cs="宋体"/>
          <w:b/>
          <w:bCs/>
          <w:color w:val="000000"/>
          <w:sz w:val="21"/>
          <w:szCs w:val="21"/>
        </w:rPr>
        <w:t>Diaz O</w:t>
      </w:r>
      <w:r w:rsidRPr="00007F44">
        <w:rPr>
          <w:rFonts w:ascii="Book Antiqua" w:eastAsia="宋体" w:hAnsi="Book Antiqua" w:cs="宋体"/>
          <w:color w:val="000000"/>
          <w:sz w:val="21"/>
          <w:szCs w:val="21"/>
        </w:rPr>
        <w:t>, Delers F, Maynard M, Demignot S, Zoulim F, Chambaz J, Trépo C, Lotteau V, André P. Preferential association of Hepatitis C virus with apolipoprotein B48-containing lipoproteins. </w:t>
      </w:r>
      <w:r w:rsidRPr="00007F44">
        <w:rPr>
          <w:rFonts w:ascii="Book Antiqua" w:eastAsia="宋体" w:hAnsi="Book Antiqua" w:cs="宋体"/>
          <w:i/>
          <w:iCs/>
          <w:color w:val="000000"/>
          <w:sz w:val="21"/>
          <w:szCs w:val="21"/>
        </w:rPr>
        <w:t>J Gen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7</w:t>
      </w:r>
      <w:r w:rsidRPr="00007F44">
        <w:rPr>
          <w:rFonts w:ascii="Book Antiqua" w:eastAsia="宋体" w:hAnsi="Book Antiqua" w:cs="宋体"/>
          <w:color w:val="000000"/>
          <w:sz w:val="21"/>
          <w:szCs w:val="21"/>
        </w:rPr>
        <w:t>: 2983-2991 [PMID: 16963757 DOI: 10.1099/vir.0.82033-0]</w:t>
      </w:r>
    </w:p>
    <w:p w14:paraId="4446F3B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3 </w:t>
      </w:r>
      <w:r w:rsidRPr="00007F44">
        <w:rPr>
          <w:rFonts w:ascii="Book Antiqua" w:eastAsia="宋体" w:hAnsi="Book Antiqua" w:cs="宋体"/>
          <w:b/>
          <w:bCs/>
          <w:color w:val="000000"/>
          <w:sz w:val="21"/>
          <w:szCs w:val="21"/>
        </w:rPr>
        <w:t>Rhainds D</w:t>
      </w:r>
      <w:r w:rsidRPr="00007F44">
        <w:rPr>
          <w:rFonts w:ascii="Book Antiqua" w:eastAsia="宋体" w:hAnsi="Book Antiqua" w:cs="宋体"/>
          <w:color w:val="000000"/>
          <w:sz w:val="21"/>
          <w:szCs w:val="21"/>
        </w:rPr>
        <w:t>, Brissette L. The role of scavenger receptor class B type I (SR-BI) in lipid trafficking. defining the rules for lipid traders. </w:t>
      </w:r>
      <w:r w:rsidRPr="00007F44">
        <w:rPr>
          <w:rFonts w:ascii="Book Antiqua" w:eastAsia="宋体" w:hAnsi="Book Antiqua" w:cs="宋体"/>
          <w:i/>
          <w:iCs/>
          <w:color w:val="000000"/>
          <w:sz w:val="21"/>
          <w:szCs w:val="21"/>
        </w:rPr>
        <w:t>Int J Biochem Cell Biol</w:t>
      </w:r>
      <w:r w:rsidRPr="00007F44">
        <w:rPr>
          <w:rFonts w:ascii="Book Antiqua" w:eastAsia="宋体" w:hAnsi="Book Antiqua" w:cs="宋体"/>
          <w:color w:val="000000"/>
          <w:sz w:val="21"/>
          <w:szCs w:val="21"/>
        </w:rPr>
        <w:t> 2004; </w:t>
      </w:r>
      <w:r w:rsidRPr="00007F44">
        <w:rPr>
          <w:rFonts w:ascii="Book Antiqua" w:eastAsia="宋体" w:hAnsi="Book Antiqua" w:cs="宋体"/>
          <w:b/>
          <w:bCs/>
          <w:color w:val="000000"/>
          <w:sz w:val="21"/>
          <w:szCs w:val="21"/>
        </w:rPr>
        <w:t>36</w:t>
      </w:r>
      <w:r w:rsidRPr="00007F44">
        <w:rPr>
          <w:rFonts w:ascii="Book Antiqua" w:eastAsia="宋体" w:hAnsi="Book Antiqua" w:cs="宋体"/>
          <w:color w:val="000000"/>
          <w:sz w:val="21"/>
          <w:szCs w:val="21"/>
        </w:rPr>
        <w:t>: 39-77 [PMID: 14592533]</w:t>
      </w:r>
    </w:p>
    <w:p w14:paraId="70FFD0A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4 </w:t>
      </w:r>
      <w:r w:rsidRPr="00007F44">
        <w:rPr>
          <w:rFonts w:ascii="Book Antiqua" w:eastAsia="宋体" w:hAnsi="Book Antiqua" w:cs="宋体"/>
          <w:b/>
          <w:bCs/>
          <w:color w:val="000000"/>
          <w:sz w:val="21"/>
          <w:szCs w:val="21"/>
        </w:rPr>
        <w:t>Rigotti A</w:t>
      </w:r>
      <w:r w:rsidRPr="00007F44">
        <w:rPr>
          <w:rFonts w:ascii="Book Antiqua" w:eastAsia="宋体" w:hAnsi="Book Antiqua" w:cs="宋体"/>
          <w:color w:val="000000"/>
          <w:sz w:val="21"/>
          <w:szCs w:val="21"/>
        </w:rPr>
        <w:t>, Miettinen HE, Krieger M. The role of the high-density lipoprotein receptor SR-BI in the lipid metabolism of endocrine and other tissues. </w:t>
      </w:r>
      <w:r w:rsidRPr="00007F44">
        <w:rPr>
          <w:rFonts w:ascii="Book Antiqua" w:eastAsia="宋体" w:hAnsi="Book Antiqua" w:cs="宋体"/>
          <w:i/>
          <w:iCs/>
          <w:color w:val="000000"/>
          <w:sz w:val="21"/>
          <w:szCs w:val="21"/>
        </w:rPr>
        <w:t>Endocr Rev</w:t>
      </w:r>
      <w:r w:rsidRPr="00007F44">
        <w:rPr>
          <w:rFonts w:ascii="Book Antiqua" w:eastAsia="宋体" w:hAnsi="Book Antiqua" w:cs="宋体"/>
          <w:color w:val="000000"/>
          <w:sz w:val="21"/>
          <w:szCs w:val="21"/>
        </w:rPr>
        <w:t> 2003; </w:t>
      </w:r>
      <w:r w:rsidRPr="00007F44">
        <w:rPr>
          <w:rFonts w:ascii="Book Antiqua" w:eastAsia="宋体" w:hAnsi="Book Antiqua" w:cs="宋体"/>
          <w:b/>
          <w:bCs/>
          <w:color w:val="000000"/>
          <w:sz w:val="21"/>
          <w:szCs w:val="21"/>
        </w:rPr>
        <w:t>24</w:t>
      </w:r>
      <w:r w:rsidRPr="00007F44">
        <w:rPr>
          <w:rFonts w:ascii="Book Antiqua" w:eastAsia="宋体" w:hAnsi="Book Antiqua" w:cs="宋体"/>
          <w:color w:val="000000"/>
          <w:sz w:val="21"/>
          <w:szCs w:val="21"/>
        </w:rPr>
        <w:t>: 357-387 [PMID: 12788804]</w:t>
      </w:r>
    </w:p>
    <w:p w14:paraId="20F45A1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5 </w:t>
      </w:r>
      <w:r w:rsidRPr="00007F44">
        <w:rPr>
          <w:rFonts w:ascii="Book Antiqua" w:eastAsia="宋体" w:hAnsi="Book Antiqua" w:cs="宋体"/>
          <w:b/>
          <w:bCs/>
          <w:color w:val="000000"/>
          <w:sz w:val="21"/>
          <w:szCs w:val="21"/>
        </w:rPr>
        <w:t>Röhrl C</w:t>
      </w:r>
      <w:r w:rsidRPr="00007F44">
        <w:rPr>
          <w:rFonts w:ascii="Book Antiqua" w:eastAsia="宋体" w:hAnsi="Book Antiqua" w:cs="宋体"/>
          <w:color w:val="000000"/>
          <w:sz w:val="21"/>
          <w:szCs w:val="21"/>
        </w:rPr>
        <w:t>, Stangl H. HDL endocytosis and resecretion. </w:t>
      </w:r>
      <w:r w:rsidRPr="00007F44">
        <w:rPr>
          <w:rFonts w:ascii="Book Antiqua" w:eastAsia="宋体" w:hAnsi="Book Antiqua" w:cs="宋体"/>
          <w:i/>
          <w:iCs/>
          <w:color w:val="000000"/>
          <w:sz w:val="21"/>
          <w:szCs w:val="21"/>
        </w:rPr>
        <w:t>Biochim Biophys Acta</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1831</w:t>
      </w:r>
      <w:r w:rsidRPr="00007F44">
        <w:rPr>
          <w:rFonts w:ascii="Book Antiqua" w:eastAsia="宋体" w:hAnsi="Book Antiqua" w:cs="宋体"/>
          <w:color w:val="000000"/>
          <w:sz w:val="21"/>
          <w:szCs w:val="21"/>
        </w:rPr>
        <w:t>: 1626-1633 [PMID: 23939397 DOI: 10.1016/j.bbalip.2013.07.014]</w:t>
      </w:r>
    </w:p>
    <w:p w14:paraId="5931839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6 </w:t>
      </w:r>
      <w:r w:rsidRPr="00007F44">
        <w:rPr>
          <w:rFonts w:ascii="Book Antiqua" w:eastAsia="宋体" w:hAnsi="Book Antiqua" w:cs="宋体"/>
          <w:b/>
          <w:bCs/>
          <w:color w:val="000000"/>
          <w:sz w:val="21"/>
          <w:szCs w:val="21"/>
        </w:rPr>
        <w:t>Dao Thi VL</w:t>
      </w:r>
      <w:r w:rsidRPr="00007F44">
        <w:rPr>
          <w:rFonts w:ascii="Book Antiqua" w:eastAsia="宋体" w:hAnsi="Book Antiqua" w:cs="宋体"/>
          <w:color w:val="000000"/>
          <w:sz w:val="21"/>
          <w:szCs w:val="21"/>
        </w:rPr>
        <w:t>, Granier C, Zeisel MB, Guérin M, Mancip J, Granio O, Penin F, Lavillette D, Bartenschlager R, Baumert TF, Cosset FL, Dreux M. Characterization of hepatitis C virus particle subpopulations reveals multiple usage of the scavenger receptor BI for entry steps.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287</w:t>
      </w:r>
      <w:r w:rsidRPr="00007F44">
        <w:rPr>
          <w:rFonts w:ascii="Book Antiqua" w:eastAsia="宋体" w:hAnsi="Book Antiqua" w:cs="宋体"/>
          <w:color w:val="000000"/>
          <w:sz w:val="21"/>
          <w:szCs w:val="21"/>
        </w:rPr>
        <w:t>: 31242-31257 [PMID: 22767607 DOI: 10.1074/jbc.M112.365924]</w:t>
      </w:r>
    </w:p>
    <w:p w14:paraId="5B912FA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7 </w:t>
      </w:r>
      <w:r w:rsidRPr="00007F44">
        <w:rPr>
          <w:rFonts w:ascii="Book Antiqua" w:eastAsia="宋体" w:hAnsi="Book Antiqua" w:cs="宋体"/>
          <w:b/>
          <w:bCs/>
          <w:color w:val="000000"/>
          <w:sz w:val="21"/>
          <w:szCs w:val="21"/>
        </w:rPr>
        <w:t>Maillard P</w:t>
      </w:r>
      <w:r w:rsidRPr="00007F44">
        <w:rPr>
          <w:rFonts w:ascii="Book Antiqua" w:eastAsia="宋体" w:hAnsi="Book Antiqua" w:cs="宋体"/>
          <w:color w:val="000000"/>
          <w:sz w:val="21"/>
          <w:szCs w:val="21"/>
        </w:rPr>
        <w:t>, Huby T, Andréo U, Moreau M, Chapman J, Budkowska A. The interaction of natural hepatitis C virus with human scavenger receptor SR-BI/Cla1 is mediated by ApoB-containing lipoproteins. </w:t>
      </w:r>
      <w:r w:rsidRPr="00007F44">
        <w:rPr>
          <w:rFonts w:ascii="Book Antiqua" w:eastAsia="宋体" w:hAnsi="Book Antiqua" w:cs="宋体"/>
          <w:i/>
          <w:iCs/>
          <w:color w:val="000000"/>
          <w:sz w:val="21"/>
          <w:szCs w:val="21"/>
        </w:rPr>
        <w:t>FASEB J</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20</w:t>
      </w:r>
      <w:r w:rsidRPr="00007F44">
        <w:rPr>
          <w:rFonts w:ascii="Book Antiqua" w:eastAsia="宋体" w:hAnsi="Book Antiqua" w:cs="宋体"/>
          <w:color w:val="000000"/>
          <w:sz w:val="21"/>
          <w:szCs w:val="21"/>
        </w:rPr>
        <w:t>: 735-737 [PMID: 16476701 DOI: 10.1096/fj.05-4728fje]</w:t>
      </w:r>
    </w:p>
    <w:p w14:paraId="6BDD518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8 </w:t>
      </w:r>
      <w:r w:rsidRPr="00007F44">
        <w:rPr>
          <w:rFonts w:ascii="Book Antiqua" w:eastAsia="宋体" w:hAnsi="Book Antiqua" w:cs="宋体"/>
          <w:b/>
          <w:bCs/>
          <w:color w:val="000000"/>
          <w:sz w:val="21"/>
          <w:szCs w:val="21"/>
        </w:rPr>
        <w:t>Zeisel MB</w:t>
      </w:r>
      <w:r w:rsidRPr="00007F44">
        <w:rPr>
          <w:rFonts w:ascii="Book Antiqua" w:eastAsia="宋体" w:hAnsi="Book Antiqua" w:cs="宋体"/>
          <w:color w:val="000000"/>
          <w:sz w:val="21"/>
          <w:szCs w:val="21"/>
        </w:rPr>
        <w:t xml:space="preserve">, Koutsoudakis G, Schnober EK, Haberstroh A, Blum HE, Cosset FL, Wakita T, Jaeck D, Doffoel M, Royer C, Soulier E, Schvoerer E, Schuster C, Stoll-Keller F, Bartenschlager R, Pietschmann T, Barth H, Baumert TF. Scavenger receptor class B type I is a key host factor for </w:t>
      </w:r>
      <w:r w:rsidRPr="00007F44">
        <w:rPr>
          <w:rFonts w:ascii="Book Antiqua" w:eastAsia="宋体" w:hAnsi="Book Antiqua" w:cs="宋体"/>
          <w:color w:val="000000"/>
          <w:sz w:val="21"/>
          <w:szCs w:val="21"/>
        </w:rPr>
        <w:lastRenderedPageBreak/>
        <w:t>hepatitis C virus infection required for an entry step closely linked to CD81.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46</w:t>
      </w:r>
      <w:r w:rsidRPr="00007F44">
        <w:rPr>
          <w:rFonts w:ascii="Book Antiqua" w:eastAsia="宋体" w:hAnsi="Book Antiqua" w:cs="宋体"/>
          <w:color w:val="000000"/>
          <w:sz w:val="21"/>
          <w:szCs w:val="21"/>
        </w:rPr>
        <w:t>: 1722-1731 [PMID: 18000990 DOI: 10.1002/hep.21994]</w:t>
      </w:r>
    </w:p>
    <w:p w14:paraId="248CEB8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69 </w:t>
      </w:r>
      <w:r w:rsidRPr="00007F44">
        <w:rPr>
          <w:rFonts w:ascii="Book Antiqua" w:eastAsia="宋体" w:hAnsi="Book Antiqua" w:cs="宋体"/>
          <w:b/>
          <w:bCs/>
          <w:color w:val="000000"/>
          <w:sz w:val="21"/>
          <w:szCs w:val="21"/>
        </w:rPr>
        <w:t>Catanese MT</w:t>
      </w:r>
      <w:r w:rsidRPr="00007F44">
        <w:rPr>
          <w:rFonts w:ascii="Book Antiqua" w:eastAsia="宋体" w:hAnsi="Book Antiqua" w:cs="宋体"/>
          <w:color w:val="000000"/>
          <w:sz w:val="21"/>
          <w:szCs w:val="21"/>
        </w:rPr>
        <w:t>, Graziani R, von Hahn T, Moreau M, Huby T, Paonessa G, Santini C, Luzzago A, Rice CM, Cortese R, Vitelli A, Nicosia A. High-avidity monoclonal antibodies against the human scavenger class B type I receptor efficiently block hepatitis C virus infection in the presence of high-density lipoprotei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8063-8071 [PMID: 17507483 DOI: 10.1128/JVI.00193-07]</w:t>
      </w:r>
    </w:p>
    <w:p w14:paraId="4D33705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0 </w:t>
      </w:r>
      <w:r w:rsidRPr="00007F44">
        <w:rPr>
          <w:rFonts w:ascii="Book Antiqua" w:eastAsia="宋体" w:hAnsi="Book Antiqua" w:cs="宋体"/>
          <w:b/>
          <w:bCs/>
          <w:color w:val="000000"/>
          <w:sz w:val="21"/>
          <w:szCs w:val="21"/>
        </w:rPr>
        <w:t>Meuleman P</w:t>
      </w:r>
      <w:r w:rsidRPr="00007F44">
        <w:rPr>
          <w:rFonts w:ascii="Book Antiqua" w:eastAsia="宋体" w:hAnsi="Book Antiqua" w:cs="宋体"/>
          <w:color w:val="000000"/>
          <w:sz w:val="21"/>
          <w:szCs w:val="21"/>
        </w:rPr>
        <w:t>, Catanese MT, Verhoye L, Desombere I, Farhoudi A, Jones CT, Sheahan T, Grzyb K, Cortese R, Rice CM, Leroux-Roels G, Nicosia A. A human monoclonal antibody targeting scavenger receptor class B type I precludes hepatitis C virus infection and viral spread in vitro and in vivo.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55</w:t>
      </w:r>
      <w:r w:rsidRPr="00007F44">
        <w:rPr>
          <w:rFonts w:ascii="Book Antiqua" w:eastAsia="宋体" w:hAnsi="Book Antiqua" w:cs="宋体"/>
          <w:color w:val="000000"/>
          <w:sz w:val="21"/>
          <w:szCs w:val="21"/>
        </w:rPr>
        <w:t>: 364-372 [PMID: 21953761 DOI: 10.1002/hep.24692]</w:t>
      </w:r>
    </w:p>
    <w:p w14:paraId="496936C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1 </w:t>
      </w:r>
      <w:r w:rsidRPr="00007F44">
        <w:rPr>
          <w:rFonts w:ascii="Book Antiqua" w:eastAsia="宋体" w:hAnsi="Book Antiqua" w:cs="宋体"/>
          <w:b/>
          <w:bCs/>
          <w:color w:val="000000"/>
          <w:sz w:val="21"/>
          <w:szCs w:val="21"/>
        </w:rPr>
        <w:t>Nieland TJ</w:t>
      </w:r>
      <w:r w:rsidRPr="00007F44">
        <w:rPr>
          <w:rFonts w:ascii="Book Antiqua" w:eastAsia="宋体" w:hAnsi="Book Antiqua" w:cs="宋体"/>
          <w:color w:val="000000"/>
          <w:sz w:val="21"/>
          <w:szCs w:val="21"/>
        </w:rPr>
        <w:t>, Penman M, Dori L, Krieger M, Kirchhausen T. Discovery of chemical inhibitors of the selective transfer of lipids mediated by the HDL receptor SR-BI.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99</w:t>
      </w:r>
      <w:r w:rsidRPr="00007F44">
        <w:rPr>
          <w:rFonts w:ascii="Book Antiqua" w:eastAsia="宋体" w:hAnsi="Book Antiqua" w:cs="宋体"/>
          <w:color w:val="000000"/>
          <w:sz w:val="21"/>
          <w:szCs w:val="21"/>
        </w:rPr>
        <w:t>: 15422-15427 [PMID: 12438696 DOI: 10.1073/pnas.222421399]</w:t>
      </w:r>
    </w:p>
    <w:p w14:paraId="64668E0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2 </w:t>
      </w:r>
      <w:r w:rsidRPr="00007F44">
        <w:rPr>
          <w:rFonts w:ascii="Book Antiqua" w:eastAsia="宋体" w:hAnsi="Book Antiqua" w:cs="宋体"/>
          <w:b/>
          <w:bCs/>
          <w:color w:val="000000"/>
          <w:sz w:val="21"/>
          <w:szCs w:val="21"/>
        </w:rPr>
        <w:t>Voisset C</w:t>
      </w:r>
      <w:r w:rsidRPr="00007F44">
        <w:rPr>
          <w:rFonts w:ascii="Book Antiqua" w:eastAsia="宋体" w:hAnsi="Book Antiqua" w:cs="宋体"/>
          <w:color w:val="000000"/>
          <w:sz w:val="21"/>
          <w:szCs w:val="21"/>
        </w:rPr>
        <w:t>, Callens N, Blanchard E, Op De Beeck A, Dubuisson J, Vu-Dac N. High density lipoproteins facilitate hepatitis C virus entry through the scavenger receptor class B type I.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280</w:t>
      </w:r>
      <w:r w:rsidRPr="00007F44">
        <w:rPr>
          <w:rFonts w:ascii="Book Antiqua" w:eastAsia="宋体" w:hAnsi="Book Antiqua" w:cs="宋体"/>
          <w:color w:val="000000"/>
          <w:sz w:val="21"/>
          <w:szCs w:val="21"/>
        </w:rPr>
        <w:t>: 7793-7799 [PMID: 15632171 DOI: 10.1074/jbc.M411600200]</w:t>
      </w:r>
    </w:p>
    <w:p w14:paraId="4D64D0A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3 </w:t>
      </w:r>
      <w:r w:rsidRPr="00007F44">
        <w:rPr>
          <w:rFonts w:ascii="Book Antiqua" w:eastAsia="宋体" w:hAnsi="Book Antiqua" w:cs="宋体"/>
          <w:b/>
          <w:bCs/>
          <w:color w:val="000000"/>
          <w:sz w:val="21"/>
          <w:szCs w:val="21"/>
        </w:rPr>
        <w:t>Dreux M</w:t>
      </w:r>
      <w:r w:rsidRPr="00007F44">
        <w:rPr>
          <w:rFonts w:ascii="Book Antiqua" w:eastAsia="宋体" w:hAnsi="Book Antiqua" w:cs="宋体"/>
          <w:color w:val="000000"/>
          <w:sz w:val="21"/>
          <w:szCs w:val="21"/>
        </w:rPr>
        <w:t>, Pietschmann T, Granier C, Voisset C, Ricard-Blum S, Mangeot PE, Keck Z, Foung S, Vu-Dac N, Dubuisson J, Bartenschlager R, Lavillette D, Cosset FL. High density lipoprotein inhibits hepatitis C virus-neutralizing antibodies by stimulating cell entry via activation of the scavenger receptor BI.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281</w:t>
      </w:r>
      <w:r w:rsidRPr="00007F44">
        <w:rPr>
          <w:rFonts w:ascii="Book Antiqua" w:eastAsia="宋体" w:hAnsi="Book Antiqua" w:cs="宋体"/>
          <w:color w:val="000000"/>
          <w:sz w:val="21"/>
          <w:szCs w:val="21"/>
        </w:rPr>
        <w:t>: 18285-18295 [PMID: 16675450 DOI: 10.1074/jbc.M602706200]</w:t>
      </w:r>
    </w:p>
    <w:p w14:paraId="2FA4A20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4 </w:t>
      </w:r>
      <w:r w:rsidRPr="00007F44">
        <w:rPr>
          <w:rFonts w:ascii="Book Antiqua" w:eastAsia="宋体" w:hAnsi="Book Antiqua" w:cs="宋体"/>
          <w:b/>
          <w:bCs/>
          <w:color w:val="000000"/>
          <w:sz w:val="21"/>
          <w:szCs w:val="21"/>
        </w:rPr>
        <w:t>Brimacombe CL</w:t>
      </w:r>
      <w:r w:rsidRPr="00007F44">
        <w:rPr>
          <w:rFonts w:ascii="Book Antiqua" w:eastAsia="宋体" w:hAnsi="Book Antiqua" w:cs="宋体"/>
          <w:color w:val="000000"/>
          <w:sz w:val="21"/>
          <w:szCs w:val="21"/>
        </w:rPr>
        <w:t>, Grove J, Meredith LW, Hu K, Syder AJ, Flores MV, Timpe JM, Krieger SE, Baumert TF, Tellinghuisen TL, Wong-Staal F, Balfe P, McKeating JA. Neutralizing antibody-resistant hepatitis C virus cell-to-cell transmiss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85</w:t>
      </w:r>
      <w:r w:rsidRPr="00007F44">
        <w:rPr>
          <w:rFonts w:ascii="Book Antiqua" w:eastAsia="宋体" w:hAnsi="Book Antiqua" w:cs="宋体"/>
          <w:color w:val="000000"/>
          <w:sz w:val="21"/>
          <w:szCs w:val="21"/>
        </w:rPr>
        <w:t>: 596-605 [PMID: 20962076 DOI: 10.1128/JVI.01592-10]</w:t>
      </w:r>
    </w:p>
    <w:p w14:paraId="59E7E15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5 </w:t>
      </w:r>
      <w:r w:rsidRPr="00007F44">
        <w:rPr>
          <w:rFonts w:ascii="Book Antiqua" w:eastAsia="宋体" w:hAnsi="Book Antiqua" w:cs="宋体"/>
          <w:b/>
          <w:bCs/>
          <w:color w:val="000000"/>
          <w:sz w:val="21"/>
          <w:szCs w:val="21"/>
        </w:rPr>
        <w:t>Mittapalli GK</w:t>
      </w:r>
      <w:r w:rsidRPr="00007F44">
        <w:rPr>
          <w:rFonts w:ascii="Book Antiqua" w:eastAsia="宋体" w:hAnsi="Book Antiqua" w:cs="宋体"/>
          <w:color w:val="000000"/>
          <w:sz w:val="21"/>
          <w:szCs w:val="21"/>
        </w:rPr>
        <w:t>, Jackson A, Zhao F, Lee H, Chow S, McKelvy J, Wong-Staal F, Macdonald JE. Discovery of highly potent small molecule Hepatitis C Virus entry inhibitors. </w:t>
      </w:r>
      <w:r w:rsidRPr="00007F44">
        <w:rPr>
          <w:rFonts w:ascii="Book Antiqua" w:eastAsia="宋体" w:hAnsi="Book Antiqua" w:cs="宋体"/>
          <w:i/>
          <w:iCs/>
          <w:color w:val="000000"/>
          <w:sz w:val="21"/>
          <w:szCs w:val="21"/>
        </w:rPr>
        <w:t>Bioorg Med Chem Lett</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21</w:t>
      </w:r>
      <w:r w:rsidRPr="00007F44">
        <w:rPr>
          <w:rFonts w:ascii="Book Antiqua" w:eastAsia="宋体" w:hAnsi="Book Antiqua" w:cs="宋体"/>
          <w:color w:val="000000"/>
          <w:sz w:val="21"/>
          <w:szCs w:val="21"/>
        </w:rPr>
        <w:t>: 6852-6855 [PMID: 21978675 DOI: 10.1016/j.bmcl.2011.09.019]</w:t>
      </w:r>
    </w:p>
    <w:p w14:paraId="2FBBE247"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6 </w:t>
      </w:r>
      <w:r w:rsidRPr="00007F44">
        <w:rPr>
          <w:rFonts w:ascii="Book Antiqua" w:eastAsia="宋体" w:hAnsi="Book Antiqua" w:cs="宋体"/>
          <w:b/>
          <w:bCs/>
          <w:color w:val="000000"/>
          <w:sz w:val="21"/>
          <w:szCs w:val="21"/>
        </w:rPr>
        <w:t>Syder AJ</w:t>
      </w:r>
      <w:r w:rsidRPr="00007F44">
        <w:rPr>
          <w:rFonts w:ascii="Book Antiqua" w:eastAsia="宋体" w:hAnsi="Book Antiqua" w:cs="宋体"/>
          <w:color w:val="000000"/>
          <w:sz w:val="21"/>
          <w:szCs w:val="21"/>
        </w:rPr>
        <w:t>, Lee H, Zeisel MB, Grove J, Soulier E, Macdonald J, Chow S, Chang J, Baumert TF, McKeating JA, McKelvy J, Wong-Staal F. Small molecule scavenger receptor BI antagonists are potent HCV entry inhibitors.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54</w:t>
      </w:r>
      <w:r w:rsidRPr="00007F44">
        <w:rPr>
          <w:rFonts w:ascii="Book Antiqua" w:eastAsia="宋体" w:hAnsi="Book Antiqua" w:cs="宋体"/>
          <w:color w:val="000000"/>
          <w:sz w:val="21"/>
          <w:szCs w:val="21"/>
        </w:rPr>
        <w:t>: 48-55 [PMID: 20932595 DOI: 10.1016/j.jhep.2010.06.024]</w:t>
      </w:r>
    </w:p>
    <w:p w14:paraId="55E48F5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7 </w:t>
      </w:r>
      <w:r w:rsidRPr="00007F44">
        <w:rPr>
          <w:rFonts w:ascii="Book Antiqua" w:eastAsia="宋体" w:hAnsi="Book Antiqua" w:cs="宋体"/>
          <w:b/>
          <w:bCs/>
          <w:color w:val="000000"/>
          <w:sz w:val="21"/>
          <w:szCs w:val="21"/>
        </w:rPr>
        <w:t>Zahid MN</w:t>
      </w:r>
      <w:r w:rsidRPr="00007F44">
        <w:rPr>
          <w:rFonts w:ascii="Book Antiqua" w:eastAsia="宋体" w:hAnsi="Book Antiqua" w:cs="宋体"/>
          <w:color w:val="000000"/>
          <w:sz w:val="21"/>
          <w:szCs w:val="21"/>
        </w:rPr>
        <w:t xml:space="preserve">, Turek M, Xiao F, Thi VL, Guérin M, Fofana I, Bachellier P, Thompson J, Delang L, Neyts J, Bankwitz D, Pietschmann T, Dreux M, Cosset FL, Grunert F, Baumert TF, Zeisel MB. The </w:t>
      </w:r>
      <w:r w:rsidRPr="00007F44">
        <w:rPr>
          <w:rFonts w:ascii="Book Antiqua" w:eastAsia="宋体" w:hAnsi="Book Antiqua" w:cs="宋体"/>
          <w:color w:val="000000"/>
          <w:sz w:val="21"/>
          <w:szCs w:val="21"/>
        </w:rPr>
        <w:lastRenderedPageBreak/>
        <w:t>postbinding activity of scavenger receptor class B type I mediates initiation of hepatitis C virus infection and viral disseminatio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57</w:t>
      </w:r>
      <w:r w:rsidRPr="00007F44">
        <w:rPr>
          <w:rFonts w:ascii="Book Antiqua" w:eastAsia="宋体" w:hAnsi="Book Antiqua" w:cs="宋体"/>
          <w:color w:val="000000"/>
          <w:sz w:val="21"/>
          <w:szCs w:val="21"/>
        </w:rPr>
        <w:t>: 492-504 [PMID: 23081796 DOI: 10.1002/hep.26097]</w:t>
      </w:r>
    </w:p>
    <w:p w14:paraId="3C5AE1E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8 </w:t>
      </w:r>
      <w:r w:rsidRPr="00007F44">
        <w:rPr>
          <w:rFonts w:ascii="Book Antiqua" w:eastAsia="宋体" w:hAnsi="Book Antiqua" w:cs="宋体"/>
          <w:b/>
          <w:bCs/>
          <w:color w:val="000000"/>
          <w:sz w:val="21"/>
          <w:szCs w:val="21"/>
        </w:rPr>
        <w:t>Catanese MT</w:t>
      </w:r>
      <w:r w:rsidRPr="00007F44">
        <w:rPr>
          <w:rFonts w:ascii="Book Antiqua" w:eastAsia="宋体" w:hAnsi="Book Antiqua" w:cs="宋体"/>
          <w:color w:val="000000"/>
          <w:sz w:val="21"/>
          <w:szCs w:val="21"/>
        </w:rPr>
        <w:t>, Ansuini H, Graziani R, Huby T, Moreau M, Ball JK, Paonessa G, Rice CM, Cortese R, Vitelli A, Nicosia A. Role of scavenger receptor class B type I in hepatitis C virus entry: kinetics and molecular determinant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84</w:t>
      </w:r>
      <w:r w:rsidRPr="00007F44">
        <w:rPr>
          <w:rFonts w:ascii="Book Antiqua" w:eastAsia="宋体" w:hAnsi="Book Antiqua" w:cs="宋体"/>
          <w:color w:val="000000"/>
          <w:sz w:val="21"/>
          <w:szCs w:val="21"/>
        </w:rPr>
        <w:t>: 34-43 [PMID: 19828610 DOI: 10.1128/JVI.02199-08]</w:t>
      </w:r>
    </w:p>
    <w:p w14:paraId="05984B3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79 </w:t>
      </w:r>
      <w:r w:rsidRPr="00007F44">
        <w:rPr>
          <w:rFonts w:ascii="Book Antiqua" w:eastAsia="宋体" w:hAnsi="Book Antiqua" w:cs="宋体"/>
          <w:b/>
          <w:bCs/>
          <w:color w:val="000000"/>
          <w:sz w:val="21"/>
          <w:szCs w:val="21"/>
        </w:rPr>
        <w:t>Guo L</w:t>
      </w:r>
      <w:r w:rsidRPr="00007F44">
        <w:rPr>
          <w:rFonts w:ascii="Book Antiqua" w:eastAsia="宋体" w:hAnsi="Book Antiqua" w:cs="宋体"/>
          <w:color w:val="000000"/>
          <w:sz w:val="21"/>
          <w:szCs w:val="21"/>
        </w:rPr>
        <w:t>, Chen M, Song Z, Daugherty A, Li XA. C323 of SR-BI is required for SR-BI-mediated HDL binding and cholesteryl ester uptake. </w:t>
      </w:r>
      <w:r w:rsidRPr="00007F44">
        <w:rPr>
          <w:rFonts w:ascii="Book Antiqua" w:eastAsia="宋体" w:hAnsi="Book Antiqua" w:cs="宋体"/>
          <w:i/>
          <w:iCs/>
          <w:color w:val="000000"/>
          <w:sz w:val="21"/>
          <w:szCs w:val="21"/>
        </w:rPr>
        <w:t>J Lipid Res</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52</w:t>
      </w:r>
      <w:r w:rsidRPr="00007F44">
        <w:rPr>
          <w:rFonts w:ascii="Book Antiqua" w:eastAsia="宋体" w:hAnsi="Book Antiqua" w:cs="宋体"/>
          <w:color w:val="000000"/>
          <w:sz w:val="21"/>
          <w:szCs w:val="21"/>
        </w:rPr>
        <w:t>: 2272-2278 [PMID: 21917726 DOI: 10.1194/jlr.M019091]</w:t>
      </w:r>
    </w:p>
    <w:p w14:paraId="3E89FB4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0 </w:t>
      </w:r>
      <w:r w:rsidRPr="00007F44">
        <w:rPr>
          <w:rFonts w:ascii="Book Antiqua" w:eastAsia="宋体" w:hAnsi="Book Antiqua" w:cs="宋体"/>
          <w:b/>
          <w:bCs/>
          <w:color w:val="000000"/>
          <w:sz w:val="21"/>
          <w:szCs w:val="21"/>
        </w:rPr>
        <w:t>Goldstein JL</w:t>
      </w:r>
      <w:r w:rsidRPr="00007F44">
        <w:rPr>
          <w:rFonts w:ascii="Book Antiqua" w:eastAsia="宋体" w:hAnsi="Book Antiqua" w:cs="宋体"/>
          <w:color w:val="000000"/>
          <w:sz w:val="21"/>
          <w:szCs w:val="21"/>
        </w:rPr>
        <w:t>, Brown MS. The LDL receptor. </w:t>
      </w:r>
      <w:r w:rsidRPr="00007F44">
        <w:rPr>
          <w:rFonts w:ascii="Book Antiqua" w:eastAsia="宋体" w:hAnsi="Book Antiqua" w:cs="宋体"/>
          <w:i/>
          <w:iCs/>
          <w:color w:val="000000"/>
          <w:sz w:val="21"/>
          <w:szCs w:val="21"/>
        </w:rPr>
        <w:t>Arterioscler Thromb Vasc Biol</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29</w:t>
      </w:r>
      <w:r w:rsidRPr="00007F44">
        <w:rPr>
          <w:rFonts w:ascii="Book Antiqua" w:eastAsia="宋体" w:hAnsi="Book Antiqua" w:cs="宋体"/>
          <w:color w:val="000000"/>
          <w:sz w:val="21"/>
          <w:szCs w:val="21"/>
        </w:rPr>
        <w:t>: 431-438 [PMID: 19299327 DOI: 10.1161/ATVBAHA.108.179564]</w:t>
      </w:r>
    </w:p>
    <w:p w14:paraId="4E78E5F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1 </w:t>
      </w:r>
      <w:r w:rsidRPr="00007F44">
        <w:rPr>
          <w:rFonts w:ascii="Book Antiqua" w:eastAsia="宋体" w:hAnsi="Book Antiqua" w:cs="宋体"/>
          <w:b/>
          <w:bCs/>
          <w:color w:val="000000"/>
          <w:sz w:val="21"/>
          <w:szCs w:val="21"/>
        </w:rPr>
        <w:t>Wünschmann S</w:t>
      </w:r>
      <w:r w:rsidRPr="00007F44">
        <w:rPr>
          <w:rFonts w:ascii="Book Antiqua" w:eastAsia="宋体" w:hAnsi="Book Antiqua" w:cs="宋体"/>
          <w:color w:val="000000"/>
          <w:sz w:val="21"/>
          <w:szCs w:val="21"/>
        </w:rPr>
        <w:t>, Medh JD, Klinzmann D, Schmidt WN, Stapleton JT. Characterization of hepatitis C virus (HCV) and HCV E2 interactions with CD81 and the low-density lipoprotein receptor.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0; </w:t>
      </w:r>
      <w:r w:rsidRPr="00007F44">
        <w:rPr>
          <w:rFonts w:ascii="Book Antiqua" w:eastAsia="宋体" w:hAnsi="Book Antiqua" w:cs="宋体"/>
          <w:b/>
          <w:bCs/>
          <w:color w:val="000000"/>
          <w:sz w:val="21"/>
          <w:szCs w:val="21"/>
        </w:rPr>
        <w:t>74</w:t>
      </w:r>
      <w:r w:rsidRPr="00007F44">
        <w:rPr>
          <w:rFonts w:ascii="Book Antiqua" w:eastAsia="宋体" w:hAnsi="Book Antiqua" w:cs="宋体"/>
          <w:color w:val="000000"/>
          <w:sz w:val="21"/>
          <w:szCs w:val="21"/>
        </w:rPr>
        <w:t>: 10055-10062 [PMID: 11024134]</w:t>
      </w:r>
    </w:p>
    <w:p w14:paraId="0F1C4B5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2 </w:t>
      </w:r>
      <w:r w:rsidRPr="00007F44">
        <w:rPr>
          <w:rFonts w:ascii="Book Antiqua" w:eastAsia="宋体" w:hAnsi="Book Antiqua" w:cs="宋体"/>
          <w:b/>
          <w:bCs/>
          <w:color w:val="000000"/>
          <w:sz w:val="21"/>
          <w:szCs w:val="21"/>
        </w:rPr>
        <w:t>Monazahian M</w:t>
      </w:r>
      <w:r w:rsidRPr="00007F44">
        <w:rPr>
          <w:rFonts w:ascii="Book Antiqua" w:eastAsia="宋体" w:hAnsi="Book Antiqua" w:cs="宋体"/>
          <w:color w:val="000000"/>
          <w:sz w:val="21"/>
          <w:szCs w:val="21"/>
        </w:rPr>
        <w:t>, Böhme I, Bonk S, Koch A, Scholz C, Grethe S, Thomssen R. Low density lipoprotein receptor as a candidate receptor for hepatitis C virus. </w:t>
      </w:r>
      <w:r w:rsidRPr="00007F44">
        <w:rPr>
          <w:rFonts w:ascii="Book Antiqua" w:eastAsia="宋体" w:hAnsi="Book Antiqua" w:cs="宋体"/>
          <w:i/>
          <w:iCs/>
          <w:color w:val="000000"/>
          <w:sz w:val="21"/>
          <w:szCs w:val="21"/>
        </w:rPr>
        <w:t>J Med Virol</w:t>
      </w:r>
      <w:r w:rsidRPr="00007F44">
        <w:rPr>
          <w:rFonts w:ascii="Book Antiqua" w:eastAsia="宋体" w:hAnsi="Book Antiqua" w:cs="宋体"/>
          <w:color w:val="000000"/>
          <w:sz w:val="21"/>
          <w:szCs w:val="21"/>
        </w:rPr>
        <w:t> 1999; </w:t>
      </w:r>
      <w:r w:rsidRPr="00007F44">
        <w:rPr>
          <w:rFonts w:ascii="Book Antiqua" w:eastAsia="宋体" w:hAnsi="Book Antiqua" w:cs="宋体"/>
          <w:b/>
          <w:bCs/>
          <w:color w:val="000000"/>
          <w:sz w:val="21"/>
          <w:szCs w:val="21"/>
        </w:rPr>
        <w:t>57</w:t>
      </w:r>
      <w:r w:rsidRPr="00007F44">
        <w:rPr>
          <w:rFonts w:ascii="Book Antiqua" w:eastAsia="宋体" w:hAnsi="Book Antiqua" w:cs="宋体"/>
          <w:color w:val="000000"/>
          <w:sz w:val="21"/>
          <w:szCs w:val="21"/>
        </w:rPr>
        <w:t>: 223-229 [PMID: 10022791]</w:t>
      </w:r>
    </w:p>
    <w:p w14:paraId="4B8425E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3 </w:t>
      </w:r>
      <w:r w:rsidRPr="00007F44">
        <w:rPr>
          <w:rFonts w:ascii="Book Antiqua" w:eastAsia="宋体" w:hAnsi="Book Antiqua" w:cs="宋体"/>
          <w:b/>
          <w:bCs/>
          <w:color w:val="000000"/>
          <w:sz w:val="21"/>
          <w:szCs w:val="21"/>
        </w:rPr>
        <w:t>Molina S</w:t>
      </w:r>
      <w:r w:rsidRPr="00007F44">
        <w:rPr>
          <w:rFonts w:ascii="Book Antiqua" w:eastAsia="宋体" w:hAnsi="Book Antiqua" w:cs="宋体"/>
          <w:color w:val="000000"/>
          <w:sz w:val="21"/>
          <w:szCs w:val="21"/>
        </w:rPr>
        <w:t>, Castet V, Fournier-Wirth C, Pichard-Garcia L, Avner R, Harats D, Roitelman J, Barbaras R, Graber P, Ghersa P, Smolarsky M, Funaro A, Malavasi F, Larrey D, Coste J, Fabre JM, Sa-Cunha A, Maurel P. The low-density lipoprotein receptor plays a role in the infection of primary human hepatocytes by hepatitis C virus.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46</w:t>
      </w:r>
      <w:r w:rsidRPr="00007F44">
        <w:rPr>
          <w:rFonts w:ascii="Book Antiqua" w:eastAsia="宋体" w:hAnsi="Book Antiqua" w:cs="宋体"/>
          <w:color w:val="000000"/>
          <w:sz w:val="21"/>
          <w:szCs w:val="21"/>
        </w:rPr>
        <w:t>: 411-419 [PMID: 17156886 DOI: 10.1016/j.jhep.2006.09.024]</w:t>
      </w:r>
    </w:p>
    <w:p w14:paraId="27AFA13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4 Owen DM, Huang H, Ye J, Gale M. Apolipoprotein E on hepatitis C virion facilitates infection through interaction with low-density lipoprotein receptor. Virology 2009; 394(1): 99-108 [PMID: ISI: 000271438000013 DOI: 10.1016/j.virol.2009.08.037]</w:t>
      </w:r>
    </w:p>
    <w:p w14:paraId="17C92DC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5 </w:t>
      </w:r>
      <w:r w:rsidRPr="00007F44">
        <w:rPr>
          <w:rFonts w:ascii="Book Antiqua" w:eastAsia="宋体" w:hAnsi="Book Antiqua" w:cs="宋体"/>
          <w:b/>
          <w:bCs/>
          <w:color w:val="000000"/>
          <w:sz w:val="21"/>
          <w:szCs w:val="21"/>
        </w:rPr>
        <w:t>Mazumdar B</w:t>
      </w:r>
      <w:r w:rsidRPr="00007F44">
        <w:rPr>
          <w:rFonts w:ascii="Book Antiqua" w:eastAsia="宋体" w:hAnsi="Book Antiqua" w:cs="宋体"/>
          <w:color w:val="000000"/>
          <w:sz w:val="21"/>
          <w:szCs w:val="21"/>
        </w:rPr>
        <w:t>, Banerjee A, Meyer K, Ray R. Hepatitis C virus E1 envelope glycoprotein interacts with apolipoproteins in facilitating entry into hepatocytes.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54</w:t>
      </w:r>
      <w:r w:rsidRPr="00007F44">
        <w:rPr>
          <w:rFonts w:ascii="Book Antiqua" w:eastAsia="宋体" w:hAnsi="Book Antiqua" w:cs="宋体"/>
          <w:color w:val="000000"/>
          <w:sz w:val="21"/>
          <w:szCs w:val="21"/>
        </w:rPr>
        <w:t>: 1149-1156 [PMID: 21735466 DOI: 10.1002/hep.24523]</w:t>
      </w:r>
    </w:p>
    <w:p w14:paraId="1BECE60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6 </w:t>
      </w:r>
      <w:r w:rsidRPr="00007F44">
        <w:rPr>
          <w:rFonts w:ascii="Book Antiqua" w:eastAsia="宋体" w:hAnsi="Book Antiqua" w:cs="宋体"/>
          <w:b/>
          <w:bCs/>
          <w:color w:val="000000"/>
          <w:sz w:val="21"/>
          <w:szCs w:val="21"/>
        </w:rPr>
        <w:t>Hishiki T</w:t>
      </w:r>
      <w:r w:rsidRPr="00007F44">
        <w:rPr>
          <w:rFonts w:ascii="Book Antiqua" w:eastAsia="宋体" w:hAnsi="Book Antiqua" w:cs="宋体"/>
          <w:color w:val="000000"/>
          <w:sz w:val="21"/>
          <w:szCs w:val="21"/>
        </w:rPr>
        <w:t>, Shimizu Y, Tobita R, Sugiyama K, Ogawa K, Funami K, Ohsaki Y, Fujimoto T, Takaku H, Wakita T, Baumert TF, Miyanari Y, Shimotohno K. Infectivity of hepatitis C virus is influenced by association with apolipoprotein E isoform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84</w:t>
      </w:r>
      <w:r w:rsidRPr="00007F44">
        <w:rPr>
          <w:rFonts w:ascii="Book Antiqua" w:eastAsia="宋体" w:hAnsi="Book Antiqua" w:cs="宋体"/>
          <w:color w:val="000000"/>
          <w:sz w:val="21"/>
          <w:szCs w:val="21"/>
        </w:rPr>
        <w:t>: 12048-12057 [PMID: 20826689 DOI: 10.1128/JVI.01063-10]</w:t>
      </w:r>
    </w:p>
    <w:p w14:paraId="6A40AA9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7 </w:t>
      </w:r>
      <w:r w:rsidRPr="00007F44">
        <w:rPr>
          <w:rFonts w:ascii="Book Antiqua" w:eastAsia="宋体" w:hAnsi="Book Antiqua" w:cs="宋体"/>
          <w:b/>
          <w:bCs/>
          <w:color w:val="000000"/>
          <w:sz w:val="21"/>
          <w:szCs w:val="21"/>
        </w:rPr>
        <w:t>Prentoe J</w:t>
      </w:r>
      <w:r w:rsidRPr="00007F44">
        <w:rPr>
          <w:rFonts w:ascii="Book Antiqua" w:eastAsia="宋体" w:hAnsi="Book Antiqua" w:cs="宋体"/>
          <w:color w:val="000000"/>
          <w:sz w:val="21"/>
          <w:szCs w:val="21"/>
        </w:rPr>
        <w:t xml:space="preserve">, Serre SB, Ramirez S, Nicosia A, Gottwein JM, Bukh J. Hypervariable region 1 deletion and required adaptive envelope mutations confer decreased dependency on scavenger </w:t>
      </w:r>
      <w:r w:rsidRPr="00007F44">
        <w:rPr>
          <w:rFonts w:ascii="Book Antiqua" w:eastAsia="宋体" w:hAnsi="Book Antiqua" w:cs="宋体"/>
          <w:color w:val="000000"/>
          <w:sz w:val="21"/>
          <w:szCs w:val="21"/>
        </w:rPr>
        <w:lastRenderedPageBreak/>
        <w:t>receptor class B type I and low-density lipoprotein receptor for hepatitis C viru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4; </w:t>
      </w:r>
      <w:r w:rsidRPr="00007F44">
        <w:rPr>
          <w:rFonts w:ascii="Book Antiqua" w:eastAsia="宋体" w:hAnsi="Book Antiqua" w:cs="宋体"/>
          <w:b/>
          <w:bCs/>
          <w:color w:val="000000"/>
          <w:sz w:val="21"/>
          <w:szCs w:val="21"/>
        </w:rPr>
        <w:t>88</w:t>
      </w:r>
      <w:r w:rsidRPr="00007F44">
        <w:rPr>
          <w:rFonts w:ascii="Book Antiqua" w:eastAsia="宋体" w:hAnsi="Book Antiqua" w:cs="宋体"/>
          <w:color w:val="000000"/>
          <w:sz w:val="21"/>
          <w:szCs w:val="21"/>
        </w:rPr>
        <w:t>: 1725-1739 [PMID: 24257605 DOI: 10.1128/JVI.02017-13]</w:t>
      </w:r>
    </w:p>
    <w:p w14:paraId="4DDDA18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8 </w:t>
      </w:r>
      <w:r w:rsidRPr="00007F44">
        <w:rPr>
          <w:rFonts w:ascii="Book Antiqua" w:eastAsia="宋体" w:hAnsi="Book Antiqua" w:cs="宋体"/>
          <w:b/>
          <w:bCs/>
          <w:color w:val="000000"/>
          <w:sz w:val="21"/>
          <w:szCs w:val="21"/>
        </w:rPr>
        <w:t>Albecka A</w:t>
      </w:r>
      <w:r w:rsidRPr="00007F44">
        <w:rPr>
          <w:rFonts w:ascii="Book Antiqua" w:eastAsia="宋体" w:hAnsi="Book Antiqua" w:cs="宋体"/>
          <w:color w:val="000000"/>
          <w:sz w:val="21"/>
          <w:szCs w:val="21"/>
        </w:rPr>
        <w:t>, Belouzard S, Op de Beeck A, Descamps V, Goueslain L, Bertrand-Michel J, Tercé F, Duverlie G, Rouillé Y, Dubuisson J. Role of low-density lipoprotein receptor in the hepatitis C virus life cycle.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55</w:t>
      </w:r>
      <w:r w:rsidRPr="00007F44">
        <w:rPr>
          <w:rFonts w:ascii="Book Antiqua" w:eastAsia="宋体" w:hAnsi="Book Antiqua" w:cs="宋体"/>
          <w:color w:val="000000"/>
          <w:sz w:val="21"/>
          <w:szCs w:val="21"/>
        </w:rPr>
        <w:t>: 998-1007 [PMID: 22121002 DOI: 10.1002/hep.25501]</w:t>
      </w:r>
    </w:p>
    <w:p w14:paraId="4A8B5C4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89 </w:t>
      </w:r>
      <w:r w:rsidRPr="00007F44">
        <w:rPr>
          <w:rFonts w:ascii="Book Antiqua" w:eastAsia="宋体" w:hAnsi="Book Antiqua" w:cs="宋体"/>
          <w:b/>
          <w:bCs/>
          <w:color w:val="000000"/>
          <w:sz w:val="21"/>
          <w:szCs w:val="21"/>
        </w:rPr>
        <w:t>Sainz B</w:t>
      </w:r>
      <w:r w:rsidRPr="00007F44">
        <w:rPr>
          <w:rFonts w:ascii="Book Antiqua" w:eastAsia="宋体" w:hAnsi="Book Antiqua" w:cs="宋体"/>
          <w:color w:val="000000"/>
          <w:sz w:val="21"/>
          <w:szCs w:val="21"/>
        </w:rPr>
        <w:t>, Barretto N, Martin DN, Hiraga N, Imamura M, Hussain S, Marsh KA, Yu X, Chayama K, Alrefai WA, Uprichard SL. Identification of the Niemann-Pick C1-like 1 cholesterol absorption receptor as a new hepatitis C virus entry factor. </w:t>
      </w:r>
      <w:r w:rsidRPr="00007F44">
        <w:rPr>
          <w:rFonts w:ascii="Book Antiqua" w:eastAsia="宋体" w:hAnsi="Book Antiqua" w:cs="宋体"/>
          <w:i/>
          <w:iCs/>
          <w:color w:val="000000"/>
          <w:sz w:val="21"/>
          <w:szCs w:val="21"/>
        </w:rPr>
        <w:t>Nat Med</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18</w:t>
      </w:r>
      <w:r w:rsidRPr="00007F44">
        <w:rPr>
          <w:rFonts w:ascii="Book Antiqua" w:eastAsia="宋体" w:hAnsi="Book Antiqua" w:cs="宋体"/>
          <w:color w:val="000000"/>
          <w:sz w:val="21"/>
          <w:szCs w:val="21"/>
        </w:rPr>
        <w:t>: 281-285 [PMID: 22231557 DOI: 10.1038/nm.2581]</w:t>
      </w:r>
    </w:p>
    <w:p w14:paraId="5F5F5F7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0 </w:t>
      </w:r>
      <w:r w:rsidRPr="00007F44">
        <w:rPr>
          <w:rFonts w:ascii="Book Antiqua" w:eastAsia="宋体" w:hAnsi="Book Antiqua" w:cs="宋体"/>
          <w:b/>
          <w:bCs/>
          <w:color w:val="000000"/>
          <w:sz w:val="21"/>
          <w:szCs w:val="21"/>
        </w:rPr>
        <w:t>Yu L</w:t>
      </w:r>
      <w:r w:rsidRPr="00007F44">
        <w:rPr>
          <w:rFonts w:ascii="Book Antiqua" w:eastAsia="宋体" w:hAnsi="Book Antiqua" w:cs="宋体"/>
          <w:color w:val="000000"/>
          <w:sz w:val="21"/>
          <w:szCs w:val="21"/>
        </w:rPr>
        <w:t>. The structure and function of Niemann-Pick C1-like 1 protein. </w:t>
      </w:r>
      <w:r w:rsidRPr="00007F44">
        <w:rPr>
          <w:rFonts w:ascii="Book Antiqua" w:eastAsia="宋体" w:hAnsi="Book Antiqua" w:cs="宋体"/>
          <w:i/>
          <w:iCs/>
          <w:color w:val="000000"/>
          <w:sz w:val="21"/>
          <w:szCs w:val="21"/>
        </w:rPr>
        <w:t>Curr Opin Lipid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19</w:t>
      </w:r>
      <w:r w:rsidRPr="00007F44">
        <w:rPr>
          <w:rFonts w:ascii="Book Antiqua" w:eastAsia="宋体" w:hAnsi="Book Antiqua" w:cs="宋体"/>
          <w:color w:val="000000"/>
          <w:sz w:val="21"/>
          <w:szCs w:val="21"/>
        </w:rPr>
        <w:t>: 263-269 [PMID: 18460917 DOI: 10.1097/MOL.0b013e3282f9b563]</w:t>
      </w:r>
    </w:p>
    <w:p w14:paraId="68DE2C0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91 </w:t>
      </w:r>
      <w:r w:rsidRPr="00007F44">
        <w:rPr>
          <w:rFonts w:ascii="Book Antiqua" w:eastAsia="宋体" w:hAnsi="Book Antiqua" w:cs="宋体"/>
          <w:b/>
          <w:color w:val="000000"/>
          <w:sz w:val="21"/>
          <w:szCs w:val="21"/>
        </w:rPr>
        <w:t>Altmann SW</w:t>
      </w:r>
      <w:r w:rsidRPr="00007F44">
        <w:rPr>
          <w:rFonts w:ascii="Book Antiqua" w:eastAsia="宋体" w:hAnsi="Book Antiqua" w:cs="宋体"/>
          <w:color w:val="000000"/>
          <w:sz w:val="21"/>
          <w:szCs w:val="21"/>
        </w:rPr>
        <w:t xml:space="preserve">, Davis HR, Zhu LJ, Yao XR, Hoos LM, Tetzloff G, Iyer SPN, Maguire M, Golovko A, Zeng M, Wang LQ, Murgolo N, Graziano MP. Niemann-Pick C1 like 1 protein is critical for intestinal cholesterol absorption. </w:t>
      </w:r>
      <w:r w:rsidRPr="00007F44">
        <w:rPr>
          <w:rFonts w:ascii="Book Antiqua" w:eastAsia="宋体" w:hAnsi="Book Antiqua" w:cs="宋体"/>
          <w:i/>
          <w:color w:val="000000"/>
          <w:sz w:val="21"/>
          <w:szCs w:val="21"/>
        </w:rPr>
        <w:t>Science</w:t>
      </w:r>
      <w:r w:rsidRPr="00007F44">
        <w:rPr>
          <w:rFonts w:ascii="Book Antiqua" w:eastAsia="宋体" w:hAnsi="Book Antiqua" w:cs="宋体"/>
          <w:color w:val="000000"/>
          <w:sz w:val="21"/>
          <w:szCs w:val="21"/>
        </w:rPr>
        <w:t xml:space="preserve"> 2004; </w:t>
      </w:r>
      <w:r w:rsidRPr="00007F44">
        <w:rPr>
          <w:rFonts w:ascii="Book Antiqua" w:eastAsia="宋体" w:hAnsi="Book Antiqua" w:cs="宋体"/>
          <w:b/>
          <w:color w:val="000000"/>
          <w:sz w:val="21"/>
          <w:szCs w:val="21"/>
        </w:rPr>
        <w:t>303</w:t>
      </w:r>
      <w:r w:rsidRPr="00007F44">
        <w:rPr>
          <w:rFonts w:ascii="Book Antiqua" w:eastAsia="宋体" w:hAnsi="Book Antiqua" w:cs="宋体"/>
          <w:color w:val="000000"/>
          <w:sz w:val="21"/>
          <w:szCs w:val="21"/>
        </w:rPr>
        <w:t>: 1201-1204 [PMID: 14976318]</w:t>
      </w:r>
    </w:p>
    <w:p w14:paraId="2E4AD8B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2 </w:t>
      </w:r>
      <w:r w:rsidRPr="00007F44">
        <w:rPr>
          <w:rFonts w:ascii="Book Antiqua" w:eastAsia="宋体" w:hAnsi="Book Antiqua" w:cs="宋体"/>
          <w:b/>
          <w:bCs/>
          <w:color w:val="000000"/>
          <w:sz w:val="21"/>
          <w:szCs w:val="21"/>
        </w:rPr>
        <w:t>Temel RE</w:t>
      </w:r>
      <w:r w:rsidRPr="00007F44">
        <w:rPr>
          <w:rFonts w:ascii="Book Antiqua" w:eastAsia="宋体" w:hAnsi="Book Antiqua" w:cs="宋体"/>
          <w:color w:val="000000"/>
          <w:sz w:val="21"/>
          <w:szCs w:val="21"/>
        </w:rPr>
        <w:t>, Tang W, Ma Y, Rudel LL, Willingham MC, Ioannou YA, Davies JP, Nilsson LM, Yu L. Hepatic Niemann-Pick C1-like 1 regulates biliary cholesterol concentration and is a target of ezetimibe. </w:t>
      </w:r>
      <w:r w:rsidRPr="00007F44">
        <w:rPr>
          <w:rFonts w:ascii="Book Antiqua" w:eastAsia="宋体" w:hAnsi="Book Antiqua" w:cs="宋体"/>
          <w:i/>
          <w:iCs/>
          <w:color w:val="000000"/>
          <w:sz w:val="21"/>
          <w:szCs w:val="21"/>
        </w:rPr>
        <w:t>J Clin Invest</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117</w:t>
      </w:r>
      <w:r w:rsidRPr="00007F44">
        <w:rPr>
          <w:rFonts w:ascii="Book Antiqua" w:eastAsia="宋体" w:hAnsi="Book Antiqua" w:cs="宋体"/>
          <w:color w:val="000000"/>
          <w:sz w:val="21"/>
          <w:szCs w:val="21"/>
        </w:rPr>
        <w:t>: 1968-1978 [PMID: 17571164 DOI: 10.1172/JCI30060]</w:t>
      </w:r>
    </w:p>
    <w:p w14:paraId="0867A5D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3 </w:t>
      </w:r>
      <w:r w:rsidRPr="00007F44">
        <w:rPr>
          <w:rFonts w:ascii="Book Antiqua" w:eastAsia="宋体" w:hAnsi="Book Antiqua" w:cs="宋体"/>
          <w:b/>
          <w:bCs/>
          <w:color w:val="000000"/>
          <w:sz w:val="21"/>
          <w:szCs w:val="21"/>
        </w:rPr>
        <w:t>Bays HE</w:t>
      </w:r>
      <w:r w:rsidRPr="00007F44">
        <w:rPr>
          <w:rFonts w:ascii="Book Antiqua" w:eastAsia="宋体" w:hAnsi="Book Antiqua" w:cs="宋体"/>
          <w:color w:val="000000"/>
          <w:sz w:val="21"/>
          <w:szCs w:val="21"/>
        </w:rPr>
        <w:t>, Neff D, Tomassini JE, Tershakovec AM. Ezetimibe: cholesterol lowering and beyond. </w:t>
      </w:r>
      <w:r w:rsidRPr="00007F44">
        <w:rPr>
          <w:rFonts w:ascii="Book Antiqua" w:eastAsia="宋体" w:hAnsi="Book Antiqua" w:cs="宋体"/>
          <w:i/>
          <w:iCs/>
          <w:color w:val="000000"/>
          <w:sz w:val="21"/>
          <w:szCs w:val="21"/>
        </w:rPr>
        <w:t>Expert Rev Cardiovasc Ther</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6</w:t>
      </w:r>
      <w:r w:rsidRPr="00007F44">
        <w:rPr>
          <w:rFonts w:ascii="Book Antiqua" w:eastAsia="宋体" w:hAnsi="Book Antiqua" w:cs="宋体"/>
          <w:color w:val="000000"/>
          <w:sz w:val="21"/>
          <w:szCs w:val="21"/>
        </w:rPr>
        <w:t>: 447-470 [PMID: 18402536 DOI: 10.1586/14779072.6.4.447]</w:t>
      </w:r>
    </w:p>
    <w:p w14:paraId="0B52E58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4 </w:t>
      </w:r>
      <w:r w:rsidRPr="00007F44">
        <w:rPr>
          <w:rFonts w:ascii="Book Antiqua" w:eastAsia="宋体" w:hAnsi="Book Antiqua" w:cs="宋体"/>
          <w:b/>
          <w:bCs/>
          <w:color w:val="000000"/>
          <w:sz w:val="21"/>
          <w:szCs w:val="21"/>
        </w:rPr>
        <w:t>Germi R</w:t>
      </w:r>
      <w:r w:rsidRPr="00007F44">
        <w:rPr>
          <w:rFonts w:ascii="Book Antiqua" w:eastAsia="宋体" w:hAnsi="Book Antiqua" w:cs="宋体"/>
          <w:color w:val="000000"/>
          <w:sz w:val="21"/>
          <w:szCs w:val="21"/>
        </w:rPr>
        <w:t>, Crance JM, Garin D, Guimet J, Lortat-Jacob H, Ruigrok RW, Zarski JP, Drouet E. Cellular glycosaminoglycans and low density lipoprotein receptor are involved in hepatitis C virus adsorption. </w:t>
      </w:r>
      <w:r w:rsidRPr="00007F44">
        <w:rPr>
          <w:rFonts w:ascii="Book Antiqua" w:eastAsia="宋体" w:hAnsi="Book Antiqua" w:cs="宋体"/>
          <w:i/>
          <w:iCs/>
          <w:color w:val="000000"/>
          <w:sz w:val="21"/>
          <w:szCs w:val="21"/>
        </w:rPr>
        <w:t>J Med Virol</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68</w:t>
      </w:r>
      <w:r w:rsidRPr="00007F44">
        <w:rPr>
          <w:rFonts w:ascii="Book Antiqua" w:eastAsia="宋体" w:hAnsi="Book Antiqua" w:cs="宋体"/>
          <w:color w:val="000000"/>
          <w:sz w:val="21"/>
          <w:szCs w:val="21"/>
        </w:rPr>
        <w:t>: 206-215 [PMID: 12210409 DOI: 10.1002/jmv.10196]</w:t>
      </w:r>
    </w:p>
    <w:p w14:paraId="063C488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5 </w:t>
      </w:r>
      <w:r w:rsidRPr="00007F44">
        <w:rPr>
          <w:rFonts w:ascii="Book Antiqua" w:eastAsia="宋体" w:hAnsi="Book Antiqua" w:cs="宋体"/>
          <w:b/>
          <w:bCs/>
          <w:color w:val="000000"/>
          <w:sz w:val="21"/>
          <w:szCs w:val="21"/>
        </w:rPr>
        <w:t>Barth H</w:t>
      </w:r>
      <w:r w:rsidRPr="00007F44">
        <w:rPr>
          <w:rFonts w:ascii="Book Antiqua" w:eastAsia="宋体" w:hAnsi="Book Antiqua" w:cs="宋体"/>
          <w:color w:val="000000"/>
          <w:sz w:val="21"/>
          <w:szCs w:val="21"/>
        </w:rPr>
        <w:t>, Schnober EK, Zhang F, Linhardt RJ, Depla E, Boson B, Cosset FL, Patel AH, Blum HE, Baumert TF. Viral and cellular determinants of the hepatitis C virus envelope-heparan sulfate interac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10579-10590 [PMID: 16928753 DOI: 10.1128/JVI.00941-06]</w:t>
      </w:r>
    </w:p>
    <w:p w14:paraId="51B65C3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6 </w:t>
      </w:r>
      <w:r w:rsidRPr="00007F44">
        <w:rPr>
          <w:rFonts w:ascii="Book Antiqua" w:eastAsia="宋体" w:hAnsi="Book Antiqua" w:cs="宋体"/>
          <w:b/>
          <w:bCs/>
          <w:color w:val="000000"/>
          <w:sz w:val="21"/>
          <w:szCs w:val="21"/>
        </w:rPr>
        <w:t>Koutsoudakis G</w:t>
      </w:r>
      <w:r w:rsidRPr="00007F44">
        <w:rPr>
          <w:rFonts w:ascii="Book Antiqua" w:eastAsia="宋体" w:hAnsi="Book Antiqua" w:cs="宋体"/>
          <w:color w:val="000000"/>
          <w:sz w:val="21"/>
          <w:szCs w:val="21"/>
        </w:rPr>
        <w:t>, Kaul A, Steinmann E, Kallis S, Lohmann V, Pietschmann T, Bartenschlager R. Characterization of the early steps of hepatitis C virus infection by using luciferase reporter virus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5308-5320 [PMID: 16699011 DOI: 10.1128/JVI.02460-05]</w:t>
      </w:r>
    </w:p>
    <w:p w14:paraId="5BFDBF7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7 </w:t>
      </w:r>
      <w:r w:rsidRPr="00007F44">
        <w:rPr>
          <w:rFonts w:ascii="Book Antiqua" w:eastAsia="宋体" w:hAnsi="Book Antiqua" w:cs="宋体"/>
          <w:b/>
          <w:bCs/>
          <w:color w:val="000000"/>
          <w:sz w:val="21"/>
          <w:szCs w:val="21"/>
        </w:rPr>
        <w:t>Jiang J</w:t>
      </w:r>
      <w:r w:rsidRPr="00007F44">
        <w:rPr>
          <w:rFonts w:ascii="Book Antiqua" w:eastAsia="宋体" w:hAnsi="Book Antiqua" w:cs="宋体"/>
          <w:color w:val="000000"/>
          <w:sz w:val="21"/>
          <w:szCs w:val="21"/>
        </w:rPr>
        <w:t>, Cun W, Wu X, Shi Q, Tang H, Luo G. Hepatitis C virus attachment mediated by apolipoprotein E binding to cell surface heparan sulfate.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86</w:t>
      </w:r>
      <w:r w:rsidRPr="00007F44">
        <w:rPr>
          <w:rFonts w:ascii="Book Antiqua" w:eastAsia="宋体" w:hAnsi="Book Antiqua" w:cs="宋体"/>
          <w:color w:val="000000"/>
          <w:sz w:val="21"/>
          <w:szCs w:val="21"/>
        </w:rPr>
        <w:t>: 7256-7267 [PMID: 22532692 DOI: 10.1128/JVI.07222-11]</w:t>
      </w:r>
    </w:p>
    <w:p w14:paraId="30A8201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98 </w:t>
      </w:r>
      <w:r w:rsidRPr="00007F44">
        <w:rPr>
          <w:rFonts w:ascii="Book Antiqua" w:eastAsia="宋体" w:hAnsi="Book Antiqua" w:cs="宋体"/>
          <w:b/>
          <w:bCs/>
          <w:color w:val="000000"/>
          <w:sz w:val="21"/>
          <w:szCs w:val="21"/>
        </w:rPr>
        <w:t>Shi Q</w:t>
      </w:r>
      <w:r w:rsidRPr="00007F44">
        <w:rPr>
          <w:rFonts w:ascii="Book Antiqua" w:eastAsia="宋体" w:hAnsi="Book Antiqua" w:cs="宋体"/>
          <w:color w:val="000000"/>
          <w:sz w:val="21"/>
          <w:szCs w:val="21"/>
        </w:rPr>
        <w:t>, Jiang J, Luo G. Syndecan-1 serves as the major receptor for attachment of hepatitis C virus to the surfaces of hepatocyt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87</w:t>
      </w:r>
      <w:r w:rsidRPr="00007F44">
        <w:rPr>
          <w:rFonts w:ascii="Book Antiqua" w:eastAsia="宋体" w:hAnsi="Book Antiqua" w:cs="宋体"/>
          <w:color w:val="000000"/>
          <w:sz w:val="21"/>
          <w:szCs w:val="21"/>
        </w:rPr>
        <w:t>: 6866-6875 [PMID: 23576506 DOI: 10.1128/JVI.03475-12]</w:t>
      </w:r>
    </w:p>
    <w:p w14:paraId="3CE4BC1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99 </w:t>
      </w:r>
      <w:r w:rsidRPr="00007F44">
        <w:rPr>
          <w:rFonts w:ascii="Book Antiqua" w:eastAsia="宋体" w:hAnsi="Book Antiqua" w:cs="宋体"/>
          <w:b/>
          <w:bCs/>
          <w:color w:val="000000"/>
          <w:sz w:val="21"/>
          <w:szCs w:val="21"/>
        </w:rPr>
        <w:t>Heeren J</w:t>
      </w:r>
      <w:r w:rsidRPr="00007F44">
        <w:rPr>
          <w:rFonts w:ascii="Book Antiqua" w:eastAsia="宋体" w:hAnsi="Book Antiqua" w:cs="宋体"/>
          <w:color w:val="000000"/>
          <w:sz w:val="21"/>
          <w:szCs w:val="21"/>
        </w:rPr>
        <w:t>, Niemeier A, Merkel M, Beisiegel U. Endothelial-derived lipoprotein lipase is bound to postprandial triglyceride-rich lipoproteins and mediates their hepatic clearance in vivo. </w:t>
      </w:r>
      <w:r w:rsidRPr="00007F44">
        <w:rPr>
          <w:rFonts w:ascii="Book Antiqua" w:eastAsia="宋体" w:hAnsi="Book Antiqua" w:cs="宋体"/>
          <w:i/>
          <w:iCs/>
          <w:color w:val="000000"/>
          <w:sz w:val="21"/>
          <w:szCs w:val="21"/>
        </w:rPr>
        <w:t xml:space="preserve">J Mol Med </w:t>
      </w:r>
      <w:r w:rsidRPr="00007F44">
        <w:rPr>
          <w:rFonts w:ascii="Book Antiqua" w:eastAsia="宋体" w:hAnsi="Book Antiqua" w:cs="宋体"/>
          <w:iCs/>
          <w:color w:val="000000"/>
          <w:sz w:val="21"/>
          <w:szCs w:val="21"/>
        </w:rPr>
        <w:t>(Berl)</w:t>
      </w:r>
      <w:r w:rsidRPr="00007F44">
        <w:rPr>
          <w:rFonts w:ascii="Book Antiqua" w:eastAsia="宋体" w:hAnsi="Book Antiqua" w:cs="宋体"/>
          <w:color w:val="000000"/>
          <w:sz w:val="21"/>
          <w:szCs w:val="21"/>
        </w:rPr>
        <w:t> 2002;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576-584 [PMID: 12226739 DOI: 10.1007/s00109-002-0351-5]</w:t>
      </w:r>
    </w:p>
    <w:p w14:paraId="2E11C4F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0 </w:t>
      </w:r>
      <w:r w:rsidRPr="00007F44">
        <w:rPr>
          <w:rFonts w:ascii="Book Antiqua" w:eastAsia="宋体" w:hAnsi="Book Antiqua" w:cs="宋体"/>
          <w:b/>
          <w:bCs/>
          <w:color w:val="000000"/>
          <w:sz w:val="21"/>
          <w:szCs w:val="21"/>
        </w:rPr>
        <w:t>Zheng C</w:t>
      </w:r>
      <w:r w:rsidRPr="00007F44">
        <w:rPr>
          <w:rFonts w:ascii="Book Antiqua" w:eastAsia="宋体" w:hAnsi="Book Antiqua" w:cs="宋体"/>
          <w:color w:val="000000"/>
          <w:sz w:val="21"/>
          <w:szCs w:val="21"/>
        </w:rPr>
        <w:t>, Murdoch SJ, Brunzell JD, Sacks FM. Lipoprotein lipase bound to apolipoprotein B lipoproteins accelerates clearance of postprandial lipoproteins in humans. </w:t>
      </w:r>
      <w:r w:rsidRPr="00007F44">
        <w:rPr>
          <w:rFonts w:ascii="Book Antiqua" w:eastAsia="宋体" w:hAnsi="Book Antiqua" w:cs="宋体"/>
          <w:i/>
          <w:iCs/>
          <w:color w:val="000000"/>
          <w:sz w:val="21"/>
          <w:szCs w:val="21"/>
        </w:rPr>
        <w:t>Arterioscler Thromb Vasc Bi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26</w:t>
      </w:r>
      <w:r w:rsidRPr="00007F44">
        <w:rPr>
          <w:rFonts w:ascii="Book Antiqua" w:eastAsia="宋体" w:hAnsi="Book Antiqua" w:cs="宋体"/>
          <w:color w:val="000000"/>
          <w:sz w:val="21"/>
          <w:szCs w:val="21"/>
        </w:rPr>
        <w:t>: 891-896 [PMID: 16410459 DOI: 10.1161/01.ATV.0000203512.01007.3d]</w:t>
      </w:r>
    </w:p>
    <w:p w14:paraId="7ABDC0B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1 </w:t>
      </w:r>
      <w:r w:rsidRPr="00007F44">
        <w:rPr>
          <w:rFonts w:ascii="Book Antiqua" w:eastAsia="宋体" w:hAnsi="Book Antiqua" w:cs="宋体"/>
          <w:b/>
          <w:bCs/>
          <w:color w:val="000000"/>
          <w:sz w:val="21"/>
          <w:szCs w:val="21"/>
        </w:rPr>
        <w:t>Andréo U</w:t>
      </w:r>
      <w:r w:rsidRPr="00007F44">
        <w:rPr>
          <w:rFonts w:ascii="Book Antiqua" w:eastAsia="宋体" w:hAnsi="Book Antiqua" w:cs="宋体"/>
          <w:color w:val="000000"/>
          <w:sz w:val="21"/>
          <w:szCs w:val="21"/>
        </w:rPr>
        <w:t>, Maillard P, Kalinina O, Walic M, Meurs E, Martinot M, Marcellin P, Budkowska A. Lipoprotein lipase mediates hepatitis C virus (HCV) cell entry and inhibits HCV infection. </w:t>
      </w:r>
      <w:r w:rsidRPr="00007F44">
        <w:rPr>
          <w:rFonts w:ascii="Book Antiqua" w:eastAsia="宋体" w:hAnsi="Book Antiqua" w:cs="宋体"/>
          <w:i/>
          <w:iCs/>
          <w:color w:val="000000"/>
          <w:sz w:val="21"/>
          <w:szCs w:val="21"/>
        </w:rPr>
        <w:t>Cell Microbi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9</w:t>
      </w:r>
      <w:r w:rsidRPr="00007F44">
        <w:rPr>
          <w:rFonts w:ascii="Book Antiqua" w:eastAsia="宋体" w:hAnsi="Book Antiqua" w:cs="宋体"/>
          <w:color w:val="000000"/>
          <w:sz w:val="21"/>
          <w:szCs w:val="21"/>
        </w:rPr>
        <w:t>: 2445-2456 [PMID: 17517063 DOI: 10.1111/j.1462-5822.2007.00972.x]</w:t>
      </w:r>
    </w:p>
    <w:p w14:paraId="5C974B4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2 </w:t>
      </w:r>
      <w:r w:rsidRPr="00007F44">
        <w:rPr>
          <w:rFonts w:ascii="Book Antiqua" w:eastAsia="宋体" w:hAnsi="Book Antiqua" w:cs="宋体"/>
          <w:b/>
          <w:bCs/>
          <w:color w:val="000000"/>
          <w:sz w:val="21"/>
          <w:szCs w:val="21"/>
        </w:rPr>
        <w:t>Maillard P</w:t>
      </w:r>
      <w:r w:rsidRPr="00007F44">
        <w:rPr>
          <w:rFonts w:ascii="Book Antiqua" w:eastAsia="宋体" w:hAnsi="Book Antiqua" w:cs="宋体"/>
          <w:color w:val="000000"/>
          <w:sz w:val="21"/>
          <w:szCs w:val="21"/>
        </w:rPr>
        <w:t>, Walic M, Meuleman P, Roohvand F, Huby T, Le Goff W, Leroux-Roels G, Pécheur EI, Budkowska A. Lipoprotein lipase inhibits hepatitis C virus (HCV) infection by blocking virus cell entry. </w:t>
      </w:r>
      <w:r w:rsidRPr="00007F44">
        <w:rPr>
          <w:rFonts w:ascii="Book Antiqua" w:eastAsia="宋体" w:hAnsi="Book Antiqua" w:cs="宋体"/>
          <w:i/>
          <w:iCs/>
          <w:color w:val="000000"/>
          <w:sz w:val="21"/>
          <w:szCs w:val="21"/>
        </w:rPr>
        <w:t>PLoS One</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6</w:t>
      </w:r>
      <w:r w:rsidRPr="00007F44">
        <w:rPr>
          <w:rFonts w:ascii="Book Antiqua" w:eastAsia="宋体" w:hAnsi="Book Antiqua" w:cs="宋体"/>
          <w:color w:val="000000"/>
          <w:sz w:val="21"/>
          <w:szCs w:val="21"/>
        </w:rPr>
        <w:t>: e26637 [PMID: 22039521 DOI: 10.1371/journal.pone.0026637]</w:t>
      </w:r>
    </w:p>
    <w:p w14:paraId="332ED28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3 </w:t>
      </w:r>
      <w:r w:rsidRPr="00007F44">
        <w:rPr>
          <w:rFonts w:ascii="Book Antiqua" w:eastAsia="宋体" w:hAnsi="Book Antiqua" w:cs="宋体"/>
          <w:b/>
          <w:bCs/>
          <w:color w:val="000000"/>
          <w:sz w:val="21"/>
          <w:szCs w:val="21"/>
        </w:rPr>
        <w:t>Shimizu Y</w:t>
      </w:r>
      <w:r w:rsidRPr="00007F44">
        <w:rPr>
          <w:rFonts w:ascii="Book Antiqua" w:eastAsia="宋体" w:hAnsi="Book Antiqua" w:cs="宋体"/>
          <w:color w:val="000000"/>
          <w:sz w:val="21"/>
          <w:szCs w:val="21"/>
        </w:rPr>
        <w:t>, Hishiki T, Sugiyama K, Ogawa K, Funami K, Kato A, Ohsaki Y, Fujimoto T, Takaku H, Shimotohno K. Lipoprotein lipase and hepatic triglyceride lipase reduce the infectivity of hepatitis C virus (HCV) through their catalytic activities on HCV-associated lipoproteins. </w:t>
      </w:r>
      <w:r w:rsidRPr="00007F44">
        <w:rPr>
          <w:rFonts w:ascii="Book Antiqua" w:eastAsia="宋体" w:hAnsi="Book Antiqua" w:cs="宋体"/>
          <w:i/>
          <w:iCs/>
          <w:color w:val="000000"/>
          <w:sz w:val="21"/>
          <w:szCs w:val="21"/>
        </w:rPr>
        <w:t>Virology</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407</w:t>
      </w:r>
      <w:r w:rsidRPr="00007F44">
        <w:rPr>
          <w:rFonts w:ascii="Book Antiqua" w:eastAsia="宋体" w:hAnsi="Book Antiqua" w:cs="宋体"/>
          <w:color w:val="000000"/>
          <w:sz w:val="21"/>
          <w:szCs w:val="21"/>
        </w:rPr>
        <w:t>: 152-159 [PMID: 20822787 DOI: 10.1016/j.virol.2010.08.011]</w:t>
      </w:r>
    </w:p>
    <w:p w14:paraId="2650788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4</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von Hahn T</w:t>
      </w:r>
      <w:r w:rsidRPr="00007F44">
        <w:rPr>
          <w:rFonts w:ascii="Book Antiqua" w:hAnsi="Book Antiqua"/>
          <w:color w:val="000000"/>
          <w:sz w:val="21"/>
          <w:szCs w:val="21"/>
        </w:rPr>
        <w:t>, Lindenbach BD, Boullier A, Quehenberger O, Paulson M, Rice CM, McKeating JA. Oxidized low-density lipoprotein inhibits hepatitis C virus cell entry in human hepatoma cells.</w:t>
      </w:r>
      <w:r w:rsidRPr="00007F44">
        <w:rPr>
          <w:rStyle w:val="apple-converted-space"/>
          <w:rFonts w:ascii="Book Antiqua" w:hAnsi="Book Antiqua"/>
          <w:color w:val="000000"/>
          <w:sz w:val="21"/>
          <w:szCs w:val="21"/>
        </w:rPr>
        <w:t> </w:t>
      </w:r>
      <w:r w:rsidRPr="00007F44">
        <w:rPr>
          <w:rFonts w:ascii="Book Antiqua" w:hAnsi="Book Antiqua"/>
          <w:i/>
          <w:iCs/>
          <w:color w:val="000000"/>
          <w:sz w:val="21"/>
          <w:szCs w:val="21"/>
        </w:rPr>
        <w:t>Hepatology</w:t>
      </w:r>
      <w:r w:rsidRPr="00007F44">
        <w:rPr>
          <w:rStyle w:val="apple-converted-space"/>
          <w:rFonts w:ascii="Book Antiqua" w:hAnsi="Book Antiqua"/>
          <w:color w:val="000000"/>
          <w:sz w:val="21"/>
          <w:szCs w:val="21"/>
        </w:rPr>
        <w:t> </w:t>
      </w:r>
      <w:r w:rsidRPr="00007F44">
        <w:rPr>
          <w:rFonts w:ascii="Book Antiqua" w:hAnsi="Book Antiqua"/>
          <w:color w:val="000000"/>
          <w:sz w:val="21"/>
          <w:szCs w:val="21"/>
        </w:rPr>
        <w:t>2006;</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43</w:t>
      </w:r>
      <w:r w:rsidRPr="00007F44">
        <w:rPr>
          <w:rFonts w:ascii="Book Antiqua" w:hAnsi="Book Antiqua"/>
          <w:color w:val="000000"/>
          <w:sz w:val="21"/>
          <w:szCs w:val="21"/>
        </w:rPr>
        <w:t xml:space="preserve">: 932-942 [PMID: 16628670 </w:t>
      </w:r>
      <w:r w:rsidRPr="00007F44">
        <w:rPr>
          <w:rFonts w:ascii="Book Antiqua" w:eastAsia="宋体" w:hAnsi="Book Antiqua" w:cs="宋体"/>
          <w:color w:val="000000"/>
          <w:sz w:val="21"/>
          <w:szCs w:val="21"/>
        </w:rPr>
        <w:t>DOI: 10.1002/Hep.21139]</w:t>
      </w:r>
    </w:p>
    <w:p w14:paraId="782D0FA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5 </w:t>
      </w:r>
      <w:r w:rsidRPr="00007F44">
        <w:rPr>
          <w:rFonts w:ascii="Book Antiqua" w:eastAsia="宋体" w:hAnsi="Book Antiqua" w:cs="宋体"/>
          <w:b/>
          <w:bCs/>
          <w:color w:val="000000"/>
          <w:sz w:val="21"/>
          <w:szCs w:val="21"/>
        </w:rPr>
        <w:t>Westhaus S</w:t>
      </w:r>
      <w:r w:rsidRPr="00007F44">
        <w:rPr>
          <w:rFonts w:ascii="Book Antiqua" w:eastAsia="宋体" w:hAnsi="Book Antiqua" w:cs="宋体"/>
          <w:color w:val="000000"/>
          <w:sz w:val="21"/>
          <w:szCs w:val="21"/>
        </w:rPr>
        <w:t>, Bankwitz D, Ernst S, Rohrmann K, Wappler I, Agné C, Luchtefeld M, Schieffer B, Sarrazin C, Manns MP, Pietschmann T, Ciesek S, von Hahn T. Characterization of the inhibition of hepatitis C virus entry by in vitro-generated and patient-derived oxidized low-density lipoprotei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57</w:t>
      </w:r>
      <w:r w:rsidRPr="00007F44">
        <w:rPr>
          <w:rFonts w:ascii="Book Antiqua" w:eastAsia="宋体" w:hAnsi="Book Antiqua" w:cs="宋体"/>
          <w:color w:val="000000"/>
          <w:sz w:val="21"/>
          <w:szCs w:val="21"/>
        </w:rPr>
        <w:t>: 1716-1724 [PMID: 23212706 DOI: 10.1002/hep.26190]</w:t>
      </w:r>
    </w:p>
    <w:p w14:paraId="73BDC15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106 </w:t>
      </w:r>
      <w:r w:rsidRPr="00007F44">
        <w:rPr>
          <w:rFonts w:ascii="Book Antiqua" w:hAnsi="Book Antiqua"/>
          <w:color w:val="000000"/>
          <w:sz w:val="21"/>
          <w:szCs w:val="21"/>
        </w:rPr>
        <w:t>1</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Lavie M</w:t>
      </w:r>
      <w:r w:rsidRPr="00007F44">
        <w:rPr>
          <w:rFonts w:ascii="Book Antiqua" w:hAnsi="Book Antiqua"/>
          <w:color w:val="000000"/>
          <w:sz w:val="21"/>
          <w:szCs w:val="21"/>
        </w:rPr>
        <w:t>, Voisset C, Vu-Dac N, Zurawski V, Duverlie G, Wychowski C, Dubuisson J. Serum amyloid A has antiviral activity against hepatitis C virus by inhibiting virus entry in a cell culture system.</w:t>
      </w:r>
      <w:r w:rsidRPr="00007F44">
        <w:rPr>
          <w:rStyle w:val="apple-converted-space"/>
          <w:rFonts w:ascii="Book Antiqua" w:hAnsi="Book Antiqua"/>
          <w:color w:val="000000"/>
          <w:sz w:val="21"/>
          <w:szCs w:val="21"/>
        </w:rPr>
        <w:t> </w:t>
      </w:r>
      <w:r w:rsidRPr="00007F44">
        <w:rPr>
          <w:rFonts w:ascii="Book Antiqua" w:hAnsi="Book Antiqua"/>
          <w:i/>
          <w:iCs/>
          <w:color w:val="000000"/>
          <w:sz w:val="21"/>
          <w:szCs w:val="21"/>
        </w:rPr>
        <w:t>Hepatology</w:t>
      </w:r>
      <w:r w:rsidRPr="00007F44">
        <w:rPr>
          <w:rStyle w:val="apple-converted-space"/>
          <w:rFonts w:ascii="Book Antiqua" w:hAnsi="Book Antiqua"/>
          <w:color w:val="000000"/>
          <w:sz w:val="21"/>
          <w:szCs w:val="21"/>
        </w:rPr>
        <w:t> </w:t>
      </w:r>
      <w:r w:rsidRPr="00007F44">
        <w:rPr>
          <w:rFonts w:ascii="Book Antiqua" w:hAnsi="Book Antiqua"/>
          <w:color w:val="000000"/>
          <w:sz w:val="21"/>
          <w:szCs w:val="21"/>
        </w:rPr>
        <w:t>2006;</w:t>
      </w:r>
      <w:r w:rsidRPr="00007F44">
        <w:rPr>
          <w:rStyle w:val="apple-converted-space"/>
          <w:rFonts w:ascii="Book Antiqua" w:hAnsi="Book Antiqua"/>
          <w:color w:val="000000"/>
          <w:sz w:val="21"/>
          <w:szCs w:val="21"/>
        </w:rPr>
        <w:t> </w:t>
      </w:r>
      <w:r w:rsidRPr="00007F44">
        <w:rPr>
          <w:rFonts w:ascii="Book Antiqua" w:hAnsi="Book Antiqua"/>
          <w:b/>
          <w:bCs/>
          <w:color w:val="000000"/>
          <w:sz w:val="21"/>
          <w:szCs w:val="21"/>
        </w:rPr>
        <w:t>44</w:t>
      </w:r>
      <w:r w:rsidRPr="00007F44">
        <w:rPr>
          <w:rFonts w:ascii="Book Antiqua" w:hAnsi="Book Antiqua"/>
          <w:color w:val="000000"/>
          <w:sz w:val="21"/>
          <w:szCs w:val="21"/>
        </w:rPr>
        <w:t>: 1626-1634 [PMID: 17133472</w:t>
      </w:r>
      <w:r w:rsidRPr="00007F44">
        <w:rPr>
          <w:rFonts w:ascii="Book Antiqua" w:eastAsia="宋体" w:hAnsi="Book Antiqua" w:cs="宋体"/>
          <w:color w:val="000000"/>
          <w:sz w:val="21"/>
          <w:szCs w:val="21"/>
        </w:rPr>
        <w:t xml:space="preserve"> DOI: 10.1002/Hep.21406]</w:t>
      </w:r>
    </w:p>
    <w:p w14:paraId="51AE503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7 </w:t>
      </w:r>
      <w:r w:rsidRPr="00007F44">
        <w:rPr>
          <w:rFonts w:ascii="Book Antiqua" w:eastAsia="宋体" w:hAnsi="Book Antiqua" w:cs="宋体"/>
          <w:b/>
          <w:bCs/>
          <w:color w:val="000000"/>
          <w:sz w:val="21"/>
          <w:szCs w:val="21"/>
        </w:rPr>
        <w:t>Cai Z</w:t>
      </w:r>
      <w:r w:rsidRPr="00007F44">
        <w:rPr>
          <w:rFonts w:ascii="Book Antiqua" w:eastAsia="宋体" w:hAnsi="Book Antiqua" w:cs="宋体"/>
          <w:color w:val="000000"/>
          <w:sz w:val="21"/>
          <w:szCs w:val="21"/>
        </w:rPr>
        <w:t>, Cai L, Jiang J, Chang KS, van der Westhuyzen DR, Luo G. Human serum amyloid A protein inhibits hepatitis C virus entry into cell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6128-6133 [PMID: 17329325 DOI: 10.1128/JVI.02627-06]</w:t>
      </w:r>
    </w:p>
    <w:p w14:paraId="2748175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08 </w:t>
      </w:r>
      <w:r w:rsidRPr="00007F44">
        <w:rPr>
          <w:rFonts w:ascii="Book Antiqua" w:eastAsia="宋体" w:hAnsi="Book Antiqua" w:cs="宋体"/>
          <w:b/>
          <w:bCs/>
          <w:color w:val="000000"/>
          <w:sz w:val="21"/>
          <w:szCs w:val="21"/>
        </w:rPr>
        <w:t>Meunier JC</w:t>
      </w:r>
      <w:r w:rsidRPr="00007F44">
        <w:rPr>
          <w:rFonts w:ascii="Book Antiqua" w:eastAsia="宋体" w:hAnsi="Book Antiqua" w:cs="宋体"/>
          <w:color w:val="000000"/>
          <w:sz w:val="21"/>
          <w:szCs w:val="21"/>
        </w:rPr>
        <w:t>, Engle RE, Faulk K, Zhao M, Bartosch B, Alter H, Emerson SU, Cosset FL, Purcell RH, Bukh J. Evidence for cross-genotype neutralization of hepatitis C virus pseudo-particles and enhancement of infectivity by apolipoprotein C1.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102</w:t>
      </w:r>
      <w:r w:rsidRPr="00007F44">
        <w:rPr>
          <w:rFonts w:ascii="Book Antiqua" w:eastAsia="宋体" w:hAnsi="Book Antiqua" w:cs="宋体"/>
          <w:color w:val="000000"/>
          <w:sz w:val="21"/>
          <w:szCs w:val="21"/>
        </w:rPr>
        <w:t>: 4560-4565 [PMID: 15767578 DOI: 10.1073/pnas.0501275102]</w:t>
      </w:r>
    </w:p>
    <w:p w14:paraId="13B4116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109 </w:t>
      </w:r>
      <w:r w:rsidRPr="00007F44">
        <w:rPr>
          <w:rFonts w:ascii="Book Antiqua" w:eastAsia="宋体" w:hAnsi="Book Antiqua" w:cs="宋体"/>
          <w:b/>
          <w:bCs/>
          <w:color w:val="000000"/>
          <w:sz w:val="21"/>
          <w:szCs w:val="21"/>
        </w:rPr>
        <w:t>Dreux M</w:t>
      </w:r>
      <w:r w:rsidRPr="00007F44">
        <w:rPr>
          <w:rFonts w:ascii="Book Antiqua" w:eastAsia="宋体" w:hAnsi="Book Antiqua" w:cs="宋体"/>
          <w:color w:val="000000"/>
          <w:sz w:val="21"/>
          <w:szCs w:val="21"/>
        </w:rPr>
        <w:t>, Dao Thi VL, Fresquet J, Guérin M, Julia Z, Verney G, Durantel D, Zoulim F, Lavillette D, Cosset FL, Bartosch B. Receptor complementation and mutagenesis reveal SR-BI as an essential HCV entry factor and functionally imply its intra- and extra-cellular domains. </w:t>
      </w:r>
      <w:r w:rsidRPr="00007F44">
        <w:rPr>
          <w:rFonts w:ascii="Book Antiqua" w:eastAsia="宋体" w:hAnsi="Book Antiqua" w:cs="宋体"/>
          <w:i/>
          <w:iCs/>
          <w:color w:val="000000"/>
          <w:sz w:val="21"/>
          <w:szCs w:val="21"/>
        </w:rPr>
        <w:t>PLoS Pathog</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5</w:t>
      </w:r>
      <w:r w:rsidRPr="00007F44">
        <w:rPr>
          <w:rFonts w:ascii="Book Antiqua" w:eastAsia="宋体" w:hAnsi="Book Antiqua" w:cs="宋体"/>
          <w:color w:val="000000"/>
          <w:sz w:val="21"/>
          <w:szCs w:val="21"/>
        </w:rPr>
        <w:t>: e1000310 [PMID: 19229312 DOI: 10.1371/journal.ppat.1000310]</w:t>
      </w:r>
    </w:p>
    <w:p w14:paraId="7E0CDAC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110 </w:t>
      </w:r>
      <w:r w:rsidRPr="00007F44">
        <w:rPr>
          <w:rFonts w:ascii="Book Antiqua" w:eastAsia="宋体" w:hAnsi="Book Antiqua" w:cs="宋体"/>
          <w:b/>
          <w:color w:val="000000"/>
          <w:sz w:val="21"/>
          <w:szCs w:val="21"/>
        </w:rPr>
        <w:t>Vercauteren K</w:t>
      </w:r>
      <w:r w:rsidRPr="00007F44">
        <w:rPr>
          <w:rFonts w:ascii="Book Antiqua" w:eastAsia="宋体" w:hAnsi="Book Antiqua" w:cs="宋体"/>
          <w:color w:val="000000"/>
          <w:sz w:val="21"/>
          <w:szCs w:val="21"/>
        </w:rPr>
        <w:t>, Van Den Eede N, Mesalam AA, Belouzard S, Catanese MT, Bankwitz D, Wong-Staal F, Cortese R, Dubuisson J, Rice CM, Pietschmann T, Leroux-Roels G, Nicosia A, Meuleman P. Successful anti-scavenger receptor class B type I (SR-BI) monoclonal antibody therapy in humanized mice after challenge with HCV variants with in vitro resistance to SR-BI-targeting agents.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4; Epub ahead of print [PMID: 24797654 DOI: 10.1002/hep.27196]</w:t>
      </w:r>
    </w:p>
    <w:p w14:paraId="4E33261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1 </w:t>
      </w:r>
      <w:r w:rsidRPr="00007F44">
        <w:rPr>
          <w:rFonts w:ascii="Book Antiqua" w:eastAsia="宋体" w:hAnsi="Book Antiqua" w:cs="宋体"/>
          <w:b/>
          <w:bCs/>
          <w:color w:val="000000"/>
          <w:sz w:val="21"/>
          <w:szCs w:val="21"/>
        </w:rPr>
        <w:t>Kapadia SB</w:t>
      </w:r>
      <w:r w:rsidRPr="00007F44">
        <w:rPr>
          <w:rFonts w:ascii="Book Antiqua" w:eastAsia="宋体" w:hAnsi="Book Antiqua" w:cs="宋体"/>
          <w:color w:val="000000"/>
          <w:sz w:val="21"/>
          <w:szCs w:val="21"/>
        </w:rPr>
        <w:t>, Barth H, Baumert T, McKeating JA, Chisari FV. Initiation of hepatitis C virus infection is dependent on cholesterol and cooperativity between CD81 and scavenger receptor B type I.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374-383 [PMID: 17050612 DOI: 10.1128/JVI.01134-06]</w:t>
      </w:r>
    </w:p>
    <w:p w14:paraId="1B4939F7"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2 </w:t>
      </w:r>
      <w:r w:rsidRPr="00007F44">
        <w:rPr>
          <w:rFonts w:ascii="Book Antiqua" w:eastAsia="宋体" w:hAnsi="Book Antiqua" w:cs="宋体"/>
          <w:b/>
          <w:bCs/>
          <w:color w:val="000000"/>
          <w:sz w:val="21"/>
          <w:szCs w:val="21"/>
        </w:rPr>
        <w:t>Dreux M</w:t>
      </w:r>
      <w:r w:rsidRPr="00007F44">
        <w:rPr>
          <w:rFonts w:ascii="Book Antiqua" w:eastAsia="宋体" w:hAnsi="Book Antiqua" w:cs="宋体"/>
          <w:color w:val="000000"/>
          <w:sz w:val="21"/>
          <w:szCs w:val="21"/>
        </w:rPr>
        <w:t>, Boson B, Ricard-Blum S, Molle J, Lavillette D, Bartosch B, Pécheur EI, Cosset FL. The exchangeable apolipoprotein ApoC-I promotes membrane fusion of hepatitis C virus.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282</w:t>
      </w:r>
      <w:r w:rsidRPr="00007F44">
        <w:rPr>
          <w:rFonts w:ascii="Book Antiqua" w:eastAsia="宋体" w:hAnsi="Book Antiqua" w:cs="宋体"/>
          <w:color w:val="000000"/>
          <w:sz w:val="21"/>
          <w:szCs w:val="21"/>
        </w:rPr>
        <w:t>: 32357-32369 [PMID: 17761674 DOI: 10.1074/jbc.M705358200]</w:t>
      </w:r>
    </w:p>
    <w:p w14:paraId="63418B0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3 </w:t>
      </w:r>
      <w:r w:rsidRPr="00007F44">
        <w:rPr>
          <w:rFonts w:ascii="Book Antiqua" w:eastAsia="宋体" w:hAnsi="Book Antiqua" w:cs="宋体"/>
          <w:b/>
          <w:bCs/>
          <w:color w:val="000000"/>
          <w:sz w:val="21"/>
          <w:szCs w:val="21"/>
        </w:rPr>
        <w:t>Bankwitz D</w:t>
      </w:r>
      <w:r w:rsidRPr="00007F44">
        <w:rPr>
          <w:rFonts w:ascii="Book Antiqua" w:eastAsia="宋体" w:hAnsi="Book Antiqua" w:cs="宋体"/>
          <w:color w:val="000000"/>
          <w:sz w:val="21"/>
          <w:szCs w:val="21"/>
        </w:rPr>
        <w:t>, Steinmann E, Bitzegeio J, Ciesek S, Friesland M, Herrmann E, Zeisel MB, Baumert TF, Keck ZY, Foung SK, Pécheur EI, Pietschmann T. Hepatitis C virus hypervariable region 1 modulates receptor interactions, conceals the CD81 binding site, and protects conserved neutralizing epitop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84</w:t>
      </w:r>
      <w:r w:rsidRPr="00007F44">
        <w:rPr>
          <w:rFonts w:ascii="Book Antiqua" w:eastAsia="宋体" w:hAnsi="Book Antiqua" w:cs="宋体"/>
          <w:color w:val="000000"/>
          <w:sz w:val="21"/>
          <w:szCs w:val="21"/>
        </w:rPr>
        <w:t>: 5751-5763 [PMID: 20357091 DOI: 10.1128/JVI.02200-09]</w:t>
      </w:r>
    </w:p>
    <w:p w14:paraId="647E69C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4 </w:t>
      </w:r>
      <w:r w:rsidRPr="00007F44">
        <w:rPr>
          <w:rFonts w:ascii="Book Antiqua" w:eastAsia="宋体" w:hAnsi="Book Antiqua" w:cs="宋体"/>
          <w:b/>
          <w:bCs/>
          <w:color w:val="000000"/>
          <w:sz w:val="21"/>
          <w:szCs w:val="21"/>
        </w:rPr>
        <w:t>Brazzoli M</w:t>
      </w:r>
      <w:r w:rsidRPr="00007F44">
        <w:rPr>
          <w:rFonts w:ascii="Book Antiqua" w:eastAsia="宋体" w:hAnsi="Book Antiqua" w:cs="宋体"/>
          <w:color w:val="000000"/>
          <w:sz w:val="21"/>
          <w:szCs w:val="21"/>
        </w:rPr>
        <w:t>, Bianchi A, Filippini S, Weiner A, Zhu Q, Pizza M, Crotta S. CD81 is a central regulator of cellular events required for hepatitis C virus infection of human hepatocyt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8316-8329 [PMID: 18579606 DOI: 10.1128/JVI.00665-08]</w:t>
      </w:r>
    </w:p>
    <w:p w14:paraId="60ACA48C"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5 </w:t>
      </w:r>
      <w:r w:rsidRPr="00007F44">
        <w:rPr>
          <w:rFonts w:ascii="Book Antiqua" w:eastAsia="宋体" w:hAnsi="Book Antiqua" w:cs="宋体"/>
          <w:b/>
          <w:bCs/>
          <w:color w:val="000000"/>
          <w:sz w:val="21"/>
          <w:szCs w:val="21"/>
        </w:rPr>
        <w:t>Krieger SE</w:t>
      </w:r>
      <w:r w:rsidRPr="00007F44">
        <w:rPr>
          <w:rFonts w:ascii="Book Antiqua" w:eastAsia="宋体" w:hAnsi="Book Antiqua" w:cs="宋体"/>
          <w:color w:val="000000"/>
          <w:sz w:val="21"/>
          <w:szCs w:val="21"/>
        </w:rPr>
        <w:t>, Zeisel MB, Davis C, Thumann C, Harris HJ, Schnober EK, Mee C, Soulier E, Royer C, Lambotin M, Grunert F, Dao Thi VL, Dreux M, Cosset FL, McKeating JA, Schuster C, Baumert TF. Inhibition of hepatitis C virus infection by anti-claudin-1 antibodies is mediated by neutralization of E2-CD81-claudin-1 associations.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51</w:t>
      </w:r>
      <w:r w:rsidRPr="00007F44">
        <w:rPr>
          <w:rFonts w:ascii="Book Antiqua" w:eastAsia="宋体" w:hAnsi="Book Antiqua" w:cs="宋体"/>
          <w:color w:val="000000"/>
          <w:sz w:val="21"/>
          <w:szCs w:val="21"/>
        </w:rPr>
        <w:t>: 1144-1157 [PMID: 20069648 DOI: 10.1002/hep.23445]</w:t>
      </w:r>
    </w:p>
    <w:p w14:paraId="5A3183F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6 </w:t>
      </w:r>
      <w:r w:rsidRPr="00007F44">
        <w:rPr>
          <w:rFonts w:ascii="Book Antiqua" w:eastAsia="宋体" w:hAnsi="Book Antiqua" w:cs="宋体"/>
          <w:b/>
          <w:bCs/>
          <w:color w:val="000000"/>
          <w:sz w:val="21"/>
          <w:szCs w:val="21"/>
        </w:rPr>
        <w:t>Harris HJ</w:t>
      </w:r>
      <w:r w:rsidRPr="00007F44">
        <w:rPr>
          <w:rFonts w:ascii="Book Antiqua" w:eastAsia="宋体" w:hAnsi="Book Antiqua" w:cs="宋体"/>
          <w:color w:val="000000"/>
          <w:sz w:val="21"/>
          <w:szCs w:val="21"/>
        </w:rPr>
        <w:t>, Farquhar MJ, Mee CJ, Davis C, Reynolds GM, Jennings A, Hu K, Yuan F, Deng H, Hubscher SG, Han JH, Balfe P, McKeating JA. CD81 and claudin 1 coreceptor association: role in hepatitis C virus entry.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5007-5020 [PMID: 18337570 DOI: 10.1128/JVI.02286-07]</w:t>
      </w:r>
    </w:p>
    <w:p w14:paraId="38A0BDA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7 </w:t>
      </w:r>
      <w:r w:rsidRPr="00007F44">
        <w:rPr>
          <w:rFonts w:ascii="Book Antiqua" w:eastAsia="宋体" w:hAnsi="Book Antiqua" w:cs="宋体"/>
          <w:b/>
          <w:bCs/>
          <w:color w:val="000000"/>
          <w:sz w:val="21"/>
          <w:szCs w:val="21"/>
        </w:rPr>
        <w:t>Rhainds D</w:t>
      </w:r>
      <w:r w:rsidRPr="00007F44">
        <w:rPr>
          <w:rFonts w:ascii="Book Antiqua" w:eastAsia="宋体" w:hAnsi="Book Antiqua" w:cs="宋体"/>
          <w:color w:val="000000"/>
          <w:sz w:val="21"/>
          <w:szCs w:val="21"/>
        </w:rPr>
        <w:t>, Bourgeois P, Bourret G, Huard K, Falstrault L, Brissette L. Localization and regulation of SR-BI in membrane rafts of HepG2 cells. </w:t>
      </w:r>
      <w:r w:rsidRPr="00007F44">
        <w:rPr>
          <w:rFonts w:ascii="Book Antiqua" w:eastAsia="宋体" w:hAnsi="Book Antiqua" w:cs="宋体"/>
          <w:i/>
          <w:iCs/>
          <w:color w:val="000000"/>
          <w:sz w:val="21"/>
          <w:szCs w:val="21"/>
        </w:rPr>
        <w:t>J Cell Sci</w:t>
      </w:r>
      <w:r w:rsidRPr="00007F44">
        <w:rPr>
          <w:rFonts w:ascii="Book Antiqua" w:eastAsia="宋体" w:hAnsi="Book Antiqua" w:cs="宋体"/>
          <w:color w:val="000000"/>
          <w:sz w:val="21"/>
          <w:szCs w:val="21"/>
        </w:rPr>
        <w:t> 2004; </w:t>
      </w:r>
      <w:r w:rsidRPr="00007F44">
        <w:rPr>
          <w:rFonts w:ascii="Book Antiqua" w:eastAsia="宋体" w:hAnsi="Book Antiqua" w:cs="宋体"/>
          <w:b/>
          <w:bCs/>
          <w:color w:val="000000"/>
          <w:sz w:val="21"/>
          <w:szCs w:val="21"/>
        </w:rPr>
        <w:t>117</w:t>
      </w:r>
      <w:r w:rsidRPr="00007F44">
        <w:rPr>
          <w:rFonts w:ascii="Book Antiqua" w:eastAsia="宋体" w:hAnsi="Book Antiqua" w:cs="宋体"/>
          <w:color w:val="000000"/>
          <w:sz w:val="21"/>
          <w:szCs w:val="21"/>
        </w:rPr>
        <w:t>: 3095-3105 [PMID: 15226391 DOI: 10.1242/jcs.01182]</w:t>
      </w:r>
    </w:p>
    <w:p w14:paraId="0997789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118 </w:t>
      </w:r>
      <w:r w:rsidRPr="00007F44">
        <w:rPr>
          <w:rFonts w:ascii="Book Antiqua" w:eastAsia="宋体" w:hAnsi="Book Antiqua" w:cs="宋体"/>
          <w:b/>
          <w:bCs/>
          <w:color w:val="000000"/>
          <w:sz w:val="21"/>
          <w:szCs w:val="21"/>
        </w:rPr>
        <w:t>Charrin S</w:t>
      </w:r>
      <w:r w:rsidRPr="00007F44">
        <w:rPr>
          <w:rFonts w:ascii="Book Antiqua" w:eastAsia="宋体" w:hAnsi="Book Antiqua" w:cs="宋体"/>
          <w:color w:val="000000"/>
          <w:sz w:val="21"/>
          <w:szCs w:val="21"/>
        </w:rPr>
        <w:t>, Manié S, Thiele C, Billard M, Gerlier D, Boucheix C, Rubinstein E. A physical and functional link between cholesterol and tetraspanins. </w:t>
      </w:r>
      <w:r w:rsidRPr="00007F44">
        <w:rPr>
          <w:rFonts w:ascii="Book Antiqua" w:eastAsia="宋体" w:hAnsi="Book Antiqua" w:cs="宋体"/>
          <w:i/>
          <w:iCs/>
          <w:color w:val="000000"/>
          <w:sz w:val="21"/>
          <w:szCs w:val="21"/>
        </w:rPr>
        <w:t>Eur J Immunol</w:t>
      </w:r>
      <w:r w:rsidRPr="00007F44">
        <w:rPr>
          <w:rFonts w:ascii="Book Antiqua" w:eastAsia="宋体" w:hAnsi="Book Antiqua" w:cs="宋体"/>
          <w:color w:val="000000"/>
          <w:sz w:val="21"/>
          <w:szCs w:val="21"/>
        </w:rPr>
        <w:t> 2003; </w:t>
      </w:r>
      <w:r w:rsidRPr="00007F44">
        <w:rPr>
          <w:rFonts w:ascii="Book Antiqua" w:eastAsia="宋体" w:hAnsi="Book Antiqua" w:cs="宋体"/>
          <w:b/>
          <w:bCs/>
          <w:color w:val="000000"/>
          <w:sz w:val="21"/>
          <w:szCs w:val="21"/>
        </w:rPr>
        <w:t>33</w:t>
      </w:r>
      <w:r w:rsidRPr="00007F44">
        <w:rPr>
          <w:rFonts w:ascii="Book Antiqua" w:eastAsia="宋体" w:hAnsi="Book Antiqua" w:cs="宋体"/>
          <w:color w:val="000000"/>
          <w:sz w:val="21"/>
          <w:szCs w:val="21"/>
        </w:rPr>
        <w:t>: 2479-2489 [PMID: 12938224 DOI: 10.1002/eji.200323884]</w:t>
      </w:r>
    </w:p>
    <w:p w14:paraId="12FB28E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19 </w:t>
      </w:r>
      <w:r w:rsidRPr="00007F44">
        <w:rPr>
          <w:rFonts w:ascii="Book Antiqua" w:eastAsia="宋体" w:hAnsi="Book Antiqua" w:cs="宋体"/>
          <w:b/>
          <w:bCs/>
          <w:color w:val="000000"/>
          <w:sz w:val="21"/>
          <w:szCs w:val="21"/>
        </w:rPr>
        <w:t>Cherukuri A</w:t>
      </w:r>
      <w:r w:rsidRPr="00007F44">
        <w:rPr>
          <w:rFonts w:ascii="Book Antiqua" w:eastAsia="宋体" w:hAnsi="Book Antiqua" w:cs="宋体"/>
          <w:color w:val="000000"/>
          <w:sz w:val="21"/>
          <w:szCs w:val="21"/>
        </w:rPr>
        <w:t>, Shoham T, Sohn HW, Levy S, Brooks S, Carter R, Pierce SK. The tetraspanin CD81 is necessary for partitioning of coligated CD19/CD21-B cell antigen receptor complexes into signaling-active lipid rafts. </w:t>
      </w:r>
      <w:r w:rsidRPr="00007F44">
        <w:rPr>
          <w:rFonts w:ascii="Book Antiqua" w:eastAsia="宋体" w:hAnsi="Book Antiqua" w:cs="宋体"/>
          <w:i/>
          <w:iCs/>
          <w:color w:val="000000"/>
          <w:sz w:val="21"/>
          <w:szCs w:val="21"/>
        </w:rPr>
        <w:t>J Immunol</w:t>
      </w:r>
      <w:r w:rsidRPr="00007F44">
        <w:rPr>
          <w:rFonts w:ascii="Book Antiqua" w:eastAsia="宋体" w:hAnsi="Book Antiqua" w:cs="宋体"/>
          <w:color w:val="000000"/>
          <w:sz w:val="21"/>
          <w:szCs w:val="21"/>
        </w:rPr>
        <w:t> 2004; </w:t>
      </w:r>
      <w:r w:rsidRPr="00007F44">
        <w:rPr>
          <w:rFonts w:ascii="Book Antiqua" w:eastAsia="宋体" w:hAnsi="Book Antiqua" w:cs="宋体"/>
          <w:b/>
          <w:bCs/>
          <w:color w:val="000000"/>
          <w:sz w:val="21"/>
          <w:szCs w:val="21"/>
        </w:rPr>
        <w:t>172</w:t>
      </w:r>
      <w:r w:rsidRPr="00007F44">
        <w:rPr>
          <w:rFonts w:ascii="Book Antiqua" w:eastAsia="宋体" w:hAnsi="Book Antiqua" w:cs="宋体"/>
          <w:color w:val="000000"/>
          <w:sz w:val="21"/>
          <w:szCs w:val="21"/>
        </w:rPr>
        <w:t>: 370-380 [PMID: 14688345]</w:t>
      </w:r>
    </w:p>
    <w:p w14:paraId="485D082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0 </w:t>
      </w:r>
      <w:r w:rsidRPr="00007F44">
        <w:rPr>
          <w:rFonts w:ascii="Book Antiqua" w:eastAsia="宋体" w:hAnsi="Book Antiqua" w:cs="宋体"/>
          <w:b/>
          <w:bCs/>
          <w:color w:val="000000"/>
          <w:sz w:val="21"/>
          <w:szCs w:val="21"/>
        </w:rPr>
        <w:t>Harris HJ</w:t>
      </w:r>
      <w:r w:rsidRPr="00007F44">
        <w:rPr>
          <w:rFonts w:ascii="Book Antiqua" w:eastAsia="宋体" w:hAnsi="Book Antiqua" w:cs="宋体"/>
          <w:color w:val="000000"/>
          <w:sz w:val="21"/>
          <w:szCs w:val="21"/>
        </w:rPr>
        <w:t>, Davis C, Mullins JG, Hu K, Goodall M, Farquhar MJ, Mee CJ, McCaffrey K, Young S, Drummer H, Balfe P, McKeating JA. Claudin association with CD81 defines hepatitis C virus entry.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285</w:t>
      </w:r>
      <w:r w:rsidRPr="00007F44">
        <w:rPr>
          <w:rFonts w:ascii="Book Antiqua" w:eastAsia="宋体" w:hAnsi="Book Antiqua" w:cs="宋体"/>
          <w:color w:val="000000"/>
          <w:sz w:val="21"/>
          <w:szCs w:val="21"/>
        </w:rPr>
        <w:t>: 21092-21102 [PMID: 20375010 DOI: 10.1074/jbc.M110.104836]</w:t>
      </w:r>
    </w:p>
    <w:p w14:paraId="340E78A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1 </w:t>
      </w:r>
      <w:r w:rsidRPr="00007F44">
        <w:rPr>
          <w:rFonts w:ascii="Book Antiqua" w:eastAsia="宋体" w:hAnsi="Book Antiqua" w:cs="宋体"/>
          <w:b/>
          <w:bCs/>
          <w:color w:val="000000"/>
          <w:sz w:val="21"/>
          <w:szCs w:val="21"/>
        </w:rPr>
        <w:t>Bertaux C</w:t>
      </w:r>
      <w:r w:rsidRPr="00007F44">
        <w:rPr>
          <w:rFonts w:ascii="Book Antiqua" w:eastAsia="宋体" w:hAnsi="Book Antiqua" w:cs="宋体"/>
          <w:color w:val="000000"/>
          <w:sz w:val="21"/>
          <w:szCs w:val="21"/>
        </w:rPr>
        <w:t>, Dragic T. Different domains of CD81 mediate distinct stages of hepatitis C virus pseudoparticle entry.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4940-4948 [PMID: 16641285 DOI: 10.1128/JVI.80.10.4940-4948.2006]</w:t>
      </w:r>
    </w:p>
    <w:p w14:paraId="2A37E9F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2 </w:t>
      </w:r>
      <w:r w:rsidRPr="00007F44">
        <w:rPr>
          <w:rFonts w:ascii="Book Antiqua" w:eastAsia="宋体" w:hAnsi="Book Antiqua" w:cs="宋体"/>
          <w:b/>
          <w:bCs/>
          <w:color w:val="000000"/>
          <w:sz w:val="21"/>
          <w:szCs w:val="21"/>
        </w:rPr>
        <w:t>Voisset C</w:t>
      </w:r>
      <w:r w:rsidRPr="00007F44">
        <w:rPr>
          <w:rFonts w:ascii="Book Antiqua" w:eastAsia="宋体" w:hAnsi="Book Antiqua" w:cs="宋体"/>
          <w:color w:val="000000"/>
          <w:sz w:val="21"/>
          <w:szCs w:val="21"/>
        </w:rPr>
        <w:t>, Lavie M, Helle F, Op De Beeck A, Bilheu A, Bertrand-Michel J, Tercé F, Cocquerel L, Wychowski C, Vu-Dac N, Dubuisson J. Ceramide enrichment of the plasma membrane induces CD81 internalization and inhibits hepatitis C virus entry. </w:t>
      </w:r>
      <w:r w:rsidRPr="00007F44">
        <w:rPr>
          <w:rFonts w:ascii="Book Antiqua" w:eastAsia="宋体" w:hAnsi="Book Antiqua" w:cs="宋体"/>
          <w:i/>
          <w:iCs/>
          <w:color w:val="000000"/>
          <w:sz w:val="21"/>
          <w:szCs w:val="21"/>
        </w:rPr>
        <w:t>Cell Microbi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10</w:t>
      </w:r>
      <w:r w:rsidRPr="00007F44">
        <w:rPr>
          <w:rFonts w:ascii="Book Antiqua" w:eastAsia="宋体" w:hAnsi="Book Antiqua" w:cs="宋体"/>
          <w:color w:val="000000"/>
          <w:sz w:val="21"/>
          <w:szCs w:val="21"/>
        </w:rPr>
        <w:t>: 606-617 [PMID: 17979982 DOI: 10.1111/j.1462-5822.2007.01070.x]</w:t>
      </w:r>
    </w:p>
    <w:p w14:paraId="3E16E11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3 </w:t>
      </w:r>
      <w:r w:rsidRPr="00007F44">
        <w:rPr>
          <w:rFonts w:ascii="Book Antiqua" w:eastAsia="宋体" w:hAnsi="Book Antiqua" w:cs="宋体"/>
          <w:b/>
          <w:bCs/>
          <w:color w:val="000000"/>
          <w:sz w:val="21"/>
          <w:szCs w:val="21"/>
        </w:rPr>
        <w:t>Schwarz AK</w:t>
      </w:r>
      <w:r w:rsidRPr="00007F44">
        <w:rPr>
          <w:rFonts w:ascii="Book Antiqua" w:eastAsia="宋体" w:hAnsi="Book Antiqua" w:cs="宋体"/>
          <w:color w:val="000000"/>
          <w:sz w:val="21"/>
          <w:szCs w:val="21"/>
        </w:rPr>
        <w:t>, Grove J, Hu K, Mee CJ, Balfe P, McKeating JA. Hepatoma cell density promotes claudin-1 and scavenger receptor BI expression and hepatitis C virus internaliza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83</w:t>
      </w:r>
      <w:r w:rsidRPr="00007F44">
        <w:rPr>
          <w:rFonts w:ascii="Book Antiqua" w:eastAsia="宋体" w:hAnsi="Book Antiqua" w:cs="宋体"/>
          <w:color w:val="000000"/>
          <w:sz w:val="21"/>
          <w:szCs w:val="21"/>
        </w:rPr>
        <w:t>: 12407-12414 [PMID: 19776133 DOI: 10.1128/JVI.01552-09]</w:t>
      </w:r>
    </w:p>
    <w:p w14:paraId="0EC6636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4 </w:t>
      </w:r>
      <w:r w:rsidRPr="00007F44">
        <w:rPr>
          <w:rFonts w:ascii="Book Antiqua" w:eastAsia="宋体" w:hAnsi="Book Antiqua" w:cs="宋体"/>
          <w:b/>
          <w:bCs/>
          <w:color w:val="000000"/>
          <w:sz w:val="21"/>
          <w:szCs w:val="21"/>
        </w:rPr>
        <w:t>Grove J</w:t>
      </w:r>
      <w:r w:rsidRPr="00007F44">
        <w:rPr>
          <w:rFonts w:ascii="Book Antiqua" w:eastAsia="宋体" w:hAnsi="Book Antiqua" w:cs="宋体"/>
          <w:color w:val="000000"/>
          <w:sz w:val="21"/>
          <w:szCs w:val="21"/>
        </w:rPr>
        <w:t>, Huby T, Stamataki Z, Vanwolleghem T, Meuleman P, Farquhar M, Schwarz A, Moreau M, Owen JS, Leroux-Roels G, Balfe P, McKeating JA. Scavenger receptor BI and BII expression levels modulate hepatitis C virus infectivity.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3162-3169 [PMID: 17215280 DOI: 10.1128/JVI.02356-06]</w:t>
      </w:r>
    </w:p>
    <w:p w14:paraId="6BE0792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5 </w:t>
      </w:r>
      <w:r w:rsidRPr="00007F44">
        <w:rPr>
          <w:rFonts w:ascii="Book Antiqua" w:eastAsia="宋体" w:hAnsi="Book Antiqua" w:cs="宋体"/>
          <w:b/>
          <w:bCs/>
          <w:color w:val="000000"/>
          <w:sz w:val="21"/>
          <w:szCs w:val="21"/>
        </w:rPr>
        <w:t>Pichler H</w:t>
      </w:r>
      <w:r w:rsidRPr="00007F44">
        <w:rPr>
          <w:rFonts w:ascii="Book Antiqua" w:eastAsia="宋体" w:hAnsi="Book Antiqua" w:cs="宋体"/>
          <w:color w:val="000000"/>
          <w:sz w:val="21"/>
          <w:szCs w:val="21"/>
        </w:rPr>
        <w:t>, Riezman H. Where sterols are required for endocytosis. </w:t>
      </w:r>
      <w:r w:rsidRPr="00007F44">
        <w:rPr>
          <w:rFonts w:ascii="Book Antiqua" w:eastAsia="宋体" w:hAnsi="Book Antiqua" w:cs="宋体"/>
          <w:i/>
          <w:iCs/>
          <w:color w:val="000000"/>
          <w:sz w:val="21"/>
          <w:szCs w:val="21"/>
        </w:rPr>
        <w:t>Biochim Biophys Acta</w:t>
      </w:r>
      <w:r w:rsidRPr="00007F44">
        <w:rPr>
          <w:rFonts w:ascii="Book Antiqua" w:eastAsia="宋体" w:hAnsi="Book Antiqua" w:cs="宋体"/>
          <w:color w:val="000000"/>
          <w:sz w:val="21"/>
          <w:szCs w:val="21"/>
        </w:rPr>
        <w:t> 2004; </w:t>
      </w:r>
      <w:r w:rsidRPr="00007F44">
        <w:rPr>
          <w:rFonts w:ascii="Book Antiqua" w:eastAsia="宋体" w:hAnsi="Book Antiqua" w:cs="宋体"/>
          <w:b/>
          <w:bCs/>
          <w:color w:val="000000"/>
          <w:sz w:val="21"/>
          <w:szCs w:val="21"/>
        </w:rPr>
        <w:t>1666</w:t>
      </w:r>
      <w:r w:rsidRPr="00007F44">
        <w:rPr>
          <w:rFonts w:ascii="Book Antiqua" w:eastAsia="宋体" w:hAnsi="Book Antiqua" w:cs="宋体"/>
          <w:color w:val="000000"/>
          <w:sz w:val="21"/>
          <w:szCs w:val="21"/>
        </w:rPr>
        <w:t>: 51-61 [PMID: 15519308 DOI: 10.1016/j.bbamem.2004.05.011]</w:t>
      </w:r>
    </w:p>
    <w:p w14:paraId="1D93B37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6 </w:t>
      </w:r>
      <w:r w:rsidRPr="00007F44">
        <w:rPr>
          <w:rFonts w:ascii="Book Antiqua" w:eastAsia="宋体" w:hAnsi="Book Antiqua" w:cs="宋体"/>
          <w:b/>
          <w:bCs/>
          <w:color w:val="000000"/>
          <w:sz w:val="21"/>
          <w:szCs w:val="21"/>
        </w:rPr>
        <w:t>Blanchard E</w:t>
      </w:r>
      <w:r w:rsidRPr="00007F44">
        <w:rPr>
          <w:rFonts w:ascii="Book Antiqua" w:eastAsia="宋体" w:hAnsi="Book Antiqua" w:cs="宋体"/>
          <w:color w:val="000000"/>
          <w:sz w:val="21"/>
          <w:szCs w:val="21"/>
        </w:rPr>
        <w:t>, Belouzard S, Goueslain L, Wakita T, Dubuisson J, Wychowski C, Rouillé Y. Hepatitis C virus entry depends on clathrin-mediated endocytosi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6964-6972 [PMID: 16809302 DOI: 10.1128/JVI.00024-06]</w:t>
      </w:r>
    </w:p>
    <w:p w14:paraId="4659ADC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7 </w:t>
      </w:r>
      <w:r w:rsidRPr="00007F44">
        <w:rPr>
          <w:rFonts w:ascii="Book Antiqua" w:eastAsia="宋体" w:hAnsi="Book Antiqua" w:cs="宋体"/>
          <w:b/>
          <w:bCs/>
          <w:color w:val="000000"/>
          <w:sz w:val="21"/>
          <w:szCs w:val="21"/>
        </w:rPr>
        <w:t>Lavillette D</w:t>
      </w:r>
      <w:r w:rsidRPr="00007F44">
        <w:rPr>
          <w:rFonts w:ascii="Book Antiqua" w:eastAsia="宋体" w:hAnsi="Book Antiqua" w:cs="宋体"/>
          <w:color w:val="000000"/>
          <w:sz w:val="21"/>
          <w:szCs w:val="21"/>
        </w:rPr>
        <w:t>, Pécheur EI, Donot P, Fresquet J, Molle J, Corbau R, Dreux M, Penin F, Cosset FL. Characterization of fusion determinants points to the involvement of three discrete regions of both E1 and E2 glycoproteins in the membrane fusion process of hepatitis C viru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8752-8765 [PMID: 17537855 DOI: 10.1128/JVI.02642-06]</w:t>
      </w:r>
    </w:p>
    <w:p w14:paraId="796CB6A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28 </w:t>
      </w:r>
      <w:r w:rsidRPr="00007F44">
        <w:rPr>
          <w:rFonts w:ascii="Book Antiqua" w:eastAsia="宋体" w:hAnsi="Book Antiqua" w:cs="宋体"/>
          <w:b/>
          <w:bCs/>
          <w:color w:val="000000"/>
          <w:sz w:val="21"/>
          <w:szCs w:val="21"/>
        </w:rPr>
        <w:t>Lavillette D</w:t>
      </w:r>
      <w:r w:rsidRPr="00007F44">
        <w:rPr>
          <w:rFonts w:ascii="Book Antiqua" w:eastAsia="宋体" w:hAnsi="Book Antiqua" w:cs="宋体"/>
          <w:color w:val="000000"/>
          <w:sz w:val="21"/>
          <w:szCs w:val="21"/>
        </w:rPr>
        <w:t>, Bartosch B, Nourrisson D, Verney G, Cosset FL, Penin F, Pécheur EI. Hepatitis C virus glycoproteins mediate low pH-dependent membrane fusion with liposomes.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281</w:t>
      </w:r>
      <w:r w:rsidRPr="00007F44">
        <w:rPr>
          <w:rFonts w:ascii="Book Antiqua" w:eastAsia="宋体" w:hAnsi="Book Antiqua" w:cs="宋体"/>
          <w:color w:val="000000"/>
          <w:sz w:val="21"/>
          <w:szCs w:val="21"/>
        </w:rPr>
        <w:t>: 3909-3917 [PMID: 16356932 DOI: 10.1074/jbc.M509747200]</w:t>
      </w:r>
    </w:p>
    <w:p w14:paraId="5AA8458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129 </w:t>
      </w:r>
      <w:r w:rsidRPr="00007F44">
        <w:rPr>
          <w:rFonts w:ascii="Book Antiqua" w:eastAsia="宋体" w:hAnsi="Book Antiqua" w:cs="宋体"/>
          <w:b/>
          <w:bCs/>
          <w:color w:val="000000"/>
          <w:sz w:val="21"/>
          <w:szCs w:val="21"/>
        </w:rPr>
        <w:t>Haid S</w:t>
      </w:r>
      <w:r w:rsidRPr="00007F44">
        <w:rPr>
          <w:rFonts w:ascii="Book Antiqua" w:eastAsia="宋体" w:hAnsi="Book Antiqua" w:cs="宋体"/>
          <w:color w:val="000000"/>
          <w:sz w:val="21"/>
          <w:szCs w:val="21"/>
        </w:rPr>
        <w:t>, Pietschmann T, Pécheur EI. Low pH-dependent hepatitis C virus membrane fusion depends on E2 integrity, target lipid composition, and density of virus particles.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284</w:t>
      </w:r>
      <w:r w:rsidRPr="00007F44">
        <w:rPr>
          <w:rFonts w:ascii="Book Antiqua" w:eastAsia="宋体" w:hAnsi="Book Antiqua" w:cs="宋体"/>
          <w:color w:val="000000"/>
          <w:sz w:val="21"/>
          <w:szCs w:val="21"/>
        </w:rPr>
        <w:t>: 17657-17667 [PMID: 19411248 DOI: 10.1074/jbc.M109.014647]</w:t>
      </w:r>
    </w:p>
    <w:p w14:paraId="0480986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0 </w:t>
      </w:r>
      <w:r w:rsidRPr="00007F44">
        <w:rPr>
          <w:rFonts w:ascii="Book Antiqua" w:eastAsia="宋体" w:hAnsi="Book Antiqua" w:cs="宋体"/>
          <w:b/>
          <w:bCs/>
          <w:color w:val="000000"/>
          <w:sz w:val="21"/>
          <w:szCs w:val="21"/>
        </w:rPr>
        <w:t>Moradpour D</w:t>
      </w:r>
      <w:r w:rsidRPr="00007F44">
        <w:rPr>
          <w:rFonts w:ascii="Book Antiqua" w:eastAsia="宋体" w:hAnsi="Book Antiqua" w:cs="宋体"/>
          <w:color w:val="000000"/>
          <w:sz w:val="21"/>
          <w:szCs w:val="21"/>
        </w:rPr>
        <w:t>, Penin F, Rice CM. Replication of hepatitis C virus. </w:t>
      </w:r>
      <w:r w:rsidRPr="00007F44">
        <w:rPr>
          <w:rFonts w:ascii="Book Antiqua" w:eastAsia="宋体" w:hAnsi="Book Antiqua" w:cs="宋体"/>
          <w:i/>
          <w:iCs/>
          <w:color w:val="000000"/>
          <w:sz w:val="21"/>
          <w:szCs w:val="21"/>
        </w:rPr>
        <w:t>Nat Rev Microbi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5</w:t>
      </w:r>
      <w:r w:rsidRPr="00007F44">
        <w:rPr>
          <w:rFonts w:ascii="Book Antiqua" w:eastAsia="宋体" w:hAnsi="Book Antiqua" w:cs="宋体"/>
          <w:color w:val="000000"/>
          <w:sz w:val="21"/>
          <w:szCs w:val="21"/>
        </w:rPr>
        <w:t>: 453-463 [PMID: 17487147 DOI: 10.1038/nrmicro1645]</w:t>
      </w:r>
    </w:p>
    <w:p w14:paraId="54625B2A"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1 </w:t>
      </w:r>
      <w:r w:rsidRPr="00007F44">
        <w:rPr>
          <w:rFonts w:ascii="Book Antiqua" w:eastAsia="宋体" w:hAnsi="Book Antiqua" w:cs="宋体"/>
          <w:b/>
          <w:bCs/>
          <w:color w:val="000000"/>
          <w:sz w:val="21"/>
          <w:szCs w:val="21"/>
        </w:rPr>
        <w:t>Diamond DL</w:t>
      </w:r>
      <w:r w:rsidRPr="00007F44">
        <w:rPr>
          <w:rFonts w:ascii="Book Antiqua" w:eastAsia="宋体" w:hAnsi="Book Antiqua" w:cs="宋体"/>
          <w:color w:val="000000"/>
          <w:sz w:val="21"/>
          <w:szCs w:val="21"/>
        </w:rPr>
        <w:t>, Syder AJ, Jacobs JM, Sorensen CM, Walters KA, Proll SC, McDermott JE, Gritsenko MA, Zhang Q, Zhao R, Metz TO, Camp DG, Waters KM, Smith RD, Rice CM, Katze MG. Temporal proteome and lipidome profiles reveal hepatitis C virus-associated reprogramming of hepatocellular metabolism and bioenergetics. </w:t>
      </w:r>
      <w:r w:rsidRPr="00007F44">
        <w:rPr>
          <w:rFonts w:ascii="Book Antiqua" w:eastAsia="宋体" w:hAnsi="Book Antiqua" w:cs="宋体"/>
          <w:i/>
          <w:iCs/>
          <w:color w:val="000000"/>
          <w:sz w:val="21"/>
          <w:szCs w:val="21"/>
        </w:rPr>
        <w:t>PLoS Pathog</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6</w:t>
      </w:r>
      <w:r w:rsidRPr="00007F44">
        <w:rPr>
          <w:rFonts w:ascii="Book Antiqua" w:eastAsia="宋体" w:hAnsi="Book Antiqua" w:cs="宋体"/>
          <w:color w:val="000000"/>
          <w:sz w:val="21"/>
          <w:szCs w:val="21"/>
        </w:rPr>
        <w:t>: e1000719 [PMID: 20062526 DOI: 10.1371/journal.ppat.1000719]</w:t>
      </w:r>
    </w:p>
    <w:p w14:paraId="5C502E4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2 </w:t>
      </w:r>
      <w:r w:rsidRPr="00007F44">
        <w:rPr>
          <w:rFonts w:ascii="Book Antiqua" w:eastAsia="宋体" w:hAnsi="Book Antiqua" w:cs="宋体"/>
          <w:b/>
          <w:bCs/>
          <w:color w:val="000000"/>
          <w:sz w:val="21"/>
          <w:szCs w:val="21"/>
        </w:rPr>
        <w:t>Li Z</w:t>
      </w:r>
      <w:r w:rsidRPr="00007F44">
        <w:rPr>
          <w:rFonts w:ascii="Book Antiqua" w:eastAsia="宋体" w:hAnsi="Book Antiqua" w:cs="宋体"/>
          <w:color w:val="000000"/>
          <w:sz w:val="21"/>
          <w:szCs w:val="21"/>
        </w:rPr>
        <w:t>, Agellon LB, Allen TM, Umeda M, Jewell L, Mason A, Vance DE. The ratio of phosphatidylcholine to phosphatidylethanolamine influences membrane integrity and steatohepatitis. </w:t>
      </w:r>
      <w:r w:rsidRPr="00007F44">
        <w:rPr>
          <w:rFonts w:ascii="Book Antiqua" w:eastAsia="宋体" w:hAnsi="Book Antiqua" w:cs="宋体"/>
          <w:i/>
          <w:iCs/>
          <w:color w:val="000000"/>
          <w:sz w:val="21"/>
          <w:szCs w:val="21"/>
        </w:rPr>
        <w:t>Cell Metab</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3</w:t>
      </w:r>
      <w:r w:rsidRPr="00007F44">
        <w:rPr>
          <w:rFonts w:ascii="Book Antiqua" w:eastAsia="宋体" w:hAnsi="Book Antiqua" w:cs="宋体"/>
          <w:color w:val="000000"/>
          <w:sz w:val="21"/>
          <w:szCs w:val="21"/>
        </w:rPr>
        <w:t>: 321-331 [PMID: 16679290 DOI: 10.1016/j.cmet.2006.03.007]</w:t>
      </w:r>
    </w:p>
    <w:p w14:paraId="0B0B3ED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3 </w:t>
      </w:r>
      <w:r w:rsidRPr="00007F44">
        <w:rPr>
          <w:rFonts w:ascii="Book Antiqua" w:eastAsia="宋体" w:hAnsi="Book Antiqua" w:cs="宋体"/>
          <w:b/>
          <w:bCs/>
          <w:color w:val="000000"/>
          <w:sz w:val="21"/>
          <w:szCs w:val="21"/>
        </w:rPr>
        <w:t>Sakamoto H</w:t>
      </w:r>
      <w:r w:rsidRPr="00007F44">
        <w:rPr>
          <w:rFonts w:ascii="Book Antiqua" w:eastAsia="宋体" w:hAnsi="Book Antiqua" w:cs="宋体"/>
          <w:color w:val="000000"/>
          <w:sz w:val="21"/>
          <w:szCs w:val="21"/>
        </w:rPr>
        <w:t>, Okamoto K, Aoki M, Kato H, Katsume A, Ohta A, Tsukuda T, Shimma N, Aoki Y, Arisawa M, Kohara M, Sudoh M. Host sphingolipid biosynthesis as a target for hepatitis C virus therapy. </w:t>
      </w:r>
      <w:r w:rsidRPr="00007F44">
        <w:rPr>
          <w:rFonts w:ascii="Book Antiqua" w:eastAsia="宋体" w:hAnsi="Book Antiqua" w:cs="宋体"/>
          <w:i/>
          <w:iCs/>
          <w:color w:val="000000"/>
          <w:sz w:val="21"/>
          <w:szCs w:val="21"/>
        </w:rPr>
        <w:t>Nat Chem Biol</w:t>
      </w:r>
      <w:r w:rsidRPr="00007F44">
        <w:rPr>
          <w:rFonts w:ascii="Book Antiqua" w:eastAsia="宋体" w:hAnsi="Book Antiqua" w:cs="宋体"/>
          <w:color w:val="000000"/>
          <w:sz w:val="21"/>
          <w:szCs w:val="21"/>
        </w:rPr>
        <w:t> 2005; </w:t>
      </w:r>
      <w:r w:rsidRPr="00007F44">
        <w:rPr>
          <w:rFonts w:ascii="Book Antiqua" w:eastAsia="宋体" w:hAnsi="Book Antiqua" w:cs="宋体"/>
          <w:b/>
          <w:bCs/>
          <w:color w:val="000000"/>
          <w:sz w:val="21"/>
          <w:szCs w:val="21"/>
        </w:rPr>
        <w:t>1</w:t>
      </w:r>
      <w:r w:rsidRPr="00007F44">
        <w:rPr>
          <w:rFonts w:ascii="Book Antiqua" w:eastAsia="宋体" w:hAnsi="Book Antiqua" w:cs="宋体"/>
          <w:color w:val="000000"/>
          <w:sz w:val="21"/>
          <w:szCs w:val="21"/>
        </w:rPr>
        <w:t>: 333-337 [PMID: 16408072 DOI: 10.1038/nchembio742]</w:t>
      </w:r>
    </w:p>
    <w:p w14:paraId="4976A60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4 </w:t>
      </w:r>
      <w:r w:rsidRPr="00007F44">
        <w:rPr>
          <w:rFonts w:ascii="Book Antiqua" w:eastAsia="宋体" w:hAnsi="Book Antiqua" w:cs="宋体"/>
          <w:b/>
          <w:bCs/>
          <w:color w:val="000000"/>
          <w:sz w:val="21"/>
          <w:szCs w:val="21"/>
        </w:rPr>
        <w:t>Berger KL</w:t>
      </w:r>
      <w:r w:rsidRPr="00007F44">
        <w:rPr>
          <w:rFonts w:ascii="Book Antiqua" w:eastAsia="宋体" w:hAnsi="Book Antiqua" w:cs="宋体"/>
          <w:color w:val="000000"/>
          <w:sz w:val="21"/>
          <w:szCs w:val="21"/>
        </w:rPr>
        <w:t>, Cooper JD, Heaton NS, Yoon R, Oakland TE, Jordan TX, Mateu G, Grakoui A, Randall G. Roles for endocytic trafficking and phosphatidylinositol 4-kinase III alpha in hepatitis C virus replication.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106</w:t>
      </w:r>
      <w:r w:rsidRPr="00007F44">
        <w:rPr>
          <w:rFonts w:ascii="Book Antiqua" w:eastAsia="宋体" w:hAnsi="Book Antiqua" w:cs="宋体"/>
          <w:color w:val="000000"/>
          <w:sz w:val="21"/>
          <w:szCs w:val="21"/>
        </w:rPr>
        <w:t>: 7577-7582 [PMID: 19376974 DOI: 10.1073/pnas.0902693106]</w:t>
      </w:r>
    </w:p>
    <w:p w14:paraId="67CC5845"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5 </w:t>
      </w:r>
      <w:r w:rsidRPr="00007F44">
        <w:rPr>
          <w:rFonts w:ascii="Book Antiqua" w:eastAsia="宋体" w:hAnsi="Book Antiqua" w:cs="宋体"/>
          <w:b/>
          <w:bCs/>
          <w:color w:val="000000"/>
          <w:sz w:val="21"/>
          <w:szCs w:val="21"/>
        </w:rPr>
        <w:t>Romero-Brey I</w:t>
      </w:r>
      <w:r w:rsidRPr="00007F44">
        <w:rPr>
          <w:rFonts w:ascii="Book Antiqua" w:eastAsia="宋体" w:hAnsi="Book Antiqua" w:cs="宋体"/>
          <w:color w:val="000000"/>
          <w:sz w:val="21"/>
          <w:szCs w:val="21"/>
        </w:rPr>
        <w:t>, Merz A, Chiramel A, Lee JY, Chlanda P, Haselman U, Santarella-Mellwig R, Habermann A, Hoppe S, Kallis S, Walther P, Antony C, Krijnse-Locker J, Bartenschlager R. Three-dimensional architecture and biogenesis of membrane structures associated with hepatitis C virus replication. </w:t>
      </w:r>
      <w:r w:rsidRPr="00007F44">
        <w:rPr>
          <w:rFonts w:ascii="Book Antiqua" w:eastAsia="宋体" w:hAnsi="Book Antiqua" w:cs="宋体"/>
          <w:i/>
          <w:iCs/>
          <w:color w:val="000000"/>
          <w:sz w:val="21"/>
          <w:szCs w:val="21"/>
        </w:rPr>
        <w:t>PLoS Pathog</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8</w:t>
      </w:r>
      <w:r w:rsidRPr="00007F44">
        <w:rPr>
          <w:rFonts w:ascii="Book Antiqua" w:eastAsia="宋体" w:hAnsi="Book Antiqua" w:cs="宋体"/>
          <w:color w:val="000000"/>
          <w:sz w:val="21"/>
          <w:szCs w:val="21"/>
        </w:rPr>
        <w:t>: e1003056 [PMID: 23236278 DOI: 10.1371/journal.ppat.1003056]</w:t>
      </w:r>
    </w:p>
    <w:p w14:paraId="2563475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6 </w:t>
      </w:r>
      <w:r w:rsidRPr="00007F44">
        <w:rPr>
          <w:rFonts w:ascii="Book Antiqua" w:eastAsia="宋体" w:hAnsi="Book Antiqua" w:cs="宋体"/>
          <w:b/>
          <w:bCs/>
          <w:color w:val="000000"/>
          <w:sz w:val="21"/>
          <w:szCs w:val="21"/>
        </w:rPr>
        <w:t>Martin S</w:t>
      </w:r>
      <w:r w:rsidRPr="00007F44">
        <w:rPr>
          <w:rFonts w:ascii="Book Antiqua" w:eastAsia="宋体" w:hAnsi="Book Antiqua" w:cs="宋体"/>
          <w:color w:val="000000"/>
          <w:sz w:val="21"/>
          <w:szCs w:val="21"/>
        </w:rPr>
        <w:t>, Parton RG. Lipid droplets: a unified view of a dynamic organelle. </w:t>
      </w:r>
      <w:r w:rsidRPr="00007F44">
        <w:rPr>
          <w:rFonts w:ascii="Book Antiqua" w:eastAsia="宋体" w:hAnsi="Book Antiqua" w:cs="宋体"/>
          <w:i/>
          <w:iCs/>
          <w:color w:val="000000"/>
          <w:sz w:val="21"/>
          <w:szCs w:val="21"/>
        </w:rPr>
        <w:t>Nat Rev Mol Cell Bi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7</w:t>
      </w:r>
      <w:r w:rsidRPr="00007F44">
        <w:rPr>
          <w:rFonts w:ascii="Book Antiqua" w:eastAsia="宋体" w:hAnsi="Book Antiqua" w:cs="宋体"/>
          <w:color w:val="000000"/>
          <w:sz w:val="21"/>
          <w:szCs w:val="21"/>
        </w:rPr>
        <w:t>: 373-378 [PMID: 16550215 DOI: 10.1038/nrm1912]</w:t>
      </w:r>
    </w:p>
    <w:p w14:paraId="6CB42972"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7 </w:t>
      </w:r>
      <w:r w:rsidRPr="00007F44">
        <w:rPr>
          <w:rFonts w:ascii="Book Antiqua" w:eastAsia="宋体" w:hAnsi="Book Antiqua" w:cs="宋体"/>
          <w:b/>
          <w:bCs/>
          <w:color w:val="000000"/>
          <w:sz w:val="21"/>
          <w:szCs w:val="21"/>
        </w:rPr>
        <w:t>Moradpour D</w:t>
      </w:r>
      <w:r w:rsidRPr="00007F44">
        <w:rPr>
          <w:rFonts w:ascii="Book Antiqua" w:eastAsia="宋体" w:hAnsi="Book Antiqua" w:cs="宋体"/>
          <w:color w:val="000000"/>
          <w:sz w:val="21"/>
          <w:szCs w:val="21"/>
        </w:rPr>
        <w:t>, Englert C, Wakita T, Wands JR. Characterization of cell lines allowing tightly regulated expression of hepatitis C virus core protein. </w:t>
      </w:r>
      <w:r w:rsidRPr="00007F44">
        <w:rPr>
          <w:rFonts w:ascii="Book Antiqua" w:eastAsia="宋体" w:hAnsi="Book Antiqua" w:cs="宋体"/>
          <w:i/>
          <w:iCs/>
          <w:color w:val="000000"/>
          <w:sz w:val="21"/>
          <w:szCs w:val="21"/>
        </w:rPr>
        <w:t>Virology</w:t>
      </w:r>
      <w:r w:rsidRPr="00007F44">
        <w:rPr>
          <w:rFonts w:ascii="Book Antiqua" w:eastAsia="宋体" w:hAnsi="Book Antiqua" w:cs="宋体"/>
          <w:color w:val="000000"/>
          <w:sz w:val="21"/>
          <w:szCs w:val="21"/>
        </w:rPr>
        <w:t> 1996; </w:t>
      </w:r>
      <w:r w:rsidRPr="00007F44">
        <w:rPr>
          <w:rFonts w:ascii="Book Antiqua" w:eastAsia="宋体" w:hAnsi="Book Antiqua" w:cs="宋体"/>
          <w:b/>
          <w:bCs/>
          <w:color w:val="000000"/>
          <w:sz w:val="21"/>
          <w:szCs w:val="21"/>
        </w:rPr>
        <w:t>222</w:t>
      </w:r>
      <w:r w:rsidRPr="00007F44">
        <w:rPr>
          <w:rFonts w:ascii="Book Antiqua" w:eastAsia="宋体" w:hAnsi="Book Antiqua" w:cs="宋体"/>
          <w:color w:val="000000"/>
          <w:sz w:val="21"/>
          <w:szCs w:val="21"/>
        </w:rPr>
        <w:t>: 51-63 [PMID: 8806487 DOI: 10.1006/viro.1996.0397]</w:t>
      </w:r>
    </w:p>
    <w:p w14:paraId="56A6E2A3"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38 </w:t>
      </w:r>
      <w:r w:rsidRPr="00007F44">
        <w:rPr>
          <w:rFonts w:ascii="Book Antiqua" w:eastAsia="宋体" w:hAnsi="Book Antiqua" w:cs="宋体"/>
          <w:b/>
          <w:bCs/>
          <w:color w:val="000000"/>
          <w:sz w:val="21"/>
          <w:szCs w:val="21"/>
        </w:rPr>
        <w:t>Rouillé Y</w:t>
      </w:r>
      <w:r w:rsidRPr="00007F44">
        <w:rPr>
          <w:rFonts w:ascii="Book Antiqua" w:eastAsia="宋体" w:hAnsi="Book Antiqua" w:cs="宋体"/>
          <w:color w:val="000000"/>
          <w:sz w:val="21"/>
          <w:szCs w:val="21"/>
        </w:rPr>
        <w:t>, Helle F, Delgrange D, Roingeard P, Voisset C, Blanchard E, Belouzard S, McKeating J, Patel AH, Maertens G, Wakita T, Wychowski C, Dubuisson J. Subcellular localization of hepatitis C virus structural proteins in a cell culture system that efficiently replicates the viru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2832-2841 [PMID: 16501092 DOI: 10.1128/JVI.80.6.2832-2841.2006]</w:t>
      </w:r>
    </w:p>
    <w:p w14:paraId="5B517A87"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139 </w:t>
      </w:r>
      <w:r w:rsidRPr="00007F44">
        <w:rPr>
          <w:rFonts w:ascii="Book Antiqua" w:eastAsia="宋体" w:hAnsi="Book Antiqua" w:cs="宋体"/>
          <w:b/>
          <w:bCs/>
          <w:color w:val="000000"/>
          <w:sz w:val="21"/>
          <w:szCs w:val="21"/>
        </w:rPr>
        <w:t>Miyanari Y</w:t>
      </w:r>
      <w:r w:rsidRPr="00007F44">
        <w:rPr>
          <w:rFonts w:ascii="Book Antiqua" w:eastAsia="宋体" w:hAnsi="Book Antiqua" w:cs="宋体"/>
          <w:color w:val="000000"/>
          <w:sz w:val="21"/>
          <w:szCs w:val="21"/>
        </w:rPr>
        <w:t>, Atsuzawa K, Usuda N, Watashi K, Hishiki T, Zayas M, Bartenschlager R, Wakita T, Hijikata M, Shimotohno K. The lipid droplet is an important organelle for hepatitis C virus production. </w:t>
      </w:r>
      <w:r w:rsidRPr="00007F44">
        <w:rPr>
          <w:rFonts w:ascii="Book Antiqua" w:eastAsia="宋体" w:hAnsi="Book Antiqua" w:cs="宋体"/>
          <w:i/>
          <w:iCs/>
          <w:color w:val="000000"/>
          <w:sz w:val="21"/>
          <w:szCs w:val="21"/>
        </w:rPr>
        <w:t>Nat Cell Bi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9</w:t>
      </w:r>
      <w:r w:rsidRPr="00007F44">
        <w:rPr>
          <w:rFonts w:ascii="Book Antiqua" w:eastAsia="宋体" w:hAnsi="Book Antiqua" w:cs="宋体"/>
          <w:color w:val="000000"/>
          <w:sz w:val="21"/>
          <w:szCs w:val="21"/>
        </w:rPr>
        <w:t>: 1089-1097 [PMID: 17721513 DOI: 10.1038/ncb1631]</w:t>
      </w:r>
    </w:p>
    <w:p w14:paraId="5FD67BC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0 </w:t>
      </w:r>
      <w:r w:rsidRPr="00007F44">
        <w:rPr>
          <w:rFonts w:ascii="Book Antiqua" w:eastAsia="宋体" w:hAnsi="Book Antiqua" w:cs="宋体"/>
          <w:b/>
          <w:bCs/>
          <w:color w:val="000000"/>
          <w:sz w:val="21"/>
          <w:szCs w:val="21"/>
        </w:rPr>
        <w:t>Moriya K</w:t>
      </w:r>
      <w:r w:rsidRPr="00007F44">
        <w:rPr>
          <w:rFonts w:ascii="Book Antiqua" w:eastAsia="宋体" w:hAnsi="Book Antiqua" w:cs="宋体"/>
          <w:color w:val="000000"/>
          <w:sz w:val="21"/>
          <w:szCs w:val="21"/>
        </w:rPr>
        <w:t>, Yotsuyanagi H, Shintani Y, Fujie H, Ishibashi K, Matsuura Y, Miyamura T, Koike K. Hepatitis C virus core protein induces hepatic steatosis in transgenic mice. </w:t>
      </w:r>
      <w:r w:rsidRPr="00007F44">
        <w:rPr>
          <w:rFonts w:ascii="Book Antiqua" w:eastAsia="宋体" w:hAnsi="Book Antiqua" w:cs="宋体"/>
          <w:i/>
          <w:iCs/>
          <w:color w:val="000000"/>
          <w:sz w:val="21"/>
          <w:szCs w:val="21"/>
        </w:rPr>
        <w:t>J Gen Virol</w:t>
      </w:r>
      <w:r w:rsidRPr="00007F44">
        <w:rPr>
          <w:rFonts w:ascii="Book Antiqua" w:eastAsia="宋体" w:hAnsi="Book Antiqua" w:cs="宋体"/>
          <w:color w:val="000000"/>
          <w:sz w:val="21"/>
          <w:szCs w:val="21"/>
        </w:rPr>
        <w:t> 1997; </w:t>
      </w:r>
      <w:r w:rsidRPr="00007F44">
        <w:rPr>
          <w:rFonts w:ascii="Book Antiqua" w:eastAsia="宋体" w:hAnsi="Book Antiqua" w:cs="宋体"/>
          <w:b/>
          <w:bCs/>
          <w:color w:val="000000"/>
          <w:sz w:val="21"/>
          <w:szCs w:val="21"/>
        </w:rPr>
        <w:t>78</w:t>
      </w:r>
      <w:r w:rsidRPr="00007F44">
        <w:rPr>
          <w:rFonts w:ascii="Book Antiqua" w:eastAsia="宋体" w:hAnsi="Book Antiqua" w:cs="宋体"/>
          <w:bCs/>
          <w:color w:val="000000"/>
          <w:sz w:val="21"/>
          <w:szCs w:val="21"/>
        </w:rPr>
        <w:t xml:space="preserve"> (Pt 7)</w:t>
      </w:r>
      <w:r w:rsidRPr="00007F44">
        <w:rPr>
          <w:rFonts w:ascii="Book Antiqua" w:eastAsia="宋体" w:hAnsi="Book Antiqua" w:cs="宋体"/>
          <w:color w:val="000000"/>
          <w:sz w:val="21"/>
          <w:szCs w:val="21"/>
        </w:rPr>
        <w:t>: 1527-1531 [PMID: 9225025]</w:t>
      </w:r>
    </w:p>
    <w:p w14:paraId="4257B9B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1 </w:t>
      </w:r>
      <w:r w:rsidRPr="00007F44">
        <w:rPr>
          <w:rFonts w:ascii="Book Antiqua" w:eastAsia="宋体" w:hAnsi="Book Antiqua" w:cs="宋体"/>
          <w:b/>
          <w:bCs/>
          <w:color w:val="000000"/>
          <w:sz w:val="21"/>
          <w:szCs w:val="21"/>
        </w:rPr>
        <w:t>Olofsson SO</w:t>
      </w:r>
      <w:r w:rsidRPr="00007F44">
        <w:rPr>
          <w:rFonts w:ascii="Book Antiqua" w:eastAsia="宋体" w:hAnsi="Book Antiqua" w:cs="宋体"/>
          <w:color w:val="000000"/>
          <w:sz w:val="21"/>
          <w:szCs w:val="21"/>
        </w:rPr>
        <w:t>, Boström P, Andersson L, Rutberg M, Perman J, Borén J. Lipid droplets as dynamic organelles connecting storage and efflux of lipids. </w:t>
      </w:r>
      <w:r w:rsidRPr="00007F44">
        <w:rPr>
          <w:rFonts w:ascii="Book Antiqua" w:eastAsia="宋体" w:hAnsi="Book Antiqua" w:cs="宋体"/>
          <w:i/>
          <w:iCs/>
          <w:color w:val="000000"/>
          <w:sz w:val="21"/>
          <w:szCs w:val="21"/>
        </w:rPr>
        <w:t>Biochim Biophys Acta</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1791</w:t>
      </w:r>
      <w:r w:rsidRPr="00007F44">
        <w:rPr>
          <w:rFonts w:ascii="Book Antiqua" w:eastAsia="宋体" w:hAnsi="Book Antiqua" w:cs="宋体"/>
          <w:color w:val="000000"/>
          <w:sz w:val="21"/>
          <w:szCs w:val="21"/>
        </w:rPr>
        <w:t>: 448-458 [PMID: 18775796 DOI: 10.1016/j.bbalip.2008.08.001]</w:t>
      </w:r>
    </w:p>
    <w:p w14:paraId="3A7B95D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2 </w:t>
      </w:r>
      <w:r w:rsidRPr="00007F44">
        <w:rPr>
          <w:rFonts w:ascii="Book Antiqua" w:eastAsia="宋体" w:hAnsi="Book Antiqua" w:cs="宋体"/>
          <w:b/>
          <w:bCs/>
          <w:color w:val="000000"/>
          <w:sz w:val="21"/>
          <w:szCs w:val="21"/>
        </w:rPr>
        <w:t>Huang H</w:t>
      </w:r>
      <w:r w:rsidRPr="00007F44">
        <w:rPr>
          <w:rFonts w:ascii="Book Antiqua" w:eastAsia="宋体" w:hAnsi="Book Antiqua" w:cs="宋体"/>
          <w:color w:val="000000"/>
          <w:sz w:val="21"/>
          <w:szCs w:val="21"/>
        </w:rPr>
        <w:t>, Sun F, Owen DM, Li W, Chen Y, Gale M, Ye J. Hepatitis C virus production by human hepatocytes dependent on assembly and secretion of very low-density lipoproteins. </w:t>
      </w:r>
      <w:r w:rsidRPr="00007F44">
        <w:rPr>
          <w:rFonts w:ascii="Book Antiqua" w:eastAsia="宋体" w:hAnsi="Book Antiqua" w:cs="宋体"/>
          <w:i/>
          <w:iCs/>
          <w:color w:val="000000"/>
          <w:sz w:val="21"/>
          <w:szCs w:val="21"/>
        </w:rPr>
        <w:t>Proc Natl Acad Sci USA</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104</w:t>
      </w:r>
      <w:r w:rsidRPr="00007F44">
        <w:rPr>
          <w:rFonts w:ascii="Book Antiqua" w:eastAsia="宋体" w:hAnsi="Book Antiqua" w:cs="宋体"/>
          <w:color w:val="000000"/>
          <w:sz w:val="21"/>
          <w:szCs w:val="21"/>
        </w:rPr>
        <w:t>: 5848-5853 [PMID: 17376867 DOI: 10.1073/pnas.0700760104]</w:t>
      </w:r>
    </w:p>
    <w:p w14:paraId="322F369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3 </w:t>
      </w:r>
      <w:r w:rsidRPr="00007F44">
        <w:rPr>
          <w:rFonts w:ascii="Book Antiqua" w:eastAsia="宋体" w:hAnsi="Book Antiqua" w:cs="宋体"/>
          <w:b/>
          <w:bCs/>
          <w:color w:val="000000"/>
          <w:sz w:val="21"/>
          <w:szCs w:val="21"/>
        </w:rPr>
        <w:t>Thomssen R</w:t>
      </w:r>
      <w:r w:rsidRPr="00007F44">
        <w:rPr>
          <w:rFonts w:ascii="Book Antiqua" w:eastAsia="宋体" w:hAnsi="Book Antiqua" w:cs="宋体"/>
          <w:color w:val="000000"/>
          <w:sz w:val="21"/>
          <w:szCs w:val="21"/>
        </w:rPr>
        <w:t>, Bonk S, Propfe C, Heermann KH, Köchel HG, Uy A. Association of hepatitis C virus in human sera with beta-lipoprotein. </w:t>
      </w:r>
      <w:r w:rsidRPr="00007F44">
        <w:rPr>
          <w:rFonts w:ascii="Book Antiqua" w:eastAsia="宋体" w:hAnsi="Book Antiqua" w:cs="宋体"/>
          <w:i/>
          <w:iCs/>
          <w:color w:val="000000"/>
          <w:sz w:val="21"/>
          <w:szCs w:val="21"/>
        </w:rPr>
        <w:t>Med Microbiol Immunol</w:t>
      </w:r>
      <w:r w:rsidRPr="00007F44">
        <w:rPr>
          <w:rFonts w:ascii="Book Antiqua" w:eastAsia="宋体" w:hAnsi="Book Antiqua" w:cs="宋体"/>
          <w:color w:val="000000"/>
          <w:sz w:val="21"/>
          <w:szCs w:val="21"/>
        </w:rPr>
        <w:t> 1992; </w:t>
      </w:r>
      <w:r w:rsidRPr="00007F44">
        <w:rPr>
          <w:rFonts w:ascii="Book Antiqua" w:eastAsia="宋体" w:hAnsi="Book Antiqua" w:cs="宋体"/>
          <w:b/>
          <w:bCs/>
          <w:color w:val="000000"/>
          <w:sz w:val="21"/>
          <w:szCs w:val="21"/>
        </w:rPr>
        <w:t>181</w:t>
      </w:r>
      <w:r w:rsidRPr="00007F44">
        <w:rPr>
          <w:rFonts w:ascii="Book Antiqua" w:eastAsia="宋体" w:hAnsi="Book Antiqua" w:cs="宋体"/>
          <w:color w:val="000000"/>
          <w:sz w:val="21"/>
          <w:szCs w:val="21"/>
        </w:rPr>
        <w:t>: 293-300 [PMID: 1335546]</w:t>
      </w:r>
    </w:p>
    <w:p w14:paraId="584DF327"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4 </w:t>
      </w:r>
      <w:r w:rsidRPr="00007F44">
        <w:rPr>
          <w:rFonts w:ascii="Book Antiqua" w:eastAsia="宋体" w:hAnsi="Book Antiqua" w:cs="宋体"/>
          <w:b/>
          <w:bCs/>
          <w:color w:val="000000"/>
          <w:sz w:val="21"/>
          <w:szCs w:val="21"/>
        </w:rPr>
        <w:t>Gastaminza P</w:t>
      </w:r>
      <w:r w:rsidRPr="00007F44">
        <w:rPr>
          <w:rFonts w:ascii="Book Antiqua" w:eastAsia="宋体" w:hAnsi="Book Antiqua" w:cs="宋体"/>
          <w:color w:val="000000"/>
          <w:sz w:val="21"/>
          <w:szCs w:val="21"/>
        </w:rPr>
        <w:t>, Cheng G, Wieland S, Zhong J, Liao W, Chisari FV. Cellular determinants of hepatitis C virus assembly, maturation, degradation, and secre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2120-2129 [PMID: 18077707 DOI: 10.1128/JVI.02053-07]</w:t>
      </w:r>
    </w:p>
    <w:p w14:paraId="4176172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5 </w:t>
      </w:r>
      <w:r w:rsidRPr="00007F44">
        <w:rPr>
          <w:rFonts w:ascii="Book Antiqua" w:eastAsia="宋体" w:hAnsi="Book Antiqua" w:cs="宋体"/>
          <w:b/>
          <w:bCs/>
          <w:color w:val="000000"/>
          <w:sz w:val="21"/>
          <w:szCs w:val="21"/>
        </w:rPr>
        <w:t>Nahmias Y</w:t>
      </w:r>
      <w:r w:rsidRPr="00007F44">
        <w:rPr>
          <w:rFonts w:ascii="Book Antiqua" w:eastAsia="宋体" w:hAnsi="Book Antiqua" w:cs="宋体"/>
          <w:color w:val="000000"/>
          <w:sz w:val="21"/>
          <w:szCs w:val="21"/>
        </w:rPr>
        <w:t>, Goldwasser J, Casali M, van Poll D, Wakita T, Chung RT, Yarmush ML. Apolipoprotein B-dependent hepatitis C virus secretion is inhibited by the grapefruit flavonoid naringenin.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47</w:t>
      </w:r>
      <w:r w:rsidRPr="00007F44">
        <w:rPr>
          <w:rFonts w:ascii="Book Antiqua" w:eastAsia="宋体" w:hAnsi="Book Antiqua" w:cs="宋体"/>
          <w:color w:val="000000"/>
          <w:sz w:val="21"/>
          <w:szCs w:val="21"/>
        </w:rPr>
        <w:t>: 1437-1445 [PMID: 18393287 DOI: 10.1002/hep.22197]</w:t>
      </w:r>
    </w:p>
    <w:p w14:paraId="6A621F6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6 </w:t>
      </w:r>
      <w:r w:rsidRPr="00007F44">
        <w:rPr>
          <w:rFonts w:ascii="Book Antiqua" w:eastAsia="宋体" w:hAnsi="Book Antiqua" w:cs="宋体"/>
          <w:b/>
          <w:bCs/>
          <w:color w:val="000000"/>
          <w:sz w:val="21"/>
          <w:szCs w:val="21"/>
        </w:rPr>
        <w:t>Gastaminza P</w:t>
      </w:r>
      <w:r w:rsidRPr="00007F44">
        <w:rPr>
          <w:rFonts w:ascii="Book Antiqua" w:eastAsia="宋体" w:hAnsi="Book Antiqua" w:cs="宋体"/>
          <w:color w:val="000000"/>
          <w:sz w:val="21"/>
          <w:szCs w:val="21"/>
        </w:rPr>
        <w:t>, Kapadia SB, Chisari FV. Differential biophysical properties of infectious intracellular and secreted hepatitis C virus particl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6; </w:t>
      </w:r>
      <w:r w:rsidRPr="00007F44">
        <w:rPr>
          <w:rFonts w:ascii="Book Antiqua" w:eastAsia="宋体" w:hAnsi="Book Antiqua" w:cs="宋体"/>
          <w:b/>
          <w:bCs/>
          <w:color w:val="000000"/>
          <w:sz w:val="21"/>
          <w:szCs w:val="21"/>
        </w:rPr>
        <w:t>80</w:t>
      </w:r>
      <w:r w:rsidRPr="00007F44">
        <w:rPr>
          <w:rFonts w:ascii="Book Antiqua" w:eastAsia="宋体" w:hAnsi="Book Antiqua" w:cs="宋体"/>
          <w:color w:val="000000"/>
          <w:sz w:val="21"/>
          <w:szCs w:val="21"/>
        </w:rPr>
        <w:t>: 11074-11081 [PMID: 16956946 DOI: 10.1128/JVI.01150-06]</w:t>
      </w:r>
    </w:p>
    <w:p w14:paraId="515BD17D"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7 </w:t>
      </w:r>
      <w:r w:rsidRPr="00007F44">
        <w:rPr>
          <w:rFonts w:ascii="Book Antiqua" w:eastAsia="宋体" w:hAnsi="Book Antiqua" w:cs="宋体"/>
          <w:b/>
          <w:bCs/>
          <w:color w:val="000000"/>
          <w:sz w:val="21"/>
          <w:szCs w:val="21"/>
        </w:rPr>
        <w:t>Tao W</w:t>
      </w:r>
      <w:r w:rsidRPr="00007F44">
        <w:rPr>
          <w:rFonts w:ascii="Book Antiqua" w:eastAsia="宋体" w:hAnsi="Book Antiqua" w:cs="宋体"/>
          <w:color w:val="000000"/>
          <w:sz w:val="21"/>
          <w:szCs w:val="21"/>
        </w:rPr>
        <w:t>, Xu C, Ding Q, Li R, Xiang Y, Chung J, Zhong J. A single point mutation in E2 enhances hepatitis C virus infectivity and alters lipoprotein association of viral particles. </w:t>
      </w:r>
      <w:r w:rsidRPr="00007F44">
        <w:rPr>
          <w:rFonts w:ascii="Book Antiqua" w:eastAsia="宋体" w:hAnsi="Book Antiqua" w:cs="宋体"/>
          <w:i/>
          <w:iCs/>
          <w:color w:val="000000"/>
          <w:sz w:val="21"/>
          <w:szCs w:val="21"/>
        </w:rPr>
        <w:t>Virology</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395</w:t>
      </w:r>
      <w:r w:rsidRPr="00007F44">
        <w:rPr>
          <w:rFonts w:ascii="Book Antiqua" w:eastAsia="宋体" w:hAnsi="Book Antiqua" w:cs="宋体"/>
          <w:color w:val="000000"/>
          <w:sz w:val="21"/>
          <w:szCs w:val="21"/>
        </w:rPr>
        <w:t>: 67-76 [PMID: 19793603 DOI: 10.1016/j.virol.2009.09.006]</w:t>
      </w:r>
    </w:p>
    <w:p w14:paraId="4A809A27"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8 </w:t>
      </w:r>
      <w:r w:rsidRPr="00007F44">
        <w:rPr>
          <w:rFonts w:ascii="Book Antiqua" w:eastAsia="宋体" w:hAnsi="Book Antiqua" w:cs="宋体"/>
          <w:b/>
          <w:bCs/>
          <w:color w:val="000000"/>
          <w:sz w:val="21"/>
          <w:szCs w:val="21"/>
        </w:rPr>
        <w:t>Icard V</w:t>
      </w:r>
      <w:r w:rsidRPr="00007F44">
        <w:rPr>
          <w:rFonts w:ascii="Book Antiqua" w:eastAsia="宋体" w:hAnsi="Book Antiqua" w:cs="宋体"/>
          <w:color w:val="000000"/>
          <w:sz w:val="21"/>
          <w:szCs w:val="21"/>
        </w:rPr>
        <w:t>, Diaz O, Scholtes C, Perrin-Cocon L, Ramière C, Bartenschlager R, Penin F, Lotteau V, André P. Secretion of hepatitis C virus envelope glycoproteins depends on assembly of apolipoprotein B positive lipoproteins. </w:t>
      </w:r>
      <w:r w:rsidRPr="00007F44">
        <w:rPr>
          <w:rFonts w:ascii="Book Antiqua" w:eastAsia="宋体" w:hAnsi="Book Antiqua" w:cs="宋体"/>
          <w:i/>
          <w:iCs/>
          <w:color w:val="000000"/>
          <w:sz w:val="21"/>
          <w:szCs w:val="21"/>
        </w:rPr>
        <w:t>PLoS One</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4</w:t>
      </w:r>
      <w:r w:rsidRPr="00007F44">
        <w:rPr>
          <w:rFonts w:ascii="Book Antiqua" w:eastAsia="宋体" w:hAnsi="Book Antiqua" w:cs="宋体"/>
          <w:color w:val="000000"/>
          <w:sz w:val="21"/>
          <w:szCs w:val="21"/>
        </w:rPr>
        <w:t>: e4233 [PMID: 19156195 DOI: 10.1371/journal.pone.0004233]</w:t>
      </w:r>
    </w:p>
    <w:p w14:paraId="42A699A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49 </w:t>
      </w:r>
      <w:r w:rsidRPr="00007F44">
        <w:rPr>
          <w:rFonts w:ascii="Book Antiqua" w:eastAsia="宋体" w:hAnsi="Book Antiqua" w:cs="宋体"/>
          <w:b/>
          <w:bCs/>
          <w:color w:val="000000"/>
          <w:sz w:val="21"/>
          <w:szCs w:val="21"/>
        </w:rPr>
        <w:t>Nourbakhsh M</w:t>
      </w:r>
      <w:r w:rsidRPr="00007F44">
        <w:rPr>
          <w:rFonts w:ascii="Book Antiqua" w:eastAsia="宋体" w:hAnsi="Book Antiqua" w:cs="宋体"/>
          <w:color w:val="000000"/>
          <w:sz w:val="21"/>
          <w:szCs w:val="21"/>
        </w:rPr>
        <w:t xml:space="preserve">, Douglas DN, Pu CH, Lewis JT, Kawahara T, Lisboa LF, Wei E, Asthana S, Quiroga AD, Law LM, Chen C, Addison WR, Nelson R, Houghton M, Lehner R, Kneteman NM. Arylacetamide deacetylase: a novel host factor with important roles in the lipolysis of cellular </w:t>
      </w:r>
      <w:r w:rsidRPr="00007F44">
        <w:rPr>
          <w:rFonts w:ascii="Book Antiqua" w:eastAsia="宋体" w:hAnsi="Book Antiqua" w:cs="宋体"/>
          <w:color w:val="000000"/>
          <w:sz w:val="21"/>
          <w:szCs w:val="21"/>
        </w:rPr>
        <w:lastRenderedPageBreak/>
        <w:t>triacylglycerol stores, VLDL assembly and HCV production.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13; </w:t>
      </w:r>
      <w:r w:rsidRPr="00007F44">
        <w:rPr>
          <w:rFonts w:ascii="Book Antiqua" w:eastAsia="宋体" w:hAnsi="Book Antiqua" w:cs="宋体"/>
          <w:b/>
          <w:bCs/>
          <w:color w:val="000000"/>
          <w:sz w:val="21"/>
          <w:szCs w:val="21"/>
        </w:rPr>
        <w:t>59</w:t>
      </w:r>
      <w:r w:rsidRPr="00007F44">
        <w:rPr>
          <w:rFonts w:ascii="Book Antiqua" w:eastAsia="宋体" w:hAnsi="Book Antiqua" w:cs="宋体"/>
          <w:color w:val="000000"/>
          <w:sz w:val="21"/>
          <w:szCs w:val="21"/>
        </w:rPr>
        <w:t>: 336-343 [PMID: 23542347 DOI: 10.1016/j.jhep.2013.03.022]</w:t>
      </w:r>
    </w:p>
    <w:p w14:paraId="0C62044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0 </w:t>
      </w:r>
      <w:r w:rsidRPr="00007F44">
        <w:rPr>
          <w:rFonts w:ascii="Book Antiqua" w:eastAsia="宋体" w:hAnsi="Book Antiqua" w:cs="宋体"/>
          <w:b/>
          <w:bCs/>
          <w:color w:val="000000"/>
          <w:sz w:val="21"/>
          <w:szCs w:val="21"/>
        </w:rPr>
        <w:t>Fazio S</w:t>
      </w:r>
      <w:r w:rsidRPr="00007F44">
        <w:rPr>
          <w:rFonts w:ascii="Book Antiqua" w:eastAsia="宋体" w:hAnsi="Book Antiqua" w:cs="宋体"/>
          <w:color w:val="000000"/>
          <w:sz w:val="21"/>
          <w:szCs w:val="21"/>
        </w:rPr>
        <w:t>, Linton MF, Swift LL. The cell biology and physiologic relevance of ApoE recycling. </w:t>
      </w:r>
      <w:r w:rsidRPr="00007F44">
        <w:rPr>
          <w:rFonts w:ascii="Book Antiqua" w:eastAsia="宋体" w:hAnsi="Book Antiqua" w:cs="宋体"/>
          <w:i/>
          <w:iCs/>
          <w:color w:val="000000"/>
          <w:sz w:val="21"/>
          <w:szCs w:val="21"/>
        </w:rPr>
        <w:t>Trends Cardiovasc Med</w:t>
      </w:r>
      <w:r w:rsidRPr="00007F44">
        <w:rPr>
          <w:rFonts w:ascii="Book Antiqua" w:eastAsia="宋体" w:hAnsi="Book Antiqua" w:cs="宋体"/>
          <w:color w:val="000000"/>
          <w:sz w:val="21"/>
          <w:szCs w:val="21"/>
        </w:rPr>
        <w:t> 2000; </w:t>
      </w:r>
      <w:r w:rsidRPr="00007F44">
        <w:rPr>
          <w:rFonts w:ascii="Book Antiqua" w:eastAsia="宋体" w:hAnsi="Book Antiqua" w:cs="宋体"/>
          <w:b/>
          <w:bCs/>
          <w:color w:val="000000"/>
          <w:sz w:val="21"/>
          <w:szCs w:val="21"/>
        </w:rPr>
        <w:t>10</w:t>
      </w:r>
      <w:r w:rsidRPr="00007F44">
        <w:rPr>
          <w:rFonts w:ascii="Book Antiqua" w:eastAsia="宋体" w:hAnsi="Book Antiqua" w:cs="宋体"/>
          <w:color w:val="000000"/>
          <w:sz w:val="21"/>
          <w:szCs w:val="21"/>
        </w:rPr>
        <w:t>: 23-30 [PMID: 11150725]</w:t>
      </w:r>
    </w:p>
    <w:p w14:paraId="2749B78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1 </w:t>
      </w:r>
      <w:r w:rsidRPr="00007F44">
        <w:rPr>
          <w:rFonts w:ascii="Book Antiqua" w:eastAsia="宋体" w:hAnsi="Book Antiqua" w:cs="宋体"/>
          <w:b/>
          <w:bCs/>
          <w:color w:val="000000"/>
          <w:sz w:val="21"/>
          <w:szCs w:val="21"/>
        </w:rPr>
        <w:t>Chang KS</w:t>
      </w:r>
      <w:r w:rsidRPr="00007F44">
        <w:rPr>
          <w:rFonts w:ascii="Book Antiqua" w:eastAsia="宋体" w:hAnsi="Book Antiqua" w:cs="宋体"/>
          <w:color w:val="000000"/>
          <w:sz w:val="21"/>
          <w:szCs w:val="21"/>
        </w:rPr>
        <w:t>, Jiang J, Cai Z, Luo G. Human apolipoprotein e is required for infectivity and production of hepatitis C virus in cell culture.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7; </w:t>
      </w:r>
      <w:r w:rsidRPr="00007F44">
        <w:rPr>
          <w:rFonts w:ascii="Book Antiqua" w:eastAsia="宋体" w:hAnsi="Book Antiqua" w:cs="宋体"/>
          <w:b/>
          <w:bCs/>
          <w:color w:val="000000"/>
          <w:sz w:val="21"/>
          <w:szCs w:val="21"/>
        </w:rPr>
        <w:t>81</w:t>
      </w:r>
      <w:r w:rsidRPr="00007F44">
        <w:rPr>
          <w:rFonts w:ascii="Book Antiqua" w:eastAsia="宋体" w:hAnsi="Book Antiqua" w:cs="宋体"/>
          <w:color w:val="000000"/>
          <w:sz w:val="21"/>
          <w:szCs w:val="21"/>
        </w:rPr>
        <w:t>: 13783-13793 [PMID: 17913825 DOI: 10.1128/JVI.01091-07]</w:t>
      </w:r>
    </w:p>
    <w:p w14:paraId="5212C3A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2 </w:t>
      </w:r>
      <w:r w:rsidRPr="00007F44">
        <w:rPr>
          <w:rFonts w:ascii="Book Antiqua" w:eastAsia="宋体" w:hAnsi="Book Antiqua" w:cs="宋体"/>
          <w:b/>
          <w:bCs/>
          <w:color w:val="000000"/>
          <w:sz w:val="21"/>
          <w:szCs w:val="21"/>
        </w:rPr>
        <w:t>Jiang J</w:t>
      </w:r>
      <w:r w:rsidRPr="00007F44">
        <w:rPr>
          <w:rFonts w:ascii="Book Antiqua" w:eastAsia="宋体" w:hAnsi="Book Antiqua" w:cs="宋体"/>
          <w:color w:val="000000"/>
          <w:sz w:val="21"/>
          <w:szCs w:val="21"/>
        </w:rPr>
        <w:t>, Luo G. Apolipoprotein E but not B is required for the formation of infectious hepatitis C virus particl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9; </w:t>
      </w:r>
      <w:r w:rsidRPr="00007F44">
        <w:rPr>
          <w:rFonts w:ascii="Book Antiqua" w:eastAsia="宋体" w:hAnsi="Book Antiqua" w:cs="宋体"/>
          <w:b/>
          <w:bCs/>
          <w:color w:val="000000"/>
          <w:sz w:val="21"/>
          <w:szCs w:val="21"/>
        </w:rPr>
        <w:t>83</w:t>
      </w:r>
      <w:r w:rsidRPr="00007F44">
        <w:rPr>
          <w:rFonts w:ascii="Book Antiqua" w:eastAsia="宋体" w:hAnsi="Book Antiqua" w:cs="宋体"/>
          <w:color w:val="000000"/>
          <w:sz w:val="21"/>
          <w:szCs w:val="21"/>
        </w:rPr>
        <w:t>: 12680-12691 [PMID: 19793818 DOI: 10.1128/JVI.01476-09]</w:t>
      </w:r>
    </w:p>
    <w:p w14:paraId="34E8E969"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3 </w:t>
      </w:r>
      <w:r w:rsidRPr="00007F44">
        <w:rPr>
          <w:rFonts w:ascii="Book Antiqua" w:eastAsia="宋体" w:hAnsi="Book Antiqua" w:cs="宋体"/>
          <w:b/>
          <w:bCs/>
          <w:color w:val="000000"/>
          <w:sz w:val="21"/>
          <w:szCs w:val="21"/>
        </w:rPr>
        <w:t>Long G</w:t>
      </w:r>
      <w:r w:rsidRPr="00007F44">
        <w:rPr>
          <w:rFonts w:ascii="Book Antiqua" w:eastAsia="宋体" w:hAnsi="Book Antiqua" w:cs="宋体"/>
          <w:color w:val="000000"/>
          <w:sz w:val="21"/>
          <w:szCs w:val="21"/>
        </w:rPr>
        <w:t>, Hiet MS, Windisch MP, Lee JY, Lohmann V, Bartenschlager R. Mouse hepatic cells support assembly of infectious hepatitis C virus particles. </w:t>
      </w:r>
      <w:r w:rsidRPr="00007F44">
        <w:rPr>
          <w:rFonts w:ascii="Book Antiqua" w:eastAsia="宋体" w:hAnsi="Book Antiqua" w:cs="宋体"/>
          <w:i/>
          <w:iCs/>
          <w:color w:val="000000"/>
          <w:sz w:val="21"/>
          <w:szCs w:val="21"/>
        </w:rPr>
        <w:t>Gastroenterology</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141</w:t>
      </w:r>
      <w:r w:rsidRPr="00007F44">
        <w:rPr>
          <w:rFonts w:ascii="Book Antiqua" w:eastAsia="宋体" w:hAnsi="Book Antiqua" w:cs="宋体"/>
          <w:color w:val="000000"/>
          <w:sz w:val="21"/>
          <w:szCs w:val="21"/>
        </w:rPr>
        <w:t>: 1057-1066 [PMID: 21699799 DOI: 10.1053/j.gastro.2011.06.010]</w:t>
      </w:r>
    </w:p>
    <w:p w14:paraId="664F31C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4 </w:t>
      </w:r>
      <w:r w:rsidRPr="00007F44">
        <w:rPr>
          <w:rFonts w:ascii="Book Antiqua" w:eastAsia="宋体" w:hAnsi="Book Antiqua" w:cs="宋体"/>
          <w:b/>
          <w:bCs/>
          <w:color w:val="000000"/>
          <w:sz w:val="21"/>
          <w:szCs w:val="21"/>
        </w:rPr>
        <w:t>Hueging K</w:t>
      </w:r>
      <w:r w:rsidRPr="00007F44">
        <w:rPr>
          <w:rFonts w:ascii="Book Antiqua" w:eastAsia="宋体" w:hAnsi="Book Antiqua" w:cs="宋体"/>
          <w:color w:val="000000"/>
          <w:sz w:val="21"/>
          <w:szCs w:val="21"/>
        </w:rPr>
        <w:t>, Doepke M, Vieyres G, Bankwitz D, Frentzen A, Doerrbecker J, Gumz F, Haid S, Wölk B, Kaderali L, Pietschmann T. Apolipoprotein E codetermines tissue tropism of hepatitis C virus and is crucial for viral cell-to-cell transmission by contributing to a postenvelopment step of assembly.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4; </w:t>
      </w:r>
      <w:r w:rsidRPr="00007F44">
        <w:rPr>
          <w:rFonts w:ascii="Book Antiqua" w:eastAsia="宋体" w:hAnsi="Book Antiqua" w:cs="宋体"/>
          <w:b/>
          <w:bCs/>
          <w:color w:val="000000"/>
          <w:sz w:val="21"/>
          <w:szCs w:val="21"/>
        </w:rPr>
        <w:t>88</w:t>
      </w:r>
      <w:r w:rsidRPr="00007F44">
        <w:rPr>
          <w:rFonts w:ascii="Book Antiqua" w:eastAsia="宋体" w:hAnsi="Book Antiqua" w:cs="宋体"/>
          <w:color w:val="000000"/>
          <w:sz w:val="21"/>
          <w:szCs w:val="21"/>
        </w:rPr>
        <w:t>: 1433-1446 [PMID: 24173232 DOI: 10.1128/JVI.01815-13]</w:t>
      </w:r>
    </w:p>
    <w:p w14:paraId="07351721"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5 </w:t>
      </w:r>
      <w:r w:rsidRPr="00007F44">
        <w:rPr>
          <w:rFonts w:ascii="Book Antiqua" w:eastAsia="宋体" w:hAnsi="Book Antiqua" w:cs="宋体"/>
          <w:b/>
          <w:bCs/>
          <w:color w:val="000000"/>
          <w:sz w:val="21"/>
          <w:szCs w:val="21"/>
        </w:rPr>
        <w:t>Benga WJ</w:t>
      </w:r>
      <w:r w:rsidRPr="00007F44">
        <w:rPr>
          <w:rFonts w:ascii="Book Antiqua" w:eastAsia="宋体" w:hAnsi="Book Antiqua" w:cs="宋体"/>
          <w:color w:val="000000"/>
          <w:sz w:val="21"/>
          <w:szCs w:val="21"/>
        </w:rPr>
        <w:t>, Krieger SE, Dimitrova M, Zeisel MB, Parnot M, Lupberger J, Hildt E, Luo G, McLauchlan J, Baumert TF, Schuster C. Apolipoprotein E interacts with hepatitis C virus nonstructural protein 5A and determines assembly of infectious particles.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51</w:t>
      </w:r>
      <w:r w:rsidRPr="00007F44">
        <w:rPr>
          <w:rFonts w:ascii="Book Antiqua" w:eastAsia="宋体" w:hAnsi="Book Antiqua" w:cs="宋体"/>
          <w:color w:val="000000"/>
          <w:sz w:val="21"/>
          <w:szCs w:val="21"/>
        </w:rPr>
        <w:t>: 43-53 [PMID: 20014138 DOI: 10.1002/hep.23278]</w:t>
      </w:r>
    </w:p>
    <w:p w14:paraId="1AC5082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6 </w:t>
      </w:r>
      <w:r w:rsidRPr="00007F44">
        <w:rPr>
          <w:rFonts w:ascii="Book Antiqua" w:eastAsia="宋体" w:hAnsi="Book Antiqua" w:cs="宋体"/>
          <w:b/>
          <w:bCs/>
          <w:color w:val="000000"/>
          <w:sz w:val="21"/>
          <w:szCs w:val="21"/>
        </w:rPr>
        <w:t>Merz A</w:t>
      </w:r>
      <w:r w:rsidRPr="00007F44">
        <w:rPr>
          <w:rFonts w:ascii="Book Antiqua" w:eastAsia="宋体" w:hAnsi="Book Antiqua" w:cs="宋体"/>
          <w:color w:val="000000"/>
          <w:sz w:val="21"/>
          <w:szCs w:val="21"/>
        </w:rPr>
        <w:t>, Long G, Hiet MS, Brügger B, Chlanda P, Andre P, Wieland F, Krijnse-Locker J, Bartenschlager R. Biochemical and morphological properties of hepatitis C virus particles and determination of their lipidome. </w:t>
      </w:r>
      <w:r w:rsidRPr="00007F44">
        <w:rPr>
          <w:rFonts w:ascii="Book Antiqua" w:eastAsia="宋体" w:hAnsi="Book Antiqua" w:cs="宋体"/>
          <w:i/>
          <w:iCs/>
          <w:color w:val="000000"/>
          <w:sz w:val="21"/>
          <w:szCs w:val="21"/>
        </w:rPr>
        <w:t>J Biol Chem</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286</w:t>
      </w:r>
      <w:r w:rsidRPr="00007F44">
        <w:rPr>
          <w:rFonts w:ascii="Book Antiqua" w:eastAsia="宋体" w:hAnsi="Book Antiqua" w:cs="宋体"/>
          <w:color w:val="000000"/>
          <w:sz w:val="21"/>
          <w:szCs w:val="21"/>
        </w:rPr>
        <w:t>: 3018-3032 [PMID: 21056986 DOI: 10.1074/jbc.M110.175018]</w:t>
      </w:r>
    </w:p>
    <w:p w14:paraId="13D7B99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7 </w:t>
      </w:r>
      <w:r w:rsidRPr="00007F44">
        <w:rPr>
          <w:rFonts w:ascii="Book Antiqua" w:eastAsia="宋体" w:hAnsi="Book Antiqua" w:cs="宋体"/>
          <w:b/>
          <w:bCs/>
          <w:color w:val="000000"/>
          <w:sz w:val="21"/>
          <w:szCs w:val="21"/>
        </w:rPr>
        <w:t>Meunier JC</w:t>
      </w:r>
      <w:r w:rsidRPr="00007F44">
        <w:rPr>
          <w:rFonts w:ascii="Book Antiqua" w:eastAsia="宋体" w:hAnsi="Book Antiqua" w:cs="宋体"/>
          <w:color w:val="000000"/>
          <w:sz w:val="21"/>
          <w:szCs w:val="21"/>
        </w:rPr>
        <w:t>, Russell RS, Engle RE, Faulk KN, Purcell RH, Emerson SU. Apolipoprotein c1 association with hepatitis C viru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9647-9656 [PMID: 18667498 DOI: 10.1128/JVI.00914-08]</w:t>
      </w:r>
    </w:p>
    <w:p w14:paraId="55F7600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8 </w:t>
      </w:r>
      <w:r w:rsidRPr="00007F44">
        <w:rPr>
          <w:rFonts w:ascii="Book Antiqua" w:eastAsia="宋体" w:hAnsi="Book Antiqua" w:cs="宋体"/>
          <w:b/>
          <w:bCs/>
          <w:color w:val="000000"/>
          <w:sz w:val="21"/>
          <w:szCs w:val="21"/>
        </w:rPr>
        <w:t>Aizaki H</w:t>
      </w:r>
      <w:r w:rsidRPr="00007F44">
        <w:rPr>
          <w:rFonts w:ascii="Book Antiqua" w:eastAsia="宋体" w:hAnsi="Book Antiqua" w:cs="宋体"/>
          <w:color w:val="000000"/>
          <w:sz w:val="21"/>
          <w:szCs w:val="21"/>
        </w:rPr>
        <w:t>, Morikawa K, Fukasawa M, Hara H, Inoue Y, Tani H, Saito K, Nishijima M, Hanada K, Matsuura Y, Lai MM, Miyamura T, Wakita T, Suzuki T. Critical role of virion-associated cholesterol and sphingolipid in hepatitis C virus infec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5715-5724 [PMID: 18367533 DOI: 10.1128/JVI.02530-07]</w:t>
      </w:r>
    </w:p>
    <w:p w14:paraId="0E2C7AD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59 </w:t>
      </w:r>
      <w:r w:rsidRPr="00007F44">
        <w:rPr>
          <w:rFonts w:ascii="Book Antiqua" w:eastAsia="宋体" w:hAnsi="Book Antiqua" w:cs="宋体"/>
          <w:b/>
          <w:bCs/>
          <w:color w:val="000000"/>
          <w:sz w:val="21"/>
          <w:szCs w:val="21"/>
        </w:rPr>
        <w:t>Yamamoto M</w:t>
      </w:r>
      <w:r w:rsidRPr="00007F44">
        <w:rPr>
          <w:rFonts w:ascii="Book Antiqua" w:eastAsia="宋体" w:hAnsi="Book Antiqua" w:cs="宋体"/>
          <w:color w:val="000000"/>
          <w:sz w:val="21"/>
          <w:szCs w:val="21"/>
        </w:rPr>
        <w:t xml:space="preserve">, Aizaki H, Fukasawa M, Teraoka T, Miyamura T, Wakita T, Suzuki T. Structural requirements of virion-associated cholesterol for infectivity, buoyant density and </w:t>
      </w:r>
      <w:r w:rsidRPr="00007F44">
        <w:rPr>
          <w:rFonts w:ascii="Book Antiqua" w:eastAsia="宋体" w:hAnsi="Book Antiqua" w:cs="宋体"/>
          <w:color w:val="000000"/>
          <w:sz w:val="21"/>
          <w:szCs w:val="21"/>
        </w:rPr>
        <w:lastRenderedPageBreak/>
        <w:t>apolipoprotein association of hepatitis C virus. </w:t>
      </w:r>
      <w:r w:rsidRPr="00007F44">
        <w:rPr>
          <w:rFonts w:ascii="Book Antiqua" w:eastAsia="宋体" w:hAnsi="Book Antiqua" w:cs="宋体"/>
          <w:i/>
          <w:iCs/>
          <w:color w:val="000000"/>
          <w:sz w:val="21"/>
          <w:szCs w:val="21"/>
        </w:rPr>
        <w:t>J Gen Virol</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92</w:t>
      </w:r>
      <w:r w:rsidRPr="00007F44">
        <w:rPr>
          <w:rFonts w:ascii="Book Antiqua" w:eastAsia="宋体" w:hAnsi="Book Antiqua" w:cs="宋体"/>
          <w:color w:val="000000"/>
          <w:sz w:val="21"/>
          <w:szCs w:val="21"/>
        </w:rPr>
        <w:t>: 2082-2087 [PMID: 21593275 DOI: 10.1099/vir.0.032391-0]</w:t>
      </w:r>
    </w:p>
    <w:p w14:paraId="5B7037D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0 </w:t>
      </w:r>
      <w:r w:rsidRPr="00007F44">
        <w:rPr>
          <w:rFonts w:ascii="Book Antiqua" w:eastAsia="宋体" w:hAnsi="Book Antiqua" w:cs="宋体"/>
          <w:b/>
          <w:bCs/>
          <w:color w:val="000000"/>
          <w:sz w:val="21"/>
          <w:szCs w:val="21"/>
        </w:rPr>
        <w:t>Grove J</w:t>
      </w:r>
      <w:r w:rsidRPr="00007F44">
        <w:rPr>
          <w:rFonts w:ascii="Book Antiqua" w:eastAsia="宋体" w:hAnsi="Book Antiqua" w:cs="宋体"/>
          <w:color w:val="000000"/>
          <w:sz w:val="21"/>
          <w:szCs w:val="21"/>
        </w:rPr>
        <w:t>, Nielsen S, Zhong J, Bassendine MF, Drummer HE, Balfe P, McKeating JA. Identification of a residue in hepatitis C virus E2 glycoprotein that determines scavenger receptor BI and CD81 receptor dependency and sensitivity to neutralizing antibodies.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12020-12029 [PMID: 18829747 DOI: 10.1128/JVI.01569-08]</w:t>
      </w:r>
    </w:p>
    <w:p w14:paraId="7B1BB288"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1 </w:t>
      </w:r>
      <w:r w:rsidRPr="00007F44">
        <w:rPr>
          <w:rFonts w:ascii="Book Antiqua" w:eastAsia="宋体" w:hAnsi="Book Antiqua" w:cs="宋体"/>
          <w:b/>
          <w:bCs/>
          <w:color w:val="000000"/>
          <w:sz w:val="21"/>
          <w:szCs w:val="21"/>
        </w:rPr>
        <w:t>Prentoe J</w:t>
      </w:r>
      <w:r w:rsidRPr="00007F44">
        <w:rPr>
          <w:rFonts w:ascii="Book Antiqua" w:eastAsia="宋体" w:hAnsi="Book Antiqua" w:cs="宋体"/>
          <w:color w:val="000000"/>
          <w:sz w:val="21"/>
          <w:szCs w:val="21"/>
        </w:rPr>
        <w:t>, Jensen TB, Meuleman P, Serre SB, Scheel TK, Leroux-Roels G, Gottwein JM, Bukh J. Hypervariable region 1 differentially impacts viability of hepatitis C virus strains of genotypes 1 to 6 and impairs virus neutralization.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11; </w:t>
      </w:r>
      <w:r w:rsidRPr="00007F44">
        <w:rPr>
          <w:rFonts w:ascii="Book Antiqua" w:eastAsia="宋体" w:hAnsi="Book Antiqua" w:cs="宋体"/>
          <w:b/>
          <w:bCs/>
          <w:color w:val="000000"/>
          <w:sz w:val="21"/>
          <w:szCs w:val="21"/>
        </w:rPr>
        <w:t>85</w:t>
      </w:r>
      <w:r w:rsidRPr="00007F44">
        <w:rPr>
          <w:rFonts w:ascii="Book Antiqua" w:eastAsia="宋体" w:hAnsi="Book Antiqua" w:cs="宋体"/>
          <w:color w:val="000000"/>
          <w:sz w:val="21"/>
          <w:szCs w:val="21"/>
        </w:rPr>
        <w:t>: 2224-2234 [PMID: 21123377 DOI: 10.1128/JVI.01594-10]</w:t>
      </w:r>
    </w:p>
    <w:p w14:paraId="709D13C6"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2 </w:t>
      </w:r>
      <w:r w:rsidRPr="00007F44">
        <w:rPr>
          <w:rFonts w:ascii="Book Antiqua" w:eastAsia="宋体" w:hAnsi="Book Antiqua" w:cs="宋体"/>
          <w:b/>
          <w:bCs/>
          <w:color w:val="000000"/>
          <w:sz w:val="21"/>
          <w:szCs w:val="21"/>
        </w:rPr>
        <w:t>Koutsoudakis G</w:t>
      </w:r>
      <w:r w:rsidRPr="00007F44">
        <w:rPr>
          <w:rFonts w:ascii="Book Antiqua" w:eastAsia="宋体" w:hAnsi="Book Antiqua" w:cs="宋体"/>
          <w:color w:val="000000"/>
          <w:sz w:val="21"/>
          <w:szCs w:val="21"/>
        </w:rPr>
        <w:t>, Dragun J, Pérez-Del-Pulgar S, Coto-Llerena M, Mensa L, Crespo G, González P, Navasa M, Forns X. Interplay between basic residues of hepatitis C virus glycoprotein E2 with viral receptors, neutralizing antibodies and lipoproteins. </w:t>
      </w:r>
      <w:r w:rsidRPr="00007F44">
        <w:rPr>
          <w:rFonts w:ascii="Book Antiqua" w:eastAsia="宋体" w:hAnsi="Book Antiqua" w:cs="宋体"/>
          <w:i/>
          <w:iCs/>
          <w:color w:val="000000"/>
          <w:sz w:val="21"/>
          <w:szCs w:val="21"/>
        </w:rPr>
        <w:t>PLoS One</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7</w:t>
      </w:r>
      <w:r w:rsidRPr="00007F44">
        <w:rPr>
          <w:rFonts w:ascii="Book Antiqua" w:eastAsia="宋体" w:hAnsi="Book Antiqua" w:cs="宋体"/>
          <w:color w:val="000000"/>
          <w:sz w:val="21"/>
          <w:szCs w:val="21"/>
        </w:rPr>
        <w:t>: e52651 [PMID: 23300734 DOI: 10.1371/journal.pone.0052651]</w:t>
      </w:r>
    </w:p>
    <w:p w14:paraId="550C833F"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3 </w:t>
      </w:r>
      <w:r w:rsidRPr="00007F44">
        <w:rPr>
          <w:rFonts w:ascii="Book Antiqua" w:eastAsia="宋体" w:hAnsi="Book Antiqua" w:cs="宋体"/>
          <w:b/>
          <w:bCs/>
          <w:color w:val="000000"/>
          <w:sz w:val="21"/>
          <w:szCs w:val="21"/>
        </w:rPr>
        <w:t>Thomssen R</w:t>
      </w:r>
      <w:r w:rsidRPr="00007F44">
        <w:rPr>
          <w:rFonts w:ascii="Book Antiqua" w:eastAsia="宋体" w:hAnsi="Book Antiqua" w:cs="宋体"/>
          <w:color w:val="000000"/>
          <w:sz w:val="21"/>
          <w:szCs w:val="21"/>
        </w:rPr>
        <w:t>, Bonk S, Thiele A. Density heterogeneities of hepatitis C virus in human sera due to the binding of beta-lipoproteins and immunoglobulins. </w:t>
      </w:r>
      <w:r w:rsidRPr="00007F44">
        <w:rPr>
          <w:rFonts w:ascii="Book Antiqua" w:eastAsia="宋体" w:hAnsi="Book Antiqua" w:cs="宋体"/>
          <w:i/>
          <w:iCs/>
          <w:color w:val="000000"/>
          <w:sz w:val="21"/>
          <w:szCs w:val="21"/>
        </w:rPr>
        <w:t>Med Microbiol Immunol</w:t>
      </w:r>
      <w:r w:rsidRPr="00007F44">
        <w:rPr>
          <w:rFonts w:ascii="Book Antiqua" w:eastAsia="宋体" w:hAnsi="Book Antiqua" w:cs="宋体"/>
          <w:color w:val="000000"/>
          <w:sz w:val="21"/>
          <w:szCs w:val="21"/>
        </w:rPr>
        <w:t> 1993; </w:t>
      </w:r>
      <w:r w:rsidRPr="00007F44">
        <w:rPr>
          <w:rFonts w:ascii="Book Antiqua" w:eastAsia="宋体" w:hAnsi="Book Antiqua" w:cs="宋体"/>
          <w:b/>
          <w:bCs/>
          <w:color w:val="000000"/>
          <w:sz w:val="21"/>
          <w:szCs w:val="21"/>
        </w:rPr>
        <w:t>182</w:t>
      </w:r>
      <w:r w:rsidRPr="00007F44">
        <w:rPr>
          <w:rFonts w:ascii="Book Antiqua" w:eastAsia="宋体" w:hAnsi="Book Antiqua" w:cs="宋体"/>
          <w:color w:val="000000"/>
          <w:sz w:val="21"/>
          <w:szCs w:val="21"/>
        </w:rPr>
        <w:t>: 329-334 [PMID: 8121333]</w:t>
      </w:r>
    </w:p>
    <w:p w14:paraId="5C13EC84"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 xml:space="preserve">164 </w:t>
      </w:r>
      <w:r w:rsidRPr="00007F44">
        <w:rPr>
          <w:rFonts w:ascii="Book Antiqua" w:eastAsia="宋体" w:hAnsi="Book Antiqua" w:cs="宋体"/>
          <w:b/>
          <w:color w:val="000000"/>
          <w:sz w:val="21"/>
          <w:szCs w:val="21"/>
        </w:rPr>
        <w:t>Felmlee DJ</w:t>
      </w:r>
      <w:r w:rsidRPr="00007F44">
        <w:rPr>
          <w:rFonts w:ascii="Book Antiqua" w:eastAsia="宋体" w:hAnsi="Book Antiqua" w:cs="宋体"/>
          <w:color w:val="000000"/>
          <w:sz w:val="21"/>
          <w:szCs w:val="21"/>
        </w:rPr>
        <w:t xml:space="preserve">, Fauvelle C, Heydmann L, Hiet MS, Fofana I, Bartenschlager R, Stoll-Keller F, Zeisel MB, Fafi-Kremer S, Baumert TF. Hepatitis C Virus Liver Transplantation Escape Variant Is Characterized by Both Enhanced Triglyceride-Rich Lipoprotein Association and Sensitivity to Apoe Antibodies. </w:t>
      </w:r>
      <w:r w:rsidRPr="00007F44">
        <w:rPr>
          <w:rFonts w:ascii="Book Antiqua" w:eastAsia="宋体" w:hAnsi="Book Antiqua" w:cs="宋体"/>
          <w:i/>
          <w:color w:val="000000"/>
          <w:sz w:val="21"/>
          <w:szCs w:val="21"/>
        </w:rPr>
        <w:t>J Hepatol</w:t>
      </w:r>
      <w:r w:rsidRPr="00007F44">
        <w:rPr>
          <w:rFonts w:ascii="Book Antiqua" w:eastAsia="宋体" w:hAnsi="Book Antiqua" w:cs="宋体"/>
          <w:color w:val="000000"/>
          <w:sz w:val="21"/>
          <w:szCs w:val="21"/>
        </w:rPr>
        <w:t xml:space="preserve"> 2013; </w:t>
      </w:r>
      <w:r w:rsidRPr="00007F44">
        <w:rPr>
          <w:rFonts w:ascii="Book Antiqua" w:eastAsia="宋体" w:hAnsi="Book Antiqua" w:cs="宋体"/>
          <w:b/>
          <w:color w:val="000000"/>
          <w:sz w:val="21"/>
          <w:szCs w:val="21"/>
        </w:rPr>
        <w:t>58</w:t>
      </w:r>
      <w:r w:rsidRPr="00007F44">
        <w:rPr>
          <w:rFonts w:ascii="Book Antiqua" w:eastAsia="宋体" w:hAnsi="Book Antiqua" w:cs="宋体"/>
          <w:color w:val="000000"/>
          <w:sz w:val="21"/>
          <w:szCs w:val="21"/>
        </w:rPr>
        <w:t xml:space="preserve">: S468-S468 </w:t>
      </w:r>
    </w:p>
    <w:p w14:paraId="03655BA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5 </w:t>
      </w:r>
      <w:r w:rsidRPr="00007F44">
        <w:rPr>
          <w:rFonts w:ascii="Book Antiqua" w:eastAsia="宋体" w:hAnsi="Book Antiqua" w:cs="宋体"/>
          <w:b/>
          <w:bCs/>
          <w:color w:val="000000"/>
          <w:sz w:val="21"/>
          <w:szCs w:val="21"/>
        </w:rPr>
        <w:t>Fafi-Kremer S</w:t>
      </w:r>
      <w:r w:rsidRPr="00007F44">
        <w:rPr>
          <w:rFonts w:ascii="Book Antiqua" w:eastAsia="宋体" w:hAnsi="Book Antiqua" w:cs="宋体"/>
          <w:color w:val="000000"/>
          <w:sz w:val="21"/>
          <w:szCs w:val="21"/>
        </w:rPr>
        <w:t>, Fofana I, Soulier E, Carolla P, Meuleman P, Leroux-Roels G, Patel AH, Cosset FL, Pessaux P, Doffoël M, Wolf P, Stoll-Keller F, Baumert TF. Viral entry and escape from antibody-mediated neutralization influence hepatitis C virus reinfection in liver transplantation. </w:t>
      </w:r>
      <w:r w:rsidRPr="00007F44">
        <w:rPr>
          <w:rFonts w:ascii="Book Antiqua" w:eastAsia="宋体" w:hAnsi="Book Antiqua" w:cs="宋体"/>
          <w:i/>
          <w:iCs/>
          <w:color w:val="000000"/>
          <w:sz w:val="21"/>
          <w:szCs w:val="21"/>
        </w:rPr>
        <w:t>J Exp Med</w:t>
      </w:r>
      <w:r w:rsidRPr="00007F44">
        <w:rPr>
          <w:rFonts w:ascii="Book Antiqua" w:eastAsia="宋体" w:hAnsi="Book Antiqua" w:cs="宋体"/>
          <w:color w:val="000000"/>
          <w:sz w:val="21"/>
          <w:szCs w:val="21"/>
        </w:rPr>
        <w:t> 2010; </w:t>
      </w:r>
      <w:r w:rsidRPr="00007F44">
        <w:rPr>
          <w:rFonts w:ascii="Book Antiqua" w:eastAsia="宋体" w:hAnsi="Book Antiqua" w:cs="宋体"/>
          <w:b/>
          <w:bCs/>
          <w:color w:val="000000"/>
          <w:sz w:val="21"/>
          <w:szCs w:val="21"/>
        </w:rPr>
        <w:t>207</w:t>
      </w:r>
      <w:r w:rsidRPr="00007F44">
        <w:rPr>
          <w:rFonts w:ascii="Book Antiqua" w:eastAsia="宋体" w:hAnsi="Book Antiqua" w:cs="宋体"/>
          <w:color w:val="000000"/>
          <w:sz w:val="21"/>
          <w:szCs w:val="21"/>
        </w:rPr>
        <w:t>: 2019-2031 [PMID: 20713596 DOI: 10.1084/jem.20090766]</w:t>
      </w:r>
    </w:p>
    <w:p w14:paraId="6278AA2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6 </w:t>
      </w:r>
      <w:r w:rsidRPr="00007F44">
        <w:rPr>
          <w:rFonts w:ascii="Book Antiqua" w:eastAsia="宋体" w:hAnsi="Book Antiqua" w:cs="宋体"/>
          <w:b/>
          <w:bCs/>
          <w:color w:val="000000"/>
          <w:sz w:val="21"/>
          <w:szCs w:val="21"/>
        </w:rPr>
        <w:t>Molina S</w:t>
      </w:r>
      <w:r w:rsidRPr="00007F44">
        <w:rPr>
          <w:rFonts w:ascii="Book Antiqua" w:eastAsia="宋体" w:hAnsi="Book Antiqua" w:cs="宋体"/>
          <w:color w:val="000000"/>
          <w:sz w:val="21"/>
          <w:szCs w:val="21"/>
        </w:rPr>
        <w:t>, Castet V, Pichard-Garcia L, Wychowski C, Meurs E, Pascussi JM, Sureau C, Fabre JM, Sacunha A, Larrey D, Dubuisson J, Coste J, McKeating J, Maurel P, Fournier-Wirth C. Serum-derived hepatitis C virus infection of primary human hepatocytes is tetraspanin CD81 dependent. </w:t>
      </w:r>
      <w:r w:rsidRPr="00007F44">
        <w:rPr>
          <w:rFonts w:ascii="Book Antiqua" w:eastAsia="宋体" w:hAnsi="Book Antiqua" w:cs="宋体"/>
          <w:i/>
          <w:iCs/>
          <w:color w:val="000000"/>
          <w:sz w:val="21"/>
          <w:szCs w:val="21"/>
        </w:rPr>
        <w:t>J Virol</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82</w:t>
      </w:r>
      <w:r w:rsidRPr="00007F44">
        <w:rPr>
          <w:rFonts w:ascii="Book Antiqua" w:eastAsia="宋体" w:hAnsi="Book Antiqua" w:cs="宋体"/>
          <w:color w:val="000000"/>
          <w:sz w:val="21"/>
          <w:szCs w:val="21"/>
        </w:rPr>
        <w:t>: 569-574 [PMID: 17942559 DOI: 10.1128/JVI.01443-07]</w:t>
      </w:r>
    </w:p>
    <w:p w14:paraId="4A25116E"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7 </w:t>
      </w:r>
      <w:r w:rsidRPr="00007F44">
        <w:rPr>
          <w:rFonts w:ascii="Book Antiqua" w:eastAsia="宋体" w:hAnsi="Book Antiqua" w:cs="宋体"/>
          <w:b/>
          <w:bCs/>
          <w:color w:val="000000"/>
          <w:sz w:val="21"/>
          <w:szCs w:val="21"/>
        </w:rPr>
        <w:t>Tan YJ</w:t>
      </w:r>
      <w:r w:rsidRPr="00007F44">
        <w:rPr>
          <w:rFonts w:ascii="Book Antiqua" w:eastAsia="宋体" w:hAnsi="Book Antiqua" w:cs="宋体"/>
          <w:color w:val="000000"/>
          <w:sz w:val="21"/>
          <w:szCs w:val="21"/>
        </w:rPr>
        <w:t>, Lim SP, Ng P, Goh PY, Lim SG, Tan YH, Hong W. CD81 engineered with endocytotic signals mediates HCV cell entry: implications for receptor usage by HCV in vivo. </w:t>
      </w:r>
      <w:r w:rsidRPr="00007F44">
        <w:rPr>
          <w:rFonts w:ascii="Book Antiqua" w:eastAsia="宋体" w:hAnsi="Book Antiqua" w:cs="宋体"/>
          <w:i/>
          <w:iCs/>
          <w:color w:val="000000"/>
          <w:sz w:val="21"/>
          <w:szCs w:val="21"/>
        </w:rPr>
        <w:t>Virology</w:t>
      </w:r>
      <w:r w:rsidRPr="00007F44">
        <w:rPr>
          <w:rFonts w:ascii="Book Antiqua" w:eastAsia="宋体" w:hAnsi="Book Antiqua" w:cs="宋体"/>
          <w:color w:val="000000"/>
          <w:sz w:val="21"/>
          <w:szCs w:val="21"/>
        </w:rPr>
        <w:t> 2003; </w:t>
      </w:r>
      <w:r w:rsidRPr="00007F44">
        <w:rPr>
          <w:rFonts w:ascii="Book Antiqua" w:eastAsia="宋体" w:hAnsi="Book Antiqua" w:cs="宋体"/>
          <w:b/>
          <w:bCs/>
          <w:color w:val="000000"/>
          <w:sz w:val="21"/>
          <w:szCs w:val="21"/>
        </w:rPr>
        <w:t>308</w:t>
      </w:r>
      <w:r w:rsidRPr="00007F44">
        <w:rPr>
          <w:rFonts w:ascii="Book Antiqua" w:eastAsia="宋体" w:hAnsi="Book Antiqua" w:cs="宋体"/>
          <w:color w:val="000000"/>
          <w:sz w:val="21"/>
          <w:szCs w:val="21"/>
        </w:rPr>
        <w:t>: 250-269 [PMID: 12706076]</w:t>
      </w:r>
    </w:p>
    <w:p w14:paraId="0B1A92B0"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t>168 </w:t>
      </w:r>
      <w:r w:rsidRPr="00007F44">
        <w:rPr>
          <w:rFonts w:ascii="Book Antiqua" w:eastAsia="宋体" w:hAnsi="Book Antiqua" w:cs="宋体"/>
          <w:b/>
          <w:bCs/>
          <w:color w:val="000000"/>
          <w:sz w:val="21"/>
          <w:szCs w:val="21"/>
        </w:rPr>
        <w:t>Meuleman P</w:t>
      </w:r>
      <w:r w:rsidRPr="00007F44">
        <w:rPr>
          <w:rFonts w:ascii="Book Antiqua" w:eastAsia="宋体" w:hAnsi="Book Antiqua" w:cs="宋体"/>
          <w:color w:val="000000"/>
          <w:sz w:val="21"/>
          <w:szCs w:val="21"/>
        </w:rPr>
        <w:t>, Hesselgesser J, Paulson M, Vanwolleghem T, Desombere I, Reiser H, Leroux-Roels G. Anti-CD81 antibodies can prevent a hepatitis C virus infection in vivo. </w:t>
      </w:r>
      <w:r w:rsidRPr="00007F44">
        <w:rPr>
          <w:rFonts w:ascii="Book Antiqua" w:eastAsia="宋体" w:hAnsi="Book Antiqua" w:cs="宋体"/>
          <w:i/>
          <w:iCs/>
          <w:color w:val="000000"/>
          <w:sz w:val="21"/>
          <w:szCs w:val="21"/>
        </w:rPr>
        <w:t>Hepatology</w:t>
      </w:r>
      <w:r w:rsidRPr="00007F44">
        <w:rPr>
          <w:rFonts w:ascii="Book Antiqua" w:eastAsia="宋体" w:hAnsi="Book Antiqua" w:cs="宋体"/>
          <w:color w:val="000000"/>
          <w:sz w:val="21"/>
          <w:szCs w:val="21"/>
        </w:rPr>
        <w:t> 2008; </w:t>
      </w:r>
      <w:r w:rsidRPr="00007F44">
        <w:rPr>
          <w:rFonts w:ascii="Book Antiqua" w:eastAsia="宋体" w:hAnsi="Book Antiqua" w:cs="宋体"/>
          <w:b/>
          <w:bCs/>
          <w:color w:val="000000"/>
          <w:sz w:val="21"/>
          <w:szCs w:val="21"/>
        </w:rPr>
        <w:t>48</w:t>
      </w:r>
      <w:r w:rsidRPr="00007F44">
        <w:rPr>
          <w:rFonts w:ascii="Book Antiqua" w:eastAsia="宋体" w:hAnsi="Book Antiqua" w:cs="宋体"/>
          <w:color w:val="000000"/>
          <w:sz w:val="21"/>
          <w:szCs w:val="21"/>
        </w:rPr>
        <w:t>: 1761-1768 [PMID: 19030166 DOI: 10.1002/hep.22547]</w:t>
      </w:r>
    </w:p>
    <w:p w14:paraId="157A28BB" w14:textId="77777777" w:rsidR="00700C87" w:rsidRPr="00007F44" w:rsidRDefault="00700C87" w:rsidP="005B3E13">
      <w:pPr>
        <w:adjustRightInd w:val="0"/>
        <w:snapToGrid w:val="0"/>
        <w:spacing w:after="0" w:line="360" w:lineRule="auto"/>
        <w:jc w:val="both"/>
        <w:rPr>
          <w:rFonts w:ascii="Book Antiqua" w:eastAsia="宋体" w:hAnsi="Book Antiqua" w:cs="宋体"/>
          <w:color w:val="000000"/>
          <w:sz w:val="21"/>
          <w:szCs w:val="21"/>
        </w:rPr>
      </w:pPr>
      <w:r w:rsidRPr="00007F44">
        <w:rPr>
          <w:rFonts w:ascii="Book Antiqua" w:eastAsia="宋体" w:hAnsi="Book Antiqua" w:cs="宋体"/>
          <w:color w:val="000000"/>
          <w:sz w:val="21"/>
          <w:szCs w:val="21"/>
        </w:rPr>
        <w:lastRenderedPageBreak/>
        <w:t>169 </w:t>
      </w:r>
      <w:r w:rsidRPr="00007F44">
        <w:rPr>
          <w:rFonts w:ascii="Book Antiqua" w:eastAsia="宋体" w:hAnsi="Book Antiqua" w:cs="宋体"/>
          <w:b/>
          <w:bCs/>
          <w:color w:val="000000"/>
          <w:sz w:val="21"/>
          <w:szCs w:val="21"/>
        </w:rPr>
        <w:t>Lacek K</w:t>
      </w:r>
      <w:r w:rsidRPr="00007F44">
        <w:rPr>
          <w:rFonts w:ascii="Book Antiqua" w:eastAsia="宋体" w:hAnsi="Book Antiqua" w:cs="宋体"/>
          <w:color w:val="000000"/>
          <w:sz w:val="21"/>
          <w:szCs w:val="21"/>
        </w:rPr>
        <w:t>, Vercauteren K, Grzyb K, Naddeo M, Verhoye L, Słowikowski MP, Fafi-Kremer S, Patel AH, Baumert TF, Folgori A, Leroux-Roels G, Cortese R, Meuleman P, Nicosia A. Novel human SR-BI antibodies prevent infection and dissemination of HCV in vitro and in humanized mice. </w:t>
      </w:r>
      <w:r w:rsidRPr="00007F44">
        <w:rPr>
          <w:rFonts w:ascii="Book Antiqua" w:eastAsia="宋体" w:hAnsi="Book Antiqua" w:cs="宋体"/>
          <w:i/>
          <w:iCs/>
          <w:color w:val="000000"/>
          <w:sz w:val="21"/>
          <w:szCs w:val="21"/>
        </w:rPr>
        <w:t>J Hepatol</w:t>
      </w:r>
      <w:r w:rsidRPr="00007F44">
        <w:rPr>
          <w:rFonts w:ascii="Book Antiqua" w:eastAsia="宋体" w:hAnsi="Book Antiqua" w:cs="宋体"/>
          <w:color w:val="000000"/>
          <w:sz w:val="21"/>
          <w:szCs w:val="21"/>
        </w:rPr>
        <w:t> 2012; </w:t>
      </w:r>
      <w:r w:rsidRPr="00007F44">
        <w:rPr>
          <w:rFonts w:ascii="Book Antiqua" w:eastAsia="宋体" w:hAnsi="Book Antiqua" w:cs="宋体"/>
          <w:b/>
          <w:bCs/>
          <w:color w:val="000000"/>
          <w:sz w:val="21"/>
          <w:szCs w:val="21"/>
        </w:rPr>
        <w:t>57</w:t>
      </w:r>
      <w:r w:rsidRPr="00007F44">
        <w:rPr>
          <w:rFonts w:ascii="Book Antiqua" w:eastAsia="宋体" w:hAnsi="Book Antiqua" w:cs="宋体"/>
          <w:color w:val="000000"/>
          <w:sz w:val="21"/>
          <w:szCs w:val="21"/>
        </w:rPr>
        <w:t>: 17-23 [PMID: 22414763 DOI: 10.1016/j.jhep.2012.02.018]</w:t>
      </w:r>
    </w:p>
    <w:p w14:paraId="0A7949A8" w14:textId="77777777" w:rsidR="00700C87" w:rsidRPr="00007F44" w:rsidRDefault="00700C87" w:rsidP="005B3E13">
      <w:pPr>
        <w:adjustRightInd w:val="0"/>
        <w:snapToGrid w:val="0"/>
        <w:spacing w:after="0" w:line="360" w:lineRule="auto"/>
        <w:jc w:val="both"/>
        <w:rPr>
          <w:rFonts w:ascii="Book Antiqua" w:hAnsi="Book Antiqua"/>
          <w:sz w:val="21"/>
          <w:szCs w:val="21"/>
        </w:rPr>
      </w:pPr>
    </w:p>
    <w:p w14:paraId="05FB00F6" w14:textId="1A1C188A" w:rsidR="00700C87" w:rsidRPr="00457CF0" w:rsidRDefault="00700C87" w:rsidP="005B3E13">
      <w:pPr>
        <w:adjustRightInd w:val="0"/>
        <w:snapToGrid w:val="0"/>
        <w:spacing w:after="0" w:line="360" w:lineRule="auto"/>
        <w:ind w:left="331" w:hangingChars="150" w:hanging="331"/>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r w:rsidR="005B3E13" w:rsidRPr="005B3E13">
        <w:rPr>
          <w:rFonts w:ascii="Book Antiqua" w:hAnsi="Book Antiqua"/>
          <w:bCs/>
          <w:szCs w:val="21"/>
        </w:rPr>
        <w:t>Shimizu Y</w:t>
      </w:r>
      <w:r w:rsidR="005B3E13">
        <w:rPr>
          <w:rFonts w:ascii="Book Antiqua" w:hAnsi="Book Antiqua" w:hint="eastAsia"/>
          <w:b/>
          <w:bCs/>
          <w:szCs w:val="21"/>
          <w:lang w:eastAsia="zh-CN"/>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lang w:eastAsia="zh-CN"/>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14:paraId="09607F03" w14:textId="77777777" w:rsidR="00700C87" w:rsidRDefault="00700C87" w:rsidP="005B3E13">
      <w:pPr>
        <w:adjustRightInd w:val="0"/>
        <w:snapToGrid w:val="0"/>
        <w:spacing w:after="0" w:line="360" w:lineRule="auto"/>
        <w:rPr>
          <w:rFonts w:ascii="Book Antiqua" w:hAnsi="Book Antiqua"/>
          <w:b/>
          <w:sz w:val="24"/>
        </w:rPr>
      </w:pPr>
    </w:p>
    <w:p w14:paraId="5EB2CD6F" w14:textId="77777777" w:rsidR="005B3E13" w:rsidRPr="00EF2A4D" w:rsidRDefault="005B3E13" w:rsidP="005B3E13">
      <w:pPr>
        <w:adjustRightInd w:val="0"/>
        <w:snapToGrid w:val="0"/>
        <w:spacing w:after="0" w:line="360" w:lineRule="auto"/>
        <w:jc w:val="both"/>
        <w:rPr>
          <w:rFonts w:ascii="Book Antiqua" w:hAnsi="Book Antiqua"/>
          <w:sz w:val="24"/>
          <w:szCs w:val="24"/>
        </w:rPr>
      </w:pPr>
    </w:p>
    <w:p w14:paraId="0C7FFF0F" w14:textId="77777777" w:rsidR="005B3E13" w:rsidRPr="00E20C14" w:rsidRDefault="005B3E13" w:rsidP="005B3E13">
      <w:pPr>
        <w:adjustRightInd w:val="0"/>
        <w:snapToGrid w:val="0"/>
        <w:spacing w:after="0" w:line="360" w:lineRule="auto"/>
        <w:jc w:val="both"/>
        <w:rPr>
          <w:rFonts w:ascii="Book Antiqua" w:hAnsi="Book Antiqua"/>
          <w:sz w:val="24"/>
          <w:szCs w:val="24"/>
        </w:rPr>
      </w:pPr>
    </w:p>
    <w:p w14:paraId="25688CDC" w14:textId="77777777" w:rsidR="005B3E13" w:rsidRPr="00EF2A4D" w:rsidRDefault="005B3E13" w:rsidP="005B3E13">
      <w:pPr>
        <w:adjustRightInd w:val="0"/>
        <w:snapToGrid w:val="0"/>
        <w:spacing w:after="0" w:line="360" w:lineRule="auto"/>
        <w:jc w:val="both"/>
        <w:rPr>
          <w:rFonts w:ascii="Book Antiqua" w:hAnsi="Book Antiqua"/>
          <w:sz w:val="24"/>
          <w:szCs w:val="24"/>
        </w:rPr>
      </w:pPr>
      <w:r w:rsidRPr="00EF2A4D">
        <w:rPr>
          <w:rFonts w:ascii="Book Antiqua" w:hAnsi="Book Antiqua"/>
          <w:noProof/>
          <w:sz w:val="24"/>
          <w:szCs w:val="24"/>
          <w:lang w:val="en-US" w:eastAsia="zh-CN"/>
        </w:rPr>
        <w:drawing>
          <wp:inline distT="0" distB="0" distL="0" distR="0" wp14:anchorId="659E68B1" wp14:editId="0923448B">
            <wp:extent cx="5731510" cy="3776345"/>
            <wp:effectExtent l="0" t="0" r="889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maak.eps"/>
                    <pic:cNvPicPr/>
                  </pic:nvPicPr>
                  <pic:blipFill>
                    <a:blip r:embed="rId9">
                      <a:extLst>
                        <a:ext uri="{28A0092B-C50C-407E-A947-70E740481C1C}">
                          <a14:useLocalDpi xmlns:a14="http://schemas.microsoft.com/office/drawing/2010/main" val="0"/>
                        </a:ext>
                      </a:extLst>
                    </a:blip>
                    <a:stretch>
                      <a:fillRect/>
                    </a:stretch>
                  </pic:blipFill>
                  <pic:spPr>
                    <a:xfrm>
                      <a:off x="0" y="0"/>
                      <a:ext cx="5731510" cy="3776345"/>
                    </a:xfrm>
                    <a:prstGeom prst="rect">
                      <a:avLst/>
                    </a:prstGeom>
                  </pic:spPr>
                </pic:pic>
              </a:graphicData>
            </a:graphic>
          </wp:inline>
        </w:drawing>
      </w:r>
    </w:p>
    <w:p w14:paraId="36F0A66B" w14:textId="77777777" w:rsidR="005B3E13" w:rsidRPr="00EF2A4D" w:rsidRDefault="005B3E13" w:rsidP="005B3E13">
      <w:pPr>
        <w:adjustRightInd w:val="0"/>
        <w:snapToGrid w:val="0"/>
        <w:spacing w:after="0" w:line="360" w:lineRule="auto"/>
        <w:jc w:val="both"/>
        <w:rPr>
          <w:rFonts w:ascii="Book Antiqua" w:hAnsi="Book Antiqua"/>
          <w:sz w:val="24"/>
          <w:szCs w:val="24"/>
        </w:rPr>
      </w:pPr>
    </w:p>
    <w:p w14:paraId="492D302F" w14:textId="1D8EB20C" w:rsidR="005B3E13" w:rsidRPr="00EF2A4D" w:rsidRDefault="005B3E13" w:rsidP="005B3E13">
      <w:pPr>
        <w:adjustRightInd w:val="0"/>
        <w:snapToGrid w:val="0"/>
        <w:spacing w:after="0" w:line="360" w:lineRule="auto"/>
        <w:jc w:val="both"/>
        <w:rPr>
          <w:rFonts w:ascii="Book Antiqua" w:hAnsi="Book Antiqua"/>
          <w:sz w:val="24"/>
          <w:szCs w:val="24"/>
          <w:lang w:eastAsia="zh-CN"/>
        </w:rPr>
      </w:pPr>
      <w:r>
        <w:rPr>
          <w:rFonts w:ascii="Book Antiqua" w:hAnsi="Book Antiqua"/>
          <w:b/>
          <w:sz w:val="24"/>
          <w:szCs w:val="24"/>
        </w:rPr>
        <w:t>Figure 1</w:t>
      </w:r>
      <w:r w:rsidRPr="00EF2A4D">
        <w:rPr>
          <w:rFonts w:ascii="Book Antiqua" w:hAnsi="Book Antiqua"/>
          <w:b/>
          <w:sz w:val="24"/>
          <w:szCs w:val="24"/>
        </w:rPr>
        <w:t xml:space="preserve"> </w:t>
      </w:r>
      <w:r w:rsidRPr="00EA615D">
        <w:rPr>
          <w:rFonts w:ascii="Book Antiqua" w:hAnsi="Book Antiqua"/>
          <w:b/>
          <w:caps/>
          <w:sz w:val="24"/>
          <w:szCs w:val="24"/>
        </w:rPr>
        <w:t>s</w:t>
      </w:r>
      <w:r w:rsidRPr="00EF2A4D">
        <w:rPr>
          <w:rFonts w:ascii="Book Antiqua" w:hAnsi="Book Antiqua"/>
          <w:b/>
          <w:sz w:val="24"/>
          <w:szCs w:val="24"/>
        </w:rPr>
        <w:t>chematic representation of lipoprotein metabolism.</w:t>
      </w:r>
      <w:r w:rsidRPr="00EF2A4D">
        <w:rPr>
          <w:rFonts w:ascii="Book Antiqua" w:hAnsi="Book Antiqua"/>
          <w:sz w:val="24"/>
          <w:szCs w:val="24"/>
        </w:rPr>
        <w:t xml:space="preserve"> Refer to text for further details. CM</w:t>
      </w:r>
      <w:r>
        <w:rPr>
          <w:rFonts w:ascii="Book Antiqua" w:hAnsi="Book Antiqua" w:hint="eastAsia"/>
          <w:sz w:val="24"/>
          <w:szCs w:val="24"/>
          <w:lang w:eastAsia="zh-CN"/>
        </w:rPr>
        <w:t>:</w:t>
      </w:r>
      <w:r w:rsidRPr="00EF2A4D">
        <w:rPr>
          <w:rFonts w:ascii="Book Antiqua" w:hAnsi="Book Antiqua"/>
          <w:sz w:val="24"/>
          <w:szCs w:val="24"/>
        </w:rPr>
        <w:t xml:space="preserve"> Chylomicron; CMR</w:t>
      </w:r>
      <w:r>
        <w:rPr>
          <w:rFonts w:ascii="Book Antiqua" w:hAnsi="Book Antiqua" w:hint="eastAsia"/>
          <w:sz w:val="24"/>
          <w:szCs w:val="24"/>
          <w:lang w:eastAsia="zh-CN"/>
        </w:rPr>
        <w:t>:</w:t>
      </w:r>
      <w:r w:rsidRPr="00EF2A4D">
        <w:rPr>
          <w:rFonts w:ascii="Book Antiqua" w:hAnsi="Book Antiqua"/>
          <w:sz w:val="24"/>
          <w:szCs w:val="24"/>
        </w:rPr>
        <w:t xml:space="preserve"> Chylomicron remnant Apo, apolipoprotein; VLDL</w:t>
      </w:r>
      <w:r>
        <w:rPr>
          <w:rFonts w:ascii="Book Antiqua" w:hAnsi="Book Antiqua" w:hint="eastAsia"/>
          <w:sz w:val="24"/>
          <w:szCs w:val="24"/>
          <w:lang w:eastAsia="zh-CN"/>
        </w:rPr>
        <w:t>:</w:t>
      </w:r>
      <w:r w:rsidRPr="00EF2A4D">
        <w:rPr>
          <w:rFonts w:ascii="Book Antiqua" w:hAnsi="Book Antiqua"/>
          <w:sz w:val="24"/>
          <w:szCs w:val="24"/>
        </w:rPr>
        <w:t xml:space="preserve"> Very low density lipoprotein; IDL</w:t>
      </w:r>
      <w:r>
        <w:rPr>
          <w:rFonts w:ascii="Book Antiqua" w:hAnsi="Book Antiqua" w:hint="eastAsia"/>
          <w:sz w:val="24"/>
          <w:szCs w:val="24"/>
          <w:lang w:eastAsia="zh-CN"/>
        </w:rPr>
        <w:t xml:space="preserve">: </w:t>
      </w:r>
      <w:r w:rsidRPr="00EF2A4D">
        <w:rPr>
          <w:rFonts w:ascii="Book Antiqua" w:hAnsi="Book Antiqua"/>
          <w:sz w:val="24"/>
          <w:szCs w:val="24"/>
        </w:rPr>
        <w:t>Intermediate density lipoprotein; LDL</w:t>
      </w:r>
      <w:r>
        <w:rPr>
          <w:rFonts w:ascii="Book Antiqua" w:hAnsi="Book Antiqua" w:hint="eastAsia"/>
          <w:sz w:val="24"/>
          <w:szCs w:val="24"/>
          <w:lang w:eastAsia="zh-CN"/>
        </w:rPr>
        <w:t>:</w:t>
      </w:r>
      <w:r w:rsidRPr="00EF2A4D">
        <w:rPr>
          <w:rFonts w:ascii="Book Antiqua" w:hAnsi="Book Antiqua"/>
          <w:sz w:val="24"/>
          <w:szCs w:val="24"/>
        </w:rPr>
        <w:t xml:space="preserve"> Low density lipoprotein; HL</w:t>
      </w:r>
      <w:r>
        <w:rPr>
          <w:rFonts w:ascii="Book Antiqua" w:hAnsi="Book Antiqua" w:hint="eastAsia"/>
          <w:sz w:val="24"/>
          <w:szCs w:val="24"/>
          <w:lang w:eastAsia="zh-CN"/>
        </w:rPr>
        <w:t>:</w:t>
      </w:r>
      <w:r w:rsidRPr="00EF2A4D">
        <w:rPr>
          <w:rFonts w:ascii="Book Antiqua" w:hAnsi="Book Antiqua"/>
          <w:sz w:val="24"/>
          <w:szCs w:val="24"/>
        </w:rPr>
        <w:t xml:space="preserve"> Hepatic lipase; LPL</w:t>
      </w:r>
      <w:r>
        <w:rPr>
          <w:rFonts w:ascii="Book Antiqua" w:hAnsi="Book Antiqua" w:hint="eastAsia"/>
          <w:sz w:val="24"/>
          <w:szCs w:val="24"/>
          <w:lang w:eastAsia="zh-CN"/>
        </w:rPr>
        <w:t>:</w:t>
      </w:r>
      <w:r w:rsidRPr="00EF2A4D">
        <w:rPr>
          <w:rFonts w:ascii="Book Antiqua" w:hAnsi="Book Antiqua"/>
          <w:sz w:val="24"/>
          <w:szCs w:val="24"/>
        </w:rPr>
        <w:t xml:space="preserve"> Lipoprotein lipase; SR-BI</w:t>
      </w:r>
      <w:r>
        <w:rPr>
          <w:rFonts w:ascii="Book Antiqua" w:hAnsi="Book Antiqua" w:hint="eastAsia"/>
          <w:sz w:val="24"/>
          <w:szCs w:val="24"/>
          <w:lang w:eastAsia="zh-CN"/>
        </w:rPr>
        <w:t>:</w:t>
      </w:r>
      <w:r w:rsidRPr="00EF2A4D">
        <w:rPr>
          <w:rFonts w:ascii="Book Antiqua" w:hAnsi="Book Antiqua"/>
          <w:sz w:val="24"/>
          <w:szCs w:val="24"/>
        </w:rPr>
        <w:t xml:space="preserve"> Scavenger receptor class B type I; LDL-R</w:t>
      </w:r>
      <w:r>
        <w:rPr>
          <w:rFonts w:ascii="Book Antiqua" w:hAnsi="Book Antiqua" w:hint="eastAsia"/>
          <w:sz w:val="24"/>
          <w:szCs w:val="24"/>
          <w:lang w:eastAsia="zh-CN"/>
        </w:rPr>
        <w:t>:</w:t>
      </w:r>
      <w:r w:rsidRPr="00EF2A4D">
        <w:rPr>
          <w:rFonts w:ascii="Book Antiqua" w:hAnsi="Book Antiqua"/>
          <w:sz w:val="24"/>
          <w:szCs w:val="24"/>
        </w:rPr>
        <w:t xml:space="preserve"> Low density lipoprotein receptor; LRP1</w:t>
      </w:r>
      <w:r>
        <w:rPr>
          <w:rFonts w:ascii="Book Antiqua" w:hAnsi="Book Antiqua" w:hint="eastAsia"/>
          <w:sz w:val="24"/>
          <w:szCs w:val="24"/>
          <w:lang w:eastAsia="zh-CN"/>
        </w:rPr>
        <w:t>:</w:t>
      </w:r>
      <w:r w:rsidRPr="00EF2A4D">
        <w:rPr>
          <w:rFonts w:ascii="Book Antiqua" w:hAnsi="Book Antiqua"/>
          <w:sz w:val="24"/>
          <w:szCs w:val="24"/>
        </w:rPr>
        <w:t xml:space="preserve"> Low density lipoprotein receptor-related protein 1</w:t>
      </w:r>
      <w:r w:rsidR="00FE2B44">
        <w:rPr>
          <w:rFonts w:ascii="Book Antiqua" w:hAnsi="Book Antiqua" w:hint="eastAsia"/>
          <w:sz w:val="24"/>
          <w:szCs w:val="24"/>
          <w:lang w:eastAsia="zh-CN"/>
        </w:rPr>
        <w:t>.</w:t>
      </w:r>
    </w:p>
    <w:p w14:paraId="5D654414" w14:textId="42E638B4" w:rsidR="00D016E7" w:rsidRPr="005B3E13" w:rsidRDefault="00D016E7" w:rsidP="005B3E13">
      <w:pPr>
        <w:pStyle w:val="EndNoteBibliography"/>
        <w:adjustRightInd w:val="0"/>
        <w:snapToGrid w:val="0"/>
        <w:spacing w:after="0" w:line="360" w:lineRule="auto"/>
        <w:rPr>
          <w:rFonts w:ascii="Book Antiqua" w:hAnsi="Book Antiqua"/>
          <w:b/>
          <w:sz w:val="24"/>
          <w:szCs w:val="24"/>
          <w:lang w:val="en-GB" w:eastAsia="zh-CN"/>
        </w:rPr>
      </w:pPr>
    </w:p>
    <w:sectPr w:rsidR="00D016E7" w:rsidRPr="005B3E13" w:rsidSect="00861901">
      <w:type w:val="continuous"/>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53291D" w15:done="0"/>
  <w15:commentEx w15:paraId="62A27D9E" w15:paraIdParent="7C53291D" w15:done="0"/>
  <w15:commentEx w15:paraId="2C087D4F" w15:done="0"/>
  <w15:commentEx w15:paraId="275978C7" w15:done="0"/>
  <w15:commentEx w15:paraId="66825276" w15:done="0"/>
  <w15:commentEx w15:paraId="33E38E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3F1196" w14:textId="77777777" w:rsidR="00B3554B" w:rsidRDefault="00B3554B" w:rsidP="00F34E6A">
      <w:pPr>
        <w:spacing w:after="0" w:line="240" w:lineRule="auto"/>
      </w:pPr>
      <w:r>
        <w:separator/>
      </w:r>
    </w:p>
  </w:endnote>
  <w:endnote w:type="continuationSeparator" w:id="0">
    <w:p w14:paraId="7492A167" w14:textId="77777777" w:rsidR="00B3554B" w:rsidRDefault="00B3554B" w:rsidP="00F34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04A0D" w14:textId="77777777" w:rsidR="00B3554B" w:rsidRDefault="00B3554B" w:rsidP="00F34E6A">
      <w:pPr>
        <w:spacing w:after="0" w:line="240" w:lineRule="auto"/>
      </w:pPr>
      <w:r>
        <w:separator/>
      </w:r>
    </w:p>
  </w:footnote>
  <w:footnote w:type="continuationSeparator" w:id="0">
    <w:p w14:paraId="5EBAC58E" w14:textId="77777777" w:rsidR="00B3554B" w:rsidRDefault="00B3554B" w:rsidP="00F34E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C6C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46F38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A0220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1312C76"/>
    <w:multiLevelType w:val="multilevel"/>
    <w:tmpl w:val="CC3A6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DB40E4C"/>
    <w:multiLevelType w:val="hybridMultilevel"/>
    <w:tmpl w:val="78B2C0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0351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1973A59"/>
    <w:multiLevelType w:val="hybridMultilevel"/>
    <w:tmpl w:val="FA48215A"/>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1A235F"/>
    <w:multiLevelType w:val="hybridMultilevel"/>
    <w:tmpl w:val="D48C82FC"/>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3BC5C69"/>
    <w:multiLevelType w:val="multilevel"/>
    <w:tmpl w:val="FA48215A"/>
    <w:lvl w:ilvl="0">
      <w:start w:val="2"/>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777F17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1"/>
  </w:num>
  <w:num w:numId="4">
    <w:abstractNumId w:val="9"/>
  </w:num>
  <w:num w:numId="5">
    <w:abstractNumId w:val="5"/>
  </w:num>
  <w:num w:numId="6">
    <w:abstractNumId w:val="2"/>
  </w:num>
  <w:num w:numId="7">
    <w:abstractNumId w:val="7"/>
  </w:num>
  <w:num w:numId="8">
    <w:abstractNumId w:val="6"/>
  </w:num>
  <w:num w:numId="9">
    <w:abstractNumId w:val="8"/>
  </w:num>
  <w:num w:numId="10">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en Vercauteren">
    <w15:presenceInfo w15:providerId="None" w15:userId="Koen Vercauter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xwvedr2tedaqe9z25xav94ddefatxavp05&quot;&gt;My EndNote Library-Saved&lt;record-ids&gt;&lt;item&gt;31&lt;/item&gt;&lt;item&gt;32&lt;/item&gt;&lt;item&gt;37&lt;/item&gt;&lt;item&gt;46&lt;/item&gt;&lt;item&gt;53&lt;/item&gt;&lt;item&gt;73&lt;/item&gt;&lt;item&gt;76&lt;/item&gt;&lt;item&gt;84&lt;/item&gt;&lt;item&gt;87&lt;/item&gt;&lt;item&gt;93&lt;/item&gt;&lt;item&gt;100&lt;/item&gt;&lt;item&gt;102&lt;/item&gt;&lt;item&gt;103&lt;/item&gt;&lt;item&gt;183&lt;/item&gt;&lt;item&gt;187&lt;/item&gt;&lt;item&gt;197&lt;/item&gt;&lt;item&gt;199&lt;/item&gt;&lt;item&gt;210&lt;/item&gt;&lt;item&gt;214&lt;/item&gt;&lt;item&gt;215&lt;/item&gt;&lt;item&gt;233&lt;/item&gt;&lt;item&gt;239&lt;/item&gt;&lt;item&gt;248&lt;/item&gt;&lt;item&gt;263&lt;/item&gt;&lt;item&gt;272&lt;/item&gt;&lt;item&gt;299&lt;/item&gt;&lt;item&gt;301&lt;/item&gt;&lt;item&gt;308&lt;/item&gt;&lt;item&gt;309&lt;/item&gt;&lt;item&gt;318&lt;/item&gt;&lt;item&gt;342&lt;/item&gt;&lt;item&gt;355&lt;/item&gt;&lt;item&gt;377&lt;/item&gt;&lt;item&gt;405&lt;/item&gt;&lt;item&gt;406&lt;/item&gt;&lt;item&gt;408&lt;/item&gt;&lt;item&gt;417&lt;/item&gt;&lt;item&gt;418&lt;/item&gt;&lt;item&gt;429&lt;/item&gt;&lt;item&gt;430&lt;/item&gt;&lt;item&gt;434&lt;/item&gt;&lt;item&gt;438&lt;/item&gt;&lt;item&gt;439&lt;/item&gt;&lt;item&gt;443&lt;/item&gt;&lt;item&gt;505&lt;/item&gt;&lt;item&gt;507&lt;/item&gt;&lt;item&gt;513&lt;/item&gt;&lt;item&gt;540&lt;/item&gt;&lt;item&gt;619&lt;/item&gt;&lt;item&gt;629&lt;/item&gt;&lt;item&gt;633&lt;/item&gt;&lt;item&gt;635&lt;/item&gt;&lt;item&gt;636&lt;/item&gt;&lt;item&gt;643&lt;/item&gt;&lt;item&gt;648&lt;/item&gt;&lt;item&gt;649&lt;/item&gt;&lt;item&gt;650&lt;/item&gt;&lt;item&gt;666&lt;/item&gt;&lt;item&gt;729&lt;/item&gt;&lt;item&gt;746&lt;/item&gt;&lt;item&gt;768&lt;/item&gt;&lt;item&gt;780&lt;/item&gt;&lt;item&gt;782&lt;/item&gt;&lt;item&gt;783&lt;/item&gt;&lt;item&gt;784&lt;/item&gt;&lt;item&gt;786&lt;/item&gt;&lt;item&gt;831&lt;/item&gt;&lt;item&gt;832&lt;/item&gt;&lt;item&gt;890&lt;/item&gt;&lt;item&gt;896&lt;/item&gt;&lt;item&gt;908&lt;/item&gt;&lt;item&gt;909&lt;/item&gt;&lt;item&gt;912&lt;/item&gt;&lt;item&gt;919&lt;/item&gt;&lt;item&gt;934&lt;/item&gt;&lt;item&gt;939&lt;/item&gt;&lt;item&gt;940&lt;/item&gt;&lt;item&gt;948&lt;/item&gt;&lt;item&gt;951&lt;/item&gt;&lt;item&gt;969&lt;/item&gt;&lt;item&gt;979&lt;/item&gt;&lt;item&gt;998&lt;/item&gt;&lt;item&gt;1000&lt;/item&gt;&lt;item&gt;1003&lt;/item&gt;&lt;item&gt;1044&lt;/item&gt;&lt;item&gt;1046&lt;/item&gt;&lt;item&gt;1047&lt;/item&gt;&lt;item&gt;1051&lt;/item&gt;&lt;item&gt;1053&lt;/item&gt;&lt;item&gt;1055&lt;/item&gt;&lt;item&gt;1056&lt;/item&gt;&lt;item&gt;1058&lt;/item&gt;&lt;item&gt;1062&lt;/item&gt;&lt;item&gt;1065&lt;/item&gt;&lt;item&gt;1071&lt;/item&gt;&lt;item&gt;1072&lt;/item&gt;&lt;item&gt;1074&lt;/item&gt;&lt;item&gt;1079&lt;/item&gt;&lt;item&gt;1080&lt;/item&gt;&lt;item&gt;1082&lt;/item&gt;&lt;item&gt;1084&lt;/item&gt;&lt;item&gt;1087&lt;/item&gt;&lt;item&gt;1088&lt;/item&gt;&lt;item&gt;1089&lt;/item&gt;&lt;item&gt;1090&lt;/item&gt;&lt;item&gt;1091&lt;/item&gt;&lt;item&gt;1092&lt;/item&gt;&lt;item&gt;1094&lt;/item&gt;&lt;item&gt;1095&lt;/item&gt;&lt;item&gt;1098&lt;/item&gt;&lt;item&gt;1099&lt;/item&gt;&lt;item&gt;1102&lt;/item&gt;&lt;item&gt;1109&lt;/item&gt;&lt;item&gt;1110&lt;/item&gt;&lt;item&gt;1131&lt;/item&gt;&lt;item&gt;1139&lt;/item&gt;&lt;item&gt;1140&lt;/item&gt;&lt;item&gt;1141&lt;/item&gt;&lt;item&gt;1142&lt;/item&gt;&lt;item&gt;1144&lt;/item&gt;&lt;item&gt;1146&lt;/item&gt;&lt;item&gt;1153&lt;/item&gt;&lt;item&gt;1154&lt;/item&gt;&lt;item&gt;1161&lt;/item&gt;&lt;item&gt;1162&lt;/item&gt;&lt;item&gt;1163&lt;/item&gt;&lt;item&gt;1182&lt;/item&gt;&lt;item&gt;1184&lt;/item&gt;&lt;item&gt;1186&lt;/item&gt;&lt;item&gt;1194&lt;/item&gt;&lt;item&gt;1228&lt;/item&gt;&lt;item&gt;1230&lt;/item&gt;&lt;item&gt;1232&lt;/item&gt;&lt;item&gt;1238&lt;/item&gt;&lt;item&gt;1239&lt;/item&gt;&lt;item&gt;1240&lt;/item&gt;&lt;item&gt;1244&lt;/item&gt;&lt;item&gt;1245&lt;/item&gt;&lt;item&gt;1248&lt;/item&gt;&lt;item&gt;1249&lt;/item&gt;&lt;item&gt;1250&lt;/item&gt;&lt;item&gt;1252&lt;/item&gt;&lt;item&gt;1255&lt;/item&gt;&lt;item&gt;1262&lt;/item&gt;&lt;item&gt;1271&lt;/item&gt;&lt;item&gt;1274&lt;/item&gt;&lt;item&gt;1275&lt;/item&gt;&lt;item&gt;1322&lt;/item&gt;&lt;item&gt;1435&lt;/item&gt;&lt;item&gt;1724&lt;/item&gt;&lt;item&gt;1765&lt;/item&gt;&lt;item&gt;1834&lt;/item&gt;&lt;item&gt;2041&lt;/item&gt;&lt;item&gt;2091&lt;/item&gt;&lt;item&gt;2126&lt;/item&gt;&lt;item&gt;2127&lt;/item&gt;&lt;item&gt;2139&lt;/item&gt;&lt;item&gt;2140&lt;/item&gt;&lt;item&gt;2146&lt;/item&gt;&lt;item&gt;2172&lt;/item&gt;&lt;item&gt;2237&lt;/item&gt;&lt;item&gt;2238&lt;/item&gt;&lt;item&gt;2239&lt;/item&gt;&lt;item&gt;2240&lt;/item&gt;&lt;item&gt;2241&lt;/item&gt;&lt;item&gt;2281&lt;/item&gt;&lt;item&gt;2295&lt;/item&gt;&lt;item&gt;2305&lt;/item&gt;&lt;item&gt;2313&lt;/item&gt;&lt;/record-ids&gt;&lt;/item&gt;&lt;/Libraries&gt;"/>
  </w:docVars>
  <w:rsids>
    <w:rsidRoot w:val="00CC41BB"/>
    <w:rsid w:val="00000300"/>
    <w:rsid w:val="00000DD6"/>
    <w:rsid w:val="00001FD0"/>
    <w:rsid w:val="000047AF"/>
    <w:rsid w:val="00005EC7"/>
    <w:rsid w:val="00007866"/>
    <w:rsid w:val="000128EA"/>
    <w:rsid w:val="000135D4"/>
    <w:rsid w:val="000169D5"/>
    <w:rsid w:val="00017F77"/>
    <w:rsid w:val="00021493"/>
    <w:rsid w:val="00021CCD"/>
    <w:rsid w:val="00026E99"/>
    <w:rsid w:val="00030A9E"/>
    <w:rsid w:val="00031A5F"/>
    <w:rsid w:val="00032389"/>
    <w:rsid w:val="00034E39"/>
    <w:rsid w:val="00035902"/>
    <w:rsid w:val="000370A2"/>
    <w:rsid w:val="00041F7F"/>
    <w:rsid w:val="00042790"/>
    <w:rsid w:val="000460D5"/>
    <w:rsid w:val="00046A29"/>
    <w:rsid w:val="00050D26"/>
    <w:rsid w:val="00051707"/>
    <w:rsid w:val="00052491"/>
    <w:rsid w:val="00052667"/>
    <w:rsid w:val="000530D5"/>
    <w:rsid w:val="000544DB"/>
    <w:rsid w:val="000569C0"/>
    <w:rsid w:val="00056ADE"/>
    <w:rsid w:val="00057599"/>
    <w:rsid w:val="000608F4"/>
    <w:rsid w:val="00061192"/>
    <w:rsid w:val="00065D16"/>
    <w:rsid w:val="0006624E"/>
    <w:rsid w:val="00071A02"/>
    <w:rsid w:val="000722E7"/>
    <w:rsid w:val="00074A8D"/>
    <w:rsid w:val="00074E6D"/>
    <w:rsid w:val="00076281"/>
    <w:rsid w:val="000768B3"/>
    <w:rsid w:val="000772C3"/>
    <w:rsid w:val="0008008E"/>
    <w:rsid w:val="000804C6"/>
    <w:rsid w:val="000807D7"/>
    <w:rsid w:val="00083DBF"/>
    <w:rsid w:val="00084041"/>
    <w:rsid w:val="00086E1D"/>
    <w:rsid w:val="000914EE"/>
    <w:rsid w:val="00092BB8"/>
    <w:rsid w:val="00092CD6"/>
    <w:rsid w:val="000937CA"/>
    <w:rsid w:val="00094DB0"/>
    <w:rsid w:val="00095384"/>
    <w:rsid w:val="00095ADA"/>
    <w:rsid w:val="000A00BA"/>
    <w:rsid w:val="000A0FE2"/>
    <w:rsid w:val="000A6D44"/>
    <w:rsid w:val="000B3990"/>
    <w:rsid w:val="000B63F2"/>
    <w:rsid w:val="000C09AF"/>
    <w:rsid w:val="000C1367"/>
    <w:rsid w:val="000C177A"/>
    <w:rsid w:val="000C358B"/>
    <w:rsid w:val="000C3BA7"/>
    <w:rsid w:val="000C4053"/>
    <w:rsid w:val="000C472D"/>
    <w:rsid w:val="000C795F"/>
    <w:rsid w:val="000C7A0A"/>
    <w:rsid w:val="000C7D26"/>
    <w:rsid w:val="000D3C9F"/>
    <w:rsid w:val="000D3D7D"/>
    <w:rsid w:val="000D3EC7"/>
    <w:rsid w:val="000D489C"/>
    <w:rsid w:val="000D544B"/>
    <w:rsid w:val="000D6497"/>
    <w:rsid w:val="000D7458"/>
    <w:rsid w:val="000E3FC9"/>
    <w:rsid w:val="000E70E3"/>
    <w:rsid w:val="000F07FA"/>
    <w:rsid w:val="000F0C52"/>
    <w:rsid w:val="000F5D87"/>
    <w:rsid w:val="000F62CC"/>
    <w:rsid w:val="000F682D"/>
    <w:rsid w:val="000F7648"/>
    <w:rsid w:val="001000F0"/>
    <w:rsid w:val="00100262"/>
    <w:rsid w:val="00101332"/>
    <w:rsid w:val="00101BFA"/>
    <w:rsid w:val="0010495D"/>
    <w:rsid w:val="00111D2B"/>
    <w:rsid w:val="00115522"/>
    <w:rsid w:val="00116511"/>
    <w:rsid w:val="0011688D"/>
    <w:rsid w:val="00116913"/>
    <w:rsid w:val="00124B37"/>
    <w:rsid w:val="001274C1"/>
    <w:rsid w:val="0013006B"/>
    <w:rsid w:val="001318DA"/>
    <w:rsid w:val="0013215A"/>
    <w:rsid w:val="00134A78"/>
    <w:rsid w:val="00140745"/>
    <w:rsid w:val="001412BE"/>
    <w:rsid w:val="001417A9"/>
    <w:rsid w:val="00144BA2"/>
    <w:rsid w:val="00150A4E"/>
    <w:rsid w:val="001537E2"/>
    <w:rsid w:val="001538BF"/>
    <w:rsid w:val="0015419A"/>
    <w:rsid w:val="00155F14"/>
    <w:rsid w:val="00155F39"/>
    <w:rsid w:val="001574E8"/>
    <w:rsid w:val="00157A88"/>
    <w:rsid w:val="00157E49"/>
    <w:rsid w:val="00161D53"/>
    <w:rsid w:val="00170C82"/>
    <w:rsid w:val="00170DE0"/>
    <w:rsid w:val="001730D6"/>
    <w:rsid w:val="0017495C"/>
    <w:rsid w:val="00174B78"/>
    <w:rsid w:val="00176C6C"/>
    <w:rsid w:val="001802AB"/>
    <w:rsid w:val="00180BA8"/>
    <w:rsid w:val="0018154A"/>
    <w:rsid w:val="00182651"/>
    <w:rsid w:val="00184A39"/>
    <w:rsid w:val="00184E2A"/>
    <w:rsid w:val="00190067"/>
    <w:rsid w:val="001917E6"/>
    <w:rsid w:val="0019454A"/>
    <w:rsid w:val="00194C81"/>
    <w:rsid w:val="001962CE"/>
    <w:rsid w:val="001969DD"/>
    <w:rsid w:val="0019759D"/>
    <w:rsid w:val="0019786B"/>
    <w:rsid w:val="001978D4"/>
    <w:rsid w:val="001A146A"/>
    <w:rsid w:val="001A15CA"/>
    <w:rsid w:val="001A2074"/>
    <w:rsid w:val="001A25B8"/>
    <w:rsid w:val="001A4128"/>
    <w:rsid w:val="001B1E23"/>
    <w:rsid w:val="001B2F6D"/>
    <w:rsid w:val="001B5BBD"/>
    <w:rsid w:val="001B612B"/>
    <w:rsid w:val="001C3007"/>
    <w:rsid w:val="001C58E0"/>
    <w:rsid w:val="001C61D2"/>
    <w:rsid w:val="001D15C8"/>
    <w:rsid w:val="001D2199"/>
    <w:rsid w:val="001D3D79"/>
    <w:rsid w:val="001D4E44"/>
    <w:rsid w:val="001D5B64"/>
    <w:rsid w:val="001D5C5C"/>
    <w:rsid w:val="001D6883"/>
    <w:rsid w:val="001D784E"/>
    <w:rsid w:val="001D7E31"/>
    <w:rsid w:val="001E4ABC"/>
    <w:rsid w:val="001E4E89"/>
    <w:rsid w:val="001E5EC4"/>
    <w:rsid w:val="001E6A44"/>
    <w:rsid w:val="001F210C"/>
    <w:rsid w:val="001F3D04"/>
    <w:rsid w:val="001F6415"/>
    <w:rsid w:val="00200D4E"/>
    <w:rsid w:val="00201551"/>
    <w:rsid w:val="0020217A"/>
    <w:rsid w:val="00202507"/>
    <w:rsid w:val="00205959"/>
    <w:rsid w:val="00206179"/>
    <w:rsid w:val="002078F9"/>
    <w:rsid w:val="002106E2"/>
    <w:rsid w:val="00212879"/>
    <w:rsid w:val="00215178"/>
    <w:rsid w:val="00216A1D"/>
    <w:rsid w:val="00226A5B"/>
    <w:rsid w:val="002313B9"/>
    <w:rsid w:val="00231841"/>
    <w:rsid w:val="002324ED"/>
    <w:rsid w:val="00235B6B"/>
    <w:rsid w:val="00235E36"/>
    <w:rsid w:val="0023613C"/>
    <w:rsid w:val="002367BC"/>
    <w:rsid w:val="00237C36"/>
    <w:rsid w:val="0024030D"/>
    <w:rsid w:val="00241373"/>
    <w:rsid w:val="0024421C"/>
    <w:rsid w:val="00244C9A"/>
    <w:rsid w:val="002451F5"/>
    <w:rsid w:val="0024669D"/>
    <w:rsid w:val="002470B0"/>
    <w:rsid w:val="002479C0"/>
    <w:rsid w:val="00253E17"/>
    <w:rsid w:val="002547F6"/>
    <w:rsid w:val="00255264"/>
    <w:rsid w:val="002575E1"/>
    <w:rsid w:val="00257878"/>
    <w:rsid w:val="00257BB1"/>
    <w:rsid w:val="00261387"/>
    <w:rsid w:val="0026330C"/>
    <w:rsid w:val="00263574"/>
    <w:rsid w:val="0026522A"/>
    <w:rsid w:val="002656A6"/>
    <w:rsid w:val="00265A5B"/>
    <w:rsid w:val="00266F8E"/>
    <w:rsid w:val="0027138C"/>
    <w:rsid w:val="00273EB0"/>
    <w:rsid w:val="00275182"/>
    <w:rsid w:val="00276774"/>
    <w:rsid w:val="00281B2B"/>
    <w:rsid w:val="00283161"/>
    <w:rsid w:val="00283A97"/>
    <w:rsid w:val="0028432B"/>
    <w:rsid w:val="0028465A"/>
    <w:rsid w:val="00284FD7"/>
    <w:rsid w:val="00292565"/>
    <w:rsid w:val="00295FBA"/>
    <w:rsid w:val="00296C18"/>
    <w:rsid w:val="00297033"/>
    <w:rsid w:val="002A1043"/>
    <w:rsid w:val="002A3D5A"/>
    <w:rsid w:val="002A5E68"/>
    <w:rsid w:val="002A7D63"/>
    <w:rsid w:val="002B4810"/>
    <w:rsid w:val="002B65C3"/>
    <w:rsid w:val="002B7547"/>
    <w:rsid w:val="002C0550"/>
    <w:rsid w:val="002C2510"/>
    <w:rsid w:val="002C60BF"/>
    <w:rsid w:val="002C67EA"/>
    <w:rsid w:val="002C6AFC"/>
    <w:rsid w:val="002C7414"/>
    <w:rsid w:val="002D1951"/>
    <w:rsid w:val="002D2244"/>
    <w:rsid w:val="002D5200"/>
    <w:rsid w:val="002D53C1"/>
    <w:rsid w:val="002D6384"/>
    <w:rsid w:val="002E0698"/>
    <w:rsid w:val="002E1BC8"/>
    <w:rsid w:val="002E5CEB"/>
    <w:rsid w:val="002E6C42"/>
    <w:rsid w:val="002F0381"/>
    <w:rsid w:val="002F1207"/>
    <w:rsid w:val="002F37A3"/>
    <w:rsid w:val="002F4F31"/>
    <w:rsid w:val="002F598C"/>
    <w:rsid w:val="002F7278"/>
    <w:rsid w:val="0030089C"/>
    <w:rsid w:val="003030FA"/>
    <w:rsid w:val="0030601E"/>
    <w:rsid w:val="00306F8A"/>
    <w:rsid w:val="003111CF"/>
    <w:rsid w:val="00313959"/>
    <w:rsid w:val="00313B8F"/>
    <w:rsid w:val="00314023"/>
    <w:rsid w:val="0031726F"/>
    <w:rsid w:val="003234E3"/>
    <w:rsid w:val="00323546"/>
    <w:rsid w:val="00323EB4"/>
    <w:rsid w:val="00325D3F"/>
    <w:rsid w:val="00326DA8"/>
    <w:rsid w:val="00327674"/>
    <w:rsid w:val="00327B67"/>
    <w:rsid w:val="00331751"/>
    <w:rsid w:val="00331BB5"/>
    <w:rsid w:val="00334202"/>
    <w:rsid w:val="00334382"/>
    <w:rsid w:val="00335005"/>
    <w:rsid w:val="0033596F"/>
    <w:rsid w:val="00341086"/>
    <w:rsid w:val="00342296"/>
    <w:rsid w:val="003426FA"/>
    <w:rsid w:val="00344688"/>
    <w:rsid w:val="0034483C"/>
    <w:rsid w:val="00344A8C"/>
    <w:rsid w:val="00344B1A"/>
    <w:rsid w:val="0034543C"/>
    <w:rsid w:val="00345CFE"/>
    <w:rsid w:val="00351B74"/>
    <w:rsid w:val="00351FED"/>
    <w:rsid w:val="003536A0"/>
    <w:rsid w:val="003551E0"/>
    <w:rsid w:val="003557E1"/>
    <w:rsid w:val="00356840"/>
    <w:rsid w:val="0036199F"/>
    <w:rsid w:val="003629F2"/>
    <w:rsid w:val="0036312D"/>
    <w:rsid w:val="003635EA"/>
    <w:rsid w:val="003648D3"/>
    <w:rsid w:val="00367D1A"/>
    <w:rsid w:val="003703A2"/>
    <w:rsid w:val="003712AC"/>
    <w:rsid w:val="00371F0B"/>
    <w:rsid w:val="003721AC"/>
    <w:rsid w:val="00375B43"/>
    <w:rsid w:val="00376647"/>
    <w:rsid w:val="00376996"/>
    <w:rsid w:val="003774EC"/>
    <w:rsid w:val="0038107D"/>
    <w:rsid w:val="003819B9"/>
    <w:rsid w:val="00382DC9"/>
    <w:rsid w:val="00382F58"/>
    <w:rsid w:val="00383193"/>
    <w:rsid w:val="003834E0"/>
    <w:rsid w:val="003906FA"/>
    <w:rsid w:val="00393315"/>
    <w:rsid w:val="003936A8"/>
    <w:rsid w:val="00393F57"/>
    <w:rsid w:val="0039468B"/>
    <w:rsid w:val="00394DCE"/>
    <w:rsid w:val="00395F66"/>
    <w:rsid w:val="003A1384"/>
    <w:rsid w:val="003A2680"/>
    <w:rsid w:val="003A37B1"/>
    <w:rsid w:val="003A3D0F"/>
    <w:rsid w:val="003A5342"/>
    <w:rsid w:val="003A558B"/>
    <w:rsid w:val="003A712A"/>
    <w:rsid w:val="003B108F"/>
    <w:rsid w:val="003B16E1"/>
    <w:rsid w:val="003B1F4F"/>
    <w:rsid w:val="003B2106"/>
    <w:rsid w:val="003B21AA"/>
    <w:rsid w:val="003B2BB0"/>
    <w:rsid w:val="003B4E92"/>
    <w:rsid w:val="003B6704"/>
    <w:rsid w:val="003C120D"/>
    <w:rsid w:val="003C124F"/>
    <w:rsid w:val="003C71A6"/>
    <w:rsid w:val="003C7D1C"/>
    <w:rsid w:val="003D0B97"/>
    <w:rsid w:val="003D3F39"/>
    <w:rsid w:val="003D55FA"/>
    <w:rsid w:val="003D5A22"/>
    <w:rsid w:val="003D65BE"/>
    <w:rsid w:val="003E050D"/>
    <w:rsid w:val="003E19AE"/>
    <w:rsid w:val="003E2D50"/>
    <w:rsid w:val="003E2F8D"/>
    <w:rsid w:val="003E673C"/>
    <w:rsid w:val="003F33F0"/>
    <w:rsid w:val="003F37B1"/>
    <w:rsid w:val="003F39BF"/>
    <w:rsid w:val="003F3CD4"/>
    <w:rsid w:val="003F540D"/>
    <w:rsid w:val="003F5D1F"/>
    <w:rsid w:val="003F5D8C"/>
    <w:rsid w:val="00402F7C"/>
    <w:rsid w:val="004034F5"/>
    <w:rsid w:val="0040524F"/>
    <w:rsid w:val="00406162"/>
    <w:rsid w:val="0041162C"/>
    <w:rsid w:val="004124C5"/>
    <w:rsid w:val="00412AF5"/>
    <w:rsid w:val="00414966"/>
    <w:rsid w:val="0041542A"/>
    <w:rsid w:val="004159E5"/>
    <w:rsid w:val="0041763D"/>
    <w:rsid w:val="0042110D"/>
    <w:rsid w:val="004236D5"/>
    <w:rsid w:val="00424BD0"/>
    <w:rsid w:val="0043001B"/>
    <w:rsid w:val="004321DC"/>
    <w:rsid w:val="004323B7"/>
    <w:rsid w:val="00432A32"/>
    <w:rsid w:val="00432EE4"/>
    <w:rsid w:val="00433060"/>
    <w:rsid w:val="00433427"/>
    <w:rsid w:val="00435AFE"/>
    <w:rsid w:val="0043667A"/>
    <w:rsid w:val="00437295"/>
    <w:rsid w:val="00443C52"/>
    <w:rsid w:val="00444DC7"/>
    <w:rsid w:val="00446EB9"/>
    <w:rsid w:val="00447DEB"/>
    <w:rsid w:val="00451D12"/>
    <w:rsid w:val="00454590"/>
    <w:rsid w:val="004559C7"/>
    <w:rsid w:val="0046221F"/>
    <w:rsid w:val="00463C3E"/>
    <w:rsid w:val="004656A4"/>
    <w:rsid w:val="00466301"/>
    <w:rsid w:val="00471D34"/>
    <w:rsid w:val="00474824"/>
    <w:rsid w:val="00475CFA"/>
    <w:rsid w:val="0047699A"/>
    <w:rsid w:val="00480B06"/>
    <w:rsid w:val="0048180F"/>
    <w:rsid w:val="00487ECC"/>
    <w:rsid w:val="004909EC"/>
    <w:rsid w:val="004910ED"/>
    <w:rsid w:val="00492886"/>
    <w:rsid w:val="004937CC"/>
    <w:rsid w:val="004953AB"/>
    <w:rsid w:val="00495912"/>
    <w:rsid w:val="00497497"/>
    <w:rsid w:val="004979A4"/>
    <w:rsid w:val="00497FFC"/>
    <w:rsid w:val="004A078F"/>
    <w:rsid w:val="004A1A90"/>
    <w:rsid w:val="004A2AF0"/>
    <w:rsid w:val="004B040D"/>
    <w:rsid w:val="004B38D3"/>
    <w:rsid w:val="004B5B55"/>
    <w:rsid w:val="004B6315"/>
    <w:rsid w:val="004B7363"/>
    <w:rsid w:val="004B7A21"/>
    <w:rsid w:val="004C120B"/>
    <w:rsid w:val="004C2E6E"/>
    <w:rsid w:val="004C3028"/>
    <w:rsid w:val="004C3AD1"/>
    <w:rsid w:val="004C6AAE"/>
    <w:rsid w:val="004C724E"/>
    <w:rsid w:val="004D1AA6"/>
    <w:rsid w:val="004D300C"/>
    <w:rsid w:val="004D4270"/>
    <w:rsid w:val="004D4649"/>
    <w:rsid w:val="004D4F1F"/>
    <w:rsid w:val="004D5176"/>
    <w:rsid w:val="004D6F57"/>
    <w:rsid w:val="004D73C0"/>
    <w:rsid w:val="004E0B7F"/>
    <w:rsid w:val="004E0BFD"/>
    <w:rsid w:val="004E282F"/>
    <w:rsid w:val="004E66D8"/>
    <w:rsid w:val="004E788E"/>
    <w:rsid w:val="004F0F12"/>
    <w:rsid w:val="004F10D2"/>
    <w:rsid w:val="004F2108"/>
    <w:rsid w:val="004F4EFA"/>
    <w:rsid w:val="004F7680"/>
    <w:rsid w:val="00500ABF"/>
    <w:rsid w:val="00501225"/>
    <w:rsid w:val="00501E10"/>
    <w:rsid w:val="00502B1E"/>
    <w:rsid w:val="00503797"/>
    <w:rsid w:val="00504CB0"/>
    <w:rsid w:val="005054FD"/>
    <w:rsid w:val="0050703C"/>
    <w:rsid w:val="0050718A"/>
    <w:rsid w:val="00507CBB"/>
    <w:rsid w:val="00510AEA"/>
    <w:rsid w:val="00510EF0"/>
    <w:rsid w:val="005126E7"/>
    <w:rsid w:val="005147C4"/>
    <w:rsid w:val="00515A9B"/>
    <w:rsid w:val="00516D35"/>
    <w:rsid w:val="00516F08"/>
    <w:rsid w:val="00517AA2"/>
    <w:rsid w:val="00520E53"/>
    <w:rsid w:val="00521B83"/>
    <w:rsid w:val="00522454"/>
    <w:rsid w:val="00522518"/>
    <w:rsid w:val="0052391B"/>
    <w:rsid w:val="00525129"/>
    <w:rsid w:val="005265D0"/>
    <w:rsid w:val="0053021B"/>
    <w:rsid w:val="005302FB"/>
    <w:rsid w:val="00531305"/>
    <w:rsid w:val="00531438"/>
    <w:rsid w:val="005318EA"/>
    <w:rsid w:val="00532876"/>
    <w:rsid w:val="00534005"/>
    <w:rsid w:val="00534DD6"/>
    <w:rsid w:val="00543C77"/>
    <w:rsid w:val="00543DE5"/>
    <w:rsid w:val="00546742"/>
    <w:rsid w:val="00547962"/>
    <w:rsid w:val="00551DBD"/>
    <w:rsid w:val="005558D8"/>
    <w:rsid w:val="00555E2D"/>
    <w:rsid w:val="00562ADE"/>
    <w:rsid w:val="00563756"/>
    <w:rsid w:val="00563EFC"/>
    <w:rsid w:val="00564D2A"/>
    <w:rsid w:val="00566CC5"/>
    <w:rsid w:val="00567B4A"/>
    <w:rsid w:val="00567D00"/>
    <w:rsid w:val="005704B4"/>
    <w:rsid w:val="0057160E"/>
    <w:rsid w:val="0057715C"/>
    <w:rsid w:val="00581212"/>
    <w:rsid w:val="005816D6"/>
    <w:rsid w:val="00581BF0"/>
    <w:rsid w:val="00581D3E"/>
    <w:rsid w:val="00585292"/>
    <w:rsid w:val="0058590E"/>
    <w:rsid w:val="0059314B"/>
    <w:rsid w:val="00593C07"/>
    <w:rsid w:val="00594815"/>
    <w:rsid w:val="0059516F"/>
    <w:rsid w:val="00595D33"/>
    <w:rsid w:val="00597F65"/>
    <w:rsid w:val="005A0EC4"/>
    <w:rsid w:val="005A4B9E"/>
    <w:rsid w:val="005A5A39"/>
    <w:rsid w:val="005B35A7"/>
    <w:rsid w:val="005B3E13"/>
    <w:rsid w:val="005B3F22"/>
    <w:rsid w:val="005B4236"/>
    <w:rsid w:val="005B54E6"/>
    <w:rsid w:val="005B6DD7"/>
    <w:rsid w:val="005C01E5"/>
    <w:rsid w:val="005C33B4"/>
    <w:rsid w:val="005C4507"/>
    <w:rsid w:val="005C6E78"/>
    <w:rsid w:val="005C7178"/>
    <w:rsid w:val="005C727B"/>
    <w:rsid w:val="005C7A44"/>
    <w:rsid w:val="005C7D7F"/>
    <w:rsid w:val="005C7E7D"/>
    <w:rsid w:val="005D0CAB"/>
    <w:rsid w:val="005D1834"/>
    <w:rsid w:val="005D27D3"/>
    <w:rsid w:val="005D2C61"/>
    <w:rsid w:val="005D37C7"/>
    <w:rsid w:val="005D3E06"/>
    <w:rsid w:val="005D633A"/>
    <w:rsid w:val="005D76D1"/>
    <w:rsid w:val="005E13C0"/>
    <w:rsid w:val="005E3546"/>
    <w:rsid w:val="005E379C"/>
    <w:rsid w:val="005E7920"/>
    <w:rsid w:val="005F3584"/>
    <w:rsid w:val="005F3AB9"/>
    <w:rsid w:val="005F4E65"/>
    <w:rsid w:val="005F5B21"/>
    <w:rsid w:val="005F5E33"/>
    <w:rsid w:val="0060070D"/>
    <w:rsid w:val="00600A00"/>
    <w:rsid w:val="00601424"/>
    <w:rsid w:val="00601B18"/>
    <w:rsid w:val="00602065"/>
    <w:rsid w:val="00604241"/>
    <w:rsid w:val="006046DD"/>
    <w:rsid w:val="00606EBE"/>
    <w:rsid w:val="00614BB6"/>
    <w:rsid w:val="00615245"/>
    <w:rsid w:val="00615CD6"/>
    <w:rsid w:val="00616601"/>
    <w:rsid w:val="00621F0B"/>
    <w:rsid w:val="00622017"/>
    <w:rsid w:val="00624088"/>
    <w:rsid w:val="00624F17"/>
    <w:rsid w:val="00625355"/>
    <w:rsid w:val="00626F54"/>
    <w:rsid w:val="00627B0C"/>
    <w:rsid w:val="00627E53"/>
    <w:rsid w:val="00632BDA"/>
    <w:rsid w:val="00633002"/>
    <w:rsid w:val="00635FA5"/>
    <w:rsid w:val="006364B1"/>
    <w:rsid w:val="00640C4F"/>
    <w:rsid w:val="00641743"/>
    <w:rsid w:val="00641FB1"/>
    <w:rsid w:val="00642412"/>
    <w:rsid w:val="006442C9"/>
    <w:rsid w:val="0064437C"/>
    <w:rsid w:val="00647BC9"/>
    <w:rsid w:val="00647F2A"/>
    <w:rsid w:val="00651A0D"/>
    <w:rsid w:val="006522CB"/>
    <w:rsid w:val="00653852"/>
    <w:rsid w:val="006545F4"/>
    <w:rsid w:val="00660656"/>
    <w:rsid w:val="0066181B"/>
    <w:rsid w:val="00664CB7"/>
    <w:rsid w:val="006703C5"/>
    <w:rsid w:val="006766D9"/>
    <w:rsid w:val="00676C9C"/>
    <w:rsid w:val="00676FDF"/>
    <w:rsid w:val="006810B4"/>
    <w:rsid w:val="00682B7E"/>
    <w:rsid w:val="00682BEA"/>
    <w:rsid w:val="00683832"/>
    <w:rsid w:val="0068660F"/>
    <w:rsid w:val="00687CCF"/>
    <w:rsid w:val="0069349D"/>
    <w:rsid w:val="006943CE"/>
    <w:rsid w:val="00696E45"/>
    <w:rsid w:val="006A1188"/>
    <w:rsid w:val="006A1640"/>
    <w:rsid w:val="006A2EB5"/>
    <w:rsid w:val="006A77B4"/>
    <w:rsid w:val="006B144B"/>
    <w:rsid w:val="006B1F76"/>
    <w:rsid w:val="006B3C4B"/>
    <w:rsid w:val="006B4D68"/>
    <w:rsid w:val="006B5B0C"/>
    <w:rsid w:val="006B672F"/>
    <w:rsid w:val="006B6AFB"/>
    <w:rsid w:val="006C0DB4"/>
    <w:rsid w:val="006C187A"/>
    <w:rsid w:val="006C2A54"/>
    <w:rsid w:val="006C37E4"/>
    <w:rsid w:val="006C38E1"/>
    <w:rsid w:val="006C4109"/>
    <w:rsid w:val="006C442D"/>
    <w:rsid w:val="006C492C"/>
    <w:rsid w:val="006C7561"/>
    <w:rsid w:val="006D0AC1"/>
    <w:rsid w:val="006D2651"/>
    <w:rsid w:val="006D29E0"/>
    <w:rsid w:val="006D3A88"/>
    <w:rsid w:val="006D3AE4"/>
    <w:rsid w:val="006D4A33"/>
    <w:rsid w:val="006D5146"/>
    <w:rsid w:val="006D5BDD"/>
    <w:rsid w:val="006E01C2"/>
    <w:rsid w:val="006E0368"/>
    <w:rsid w:val="006E0EA5"/>
    <w:rsid w:val="006E130B"/>
    <w:rsid w:val="006E3BC8"/>
    <w:rsid w:val="006E3D9D"/>
    <w:rsid w:val="006E4FAF"/>
    <w:rsid w:val="006E6DE5"/>
    <w:rsid w:val="006F2BC6"/>
    <w:rsid w:val="006F3828"/>
    <w:rsid w:val="006F4843"/>
    <w:rsid w:val="006F49C0"/>
    <w:rsid w:val="00700811"/>
    <w:rsid w:val="00700B48"/>
    <w:rsid w:val="00700C87"/>
    <w:rsid w:val="007044A5"/>
    <w:rsid w:val="00707DD2"/>
    <w:rsid w:val="007118E0"/>
    <w:rsid w:val="007132F1"/>
    <w:rsid w:val="007156A0"/>
    <w:rsid w:val="007167B5"/>
    <w:rsid w:val="007169F3"/>
    <w:rsid w:val="00720B90"/>
    <w:rsid w:val="00720E60"/>
    <w:rsid w:val="00722825"/>
    <w:rsid w:val="00722D28"/>
    <w:rsid w:val="007240DC"/>
    <w:rsid w:val="00724376"/>
    <w:rsid w:val="00724411"/>
    <w:rsid w:val="0072571A"/>
    <w:rsid w:val="007304EB"/>
    <w:rsid w:val="0073084B"/>
    <w:rsid w:val="00730BBE"/>
    <w:rsid w:val="0073112B"/>
    <w:rsid w:val="00732071"/>
    <w:rsid w:val="00733720"/>
    <w:rsid w:val="00734EC9"/>
    <w:rsid w:val="0073639A"/>
    <w:rsid w:val="00737F38"/>
    <w:rsid w:val="007413F5"/>
    <w:rsid w:val="007418BB"/>
    <w:rsid w:val="00741EBA"/>
    <w:rsid w:val="00742224"/>
    <w:rsid w:val="00744958"/>
    <w:rsid w:val="007458DE"/>
    <w:rsid w:val="00746726"/>
    <w:rsid w:val="00746B42"/>
    <w:rsid w:val="00747615"/>
    <w:rsid w:val="00751C9A"/>
    <w:rsid w:val="0075286C"/>
    <w:rsid w:val="0075627A"/>
    <w:rsid w:val="00756800"/>
    <w:rsid w:val="00760070"/>
    <w:rsid w:val="007620DD"/>
    <w:rsid w:val="0076320A"/>
    <w:rsid w:val="00763988"/>
    <w:rsid w:val="00766962"/>
    <w:rsid w:val="00770A25"/>
    <w:rsid w:val="0077198E"/>
    <w:rsid w:val="00773DD9"/>
    <w:rsid w:val="00774EAB"/>
    <w:rsid w:val="00776357"/>
    <w:rsid w:val="00776686"/>
    <w:rsid w:val="007778E5"/>
    <w:rsid w:val="00782987"/>
    <w:rsid w:val="007831F9"/>
    <w:rsid w:val="00784519"/>
    <w:rsid w:val="007849A4"/>
    <w:rsid w:val="00784DA1"/>
    <w:rsid w:val="00785DC4"/>
    <w:rsid w:val="00785FF0"/>
    <w:rsid w:val="00786AD6"/>
    <w:rsid w:val="00787CEF"/>
    <w:rsid w:val="00792036"/>
    <w:rsid w:val="00792BB6"/>
    <w:rsid w:val="00792C96"/>
    <w:rsid w:val="007956D1"/>
    <w:rsid w:val="00795779"/>
    <w:rsid w:val="0079616A"/>
    <w:rsid w:val="00796824"/>
    <w:rsid w:val="007979DA"/>
    <w:rsid w:val="007A0AEC"/>
    <w:rsid w:val="007A1B5E"/>
    <w:rsid w:val="007A1E9C"/>
    <w:rsid w:val="007A52F4"/>
    <w:rsid w:val="007A5980"/>
    <w:rsid w:val="007A6419"/>
    <w:rsid w:val="007A6C54"/>
    <w:rsid w:val="007B0250"/>
    <w:rsid w:val="007B17E7"/>
    <w:rsid w:val="007B3238"/>
    <w:rsid w:val="007B4BBD"/>
    <w:rsid w:val="007B4BF5"/>
    <w:rsid w:val="007B7481"/>
    <w:rsid w:val="007C00C3"/>
    <w:rsid w:val="007C1C53"/>
    <w:rsid w:val="007C1E30"/>
    <w:rsid w:val="007C5819"/>
    <w:rsid w:val="007C7DA4"/>
    <w:rsid w:val="007D240E"/>
    <w:rsid w:val="007D28AC"/>
    <w:rsid w:val="007D6651"/>
    <w:rsid w:val="007D6DFB"/>
    <w:rsid w:val="007D7A9E"/>
    <w:rsid w:val="007E487E"/>
    <w:rsid w:val="007E607F"/>
    <w:rsid w:val="007E6636"/>
    <w:rsid w:val="007E7B53"/>
    <w:rsid w:val="007F2842"/>
    <w:rsid w:val="007F35ED"/>
    <w:rsid w:val="007F4149"/>
    <w:rsid w:val="007F4D63"/>
    <w:rsid w:val="007F53E8"/>
    <w:rsid w:val="007F5EB7"/>
    <w:rsid w:val="007F603A"/>
    <w:rsid w:val="007F6EFF"/>
    <w:rsid w:val="0080053F"/>
    <w:rsid w:val="008009CE"/>
    <w:rsid w:val="00801820"/>
    <w:rsid w:val="00801A01"/>
    <w:rsid w:val="008027B1"/>
    <w:rsid w:val="008027E2"/>
    <w:rsid w:val="00804F2C"/>
    <w:rsid w:val="00805D54"/>
    <w:rsid w:val="0080639E"/>
    <w:rsid w:val="008076BA"/>
    <w:rsid w:val="00807F2E"/>
    <w:rsid w:val="008111BC"/>
    <w:rsid w:val="00814456"/>
    <w:rsid w:val="008157B6"/>
    <w:rsid w:val="00817206"/>
    <w:rsid w:val="00820FD3"/>
    <w:rsid w:val="008218A0"/>
    <w:rsid w:val="0082383E"/>
    <w:rsid w:val="00824D38"/>
    <w:rsid w:val="00824DFB"/>
    <w:rsid w:val="00825843"/>
    <w:rsid w:val="00826669"/>
    <w:rsid w:val="008268B3"/>
    <w:rsid w:val="00830225"/>
    <w:rsid w:val="00830AAE"/>
    <w:rsid w:val="008311E8"/>
    <w:rsid w:val="00832908"/>
    <w:rsid w:val="00832ACA"/>
    <w:rsid w:val="00833963"/>
    <w:rsid w:val="00835B98"/>
    <w:rsid w:val="00836056"/>
    <w:rsid w:val="00836792"/>
    <w:rsid w:val="00836D90"/>
    <w:rsid w:val="00837E6E"/>
    <w:rsid w:val="008404C4"/>
    <w:rsid w:val="00842AE1"/>
    <w:rsid w:val="00843943"/>
    <w:rsid w:val="00844090"/>
    <w:rsid w:val="00844750"/>
    <w:rsid w:val="00844885"/>
    <w:rsid w:val="008459DF"/>
    <w:rsid w:val="00846ECB"/>
    <w:rsid w:val="008505D6"/>
    <w:rsid w:val="008523E1"/>
    <w:rsid w:val="00854EA4"/>
    <w:rsid w:val="00855053"/>
    <w:rsid w:val="00861901"/>
    <w:rsid w:val="00866133"/>
    <w:rsid w:val="008669AC"/>
    <w:rsid w:val="00866DE4"/>
    <w:rsid w:val="0086732F"/>
    <w:rsid w:val="008677D6"/>
    <w:rsid w:val="00867B8F"/>
    <w:rsid w:val="0087222B"/>
    <w:rsid w:val="00874B85"/>
    <w:rsid w:val="00875B31"/>
    <w:rsid w:val="00877411"/>
    <w:rsid w:val="00877FBB"/>
    <w:rsid w:val="00880684"/>
    <w:rsid w:val="00880737"/>
    <w:rsid w:val="0088145E"/>
    <w:rsid w:val="00883230"/>
    <w:rsid w:val="00884A9D"/>
    <w:rsid w:val="008905DF"/>
    <w:rsid w:val="00892A22"/>
    <w:rsid w:val="00895421"/>
    <w:rsid w:val="00896477"/>
    <w:rsid w:val="008A0C74"/>
    <w:rsid w:val="008A3781"/>
    <w:rsid w:val="008A3E61"/>
    <w:rsid w:val="008A556D"/>
    <w:rsid w:val="008B1A74"/>
    <w:rsid w:val="008B2709"/>
    <w:rsid w:val="008B2A6B"/>
    <w:rsid w:val="008B474F"/>
    <w:rsid w:val="008B4B02"/>
    <w:rsid w:val="008B7998"/>
    <w:rsid w:val="008B7D11"/>
    <w:rsid w:val="008C049C"/>
    <w:rsid w:val="008C1022"/>
    <w:rsid w:val="008C120F"/>
    <w:rsid w:val="008C12F3"/>
    <w:rsid w:val="008C1E33"/>
    <w:rsid w:val="008C3681"/>
    <w:rsid w:val="008C3A9D"/>
    <w:rsid w:val="008C3F7D"/>
    <w:rsid w:val="008C5FAF"/>
    <w:rsid w:val="008C7CDB"/>
    <w:rsid w:val="008D0E7C"/>
    <w:rsid w:val="008D1198"/>
    <w:rsid w:val="008D46E8"/>
    <w:rsid w:val="008D550A"/>
    <w:rsid w:val="008E27CD"/>
    <w:rsid w:val="008E4620"/>
    <w:rsid w:val="008E7254"/>
    <w:rsid w:val="008E7561"/>
    <w:rsid w:val="008F24C6"/>
    <w:rsid w:val="0090101F"/>
    <w:rsid w:val="00905D4C"/>
    <w:rsid w:val="00906310"/>
    <w:rsid w:val="00906984"/>
    <w:rsid w:val="00907999"/>
    <w:rsid w:val="00920156"/>
    <w:rsid w:val="00920B95"/>
    <w:rsid w:val="00921F0A"/>
    <w:rsid w:val="00923725"/>
    <w:rsid w:val="009247AD"/>
    <w:rsid w:val="00925A4B"/>
    <w:rsid w:val="0092646C"/>
    <w:rsid w:val="00926E28"/>
    <w:rsid w:val="00930976"/>
    <w:rsid w:val="00931088"/>
    <w:rsid w:val="00931931"/>
    <w:rsid w:val="00933DFD"/>
    <w:rsid w:val="00935044"/>
    <w:rsid w:val="00935611"/>
    <w:rsid w:val="009359C2"/>
    <w:rsid w:val="00940484"/>
    <w:rsid w:val="009418E6"/>
    <w:rsid w:val="00941BFF"/>
    <w:rsid w:val="009479B8"/>
    <w:rsid w:val="00950F47"/>
    <w:rsid w:val="00954634"/>
    <w:rsid w:val="0095472D"/>
    <w:rsid w:val="00955867"/>
    <w:rsid w:val="00957A88"/>
    <w:rsid w:val="009605B8"/>
    <w:rsid w:val="00966578"/>
    <w:rsid w:val="00970E65"/>
    <w:rsid w:val="00971E8B"/>
    <w:rsid w:val="0097222C"/>
    <w:rsid w:val="009765A8"/>
    <w:rsid w:val="009779D1"/>
    <w:rsid w:val="00977AF3"/>
    <w:rsid w:val="0098130C"/>
    <w:rsid w:val="0098249D"/>
    <w:rsid w:val="009825B6"/>
    <w:rsid w:val="00982AD0"/>
    <w:rsid w:val="00986209"/>
    <w:rsid w:val="00986517"/>
    <w:rsid w:val="00990F3B"/>
    <w:rsid w:val="00991E93"/>
    <w:rsid w:val="009957F2"/>
    <w:rsid w:val="00995D89"/>
    <w:rsid w:val="009A00AA"/>
    <w:rsid w:val="009A0248"/>
    <w:rsid w:val="009A087E"/>
    <w:rsid w:val="009A4D86"/>
    <w:rsid w:val="009A6754"/>
    <w:rsid w:val="009A7524"/>
    <w:rsid w:val="009A78A5"/>
    <w:rsid w:val="009B0992"/>
    <w:rsid w:val="009B0D9C"/>
    <w:rsid w:val="009B1437"/>
    <w:rsid w:val="009B1AF3"/>
    <w:rsid w:val="009B1CBB"/>
    <w:rsid w:val="009B6A97"/>
    <w:rsid w:val="009B6E45"/>
    <w:rsid w:val="009B7AA5"/>
    <w:rsid w:val="009C0B92"/>
    <w:rsid w:val="009C32A3"/>
    <w:rsid w:val="009C6AF9"/>
    <w:rsid w:val="009D4694"/>
    <w:rsid w:val="009D7E69"/>
    <w:rsid w:val="009E0F82"/>
    <w:rsid w:val="009E1A64"/>
    <w:rsid w:val="009E1E80"/>
    <w:rsid w:val="009E2933"/>
    <w:rsid w:val="009E324B"/>
    <w:rsid w:val="009E449F"/>
    <w:rsid w:val="009E53A3"/>
    <w:rsid w:val="009E54B4"/>
    <w:rsid w:val="009E59F4"/>
    <w:rsid w:val="009E640C"/>
    <w:rsid w:val="009F0257"/>
    <w:rsid w:val="009F0A16"/>
    <w:rsid w:val="009F26AC"/>
    <w:rsid w:val="00A00A48"/>
    <w:rsid w:val="00A0334B"/>
    <w:rsid w:val="00A037D4"/>
    <w:rsid w:val="00A04247"/>
    <w:rsid w:val="00A050FD"/>
    <w:rsid w:val="00A05177"/>
    <w:rsid w:val="00A05FDB"/>
    <w:rsid w:val="00A065C2"/>
    <w:rsid w:val="00A11CB7"/>
    <w:rsid w:val="00A12E9A"/>
    <w:rsid w:val="00A132F0"/>
    <w:rsid w:val="00A14117"/>
    <w:rsid w:val="00A15288"/>
    <w:rsid w:val="00A17BB1"/>
    <w:rsid w:val="00A20511"/>
    <w:rsid w:val="00A24420"/>
    <w:rsid w:val="00A27782"/>
    <w:rsid w:val="00A30B0F"/>
    <w:rsid w:val="00A30FE7"/>
    <w:rsid w:val="00A31954"/>
    <w:rsid w:val="00A33049"/>
    <w:rsid w:val="00A344B4"/>
    <w:rsid w:val="00A35E51"/>
    <w:rsid w:val="00A36371"/>
    <w:rsid w:val="00A37BBA"/>
    <w:rsid w:val="00A37DA0"/>
    <w:rsid w:val="00A42EAF"/>
    <w:rsid w:val="00A43B55"/>
    <w:rsid w:val="00A44CBC"/>
    <w:rsid w:val="00A44F5E"/>
    <w:rsid w:val="00A45DE8"/>
    <w:rsid w:val="00A47398"/>
    <w:rsid w:val="00A51AE0"/>
    <w:rsid w:val="00A52951"/>
    <w:rsid w:val="00A52BE6"/>
    <w:rsid w:val="00A535DE"/>
    <w:rsid w:val="00A53EB7"/>
    <w:rsid w:val="00A551E0"/>
    <w:rsid w:val="00A56627"/>
    <w:rsid w:val="00A56EAF"/>
    <w:rsid w:val="00A6217A"/>
    <w:rsid w:val="00A640D4"/>
    <w:rsid w:val="00A653B0"/>
    <w:rsid w:val="00A65CDD"/>
    <w:rsid w:val="00A66FBC"/>
    <w:rsid w:val="00A70CC2"/>
    <w:rsid w:val="00A73AC6"/>
    <w:rsid w:val="00A757A8"/>
    <w:rsid w:val="00A75DB7"/>
    <w:rsid w:val="00A77A52"/>
    <w:rsid w:val="00A80D43"/>
    <w:rsid w:val="00A81A0E"/>
    <w:rsid w:val="00A87081"/>
    <w:rsid w:val="00A9182A"/>
    <w:rsid w:val="00A91CDD"/>
    <w:rsid w:val="00A920FA"/>
    <w:rsid w:val="00A97EB4"/>
    <w:rsid w:val="00AA09E3"/>
    <w:rsid w:val="00AA0C7D"/>
    <w:rsid w:val="00AA37FC"/>
    <w:rsid w:val="00AA38A2"/>
    <w:rsid w:val="00AA3C5C"/>
    <w:rsid w:val="00AA639F"/>
    <w:rsid w:val="00AA6A19"/>
    <w:rsid w:val="00AB02BC"/>
    <w:rsid w:val="00AB1256"/>
    <w:rsid w:val="00AB129E"/>
    <w:rsid w:val="00AB2F92"/>
    <w:rsid w:val="00AB3417"/>
    <w:rsid w:val="00AB39A7"/>
    <w:rsid w:val="00AB4A02"/>
    <w:rsid w:val="00AB5769"/>
    <w:rsid w:val="00AB59D1"/>
    <w:rsid w:val="00AB5E6C"/>
    <w:rsid w:val="00AB7EA5"/>
    <w:rsid w:val="00AB7FC7"/>
    <w:rsid w:val="00AC3951"/>
    <w:rsid w:val="00AC3D19"/>
    <w:rsid w:val="00AC4A9C"/>
    <w:rsid w:val="00AC663D"/>
    <w:rsid w:val="00AC6CA1"/>
    <w:rsid w:val="00AD1852"/>
    <w:rsid w:val="00AD3EFD"/>
    <w:rsid w:val="00AD59BC"/>
    <w:rsid w:val="00AD7539"/>
    <w:rsid w:val="00AE027C"/>
    <w:rsid w:val="00AE179C"/>
    <w:rsid w:val="00AE3D11"/>
    <w:rsid w:val="00AE5DCC"/>
    <w:rsid w:val="00AE757C"/>
    <w:rsid w:val="00AE7BEE"/>
    <w:rsid w:val="00AF1003"/>
    <w:rsid w:val="00AF1FB7"/>
    <w:rsid w:val="00AF281D"/>
    <w:rsid w:val="00AF4246"/>
    <w:rsid w:val="00AF5466"/>
    <w:rsid w:val="00AF5BA3"/>
    <w:rsid w:val="00AF6E36"/>
    <w:rsid w:val="00AF7B7B"/>
    <w:rsid w:val="00B01736"/>
    <w:rsid w:val="00B062CF"/>
    <w:rsid w:val="00B0689B"/>
    <w:rsid w:val="00B07320"/>
    <w:rsid w:val="00B07D27"/>
    <w:rsid w:val="00B07E31"/>
    <w:rsid w:val="00B10014"/>
    <w:rsid w:val="00B11E89"/>
    <w:rsid w:val="00B12D98"/>
    <w:rsid w:val="00B210BA"/>
    <w:rsid w:val="00B2330B"/>
    <w:rsid w:val="00B2399E"/>
    <w:rsid w:val="00B255D3"/>
    <w:rsid w:val="00B279BF"/>
    <w:rsid w:val="00B27BF9"/>
    <w:rsid w:val="00B311E7"/>
    <w:rsid w:val="00B3554B"/>
    <w:rsid w:val="00B361C9"/>
    <w:rsid w:val="00B3681C"/>
    <w:rsid w:val="00B36949"/>
    <w:rsid w:val="00B3736B"/>
    <w:rsid w:val="00B37A76"/>
    <w:rsid w:val="00B37AF9"/>
    <w:rsid w:val="00B41EA4"/>
    <w:rsid w:val="00B42CDA"/>
    <w:rsid w:val="00B45960"/>
    <w:rsid w:val="00B46126"/>
    <w:rsid w:val="00B509B7"/>
    <w:rsid w:val="00B52277"/>
    <w:rsid w:val="00B52870"/>
    <w:rsid w:val="00B54AC8"/>
    <w:rsid w:val="00B54C2C"/>
    <w:rsid w:val="00B556E2"/>
    <w:rsid w:val="00B55718"/>
    <w:rsid w:val="00B56384"/>
    <w:rsid w:val="00B56523"/>
    <w:rsid w:val="00B5678E"/>
    <w:rsid w:val="00B60561"/>
    <w:rsid w:val="00B60966"/>
    <w:rsid w:val="00B66A36"/>
    <w:rsid w:val="00B66A78"/>
    <w:rsid w:val="00B71CC9"/>
    <w:rsid w:val="00B71CFA"/>
    <w:rsid w:val="00B71E4E"/>
    <w:rsid w:val="00B738A2"/>
    <w:rsid w:val="00B75AB9"/>
    <w:rsid w:val="00B76D3C"/>
    <w:rsid w:val="00B831FA"/>
    <w:rsid w:val="00B870DF"/>
    <w:rsid w:val="00B91EA1"/>
    <w:rsid w:val="00B9243F"/>
    <w:rsid w:val="00B95634"/>
    <w:rsid w:val="00B975CA"/>
    <w:rsid w:val="00BA002E"/>
    <w:rsid w:val="00BA11E1"/>
    <w:rsid w:val="00BA164D"/>
    <w:rsid w:val="00BA168B"/>
    <w:rsid w:val="00BA1A74"/>
    <w:rsid w:val="00BA2F77"/>
    <w:rsid w:val="00BA5A33"/>
    <w:rsid w:val="00BB0084"/>
    <w:rsid w:val="00BB0302"/>
    <w:rsid w:val="00BB0DEE"/>
    <w:rsid w:val="00BB1197"/>
    <w:rsid w:val="00BB2313"/>
    <w:rsid w:val="00BB2D26"/>
    <w:rsid w:val="00BB3A34"/>
    <w:rsid w:val="00BB55C8"/>
    <w:rsid w:val="00BB5610"/>
    <w:rsid w:val="00BB56CF"/>
    <w:rsid w:val="00BB5741"/>
    <w:rsid w:val="00BC20C3"/>
    <w:rsid w:val="00BC2EE6"/>
    <w:rsid w:val="00BD1522"/>
    <w:rsid w:val="00BD2F53"/>
    <w:rsid w:val="00BD76E6"/>
    <w:rsid w:val="00BE0837"/>
    <w:rsid w:val="00BE368D"/>
    <w:rsid w:val="00BE4003"/>
    <w:rsid w:val="00BE402D"/>
    <w:rsid w:val="00BE4EEA"/>
    <w:rsid w:val="00BE5440"/>
    <w:rsid w:val="00BE693F"/>
    <w:rsid w:val="00BF0DC4"/>
    <w:rsid w:val="00BF72E1"/>
    <w:rsid w:val="00C00BDD"/>
    <w:rsid w:val="00C02490"/>
    <w:rsid w:val="00C025BB"/>
    <w:rsid w:val="00C026E2"/>
    <w:rsid w:val="00C029C9"/>
    <w:rsid w:val="00C02DCD"/>
    <w:rsid w:val="00C047F1"/>
    <w:rsid w:val="00C04C22"/>
    <w:rsid w:val="00C053C8"/>
    <w:rsid w:val="00C05DAE"/>
    <w:rsid w:val="00C0601E"/>
    <w:rsid w:val="00C07954"/>
    <w:rsid w:val="00C11227"/>
    <w:rsid w:val="00C153FA"/>
    <w:rsid w:val="00C155DF"/>
    <w:rsid w:val="00C1704D"/>
    <w:rsid w:val="00C20292"/>
    <w:rsid w:val="00C20F20"/>
    <w:rsid w:val="00C21E0A"/>
    <w:rsid w:val="00C23B8D"/>
    <w:rsid w:val="00C23E29"/>
    <w:rsid w:val="00C25BCB"/>
    <w:rsid w:val="00C27608"/>
    <w:rsid w:val="00C30076"/>
    <w:rsid w:val="00C32D9B"/>
    <w:rsid w:val="00C331A9"/>
    <w:rsid w:val="00C34573"/>
    <w:rsid w:val="00C35B9E"/>
    <w:rsid w:val="00C37AF8"/>
    <w:rsid w:val="00C4022C"/>
    <w:rsid w:val="00C4051C"/>
    <w:rsid w:val="00C4118E"/>
    <w:rsid w:val="00C4256F"/>
    <w:rsid w:val="00C437AE"/>
    <w:rsid w:val="00C451A8"/>
    <w:rsid w:val="00C5146C"/>
    <w:rsid w:val="00C515C9"/>
    <w:rsid w:val="00C52CD4"/>
    <w:rsid w:val="00C54D3F"/>
    <w:rsid w:val="00C56AA3"/>
    <w:rsid w:val="00C575BA"/>
    <w:rsid w:val="00C60772"/>
    <w:rsid w:val="00C60E1A"/>
    <w:rsid w:val="00C616D3"/>
    <w:rsid w:val="00C62CCE"/>
    <w:rsid w:val="00C6383A"/>
    <w:rsid w:val="00C65D0F"/>
    <w:rsid w:val="00C66E78"/>
    <w:rsid w:val="00C70FA3"/>
    <w:rsid w:val="00C71958"/>
    <w:rsid w:val="00C72CAC"/>
    <w:rsid w:val="00C73A81"/>
    <w:rsid w:val="00C75B89"/>
    <w:rsid w:val="00C777B1"/>
    <w:rsid w:val="00C800AA"/>
    <w:rsid w:val="00C82384"/>
    <w:rsid w:val="00C82646"/>
    <w:rsid w:val="00C8281C"/>
    <w:rsid w:val="00C8390D"/>
    <w:rsid w:val="00C848F8"/>
    <w:rsid w:val="00C8751F"/>
    <w:rsid w:val="00C9258B"/>
    <w:rsid w:val="00C94812"/>
    <w:rsid w:val="00C9777E"/>
    <w:rsid w:val="00CA277E"/>
    <w:rsid w:val="00CA3287"/>
    <w:rsid w:val="00CA3D67"/>
    <w:rsid w:val="00CA7828"/>
    <w:rsid w:val="00CA7AA3"/>
    <w:rsid w:val="00CA7BA5"/>
    <w:rsid w:val="00CB0FAB"/>
    <w:rsid w:val="00CB1278"/>
    <w:rsid w:val="00CB211A"/>
    <w:rsid w:val="00CB2A81"/>
    <w:rsid w:val="00CB3DD2"/>
    <w:rsid w:val="00CB4447"/>
    <w:rsid w:val="00CB5110"/>
    <w:rsid w:val="00CB5CC8"/>
    <w:rsid w:val="00CB5D00"/>
    <w:rsid w:val="00CB64CB"/>
    <w:rsid w:val="00CB6945"/>
    <w:rsid w:val="00CB7097"/>
    <w:rsid w:val="00CC0BF7"/>
    <w:rsid w:val="00CC3A44"/>
    <w:rsid w:val="00CC41BB"/>
    <w:rsid w:val="00CC485C"/>
    <w:rsid w:val="00CC7CC4"/>
    <w:rsid w:val="00CD197C"/>
    <w:rsid w:val="00CD33C0"/>
    <w:rsid w:val="00CD346F"/>
    <w:rsid w:val="00CD7961"/>
    <w:rsid w:val="00CE06A7"/>
    <w:rsid w:val="00CE2B15"/>
    <w:rsid w:val="00CE5B9B"/>
    <w:rsid w:val="00CE6580"/>
    <w:rsid w:val="00CE683F"/>
    <w:rsid w:val="00CE7022"/>
    <w:rsid w:val="00CE7720"/>
    <w:rsid w:val="00CF0AF7"/>
    <w:rsid w:val="00CF11B0"/>
    <w:rsid w:val="00CF3D70"/>
    <w:rsid w:val="00D0009F"/>
    <w:rsid w:val="00D013D8"/>
    <w:rsid w:val="00D016E7"/>
    <w:rsid w:val="00D01FB5"/>
    <w:rsid w:val="00D02B9F"/>
    <w:rsid w:val="00D044BD"/>
    <w:rsid w:val="00D057ED"/>
    <w:rsid w:val="00D05800"/>
    <w:rsid w:val="00D063C0"/>
    <w:rsid w:val="00D075DB"/>
    <w:rsid w:val="00D10000"/>
    <w:rsid w:val="00D10ED4"/>
    <w:rsid w:val="00D128CF"/>
    <w:rsid w:val="00D1486F"/>
    <w:rsid w:val="00D21199"/>
    <w:rsid w:val="00D23D56"/>
    <w:rsid w:val="00D26EAB"/>
    <w:rsid w:val="00D30130"/>
    <w:rsid w:val="00D33D5E"/>
    <w:rsid w:val="00D34627"/>
    <w:rsid w:val="00D36E12"/>
    <w:rsid w:val="00D4133F"/>
    <w:rsid w:val="00D4375A"/>
    <w:rsid w:val="00D43A76"/>
    <w:rsid w:val="00D469A9"/>
    <w:rsid w:val="00D50B22"/>
    <w:rsid w:val="00D51880"/>
    <w:rsid w:val="00D51BAF"/>
    <w:rsid w:val="00D52D91"/>
    <w:rsid w:val="00D56089"/>
    <w:rsid w:val="00D5771D"/>
    <w:rsid w:val="00D57C36"/>
    <w:rsid w:val="00D6118D"/>
    <w:rsid w:val="00D61322"/>
    <w:rsid w:val="00D634DA"/>
    <w:rsid w:val="00D63DB4"/>
    <w:rsid w:val="00D65279"/>
    <w:rsid w:val="00D66F01"/>
    <w:rsid w:val="00D67EF5"/>
    <w:rsid w:val="00D72E70"/>
    <w:rsid w:val="00D7466F"/>
    <w:rsid w:val="00D77757"/>
    <w:rsid w:val="00D8440E"/>
    <w:rsid w:val="00D8441B"/>
    <w:rsid w:val="00D87776"/>
    <w:rsid w:val="00D937C9"/>
    <w:rsid w:val="00D93A3B"/>
    <w:rsid w:val="00D9444D"/>
    <w:rsid w:val="00D96ECD"/>
    <w:rsid w:val="00D97071"/>
    <w:rsid w:val="00D972E7"/>
    <w:rsid w:val="00D97C15"/>
    <w:rsid w:val="00DA1176"/>
    <w:rsid w:val="00DA2BDD"/>
    <w:rsid w:val="00DA2F0D"/>
    <w:rsid w:val="00DA3D68"/>
    <w:rsid w:val="00DA5D43"/>
    <w:rsid w:val="00DA6279"/>
    <w:rsid w:val="00DA6600"/>
    <w:rsid w:val="00DA675C"/>
    <w:rsid w:val="00DB1600"/>
    <w:rsid w:val="00DB3C04"/>
    <w:rsid w:val="00DB43B0"/>
    <w:rsid w:val="00DB6298"/>
    <w:rsid w:val="00DB6421"/>
    <w:rsid w:val="00DB6F65"/>
    <w:rsid w:val="00DB752F"/>
    <w:rsid w:val="00DB7A33"/>
    <w:rsid w:val="00DC1458"/>
    <w:rsid w:val="00DC1B87"/>
    <w:rsid w:val="00DD019D"/>
    <w:rsid w:val="00DD1D85"/>
    <w:rsid w:val="00DD5C38"/>
    <w:rsid w:val="00DE0398"/>
    <w:rsid w:val="00DE0592"/>
    <w:rsid w:val="00DE12A6"/>
    <w:rsid w:val="00DF1D7E"/>
    <w:rsid w:val="00DF3ACC"/>
    <w:rsid w:val="00DF4037"/>
    <w:rsid w:val="00DF4ACF"/>
    <w:rsid w:val="00DF6EF6"/>
    <w:rsid w:val="00E01D78"/>
    <w:rsid w:val="00E05BB0"/>
    <w:rsid w:val="00E05EE8"/>
    <w:rsid w:val="00E06526"/>
    <w:rsid w:val="00E12318"/>
    <w:rsid w:val="00E14809"/>
    <w:rsid w:val="00E15F93"/>
    <w:rsid w:val="00E16ACE"/>
    <w:rsid w:val="00E171F2"/>
    <w:rsid w:val="00E20C14"/>
    <w:rsid w:val="00E25846"/>
    <w:rsid w:val="00E317B6"/>
    <w:rsid w:val="00E31ED4"/>
    <w:rsid w:val="00E3348F"/>
    <w:rsid w:val="00E35CB7"/>
    <w:rsid w:val="00E368FC"/>
    <w:rsid w:val="00E36CAA"/>
    <w:rsid w:val="00E4050A"/>
    <w:rsid w:val="00E42E7F"/>
    <w:rsid w:val="00E43EE4"/>
    <w:rsid w:val="00E459A6"/>
    <w:rsid w:val="00E50C69"/>
    <w:rsid w:val="00E51299"/>
    <w:rsid w:val="00E51F94"/>
    <w:rsid w:val="00E5237D"/>
    <w:rsid w:val="00E535D4"/>
    <w:rsid w:val="00E5421F"/>
    <w:rsid w:val="00E61880"/>
    <w:rsid w:val="00E63AB5"/>
    <w:rsid w:val="00E648E5"/>
    <w:rsid w:val="00E658FD"/>
    <w:rsid w:val="00E659A6"/>
    <w:rsid w:val="00E669F0"/>
    <w:rsid w:val="00E66B90"/>
    <w:rsid w:val="00E71B87"/>
    <w:rsid w:val="00E742BA"/>
    <w:rsid w:val="00E743D5"/>
    <w:rsid w:val="00E74B32"/>
    <w:rsid w:val="00E75463"/>
    <w:rsid w:val="00E75928"/>
    <w:rsid w:val="00E75932"/>
    <w:rsid w:val="00E805E5"/>
    <w:rsid w:val="00E8407B"/>
    <w:rsid w:val="00E86EB4"/>
    <w:rsid w:val="00E914D4"/>
    <w:rsid w:val="00E919AA"/>
    <w:rsid w:val="00E926B1"/>
    <w:rsid w:val="00E92823"/>
    <w:rsid w:val="00E92907"/>
    <w:rsid w:val="00E92F61"/>
    <w:rsid w:val="00E93F44"/>
    <w:rsid w:val="00E94515"/>
    <w:rsid w:val="00E94BD4"/>
    <w:rsid w:val="00E94D53"/>
    <w:rsid w:val="00E97485"/>
    <w:rsid w:val="00EA3FB9"/>
    <w:rsid w:val="00EA4DEB"/>
    <w:rsid w:val="00EA55F4"/>
    <w:rsid w:val="00EA615D"/>
    <w:rsid w:val="00EB0C84"/>
    <w:rsid w:val="00EB2143"/>
    <w:rsid w:val="00EB26E4"/>
    <w:rsid w:val="00EB2F67"/>
    <w:rsid w:val="00EB4629"/>
    <w:rsid w:val="00EB6088"/>
    <w:rsid w:val="00EB684C"/>
    <w:rsid w:val="00EC13DF"/>
    <w:rsid w:val="00EC2648"/>
    <w:rsid w:val="00EC2DF7"/>
    <w:rsid w:val="00EC2E4D"/>
    <w:rsid w:val="00EC4F26"/>
    <w:rsid w:val="00EC5DE7"/>
    <w:rsid w:val="00EC5ED7"/>
    <w:rsid w:val="00ED18E2"/>
    <w:rsid w:val="00ED1C1C"/>
    <w:rsid w:val="00ED5F77"/>
    <w:rsid w:val="00ED7123"/>
    <w:rsid w:val="00EE0A68"/>
    <w:rsid w:val="00EE0E43"/>
    <w:rsid w:val="00EE1A05"/>
    <w:rsid w:val="00EE1E7D"/>
    <w:rsid w:val="00EE214C"/>
    <w:rsid w:val="00EE2F02"/>
    <w:rsid w:val="00EE50BC"/>
    <w:rsid w:val="00EE7662"/>
    <w:rsid w:val="00EF1B83"/>
    <w:rsid w:val="00EF2A4D"/>
    <w:rsid w:val="00EF4173"/>
    <w:rsid w:val="00EF57A7"/>
    <w:rsid w:val="00EF79AE"/>
    <w:rsid w:val="00F0486B"/>
    <w:rsid w:val="00F04AF5"/>
    <w:rsid w:val="00F0708D"/>
    <w:rsid w:val="00F0768B"/>
    <w:rsid w:val="00F10BD6"/>
    <w:rsid w:val="00F11F21"/>
    <w:rsid w:val="00F12BC5"/>
    <w:rsid w:val="00F13BA6"/>
    <w:rsid w:val="00F15079"/>
    <w:rsid w:val="00F153A0"/>
    <w:rsid w:val="00F1565F"/>
    <w:rsid w:val="00F15B97"/>
    <w:rsid w:val="00F16CD5"/>
    <w:rsid w:val="00F244A8"/>
    <w:rsid w:val="00F25162"/>
    <w:rsid w:val="00F255FE"/>
    <w:rsid w:val="00F26A70"/>
    <w:rsid w:val="00F27E13"/>
    <w:rsid w:val="00F31484"/>
    <w:rsid w:val="00F3194D"/>
    <w:rsid w:val="00F325C9"/>
    <w:rsid w:val="00F33929"/>
    <w:rsid w:val="00F34E6A"/>
    <w:rsid w:val="00F35FC7"/>
    <w:rsid w:val="00F36449"/>
    <w:rsid w:val="00F3650B"/>
    <w:rsid w:val="00F3663D"/>
    <w:rsid w:val="00F37205"/>
    <w:rsid w:val="00F373B2"/>
    <w:rsid w:val="00F41CF8"/>
    <w:rsid w:val="00F43114"/>
    <w:rsid w:val="00F4466E"/>
    <w:rsid w:val="00F454AD"/>
    <w:rsid w:val="00F45918"/>
    <w:rsid w:val="00F46489"/>
    <w:rsid w:val="00F47DA7"/>
    <w:rsid w:val="00F504CA"/>
    <w:rsid w:val="00F5139A"/>
    <w:rsid w:val="00F53586"/>
    <w:rsid w:val="00F54E6C"/>
    <w:rsid w:val="00F55562"/>
    <w:rsid w:val="00F57776"/>
    <w:rsid w:val="00F57D65"/>
    <w:rsid w:val="00F62D1D"/>
    <w:rsid w:val="00F63416"/>
    <w:rsid w:val="00F65DD4"/>
    <w:rsid w:val="00F6710D"/>
    <w:rsid w:val="00F67477"/>
    <w:rsid w:val="00F67BEC"/>
    <w:rsid w:val="00F70242"/>
    <w:rsid w:val="00F70487"/>
    <w:rsid w:val="00F73460"/>
    <w:rsid w:val="00F747B6"/>
    <w:rsid w:val="00F77150"/>
    <w:rsid w:val="00F7764E"/>
    <w:rsid w:val="00F81477"/>
    <w:rsid w:val="00F829E0"/>
    <w:rsid w:val="00F8492A"/>
    <w:rsid w:val="00F84D8E"/>
    <w:rsid w:val="00F85367"/>
    <w:rsid w:val="00F87607"/>
    <w:rsid w:val="00F90472"/>
    <w:rsid w:val="00F9089A"/>
    <w:rsid w:val="00F92D68"/>
    <w:rsid w:val="00F94E95"/>
    <w:rsid w:val="00F96DAE"/>
    <w:rsid w:val="00F96FD3"/>
    <w:rsid w:val="00FA05E7"/>
    <w:rsid w:val="00FA0C51"/>
    <w:rsid w:val="00FA26B1"/>
    <w:rsid w:val="00FA3856"/>
    <w:rsid w:val="00FA72B4"/>
    <w:rsid w:val="00FB0FDA"/>
    <w:rsid w:val="00FB5CA6"/>
    <w:rsid w:val="00FB6221"/>
    <w:rsid w:val="00FB70B5"/>
    <w:rsid w:val="00FB7874"/>
    <w:rsid w:val="00FC14BF"/>
    <w:rsid w:val="00FC1A2A"/>
    <w:rsid w:val="00FC483F"/>
    <w:rsid w:val="00FC488C"/>
    <w:rsid w:val="00FD1F71"/>
    <w:rsid w:val="00FD26F9"/>
    <w:rsid w:val="00FD284C"/>
    <w:rsid w:val="00FD3F56"/>
    <w:rsid w:val="00FD5868"/>
    <w:rsid w:val="00FD63CB"/>
    <w:rsid w:val="00FE0024"/>
    <w:rsid w:val="00FE26FC"/>
    <w:rsid w:val="00FE2B44"/>
    <w:rsid w:val="00FE3083"/>
    <w:rsid w:val="00FE4DB0"/>
    <w:rsid w:val="00FE7434"/>
    <w:rsid w:val="00FF091E"/>
    <w:rsid w:val="00FF4309"/>
    <w:rsid w:val="00FF4A78"/>
    <w:rsid w:val="00FF54BD"/>
    <w:rsid w:val="00FF5810"/>
    <w:rsid w:val="00FF5FC3"/>
    <w:rsid w:val="00FF619D"/>
    <w:rsid w:val="00FF76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286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5F1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C7CC4"/>
    <w:rPr>
      <w:color w:val="0000FF" w:themeColor="hyperlink"/>
      <w:u w:val="single"/>
    </w:rPr>
  </w:style>
  <w:style w:type="paragraph" w:styleId="a4">
    <w:name w:val="Balloon Text"/>
    <w:basedOn w:val="a"/>
    <w:link w:val="Char"/>
    <w:semiHidden/>
    <w:unhideWhenUsed/>
    <w:rsid w:val="0098651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986517"/>
    <w:rPr>
      <w:rFonts w:ascii="Tahoma" w:hAnsi="Tahoma" w:cs="Tahoma"/>
      <w:sz w:val="16"/>
      <w:szCs w:val="16"/>
    </w:rPr>
  </w:style>
  <w:style w:type="character" w:styleId="a5">
    <w:name w:val="FollowedHyperlink"/>
    <w:basedOn w:val="a0"/>
    <w:uiPriority w:val="99"/>
    <w:semiHidden/>
    <w:unhideWhenUsed/>
    <w:rsid w:val="007849A4"/>
    <w:rPr>
      <w:color w:val="800080" w:themeColor="followedHyperlink"/>
      <w:u w:val="single"/>
    </w:rPr>
  </w:style>
  <w:style w:type="paragraph" w:customStyle="1" w:styleId="EndNoteBibliographyTitle">
    <w:name w:val="EndNote Bibliography Title"/>
    <w:basedOn w:val="a"/>
    <w:link w:val="EndNoteBibliographyTitleChar"/>
    <w:rsid w:val="005B6DD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5B6DD7"/>
    <w:rPr>
      <w:rFonts w:ascii="Calibri" w:hAnsi="Calibri"/>
      <w:noProof/>
      <w:lang w:val="en-US"/>
    </w:rPr>
  </w:style>
  <w:style w:type="paragraph" w:customStyle="1" w:styleId="EndNoteBibliography">
    <w:name w:val="EndNote Bibliography"/>
    <w:basedOn w:val="a"/>
    <w:link w:val="EndNoteBibliographyChar"/>
    <w:rsid w:val="005B6DD7"/>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5B6DD7"/>
    <w:rPr>
      <w:rFonts w:ascii="Calibri" w:hAnsi="Calibri"/>
      <w:noProof/>
      <w:lang w:val="en-US"/>
    </w:rPr>
  </w:style>
  <w:style w:type="character" w:styleId="a6">
    <w:name w:val="annotation reference"/>
    <w:basedOn w:val="a0"/>
    <w:unhideWhenUsed/>
    <w:rsid w:val="004979A4"/>
    <w:rPr>
      <w:sz w:val="16"/>
      <w:szCs w:val="16"/>
    </w:rPr>
  </w:style>
  <w:style w:type="paragraph" w:styleId="a7">
    <w:name w:val="annotation text"/>
    <w:basedOn w:val="a"/>
    <w:link w:val="Char0"/>
    <w:unhideWhenUsed/>
    <w:rsid w:val="004979A4"/>
    <w:pPr>
      <w:spacing w:line="240" w:lineRule="auto"/>
    </w:pPr>
    <w:rPr>
      <w:sz w:val="20"/>
      <w:szCs w:val="20"/>
    </w:rPr>
  </w:style>
  <w:style w:type="character" w:customStyle="1" w:styleId="Char0">
    <w:name w:val="批注文字 Char"/>
    <w:basedOn w:val="a0"/>
    <w:link w:val="a7"/>
    <w:rsid w:val="004979A4"/>
    <w:rPr>
      <w:sz w:val="20"/>
      <w:szCs w:val="20"/>
    </w:rPr>
  </w:style>
  <w:style w:type="paragraph" w:styleId="a8">
    <w:name w:val="annotation subject"/>
    <w:basedOn w:val="a7"/>
    <w:next w:val="a7"/>
    <w:link w:val="Char1"/>
    <w:uiPriority w:val="99"/>
    <w:semiHidden/>
    <w:unhideWhenUsed/>
    <w:rsid w:val="004979A4"/>
    <w:rPr>
      <w:b/>
      <w:bCs/>
    </w:rPr>
  </w:style>
  <w:style w:type="character" w:customStyle="1" w:styleId="Char1">
    <w:name w:val="批注主题 Char"/>
    <w:basedOn w:val="Char0"/>
    <w:link w:val="a8"/>
    <w:uiPriority w:val="99"/>
    <w:semiHidden/>
    <w:rsid w:val="004979A4"/>
    <w:rPr>
      <w:b/>
      <w:bCs/>
      <w:sz w:val="20"/>
      <w:szCs w:val="20"/>
    </w:rPr>
  </w:style>
  <w:style w:type="paragraph" w:styleId="a9">
    <w:name w:val="List Paragraph"/>
    <w:basedOn w:val="a"/>
    <w:uiPriority w:val="34"/>
    <w:qFormat/>
    <w:rsid w:val="00F43114"/>
    <w:pPr>
      <w:ind w:left="720"/>
      <w:contextualSpacing/>
    </w:pPr>
  </w:style>
  <w:style w:type="paragraph" w:styleId="aa">
    <w:name w:val="No Spacing"/>
    <w:uiPriority w:val="1"/>
    <w:qFormat/>
    <w:rsid w:val="002D1951"/>
    <w:pPr>
      <w:spacing w:after="0" w:line="240" w:lineRule="auto"/>
    </w:pPr>
  </w:style>
  <w:style w:type="paragraph" w:styleId="ab">
    <w:name w:val="header"/>
    <w:basedOn w:val="a"/>
    <w:link w:val="Char2"/>
    <w:uiPriority w:val="99"/>
    <w:unhideWhenUsed/>
    <w:rsid w:val="00F34E6A"/>
    <w:pPr>
      <w:tabs>
        <w:tab w:val="center" w:pos="4536"/>
        <w:tab w:val="right" w:pos="9072"/>
      </w:tabs>
      <w:spacing w:after="0" w:line="240" w:lineRule="auto"/>
    </w:pPr>
  </w:style>
  <w:style w:type="character" w:customStyle="1" w:styleId="Char2">
    <w:name w:val="页眉 Char"/>
    <w:basedOn w:val="a0"/>
    <w:link w:val="ab"/>
    <w:uiPriority w:val="99"/>
    <w:rsid w:val="00F34E6A"/>
  </w:style>
  <w:style w:type="paragraph" w:styleId="ac">
    <w:name w:val="footer"/>
    <w:basedOn w:val="a"/>
    <w:link w:val="Char3"/>
    <w:uiPriority w:val="99"/>
    <w:unhideWhenUsed/>
    <w:rsid w:val="00F34E6A"/>
    <w:pPr>
      <w:tabs>
        <w:tab w:val="center" w:pos="4536"/>
        <w:tab w:val="right" w:pos="9072"/>
      </w:tabs>
      <w:spacing w:after="0" w:line="240" w:lineRule="auto"/>
    </w:pPr>
  </w:style>
  <w:style w:type="character" w:customStyle="1" w:styleId="Char3">
    <w:name w:val="页脚 Char"/>
    <w:basedOn w:val="a0"/>
    <w:link w:val="ac"/>
    <w:uiPriority w:val="99"/>
    <w:rsid w:val="00F34E6A"/>
  </w:style>
  <w:style w:type="character" w:customStyle="1" w:styleId="apple-style-span">
    <w:name w:val="apple-style-span"/>
    <w:basedOn w:val="a0"/>
    <w:rsid w:val="00B36949"/>
  </w:style>
  <w:style w:type="character" w:customStyle="1" w:styleId="apple-converted-space">
    <w:name w:val="apple-converted-space"/>
    <w:basedOn w:val="a0"/>
    <w:rsid w:val="00700C8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5F1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C7CC4"/>
    <w:rPr>
      <w:color w:val="0000FF" w:themeColor="hyperlink"/>
      <w:u w:val="single"/>
    </w:rPr>
  </w:style>
  <w:style w:type="paragraph" w:styleId="a4">
    <w:name w:val="Balloon Text"/>
    <w:basedOn w:val="a"/>
    <w:link w:val="Char"/>
    <w:semiHidden/>
    <w:unhideWhenUsed/>
    <w:rsid w:val="0098651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986517"/>
    <w:rPr>
      <w:rFonts w:ascii="Tahoma" w:hAnsi="Tahoma" w:cs="Tahoma"/>
      <w:sz w:val="16"/>
      <w:szCs w:val="16"/>
    </w:rPr>
  </w:style>
  <w:style w:type="character" w:styleId="a5">
    <w:name w:val="FollowedHyperlink"/>
    <w:basedOn w:val="a0"/>
    <w:uiPriority w:val="99"/>
    <w:semiHidden/>
    <w:unhideWhenUsed/>
    <w:rsid w:val="007849A4"/>
    <w:rPr>
      <w:color w:val="800080" w:themeColor="followedHyperlink"/>
      <w:u w:val="single"/>
    </w:rPr>
  </w:style>
  <w:style w:type="paragraph" w:customStyle="1" w:styleId="EndNoteBibliographyTitle">
    <w:name w:val="EndNote Bibliography Title"/>
    <w:basedOn w:val="a"/>
    <w:link w:val="EndNoteBibliographyTitleChar"/>
    <w:rsid w:val="005B6DD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5B6DD7"/>
    <w:rPr>
      <w:rFonts w:ascii="Calibri" w:hAnsi="Calibri"/>
      <w:noProof/>
      <w:lang w:val="en-US"/>
    </w:rPr>
  </w:style>
  <w:style w:type="paragraph" w:customStyle="1" w:styleId="EndNoteBibliography">
    <w:name w:val="EndNote Bibliography"/>
    <w:basedOn w:val="a"/>
    <w:link w:val="EndNoteBibliographyChar"/>
    <w:rsid w:val="005B6DD7"/>
    <w:pPr>
      <w:spacing w:line="240" w:lineRule="auto"/>
      <w:jc w:val="both"/>
    </w:pPr>
    <w:rPr>
      <w:rFonts w:ascii="Calibri" w:hAnsi="Calibri"/>
      <w:noProof/>
      <w:lang w:val="en-US"/>
    </w:rPr>
  </w:style>
  <w:style w:type="character" w:customStyle="1" w:styleId="EndNoteBibliographyChar">
    <w:name w:val="EndNote Bibliography Char"/>
    <w:basedOn w:val="a0"/>
    <w:link w:val="EndNoteBibliography"/>
    <w:rsid w:val="005B6DD7"/>
    <w:rPr>
      <w:rFonts w:ascii="Calibri" w:hAnsi="Calibri"/>
      <w:noProof/>
      <w:lang w:val="en-US"/>
    </w:rPr>
  </w:style>
  <w:style w:type="character" w:styleId="a6">
    <w:name w:val="annotation reference"/>
    <w:basedOn w:val="a0"/>
    <w:unhideWhenUsed/>
    <w:rsid w:val="004979A4"/>
    <w:rPr>
      <w:sz w:val="16"/>
      <w:szCs w:val="16"/>
    </w:rPr>
  </w:style>
  <w:style w:type="paragraph" w:styleId="a7">
    <w:name w:val="annotation text"/>
    <w:basedOn w:val="a"/>
    <w:link w:val="Char0"/>
    <w:unhideWhenUsed/>
    <w:rsid w:val="004979A4"/>
    <w:pPr>
      <w:spacing w:line="240" w:lineRule="auto"/>
    </w:pPr>
    <w:rPr>
      <w:sz w:val="20"/>
      <w:szCs w:val="20"/>
    </w:rPr>
  </w:style>
  <w:style w:type="character" w:customStyle="1" w:styleId="Char0">
    <w:name w:val="批注文字 Char"/>
    <w:basedOn w:val="a0"/>
    <w:link w:val="a7"/>
    <w:rsid w:val="004979A4"/>
    <w:rPr>
      <w:sz w:val="20"/>
      <w:szCs w:val="20"/>
    </w:rPr>
  </w:style>
  <w:style w:type="paragraph" w:styleId="a8">
    <w:name w:val="annotation subject"/>
    <w:basedOn w:val="a7"/>
    <w:next w:val="a7"/>
    <w:link w:val="Char1"/>
    <w:uiPriority w:val="99"/>
    <w:semiHidden/>
    <w:unhideWhenUsed/>
    <w:rsid w:val="004979A4"/>
    <w:rPr>
      <w:b/>
      <w:bCs/>
    </w:rPr>
  </w:style>
  <w:style w:type="character" w:customStyle="1" w:styleId="Char1">
    <w:name w:val="批注主题 Char"/>
    <w:basedOn w:val="Char0"/>
    <w:link w:val="a8"/>
    <w:uiPriority w:val="99"/>
    <w:semiHidden/>
    <w:rsid w:val="004979A4"/>
    <w:rPr>
      <w:b/>
      <w:bCs/>
      <w:sz w:val="20"/>
      <w:szCs w:val="20"/>
    </w:rPr>
  </w:style>
  <w:style w:type="paragraph" w:styleId="a9">
    <w:name w:val="List Paragraph"/>
    <w:basedOn w:val="a"/>
    <w:uiPriority w:val="34"/>
    <w:qFormat/>
    <w:rsid w:val="00F43114"/>
    <w:pPr>
      <w:ind w:left="720"/>
      <w:contextualSpacing/>
    </w:pPr>
  </w:style>
  <w:style w:type="paragraph" w:styleId="aa">
    <w:name w:val="No Spacing"/>
    <w:uiPriority w:val="1"/>
    <w:qFormat/>
    <w:rsid w:val="002D1951"/>
    <w:pPr>
      <w:spacing w:after="0" w:line="240" w:lineRule="auto"/>
    </w:pPr>
  </w:style>
  <w:style w:type="paragraph" w:styleId="ab">
    <w:name w:val="header"/>
    <w:basedOn w:val="a"/>
    <w:link w:val="Char2"/>
    <w:uiPriority w:val="99"/>
    <w:unhideWhenUsed/>
    <w:rsid w:val="00F34E6A"/>
    <w:pPr>
      <w:tabs>
        <w:tab w:val="center" w:pos="4536"/>
        <w:tab w:val="right" w:pos="9072"/>
      </w:tabs>
      <w:spacing w:after="0" w:line="240" w:lineRule="auto"/>
    </w:pPr>
  </w:style>
  <w:style w:type="character" w:customStyle="1" w:styleId="Char2">
    <w:name w:val="页眉 Char"/>
    <w:basedOn w:val="a0"/>
    <w:link w:val="ab"/>
    <w:uiPriority w:val="99"/>
    <w:rsid w:val="00F34E6A"/>
  </w:style>
  <w:style w:type="paragraph" w:styleId="ac">
    <w:name w:val="footer"/>
    <w:basedOn w:val="a"/>
    <w:link w:val="Char3"/>
    <w:uiPriority w:val="99"/>
    <w:unhideWhenUsed/>
    <w:rsid w:val="00F34E6A"/>
    <w:pPr>
      <w:tabs>
        <w:tab w:val="center" w:pos="4536"/>
        <w:tab w:val="right" w:pos="9072"/>
      </w:tabs>
      <w:spacing w:after="0" w:line="240" w:lineRule="auto"/>
    </w:pPr>
  </w:style>
  <w:style w:type="character" w:customStyle="1" w:styleId="Char3">
    <w:name w:val="页脚 Char"/>
    <w:basedOn w:val="a0"/>
    <w:link w:val="ac"/>
    <w:uiPriority w:val="99"/>
    <w:rsid w:val="00F34E6A"/>
  </w:style>
  <w:style w:type="character" w:customStyle="1" w:styleId="apple-style-span">
    <w:name w:val="apple-style-span"/>
    <w:basedOn w:val="a0"/>
    <w:rsid w:val="00B36949"/>
  </w:style>
  <w:style w:type="character" w:customStyle="1" w:styleId="apple-converted-space">
    <w:name w:val="apple-converted-space"/>
    <w:basedOn w:val="a0"/>
    <w:rsid w:val="00700C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825263">
      <w:bodyDiv w:val="1"/>
      <w:marLeft w:val="0"/>
      <w:marRight w:val="0"/>
      <w:marTop w:val="0"/>
      <w:marBottom w:val="0"/>
      <w:divBdr>
        <w:top w:val="none" w:sz="0" w:space="0" w:color="auto"/>
        <w:left w:val="none" w:sz="0" w:space="0" w:color="auto"/>
        <w:bottom w:val="none" w:sz="0" w:space="0" w:color="auto"/>
        <w:right w:val="none" w:sz="0" w:space="0" w:color="auto"/>
      </w:divBdr>
    </w:div>
    <w:div w:id="1359551114">
      <w:bodyDiv w:val="1"/>
      <w:marLeft w:val="0"/>
      <w:marRight w:val="0"/>
      <w:marTop w:val="0"/>
      <w:marBottom w:val="0"/>
      <w:divBdr>
        <w:top w:val="none" w:sz="0" w:space="0" w:color="auto"/>
        <w:left w:val="none" w:sz="0" w:space="0" w:color="auto"/>
        <w:bottom w:val="none" w:sz="0" w:space="0" w:color="auto"/>
        <w:right w:val="none" w:sz="0" w:space="0" w:color="auto"/>
      </w:divBdr>
    </w:div>
    <w:div w:id="1637949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microsoft.com/office/2011/relationships/commentsExtended" Target="commentsExtended.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1FC9CE-84D4-44F5-985B-AA431EB1B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28406</Words>
  <Characters>161919</Characters>
  <Application>Microsoft Office Word</Application>
  <DocSecurity>0</DocSecurity>
  <Lines>1349</Lines>
  <Paragraphs>37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189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en</dc:creator>
  <cp:lastModifiedBy>LS Ma</cp:lastModifiedBy>
  <cp:revision>2</cp:revision>
  <cp:lastPrinted>2014-05-28T07:43:00Z</cp:lastPrinted>
  <dcterms:created xsi:type="dcterms:W3CDTF">2014-09-05T03:14:00Z</dcterms:created>
  <dcterms:modified xsi:type="dcterms:W3CDTF">2014-09-05T03:14:00Z</dcterms:modified>
</cp:coreProperties>
</file>